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theme/themeOverride2.xml" ContentType="application/vnd.openxmlformats-officedocument.themeOverride+xml"/>
  <Override PartName="/word/charts/chart7.xml" ContentType="application/vnd.openxmlformats-officedocument.drawingml.chart+xml"/>
  <Override PartName="/word/charts/chart8.xml" ContentType="application/vnd.openxmlformats-officedocument.drawingml.chart+xml"/>
  <Override PartName="/word/theme/themeOverride3.xml" ContentType="application/vnd.openxmlformats-officedocument.themeOverride+xml"/>
  <Override PartName="/word/charts/chart9.xml" ContentType="application/vnd.openxmlformats-officedocument.drawingml.chart+xml"/>
  <Override PartName="/word/theme/themeOverride4.xml" ContentType="application/vnd.openxmlformats-officedocument.themeOverride+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0FD30AC" w14:textId="73D19064" w:rsidR="006C4C1D" w:rsidRPr="00CE4115" w:rsidRDefault="006C4C1D" w:rsidP="00CE4115">
      <w:r w:rsidRPr="00CE4115">
        <w:tab/>
      </w:r>
      <w:r w:rsidRPr="00CE4115">
        <w:tab/>
      </w:r>
      <w:r w:rsidRPr="00CE4115">
        <w:tab/>
      </w:r>
      <w:r w:rsidRPr="00CE4115">
        <w:tab/>
      </w:r>
    </w:p>
    <w:p w14:paraId="6C413376" w14:textId="77777777" w:rsidR="006C4C1D" w:rsidRPr="00CE4115" w:rsidRDefault="006C4C1D" w:rsidP="00CE4115">
      <w:bookmarkStart w:id="0" w:name="_Ref35273683"/>
      <w:bookmarkEnd w:id="0"/>
    </w:p>
    <w:p w14:paraId="1C60352C" w14:textId="77777777" w:rsidR="006C4C1D" w:rsidRPr="0005431A" w:rsidRDefault="006C4C1D" w:rsidP="006C4C1D">
      <w:pPr>
        <w:pStyle w:val="Title"/>
        <w:rPr>
          <w:sz w:val="20"/>
          <w:lang w:val="en-IE"/>
        </w:rPr>
      </w:pPr>
    </w:p>
    <w:p w14:paraId="31E4A3D7" w14:textId="77777777" w:rsidR="006C4C1D" w:rsidRPr="00C46B45" w:rsidRDefault="006C4C1D" w:rsidP="00360164">
      <w:pPr>
        <w:pStyle w:val="Title"/>
      </w:pPr>
      <w:r w:rsidRPr="00C46B45">
        <w:t>Ants find the shortest path</w:t>
      </w:r>
    </w:p>
    <w:p w14:paraId="2B6E3431" w14:textId="77777777" w:rsidR="006C4C1D" w:rsidRPr="0005431A" w:rsidRDefault="006C4C1D" w:rsidP="00360164">
      <w:pPr>
        <w:pStyle w:val="Title"/>
        <w:rPr>
          <w:lang w:val="en-IE"/>
        </w:rPr>
      </w:pPr>
    </w:p>
    <w:p w14:paraId="3DD50169" w14:textId="77777777" w:rsidR="006C4C1D" w:rsidRPr="0005431A" w:rsidRDefault="006C4C1D" w:rsidP="00360164">
      <w:pPr>
        <w:pStyle w:val="Title"/>
        <w:rPr>
          <w:sz w:val="28"/>
          <w:lang w:val="en-IE"/>
        </w:rPr>
      </w:pPr>
    </w:p>
    <w:p w14:paraId="2FA3E92B" w14:textId="77777777" w:rsidR="006C4C1D" w:rsidRPr="0005431A" w:rsidRDefault="006C4C1D" w:rsidP="00360164">
      <w:pPr>
        <w:pStyle w:val="Title"/>
        <w:rPr>
          <w:lang w:val="en-IE"/>
        </w:rPr>
      </w:pPr>
    </w:p>
    <w:p w14:paraId="3E34F029" w14:textId="77777777" w:rsidR="006C4C1D" w:rsidRPr="0005431A" w:rsidRDefault="006C4C1D" w:rsidP="00360164">
      <w:pPr>
        <w:pStyle w:val="AuthorName"/>
        <w:rPr>
          <w:sz w:val="36"/>
        </w:rPr>
      </w:pPr>
      <w:r w:rsidRPr="0005431A">
        <w:rPr>
          <w:sz w:val="36"/>
        </w:rPr>
        <w:t>Gareth Hunter</w:t>
      </w:r>
    </w:p>
    <w:p w14:paraId="0FEE310F" w14:textId="77777777" w:rsidR="006C4C1D" w:rsidRPr="0005431A" w:rsidRDefault="006C4C1D" w:rsidP="00360164">
      <w:pPr>
        <w:pStyle w:val="Institute"/>
      </w:pPr>
    </w:p>
    <w:p w14:paraId="3FDCCFF6" w14:textId="77777777" w:rsidR="006C4C1D" w:rsidRPr="0005431A" w:rsidRDefault="006C4C1D" w:rsidP="00360164">
      <w:pPr>
        <w:pStyle w:val="Institute"/>
      </w:pPr>
    </w:p>
    <w:p w14:paraId="1522DD19" w14:textId="77777777" w:rsidR="006C4C1D" w:rsidRPr="0005431A" w:rsidRDefault="006C4C1D" w:rsidP="00360164">
      <w:pPr>
        <w:pStyle w:val="Institute"/>
      </w:pPr>
    </w:p>
    <w:p w14:paraId="7588BB8E" w14:textId="77777777" w:rsidR="006C4C1D" w:rsidRPr="0005431A" w:rsidRDefault="006C4C1D" w:rsidP="00360164">
      <w:pPr>
        <w:pStyle w:val="Institute"/>
      </w:pPr>
    </w:p>
    <w:p w14:paraId="19902EA0" w14:textId="163B9343" w:rsidR="006C4C1D" w:rsidRPr="0005431A" w:rsidRDefault="006C4C1D" w:rsidP="00360164">
      <w:pPr>
        <w:pStyle w:val="Content0"/>
        <w:spacing w:line="360" w:lineRule="auto"/>
        <w:jc w:val="center"/>
        <w:rPr>
          <w:sz w:val="28"/>
          <w:lang w:val="en-IE"/>
        </w:rPr>
      </w:pPr>
      <w:r w:rsidRPr="0005431A">
        <w:rPr>
          <w:sz w:val="28"/>
          <w:lang w:val="en-IE"/>
        </w:rPr>
        <w:t>A dissertation submitted in partial fulfilment of the requirements of Dublin Institute of Technology for the degree of</w:t>
      </w:r>
    </w:p>
    <w:p w14:paraId="431BFC4B" w14:textId="77777777" w:rsidR="00360164" w:rsidRDefault="006C4C1D" w:rsidP="00360164">
      <w:pPr>
        <w:pStyle w:val="Content0"/>
        <w:spacing w:line="360" w:lineRule="auto"/>
        <w:jc w:val="center"/>
        <w:rPr>
          <w:lang w:val="en-IE"/>
        </w:rPr>
      </w:pPr>
      <w:r w:rsidRPr="0005431A">
        <w:rPr>
          <w:sz w:val="28"/>
          <w:lang w:val="en-IE"/>
        </w:rPr>
        <w:t>M.Sc. in Computing (Advanced Software Engineering)</w:t>
      </w:r>
    </w:p>
    <w:p w14:paraId="10409290" w14:textId="77777777" w:rsidR="00360164" w:rsidRDefault="00360164" w:rsidP="00360164">
      <w:pPr>
        <w:pStyle w:val="Content0"/>
        <w:spacing w:line="360" w:lineRule="auto"/>
        <w:jc w:val="center"/>
        <w:rPr>
          <w:lang w:val="en-IE"/>
        </w:rPr>
      </w:pPr>
    </w:p>
    <w:p w14:paraId="1658CB3A" w14:textId="23AAA2F0" w:rsidR="006C4C1D" w:rsidRPr="00360164" w:rsidRDefault="009C5E03" w:rsidP="00360164">
      <w:pPr>
        <w:pStyle w:val="Content0"/>
        <w:spacing w:line="360" w:lineRule="auto"/>
        <w:jc w:val="center"/>
        <w:rPr>
          <w:lang w:val="en-IE"/>
        </w:rPr>
      </w:pPr>
      <w:r>
        <w:rPr>
          <w:b/>
          <w:sz w:val="36"/>
          <w:lang w:val="en-IE"/>
        </w:rPr>
        <w:t>AUGUST</w:t>
      </w:r>
      <w:r w:rsidR="006C4C1D" w:rsidRPr="0005431A">
        <w:rPr>
          <w:b/>
          <w:sz w:val="36"/>
          <w:lang w:val="en-IE"/>
        </w:rPr>
        <w:t xml:space="preserve"> 201</w:t>
      </w:r>
      <w:r w:rsidR="008C3875" w:rsidRPr="0005431A">
        <w:rPr>
          <w:b/>
          <w:sz w:val="36"/>
          <w:lang w:val="en-IE"/>
        </w:rPr>
        <w:t>4</w:t>
      </w:r>
    </w:p>
    <w:p w14:paraId="67793CCB" w14:textId="77777777" w:rsidR="006C4C1D" w:rsidRPr="0005431A" w:rsidRDefault="006C4C1D" w:rsidP="006C4C1D">
      <w:pPr>
        <w:pStyle w:val="Content0"/>
        <w:spacing w:line="360" w:lineRule="auto"/>
        <w:rPr>
          <w:lang w:val="en-IE"/>
        </w:rPr>
      </w:pPr>
    </w:p>
    <w:p w14:paraId="311E37F3" w14:textId="77777777" w:rsidR="006C4C1D" w:rsidRPr="0005431A" w:rsidRDefault="006C4C1D" w:rsidP="006C4C1D">
      <w:pPr>
        <w:pStyle w:val="Content0"/>
        <w:spacing w:line="360" w:lineRule="auto"/>
        <w:rPr>
          <w:lang w:val="en-IE"/>
        </w:rPr>
      </w:pPr>
    </w:p>
    <w:p w14:paraId="6F5536F2" w14:textId="77777777" w:rsidR="006C4C1D" w:rsidRPr="0005431A" w:rsidRDefault="006C4C1D" w:rsidP="006C4C1D">
      <w:pPr>
        <w:pStyle w:val="CourseTitle"/>
        <w:spacing w:line="360" w:lineRule="auto"/>
        <w:rPr>
          <w:lang w:val="en-IE"/>
        </w:rPr>
      </w:pPr>
    </w:p>
    <w:p w14:paraId="3329E1AB" w14:textId="77777777" w:rsidR="006C4C1D" w:rsidRPr="0005431A" w:rsidRDefault="006C4C1D" w:rsidP="006C4C1D">
      <w:pPr>
        <w:pStyle w:val="Caption"/>
        <w:rPr>
          <w:lang w:val="en-IE"/>
        </w:rPr>
        <w:sectPr w:rsidR="006C4C1D" w:rsidRPr="0005431A" w:rsidSect="00787584">
          <w:headerReference w:type="default" r:id="rId9"/>
          <w:footerReference w:type="even" r:id="rId10"/>
          <w:footerReference w:type="default" r:id="rId11"/>
          <w:footerReference w:type="first" r:id="rId12"/>
          <w:pgSz w:w="11906" w:h="16838"/>
          <w:pgMar w:top="1418" w:right="1701" w:bottom="1418" w:left="1814" w:header="720" w:footer="720" w:gutter="0"/>
          <w:pgNumType w:fmt="upperRoman" w:start="1"/>
          <w:cols w:space="720"/>
          <w:titlePg/>
        </w:sectPr>
      </w:pPr>
    </w:p>
    <w:p w14:paraId="68C32B6B" w14:textId="77777777" w:rsidR="006C4C1D" w:rsidRPr="0005431A" w:rsidRDefault="006C4C1D" w:rsidP="006C4C1D">
      <w:pPr>
        <w:rPr>
          <w:b/>
          <w:snapToGrid w:val="0"/>
          <w:sz w:val="28"/>
          <w:lang w:val="en-IE"/>
        </w:rPr>
      </w:pPr>
    </w:p>
    <w:p w14:paraId="2265A0F5" w14:textId="77777777" w:rsidR="006C4C1D" w:rsidRPr="0005431A" w:rsidRDefault="006C4C1D" w:rsidP="006C4C1D">
      <w:pPr>
        <w:rPr>
          <w:b/>
          <w:snapToGrid w:val="0"/>
          <w:sz w:val="28"/>
          <w:lang w:val="en-IE"/>
        </w:rPr>
      </w:pPr>
    </w:p>
    <w:p w14:paraId="2FDC9EDD" w14:textId="77777777" w:rsidR="006C4C1D" w:rsidRPr="0005431A" w:rsidRDefault="006C4C1D" w:rsidP="006C4C1D">
      <w:pPr>
        <w:rPr>
          <w:b/>
          <w:snapToGrid w:val="0"/>
          <w:sz w:val="28"/>
          <w:lang w:val="en-IE"/>
        </w:rPr>
      </w:pPr>
    </w:p>
    <w:p w14:paraId="3DC73F2E" w14:textId="77777777" w:rsidR="006C4C1D" w:rsidRPr="0005431A" w:rsidRDefault="006C4C1D" w:rsidP="006C4C1D">
      <w:pPr>
        <w:rPr>
          <w:b/>
          <w:snapToGrid w:val="0"/>
          <w:sz w:val="28"/>
          <w:lang w:val="en-IE"/>
        </w:rPr>
      </w:pPr>
    </w:p>
    <w:p w14:paraId="1FCF98B6" w14:textId="1962AD21" w:rsidR="006C4C1D" w:rsidRPr="009A3A04" w:rsidRDefault="006C4C1D" w:rsidP="009A3A04">
      <w:r w:rsidRPr="009A3A04">
        <w:lastRenderedPageBreak/>
        <w:t>I certify that this dissertation which I now submit for examination for the award of MSc in Computing (Advanced Software Engineering), is entirely my own work and has not been taken from the work of others save and to the extent that such work has been cited and acknowledged within my work.</w:t>
      </w:r>
    </w:p>
    <w:p w14:paraId="7A223F27" w14:textId="77777777" w:rsidR="006C4C1D" w:rsidRPr="009A3A04" w:rsidRDefault="006C4C1D" w:rsidP="009A3A04"/>
    <w:p w14:paraId="0EDDAE7C" w14:textId="77777777" w:rsidR="006C4C1D" w:rsidRPr="009A3A04" w:rsidRDefault="006C4C1D" w:rsidP="009A3A04">
      <w:r w:rsidRPr="009A3A04">
        <w:t>This dissertation was prepared according to the regulations for postgraduate study of the Dublin Institute of Technology and has not been submitted in whole or part for an award in any other Institute or University.</w:t>
      </w:r>
    </w:p>
    <w:p w14:paraId="697B9380" w14:textId="77777777" w:rsidR="006C4C1D" w:rsidRPr="009A3A04" w:rsidRDefault="006C4C1D" w:rsidP="009A3A04"/>
    <w:p w14:paraId="44D68824" w14:textId="77777777" w:rsidR="006C4C1D" w:rsidRPr="009A3A04" w:rsidRDefault="006C4C1D" w:rsidP="009A3A04">
      <w:r w:rsidRPr="009A3A04">
        <w:t>The work reported on in this dissertation conforms to the principles and requirements of the Institute’s guidelines for ethics in research.</w:t>
      </w:r>
    </w:p>
    <w:p w14:paraId="7531A378" w14:textId="77777777" w:rsidR="006C4C1D" w:rsidRPr="0005431A" w:rsidRDefault="006C4C1D" w:rsidP="006C4C1D">
      <w:pPr>
        <w:rPr>
          <w:b/>
          <w:i/>
          <w:snapToGrid w:val="0"/>
          <w:szCs w:val="24"/>
          <w:lang w:val="en-IE"/>
        </w:rPr>
      </w:pPr>
    </w:p>
    <w:p w14:paraId="0C591CFF" w14:textId="77777777" w:rsidR="006C4C1D" w:rsidRPr="0005431A" w:rsidRDefault="006C4C1D" w:rsidP="006C4C1D">
      <w:pPr>
        <w:rPr>
          <w:b/>
          <w:i/>
          <w:snapToGrid w:val="0"/>
          <w:szCs w:val="24"/>
          <w:lang w:val="en-IE"/>
        </w:rPr>
      </w:pPr>
    </w:p>
    <w:p w14:paraId="51BA136A" w14:textId="77777777" w:rsidR="006C4C1D" w:rsidRPr="0005431A" w:rsidRDefault="006C4C1D" w:rsidP="006C4C1D">
      <w:pPr>
        <w:rPr>
          <w:b/>
          <w:i/>
          <w:snapToGrid w:val="0"/>
          <w:szCs w:val="24"/>
          <w:lang w:val="en-IE"/>
        </w:rPr>
      </w:pPr>
    </w:p>
    <w:p w14:paraId="6A87ACDC" w14:textId="77777777" w:rsidR="006C4C1D" w:rsidRPr="0005431A" w:rsidRDefault="006C4C1D" w:rsidP="006C4C1D">
      <w:pPr>
        <w:rPr>
          <w:b/>
          <w:i/>
          <w:snapToGrid w:val="0"/>
          <w:szCs w:val="24"/>
          <w:lang w:val="en-IE"/>
        </w:rPr>
      </w:pPr>
      <w:r w:rsidRPr="0005431A">
        <w:rPr>
          <w:b/>
          <w:i/>
          <w:snapToGrid w:val="0"/>
          <w:szCs w:val="24"/>
          <w:lang w:val="en-IE"/>
        </w:rPr>
        <w:t xml:space="preserve">Signed:  </w:t>
      </w:r>
      <w:r w:rsidRPr="0005431A">
        <w:rPr>
          <w:b/>
          <w:i/>
          <w:snapToGrid w:val="0"/>
          <w:szCs w:val="24"/>
          <w:lang w:val="en-IE"/>
        </w:rPr>
        <w:tab/>
        <w:t>_________________________________</w:t>
      </w:r>
    </w:p>
    <w:p w14:paraId="71FF6E94" w14:textId="77777777" w:rsidR="006C4C1D" w:rsidRPr="0005431A" w:rsidRDefault="006C4C1D" w:rsidP="006C4C1D">
      <w:pPr>
        <w:rPr>
          <w:b/>
          <w:i/>
          <w:snapToGrid w:val="0"/>
          <w:szCs w:val="24"/>
          <w:lang w:val="en-IE"/>
        </w:rPr>
      </w:pPr>
    </w:p>
    <w:p w14:paraId="6F420ADD" w14:textId="77777777" w:rsidR="006C4C1D" w:rsidRPr="0005431A" w:rsidRDefault="006C4C1D" w:rsidP="006C4C1D">
      <w:pPr>
        <w:rPr>
          <w:b/>
          <w:i/>
          <w:snapToGrid w:val="0"/>
          <w:szCs w:val="24"/>
          <w:lang w:val="en-IE"/>
        </w:rPr>
      </w:pPr>
    </w:p>
    <w:p w14:paraId="53A7BE17" w14:textId="1934D4CC" w:rsidR="006C4C1D" w:rsidRPr="0005431A" w:rsidRDefault="006C4C1D" w:rsidP="006C4C1D">
      <w:pPr>
        <w:rPr>
          <w:b/>
          <w:i/>
          <w:snapToGrid w:val="0"/>
          <w:szCs w:val="24"/>
          <w:lang w:val="en-IE"/>
        </w:rPr>
      </w:pPr>
      <w:r w:rsidRPr="0005431A">
        <w:rPr>
          <w:b/>
          <w:i/>
          <w:snapToGrid w:val="0"/>
          <w:szCs w:val="24"/>
          <w:lang w:val="en-IE"/>
        </w:rPr>
        <w:t xml:space="preserve">Date:  </w:t>
      </w:r>
      <w:r w:rsidRPr="0005431A">
        <w:rPr>
          <w:b/>
          <w:i/>
          <w:snapToGrid w:val="0"/>
          <w:szCs w:val="24"/>
          <w:lang w:val="en-IE"/>
        </w:rPr>
        <w:tab/>
      </w:r>
      <w:r w:rsidRPr="0005431A">
        <w:rPr>
          <w:b/>
          <w:i/>
          <w:snapToGrid w:val="0"/>
          <w:szCs w:val="24"/>
          <w:lang w:val="en-IE"/>
        </w:rPr>
        <w:tab/>
      </w:r>
      <w:r w:rsidRPr="0005431A">
        <w:rPr>
          <w:b/>
          <w:i/>
          <w:snapToGrid w:val="0"/>
          <w:szCs w:val="24"/>
          <w:lang w:val="en-IE"/>
        </w:rPr>
        <w:tab/>
      </w:r>
      <w:r w:rsidR="00C36B3C">
        <w:rPr>
          <w:b/>
          <w:i/>
          <w:snapToGrid w:val="0"/>
          <w:szCs w:val="24"/>
          <w:lang w:val="en-IE"/>
        </w:rPr>
        <w:t>27</w:t>
      </w:r>
      <w:r w:rsidRPr="0005431A">
        <w:rPr>
          <w:b/>
          <w:i/>
          <w:snapToGrid w:val="0"/>
          <w:szCs w:val="24"/>
          <w:lang w:val="en-IE"/>
        </w:rPr>
        <w:t xml:space="preserve"> </w:t>
      </w:r>
      <w:r w:rsidR="00C36B3C">
        <w:rPr>
          <w:b/>
          <w:i/>
          <w:snapToGrid w:val="0"/>
          <w:szCs w:val="24"/>
          <w:lang w:val="en-IE"/>
        </w:rPr>
        <w:t>August</w:t>
      </w:r>
      <w:r w:rsidRPr="0005431A">
        <w:rPr>
          <w:b/>
          <w:i/>
          <w:snapToGrid w:val="0"/>
          <w:szCs w:val="24"/>
          <w:lang w:val="en-IE"/>
        </w:rPr>
        <w:t xml:space="preserve"> </w:t>
      </w:r>
      <w:r w:rsidR="00C36B3C">
        <w:rPr>
          <w:b/>
          <w:i/>
          <w:snapToGrid w:val="0"/>
          <w:szCs w:val="24"/>
          <w:lang w:val="en-IE"/>
        </w:rPr>
        <w:t>2014</w:t>
      </w:r>
    </w:p>
    <w:p w14:paraId="6534514B" w14:textId="77777777" w:rsidR="006C4C1D" w:rsidRPr="0005431A" w:rsidRDefault="006C4C1D" w:rsidP="006C4C1D">
      <w:pPr>
        <w:rPr>
          <w:b/>
          <w:snapToGrid w:val="0"/>
          <w:sz w:val="28"/>
          <w:lang w:val="en-IE"/>
        </w:rPr>
      </w:pPr>
    </w:p>
    <w:p w14:paraId="231F9B64" w14:textId="77777777" w:rsidR="006C4C1D" w:rsidRPr="0005431A" w:rsidRDefault="006C4C1D" w:rsidP="008506E7">
      <w:pPr>
        <w:pStyle w:val="MSCHeading1"/>
      </w:pPr>
      <w:bookmarkStart w:id="1" w:name="_Toc39552751"/>
      <w:bookmarkStart w:id="2" w:name="_Toc394537954"/>
      <w:bookmarkStart w:id="3" w:name="_Toc396914368"/>
      <w:r w:rsidRPr="0005431A">
        <w:lastRenderedPageBreak/>
        <w:t>ABSTRACT</w:t>
      </w:r>
      <w:bookmarkEnd w:id="1"/>
      <w:bookmarkEnd w:id="2"/>
      <w:bookmarkEnd w:id="3"/>
    </w:p>
    <w:p w14:paraId="68F7B544" w14:textId="659FE78B" w:rsidR="006C4C1D" w:rsidRDefault="009A3A04" w:rsidP="009A3A04">
      <w:r w:rsidRPr="009A3A04">
        <w:t>Ant Colony Optimisation algorithms (ACO) belong to a section of swarm intelligence and are among the best performing meta-heuristics for solving NP-Hard problems. ACO simulates the intelligent behaviour of real ants in nature finding the shortest path between their nest and a food source. The goal of this dissertation is to investigate five different variants of these algorithms for the solving of the Travelling Salesperson Problem (TSP)</w:t>
      </w:r>
      <w:r w:rsidR="00C8492C">
        <w:t>,</w:t>
      </w:r>
      <w:r w:rsidR="004C18EB">
        <w:t xml:space="preserve"> to demonstrate </w:t>
      </w:r>
      <w:r w:rsidR="009007CF">
        <w:t xml:space="preserve">a </w:t>
      </w:r>
      <w:r w:rsidR="004C18EB">
        <w:t xml:space="preserve">framework implemented in C++ is </w:t>
      </w:r>
      <w:r w:rsidR="00C8492C">
        <w:t>introduced</w:t>
      </w:r>
      <w:r w:rsidRPr="009A3A04">
        <w:t>. Ant System</w:t>
      </w:r>
      <w:r w:rsidR="008F08B5">
        <w:t>,</w:t>
      </w:r>
      <w:r w:rsidRPr="009A3A04">
        <w:t xml:space="preserve"> the most basic ant algorithm</w:t>
      </w:r>
      <w:r w:rsidR="008F08B5">
        <w:t>,</w:t>
      </w:r>
      <w:r w:rsidRPr="009A3A04">
        <w:t xml:space="preserve"> suffers the limitation that once a solution is found and reinforced it becomes difficult for the algorithm to effectively explore other solution spaces. Therefore extended algorithms such as Elitist Ant System, Best-Worst Ant System, MinMax Ant System and Ant Colony System among many have been created by researchers attempting to address this limitation. The experimental evaluation is based upon tour constructions as proposed since the Second International Contest on Evolutionary Optimisation for the selected instances of TSP, discovering the best performing algorithms both empirically and evaluating the best overall found solution. Furthermore this dissertation introduces </w:t>
      </w:r>
      <w:r w:rsidR="00654472">
        <w:t xml:space="preserve">a new algorithm called </w:t>
      </w:r>
      <w:r w:rsidRPr="009A3A04">
        <w:t xml:space="preserve">Mutated Ant that uses traits from other ACO algorithms combined with mutation from the Genetic Algorithm and evaluation show this algorithm promising. Furthermore all variations of these implementations are extended with local search methods and compare the heuristics that guide them. In addition a Lin-Kernighan heuristic </w:t>
      </w:r>
      <w:r w:rsidR="00747723">
        <w:t>was</w:t>
      </w:r>
      <w:r w:rsidRPr="009A3A04">
        <w:t xml:space="preserve"> introduce</w:t>
      </w:r>
      <w:r w:rsidR="00DC0160">
        <w:t>d</w:t>
      </w:r>
      <w:bookmarkStart w:id="4" w:name="_GoBack"/>
      <w:bookmarkEnd w:id="4"/>
      <w:r w:rsidRPr="009A3A04">
        <w:t xml:space="preserve"> and applied to the basic algorithms with surprising results. However, local search has the limitation of directing the solution towards to a local optimal, and Random Ant is introduced to effectively demonstrate this limitation. In addition ACO is compared to other approaches such as the Genetic Algorithm and a linear algorithm.</w:t>
      </w:r>
    </w:p>
    <w:p w14:paraId="7F53E91D" w14:textId="77777777" w:rsidR="009A3A04" w:rsidRDefault="009A3A04" w:rsidP="009A3A04"/>
    <w:p w14:paraId="23A713E4" w14:textId="77777777" w:rsidR="009A3A04" w:rsidRDefault="009A3A04" w:rsidP="009A3A04">
      <w:pPr>
        <w:pStyle w:val="MSCHeading1"/>
      </w:pPr>
      <w:bookmarkStart w:id="5" w:name="_Toc396914369"/>
      <w:r>
        <w:lastRenderedPageBreak/>
        <w:t>KEYWORDS:</w:t>
      </w:r>
      <w:bookmarkEnd w:id="5"/>
      <w:r>
        <w:t xml:space="preserve"> </w:t>
      </w:r>
    </w:p>
    <w:p w14:paraId="51230C93" w14:textId="702E8DC6" w:rsidR="009A3A04" w:rsidRPr="009A3A04" w:rsidRDefault="009A3A04" w:rsidP="009A3A04">
      <w:r>
        <w:t>Ant Colony Optimisation, Swarm intell</w:t>
      </w:r>
      <w:r w:rsidR="00CA7FE3">
        <w:t>igence, Genetic Algorithm, Travelling S</w:t>
      </w:r>
      <w:r>
        <w:t>ales</w:t>
      </w:r>
      <w:r w:rsidR="00EF2A27">
        <w:t>person</w:t>
      </w:r>
      <w:r>
        <w:t xml:space="preserve"> </w:t>
      </w:r>
      <w:r w:rsidR="00CA7FE3">
        <w:t>P</w:t>
      </w:r>
      <w:r>
        <w:t>roblem, Mutated Ant.</w:t>
      </w:r>
    </w:p>
    <w:p w14:paraId="01F1D656" w14:textId="77777777" w:rsidR="006C4C1D" w:rsidRPr="0005431A" w:rsidRDefault="006C4C1D" w:rsidP="006C4C1D">
      <w:pPr>
        <w:pStyle w:val="content"/>
        <w:jc w:val="center"/>
        <w:rPr>
          <w:b/>
          <w:sz w:val="28"/>
          <w:szCs w:val="28"/>
          <w:lang w:val="en-IE"/>
        </w:rPr>
      </w:pPr>
      <w:r w:rsidRPr="0005431A">
        <w:rPr>
          <w:color w:val="FF0000"/>
          <w:lang w:val="en-IE"/>
        </w:rPr>
        <w:br w:type="page"/>
      </w:r>
      <w:bookmarkStart w:id="6" w:name="_Toc39552752"/>
      <w:r w:rsidRPr="0005431A">
        <w:rPr>
          <w:b/>
          <w:sz w:val="28"/>
          <w:szCs w:val="28"/>
          <w:lang w:val="en-IE"/>
        </w:rPr>
        <w:lastRenderedPageBreak/>
        <w:t>ACKNOWLEDGEMENTS</w:t>
      </w:r>
      <w:bookmarkEnd w:id="6"/>
    </w:p>
    <w:p w14:paraId="35B8528C" w14:textId="77777777" w:rsidR="006C4C1D" w:rsidRPr="0005431A" w:rsidRDefault="006C4C1D" w:rsidP="006C4C1D">
      <w:pPr>
        <w:pStyle w:val="content"/>
        <w:rPr>
          <w:lang w:val="en-IE"/>
        </w:rPr>
      </w:pPr>
    </w:p>
    <w:p w14:paraId="5722F785" w14:textId="5084E98D" w:rsidR="006C4C1D" w:rsidRPr="009A3A04" w:rsidRDefault="009A3A04" w:rsidP="009A3A04">
      <w:r w:rsidRPr="009A3A04">
        <w:t>I would like to express my sincere thanks to Mark Foley for his patience and his time, his practical advice and discussions on the areas to focus</w:t>
      </w:r>
      <w:r w:rsidR="008F08B5">
        <w:t xml:space="preserve"> (Namely the local search procedure’s that enable me to develop mutated ant)</w:t>
      </w:r>
      <w:r w:rsidRPr="009A3A04">
        <w:t xml:space="preserve">. Furthermore a general thanks to the other </w:t>
      </w:r>
      <w:r w:rsidR="008F08B5">
        <w:t>MSc</w:t>
      </w:r>
      <w:r w:rsidRPr="009A3A04">
        <w:t xml:space="preserve"> students, especially Sammeer Handa who kept me motivated when I wasn’t. Also Damian Gordon who inspired me with his interesting lectures leading to this dissertation. Thanks to Deirdre Lawless whom gave me the confidence and the tools required to complete documentation without which I would have been lost. Thanks also to. Pierpaolo Dondio for introducing me to functional programming</w:t>
      </w:r>
      <w:r w:rsidR="00360164">
        <w:t>,</w:t>
      </w:r>
      <w:r w:rsidRPr="009A3A04">
        <w:t xml:space="preserve"> and Sarah Jane Delany for all her help enrolling me in the MSc programme.</w:t>
      </w:r>
    </w:p>
    <w:p w14:paraId="737E8759" w14:textId="77777777" w:rsidR="006C4C1D" w:rsidRPr="0005431A" w:rsidRDefault="006C4C1D" w:rsidP="006C4C1D">
      <w:pPr>
        <w:pStyle w:val="content"/>
        <w:rPr>
          <w:i/>
          <w:lang w:val="en-IE"/>
        </w:rPr>
      </w:pPr>
    </w:p>
    <w:p w14:paraId="581B5FF6" w14:textId="77777777" w:rsidR="006C4C1D" w:rsidRPr="0005431A" w:rsidRDefault="006C4C1D" w:rsidP="006C4C1D">
      <w:pPr>
        <w:pStyle w:val="content"/>
        <w:rPr>
          <w:i/>
          <w:lang w:val="en-IE"/>
        </w:rPr>
      </w:pPr>
    </w:p>
    <w:p w14:paraId="2D3D394F" w14:textId="77777777" w:rsidR="006C4C1D" w:rsidRPr="0005431A" w:rsidRDefault="006C4C1D" w:rsidP="006C4C1D">
      <w:pPr>
        <w:pStyle w:val="content"/>
        <w:rPr>
          <w:i/>
          <w:lang w:val="en-IE"/>
        </w:rPr>
      </w:pPr>
    </w:p>
    <w:p w14:paraId="20CC567B" w14:textId="77777777" w:rsidR="006C4C1D" w:rsidRPr="0005431A" w:rsidRDefault="006C4C1D" w:rsidP="006C4C1D">
      <w:pPr>
        <w:rPr>
          <w:lang w:val="en-IE" w:eastAsia="en-IE"/>
        </w:rPr>
      </w:pPr>
      <w:r w:rsidRPr="0005431A">
        <w:rPr>
          <w:sz w:val="48"/>
          <w:szCs w:val="48"/>
          <w:lang w:val="en-IE" w:eastAsia="en-IE"/>
        </w:rPr>
        <w:t>“Nothing is particularly hard if you divide it into small jobs.” (Henry Ford)</w:t>
      </w:r>
    </w:p>
    <w:p w14:paraId="5A1E6ACC" w14:textId="77777777" w:rsidR="006C4C1D" w:rsidRPr="0005431A" w:rsidRDefault="006C4C1D" w:rsidP="006C4C1D">
      <w:pPr>
        <w:pStyle w:val="content"/>
        <w:rPr>
          <w:i/>
          <w:lang w:val="en-IE"/>
        </w:rPr>
      </w:pPr>
    </w:p>
    <w:p w14:paraId="5BF40433" w14:textId="77777777" w:rsidR="006C4C1D" w:rsidRPr="0005431A" w:rsidRDefault="006C4C1D" w:rsidP="006C4C1D">
      <w:pPr>
        <w:pStyle w:val="content"/>
        <w:rPr>
          <w:lang w:val="en-IE"/>
        </w:rPr>
      </w:pPr>
    </w:p>
    <w:p w14:paraId="3B520E8A" w14:textId="77777777" w:rsidR="006C4C1D" w:rsidRPr="0005431A" w:rsidRDefault="006C4C1D" w:rsidP="006C4C1D">
      <w:pPr>
        <w:pStyle w:val="content"/>
        <w:rPr>
          <w:lang w:val="en-IE"/>
        </w:rPr>
      </w:pPr>
      <w:r w:rsidRPr="0005431A">
        <w:rPr>
          <w:lang w:val="en-IE"/>
        </w:rPr>
        <w:br w:type="page"/>
      </w:r>
    </w:p>
    <w:p w14:paraId="5604A131" w14:textId="77777777" w:rsidR="006C4C1D" w:rsidRPr="0005431A" w:rsidRDefault="006C4C1D" w:rsidP="00BB0EF5">
      <w:pPr>
        <w:pStyle w:val="Heading1"/>
        <w:numPr>
          <w:ilvl w:val="0"/>
          <w:numId w:val="0"/>
        </w:numPr>
        <w:ind w:left="720"/>
        <w:rPr>
          <w:lang w:val="en-IE"/>
        </w:rPr>
      </w:pPr>
      <w:bookmarkStart w:id="7" w:name="_Toc396914370"/>
      <w:r w:rsidRPr="0005431A">
        <w:rPr>
          <w:lang w:val="en-IE"/>
        </w:rPr>
        <w:lastRenderedPageBreak/>
        <w:t>TABLE OF CONTENTS</w:t>
      </w:r>
      <w:bookmarkEnd w:id="7"/>
    </w:p>
    <w:sdt>
      <w:sdtPr>
        <w:rPr>
          <w:lang w:val="en-IE"/>
        </w:rPr>
        <w:id w:val="-49384968"/>
        <w:docPartObj>
          <w:docPartGallery w:val="Table of Contents"/>
          <w:docPartUnique/>
        </w:docPartObj>
      </w:sdtPr>
      <w:sdtEndPr>
        <w:rPr>
          <w:b/>
          <w:bCs/>
          <w:noProof/>
        </w:rPr>
      </w:sdtEndPr>
      <w:sdtContent>
        <w:p w14:paraId="0AA8C592" w14:textId="77777777" w:rsidR="00787584" w:rsidRPr="0005431A" w:rsidRDefault="00787584" w:rsidP="00787584">
          <w:pPr>
            <w:rPr>
              <w:lang w:val="en-IE"/>
            </w:rPr>
          </w:pPr>
        </w:p>
        <w:p w14:paraId="5D55ECCD" w14:textId="77777777" w:rsidR="00F133C8" w:rsidRDefault="00787584">
          <w:pPr>
            <w:pStyle w:val="TOC1"/>
            <w:rPr>
              <w:rFonts w:asciiTheme="minorHAnsi" w:eastAsiaTheme="minorEastAsia" w:hAnsiTheme="minorHAnsi" w:cstheme="minorBidi"/>
              <w:b w:val="0"/>
              <w:caps w:val="0"/>
              <w:noProof/>
              <w:sz w:val="22"/>
              <w:szCs w:val="22"/>
              <w:lang w:val="en-IE" w:eastAsia="en-IE"/>
            </w:rPr>
          </w:pPr>
          <w:r w:rsidRPr="0005431A">
            <w:rPr>
              <w:lang w:val="en-IE"/>
            </w:rPr>
            <w:fldChar w:fldCharType="begin"/>
          </w:r>
          <w:r w:rsidRPr="0005431A">
            <w:rPr>
              <w:lang w:val="en-IE"/>
            </w:rPr>
            <w:instrText xml:space="preserve"> TOC \o "1-3" \h \z \u </w:instrText>
          </w:r>
          <w:r w:rsidRPr="0005431A">
            <w:rPr>
              <w:lang w:val="en-IE"/>
            </w:rPr>
            <w:fldChar w:fldCharType="separate"/>
          </w:r>
          <w:hyperlink w:anchor="_Toc396914368" w:history="1">
            <w:r w:rsidR="00F133C8" w:rsidRPr="009662FD">
              <w:rPr>
                <w:rStyle w:val="Hyperlink"/>
                <w:noProof/>
              </w:rPr>
              <w:t>ABSTRACT</w:t>
            </w:r>
            <w:r w:rsidR="00F133C8">
              <w:rPr>
                <w:noProof/>
                <w:webHidden/>
              </w:rPr>
              <w:tab/>
            </w:r>
            <w:r w:rsidR="00F133C8">
              <w:rPr>
                <w:noProof/>
                <w:webHidden/>
              </w:rPr>
              <w:fldChar w:fldCharType="begin"/>
            </w:r>
            <w:r w:rsidR="00F133C8">
              <w:rPr>
                <w:noProof/>
                <w:webHidden/>
              </w:rPr>
              <w:instrText xml:space="preserve"> PAGEREF _Toc396914368 \h </w:instrText>
            </w:r>
            <w:r w:rsidR="00F133C8">
              <w:rPr>
                <w:noProof/>
                <w:webHidden/>
              </w:rPr>
            </w:r>
            <w:r w:rsidR="00F133C8">
              <w:rPr>
                <w:noProof/>
                <w:webHidden/>
              </w:rPr>
              <w:fldChar w:fldCharType="separate"/>
            </w:r>
            <w:r w:rsidR="00DC0160">
              <w:rPr>
                <w:noProof/>
                <w:webHidden/>
              </w:rPr>
              <w:t>iii</w:t>
            </w:r>
            <w:r w:rsidR="00F133C8">
              <w:rPr>
                <w:noProof/>
                <w:webHidden/>
              </w:rPr>
              <w:fldChar w:fldCharType="end"/>
            </w:r>
          </w:hyperlink>
        </w:p>
        <w:p w14:paraId="446A5B46" w14:textId="77777777" w:rsidR="00F133C8" w:rsidRDefault="00F133C8">
          <w:pPr>
            <w:pStyle w:val="TOC1"/>
            <w:rPr>
              <w:rFonts w:asciiTheme="minorHAnsi" w:eastAsiaTheme="minorEastAsia" w:hAnsiTheme="minorHAnsi" w:cstheme="minorBidi"/>
              <w:b w:val="0"/>
              <w:caps w:val="0"/>
              <w:noProof/>
              <w:sz w:val="22"/>
              <w:szCs w:val="22"/>
              <w:lang w:val="en-IE" w:eastAsia="en-IE"/>
            </w:rPr>
          </w:pPr>
          <w:hyperlink w:anchor="_Toc396914369" w:history="1">
            <w:r w:rsidRPr="009662FD">
              <w:rPr>
                <w:rStyle w:val="Hyperlink"/>
                <w:noProof/>
              </w:rPr>
              <w:t>KEYWORDS:</w:t>
            </w:r>
            <w:r>
              <w:rPr>
                <w:noProof/>
                <w:webHidden/>
              </w:rPr>
              <w:tab/>
            </w:r>
            <w:r>
              <w:rPr>
                <w:noProof/>
                <w:webHidden/>
              </w:rPr>
              <w:fldChar w:fldCharType="begin"/>
            </w:r>
            <w:r>
              <w:rPr>
                <w:noProof/>
                <w:webHidden/>
              </w:rPr>
              <w:instrText xml:space="preserve"> PAGEREF _Toc396914369 \h </w:instrText>
            </w:r>
            <w:r>
              <w:rPr>
                <w:noProof/>
                <w:webHidden/>
              </w:rPr>
            </w:r>
            <w:r>
              <w:rPr>
                <w:noProof/>
                <w:webHidden/>
              </w:rPr>
              <w:fldChar w:fldCharType="separate"/>
            </w:r>
            <w:r w:rsidR="00DC0160">
              <w:rPr>
                <w:noProof/>
                <w:webHidden/>
              </w:rPr>
              <w:t>iv</w:t>
            </w:r>
            <w:r>
              <w:rPr>
                <w:noProof/>
                <w:webHidden/>
              </w:rPr>
              <w:fldChar w:fldCharType="end"/>
            </w:r>
          </w:hyperlink>
        </w:p>
        <w:p w14:paraId="3F3C6E5D" w14:textId="77777777" w:rsidR="00F133C8" w:rsidRDefault="00F133C8">
          <w:pPr>
            <w:pStyle w:val="TOC1"/>
            <w:rPr>
              <w:rFonts w:asciiTheme="minorHAnsi" w:eastAsiaTheme="minorEastAsia" w:hAnsiTheme="minorHAnsi" w:cstheme="minorBidi"/>
              <w:b w:val="0"/>
              <w:caps w:val="0"/>
              <w:noProof/>
              <w:sz w:val="22"/>
              <w:szCs w:val="22"/>
              <w:lang w:val="en-IE" w:eastAsia="en-IE"/>
            </w:rPr>
          </w:pPr>
          <w:hyperlink w:anchor="_Toc396914370" w:history="1">
            <w:r w:rsidRPr="009662FD">
              <w:rPr>
                <w:rStyle w:val="Hyperlink"/>
                <w:noProof/>
                <w:lang w:val="en-IE"/>
              </w:rPr>
              <w:t>TABLE OF CONTENTS</w:t>
            </w:r>
            <w:r>
              <w:rPr>
                <w:noProof/>
                <w:webHidden/>
              </w:rPr>
              <w:tab/>
            </w:r>
            <w:r>
              <w:rPr>
                <w:noProof/>
                <w:webHidden/>
              </w:rPr>
              <w:fldChar w:fldCharType="begin"/>
            </w:r>
            <w:r>
              <w:rPr>
                <w:noProof/>
                <w:webHidden/>
              </w:rPr>
              <w:instrText xml:space="preserve"> PAGEREF _Toc396914370 \h </w:instrText>
            </w:r>
            <w:r>
              <w:rPr>
                <w:noProof/>
                <w:webHidden/>
              </w:rPr>
            </w:r>
            <w:r>
              <w:rPr>
                <w:noProof/>
                <w:webHidden/>
              </w:rPr>
              <w:fldChar w:fldCharType="separate"/>
            </w:r>
            <w:r w:rsidR="00DC0160">
              <w:rPr>
                <w:noProof/>
                <w:webHidden/>
              </w:rPr>
              <w:t>vi</w:t>
            </w:r>
            <w:r>
              <w:rPr>
                <w:noProof/>
                <w:webHidden/>
              </w:rPr>
              <w:fldChar w:fldCharType="end"/>
            </w:r>
          </w:hyperlink>
        </w:p>
        <w:p w14:paraId="0C62A8C6" w14:textId="77777777" w:rsidR="00F133C8" w:rsidRDefault="00F133C8">
          <w:pPr>
            <w:pStyle w:val="TOC1"/>
            <w:rPr>
              <w:rFonts w:asciiTheme="minorHAnsi" w:eastAsiaTheme="minorEastAsia" w:hAnsiTheme="minorHAnsi" w:cstheme="minorBidi"/>
              <w:b w:val="0"/>
              <w:caps w:val="0"/>
              <w:noProof/>
              <w:sz w:val="22"/>
              <w:szCs w:val="22"/>
              <w:lang w:val="en-IE" w:eastAsia="en-IE"/>
            </w:rPr>
          </w:pPr>
          <w:hyperlink w:anchor="_Toc396914371" w:history="1">
            <w:r w:rsidRPr="009662FD">
              <w:rPr>
                <w:rStyle w:val="Hyperlink"/>
                <w:noProof/>
                <w:lang w:val="en-IE"/>
              </w:rPr>
              <w:t>TABLE OF FIGURES</w:t>
            </w:r>
            <w:r>
              <w:rPr>
                <w:noProof/>
                <w:webHidden/>
              </w:rPr>
              <w:tab/>
            </w:r>
            <w:r>
              <w:rPr>
                <w:noProof/>
                <w:webHidden/>
              </w:rPr>
              <w:fldChar w:fldCharType="begin"/>
            </w:r>
            <w:r>
              <w:rPr>
                <w:noProof/>
                <w:webHidden/>
              </w:rPr>
              <w:instrText xml:space="preserve"> PAGEREF _Toc396914371 \h </w:instrText>
            </w:r>
            <w:r>
              <w:rPr>
                <w:noProof/>
                <w:webHidden/>
              </w:rPr>
            </w:r>
            <w:r>
              <w:rPr>
                <w:noProof/>
                <w:webHidden/>
              </w:rPr>
              <w:fldChar w:fldCharType="separate"/>
            </w:r>
            <w:r w:rsidR="00DC0160">
              <w:rPr>
                <w:noProof/>
                <w:webHidden/>
              </w:rPr>
              <w:t>xii</w:t>
            </w:r>
            <w:r>
              <w:rPr>
                <w:noProof/>
                <w:webHidden/>
              </w:rPr>
              <w:fldChar w:fldCharType="end"/>
            </w:r>
          </w:hyperlink>
        </w:p>
        <w:p w14:paraId="3FF1763E" w14:textId="77777777" w:rsidR="00F133C8" w:rsidRDefault="00F133C8">
          <w:pPr>
            <w:pStyle w:val="TOC1"/>
            <w:rPr>
              <w:rFonts w:asciiTheme="minorHAnsi" w:eastAsiaTheme="minorEastAsia" w:hAnsiTheme="minorHAnsi" w:cstheme="minorBidi"/>
              <w:b w:val="0"/>
              <w:caps w:val="0"/>
              <w:noProof/>
              <w:sz w:val="22"/>
              <w:szCs w:val="22"/>
              <w:lang w:val="en-IE" w:eastAsia="en-IE"/>
            </w:rPr>
          </w:pPr>
          <w:hyperlink w:anchor="_Toc396914372" w:history="1">
            <w:r w:rsidRPr="009662FD">
              <w:rPr>
                <w:rStyle w:val="Hyperlink"/>
                <w:noProof/>
                <w:lang w:val="en-IE"/>
              </w:rPr>
              <w:t>TABLE OF TABLES</w:t>
            </w:r>
            <w:r>
              <w:rPr>
                <w:noProof/>
                <w:webHidden/>
              </w:rPr>
              <w:tab/>
            </w:r>
            <w:r>
              <w:rPr>
                <w:noProof/>
                <w:webHidden/>
              </w:rPr>
              <w:fldChar w:fldCharType="begin"/>
            </w:r>
            <w:r>
              <w:rPr>
                <w:noProof/>
                <w:webHidden/>
              </w:rPr>
              <w:instrText xml:space="preserve"> PAGEREF _Toc396914372 \h </w:instrText>
            </w:r>
            <w:r>
              <w:rPr>
                <w:noProof/>
                <w:webHidden/>
              </w:rPr>
            </w:r>
            <w:r>
              <w:rPr>
                <w:noProof/>
                <w:webHidden/>
              </w:rPr>
              <w:fldChar w:fldCharType="separate"/>
            </w:r>
            <w:r w:rsidR="00DC0160">
              <w:rPr>
                <w:noProof/>
                <w:webHidden/>
              </w:rPr>
              <w:t>xiv</w:t>
            </w:r>
            <w:r>
              <w:rPr>
                <w:noProof/>
                <w:webHidden/>
              </w:rPr>
              <w:fldChar w:fldCharType="end"/>
            </w:r>
          </w:hyperlink>
        </w:p>
        <w:p w14:paraId="2D51F8D9" w14:textId="77777777" w:rsidR="00F133C8" w:rsidRDefault="00F133C8">
          <w:pPr>
            <w:pStyle w:val="TOC1"/>
            <w:rPr>
              <w:rFonts w:asciiTheme="minorHAnsi" w:eastAsiaTheme="minorEastAsia" w:hAnsiTheme="minorHAnsi" w:cstheme="minorBidi"/>
              <w:b w:val="0"/>
              <w:caps w:val="0"/>
              <w:noProof/>
              <w:sz w:val="22"/>
              <w:szCs w:val="22"/>
              <w:lang w:val="en-IE" w:eastAsia="en-IE"/>
            </w:rPr>
          </w:pPr>
          <w:hyperlink w:anchor="_Toc396914373" w:history="1">
            <w:r w:rsidRPr="009662FD">
              <w:rPr>
                <w:rStyle w:val="Hyperlink"/>
                <w:noProof/>
                <w:lang w:val="en-IE"/>
              </w:rPr>
              <w:t>TABLE OF EQUATIONS</w:t>
            </w:r>
            <w:r>
              <w:rPr>
                <w:noProof/>
                <w:webHidden/>
              </w:rPr>
              <w:tab/>
            </w:r>
            <w:r>
              <w:rPr>
                <w:noProof/>
                <w:webHidden/>
              </w:rPr>
              <w:fldChar w:fldCharType="begin"/>
            </w:r>
            <w:r>
              <w:rPr>
                <w:noProof/>
                <w:webHidden/>
              </w:rPr>
              <w:instrText xml:space="preserve"> PAGEREF _Toc396914373 \h </w:instrText>
            </w:r>
            <w:r>
              <w:rPr>
                <w:noProof/>
                <w:webHidden/>
              </w:rPr>
            </w:r>
            <w:r>
              <w:rPr>
                <w:noProof/>
                <w:webHidden/>
              </w:rPr>
              <w:fldChar w:fldCharType="separate"/>
            </w:r>
            <w:r w:rsidR="00DC0160">
              <w:rPr>
                <w:noProof/>
                <w:webHidden/>
              </w:rPr>
              <w:t>xvi</w:t>
            </w:r>
            <w:r>
              <w:rPr>
                <w:noProof/>
                <w:webHidden/>
              </w:rPr>
              <w:fldChar w:fldCharType="end"/>
            </w:r>
          </w:hyperlink>
        </w:p>
        <w:p w14:paraId="3CC46BE2" w14:textId="77777777" w:rsidR="00F133C8" w:rsidRDefault="00F133C8">
          <w:pPr>
            <w:pStyle w:val="TOC1"/>
            <w:rPr>
              <w:rFonts w:asciiTheme="minorHAnsi" w:eastAsiaTheme="minorEastAsia" w:hAnsiTheme="minorHAnsi" w:cstheme="minorBidi"/>
              <w:b w:val="0"/>
              <w:caps w:val="0"/>
              <w:noProof/>
              <w:sz w:val="22"/>
              <w:szCs w:val="22"/>
              <w:lang w:val="en-IE" w:eastAsia="en-IE"/>
            </w:rPr>
          </w:pPr>
          <w:hyperlink w:anchor="_Toc396914374" w:history="1">
            <w:r w:rsidRPr="009662FD">
              <w:rPr>
                <w:rStyle w:val="Hyperlink"/>
                <w:noProof/>
                <w:lang w:val="en-IE"/>
              </w:rPr>
              <w:t>TABLE OF CODE LISTINGS</w:t>
            </w:r>
            <w:r>
              <w:rPr>
                <w:noProof/>
                <w:webHidden/>
              </w:rPr>
              <w:tab/>
            </w:r>
            <w:r>
              <w:rPr>
                <w:noProof/>
                <w:webHidden/>
              </w:rPr>
              <w:fldChar w:fldCharType="begin"/>
            </w:r>
            <w:r>
              <w:rPr>
                <w:noProof/>
                <w:webHidden/>
              </w:rPr>
              <w:instrText xml:space="preserve"> PAGEREF _Toc396914374 \h </w:instrText>
            </w:r>
            <w:r>
              <w:rPr>
                <w:noProof/>
                <w:webHidden/>
              </w:rPr>
            </w:r>
            <w:r>
              <w:rPr>
                <w:noProof/>
                <w:webHidden/>
              </w:rPr>
              <w:fldChar w:fldCharType="separate"/>
            </w:r>
            <w:r w:rsidR="00DC0160">
              <w:rPr>
                <w:noProof/>
                <w:webHidden/>
              </w:rPr>
              <w:t>xvii</w:t>
            </w:r>
            <w:r>
              <w:rPr>
                <w:noProof/>
                <w:webHidden/>
              </w:rPr>
              <w:fldChar w:fldCharType="end"/>
            </w:r>
          </w:hyperlink>
        </w:p>
        <w:p w14:paraId="566B88C7" w14:textId="77777777" w:rsidR="00F133C8" w:rsidRDefault="00F133C8">
          <w:pPr>
            <w:pStyle w:val="TOC1"/>
            <w:tabs>
              <w:tab w:val="left" w:pos="403"/>
            </w:tabs>
            <w:rPr>
              <w:rFonts w:asciiTheme="minorHAnsi" w:eastAsiaTheme="minorEastAsia" w:hAnsiTheme="minorHAnsi" w:cstheme="minorBidi"/>
              <w:b w:val="0"/>
              <w:caps w:val="0"/>
              <w:noProof/>
              <w:sz w:val="22"/>
              <w:szCs w:val="22"/>
              <w:lang w:val="en-IE" w:eastAsia="en-IE"/>
            </w:rPr>
          </w:pPr>
          <w:hyperlink w:anchor="_Toc396914375" w:history="1">
            <w:r w:rsidRPr="009662FD">
              <w:rPr>
                <w:rStyle w:val="Hyperlink"/>
                <w:noProof/>
              </w:rPr>
              <w:t>1</w:t>
            </w:r>
            <w:r>
              <w:rPr>
                <w:rFonts w:asciiTheme="minorHAnsi" w:eastAsiaTheme="minorEastAsia" w:hAnsiTheme="minorHAnsi" w:cstheme="minorBidi"/>
                <w:b w:val="0"/>
                <w:caps w:val="0"/>
                <w:noProof/>
                <w:sz w:val="22"/>
                <w:szCs w:val="22"/>
                <w:lang w:val="en-IE" w:eastAsia="en-IE"/>
              </w:rPr>
              <w:tab/>
            </w:r>
            <w:r w:rsidRPr="009662FD">
              <w:rPr>
                <w:rStyle w:val="Hyperlink"/>
                <w:noProof/>
              </w:rPr>
              <w:t>Introduction</w:t>
            </w:r>
            <w:r>
              <w:rPr>
                <w:noProof/>
                <w:webHidden/>
              </w:rPr>
              <w:tab/>
            </w:r>
            <w:r>
              <w:rPr>
                <w:noProof/>
                <w:webHidden/>
              </w:rPr>
              <w:fldChar w:fldCharType="begin"/>
            </w:r>
            <w:r>
              <w:rPr>
                <w:noProof/>
                <w:webHidden/>
              </w:rPr>
              <w:instrText xml:space="preserve"> PAGEREF _Toc396914375 \h </w:instrText>
            </w:r>
            <w:r>
              <w:rPr>
                <w:noProof/>
                <w:webHidden/>
              </w:rPr>
            </w:r>
            <w:r>
              <w:rPr>
                <w:noProof/>
                <w:webHidden/>
              </w:rPr>
              <w:fldChar w:fldCharType="separate"/>
            </w:r>
            <w:r w:rsidR="00DC0160">
              <w:rPr>
                <w:noProof/>
                <w:webHidden/>
              </w:rPr>
              <w:t>1</w:t>
            </w:r>
            <w:r>
              <w:rPr>
                <w:noProof/>
                <w:webHidden/>
              </w:rPr>
              <w:fldChar w:fldCharType="end"/>
            </w:r>
          </w:hyperlink>
        </w:p>
        <w:p w14:paraId="766B25AA"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76" w:history="1">
            <w:r w:rsidRPr="009662FD">
              <w:rPr>
                <w:rStyle w:val="Hyperlink"/>
                <w:noProof/>
              </w:rPr>
              <w:t>1.1</w:t>
            </w:r>
            <w:r>
              <w:rPr>
                <w:rFonts w:asciiTheme="minorHAnsi" w:eastAsiaTheme="minorEastAsia" w:hAnsiTheme="minorHAnsi" w:cstheme="minorBidi"/>
                <w:smallCaps w:val="0"/>
                <w:noProof/>
                <w:sz w:val="22"/>
                <w:szCs w:val="22"/>
                <w:lang w:val="en-IE" w:eastAsia="en-IE"/>
              </w:rPr>
              <w:tab/>
            </w:r>
            <w:r w:rsidRPr="009662FD">
              <w:rPr>
                <w:rStyle w:val="Hyperlink"/>
                <w:noProof/>
              </w:rPr>
              <w:t>Research problem</w:t>
            </w:r>
            <w:r>
              <w:rPr>
                <w:noProof/>
                <w:webHidden/>
              </w:rPr>
              <w:tab/>
            </w:r>
            <w:r>
              <w:rPr>
                <w:noProof/>
                <w:webHidden/>
              </w:rPr>
              <w:fldChar w:fldCharType="begin"/>
            </w:r>
            <w:r>
              <w:rPr>
                <w:noProof/>
                <w:webHidden/>
              </w:rPr>
              <w:instrText xml:space="preserve"> PAGEREF _Toc396914376 \h </w:instrText>
            </w:r>
            <w:r>
              <w:rPr>
                <w:noProof/>
                <w:webHidden/>
              </w:rPr>
            </w:r>
            <w:r>
              <w:rPr>
                <w:noProof/>
                <w:webHidden/>
              </w:rPr>
              <w:fldChar w:fldCharType="separate"/>
            </w:r>
            <w:r w:rsidR="00DC0160">
              <w:rPr>
                <w:noProof/>
                <w:webHidden/>
              </w:rPr>
              <w:t>2</w:t>
            </w:r>
            <w:r>
              <w:rPr>
                <w:noProof/>
                <w:webHidden/>
              </w:rPr>
              <w:fldChar w:fldCharType="end"/>
            </w:r>
          </w:hyperlink>
        </w:p>
        <w:p w14:paraId="0790CFC4"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77" w:history="1">
            <w:r w:rsidRPr="009662FD">
              <w:rPr>
                <w:rStyle w:val="Hyperlink"/>
                <w:noProof/>
              </w:rPr>
              <w:t>1.2</w:t>
            </w:r>
            <w:r>
              <w:rPr>
                <w:rFonts w:asciiTheme="minorHAnsi" w:eastAsiaTheme="minorEastAsia" w:hAnsiTheme="minorHAnsi" w:cstheme="minorBidi"/>
                <w:smallCaps w:val="0"/>
                <w:noProof/>
                <w:sz w:val="22"/>
                <w:szCs w:val="22"/>
                <w:lang w:val="en-IE" w:eastAsia="en-IE"/>
              </w:rPr>
              <w:tab/>
            </w:r>
            <w:r w:rsidRPr="009662FD">
              <w:rPr>
                <w:rStyle w:val="Hyperlink"/>
                <w:noProof/>
              </w:rPr>
              <w:t>Intellectual challenge</w:t>
            </w:r>
            <w:r>
              <w:rPr>
                <w:noProof/>
                <w:webHidden/>
              </w:rPr>
              <w:tab/>
            </w:r>
            <w:r>
              <w:rPr>
                <w:noProof/>
                <w:webHidden/>
              </w:rPr>
              <w:fldChar w:fldCharType="begin"/>
            </w:r>
            <w:r>
              <w:rPr>
                <w:noProof/>
                <w:webHidden/>
              </w:rPr>
              <w:instrText xml:space="preserve"> PAGEREF _Toc396914377 \h </w:instrText>
            </w:r>
            <w:r>
              <w:rPr>
                <w:noProof/>
                <w:webHidden/>
              </w:rPr>
            </w:r>
            <w:r>
              <w:rPr>
                <w:noProof/>
                <w:webHidden/>
              </w:rPr>
              <w:fldChar w:fldCharType="separate"/>
            </w:r>
            <w:r w:rsidR="00DC0160">
              <w:rPr>
                <w:noProof/>
                <w:webHidden/>
              </w:rPr>
              <w:t>3</w:t>
            </w:r>
            <w:r>
              <w:rPr>
                <w:noProof/>
                <w:webHidden/>
              </w:rPr>
              <w:fldChar w:fldCharType="end"/>
            </w:r>
          </w:hyperlink>
        </w:p>
        <w:p w14:paraId="597F3FFC"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78" w:history="1">
            <w:r w:rsidRPr="009662FD">
              <w:rPr>
                <w:rStyle w:val="Hyperlink"/>
                <w:noProof/>
              </w:rPr>
              <w:t>1.3</w:t>
            </w:r>
            <w:r>
              <w:rPr>
                <w:rFonts w:asciiTheme="minorHAnsi" w:eastAsiaTheme="minorEastAsia" w:hAnsiTheme="minorHAnsi" w:cstheme="minorBidi"/>
                <w:smallCaps w:val="0"/>
                <w:noProof/>
                <w:sz w:val="22"/>
                <w:szCs w:val="22"/>
                <w:lang w:val="en-IE" w:eastAsia="en-IE"/>
              </w:rPr>
              <w:tab/>
            </w:r>
            <w:r w:rsidRPr="009662FD">
              <w:rPr>
                <w:rStyle w:val="Hyperlink"/>
                <w:noProof/>
              </w:rPr>
              <w:t>Research objectives</w:t>
            </w:r>
            <w:r>
              <w:rPr>
                <w:noProof/>
                <w:webHidden/>
              </w:rPr>
              <w:tab/>
            </w:r>
            <w:r>
              <w:rPr>
                <w:noProof/>
                <w:webHidden/>
              </w:rPr>
              <w:fldChar w:fldCharType="begin"/>
            </w:r>
            <w:r>
              <w:rPr>
                <w:noProof/>
                <w:webHidden/>
              </w:rPr>
              <w:instrText xml:space="preserve"> PAGEREF _Toc396914378 \h </w:instrText>
            </w:r>
            <w:r>
              <w:rPr>
                <w:noProof/>
                <w:webHidden/>
              </w:rPr>
            </w:r>
            <w:r>
              <w:rPr>
                <w:noProof/>
                <w:webHidden/>
              </w:rPr>
              <w:fldChar w:fldCharType="separate"/>
            </w:r>
            <w:r w:rsidR="00DC0160">
              <w:rPr>
                <w:noProof/>
                <w:webHidden/>
              </w:rPr>
              <w:t>4</w:t>
            </w:r>
            <w:r>
              <w:rPr>
                <w:noProof/>
                <w:webHidden/>
              </w:rPr>
              <w:fldChar w:fldCharType="end"/>
            </w:r>
          </w:hyperlink>
        </w:p>
        <w:p w14:paraId="01C67FB7"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79" w:history="1">
            <w:r w:rsidRPr="009662FD">
              <w:rPr>
                <w:rStyle w:val="Hyperlink"/>
                <w:noProof/>
              </w:rPr>
              <w:t>1.4</w:t>
            </w:r>
            <w:r>
              <w:rPr>
                <w:rFonts w:asciiTheme="minorHAnsi" w:eastAsiaTheme="minorEastAsia" w:hAnsiTheme="minorHAnsi" w:cstheme="minorBidi"/>
                <w:smallCaps w:val="0"/>
                <w:noProof/>
                <w:sz w:val="22"/>
                <w:szCs w:val="22"/>
                <w:lang w:val="en-IE" w:eastAsia="en-IE"/>
              </w:rPr>
              <w:tab/>
            </w:r>
            <w:r w:rsidRPr="009662FD">
              <w:rPr>
                <w:rStyle w:val="Hyperlink"/>
                <w:noProof/>
              </w:rPr>
              <w:t>Research methodology</w:t>
            </w:r>
            <w:r>
              <w:rPr>
                <w:noProof/>
                <w:webHidden/>
              </w:rPr>
              <w:tab/>
            </w:r>
            <w:r>
              <w:rPr>
                <w:noProof/>
                <w:webHidden/>
              </w:rPr>
              <w:fldChar w:fldCharType="begin"/>
            </w:r>
            <w:r>
              <w:rPr>
                <w:noProof/>
                <w:webHidden/>
              </w:rPr>
              <w:instrText xml:space="preserve"> PAGEREF _Toc396914379 \h </w:instrText>
            </w:r>
            <w:r>
              <w:rPr>
                <w:noProof/>
                <w:webHidden/>
              </w:rPr>
            </w:r>
            <w:r>
              <w:rPr>
                <w:noProof/>
                <w:webHidden/>
              </w:rPr>
              <w:fldChar w:fldCharType="separate"/>
            </w:r>
            <w:r w:rsidR="00DC0160">
              <w:rPr>
                <w:noProof/>
                <w:webHidden/>
              </w:rPr>
              <w:t>6</w:t>
            </w:r>
            <w:r>
              <w:rPr>
                <w:noProof/>
                <w:webHidden/>
              </w:rPr>
              <w:fldChar w:fldCharType="end"/>
            </w:r>
          </w:hyperlink>
        </w:p>
        <w:p w14:paraId="371E48CD"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80" w:history="1">
            <w:r w:rsidRPr="009662FD">
              <w:rPr>
                <w:rStyle w:val="Hyperlink"/>
                <w:noProof/>
              </w:rPr>
              <w:t>1.5</w:t>
            </w:r>
            <w:r>
              <w:rPr>
                <w:rFonts w:asciiTheme="minorHAnsi" w:eastAsiaTheme="minorEastAsia" w:hAnsiTheme="minorHAnsi" w:cstheme="minorBidi"/>
                <w:smallCaps w:val="0"/>
                <w:noProof/>
                <w:sz w:val="22"/>
                <w:szCs w:val="22"/>
                <w:lang w:val="en-IE" w:eastAsia="en-IE"/>
              </w:rPr>
              <w:tab/>
            </w:r>
            <w:r w:rsidRPr="009662FD">
              <w:rPr>
                <w:rStyle w:val="Hyperlink"/>
                <w:noProof/>
              </w:rPr>
              <w:t>Resources</w:t>
            </w:r>
            <w:r>
              <w:rPr>
                <w:noProof/>
                <w:webHidden/>
              </w:rPr>
              <w:tab/>
            </w:r>
            <w:r>
              <w:rPr>
                <w:noProof/>
                <w:webHidden/>
              </w:rPr>
              <w:fldChar w:fldCharType="begin"/>
            </w:r>
            <w:r>
              <w:rPr>
                <w:noProof/>
                <w:webHidden/>
              </w:rPr>
              <w:instrText xml:space="preserve"> PAGEREF _Toc396914380 \h </w:instrText>
            </w:r>
            <w:r>
              <w:rPr>
                <w:noProof/>
                <w:webHidden/>
              </w:rPr>
            </w:r>
            <w:r>
              <w:rPr>
                <w:noProof/>
                <w:webHidden/>
              </w:rPr>
              <w:fldChar w:fldCharType="separate"/>
            </w:r>
            <w:r w:rsidR="00DC0160">
              <w:rPr>
                <w:noProof/>
                <w:webHidden/>
              </w:rPr>
              <w:t>7</w:t>
            </w:r>
            <w:r>
              <w:rPr>
                <w:noProof/>
                <w:webHidden/>
              </w:rPr>
              <w:fldChar w:fldCharType="end"/>
            </w:r>
          </w:hyperlink>
        </w:p>
        <w:p w14:paraId="1FDBB898"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81" w:history="1">
            <w:r w:rsidRPr="009662FD">
              <w:rPr>
                <w:rStyle w:val="Hyperlink"/>
                <w:noProof/>
              </w:rPr>
              <w:t>1.6</w:t>
            </w:r>
            <w:r>
              <w:rPr>
                <w:rFonts w:asciiTheme="minorHAnsi" w:eastAsiaTheme="minorEastAsia" w:hAnsiTheme="minorHAnsi" w:cstheme="minorBidi"/>
                <w:smallCaps w:val="0"/>
                <w:noProof/>
                <w:sz w:val="22"/>
                <w:szCs w:val="22"/>
                <w:lang w:val="en-IE" w:eastAsia="en-IE"/>
              </w:rPr>
              <w:tab/>
            </w:r>
            <w:r w:rsidRPr="009662FD">
              <w:rPr>
                <w:rStyle w:val="Hyperlink"/>
                <w:noProof/>
              </w:rPr>
              <w:t>Scope and limitations</w:t>
            </w:r>
            <w:r>
              <w:rPr>
                <w:noProof/>
                <w:webHidden/>
              </w:rPr>
              <w:tab/>
            </w:r>
            <w:r>
              <w:rPr>
                <w:noProof/>
                <w:webHidden/>
              </w:rPr>
              <w:fldChar w:fldCharType="begin"/>
            </w:r>
            <w:r>
              <w:rPr>
                <w:noProof/>
                <w:webHidden/>
              </w:rPr>
              <w:instrText xml:space="preserve"> PAGEREF _Toc396914381 \h </w:instrText>
            </w:r>
            <w:r>
              <w:rPr>
                <w:noProof/>
                <w:webHidden/>
              </w:rPr>
            </w:r>
            <w:r>
              <w:rPr>
                <w:noProof/>
                <w:webHidden/>
              </w:rPr>
              <w:fldChar w:fldCharType="separate"/>
            </w:r>
            <w:r w:rsidR="00DC0160">
              <w:rPr>
                <w:noProof/>
                <w:webHidden/>
              </w:rPr>
              <w:t>8</w:t>
            </w:r>
            <w:r>
              <w:rPr>
                <w:noProof/>
                <w:webHidden/>
              </w:rPr>
              <w:fldChar w:fldCharType="end"/>
            </w:r>
          </w:hyperlink>
        </w:p>
        <w:p w14:paraId="4B455AB6"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82" w:history="1">
            <w:r w:rsidRPr="009662FD">
              <w:rPr>
                <w:rStyle w:val="Hyperlink"/>
                <w:noProof/>
              </w:rPr>
              <w:t>1.7</w:t>
            </w:r>
            <w:r>
              <w:rPr>
                <w:rFonts w:asciiTheme="minorHAnsi" w:eastAsiaTheme="minorEastAsia" w:hAnsiTheme="minorHAnsi" w:cstheme="minorBidi"/>
                <w:smallCaps w:val="0"/>
                <w:noProof/>
                <w:sz w:val="22"/>
                <w:szCs w:val="22"/>
                <w:lang w:val="en-IE" w:eastAsia="en-IE"/>
              </w:rPr>
              <w:tab/>
            </w:r>
            <w:r w:rsidRPr="009662FD">
              <w:rPr>
                <w:rStyle w:val="Hyperlink"/>
                <w:noProof/>
              </w:rPr>
              <w:t>Organisation of the dissertation</w:t>
            </w:r>
            <w:r>
              <w:rPr>
                <w:noProof/>
                <w:webHidden/>
              </w:rPr>
              <w:tab/>
            </w:r>
            <w:r>
              <w:rPr>
                <w:noProof/>
                <w:webHidden/>
              </w:rPr>
              <w:fldChar w:fldCharType="begin"/>
            </w:r>
            <w:r>
              <w:rPr>
                <w:noProof/>
                <w:webHidden/>
              </w:rPr>
              <w:instrText xml:space="preserve"> PAGEREF _Toc396914382 \h </w:instrText>
            </w:r>
            <w:r>
              <w:rPr>
                <w:noProof/>
                <w:webHidden/>
              </w:rPr>
            </w:r>
            <w:r>
              <w:rPr>
                <w:noProof/>
                <w:webHidden/>
              </w:rPr>
              <w:fldChar w:fldCharType="separate"/>
            </w:r>
            <w:r w:rsidR="00DC0160">
              <w:rPr>
                <w:noProof/>
                <w:webHidden/>
              </w:rPr>
              <w:t>8</w:t>
            </w:r>
            <w:r>
              <w:rPr>
                <w:noProof/>
                <w:webHidden/>
              </w:rPr>
              <w:fldChar w:fldCharType="end"/>
            </w:r>
          </w:hyperlink>
        </w:p>
        <w:p w14:paraId="3EB5DA80" w14:textId="77777777" w:rsidR="00F133C8" w:rsidRDefault="00F133C8">
          <w:pPr>
            <w:pStyle w:val="TOC1"/>
            <w:tabs>
              <w:tab w:val="left" w:pos="403"/>
            </w:tabs>
            <w:rPr>
              <w:rFonts w:asciiTheme="minorHAnsi" w:eastAsiaTheme="minorEastAsia" w:hAnsiTheme="minorHAnsi" w:cstheme="minorBidi"/>
              <w:b w:val="0"/>
              <w:caps w:val="0"/>
              <w:noProof/>
              <w:sz w:val="22"/>
              <w:szCs w:val="22"/>
              <w:lang w:val="en-IE" w:eastAsia="en-IE"/>
            </w:rPr>
          </w:pPr>
          <w:hyperlink w:anchor="_Toc396914383" w:history="1">
            <w:r w:rsidRPr="009662FD">
              <w:rPr>
                <w:rStyle w:val="Hyperlink"/>
                <w:noProof/>
              </w:rPr>
              <w:t>2</w:t>
            </w:r>
            <w:r>
              <w:rPr>
                <w:rFonts w:asciiTheme="minorHAnsi" w:eastAsiaTheme="minorEastAsia" w:hAnsiTheme="minorHAnsi" w:cstheme="minorBidi"/>
                <w:b w:val="0"/>
                <w:caps w:val="0"/>
                <w:noProof/>
                <w:sz w:val="22"/>
                <w:szCs w:val="22"/>
                <w:lang w:val="en-IE" w:eastAsia="en-IE"/>
              </w:rPr>
              <w:tab/>
            </w:r>
            <w:r w:rsidRPr="009662FD">
              <w:rPr>
                <w:rStyle w:val="Hyperlink"/>
                <w:noProof/>
              </w:rPr>
              <w:t>Computational complexity</w:t>
            </w:r>
            <w:r>
              <w:rPr>
                <w:noProof/>
                <w:webHidden/>
              </w:rPr>
              <w:tab/>
            </w:r>
            <w:r>
              <w:rPr>
                <w:noProof/>
                <w:webHidden/>
              </w:rPr>
              <w:fldChar w:fldCharType="begin"/>
            </w:r>
            <w:r>
              <w:rPr>
                <w:noProof/>
                <w:webHidden/>
              </w:rPr>
              <w:instrText xml:space="preserve"> PAGEREF _Toc396914383 \h </w:instrText>
            </w:r>
            <w:r>
              <w:rPr>
                <w:noProof/>
                <w:webHidden/>
              </w:rPr>
            </w:r>
            <w:r>
              <w:rPr>
                <w:noProof/>
                <w:webHidden/>
              </w:rPr>
              <w:fldChar w:fldCharType="separate"/>
            </w:r>
            <w:r w:rsidR="00DC0160">
              <w:rPr>
                <w:noProof/>
                <w:webHidden/>
              </w:rPr>
              <w:t>10</w:t>
            </w:r>
            <w:r>
              <w:rPr>
                <w:noProof/>
                <w:webHidden/>
              </w:rPr>
              <w:fldChar w:fldCharType="end"/>
            </w:r>
          </w:hyperlink>
        </w:p>
        <w:p w14:paraId="618C26EE"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84" w:history="1">
            <w:r w:rsidRPr="009662FD">
              <w:rPr>
                <w:rStyle w:val="Hyperlink"/>
                <w:noProof/>
              </w:rPr>
              <w:t>2.1</w:t>
            </w:r>
            <w:r>
              <w:rPr>
                <w:rFonts w:asciiTheme="minorHAnsi" w:eastAsiaTheme="minorEastAsia" w:hAnsiTheme="minorHAnsi" w:cstheme="minorBidi"/>
                <w:smallCaps w:val="0"/>
                <w:noProof/>
                <w:sz w:val="22"/>
                <w:szCs w:val="22"/>
                <w:lang w:val="en-IE" w:eastAsia="en-IE"/>
              </w:rPr>
              <w:tab/>
            </w:r>
            <w:r w:rsidRPr="009662FD">
              <w:rPr>
                <w:rStyle w:val="Hyperlink"/>
                <w:noProof/>
              </w:rPr>
              <w:t>Introduction</w:t>
            </w:r>
            <w:r>
              <w:rPr>
                <w:noProof/>
                <w:webHidden/>
              </w:rPr>
              <w:tab/>
            </w:r>
            <w:r>
              <w:rPr>
                <w:noProof/>
                <w:webHidden/>
              </w:rPr>
              <w:fldChar w:fldCharType="begin"/>
            </w:r>
            <w:r>
              <w:rPr>
                <w:noProof/>
                <w:webHidden/>
              </w:rPr>
              <w:instrText xml:space="preserve"> PAGEREF _Toc396914384 \h </w:instrText>
            </w:r>
            <w:r>
              <w:rPr>
                <w:noProof/>
                <w:webHidden/>
              </w:rPr>
            </w:r>
            <w:r>
              <w:rPr>
                <w:noProof/>
                <w:webHidden/>
              </w:rPr>
              <w:fldChar w:fldCharType="separate"/>
            </w:r>
            <w:r w:rsidR="00DC0160">
              <w:rPr>
                <w:noProof/>
                <w:webHidden/>
              </w:rPr>
              <w:t>10</w:t>
            </w:r>
            <w:r>
              <w:rPr>
                <w:noProof/>
                <w:webHidden/>
              </w:rPr>
              <w:fldChar w:fldCharType="end"/>
            </w:r>
          </w:hyperlink>
        </w:p>
        <w:p w14:paraId="58BE6EC6"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85" w:history="1">
            <w:r w:rsidRPr="009662FD">
              <w:rPr>
                <w:rStyle w:val="Hyperlink"/>
                <w:noProof/>
              </w:rPr>
              <w:t>2.2</w:t>
            </w:r>
            <w:r>
              <w:rPr>
                <w:rFonts w:asciiTheme="minorHAnsi" w:eastAsiaTheme="minorEastAsia" w:hAnsiTheme="minorHAnsi" w:cstheme="minorBidi"/>
                <w:smallCaps w:val="0"/>
                <w:noProof/>
                <w:sz w:val="22"/>
                <w:szCs w:val="22"/>
                <w:lang w:val="en-IE" w:eastAsia="en-IE"/>
              </w:rPr>
              <w:tab/>
            </w:r>
            <w:r w:rsidRPr="009662FD">
              <w:rPr>
                <w:rStyle w:val="Hyperlink"/>
                <w:noProof/>
              </w:rPr>
              <w:t>O-notation</w:t>
            </w:r>
            <w:r>
              <w:rPr>
                <w:noProof/>
                <w:webHidden/>
              </w:rPr>
              <w:tab/>
            </w:r>
            <w:r>
              <w:rPr>
                <w:noProof/>
                <w:webHidden/>
              </w:rPr>
              <w:fldChar w:fldCharType="begin"/>
            </w:r>
            <w:r>
              <w:rPr>
                <w:noProof/>
                <w:webHidden/>
              </w:rPr>
              <w:instrText xml:space="preserve"> PAGEREF _Toc396914385 \h </w:instrText>
            </w:r>
            <w:r>
              <w:rPr>
                <w:noProof/>
                <w:webHidden/>
              </w:rPr>
            </w:r>
            <w:r>
              <w:rPr>
                <w:noProof/>
                <w:webHidden/>
              </w:rPr>
              <w:fldChar w:fldCharType="separate"/>
            </w:r>
            <w:r w:rsidR="00DC0160">
              <w:rPr>
                <w:noProof/>
                <w:webHidden/>
              </w:rPr>
              <w:t>10</w:t>
            </w:r>
            <w:r>
              <w:rPr>
                <w:noProof/>
                <w:webHidden/>
              </w:rPr>
              <w:fldChar w:fldCharType="end"/>
            </w:r>
          </w:hyperlink>
        </w:p>
        <w:p w14:paraId="1CAC7481"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86" w:history="1">
            <w:r w:rsidRPr="009662FD">
              <w:rPr>
                <w:rStyle w:val="Hyperlink"/>
                <w:noProof/>
              </w:rPr>
              <w:t>2.3</w:t>
            </w:r>
            <w:r>
              <w:rPr>
                <w:rFonts w:asciiTheme="minorHAnsi" w:eastAsiaTheme="minorEastAsia" w:hAnsiTheme="minorHAnsi" w:cstheme="minorBidi"/>
                <w:smallCaps w:val="0"/>
                <w:noProof/>
                <w:sz w:val="22"/>
                <w:szCs w:val="22"/>
                <w:lang w:val="en-IE" w:eastAsia="en-IE"/>
              </w:rPr>
              <w:tab/>
            </w:r>
            <w:r w:rsidRPr="009662FD">
              <w:rPr>
                <w:rStyle w:val="Hyperlink"/>
                <w:noProof/>
              </w:rPr>
              <w:t>NP-hard</w:t>
            </w:r>
            <w:r>
              <w:rPr>
                <w:noProof/>
                <w:webHidden/>
              </w:rPr>
              <w:tab/>
            </w:r>
            <w:r>
              <w:rPr>
                <w:noProof/>
                <w:webHidden/>
              </w:rPr>
              <w:fldChar w:fldCharType="begin"/>
            </w:r>
            <w:r>
              <w:rPr>
                <w:noProof/>
                <w:webHidden/>
              </w:rPr>
              <w:instrText xml:space="preserve"> PAGEREF _Toc396914386 \h </w:instrText>
            </w:r>
            <w:r>
              <w:rPr>
                <w:noProof/>
                <w:webHidden/>
              </w:rPr>
            </w:r>
            <w:r>
              <w:rPr>
                <w:noProof/>
                <w:webHidden/>
              </w:rPr>
              <w:fldChar w:fldCharType="separate"/>
            </w:r>
            <w:r w:rsidR="00DC0160">
              <w:rPr>
                <w:noProof/>
                <w:webHidden/>
              </w:rPr>
              <w:t>11</w:t>
            </w:r>
            <w:r>
              <w:rPr>
                <w:noProof/>
                <w:webHidden/>
              </w:rPr>
              <w:fldChar w:fldCharType="end"/>
            </w:r>
          </w:hyperlink>
        </w:p>
        <w:p w14:paraId="1EFE32C9"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87" w:history="1">
            <w:r w:rsidRPr="009662FD">
              <w:rPr>
                <w:rStyle w:val="Hyperlink"/>
                <w:noProof/>
              </w:rPr>
              <w:t>2.4</w:t>
            </w:r>
            <w:r>
              <w:rPr>
                <w:rFonts w:asciiTheme="minorHAnsi" w:eastAsiaTheme="minorEastAsia" w:hAnsiTheme="minorHAnsi" w:cstheme="minorBidi"/>
                <w:smallCaps w:val="0"/>
                <w:noProof/>
                <w:sz w:val="22"/>
                <w:szCs w:val="22"/>
                <w:lang w:val="en-IE" w:eastAsia="en-IE"/>
              </w:rPr>
              <w:tab/>
            </w:r>
            <w:r w:rsidRPr="009662FD">
              <w:rPr>
                <w:rStyle w:val="Hyperlink"/>
                <w:noProof/>
              </w:rPr>
              <w:t>Travelling Salesperson Problem</w:t>
            </w:r>
            <w:r>
              <w:rPr>
                <w:noProof/>
                <w:webHidden/>
              </w:rPr>
              <w:tab/>
            </w:r>
            <w:r>
              <w:rPr>
                <w:noProof/>
                <w:webHidden/>
              </w:rPr>
              <w:fldChar w:fldCharType="begin"/>
            </w:r>
            <w:r>
              <w:rPr>
                <w:noProof/>
                <w:webHidden/>
              </w:rPr>
              <w:instrText xml:space="preserve"> PAGEREF _Toc396914387 \h </w:instrText>
            </w:r>
            <w:r>
              <w:rPr>
                <w:noProof/>
                <w:webHidden/>
              </w:rPr>
            </w:r>
            <w:r>
              <w:rPr>
                <w:noProof/>
                <w:webHidden/>
              </w:rPr>
              <w:fldChar w:fldCharType="separate"/>
            </w:r>
            <w:r w:rsidR="00DC0160">
              <w:rPr>
                <w:noProof/>
                <w:webHidden/>
              </w:rPr>
              <w:t>11</w:t>
            </w:r>
            <w:r>
              <w:rPr>
                <w:noProof/>
                <w:webHidden/>
              </w:rPr>
              <w:fldChar w:fldCharType="end"/>
            </w:r>
          </w:hyperlink>
        </w:p>
        <w:p w14:paraId="18EF0C28"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88" w:history="1">
            <w:r w:rsidRPr="009662FD">
              <w:rPr>
                <w:rStyle w:val="Hyperlink"/>
                <w:noProof/>
              </w:rPr>
              <w:t>2.5</w:t>
            </w:r>
            <w:r>
              <w:rPr>
                <w:rFonts w:asciiTheme="minorHAnsi" w:eastAsiaTheme="minorEastAsia" w:hAnsiTheme="minorHAnsi" w:cstheme="minorBidi"/>
                <w:smallCaps w:val="0"/>
                <w:noProof/>
                <w:sz w:val="22"/>
                <w:szCs w:val="22"/>
                <w:lang w:val="en-IE" w:eastAsia="en-IE"/>
              </w:rPr>
              <w:tab/>
            </w:r>
            <w:r w:rsidRPr="009662FD">
              <w:rPr>
                <w:rStyle w:val="Hyperlink"/>
                <w:noProof/>
              </w:rPr>
              <w:t>The Network Routing Problem</w:t>
            </w:r>
            <w:r>
              <w:rPr>
                <w:noProof/>
                <w:webHidden/>
              </w:rPr>
              <w:tab/>
            </w:r>
            <w:r>
              <w:rPr>
                <w:noProof/>
                <w:webHidden/>
              </w:rPr>
              <w:fldChar w:fldCharType="begin"/>
            </w:r>
            <w:r>
              <w:rPr>
                <w:noProof/>
                <w:webHidden/>
              </w:rPr>
              <w:instrText xml:space="preserve"> PAGEREF _Toc396914388 \h </w:instrText>
            </w:r>
            <w:r>
              <w:rPr>
                <w:noProof/>
                <w:webHidden/>
              </w:rPr>
            </w:r>
            <w:r>
              <w:rPr>
                <w:noProof/>
                <w:webHidden/>
              </w:rPr>
              <w:fldChar w:fldCharType="separate"/>
            </w:r>
            <w:r w:rsidR="00DC0160">
              <w:rPr>
                <w:noProof/>
                <w:webHidden/>
              </w:rPr>
              <w:t>13</w:t>
            </w:r>
            <w:r>
              <w:rPr>
                <w:noProof/>
                <w:webHidden/>
              </w:rPr>
              <w:fldChar w:fldCharType="end"/>
            </w:r>
          </w:hyperlink>
        </w:p>
        <w:p w14:paraId="25B22AC8"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89" w:history="1">
            <w:r w:rsidRPr="009662FD">
              <w:rPr>
                <w:rStyle w:val="Hyperlink"/>
                <w:noProof/>
              </w:rPr>
              <w:t>2.6</w:t>
            </w:r>
            <w:r>
              <w:rPr>
                <w:rFonts w:asciiTheme="minorHAnsi" w:eastAsiaTheme="minorEastAsia" w:hAnsiTheme="minorHAnsi" w:cstheme="minorBidi"/>
                <w:smallCaps w:val="0"/>
                <w:noProof/>
                <w:sz w:val="22"/>
                <w:szCs w:val="22"/>
                <w:lang w:val="en-IE" w:eastAsia="en-IE"/>
              </w:rPr>
              <w:tab/>
            </w:r>
            <w:r w:rsidRPr="009662FD">
              <w:rPr>
                <w:rStyle w:val="Hyperlink"/>
                <w:noProof/>
              </w:rPr>
              <w:t>The Dynamic Traveling Salesperson Problem</w:t>
            </w:r>
            <w:r>
              <w:rPr>
                <w:noProof/>
                <w:webHidden/>
              </w:rPr>
              <w:tab/>
            </w:r>
            <w:r>
              <w:rPr>
                <w:noProof/>
                <w:webHidden/>
              </w:rPr>
              <w:fldChar w:fldCharType="begin"/>
            </w:r>
            <w:r>
              <w:rPr>
                <w:noProof/>
                <w:webHidden/>
              </w:rPr>
              <w:instrText xml:space="preserve"> PAGEREF _Toc396914389 \h </w:instrText>
            </w:r>
            <w:r>
              <w:rPr>
                <w:noProof/>
                <w:webHidden/>
              </w:rPr>
            </w:r>
            <w:r>
              <w:rPr>
                <w:noProof/>
                <w:webHidden/>
              </w:rPr>
              <w:fldChar w:fldCharType="separate"/>
            </w:r>
            <w:r w:rsidR="00DC0160">
              <w:rPr>
                <w:noProof/>
                <w:webHidden/>
              </w:rPr>
              <w:t>13</w:t>
            </w:r>
            <w:r>
              <w:rPr>
                <w:noProof/>
                <w:webHidden/>
              </w:rPr>
              <w:fldChar w:fldCharType="end"/>
            </w:r>
          </w:hyperlink>
        </w:p>
        <w:p w14:paraId="3F2002BD"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90" w:history="1">
            <w:r w:rsidRPr="009662FD">
              <w:rPr>
                <w:rStyle w:val="Hyperlink"/>
                <w:noProof/>
              </w:rPr>
              <w:t>2.7</w:t>
            </w:r>
            <w:r>
              <w:rPr>
                <w:rFonts w:asciiTheme="minorHAnsi" w:eastAsiaTheme="minorEastAsia" w:hAnsiTheme="minorHAnsi" w:cstheme="minorBidi"/>
                <w:smallCaps w:val="0"/>
                <w:noProof/>
                <w:sz w:val="22"/>
                <w:szCs w:val="22"/>
                <w:lang w:val="en-IE" w:eastAsia="en-IE"/>
              </w:rPr>
              <w:tab/>
            </w:r>
            <w:r w:rsidRPr="009662FD">
              <w:rPr>
                <w:rStyle w:val="Hyperlink"/>
                <w:noProof/>
              </w:rPr>
              <w:t>The Multiple Knapsack Problem</w:t>
            </w:r>
            <w:r>
              <w:rPr>
                <w:noProof/>
                <w:webHidden/>
              </w:rPr>
              <w:tab/>
            </w:r>
            <w:r>
              <w:rPr>
                <w:noProof/>
                <w:webHidden/>
              </w:rPr>
              <w:fldChar w:fldCharType="begin"/>
            </w:r>
            <w:r>
              <w:rPr>
                <w:noProof/>
                <w:webHidden/>
              </w:rPr>
              <w:instrText xml:space="preserve"> PAGEREF _Toc396914390 \h </w:instrText>
            </w:r>
            <w:r>
              <w:rPr>
                <w:noProof/>
                <w:webHidden/>
              </w:rPr>
            </w:r>
            <w:r>
              <w:rPr>
                <w:noProof/>
                <w:webHidden/>
              </w:rPr>
              <w:fldChar w:fldCharType="separate"/>
            </w:r>
            <w:r w:rsidR="00DC0160">
              <w:rPr>
                <w:noProof/>
                <w:webHidden/>
              </w:rPr>
              <w:t>14</w:t>
            </w:r>
            <w:r>
              <w:rPr>
                <w:noProof/>
                <w:webHidden/>
              </w:rPr>
              <w:fldChar w:fldCharType="end"/>
            </w:r>
          </w:hyperlink>
        </w:p>
        <w:p w14:paraId="4A15DC75"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91" w:history="1">
            <w:r w:rsidRPr="009662FD">
              <w:rPr>
                <w:rStyle w:val="Hyperlink"/>
                <w:noProof/>
              </w:rPr>
              <w:t>2.8</w:t>
            </w:r>
            <w:r>
              <w:rPr>
                <w:rFonts w:asciiTheme="minorHAnsi" w:eastAsiaTheme="minorEastAsia" w:hAnsiTheme="minorHAnsi" w:cstheme="minorBidi"/>
                <w:smallCaps w:val="0"/>
                <w:noProof/>
                <w:sz w:val="22"/>
                <w:szCs w:val="22"/>
                <w:lang w:val="en-IE" w:eastAsia="en-IE"/>
              </w:rPr>
              <w:tab/>
            </w:r>
            <w:r w:rsidRPr="009662FD">
              <w:rPr>
                <w:rStyle w:val="Hyperlink"/>
                <w:noProof/>
              </w:rPr>
              <w:t>Other optimisation problems</w:t>
            </w:r>
            <w:r>
              <w:rPr>
                <w:noProof/>
                <w:webHidden/>
              </w:rPr>
              <w:tab/>
            </w:r>
            <w:r>
              <w:rPr>
                <w:noProof/>
                <w:webHidden/>
              </w:rPr>
              <w:fldChar w:fldCharType="begin"/>
            </w:r>
            <w:r>
              <w:rPr>
                <w:noProof/>
                <w:webHidden/>
              </w:rPr>
              <w:instrText xml:space="preserve"> PAGEREF _Toc396914391 \h </w:instrText>
            </w:r>
            <w:r>
              <w:rPr>
                <w:noProof/>
                <w:webHidden/>
              </w:rPr>
            </w:r>
            <w:r>
              <w:rPr>
                <w:noProof/>
                <w:webHidden/>
              </w:rPr>
              <w:fldChar w:fldCharType="separate"/>
            </w:r>
            <w:r w:rsidR="00DC0160">
              <w:rPr>
                <w:noProof/>
                <w:webHidden/>
              </w:rPr>
              <w:t>14</w:t>
            </w:r>
            <w:r>
              <w:rPr>
                <w:noProof/>
                <w:webHidden/>
              </w:rPr>
              <w:fldChar w:fldCharType="end"/>
            </w:r>
          </w:hyperlink>
        </w:p>
        <w:p w14:paraId="43B75F80"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92" w:history="1">
            <w:r w:rsidRPr="009662FD">
              <w:rPr>
                <w:rStyle w:val="Hyperlink"/>
                <w:noProof/>
              </w:rPr>
              <w:t>2.9</w:t>
            </w:r>
            <w:r>
              <w:rPr>
                <w:rFonts w:asciiTheme="minorHAnsi" w:eastAsiaTheme="minorEastAsia" w:hAnsiTheme="minorHAnsi" w:cstheme="minorBidi"/>
                <w:smallCaps w:val="0"/>
                <w:noProof/>
                <w:sz w:val="22"/>
                <w:szCs w:val="22"/>
                <w:lang w:val="en-IE" w:eastAsia="en-IE"/>
              </w:rPr>
              <w:tab/>
            </w:r>
            <w:r w:rsidRPr="009662FD">
              <w:rPr>
                <w:rStyle w:val="Hyperlink"/>
                <w:noProof/>
              </w:rPr>
              <w:t>Exact Methods</w:t>
            </w:r>
            <w:r>
              <w:rPr>
                <w:noProof/>
                <w:webHidden/>
              </w:rPr>
              <w:tab/>
            </w:r>
            <w:r>
              <w:rPr>
                <w:noProof/>
                <w:webHidden/>
              </w:rPr>
              <w:fldChar w:fldCharType="begin"/>
            </w:r>
            <w:r>
              <w:rPr>
                <w:noProof/>
                <w:webHidden/>
              </w:rPr>
              <w:instrText xml:space="preserve"> PAGEREF _Toc396914392 \h </w:instrText>
            </w:r>
            <w:r>
              <w:rPr>
                <w:noProof/>
                <w:webHidden/>
              </w:rPr>
            </w:r>
            <w:r>
              <w:rPr>
                <w:noProof/>
                <w:webHidden/>
              </w:rPr>
              <w:fldChar w:fldCharType="separate"/>
            </w:r>
            <w:r w:rsidR="00DC0160">
              <w:rPr>
                <w:noProof/>
                <w:webHidden/>
              </w:rPr>
              <w:t>14</w:t>
            </w:r>
            <w:r>
              <w:rPr>
                <w:noProof/>
                <w:webHidden/>
              </w:rPr>
              <w:fldChar w:fldCharType="end"/>
            </w:r>
          </w:hyperlink>
        </w:p>
        <w:p w14:paraId="6CD79A06"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93" w:history="1">
            <w:r w:rsidRPr="009662FD">
              <w:rPr>
                <w:rStyle w:val="Hyperlink"/>
                <w:noProof/>
              </w:rPr>
              <w:t>2.10</w:t>
            </w:r>
            <w:r>
              <w:rPr>
                <w:rFonts w:asciiTheme="minorHAnsi" w:eastAsiaTheme="minorEastAsia" w:hAnsiTheme="minorHAnsi" w:cstheme="minorBidi"/>
                <w:smallCaps w:val="0"/>
                <w:noProof/>
                <w:sz w:val="22"/>
                <w:szCs w:val="22"/>
                <w:lang w:val="en-IE" w:eastAsia="en-IE"/>
              </w:rPr>
              <w:tab/>
            </w:r>
            <w:r w:rsidRPr="009662FD">
              <w:rPr>
                <w:rStyle w:val="Hyperlink"/>
                <w:noProof/>
              </w:rPr>
              <w:t>Branch and bound algorithms</w:t>
            </w:r>
            <w:r>
              <w:rPr>
                <w:noProof/>
                <w:webHidden/>
              </w:rPr>
              <w:tab/>
            </w:r>
            <w:r>
              <w:rPr>
                <w:noProof/>
                <w:webHidden/>
              </w:rPr>
              <w:fldChar w:fldCharType="begin"/>
            </w:r>
            <w:r>
              <w:rPr>
                <w:noProof/>
                <w:webHidden/>
              </w:rPr>
              <w:instrText xml:space="preserve"> PAGEREF _Toc396914393 \h </w:instrText>
            </w:r>
            <w:r>
              <w:rPr>
                <w:noProof/>
                <w:webHidden/>
              </w:rPr>
            </w:r>
            <w:r>
              <w:rPr>
                <w:noProof/>
                <w:webHidden/>
              </w:rPr>
              <w:fldChar w:fldCharType="separate"/>
            </w:r>
            <w:r w:rsidR="00DC0160">
              <w:rPr>
                <w:noProof/>
                <w:webHidden/>
              </w:rPr>
              <w:t>15</w:t>
            </w:r>
            <w:r>
              <w:rPr>
                <w:noProof/>
                <w:webHidden/>
              </w:rPr>
              <w:fldChar w:fldCharType="end"/>
            </w:r>
          </w:hyperlink>
        </w:p>
        <w:p w14:paraId="263CC0EE"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94" w:history="1">
            <w:r w:rsidRPr="009662FD">
              <w:rPr>
                <w:rStyle w:val="Hyperlink"/>
                <w:noProof/>
              </w:rPr>
              <w:t>2.11</w:t>
            </w:r>
            <w:r>
              <w:rPr>
                <w:rFonts w:asciiTheme="minorHAnsi" w:eastAsiaTheme="minorEastAsia" w:hAnsiTheme="minorHAnsi" w:cstheme="minorBidi"/>
                <w:smallCaps w:val="0"/>
                <w:noProof/>
                <w:sz w:val="22"/>
                <w:szCs w:val="22"/>
                <w:lang w:val="en-IE" w:eastAsia="en-IE"/>
              </w:rPr>
              <w:tab/>
            </w:r>
            <w:r w:rsidRPr="009662FD">
              <w:rPr>
                <w:rStyle w:val="Hyperlink"/>
                <w:noProof/>
              </w:rPr>
              <w:t>Concorde</w:t>
            </w:r>
            <w:r>
              <w:rPr>
                <w:noProof/>
                <w:webHidden/>
              </w:rPr>
              <w:tab/>
            </w:r>
            <w:r>
              <w:rPr>
                <w:noProof/>
                <w:webHidden/>
              </w:rPr>
              <w:fldChar w:fldCharType="begin"/>
            </w:r>
            <w:r>
              <w:rPr>
                <w:noProof/>
                <w:webHidden/>
              </w:rPr>
              <w:instrText xml:space="preserve"> PAGEREF _Toc396914394 \h </w:instrText>
            </w:r>
            <w:r>
              <w:rPr>
                <w:noProof/>
                <w:webHidden/>
              </w:rPr>
            </w:r>
            <w:r>
              <w:rPr>
                <w:noProof/>
                <w:webHidden/>
              </w:rPr>
              <w:fldChar w:fldCharType="separate"/>
            </w:r>
            <w:r w:rsidR="00DC0160">
              <w:rPr>
                <w:noProof/>
                <w:webHidden/>
              </w:rPr>
              <w:t>15</w:t>
            </w:r>
            <w:r>
              <w:rPr>
                <w:noProof/>
                <w:webHidden/>
              </w:rPr>
              <w:fldChar w:fldCharType="end"/>
            </w:r>
          </w:hyperlink>
        </w:p>
        <w:p w14:paraId="03C241C2"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95" w:history="1">
            <w:r w:rsidRPr="009662FD">
              <w:rPr>
                <w:rStyle w:val="Hyperlink"/>
                <w:noProof/>
              </w:rPr>
              <w:t>2.12</w:t>
            </w:r>
            <w:r>
              <w:rPr>
                <w:rFonts w:asciiTheme="minorHAnsi" w:eastAsiaTheme="minorEastAsia" w:hAnsiTheme="minorHAnsi" w:cstheme="minorBidi"/>
                <w:smallCaps w:val="0"/>
                <w:noProof/>
                <w:sz w:val="22"/>
                <w:szCs w:val="22"/>
                <w:lang w:val="en-IE" w:eastAsia="en-IE"/>
              </w:rPr>
              <w:tab/>
            </w:r>
            <w:r w:rsidRPr="009662FD">
              <w:rPr>
                <w:rStyle w:val="Hyperlink"/>
                <w:noProof/>
              </w:rPr>
              <w:t>Conclusions</w:t>
            </w:r>
            <w:r>
              <w:rPr>
                <w:noProof/>
                <w:webHidden/>
              </w:rPr>
              <w:tab/>
            </w:r>
            <w:r>
              <w:rPr>
                <w:noProof/>
                <w:webHidden/>
              </w:rPr>
              <w:fldChar w:fldCharType="begin"/>
            </w:r>
            <w:r>
              <w:rPr>
                <w:noProof/>
                <w:webHidden/>
              </w:rPr>
              <w:instrText xml:space="preserve"> PAGEREF _Toc396914395 \h </w:instrText>
            </w:r>
            <w:r>
              <w:rPr>
                <w:noProof/>
                <w:webHidden/>
              </w:rPr>
            </w:r>
            <w:r>
              <w:rPr>
                <w:noProof/>
                <w:webHidden/>
              </w:rPr>
              <w:fldChar w:fldCharType="separate"/>
            </w:r>
            <w:r w:rsidR="00DC0160">
              <w:rPr>
                <w:noProof/>
                <w:webHidden/>
              </w:rPr>
              <w:t>16</w:t>
            </w:r>
            <w:r>
              <w:rPr>
                <w:noProof/>
                <w:webHidden/>
              </w:rPr>
              <w:fldChar w:fldCharType="end"/>
            </w:r>
          </w:hyperlink>
        </w:p>
        <w:p w14:paraId="4E61540B" w14:textId="77777777" w:rsidR="00F133C8" w:rsidRDefault="00F133C8">
          <w:pPr>
            <w:pStyle w:val="TOC1"/>
            <w:tabs>
              <w:tab w:val="left" w:pos="403"/>
            </w:tabs>
            <w:rPr>
              <w:rFonts w:asciiTheme="minorHAnsi" w:eastAsiaTheme="minorEastAsia" w:hAnsiTheme="minorHAnsi" w:cstheme="minorBidi"/>
              <w:b w:val="0"/>
              <w:caps w:val="0"/>
              <w:noProof/>
              <w:sz w:val="22"/>
              <w:szCs w:val="22"/>
              <w:lang w:val="en-IE" w:eastAsia="en-IE"/>
            </w:rPr>
          </w:pPr>
          <w:hyperlink w:anchor="_Toc396914396" w:history="1">
            <w:r w:rsidRPr="009662FD">
              <w:rPr>
                <w:rStyle w:val="Hyperlink"/>
                <w:noProof/>
              </w:rPr>
              <w:t>3</w:t>
            </w:r>
            <w:r>
              <w:rPr>
                <w:rFonts w:asciiTheme="minorHAnsi" w:eastAsiaTheme="minorEastAsia" w:hAnsiTheme="minorHAnsi" w:cstheme="minorBidi"/>
                <w:b w:val="0"/>
                <w:caps w:val="0"/>
                <w:noProof/>
                <w:sz w:val="22"/>
                <w:szCs w:val="22"/>
                <w:lang w:val="en-IE" w:eastAsia="en-IE"/>
              </w:rPr>
              <w:tab/>
            </w:r>
            <w:r w:rsidRPr="009662FD">
              <w:rPr>
                <w:rStyle w:val="Hyperlink"/>
                <w:noProof/>
              </w:rPr>
              <w:t>Swarm intelligence</w:t>
            </w:r>
            <w:r>
              <w:rPr>
                <w:noProof/>
                <w:webHidden/>
              </w:rPr>
              <w:tab/>
            </w:r>
            <w:r>
              <w:rPr>
                <w:noProof/>
                <w:webHidden/>
              </w:rPr>
              <w:fldChar w:fldCharType="begin"/>
            </w:r>
            <w:r>
              <w:rPr>
                <w:noProof/>
                <w:webHidden/>
              </w:rPr>
              <w:instrText xml:space="preserve"> PAGEREF _Toc396914396 \h </w:instrText>
            </w:r>
            <w:r>
              <w:rPr>
                <w:noProof/>
                <w:webHidden/>
              </w:rPr>
            </w:r>
            <w:r>
              <w:rPr>
                <w:noProof/>
                <w:webHidden/>
              </w:rPr>
              <w:fldChar w:fldCharType="separate"/>
            </w:r>
            <w:r w:rsidR="00DC0160">
              <w:rPr>
                <w:noProof/>
                <w:webHidden/>
              </w:rPr>
              <w:t>17</w:t>
            </w:r>
            <w:r>
              <w:rPr>
                <w:noProof/>
                <w:webHidden/>
              </w:rPr>
              <w:fldChar w:fldCharType="end"/>
            </w:r>
          </w:hyperlink>
        </w:p>
        <w:p w14:paraId="06E1F60D"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97" w:history="1">
            <w:r w:rsidRPr="009662FD">
              <w:rPr>
                <w:rStyle w:val="Hyperlink"/>
                <w:noProof/>
              </w:rPr>
              <w:t>3.1</w:t>
            </w:r>
            <w:r>
              <w:rPr>
                <w:rFonts w:asciiTheme="minorHAnsi" w:eastAsiaTheme="minorEastAsia" w:hAnsiTheme="minorHAnsi" w:cstheme="minorBidi"/>
                <w:smallCaps w:val="0"/>
                <w:noProof/>
                <w:sz w:val="22"/>
                <w:szCs w:val="22"/>
                <w:lang w:val="en-IE" w:eastAsia="en-IE"/>
              </w:rPr>
              <w:tab/>
            </w:r>
            <w:r w:rsidRPr="009662FD">
              <w:rPr>
                <w:rStyle w:val="Hyperlink"/>
                <w:noProof/>
              </w:rPr>
              <w:t>Introduction</w:t>
            </w:r>
            <w:r>
              <w:rPr>
                <w:noProof/>
                <w:webHidden/>
              </w:rPr>
              <w:tab/>
            </w:r>
            <w:r>
              <w:rPr>
                <w:noProof/>
                <w:webHidden/>
              </w:rPr>
              <w:fldChar w:fldCharType="begin"/>
            </w:r>
            <w:r>
              <w:rPr>
                <w:noProof/>
                <w:webHidden/>
              </w:rPr>
              <w:instrText xml:space="preserve"> PAGEREF _Toc396914397 \h </w:instrText>
            </w:r>
            <w:r>
              <w:rPr>
                <w:noProof/>
                <w:webHidden/>
              </w:rPr>
            </w:r>
            <w:r>
              <w:rPr>
                <w:noProof/>
                <w:webHidden/>
              </w:rPr>
              <w:fldChar w:fldCharType="separate"/>
            </w:r>
            <w:r w:rsidR="00DC0160">
              <w:rPr>
                <w:noProof/>
                <w:webHidden/>
              </w:rPr>
              <w:t>17</w:t>
            </w:r>
            <w:r>
              <w:rPr>
                <w:noProof/>
                <w:webHidden/>
              </w:rPr>
              <w:fldChar w:fldCharType="end"/>
            </w:r>
          </w:hyperlink>
        </w:p>
        <w:p w14:paraId="25A91236"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98" w:history="1">
            <w:r w:rsidRPr="009662FD">
              <w:rPr>
                <w:rStyle w:val="Hyperlink"/>
                <w:noProof/>
              </w:rPr>
              <w:t>3.2</w:t>
            </w:r>
            <w:r>
              <w:rPr>
                <w:rFonts w:asciiTheme="minorHAnsi" w:eastAsiaTheme="minorEastAsia" w:hAnsiTheme="minorHAnsi" w:cstheme="minorBidi"/>
                <w:smallCaps w:val="0"/>
                <w:noProof/>
                <w:sz w:val="22"/>
                <w:szCs w:val="22"/>
                <w:lang w:val="en-IE" w:eastAsia="en-IE"/>
              </w:rPr>
              <w:tab/>
            </w:r>
            <w:r w:rsidRPr="009662FD">
              <w:rPr>
                <w:rStyle w:val="Hyperlink"/>
                <w:noProof/>
              </w:rPr>
              <w:t>Real Ants</w:t>
            </w:r>
            <w:r>
              <w:rPr>
                <w:noProof/>
                <w:webHidden/>
              </w:rPr>
              <w:tab/>
            </w:r>
            <w:r>
              <w:rPr>
                <w:noProof/>
                <w:webHidden/>
              </w:rPr>
              <w:fldChar w:fldCharType="begin"/>
            </w:r>
            <w:r>
              <w:rPr>
                <w:noProof/>
                <w:webHidden/>
              </w:rPr>
              <w:instrText xml:space="preserve"> PAGEREF _Toc396914398 \h </w:instrText>
            </w:r>
            <w:r>
              <w:rPr>
                <w:noProof/>
                <w:webHidden/>
              </w:rPr>
            </w:r>
            <w:r>
              <w:rPr>
                <w:noProof/>
                <w:webHidden/>
              </w:rPr>
              <w:fldChar w:fldCharType="separate"/>
            </w:r>
            <w:r w:rsidR="00DC0160">
              <w:rPr>
                <w:noProof/>
                <w:webHidden/>
              </w:rPr>
              <w:t>17</w:t>
            </w:r>
            <w:r>
              <w:rPr>
                <w:noProof/>
                <w:webHidden/>
              </w:rPr>
              <w:fldChar w:fldCharType="end"/>
            </w:r>
          </w:hyperlink>
        </w:p>
        <w:p w14:paraId="622C7203"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399" w:history="1">
            <w:r w:rsidRPr="009662FD">
              <w:rPr>
                <w:rStyle w:val="Hyperlink"/>
                <w:noProof/>
              </w:rPr>
              <w:t>3.3</w:t>
            </w:r>
            <w:r>
              <w:rPr>
                <w:rFonts w:asciiTheme="minorHAnsi" w:eastAsiaTheme="minorEastAsia" w:hAnsiTheme="minorHAnsi" w:cstheme="minorBidi"/>
                <w:smallCaps w:val="0"/>
                <w:noProof/>
                <w:sz w:val="22"/>
                <w:szCs w:val="22"/>
                <w:lang w:val="en-IE" w:eastAsia="en-IE"/>
              </w:rPr>
              <w:tab/>
            </w:r>
            <w:r w:rsidRPr="009662FD">
              <w:rPr>
                <w:rStyle w:val="Hyperlink"/>
                <w:noProof/>
              </w:rPr>
              <w:t>Stigmergy</w:t>
            </w:r>
            <w:r>
              <w:rPr>
                <w:noProof/>
                <w:webHidden/>
              </w:rPr>
              <w:tab/>
            </w:r>
            <w:r>
              <w:rPr>
                <w:noProof/>
                <w:webHidden/>
              </w:rPr>
              <w:fldChar w:fldCharType="begin"/>
            </w:r>
            <w:r>
              <w:rPr>
                <w:noProof/>
                <w:webHidden/>
              </w:rPr>
              <w:instrText xml:space="preserve"> PAGEREF _Toc396914399 \h </w:instrText>
            </w:r>
            <w:r>
              <w:rPr>
                <w:noProof/>
                <w:webHidden/>
              </w:rPr>
            </w:r>
            <w:r>
              <w:rPr>
                <w:noProof/>
                <w:webHidden/>
              </w:rPr>
              <w:fldChar w:fldCharType="separate"/>
            </w:r>
            <w:r w:rsidR="00DC0160">
              <w:rPr>
                <w:noProof/>
                <w:webHidden/>
              </w:rPr>
              <w:t>18</w:t>
            </w:r>
            <w:r>
              <w:rPr>
                <w:noProof/>
                <w:webHidden/>
              </w:rPr>
              <w:fldChar w:fldCharType="end"/>
            </w:r>
          </w:hyperlink>
        </w:p>
        <w:p w14:paraId="5E1ED978"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00" w:history="1">
            <w:r w:rsidRPr="009662FD">
              <w:rPr>
                <w:rStyle w:val="Hyperlink"/>
                <w:noProof/>
              </w:rPr>
              <w:t>3.4</w:t>
            </w:r>
            <w:r>
              <w:rPr>
                <w:rFonts w:asciiTheme="minorHAnsi" w:eastAsiaTheme="minorEastAsia" w:hAnsiTheme="minorHAnsi" w:cstheme="minorBidi"/>
                <w:smallCaps w:val="0"/>
                <w:noProof/>
                <w:sz w:val="22"/>
                <w:szCs w:val="22"/>
                <w:lang w:val="en-IE" w:eastAsia="en-IE"/>
              </w:rPr>
              <w:tab/>
            </w:r>
            <w:r w:rsidRPr="009662FD">
              <w:rPr>
                <w:rStyle w:val="Hyperlink"/>
                <w:noProof/>
              </w:rPr>
              <w:t>Conclusions</w:t>
            </w:r>
            <w:r>
              <w:rPr>
                <w:noProof/>
                <w:webHidden/>
              </w:rPr>
              <w:tab/>
            </w:r>
            <w:r>
              <w:rPr>
                <w:noProof/>
                <w:webHidden/>
              </w:rPr>
              <w:fldChar w:fldCharType="begin"/>
            </w:r>
            <w:r>
              <w:rPr>
                <w:noProof/>
                <w:webHidden/>
              </w:rPr>
              <w:instrText xml:space="preserve"> PAGEREF _Toc396914400 \h </w:instrText>
            </w:r>
            <w:r>
              <w:rPr>
                <w:noProof/>
                <w:webHidden/>
              </w:rPr>
            </w:r>
            <w:r>
              <w:rPr>
                <w:noProof/>
                <w:webHidden/>
              </w:rPr>
              <w:fldChar w:fldCharType="separate"/>
            </w:r>
            <w:r w:rsidR="00DC0160">
              <w:rPr>
                <w:noProof/>
                <w:webHidden/>
              </w:rPr>
              <w:t>19</w:t>
            </w:r>
            <w:r>
              <w:rPr>
                <w:noProof/>
                <w:webHidden/>
              </w:rPr>
              <w:fldChar w:fldCharType="end"/>
            </w:r>
          </w:hyperlink>
        </w:p>
        <w:p w14:paraId="6089BE83" w14:textId="77777777" w:rsidR="00F133C8" w:rsidRDefault="00F133C8">
          <w:pPr>
            <w:pStyle w:val="TOC1"/>
            <w:tabs>
              <w:tab w:val="left" w:pos="403"/>
            </w:tabs>
            <w:rPr>
              <w:rFonts w:asciiTheme="minorHAnsi" w:eastAsiaTheme="minorEastAsia" w:hAnsiTheme="minorHAnsi" w:cstheme="minorBidi"/>
              <w:b w:val="0"/>
              <w:caps w:val="0"/>
              <w:noProof/>
              <w:sz w:val="22"/>
              <w:szCs w:val="22"/>
              <w:lang w:val="en-IE" w:eastAsia="en-IE"/>
            </w:rPr>
          </w:pPr>
          <w:hyperlink w:anchor="_Toc396914401" w:history="1">
            <w:r w:rsidRPr="009662FD">
              <w:rPr>
                <w:rStyle w:val="Hyperlink"/>
                <w:noProof/>
              </w:rPr>
              <w:t>4</w:t>
            </w:r>
            <w:r>
              <w:rPr>
                <w:rFonts w:asciiTheme="minorHAnsi" w:eastAsiaTheme="minorEastAsia" w:hAnsiTheme="minorHAnsi" w:cstheme="minorBidi"/>
                <w:b w:val="0"/>
                <w:caps w:val="0"/>
                <w:noProof/>
                <w:sz w:val="22"/>
                <w:szCs w:val="22"/>
                <w:lang w:val="en-IE" w:eastAsia="en-IE"/>
              </w:rPr>
              <w:tab/>
            </w:r>
            <w:r w:rsidRPr="009662FD">
              <w:rPr>
                <w:rStyle w:val="Hyperlink"/>
                <w:noProof/>
              </w:rPr>
              <w:t>ANT COLONY OPTIMISATION</w:t>
            </w:r>
            <w:r>
              <w:rPr>
                <w:noProof/>
                <w:webHidden/>
              </w:rPr>
              <w:tab/>
            </w:r>
            <w:r>
              <w:rPr>
                <w:noProof/>
                <w:webHidden/>
              </w:rPr>
              <w:fldChar w:fldCharType="begin"/>
            </w:r>
            <w:r>
              <w:rPr>
                <w:noProof/>
                <w:webHidden/>
              </w:rPr>
              <w:instrText xml:space="preserve"> PAGEREF _Toc396914401 \h </w:instrText>
            </w:r>
            <w:r>
              <w:rPr>
                <w:noProof/>
                <w:webHidden/>
              </w:rPr>
            </w:r>
            <w:r>
              <w:rPr>
                <w:noProof/>
                <w:webHidden/>
              </w:rPr>
              <w:fldChar w:fldCharType="separate"/>
            </w:r>
            <w:r w:rsidR="00DC0160">
              <w:rPr>
                <w:noProof/>
                <w:webHidden/>
              </w:rPr>
              <w:t>21</w:t>
            </w:r>
            <w:r>
              <w:rPr>
                <w:noProof/>
                <w:webHidden/>
              </w:rPr>
              <w:fldChar w:fldCharType="end"/>
            </w:r>
          </w:hyperlink>
        </w:p>
        <w:p w14:paraId="1F5E9357"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02" w:history="1">
            <w:r w:rsidRPr="009662FD">
              <w:rPr>
                <w:rStyle w:val="Hyperlink"/>
                <w:noProof/>
              </w:rPr>
              <w:t>4.1</w:t>
            </w:r>
            <w:r>
              <w:rPr>
                <w:rFonts w:asciiTheme="minorHAnsi" w:eastAsiaTheme="minorEastAsia" w:hAnsiTheme="minorHAnsi" w:cstheme="minorBidi"/>
                <w:smallCaps w:val="0"/>
                <w:noProof/>
                <w:sz w:val="22"/>
                <w:szCs w:val="22"/>
                <w:lang w:val="en-IE" w:eastAsia="en-IE"/>
              </w:rPr>
              <w:tab/>
            </w:r>
            <w:r w:rsidRPr="009662FD">
              <w:rPr>
                <w:rStyle w:val="Hyperlink"/>
                <w:noProof/>
              </w:rPr>
              <w:t>Introduction</w:t>
            </w:r>
            <w:r>
              <w:rPr>
                <w:noProof/>
                <w:webHidden/>
              </w:rPr>
              <w:tab/>
            </w:r>
            <w:r>
              <w:rPr>
                <w:noProof/>
                <w:webHidden/>
              </w:rPr>
              <w:fldChar w:fldCharType="begin"/>
            </w:r>
            <w:r>
              <w:rPr>
                <w:noProof/>
                <w:webHidden/>
              </w:rPr>
              <w:instrText xml:space="preserve"> PAGEREF _Toc396914402 \h </w:instrText>
            </w:r>
            <w:r>
              <w:rPr>
                <w:noProof/>
                <w:webHidden/>
              </w:rPr>
            </w:r>
            <w:r>
              <w:rPr>
                <w:noProof/>
                <w:webHidden/>
              </w:rPr>
              <w:fldChar w:fldCharType="separate"/>
            </w:r>
            <w:r w:rsidR="00DC0160">
              <w:rPr>
                <w:noProof/>
                <w:webHidden/>
              </w:rPr>
              <w:t>21</w:t>
            </w:r>
            <w:r>
              <w:rPr>
                <w:noProof/>
                <w:webHidden/>
              </w:rPr>
              <w:fldChar w:fldCharType="end"/>
            </w:r>
          </w:hyperlink>
        </w:p>
        <w:p w14:paraId="0A472BBA"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03" w:history="1">
            <w:r w:rsidRPr="009662FD">
              <w:rPr>
                <w:rStyle w:val="Hyperlink"/>
                <w:noProof/>
              </w:rPr>
              <w:t>4.2</w:t>
            </w:r>
            <w:r>
              <w:rPr>
                <w:rFonts w:asciiTheme="minorHAnsi" w:eastAsiaTheme="minorEastAsia" w:hAnsiTheme="minorHAnsi" w:cstheme="minorBidi"/>
                <w:smallCaps w:val="0"/>
                <w:noProof/>
                <w:sz w:val="22"/>
                <w:szCs w:val="22"/>
                <w:lang w:val="en-IE" w:eastAsia="en-IE"/>
              </w:rPr>
              <w:tab/>
            </w:r>
            <w:r w:rsidRPr="009662FD">
              <w:rPr>
                <w:rStyle w:val="Hyperlink"/>
                <w:noProof/>
              </w:rPr>
              <w:t>From real ants to virtual ants</w:t>
            </w:r>
            <w:r>
              <w:rPr>
                <w:noProof/>
                <w:webHidden/>
              </w:rPr>
              <w:tab/>
            </w:r>
            <w:r>
              <w:rPr>
                <w:noProof/>
                <w:webHidden/>
              </w:rPr>
              <w:fldChar w:fldCharType="begin"/>
            </w:r>
            <w:r>
              <w:rPr>
                <w:noProof/>
                <w:webHidden/>
              </w:rPr>
              <w:instrText xml:space="preserve"> PAGEREF _Toc396914403 \h </w:instrText>
            </w:r>
            <w:r>
              <w:rPr>
                <w:noProof/>
                <w:webHidden/>
              </w:rPr>
            </w:r>
            <w:r>
              <w:rPr>
                <w:noProof/>
                <w:webHidden/>
              </w:rPr>
              <w:fldChar w:fldCharType="separate"/>
            </w:r>
            <w:r w:rsidR="00DC0160">
              <w:rPr>
                <w:noProof/>
                <w:webHidden/>
              </w:rPr>
              <w:t>21</w:t>
            </w:r>
            <w:r>
              <w:rPr>
                <w:noProof/>
                <w:webHidden/>
              </w:rPr>
              <w:fldChar w:fldCharType="end"/>
            </w:r>
          </w:hyperlink>
        </w:p>
        <w:p w14:paraId="67653E1C"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04" w:history="1">
            <w:r w:rsidRPr="009662FD">
              <w:rPr>
                <w:rStyle w:val="Hyperlink"/>
                <w:noProof/>
              </w:rPr>
              <w:t>4.3</w:t>
            </w:r>
            <w:r>
              <w:rPr>
                <w:rFonts w:asciiTheme="minorHAnsi" w:eastAsiaTheme="minorEastAsia" w:hAnsiTheme="minorHAnsi" w:cstheme="minorBidi"/>
                <w:smallCaps w:val="0"/>
                <w:noProof/>
                <w:sz w:val="22"/>
                <w:szCs w:val="22"/>
                <w:lang w:val="en-IE" w:eastAsia="en-IE"/>
              </w:rPr>
              <w:tab/>
            </w:r>
            <w:r w:rsidRPr="009662FD">
              <w:rPr>
                <w:rStyle w:val="Hyperlink"/>
                <w:noProof/>
              </w:rPr>
              <w:t>The Ants System meta-heuristic</w:t>
            </w:r>
            <w:r>
              <w:rPr>
                <w:noProof/>
                <w:webHidden/>
              </w:rPr>
              <w:tab/>
            </w:r>
            <w:r>
              <w:rPr>
                <w:noProof/>
                <w:webHidden/>
              </w:rPr>
              <w:fldChar w:fldCharType="begin"/>
            </w:r>
            <w:r>
              <w:rPr>
                <w:noProof/>
                <w:webHidden/>
              </w:rPr>
              <w:instrText xml:space="preserve"> PAGEREF _Toc396914404 \h </w:instrText>
            </w:r>
            <w:r>
              <w:rPr>
                <w:noProof/>
                <w:webHidden/>
              </w:rPr>
            </w:r>
            <w:r>
              <w:rPr>
                <w:noProof/>
                <w:webHidden/>
              </w:rPr>
              <w:fldChar w:fldCharType="separate"/>
            </w:r>
            <w:r w:rsidR="00DC0160">
              <w:rPr>
                <w:noProof/>
                <w:webHidden/>
              </w:rPr>
              <w:t>21</w:t>
            </w:r>
            <w:r>
              <w:rPr>
                <w:noProof/>
                <w:webHidden/>
              </w:rPr>
              <w:fldChar w:fldCharType="end"/>
            </w:r>
          </w:hyperlink>
        </w:p>
        <w:p w14:paraId="320C9336"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05" w:history="1">
            <w:r w:rsidRPr="009662FD">
              <w:rPr>
                <w:rStyle w:val="Hyperlink"/>
                <w:noProof/>
              </w:rPr>
              <w:t>4.3.1</w:t>
            </w:r>
            <w:r>
              <w:rPr>
                <w:rFonts w:asciiTheme="minorHAnsi" w:eastAsiaTheme="minorEastAsia" w:hAnsiTheme="minorHAnsi" w:cstheme="minorBidi"/>
                <w:i w:val="0"/>
                <w:noProof/>
                <w:sz w:val="22"/>
                <w:szCs w:val="22"/>
                <w:lang w:val="en-IE" w:eastAsia="en-IE"/>
              </w:rPr>
              <w:tab/>
            </w:r>
            <w:r w:rsidRPr="009662FD">
              <w:rPr>
                <w:rStyle w:val="Hyperlink"/>
                <w:noProof/>
              </w:rPr>
              <w:t>Ant System Solution construction</w:t>
            </w:r>
            <w:r>
              <w:rPr>
                <w:noProof/>
                <w:webHidden/>
              </w:rPr>
              <w:tab/>
            </w:r>
            <w:r>
              <w:rPr>
                <w:noProof/>
                <w:webHidden/>
              </w:rPr>
              <w:fldChar w:fldCharType="begin"/>
            </w:r>
            <w:r>
              <w:rPr>
                <w:noProof/>
                <w:webHidden/>
              </w:rPr>
              <w:instrText xml:space="preserve"> PAGEREF _Toc396914405 \h </w:instrText>
            </w:r>
            <w:r>
              <w:rPr>
                <w:noProof/>
                <w:webHidden/>
              </w:rPr>
            </w:r>
            <w:r>
              <w:rPr>
                <w:noProof/>
                <w:webHidden/>
              </w:rPr>
              <w:fldChar w:fldCharType="separate"/>
            </w:r>
            <w:r w:rsidR="00DC0160">
              <w:rPr>
                <w:noProof/>
                <w:webHidden/>
              </w:rPr>
              <w:t>22</w:t>
            </w:r>
            <w:r>
              <w:rPr>
                <w:noProof/>
                <w:webHidden/>
              </w:rPr>
              <w:fldChar w:fldCharType="end"/>
            </w:r>
          </w:hyperlink>
        </w:p>
        <w:p w14:paraId="27784CB2"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06" w:history="1">
            <w:r w:rsidRPr="009662FD">
              <w:rPr>
                <w:rStyle w:val="Hyperlink"/>
                <w:noProof/>
              </w:rPr>
              <w:t>4.3.2</w:t>
            </w:r>
            <w:r>
              <w:rPr>
                <w:rFonts w:asciiTheme="minorHAnsi" w:eastAsiaTheme="minorEastAsia" w:hAnsiTheme="minorHAnsi" w:cstheme="minorBidi"/>
                <w:i w:val="0"/>
                <w:noProof/>
                <w:sz w:val="22"/>
                <w:szCs w:val="22"/>
                <w:lang w:val="en-IE" w:eastAsia="en-IE"/>
              </w:rPr>
              <w:tab/>
            </w:r>
            <w:r w:rsidRPr="009662FD">
              <w:rPr>
                <w:rStyle w:val="Hyperlink"/>
                <w:noProof/>
              </w:rPr>
              <w:t>Pheromone Update</w:t>
            </w:r>
            <w:r>
              <w:rPr>
                <w:noProof/>
                <w:webHidden/>
              </w:rPr>
              <w:tab/>
            </w:r>
            <w:r>
              <w:rPr>
                <w:noProof/>
                <w:webHidden/>
              </w:rPr>
              <w:fldChar w:fldCharType="begin"/>
            </w:r>
            <w:r>
              <w:rPr>
                <w:noProof/>
                <w:webHidden/>
              </w:rPr>
              <w:instrText xml:space="preserve"> PAGEREF _Toc396914406 \h </w:instrText>
            </w:r>
            <w:r>
              <w:rPr>
                <w:noProof/>
                <w:webHidden/>
              </w:rPr>
            </w:r>
            <w:r>
              <w:rPr>
                <w:noProof/>
                <w:webHidden/>
              </w:rPr>
              <w:fldChar w:fldCharType="separate"/>
            </w:r>
            <w:r w:rsidR="00DC0160">
              <w:rPr>
                <w:noProof/>
                <w:webHidden/>
              </w:rPr>
              <w:t>23</w:t>
            </w:r>
            <w:r>
              <w:rPr>
                <w:noProof/>
                <w:webHidden/>
              </w:rPr>
              <w:fldChar w:fldCharType="end"/>
            </w:r>
          </w:hyperlink>
        </w:p>
        <w:p w14:paraId="4D23067B"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07" w:history="1">
            <w:r w:rsidRPr="009662FD">
              <w:rPr>
                <w:rStyle w:val="Hyperlink"/>
                <w:noProof/>
              </w:rPr>
              <w:t>4.4</w:t>
            </w:r>
            <w:r>
              <w:rPr>
                <w:rFonts w:asciiTheme="minorHAnsi" w:eastAsiaTheme="minorEastAsia" w:hAnsiTheme="minorHAnsi" w:cstheme="minorBidi"/>
                <w:smallCaps w:val="0"/>
                <w:noProof/>
                <w:sz w:val="22"/>
                <w:szCs w:val="22"/>
                <w:lang w:val="en-IE" w:eastAsia="en-IE"/>
              </w:rPr>
              <w:tab/>
            </w:r>
            <w:r w:rsidRPr="009662FD">
              <w:rPr>
                <w:rStyle w:val="Hyperlink"/>
                <w:noProof/>
              </w:rPr>
              <w:t>Initial pheromone levels</w:t>
            </w:r>
            <w:r>
              <w:rPr>
                <w:noProof/>
                <w:webHidden/>
              </w:rPr>
              <w:tab/>
            </w:r>
            <w:r>
              <w:rPr>
                <w:noProof/>
                <w:webHidden/>
              </w:rPr>
              <w:fldChar w:fldCharType="begin"/>
            </w:r>
            <w:r>
              <w:rPr>
                <w:noProof/>
                <w:webHidden/>
              </w:rPr>
              <w:instrText xml:space="preserve"> PAGEREF _Toc396914407 \h </w:instrText>
            </w:r>
            <w:r>
              <w:rPr>
                <w:noProof/>
                <w:webHidden/>
              </w:rPr>
            </w:r>
            <w:r>
              <w:rPr>
                <w:noProof/>
                <w:webHidden/>
              </w:rPr>
              <w:fldChar w:fldCharType="separate"/>
            </w:r>
            <w:r w:rsidR="00DC0160">
              <w:rPr>
                <w:noProof/>
                <w:webHidden/>
              </w:rPr>
              <w:t>24</w:t>
            </w:r>
            <w:r>
              <w:rPr>
                <w:noProof/>
                <w:webHidden/>
              </w:rPr>
              <w:fldChar w:fldCharType="end"/>
            </w:r>
          </w:hyperlink>
        </w:p>
        <w:p w14:paraId="53BC70E7"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08" w:history="1">
            <w:r w:rsidRPr="009662FD">
              <w:rPr>
                <w:rStyle w:val="Hyperlink"/>
                <w:noProof/>
              </w:rPr>
              <w:t>4.5</w:t>
            </w:r>
            <w:r>
              <w:rPr>
                <w:rFonts w:asciiTheme="minorHAnsi" w:eastAsiaTheme="minorEastAsia" w:hAnsiTheme="minorHAnsi" w:cstheme="minorBidi"/>
                <w:smallCaps w:val="0"/>
                <w:noProof/>
                <w:sz w:val="22"/>
                <w:szCs w:val="22"/>
                <w:lang w:val="en-IE" w:eastAsia="en-IE"/>
              </w:rPr>
              <w:tab/>
            </w:r>
            <w:r w:rsidRPr="009662FD">
              <w:rPr>
                <w:rStyle w:val="Hyperlink"/>
                <w:noProof/>
              </w:rPr>
              <w:t>Number of ants</w:t>
            </w:r>
            <w:r>
              <w:rPr>
                <w:noProof/>
                <w:webHidden/>
              </w:rPr>
              <w:tab/>
            </w:r>
            <w:r>
              <w:rPr>
                <w:noProof/>
                <w:webHidden/>
              </w:rPr>
              <w:fldChar w:fldCharType="begin"/>
            </w:r>
            <w:r>
              <w:rPr>
                <w:noProof/>
                <w:webHidden/>
              </w:rPr>
              <w:instrText xml:space="preserve"> PAGEREF _Toc396914408 \h </w:instrText>
            </w:r>
            <w:r>
              <w:rPr>
                <w:noProof/>
                <w:webHidden/>
              </w:rPr>
            </w:r>
            <w:r>
              <w:rPr>
                <w:noProof/>
                <w:webHidden/>
              </w:rPr>
              <w:fldChar w:fldCharType="separate"/>
            </w:r>
            <w:r w:rsidR="00DC0160">
              <w:rPr>
                <w:noProof/>
                <w:webHidden/>
              </w:rPr>
              <w:t>24</w:t>
            </w:r>
            <w:r>
              <w:rPr>
                <w:noProof/>
                <w:webHidden/>
              </w:rPr>
              <w:fldChar w:fldCharType="end"/>
            </w:r>
          </w:hyperlink>
        </w:p>
        <w:p w14:paraId="7F442E0C"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09" w:history="1">
            <w:r w:rsidRPr="009662FD">
              <w:rPr>
                <w:rStyle w:val="Hyperlink"/>
                <w:noProof/>
              </w:rPr>
              <w:t>4.6</w:t>
            </w:r>
            <w:r>
              <w:rPr>
                <w:rFonts w:asciiTheme="minorHAnsi" w:eastAsiaTheme="minorEastAsia" w:hAnsiTheme="minorHAnsi" w:cstheme="minorBidi"/>
                <w:smallCaps w:val="0"/>
                <w:noProof/>
                <w:sz w:val="22"/>
                <w:szCs w:val="22"/>
                <w:lang w:val="en-IE" w:eastAsia="en-IE"/>
              </w:rPr>
              <w:tab/>
            </w:r>
            <w:r w:rsidRPr="009662FD">
              <w:rPr>
                <w:rStyle w:val="Hyperlink"/>
                <w:noProof/>
              </w:rPr>
              <w:t>Heuristic information</w:t>
            </w:r>
            <w:r>
              <w:rPr>
                <w:noProof/>
                <w:webHidden/>
              </w:rPr>
              <w:tab/>
            </w:r>
            <w:r>
              <w:rPr>
                <w:noProof/>
                <w:webHidden/>
              </w:rPr>
              <w:fldChar w:fldCharType="begin"/>
            </w:r>
            <w:r>
              <w:rPr>
                <w:noProof/>
                <w:webHidden/>
              </w:rPr>
              <w:instrText xml:space="preserve"> PAGEREF _Toc396914409 \h </w:instrText>
            </w:r>
            <w:r>
              <w:rPr>
                <w:noProof/>
                <w:webHidden/>
              </w:rPr>
            </w:r>
            <w:r>
              <w:rPr>
                <w:noProof/>
                <w:webHidden/>
              </w:rPr>
              <w:fldChar w:fldCharType="separate"/>
            </w:r>
            <w:r w:rsidR="00DC0160">
              <w:rPr>
                <w:noProof/>
                <w:webHidden/>
              </w:rPr>
              <w:t>25</w:t>
            </w:r>
            <w:r>
              <w:rPr>
                <w:noProof/>
                <w:webHidden/>
              </w:rPr>
              <w:fldChar w:fldCharType="end"/>
            </w:r>
          </w:hyperlink>
        </w:p>
        <w:p w14:paraId="75A78448"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10" w:history="1">
            <w:r w:rsidRPr="009662FD">
              <w:rPr>
                <w:rStyle w:val="Hyperlink"/>
                <w:noProof/>
              </w:rPr>
              <w:t>4.7</w:t>
            </w:r>
            <w:r>
              <w:rPr>
                <w:rFonts w:asciiTheme="minorHAnsi" w:eastAsiaTheme="minorEastAsia" w:hAnsiTheme="minorHAnsi" w:cstheme="minorBidi"/>
                <w:smallCaps w:val="0"/>
                <w:noProof/>
                <w:sz w:val="22"/>
                <w:szCs w:val="22"/>
                <w:lang w:val="en-IE" w:eastAsia="en-IE"/>
              </w:rPr>
              <w:tab/>
            </w:r>
            <w:r w:rsidRPr="009662FD">
              <w:rPr>
                <w:rStyle w:val="Hyperlink"/>
                <w:noProof/>
              </w:rPr>
              <w:t>Exploration and exploitation</w:t>
            </w:r>
            <w:r>
              <w:rPr>
                <w:noProof/>
                <w:webHidden/>
              </w:rPr>
              <w:tab/>
            </w:r>
            <w:r>
              <w:rPr>
                <w:noProof/>
                <w:webHidden/>
              </w:rPr>
              <w:fldChar w:fldCharType="begin"/>
            </w:r>
            <w:r>
              <w:rPr>
                <w:noProof/>
                <w:webHidden/>
              </w:rPr>
              <w:instrText xml:space="preserve"> PAGEREF _Toc396914410 \h </w:instrText>
            </w:r>
            <w:r>
              <w:rPr>
                <w:noProof/>
                <w:webHidden/>
              </w:rPr>
            </w:r>
            <w:r>
              <w:rPr>
                <w:noProof/>
                <w:webHidden/>
              </w:rPr>
              <w:fldChar w:fldCharType="separate"/>
            </w:r>
            <w:r w:rsidR="00DC0160">
              <w:rPr>
                <w:noProof/>
                <w:webHidden/>
              </w:rPr>
              <w:t>26</w:t>
            </w:r>
            <w:r>
              <w:rPr>
                <w:noProof/>
                <w:webHidden/>
              </w:rPr>
              <w:fldChar w:fldCharType="end"/>
            </w:r>
          </w:hyperlink>
        </w:p>
        <w:p w14:paraId="368ABD03"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11" w:history="1">
            <w:r w:rsidRPr="009662FD">
              <w:rPr>
                <w:rStyle w:val="Hyperlink"/>
                <w:noProof/>
              </w:rPr>
              <w:t>4.8</w:t>
            </w:r>
            <w:r>
              <w:rPr>
                <w:rFonts w:asciiTheme="minorHAnsi" w:eastAsiaTheme="minorEastAsia" w:hAnsiTheme="minorHAnsi" w:cstheme="minorBidi"/>
                <w:smallCaps w:val="0"/>
                <w:noProof/>
                <w:sz w:val="22"/>
                <w:szCs w:val="22"/>
                <w:lang w:val="en-IE" w:eastAsia="en-IE"/>
              </w:rPr>
              <w:tab/>
            </w:r>
            <w:r w:rsidRPr="009662FD">
              <w:rPr>
                <w:rStyle w:val="Hyperlink"/>
                <w:noProof/>
              </w:rPr>
              <w:t>Travelling Salesperson Problem</w:t>
            </w:r>
            <w:r>
              <w:rPr>
                <w:noProof/>
                <w:webHidden/>
              </w:rPr>
              <w:tab/>
            </w:r>
            <w:r>
              <w:rPr>
                <w:noProof/>
                <w:webHidden/>
              </w:rPr>
              <w:fldChar w:fldCharType="begin"/>
            </w:r>
            <w:r>
              <w:rPr>
                <w:noProof/>
                <w:webHidden/>
              </w:rPr>
              <w:instrText xml:space="preserve"> PAGEREF _Toc396914411 \h </w:instrText>
            </w:r>
            <w:r>
              <w:rPr>
                <w:noProof/>
                <w:webHidden/>
              </w:rPr>
            </w:r>
            <w:r>
              <w:rPr>
                <w:noProof/>
                <w:webHidden/>
              </w:rPr>
              <w:fldChar w:fldCharType="separate"/>
            </w:r>
            <w:r w:rsidR="00DC0160">
              <w:rPr>
                <w:noProof/>
                <w:webHidden/>
              </w:rPr>
              <w:t>26</w:t>
            </w:r>
            <w:r>
              <w:rPr>
                <w:noProof/>
                <w:webHidden/>
              </w:rPr>
              <w:fldChar w:fldCharType="end"/>
            </w:r>
          </w:hyperlink>
        </w:p>
        <w:p w14:paraId="0381E380"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12" w:history="1">
            <w:r w:rsidRPr="009662FD">
              <w:rPr>
                <w:rStyle w:val="Hyperlink"/>
                <w:noProof/>
              </w:rPr>
              <w:t>4.8.1</w:t>
            </w:r>
            <w:r>
              <w:rPr>
                <w:rFonts w:asciiTheme="minorHAnsi" w:eastAsiaTheme="minorEastAsia" w:hAnsiTheme="minorHAnsi" w:cstheme="minorBidi"/>
                <w:i w:val="0"/>
                <w:noProof/>
                <w:sz w:val="22"/>
                <w:szCs w:val="22"/>
                <w:lang w:val="en-IE" w:eastAsia="en-IE"/>
              </w:rPr>
              <w:tab/>
            </w:r>
            <w:r w:rsidRPr="009662FD">
              <w:rPr>
                <w:rStyle w:val="Hyperlink"/>
                <w:noProof/>
              </w:rPr>
              <w:t>Solution construction</w:t>
            </w:r>
            <w:r>
              <w:rPr>
                <w:noProof/>
                <w:webHidden/>
              </w:rPr>
              <w:tab/>
            </w:r>
            <w:r>
              <w:rPr>
                <w:noProof/>
                <w:webHidden/>
              </w:rPr>
              <w:fldChar w:fldCharType="begin"/>
            </w:r>
            <w:r>
              <w:rPr>
                <w:noProof/>
                <w:webHidden/>
              </w:rPr>
              <w:instrText xml:space="preserve"> PAGEREF _Toc396914412 \h </w:instrText>
            </w:r>
            <w:r>
              <w:rPr>
                <w:noProof/>
                <w:webHidden/>
              </w:rPr>
            </w:r>
            <w:r>
              <w:rPr>
                <w:noProof/>
                <w:webHidden/>
              </w:rPr>
              <w:fldChar w:fldCharType="separate"/>
            </w:r>
            <w:r w:rsidR="00DC0160">
              <w:rPr>
                <w:noProof/>
                <w:webHidden/>
              </w:rPr>
              <w:t>26</w:t>
            </w:r>
            <w:r>
              <w:rPr>
                <w:noProof/>
                <w:webHidden/>
              </w:rPr>
              <w:fldChar w:fldCharType="end"/>
            </w:r>
          </w:hyperlink>
        </w:p>
        <w:p w14:paraId="29015CF3"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13" w:history="1">
            <w:r w:rsidRPr="009662FD">
              <w:rPr>
                <w:rStyle w:val="Hyperlink"/>
                <w:noProof/>
              </w:rPr>
              <w:t>4.8.2</w:t>
            </w:r>
            <w:r>
              <w:rPr>
                <w:rFonts w:asciiTheme="minorHAnsi" w:eastAsiaTheme="minorEastAsia" w:hAnsiTheme="minorHAnsi" w:cstheme="minorBidi"/>
                <w:i w:val="0"/>
                <w:noProof/>
                <w:sz w:val="22"/>
                <w:szCs w:val="22"/>
                <w:lang w:val="en-IE" w:eastAsia="en-IE"/>
              </w:rPr>
              <w:tab/>
            </w:r>
            <w:r w:rsidRPr="009662FD">
              <w:rPr>
                <w:rStyle w:val="Hyperlink"/>
                <w:noProof/>
              </w:rPr>
              <w:t>Example 4.1</w:t>
            </w:r>
            <w:r>
              <w:rPr>
                <w:noProof/>
                <w:webHidden/>
              </w:rPr>
              <w:tab/>
            </w:r>
            <w:r>
              <w:rPr>
                <w:noProof/>
                <w:webHidden/>
              </w:rPr>
              <w:fldChar w:fldCharType="begin"/>
            </w:r>
            <w:r>
              <w:rPr>
                <w:noProof/>
                <w:webHidden/>
              </w:rPr>
              <w:instrText xml:space="preserve"> PAGEREF _Toc396914413 \h </w:instrText>
            </w:r>
            <w:r>
              <w:rPr>
                <w:noProof/>
                <w:webHidden/>
              </w:rPr>
            </w:r>
            <w:r>
              <w:rPr>
                <w:noProof/>
                <w:webHidden/>
              </w:rPr>
              <w:fldChar w:fldCharType="separate"/>
            </w:r>
            <w:r w:rsidR="00DC0160">
              <w:rPr>
                <w:noProof/>
                <w:webHidden/>
              </w:rPr>
              <w:t>27</w:t>
            </w:r>
            <w:r>
              <w:rPr>
                <w:noProof/>
                <w:webHidden/>
              </w:rPr>
              <w:fldChar w:fldCharType="end"/>
            </w:r>
          </w:hyperlink>
        </w:p>
        <w:p w14:paraId="345799A4"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14" w:history="1">
            <w:r w:rsidRPr="009662FD">
              <w:rPr>
                <w:rStyle w:val="Hyperlink"/>
                <w:noProof/>
              </w:rPr>
              <w:t>4.9</w:t>
            </w:r>
            <w:r>
              <w:rPr>
                <w:rFonts w:asciiTheme="minorHAnsi" w:eastAsiaTheme="minorEastAsia" w:hAnsiTheme="minorHAnsi" w:cstheme="minorBidi"/>
                <w:smallCaps w:val="0"/>
                <w:noProof/>
                <w:sz w:val="22"/>
                <w:szCs w:val="22"/>
                <w:lang w:val="en-IE" w:eastAsia="en-IE"/>
              </w:rPr>
              <w:tab/>
            </w:r>
            <w:r w:rsidRPr="009662FD">
              <w:rPr>
                <w:rStyle w:val="Hyperlink"/>
                <w:noProof/>
              </w:rPr>
              <w:t>Other problems solved by ant systems</w:t>
            </w:r>
            <w:r>
              <w:rPr>
                <w:noProof/>
                <w:webHidden/>
              </w:rPr>
              <w:tab/>
            </w:r>
            <w:r>
              <w:rPr>
                <w:noProof/>
                <w:webHidden/>
              </w:rPr>
              <w:fldChar w:fldCharType="begin"/>
            </w:r>
            <w:r>
              <w:rPr>
                <w:noProof/>
                <w:webHidden/>
              </w:rPr>
              <w:instrText xml:space="preserve"> PAGEREF _Toc396914414 \h </w:instrText>
            </w:r>
            <w:r>
              <w:rPr>
                <w:noProof/>
                <w:webHidden/>
              </w:rPr>
            </w:r>
            <w:r>
              <w:rPr>
                <w:noProof/>
                <w:webHidden/>
              </w:rPr>
              <w:fldChar w:fldCharType="separate"/>
            </w:r>
            <w:r w:rsidR="00DC0160">
              <w:rPr>
                <w:noProof/>
                <w:webHidden/>
              </w:rPr>
              <w:t>29</w:t>
            </w:r>
            <w:r>
              <w:rPr>
                <w:noProof/>
                <w:webHidden/>
              </w:rPr>
              <w:fldChar w:fldCharType="end"/>
            </w:r>
          </w:hyperlink>
        </w:p>
        <w:p w14:paraId="1FADE75F"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15" w:history="1">
            <w:r w:rsidRPr="009662FD">
              <w:rPr>
                <w:rStyle w:val="Hyperlink"/>
                <w:noProof/>
              </w:rPr>
              <w:t>4.10</w:t>
            </w:r>
            <w:r>
              <w:rPr>
                <w:rFonts w:asciiTheme="minorHAnsi" w:eastAsiaTheme="minorEastAsia" w:hAnsiTheme="minorHAnsi" w:cstheme="minorBidi"/>
                <w:smallCaps w:val="0"/>
                <w:noProof/>
                <w:sz w:val="22"/>
                <w:szCs w:val="22"/>
                <w:lang w:val="en-IE" w:eastAsia="en-IE"/>
              </w:rPr>
              <w:tab/>
            </w:r>
            <w:r w:rsidRPr="009662FD">
              <w:rPr>
                <w:rStyle w:val="Hyperlink"/>
                <w:noProof/>
              </w:rPr>
              <w:t>Conclusions</w:t>
            </w:r>
            <w:r>
              <w:rPr>
                <w:noProof/>
                <w:webHidden/>
              </w:rPr>
              <w:tab/>
            </w:r>
            <w:r>
              <w:rPr>
                <w:noProof/>
                <w:webHidden/>
              </w:rPr>
              <w:fldChar w:fldCharType="begin"/>
            </w:r>
            <w:r>
              <w:rPr>
                <w:noProof/>
                <w:webHidden/>
              </w:rPr>
              <w:instrText xml:space="preserve"> PAGEREF _Toc396914415 \h </w:instrText>
            </w:r>
            <w:r>
              <w:rPr>
                <w:noProof/>
                <w:webHidden/>
              </w:rPr>
            </w:r>
            <w:r>
              <w:rPr>
                <w:noProof/>
                <w:webHidden/>
              </w:rPr>
              <w:fldChar w:fldCharType="separate"/>
            </w:r>
            <w:r w:rsidR="00DC0160">
              <w:rPr>
                <w:noProof/>
                <w:webHidden/>
              </w:rPr>
              <w:t>30</w:t>
            </w:r>
            <w:r>
              <w:rPr>
                <w:noProof/>
                <w:webHidden/>
              </w:rPr>
              <w:fldChar w:fldCharType="end"/>
            </w:r>
          </w:hyperlink>
        </w:p>
        <w:p w14:paraId="6D91E33A" w14:textId="77777777" w:rsidR="00F133C8" w:rsidRDefault="00F133C8">
          <w:pPr>
            <w:pStyle w:val="TOC1"/>
            <w:tabs>
              <w:tab w:val="left" w:pos="403"/>
            </w:tabs>
            <w:rPr>
              <w:rFonts w:asciiTheme="minorHAnsi" w:eastAsiaTheme="minorEastAsia" w:hAnsiTheme="minorHAnsi" w:cstheme="minorBidi"/>
              <w:b w:val="0"/>
              <w:caps w:val="0"/>
              <w:noProof/>
              <w:sz w:val="22"/>
              <w:szCs w:val="22"/>
              <w:lang w:val="en-IE" w:eastAsia="en-IE"/>
            </w:rPr>
          </w:pPr>
          <w:hyperlink w:anchor="_Toc396914416" w:history="1">
            <w:r w:rsidRPr="009662FD">
              <w:rPr>
                <w:rStyle w:val="Hyperlink"/>
                <w:rFonts w:eastAsia="Times-Roman"/>
                <w:noProof/>
              </w:rPr>
              <w:t>5</w:t>
            </w:r>
            <w:r>
              <w:rPr>
                <w:rFonts w:asciiTheme="minorHAnsi" w:eastAsiaTheme="minorEastAsia" w:hAnsiTheme="minorHAnsi" w:cstheme="minorBidi"/>
                <w:b w:val="0"/>
                <w:caps w:val="0"/>
                <w:noProof/>
                <w:sz w:val="22"/>
                <w:szCs w:val="22"/>
                <w:lang w:val="en-IE" w:eastAsia="en-IE"/>
              </w:rPr>
              <w:tab/>
            </w:r>
            <w:r w:rsidRPr="009662FD">
              <w:rPr>
                <w:rStyle w:val="Hyperlink"/>
                <w:rFonts w:eastAsia="Times-Roman"/>
                <w:noProof/>
              </w:rPr>
              <w:t>Improving the ant algorithms</w:t>
            </w:r>
            <w:r>
              <w:rPr>
                <w:noProof/>
                <w:webHidden/>
              </w:rPr>
              <w:tab/>
            </w:r>
            <w:r>
              <w:rPr>
                <w:noProof/>
                <w:webHidden/>
              </w:rPr>
              <w:fldChar w:fldCharType="begin"/>
            </w:r>
            <w:r>
              <w:rPr>
                <w:noProof/>
                <w:webHidden/>
              </w:rPr>
              <w:instrText xml:space="preserve"> PAGEREF _Toc396914416 \h </w:instrText>
            </w:r>
            <w:r>
              <w:rPr>
                <w:noProof/>
                <w:webHidden/>
              </w:rPr>
            </w:r>
            <w:r>
              <w:rPr>
                <w:noProof/>
                <w:webHidden/>
              </w:rPr>
              <w:fldChar w:fldCharType="separate"/>
            </w:r>
            <w:r w:rsidR="00DC0160">
              <w:rPr>
                <w:noProof/>
                <w:webHidden/>
              </w:rPr>
              <w:t>32</w:t>
            </w:r>
            <w:r>
              <w:rPr>
                <w:noProof/>
                <w:webHidden/>
              </w:rPr>
              <w:fldChar w:fldCharType="end"/>
            </w:r>
          </w:hyperlink>
        </w:p>
        <w:p w14:paraId="10C71F5C"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17" w:history="1">
            <w:r w:rsidRPr="009662FD">
              <w:rPr>
                <w:rStyle w:val="Hyperlink"/>
                <w:rFonts w:eastAsia="Times-Roman"/>
                <w:noProof/>
                <w:lang w:val="en-IE"/>
              </w:rPr>
              <w:t>5.1</w:t>
            </w:r>
            <w:r>
              <w:rPr>
                <w:rFonts w:asciiTheme="minorHAnsi" w:eastAsiaTheme="minorEastAsia" w:hAnsiTheme="minorHAnsi" w:cstheme="minorBidi"/>
                <w:smallCaps w:val="0"/>
                <w:noProof/>
                <w:sz w:val="22"/>
                <w:szCs w:val="22"/>
                <w:lang w:val="en-IE" w:eastAsia="en-IE"/>
              </w:rPr>
              <w:tab/>
            </w:r>
            <w:r w:rsidRPr="009662FD">
              <w:rPr>
                <w:rStyle w:val="Hyperlink"/>
                <w:rFonts w:eastAsia="Times-Roman"/>
                <w:noProof/>
                <w:lang w:val="en-IE"/>
              </w:rPr>
              <w:t>Introduction</w:t>
            </w:r>
            <w:r>
              <w:rPr>
                <w:noProof/>
                <w:webHidden/>
              </w:rPr>
              <w:tab/>
            </w:r>
            <w:r>
              <w:rPr>
                <w:noProof/>
                <w:webHidden/>
              </w:rPr>
              <w:fldChar w:fldCharType="begin"/>
            </w:r>
            <w:r>
              <w:rPr>
                <w:noProof/>
                <w:webHidden/>
              </w:rPr>
              <w:instrText xml:space="preserve"> PAGEREF _Toc396914417 \h </w:instrText>
            </w:r>
            <w:r>
              <w:rPr>
                <w:noProof/>
                <w:webHidden/>
              </w:rPr>
            </w:r>
            <w:r>
              <w:rPr>
                <w:noProof/>
                <w:webHidden/>
              </w:rPr>
              <w:fldChar w:fldCharType="separate"/>
            </w:r>
            <w:r w:rsidR="00DC0160">
              <w:rPr>
                <w:noProof/>
                <w:webHidden/>
              </w:rPr>
              <w:t>32</w:t>
            </w:r>
            <w:r>
              <w:rPr>
                <w:noProof/>
                <w:webHidden/>
              </w:rPr>
              <w:fldChar w:fldCharType="end"/>
            </w:r>
          </w:hyperlink>
        </w:p>
        <w:p w14:paraId="420AC67E"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18" w:history="1">
            <w:r w:rsidRPr="009662FD">
              <w:rPr>
                <w:rStyle w:val="Hyperlink"/>
                <w:noProof/>
              </w:rPr>
              <w:t>5.2</w:t>
            </w:r>
            <w:r>
              <w:rPr>
                <w:rFonts w:asciiTheme="minorHAnsi" w:eastAsiaTheme="minorEastAsia" w:hAnsiTheme="minorHAnsi" w:cstheme="minorBidi"/>
                <w:smallCaps w:val="0"/>
                <w:noProof/>
                <w:sz w:val="22"/>
                <w:szCs w:val="22"/>
                <w:lang w:val="en-IE" w:eastAsia="en-IE"/>
              </w:rPr>
              <w:tab/>
            </w:r>
            <w:r w:rsidRPr="009662FD">
              <w:rPr>
                <w:rStyle w:val="Hyperlink"/>
                <w:noProof/>
              </w:rPr>
              <w:t>Elitist Ant Algorithm</w:t>
            </w:r>
            <w:r>
              <w:rPr>
                <w:noProof/>
                <w:webHidden/>
              </w:rPr>
              <w:tab/>
            </w:r>
            <w:r>
              <w:rPr>
                <w:noProof/>
                <w:webHidden/>
              </w:rPr>
              <w:fldChar w:fldCharType="begin"/>
            </w:r>
            <w:r>
              <w:rPr>
                <w:noProof/>
                <w:webHidden/>
              </w:rPr>
              <w:instrText xml:space="preserve"> PAGEREF _Toc396914418 \h </w:instrText>
            </w:r>
            <w:r>
              <w:rPr>
                <w:noProof/>
                <w:webHidden/>
              </w:rPr>
            </w:r>
            <w:r>
              <w:rPr>
                <w:noProof/>
                <w:webHidden/>
              </w:rPr>
              <w:fldChar w:fldCharType="separate"/>
            </w:r>
            <w:r w:rsidR="00DC0160">
              <w:rPr>
                <w:noProof/>
                <w:webHidden/>
              </w:rPr>
              <w:t>33</w:t>
            </w:r>
            <w:r>
              <w:rPr>
                <w:noProof/>
                <w:webHidden/>
              </w:rPr>
              <w:fldChar w:fldCharType="end"/>
            </w:r>
          </w:hyperlink>
        </w:p>
        <w:p w14:paraId="326DA0D9"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19" w:history="1">
            <w:r w:rsidRPr="009662FD">
              <w:rPr>
                <w:rStyle w:val="Hyperlink"/>
                <w:noProof/>
              </w:rPr>
              <w:t>5.3</w:t>
            </w:r>
            <w:r>
              <w:rPr>
                <w:rFonts w:asciiTheme="minorHAnsi" w:eastAsiaTheme="minorEastAsia" w:hAnsiTheme="minorHAnsi" w:cstheme="minorBidi"/>
                <w:smallCaps w:val="0"/>
                <w:noProof/>
                <w:sz w:val="22"/>
                <w:szCs w:val="22"/>
                <w:lang w:val="en-IE" w:eastAsia="en-IE"/>
              </w:rPr>
              <w:tab/>
            </w:r>
            <w:r w:rsidRPr="009662FD">
              <w:rPr>
                <w:rStyle w:val="Hyperlink"/>
                <w:noProof/>
              </w:rPr>
              <w:t>Rank-Based Ant System</w:t>
            </w:r>
            <w:r>
              <w:rPr>
                <w:noProof/>
                <w:webHidden/>
              </w:rPr>
              <w:tab/>
            </w:r>
            <w:r>
              <w:rPr>
                <w:noProof/>
                <w:webHidden/>
              </w:rPr>
              <w:fldChar w:fldCharType="begin"/>
            </w:r>
            <w:r>
              <w:rPr>
                <w:noProof/>
                <w:webHidden/>
              </w:rPr>
              <w:instrText xml:space="preserve"> PAGEREF _Toc396914419 \h </w:instrText>
            </w:r>
            <w:r>
              <w:rPr>
                <w:noProof/>
                <w:webHidden/>
              </w:rPr>
            </w:r>
            <w:r>
              <w:rPr>
                <w:noProof/>
                <w:webHidden/>
              </w:rPr>
              <w:fldChar w:fldCharType="separate"/>
            </w:r>
            <w:r w:rsidR="00DC0160">
              <w:rPr>
                <w:noProof/>
                <w:webHidden/>
              </w:rPr>
              <w:t>34</w:t>
            </w:r>
            <w:r>
              <w:rPr>
                <w:noProof/>
                <w:webHidden/>
              </w:rPr>
              <w:fldChar w:fldCharType="end"/>
            </w:r>
          </w:hyperlink>
        </w:p>
        <w:p w14:paraId="32C06CD7"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20" w:history="1">
            <w:r w:rsidRPr="009662FD">
              <w:rPr>
                <w:rStyle w:val="Hyperlink"/>
                <w:noProof/>
              </w:rPr>
              <w:t>5.4</w:t>
            </w:r>
            <w:r>
              <w:rPr>
                <w:rFonts w:asciiTheme="minorHAnsi" w:eastAsiaTheme="minorEastAsia" w:hAnsiTheme="minorHAnsi" w:cstheme="minorBidi"/>
                <w:smallCaps w:val="0"/>
                <w:noProof/>
                <w:sz w:val="22"/>
                <w:szCs w:val="22"/>
                <w:lang w:val="en-IE" w:eastAsia="en-IE"/>
              </w:rPr>
              <w:tab/>
            </w:r>
            <w:r w:rsidRPr="009662FD">
              <w:rPr>
                <w:rStyle w:val="Hyperlink"/>
                <w:noProof/>
              </w:rPr>
              <w:t>Best-Worst Ant Algorithm</w:t>
            </w:r>
            <w:r>
              <w:rPr>
                <w:noProof/>
                <w:webHidden/>
              </w:rPr>
              <w:tab/>
            </w:r>
            <w:r>
              <w:rPr>
                <w:noProof/>
                <w:webHidden/>
              </w:rPr>
              <w:fldChar w:fldCharType="begin"/>
            </w:r>
            <w:r>
              <w:rPr>
                <w:noProof/>
                <w:webHidden/>
              </w:rPr>
              <w:instrText xml:space="preserve"> PAGEREF _Toc396914420 \h </w:instrText>
            </w:r>
            <w:r>
              <w:rPr>
                <w:noProof/>
                <w:webHidden/>
              </w:rPr>
            </w:r>
            <w:r>
              <w:rPr>
                <w:noProof/>
                <w:webHidden/>
              </w:rPr>
              <w:fldChar w:fldCharType="separate"/>
            </w:r>
            <w:r w:rsidR="00DC0160">
              <w:rPr>
                <w:noProof/>
                <w:webHidden/>
              </w:rPr>
              <w:t>35</w:t>
            </w:r>
            <w:r>
              <w:rPr>
                <w:noProof/>
                <w:webHidden/>
              </w:rPr>
              <w:fldChar w:fldCharType="end"/>
            </w:r>
          </w:hyperlink>
        </w:p>
        <w:p w14:paraId="1B1C3CF0"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21" w:history="1">
            <w:r w:rsidRPr="009662FD">
              <w:rPr>
                <w:rStyle w:val="Hyperlink"/>
                <w:noProof/>
              </w:rPr>
              <w:t>5.4.1</w:t>
            </w:r>
            <w:r>
              <w:rPr>
                <w:rFonts w:asciiTheme="minorHAnsi" w:eastAsiaTheme="minorEastAsia" w:hAnsiTheme="minorHAnsi" w:cstheme="minorBidi"/>
                <w:i w:val="0"/>
                <w:noProof/>
                <w:sz w:val="22"/>
                <w:szCs w:val="22"/>
                <w:lang w:val="en-IE" w:eastAsia="en-IE"/>
              </w:rPr>
              <w:tab/>
            </w:r>
            <w:r w:rsidRPr="009662FD">
              <w:rPr>
                <w:rStyle w:val="Hyperlink"/>
                <w:noProof/>
              </w:rPr>
              <w:t>Example 5.1</w:t>
            </w:r>
            <w:r>
              <w:rPr>
                <w:noProof/>
                <w:webHidden/>
              </w:rPr>
              <w:tab/>
            </w:r>
            <w:r>
              <w:rPr>
                <w:noProof/>
                <w:webHidden/>
              </w:rPr>
              <w:fldChar w:fldCharType="begin"/>
            </w:r>
            <w:r>
              <w:rPr>
                <w:noProof/>
                <w:webHidden/>
              </w:rPr>
              <w:instrText xml:space="preserve"> PAGEREF _Toc396914421 \h </w:instrText>
            </w:r>
            <w:r>
              <w:rPr>
                <w:noProof/>
                <w:webHidden/>
              </w:rPr>
            </w:r>
            <w:r>
              <w:rPr>
                <w:noProof/>
                <w:webHidden/>
              </w:rPr>
              <w:fldChar w:fldCharType="separate"/>
            </w:r>
            <w:r w:rsidR="00DC0160">
              <w:rPr>
                <w:noProof/>
                <w:webHidden/>
              </w:rPr>
              <w:t>35</w:t>
            </w:r>
            <w:r>
              <w:rPr>
                <w:noProof/>
                <w:webHidden/>
              </w:rPr>
              <w:fldChar w:fldCharType="end"/>
            </w:r>
          </w:hyperlink>
        </w:p>
        <w:p w14:paraId="255A8BF2"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22" w:history="1">
            <w:r w:rsidRPr="009662FD">
              <w:rPr>
                <w:rStyle w:val="Hyperlink"/>
                <w:noProof/>
              </w:rPr>
              <w:t>5.5</w:t>
            </w:r>
            <w:r>
              <w:rPr>
                <w:rFonts w:asciiTheme="minorHAnsi" w:eastAsiaTheme="minorEastAsia" w:hAnsiTheme="minorHAnsi" w:cstheme="minorBidi"/>
                <w:smallCaps w:val="0"/>
                <w:noProof/>
                <w:sz w:val="22"/>
                <w:szCs w:val="22"/>
                <w:lang w:val="en-IE" w:eastAsia="en-IE"/>
              </w:rPr>
              <w:tab/>
            </w:r>
            <w:r w:rsidRPr="009662FD">
              <w:rPr>
                <w:rStyle w:val="Hyperlink"/>
                <w:noProof/>
              </w:rPr>
              <w:t>MinMax Ant System</w:t>
            </w:r>
            <w:r>
              <w:rPr>
                <w:noProof/>
                <w:webHidden/>
              </w:rPr>
              <w:tab/>
            </w:r>
            <w:r>
              <w:rPr>
                <w:noProof/>
                <w:webHidden/>
              </w:rPr>
              <w:fldChar w:fldCharType="begin"/>
            </w:r>
            <w:r>
              <w:rPr>
                <w:noProof/>
                <w:webHidden/>
              </w:rPr>
              <w:instrText xml:space="preserve"> PAGEREF _Toc396914422 \h </w:instrText>
            </w:r>
            <w:r>
              <w:rPr>
                <w:noProof/>
                <w:webHidden/>
              </w:rPr>
            </w:r>
            <w:r>
              <w:rPr>
                <w:noProof/>
                <w:webHidden/>
              </w:rPr>
              <w:fldChar w:fldCharType="separate"/>
            </w:r>
            <w:r w:rsidR="00DC0160">
              <w:rPr>
                <w:noProof/>
                <w:webHidden/>
              </w:rPr>
              <w:t>36</w:t>
            </w:r>
            <w:r>
              <w:rPr>
                <w:noProof/>
                <w:webHidden/>
              </w:rPr>
              <w:fldChar w:fldCharType="end"/>
            </w:r>
          </w:hyperlink>
        </w:p>
        <w:p w14:paraId="1DB784B4"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23" w:history="1">
            <w:r w:rsidRPr="009662FD">
              <w:rPr>
                <w:rStyle w:val="Hyperlink"/>
                <w:noProof/>
              </w:rPr>
              <w:t>5.6</w:t>
            </w:r>
            <w:r>
              <w:rPr>
                <w:rFonts w:asciiTheme="minorHAnsi" w:eastAsiaTheme="minorEastAsia" w:hAnsiTheme="minorHAnsi" w:cstheme="minorBidi"/>
                <w:smallCaps w:val="0"/>
                <w:noProof/>
                <w:sz w:val="22"/>
                <w:szCs w:val="22"/>
                <w:lang w:val="en-IE" w:eastAsia="en-IE"/>
              </w:rPr>
              <w:tab/>
            </w:r>
            <w:r w:rsidRPr="009662FD">
              <w:rPr>
                <w:rStyle w:val="Hyperlink"/>
                <w:noProof/>
              </w:rPr>
              <w:t>Ant Colony System</w:t>
            </w:r>
            <w:r>
              <w:rPr>
                <w:noProof/>
                <w:webHidden/>
              </w:rPr>
              <w:tab/>
            </w:r>
            <w:r>
              <w:rPr>
                <w:noProof/>
                <w:webHidden/>
              </w:rPr>
              <w:fldChar w:fldCharType="begin"/>
            </w:r>
            <w:r>
              <w:rPr>
                <w:noProof/>
                <w:webHidden/>
              </w:rPr>
              <w:instrText xml:space="preserve"> PAGEREF _Toc396914423 \h </w:instrText>
            </w:r>
            <w:r>
              <w:rPr>
                <w:noProof/>
                <w:webHidden/>
              </w:rPr>
            </w:r>
            <w:r>
              <w:rPr>
                <w:noProof/>
                <w:webHidden/>
              </w:rPr>
              <w:fldChar w:fldCharType="separate"/>
            </w:r>
            <w:r w:rsidR="00DC0160">
              <w:rPr>
                <w:noProof/>
                <w:webHidden/>
              </w:rPr>
              <w:t>37</w:t>
            </w:r>
            <w:r>
              <w:rPr>
                <w:noProof/>
                <w:webHidden/>
              </w:rPr>
              <w:fldChar w:fldCharType="end"/>
            </w:r>
          </w:hyperlink>
        </w:p>
        <w:p w14:paraId="246AB34D"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24" w:history="1">
            <w:r w:rsidRPr="009662FD">
              <w:rPr>
                <w:rStyle w:val="Hyperlink"/>
                <w:noProof/>
              </w:rPr>
              <w:t>5.7</w:t>
            </w:r>
            <w:r>
              <w:rPr>
                <w:rFonts w:asciiTheme="minorHAnsi" w:eastAsiaTheme="minorEastAsia" w:hAnsiTheme="minorHAnsi" w:cstheme="minorBidi"/>
                <w:smallCaps w:val="0"/>
                <w:noProof/>
                <w:sz w:val="22"/>
                <w:szCs w:val="22"/>
                <w:lang w:val="en-IE" w:eastAsia="en-IE"/>
              </w:rPr>
              <w:tab/>
            </w:r>
            <w:r w:rsidRPr="009662FD">
              <w:rPr>
                <w:rStyle w:val="Hyperlink"/>
                <w:noProof/>
              </w:rPr>
              <w:t>Mutated Ant System</w:t>
            </w:r>
            <w:r>
              <w:rPr>
                <w:noProof/>
                <w:webHidden/>
              </w:rPr>
              <w:tab/>
            </w:r>
            <w:r>
              <w:rPr>
                <w:noProof/>
                <w:webHidden/>
              </w:rPr>
              <w:fldChar w:fldCharType="begin"/>
            </w:r>
            <w:r>
              <w:rPr>
                <w:noProof/>
                <w:webHidden/>
              </w:rPr>
              <w:instrText xml:space="preserve"> PAGEREF _Toc396914424 \h </w:instrText>
            </w:r>
            <w:r>
              <w:rPr>
                <w:noProof/>
                <w:webHidden/>
              </w:rPr>
            </w:r>
            <w:r>
              <w:rPr>
                <w:noProof/>
                <w:webHidden/>
              </w:rPr>
              <w:fldChar w:fldCharType="separate"/>
            </w:r>
            <w:r w:rsidR="00DC0160">
              <w:rPr>
                <w:noProof/>
                <w:webHidden/>
              </w:rPr>
              <w:t>39</w:t>
            </w:r>
            <w:r>
              <w:rPr>
                <w:noProof/>
                <w:webHidden/>
              </w:rPr>
              <w:fldChar w:fldCharType="end"/>
            </w:r>
          </w:hyperlink>
        </w:p>
        <w:p w14:paraId="2C6D5682"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25" w:history="1">
            <w:r w:rsidRPr="009662FD">
              <w:rPr>
                <w:rStyle w:val="Hyperlink"/>
                <w:noProof/>
              </w:rPr>
              <w:t>5.8</w:t>
            </w:r>
            <w:r>
              <w:rPr>
                <w:rFonts w:asciiTheme="minorHAnsi" w:eastAsiaTheme="minorEastAsia" w:hAnsiTheme="minorHAnsi" w:cstheme="minorBidi"/>
                <w:smallCaps w:val="0"/>
                <w:noProof/>
                <w:sz w:val="22"/>
                <w:szCs w:val="22"/>
                <w:lang w:val="en-IE" w:eastAsia="en-IE"/>
              </w:rPr>
              <w:tab/>
            </w:r>
            <w:r w:rsidRPr="009662FD">
              <w:rPr>
                <w:rStyle w:val="Hyperlink"/>
                <w:noProof/>
              </w:rPr>
              <w:t>Benchmarks</w:t>
            </w:r>
            <w:r>
              <w:rPr>
                <w:noProof/>
                <w:webHidden/>
              </w:rPr>
              <w:tab/>
            </w:r>
            <w:r>
              <w:rPr>
                <w:noProof/>
                <w:webHidden/>
              </w:rPr>
              <w:fldChar w:fldCharType="begin"/>
            </w:r>
            <w:r>
              <w:rPr>
                <w:noProof/>
                <w:webHidden/>
              </w:rPr>
              <w:instrText xml:space="preserve"> PAGEREF _Toc396914425 \h </w:instrText>
            </w:r>
            <w:r>
              <w:rPr>
                <w:noProof/>
                <w:webHidden/>
              </w:rPr>
            </w:r>
            <w:r>
              <w:rPr>
                <w:noProof/>
                <w:webHidden/>
              </w:rPr>
              <w:fldChar w:fldCharType="separate"/>
            </w:r>
            <w:r w:rsidR="00DC0160">
              <w:rPr>
                <w:noProof/>
                <w:webHidden/>
              </w:rPr>
              <w:t>41</w:t>
            </w:r>
            <w:r>
              <w:rPr>
                <w:noProof/>
                <w:webHidden/>
              </w:rPr>
              <w:fldChar w:fldCharType="end"/>
            </w:r>
          </w:hyperlink>
        </w:p>
        <w:p w14:paraId="799C8247"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26" w:history="1">
            <w:r w:rsidRPr="009662FD">
              <w:rPr>
                <w:rStyle w:val="Hyperlink"/>
                <w:noProof/>
              </w:rPr>
              <w:t>5.9</w:t>
            </w:r>
            <w:r>
              <w:rPr>
                <w:rFonts w:asciiTheme="minorHAnsi" w:eastAsiaTheme="minorEastAsia" w:hAnsiTheme="minorHAnsi" w:cstheme="minorBidi"/>
                <w:smallCaps w:val="0"/>
                <w:noProof/>
                <w:sz w:val="22"/>
                <w:szCs w:val="22"/>
                <w:lang w:val="en-IE" w:eastAsia="en-IE"/>
              </w:rPr>
              <w:tab/>
            </w:r>
            <w:r w:rsidRPr="009662FD">
              <w:rPr>
                <w:rStyle w:val="Hyperlink"/>
                <w:noProof/>
              </w:rPr>
              <w:t>Stagnation Measures</w:t>
            </w:r>
            <w:r>
              <w:rPr>
                <w:noProof/>
                <w:webHidden/>
              </w:rPr>
              <w:tab/>
            </w:r>
            <w:r>
              <w:rPr>
                <w:noProof/>
                <w:webHidden/>
              </w:rPr>
              <w:fldChar w:fldCharType="begin"/>
            </w:r>
            <w:r>
              <w:rPr>
                <w:noProof/>
                <w:webHidden/>
              </w:rPr>
              <w:instrText xml:space="preserve"> PAGEREF _Toc396914426 \h </w:instrText>
            </w:r>
            <w:r>
              <w:rPr>
                <w:noProof/>
                <w:webHidden/>
              </w:rPr>
            </w:r>
            <w:r>
              <w:rPr>
                <w:noProof/>
                <w:webHidden/>
              </w:rPr>
              <w:fldChar w:fldCharType="separate"/>
            </w:r>
            <w:r w:rsidR="00DC0160">
              <w:rPr>
                <w:noProof/>
                <w:webHidden/>
              </w:rPr>
              <w:t>42</w:t>
            </w:r>
            <w:r>
              <w:rPr>
                <w:noProof/>
                <w:webHidden/>
              </w:rPr>
              <w:fldChar w:fldCharType="end"/>
            </w:r>
          </w:hyperlink>
        </w:p>
        <w:p w14:paraId="043EE1D2"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27" w:history="1">
            <w:r w:rsidRPr="009662FD">
              <w:rPr>
                <w:rStyle w:val="Hyperlink"/>
                <w:noProof/>
              </w:rPr>
              <w:t>5.10</w:t>
            </w:r>
            <w:r>
              <w:rPr>
                <w:rFonts w:asciiTheme="minorHAnsi" w:eastAsiaTheme="minorEastAsia" w:hAnsiTheme="minorHAnsi" w:cstheme="minorBidi"/>
                <w:smallCaps w:val="0"/>
                <w:noProof/>
                <w:sz w:val="22"/>
                <w:szCs w:val="22"/>
                <w:lang w:val="en-IE" w:eastAsia="en-IE"/>
              </w:rPr>
              <w:tab/>
            </w:r>
            <w:r w:rsidRPr="009662FD">
              <w:rPr>
                <w:rStyle w:val="Hyperlink"/>
                <w:noProof/>
              </w:rPr>
              <w:t>Variation Coefficient</w:t>
            </w:r>
            <w:r>
              <w:rPr>
                <w:noProof/>
                <w:webHidden/>
              </w:rPr>
              <w:tab/>
            </w:r>
            <w:r>
              <w:rPr>
                <w:noProof/>
                <w:webHidden/>
              </w:rPr>
              <w:fldChar w:fldCharType="begin"/>
            </w:r>
            <w:r>
              <w:rPr>
                <w:noProof/>
                <w:webHidden/>
              </w:rPr>
              <w:instrText xml:space="preserve"> PAGEREF _Toc396914427 \h </w:instrText>
            </w:r>
            <w:r>
              <w:rPr>
                <w:noProof/>
                <w:webHidden/>
              </w:rPr>
            </w:r>
            <w:r>
              <w:rPr>
                <w:noProof/>
                <w:webHidden/>
              </w:rPr>
              <w:fldChar w:fldCharType="separate"/>
            </w:r>
            <w:r w:rsidR="00DC0160">
              <w:rPr>
                <w:noProof/>
                <w:webHidden/>
              </w:rPr>
              <w:t>42</w:t>
            </w:r>
            <w:r>
              <w:rPr>
                <w:noProof/>
                <w:webHidden/>
              </w:rPr>
              <w:fldChar w:fldCharType="end"/>
            </w:r>
          </w:hyperlink>
        </w:p>
        <w:p w14:paraId="7B69EAB6"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28" w:history="1">
            <w:r w:rsidRPr="009662FD">
              <w:rPr>
                <w:rStyle w:val="Hyperlink"/>
                <w:noProof/>
              </w:rPr>
              <w:t>5.11</w:t>
            </w:r>
            <w:r>
              <w:rPr>
                <w:rFonts w:asciiTheme="minorHAnsi" w:eastAsiaTheme="minorEastAsia" w:hAnsiTheme="minorHAnsi" w:cstheme="minorBidi"/>
                <w:smallCaps w:val="0"/>
                <w:noProof/>
                <w:sz w:val="22"/>
                <w:szCs w:val="22"/>
                <w:lang w:val="en-IE" w:eastAsia="en-IE"/>
              </w:rPr>
              <w:tab/>
            </w:r>
            <m:oMath>
              <m:r>
                <m:rPr>
                  <m:sty m:val="bi"/>
                </m:rPr>
                <w:rPr>
                  <w:rStyle w:val="Hyperlink"/>
                  <w:rFonts w:ascii="Cambria Math" w:hAnsi="Cambria Math"/>
                  <w:noProof/>
                </w:rPr>
                <m:t>λ</m:t>
              </m:r>
            </m:oMath>
            <w:r w:rsidRPr="009662FD">
              <w:rPr>
                <w:rStyle w:val="Hyperlink"/>
                <w:noProof/>
              </w:rPr>
              <w:t xml:space="preserve"> Branching Factor</w:t>
            </w:r>
            <w:r>
              <w:rPr>
                <w:noProof/>
                <w:webHidden/>
              </w:rPr>
              <w:tab/>
            </w:r>
            <w:r>
              <w:rPr>
                <w:noProof/>
                <w:webHidden/>
              </w:rPr>
              <w:fldChar w:fldCharType="begin"/>
            </w:r>
            <w:r>
              <w:rPr>
                <w:noProof/>
                <w:webHidden/>
              </w:rPr>
              <w:instrText xml:space="preserve"> PAGEREF _Toc396914428 \h </w:instrText>
            </w:r>
            <w:r>
              <w:rPr>
                <w:noProof/>
                <w:webHidden/>
              </w:rPr>
            </w:r>
            <w:r>
              <w:rPr>
                <w:noProof/>
                <w:webHidden/>
              </w:rPr>
              <w:fldChar w:fldCharType="separate"/>
            </w:r>
            <w:r w:rsidR="00DC0160">
              <w:rPr>
                <w:noProof/>
                <w:webHidden/>
              </w:rPr>
              <w:t>42</w:t>
            </w:r>
            <w:r>
              <w:rPr>
                <w:noProof/>
                <w:webHidden/>
              </w:rPr>
              <w:fldChar w:fldCharType="end"/>
            </w:r>
          </w:hyperlink>
        </w:p>
        <w:p w14:paraId="295E3584"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29" w:history="1">
            <w:r w:rsidRPr="009662FD">
              <w:rPr>
                <w:rStyle w:val="Hyperlink"/>
                <w:noProof/>
              </w:rPr>
              <w:t>5.12</w:t>
            </w:r>
            <w:r>
              <w:rPr>
                <w:rFonts w:asciiTheme="minorHAnsi" w:eastAsiaTheme="minorEastAsia" w:hAnsiTheme="minorHAnsi" w:cstheme="minorBidi"/>
                <w:smallCaps w:val="0"/>
                <w:noProof/>
                <w:sz w:val="22"/>
                <w:szCs w:val="22"/>
                <w:lang w:val="en-IE" w:eastAsia="en-IE"/>
              </w:rPr>
              <w:tab/>
            </w:r>
            <w:r w:rsidRPr="009662FD">
              <w:rPr>
                <w:rStyle w:val="Hyperlink"/>
                <w:noProof/>
              </w:rPr>
              <w:t>Pheromone reset</w:t>
            </w:r>
            <w:r>
              <w:rPr>
                <w:noProof/>
                <w:webHidden/>
              </w:rPr>
              <w:tab/>
            </w:r>
            <w:r>
              <w:rPr>
                <w:noProof/>
                <w:webHidden/>
              </w:rPr>
              <w:fldChar w:fldCharType="begin"/>
            </w:r>
            <w:r>
              <w:rPr>
                <w:noProof/>
                <w:webHidden/>
              </w:rPr>
              <w:instrText xml:space="preserve"> PAGEREF _Toc396914429 \h </w:instrText>
            </w:r>
            <w:r>
              <w:rPr>
                <w:noProof/>
                <w:webHidden/>
              </w:rPr>
            </w:r>
            <w:r>
              <w:rPr>
                <w:noProof/>
                <w:webHidden/>
              </w:rPr>
              <w:fldChar w:fldCharType="separate"/>
            </w:r>
            <w:r w:rsidR="00DC0160">
              <w:rPr>
                <w:noProof/>
                <w:webHidden/>
              </w:rPr>
              <w:t>43</w:t>
            </w:r>
            <w:r>
              <w:rPr>
                <w:noProof/>
                <w:webHidden/>
              </w:rPr>
              <w:fldChar w:fldCharType="end"/>
            </w:r>
          </w:hyperlink>
        </w:p>
        <w:p w14:paraId="1E37C3ED"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30" w:history="1">
            <w:r w:rsidRPr="009662FD">
              <w:rPr>
                <w:rStyle w:val="Hyperlink"/>
                <w:noProof/>
              </w:rPr>
              <w:t>5.13</w:t>
            </w:r>
            <w:r>
              <w:rPr>
                <w:rFonts w:asciiTheme="minorHAnsi" w:eastAsiaTheme="minorEastAsia" w:hAnsiTheme="minorHAnsi" w:cstheme="minorBidi"/>
                <w:smallCaps w:val="0"/>
                <w:noProof/>
                <w:sz w:val="22"/>
                <w:szCs w:val="22"/>
                <w:lang w:val="en-IE" w:eastAsia="en-IE"/>
              </w:rPr>
              <w:tab/>
            </w:r>
            <w:r w:rsidRPr="009662FD">
              <w:rPr>
                <w:rStyle w:val="Hyperlink"/>
                <w:noProof/>
              </w:rPr>
              <w:t>Parallel implementation</w:t>
            </w:r>
            <w:r>
              <w:rPr>
                <w:noProof/>
                <w:webHidden/>
              </w:rPr>
              <w:tab/>
            </w:r>
            <w:r>
              <w:rPr>
                <w:noProof/>
                <w:webHidden/>
              </w:rPr>
              <w:fldChar w:fldCharType="begin"/>
            </w:r>
            <w:r>
              <w:rPr>
                <w:noProof/>
                <w:webHidden/>
              </w:rPr>
              <w:instrText xml:space="preserve"> PAGEREF _Toc396914430 \h </w:instrText>
            </w:r>
            <w:r>
              <w:rPr>
                <w:noProof/>
                <w:webHidden/>
              </w:rPr>
            </w:r>
            <w:r>
              <w:rPr>
                <w:noProof/>
                <w:webHidden/>
              </w:rPr>
              <w:fldChar w:fldCharType="separate"/>
            </w:r>
            <w:r w:rsidR="00DC0160">
              <w:rPr>
                <w:noProof/>
                <w:webHidden/>
              </w:rPr>
              <w:t>43</w:t>
            </w:r>
            <w:r>
              <w:rPr>
                <w:noProof/>
                <w:webHidden/>
              </w:rPr>
              <w:fldChar w:fldCharType="end"/>
            </w:r>
          </w:hyperlink>
        </w:p>
        <w:p w14:paraId="5C640CB3"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31" w:history="1">
            <w:r w:rsidRPr="009662FD">
              <w:rPr>
                <w:rStyle w:val="Hyperlink"/>
                <w:noProof/>
              </w:rPr>
              <w:t>5.14</w:t>
            </w:r>
            <w:r>
              <w:rPr>
                <w:rFonts w:asciiTheme="minorHAnsi" w:eastAsiaTheme="minorEastAsia" w:hAnsiTheme="minorHAnsi" w:cstheme="minorBidi"/>
                <w:smallCaps w:val="0"/>
                <w:noProof/>
                <w:sz w:val="22"/>
                <w:szCs w:val="22"/>
                <w:lang w:val="en-IE" w:eastAsia="en-IE"/>
              </w:rPr>
              <w:tab/>
            </w:r>
            <w:r w:rsidRPr="009662FD">
              <w:rPr>
                <w:rStyle w:val="Hyperlink"/>
                <w:noProof/>
              </w:rPr>
              <w:t>Convergence</w:t>
            </w:r>
            <w:r>
              <w:rPr>
                <w:noProof/>
                <w:webHidden/>
              </w:rPr>
              <w:tab/>
            </w:r>
            <w:r>
              <w:rPr>
                <w:noProof/>
                <w:webHidden/>
              </w:rPr>
              <w:fldChar w:fldCharType="begin"/>
            </w:r>
            <w:r>
              <w:rPr>
                <w:noProof/>
                <w:webHidden/>
              </w:rPr>
              <w:instrText xml:space="preserve"> PAGEREF _Toc396914431 \h </w:instrText>
            </w:r>
            <w:r>
              <w:rPr>
                <w:noProof/>
                <w:webHidden/>
              </w:rPr>
            </w:r>
            <w:r>
              <w:rPr>
                <w:noProof/>
                <w:webHidden/>
              </w:rPr>
              <w:fldChar w:fldCharType="separate"/>
            </w:r>
            <w:r w:rsidR="00DC0160">
              <w:rPr>
                <w:noProof/>
                <w:webHidden/>
              </w:rPr>
              <w:t>44</w:t>
            </w:r>
            <w:r>
              <w:rPr>
                <w:noProof/>
                <w:webHidden/>
              </w:rPr>
              <w:fldChar w:fldCharType="end"/>
            </w:r>
          </w:hyperlink>
        </w:p>
        <w:p w14:paraId="05481250"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32" w:history="1">
            <w:r w:rsidRPr="009662FD">
              <w:rPr>
                <w:rStyle w:val="Hyperlink"/>
                <w:noProof/>
              </w:rPr>
              <w:t>5.15</w:t>
            </w:r>
            <w:r>
              <w:rPr>
                <w:rFonts w:asciiTheme="minorHAnsi" w:eastAsiaTheme="minorEastAsia" w:hAnsiTheme="minorHAnsi" w:cstheme="minorBidi"/>
                <w:smallCaps w:val="0"/>
                <w:noProof/>
                <w:sz w:val="22"/>
                <w:szCs w:val="22"/>
                <w:lang w:val="en-IE" w:eastAsia="en-IE"/>
              </w:rPr>
              <w:tab/>
            </w:r>
            <w:r w:rsidRPr="009662FD">
              <w:rPr>
                <w:rStyle w:val="Hyperlink"/>
                <w:noProof/>
              </w:rPr>
              <w:t>Conclusion</w:t>
            </w:r>
            <w:r>
              <w:rPr>
                <w:noProof/>
                <w:webHidden/>
              </w:rPr>
              <w:tab/>
            </w:r>
            <w:r>
              <w:rPr>
                <w:noProof/>
                <w:webHidden/>
              </w:rPr>
              <w:fldChar w:fldCharType="begin"/>
            </w:r>
            <w:r>
              <w:rPr>
                <w:noProof/>
                <w:webHidden/>
              </w:rPr>
              <w:instrText xml:space="preserve"> PAGEREF _Toc396914432 \h </w:instrText>
            </w:r>
            <w:r>
              <w:rPr>
                <w:noProof/>
                <w:webHidden/>
              </w:rPr>
            </w:r>
            <w:r>
              <w:rPr>
                <w:noProof/>
                <w:webHidden/>
              </w:rPr>
              <w:fldChar w:fldCharType="separate"/>
            </w:r>
            <w:r w:rsidR="00DC0160">
              <w:rPr>
                <w:noProof/>
                <w:webHidden/>
              </w:rPr>
              <w:t>44</w:t>
            </w:r>
            <w:r>
              <w:rPr>
                <w:noProof/>
                <w:webHidden/>
              </w:rPr>
              <w:fldChar w:fldCharType="end"/>
            </w:r>
          </w:hyperlink>
        </w:p>
        <w:p w14:paraId="38F32E07" w14:textId="77777777" w:rsidR="00F133C8" w:rsidRDefault="00F133C8">
          <w:pPr>
            <w:pStyle w:val="TOC1"/>
            <w:tabs>
              <w:tab w:val="left" w:pos="403"/>
            </w:tabs>
            <w:rPr>
              <w:rFonts w:asciiTheme="minorHAnsi" w:eastAsiaTheme="minorEastAsia" w:hAnsiTheme="minorHAnsi" w:cstheme="minorBidi"/>
              <w:b w:val="0"/>
              <w:caps w:val="0"/>
              <w:noProof/>
              <w:sz w:val="22"/>
              <w:szCs w:val="22"/>
              <w:lang w:val="en-IE" w:eastAsia="en-IE"/>
            </w:rPr>
          </w:pPr>
          <w:hyperlink w:anchor="_Toc396914433" w:history="1">
            <w:r w:rsidRPr="009662FD">
              <w:rPr>
                <w:rStyle w:val="Hyperlink"/>
                <w:noProof/>
              </w:rPr>
              <w:t>6</w:t>
            </w:r>
            <w:r>
              <w:rPr>
                <w:rFonts w:asciiTheme="minorHAnsi" w:eastAsiaTheme="minorEastAsia" w:hAnsiTheme="minorHAnsi" w:cstheme="minorBidi"/>
                <w:b w:val="0"/>
                <w:caps w:val="0"/>
                <w:noProof/>
                <w:sz w:val="22"/>
                <w:szCs w:val="22"/>
                <w:lang w:val="en-IE" w:eastAsia="en-IE"/>
              </w:rPr>
              <w:tab/>
            </w:r>
            <w:r w:rsidRPr="009662FD">
              <w:rPr>
                <w:rStyle w:val="Hyperlink"/>
                <w:noProof/>
              </w:rPr>
              <w:t>The Genetic algorithm</w:t>
            </w:r>
            <w:r>
              <w:rPr>
                <w:noProof/>
                <w:webHidden/>
              </w:rPr>
              <w:tab/>
            </w:r>
            <w:r>
              <w:rPr>
                <w:noProof/>
                <w:webHidden/>
              </w:rPr>
              <w:fldChar w:fldCharType="begin"/>
            </w:r>
            <w:r>
              <w:rPr>
                <w:noProof/>
                <w:webHidden/>
              </w:rPr>
              <w:instrText xml:space="preserve"> PAGEREF _Toc396914433 \h </w:instrText>
            </w:r>
            <w:r>
              <w:rPr>
                <w:noProof/>
                <w:webHidden/>
              </w:rPr>
            </w:r>
            <w:r>
              <w:rPr>
                <w:noProof/>
                <w:webHidden/>
              </w:rPr>
              <w:fldChar w:fldCharType="separate"/>
            </w:r>
            <w:r w:rsidR="00DC0160">
              <w:rPr>
                <w:noProof/>
                <w:webHidden/>
              </w:rPr>
              <w:t>47</w:t>
            </w:r>
            <w:r>
              <w:rPr>
                <w:noProof/>
                <w:webHidden/>
              </w:rPr>
              <w:fldChar w:fldCharType="end"/>
            </w:r>
          </w:hyperlink>
        </w:p>
        <w:p w14:paraId="64398766"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34" w:history="1">
            <w:r w:rsidRPr="009662FD">
              <w:rPr>
                <w:rStyle w:val="Hyperlink"/>
                <w:noProof/>
              </w:rPr>
              <w:t>6.1</w:t>
            </w:r>
            <w:r>
              <w:rPr>
                <w:rFonts w:asciiTheme="minorHAnsi" w:eastAsiaTheme="minorEastAsia" w:hAnsiTheme="minorHAnsi" w:cstheme="minorBidi"/>
                <w:smallCaps w:val="0"/>
                <w:noProof/>
                <w:sz w:val="22"/>
                <w:szCs w:val="22"/>
                <w:lang w:val="en-IE" w:eastAsia="en-IE"/>
              </w:rPr>
              <w:tab/>
            </w:r>
            <w:r w:rsidRPr="009662FD">
              <w:rPr>
                <w:rStyle w:val="Hyperlink"/>
                <w:noProof/>
              </w:rPr>
              <w:t>Introduction</w:t>
            </w:r>
            <w:r>
              <w:rPr>
                <w:noProof/>
                <w:webHidden/>
              </w:rPr>
              <w:tab/>
            </w:r>
            <w:r>
              <w:rPr>
                <w:noProof/>
                <w:webHidden/>
              </w:rPr>
              <w:fldChar w:fldCharType="begin"/>
            </w:r>
            <w:r>
              <w:rPr>
                <w:noProof/>
                <w:webHidden/>
              </w:rPr>
              <w:instrText xml:space="preserve"> PAGEREF _Toc396914434 \h </w:instrText>
            </w:r>
            <w:r>
              <w:rPr>
                <w:noProof/>
                <w:webHidden/>
              </w:rPr>
            </w:r>
            <w:r>
              <w:rPr>
                <w:noProof/>
                <w:webHidden/>
              </w:rPr>
              <w:fldChar w:fldCharType="separate"/>
            </w:r>
            <w:r w:rsidR="00DC0160">
              <w:rPr>
                <w:noProof/>
                <w:webHidden/>
              </w:rPr>
              <w:t>47</w:t>
            </w:r>
            <w:r>
              <w:rPr>
                <w:noProof/>
                <w:webHidden/>
              </w:rPr>
              <w:fldChar w:fldCharType="end"/>
            </w:r>
          </w:hyperlink>
        </w:p>
        <w:p w14:paraId="0E0C517D"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35" w:history="1">
            <w:r w:rsidRPr="009662FD">
              <w:rPr>
                <w:rStyle w:val="Hyperlink"/>
                <w:noProof/>
                <w:lang w:val="en-IE"/>
              </w:rPr>
              <w:t>6.2</w:t>
            </w:r>
            <w:r>
              <w:rPr>
                <w:rFonts w:asciiTheme="minorHAnsi" w:eastAsiaTheme="minorEastAsia" w:hAnsiTheme="minorHAnsi" w:cstheme="minorBidi"/>
                <w:smallCaps w:val="0"/>
                <w:noProof/>
                <w:sz w:val="22"/>
                <w:szCs w:val="22"/>
                <w:lang w:val="en-IE" w:eastAsia="en-IE"/>
              </w:rPr>
              <w:tab/>
            </w:r>
            <w:r w:rsidRPr="009662FD">
              <w:rPr>
                <w:rStyle w:val="Hyperlink"/>
                <w:noProof/>
                <w:lang w:val="en-IE"/>
              </w:rPr>
              <w:t>The Genetic Algorithm</w:t>
            </w:r>
            <w:r>
              <w:rPr>
                <w:noProof/>
                <w:webHidden/>
              </w:rPr>
              <w:tab/>
            </w:r>
            <w:r>
              <w:rPr>
                <w:noProof/>
                <w:webHidden/>
              </w:rPr>
              <w:fldChar w:fldCharType="begin"/>
            </w:r>
            <w:r>
              <w:rPr>
                <w:noProof/>
                <w:webHidden/>
              </w:rPr>
              <w:instrText xml:space="preserve"> PAGEREF _Toc396914435 \h </w:instrText>
            </w:r>
            <w:r>
              <w:rPr>
                <w:noProof/>
                <w:webHidden/>
              </w:rPr>
            </w:r>
            <w:r>
              <w:rPr>
                <w:noProof/>
                <w:webHidden/>
              </w:rPr>
              <w:fldChar w:fldCharType="separate"/>
            </w:r>
            <w:r w:rsidR="00DC0160">
              <w:rPr>
                <w:noProof/>
                <w:webHidden/>
              </w:rPr>
              <w:t>47</w:t>
            </w:r>
            <w:r>
              <w:rPr>
                <w:noProof/>
                <w:webHidden/>
              </w:rPr>
              <w:fldChar w:fldCharType="end"/>
            </w:r>
          </w:hyperlink>
        </w:p>
        <w:p w14:paraId="099EDE70"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36" w:history="1">
            <w:r w:rsidRPr="009662FD">
              <w:rPr>
                <w:rStyle w:val="Hyperlink"/>
                <w:noProof/>
              </w:rPr>
              <w:t>6.3</w:t>
            </w:r>
            <w:r>
              <w:rPr>
                <w:rFonts w:asciiTheme="minorHAnsi" w:eastAsiaTheme="minorEastAsia" w:hAnsiTheme="minorHAnsi" w:cstheme="minorBidi"/>
                <w:smallCaps w:val="0"/>
                <w:noProof/>
                <w:sz w:val="22"/>
                <w:szCs w:val="22"/>
                <w:lang w:val="en-IE" w:eastAsia="en-IE"/>
              </w:rPr>
              <w:tab/>
            </w:r>
            <w:r w:rsidRPr="009662FD">
              <w:rPr>
                <w:rStyle w:val="Hyperlink"/>
                <w:noProof/>
              </w:rPr>
              <w:t>Selection</w:t>
            </w:r>
            <w:r>
              <w:rPr>
                <w:noProof/>
                <w:webHidden/>
              </w:rPr>
              <w:tab/>
            </w:r>
            <w:r>
              <w:rPr>
                <w:noProof/>
                <w:webHidden/>
              </w:rPr>
              <w:fldChar w:fldCharType="begin"/>
            </w:r>
            <w:r>
              <w:rPr>
                <w:noProof/>
                <w:webHidden/>
              </w:rPr>
              <w:instrText xml:space="preserve"> PAGEREF _Toc396914436 \h </w:instrText>
            </w:r>
            <w:r>
              <w:rPr>
                <w:noProof/>
                <w:webHidden/>
              </w:rPr>
            </w:r>
            <w:r>
              <w:rPr>
                <w:noProof/>
                <w:webHidden/>
              </w:rPr>
              <w:fldChar w:fldCharType="separate"/>
            </w:r>
            <w:r w:rsidR="00DC0160">
              <w:rPr>
                <w:noProof/>
                <w:webHidden/>
              </w:rPr>
              <w:t>48</w:t>
            </w:r>
            <w:r>
              <w:rPr>
                <w:noProof/>
                <w:webHidden/>
              </w:rPr>
              <w:fldChar w:fldCharType="end"/>
            </w:r>
          </w:hyperlink>
        </w:p>
        <w:p w14:paraId="2EC820BE"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37" w:history="1">
            <w:r w:rsidRPr="009662FD">
              <w:rPr>
                <w:rStyle w:val="Hyperlink"/>
                <w:noProof/>
              </w:rPr>
              <w:t>6.3.1</w:t>
            </w:r>
            <w:r>
              <w:rPr>
                <w:rFonts w:asciiTheme="minorHAnsi" w:eastAsiaTheme="minorEastAsia" w:hAnsiTheme="minorHAnsi" w:cstheme="minorBidi"/>
                <w:i w:val="0"/>
                <w:noProof/>
                <w:sz w:val="22"/>
                <w:szCs w:val="22"/>
                <w:lang w:val="en-IE" w:eastAsia="en-IE"/>
              </w:rPr>
              <w:tab/>
            </w:r>
            <w:r w:rsidRPr="009662FD">
              <w:rPr>
                <w:rStyle w:val="Hyperlink"/>
                <w:noProof/>
              </w:rPr>
              <w:t>Roulette Wheel Selection</w:t>
            </w:r>
            <w:r>
              <w:rPr>
                <w:noProof/>
                <w:webHidden/>
              </w:rPr>
              <w:tab/>
            </w:r>
            <w:r>
              <w:rPr>
                <w:noProof/>
                <w:webHidden/>
              </w:rPr>
              <w:fldChar w:fldCharType="begin"/>
            </w:r>
            <w:r>
              <w:rPr>
                <w:noProof/>
                <w:webHidden/>
              </w:rPr>
              <w:instrText xml:space="preserve"> PAGEREF _Toc396914437 \h </w:instrText>
            </w:r>
            <w:r>
              <w:rPr>
                <w:noProof/>
                <w:webHidden/>
              </w:rPr>
            </w:r>
            <w:r>
              <w:rPr>
                <w:noProof/>
                <w:webHidden/>
              </w:rPr>
              <w:fldChar w:fldCharType="separate"/>
            </w:r>
            <w:r w:rsidR="00DC0160">
              <w:rPr>
                <w:noProof/>
                <w:webHidden/>
              </w:rPr>
              <w:t>48</w:t>
            </w:r>
            <w:r>
              <w:rPr>
                <w:noProof/>
                <w:webHidden/>
              </w:rPr>
              <w:fldChar w:fldCharType="end"/>
            </w:r>
          </w:hyperlink>
        </w:p>
        <w:p w14:paraId="4E9CD963"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38" w:history="1">
            <w:r w:rsidRPr="009662FD">
              <w:rPr>
                <w:rStyle w:val="Hyperlink"/>
                <w:noProof/>
              </w:rPr>
              <w:t>6.3.2</w:t>
            </w:r>
            <w:r>
              <w:rPr>
                <w:rFonts w:asciiTheme="minorHAnsi" w:eastAsiaTheme="minorEastAsia" w:hAnsiTheme="minorHAnsi" w:cstheme="minorBidi"/>
                <w:i w:val="0"/>
                <w:noProof/>
                <w:sz w:val="22"/>
                <w:szCs w:val="22"/>
                <w:lang w:val="en-IE" w:eastAsia="en-IE"/>
              </w:rPr>
              <w:tab/>
            </w:r>
            <w:r w:rsidRPr="009662FD">
              <w:rPr>
                <w:rStyle w:val="Hyperlink"/>
                <w:noProof/>
              </w:rPr>
              <w:t>Elitism</w:t>
            </w:r>
            <w:r>
              <w:rPr>
                <w:noProof/>
                <w:webHidden/>
              </w:rPr>
              <w:tab/>
            </w:r>
            <w:r>
              <w:rPr>
                <w:noProof/>
                <w:webHidden/>
              </w:rPr>
              <w:fldChar w:fldCharType="begin"/>
            </w:r>
            <w:r>
              <w:rPr>
                <w:noProof/>
                <w:webHidden/>
              </w:rPr>
              <w:instrText xml:space="preserve"> PAGEREF _Toc396914438 \h </w:instrText>
            </w:r>
            <w:r>
              <w:rPr>
                <w:noProof/>
                <w:webHidden/>
              </w:rPr>
            </w:r>
            <w:r>
              <w:rPr>
                <w:noProof/>
                <w:webHidden/>
              </w:rPr>
              <w:fldChar w:fldCharType="separate"/>
            </w:r>
            <w:r w:rsidR="00DC0160">
              <w:rPr>
                <w:noProof/>
                <w:webHidden/>
              </w:rPr>
              <w:t>49</w:t>
            </w:r>
            <w:r>
              <w:rPr>
                <w:noProof/>
                <w:webHidden/>
              </w:rPr>
              <w:fldChar w:fldCharType="end"/>
            </w:r>
          </w:hyperlink>
        </w:p>
        <w:p w14:paraId="724C85ED"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39" w:history="1">
            <w:r w:rsidRPr="009662FD">
              <w:rPr>
                <w:rStyle w:val="Hyperlink"/>
                <w:noProof/>
              </w:rPr>
              <w:t>6.3.3</w:t>
            </w:r>
            <w:r>
              <w:rPr>
                <w:rFonts w:asciiTheme="minorHAnsi" w:eastAsiaTheme="minorEastAsia" w:hAnsiTheme="minorHAnsi" w:cstheme="minorBidi"/>
                <w:i w:val="0"/>
                <w:noProof/>
                <w:sz w:val="22"/>
                <w:szCs w:val="22"/>
                <w:lang w:val="en-IE" w:eastAsia="en-IE"/>
              </w:rPr>
              <w:tab/>
            </w:r>
            <w:r w:rsidRPr="009662FD">
              <w:rPr>
                <w:rStyle w:val="Hyperlink"/>
                <w:noProof/>
              </w:rPr>
              <w:t>Tournament selection</w:t>
            </w:r>
            <w:r>
              <w:rPr>
                <w:noProof/>
                <w:webHidden/>
              </w:rPr>
              <w:tab/>
            </w:r>
            <w:r>
              <w:rPr>
                <w:noProof/>
                <w:webHidden/>
              </w:rPr>
              <w:fldChar w:fldCharType="begin"/>
            </w:r>
            <w:r>
              <w:rPr>
                <w:noProof/>
                <w:webHidden/>
              </w:rPr>
              <w:instrText xml:space="preserve"> PAGEREF _Toc396914439 \h </w:instrText>
            </w:r>
            <w:r>
              <w:rPr>
                <w:noProof/>
                <w:webHidden/>
              </w:rPr>
            </w:r>
            <w:r>
              <w:rPr>
                <w:noProof/>
                <w:webHidden/>
              </w:rPr>
              <w:fldChar w:fldCharType="separate"/>
            </w:r>
            <w:r w:rsidR="00DC0160">
              <w:rPr>
                <w:noProof/>
                <w:webHidden/>
              </w:rPr>
              <w:t>49</w:t>
            </w:r>
            <w:r>
              <w:rPr>
                <w:noProof/>
                <w:webHidden/>
              </w:rPr>
              <w:fldChar w:fldCharType="end"/>
            </w:r>
          </w:hyperlink>
        </w:p>
        <w:p w14:paraId="7CBAC291"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40" w:history="1">
            <w:r w:rsidRPr="009662FD">
              <w:rPr>
                <w:rStyle w:val="Hyperlink"/>
                <w:noProof/>
              </w:rPr>
              <w:t>6.4</w:t>
            </w:r>
            <w:r>
              <w:rPr>
                <w:rFonts w:asciiTheme="minorHAnsi" w:eastAsiaTheme="minorEastAsia" w:hAnsiTheme="minorHAnsi" w:cstheme="minorBidi"/>
                <w:smallCaps w:val="0"/>
                <w:noProof/>
                <w:sz w:val="22"/>
                <w:szCs w:val="22"/>
                <w:lang w:val="en-IE" w:eastAsia="en-IE"/>
              </w:rPr>
              <w:tab/>
            </w:r>
            <w:r w:rsidRPr="009662FD">
              <w:rPr>
                <w:rStyle w:val="Hyperlink"/>
                <w:noProof/>
              </w:rPr>
              <w:t>Genetic operators</w:t>
            </w:r>
            <w:r>
              <w:rPr>
                <w:noProof/>
                <w:webHidden/>
              </w:rPr>
              <w:tab/>
            </w:r>
            <w:r>
              <w:rPr>
                <w:noProof/>
                <w:webHidden/>
              </w:rPr>
              <w:fldChar w:fldCharType="begin"/>
            </w:r>
            <w:r>
              <w:rPr>
                <w:noProof/>
                <w:webHidden/>
              </w:rPr>
              <w:instrText xml:space="preserve"> PAGEREF _Toc396914440 \h </w:instrText>
            </w:r>
            <w:r>
              <w:rPr>
                <w:noProof/>
                <w:webHidden/>
              </w:rPr>
            </w:r>
            <w:r>
              <w:rPr>
                <w:noProof/>
                <w:webHidden/>
              </w:rPr>
              <w:fldChar w:fldCharType="separate"/>
            </w:r>
            <w:r w:rsidR="00DC0160">
              <w:rPr>
                <w:noProof/>
                <w:webHidden/>
              </w:rPr>
              <w:t>49</w:t>
            </w:r>
            <w:r>
              <w:rPr>
                <w:noProof/>
                <w:webHidden/>
              </w:rPr>
              <w:fldChar w:fldCharType="end"/>
            </w:r>
          </w:hyperlink>
        </w:p>
        <w:p w14:paraId="23C71D0E"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41" w:history="1">
            <w:r w:rsidRPr="009662FD">
              <w:rPr>
                <w:rStyle w:val="Hyperlink"/>
                <w:noProof/>
              </w:rPr>
              <w:t>6.4.1</w:t>
            </w:r>
            <w:r>
              <w:rPr>
                <w:rFonts w:asciiTheme="minorHAnsi" w:eastAsiaTheme="minorEastAsia" w:hAnsiTheme="minorHAnsi" w:cstheme="minorBidi"/>
                <w:i w:val="0"/>
                <w:noProof/>
                <w:sz w:val="22"/>
                <w:szCs w:val="22"/>
                <w:lang w:val="en-IE" w:eastAsia="en-IE"/>
              </w:rPr>
              <w:tab/>
            </w:r>
            <w:r w:rsidRPr="009662FD">
              <w:rPr>
                <w:rStyle w:val="Hyperlink"/>
                <w:noProof/>
              </w:rPr>
              <w:t>Crossover</w:t>
            </w:r>
            <w:r>
              <w:rPr>
                <w:noProof/>
                <w:webHidden/>
              </w:rPr>
              <w:tab/>
            </w:r>
            <w:r>
              <w:rPr>
                <w:noProof/>
                <w:webHidden/>
              </w:rPr>
              <w:fldChar w:fldCharType="begin"/>
            </w:r>
            <w:r>
              <w:rPr>
                <w:noProof/>
                <w:webHidden/>
              </w:rPr>
              <w:instrText xml:space="preserve"> PAGEREF _Toc396914441 \h </w:instrText>
            </w:r>
            <w:r>
              <w:rPr>
                <w:noProof/>
                <w:webHidden/>
              </w:rPr>
            </w:r>
            <w:r>
              <w:rPr>
                <w:noProof/>
                <w:webHidden/>
              </w:rPr>
              <w:fldChar w:fldCharType="separate"/>
            </w:r>
            <w:r w:rsidR="00DC0160">
              <w:rPr>
                <w:noProof/>
                <w:webHidden/>
              </w:rPr>
              <w:t>49</w:t>
            </w:r>
            <w:r>
              <w:rPr>
                <w:noProof/>
                <w:webHidden/>
              </w:rPr>
              <w:fldChar w:fldCharType="end"/>
            </w:r>
          </w:hyperlink>
        </w:p>
        <w:p w14:paraId="28B2569D"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42" w:history="1">
            <w:r w:rsidRPr="009662FD">
              <w:rPr>
                <w:rStyle w:val="Hyperlink"/>
                <w:noProof/>
              </w:rPr>
              <w:t>6.4.2</w:t>
            </w:r>
            <w:r>
              <w:rPr>
                <w:rFonts w:asciiTheme="minorHAnsi" w:eastAsiaTheme="minorEastAsia" w:hAnsiTheme="minorHAnsi" w:cstheme="minorBidi"/>
                <w:i w:val="0"/>
                <w:noProof/>
                <w:sz w:val="22"/>
                <w:szCs w:val="22"/>
                <w:lang w:val="en-IE" w:eastAsia="en-IE"/>
              </w:rPr>
              <w:tab/>
            </w:r>
            <w:r w:rsidRPr="009662FD">
              <w:rPr>
                <w:rStyle w:val="Hyperlink"/>
                <w:noProof/>
              </w:rPr>
              <w:t>Multi point crossover</w:t>
            </w:r>
            <w:r>
              <w:rPr>
                <w:noProof/>
                <w:webHidden/>
              </w:rPr>
              <w:tab/>
            </w:r>
            <w:r>
              <w:rPr>
                <w:noProof/>
                <w:webHidden/>
              </w:rPr>
              <w:fldChar w:fldCharType="begin"/>
            </w:r>
            <w:r>
              <w:rPr>
                <w:noProof/>
                <w:webHidden/>
              </w:rPr>
              <w:instrText xml:space="preserve"> PAGEREF _Toc396914442 \h </w:instrText>
            </w:r>
            <w:r>
              <w:rPr>
                <w:noProof/>
                <w:webHidden/>
              </w:rPr>
            </w:r>
            <w:r>
              <w:rPr>
                <w:noProof/>
                <w:webHidden/>
              </w:rPr>
              <w:fldChar w:fldCharType="separate"/>
            </w:r>
            <w:r w:rsidR="00DC0160">
              <w:rPr>
                <w:noProof/>
                <w:webHidden/>
              </w:rPr>
              <w:t>50</w:t>
            </w:r>
            <w:r>
              <w:rPr>
                <w:noProof/>
                <w:webHidden/>
              </w:rPr>
              <w:fldChar w:fldCharType="end"/>
            </w:r>
          </w:hyperlink>
        </w:p>
        <w:p w14:paraId="5CB1852C"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43" w:history="1">
            <w:r w:rsidRPr="009662FD">
              <w:rPr>
                <w:rStyle w:val="Hyperlink"/>
                <w:noProof/>
              </w:rPr>
              <w:t>6.4.3</w:t>
            </w:r>
            <w:r>
              <w:rPr>
                <w:rFonts w:asciiTheme="minorHAnsi" w:eastAsiaTheme="minorEastAsia" w:hAnsiTheme="minorHAnsi" w:cstheme="minorBidi"/>
                <w:i w:val="0"/>
                <w:noProof/>
                <w:sz w:val="22"/>
                <w:szCs w:val="22"/>
                <w:lang w:val="en-IE" w:eastAsia="en-IE"/>
              </w:rPr>
              <w:tab/>
            </w:r>
            <w:r w:rsidRPr="009662FD">
              <w:rPr>
                <w:rStyle w:val="Hyperlink"/>
                <w:noProof/>
              </w:rPr>
              <w:t>Mutation</w:t>
            </w:r>
            <w:r>
              <w:rPr>
                <w:noProof/>
                <w:webHidden/>
              </w:rPr>
              <w:tab/>
            </w:r>
            <w:r>
              <w:rPr>
                <w:noProof/>
                <w:webHidden/>
              </w:rPr>
              <w:fldChar w:fldCharType="begin"/>
            </w:r>
            <w:r>
              <w:rPr>
                <w:noProof/>
                <w:webHidden/>
              </w:rPr>
              <w:instrText xml:space="preserve"> PAGEREF _Toc396914443 \h </w:instrText>
            </w:r>
            <w:r>
              <w:rPr>
                <w:noProof/>
                <w:webHidden/>
              </w:rPr>
            </w:r>
            <w:r>
              <w:rPr>
                <w:noProof/>
                <w:webHidden/>
              </w:rPr>
              <w:fldChar w:fldCharType="separate"/>
            </w:r>
            <w:r w:rsidR="00DC0160">
              <w:rPr>
                <w:noProof/>
                <w:webHidden/>
              </w:rPr>
              <w:t>51</w:t>
            </w:r>
            <w:r>
              <w:rPr>
                <w:noProof/>
                <w:webHidden/>
              </w:rPr>
              <w:fldChar w:fldCharType="end"/>
            </w:r>
          </w:hyperlink>
        </w:p>
        <w:p w14:paraId="214ED568"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44" w:history="1">
            <w:r w:rsidRPr="009662FD">
              <w:rPr>
                <w:rStyle w:val="Hyperlink"/>
                <w:noProof/>
              </w:rPr>
              <w:t>6.5</w:t>
            </w:r>
            <w:r>
              <w:rPr>
                <w:rFonts w:asciiTheme="minorHAnsi" w:eastAsiaTheme="minorEastAsia" w:hAnsiTheme="minorHAnsi" w:cstheme="minorBidi"/>
                <w:smallCaps w:val="0"/>
                <w:noProof/>
                <w:sz w:val="22"/>
                <w:szCs w:val="22"/>
                <w:lang w:val="en-IE" w:eastAsia="en-IE"/>
              </w:rPr>
              <w:tab/>
            </w:r>
            <w:r w:rsidRPr="009662FD">
              <w:rPr>
                <w:rStyle w:val="Hyperlink"/>
                <w:noProof/>
              </w:rPr>
              <w:t>Limitations</w:t>
            </w:r>
            <w:r>
              <w:rPr>
                <w:noProof/>
                <w:webHidden/>
              </w:rPr>
              <w:tab/>
            </w:r>
            <w:r>
              <w:rPr>
                <w:noProof/>
                <w:webHidden/>
              </w:rPr>
              <w:fldChar w:fldCharType="begin"/>
            </w:r>
            <w:r>
              <w:rPr>
                <w:noProof/>
                <w:webHidden/>
              </w:rPr>
              <w:instrText xml:space="preserve"> PAGEREF _Toc396914444 \h </w:instrText>
            </w:r>
            <w:r>
              <w:rPr>
                <w:noProof/>
                <w:webHidden/>
              </w:rPr>
            </w:r>
            <w:r>
              <w:rPr>
                <w:noProof/>
                <w:webHidden/>
              </w:rPr>
              <w:fldChar w:fldCharType="separate"/>
            </w:r>
            <w:r w:rsidR="00DC0160">
              <w:rPr>
                <w:noProof/>
                <w:webHidden/>
              </w:rPr>
              <w:t>51</w:t>
            </w:r>
            <w:r>
              <w:rPr>
                <w:noProof/>
                <w:webHidden/>
              </w:rPr>
              <w:fldChar w:fldCharType="end"/>
            </w:r>
          </w:hyperlink>
        </w:p>
        <w:p w14:paraId="685DCA40"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45" w:history="1">
            <w:r w:rsidRPr="009662FD">
              <w:rPr>
                <w:rStyle w:val="Hyperlink"/>
                <w:noProof/>
              </w:rPr>
              <w:t>6.6</w:t>
            </w:r>
            <w:r>
              <w:rPr>
                <w:rFonts w:asciiTheme="minorHAnsi" w:eastAsiaTheme="minorEastAsia" w:hAnsiTheme="minorHAnsi" w:cstheme="minorBidi"/>
                <w:smallCaps w:val="0"/>
                <w:noProof/>
                <w:sz w:val="22"/>
                <w:szCs w:val="22"/>
                <w:lang w:val="en-IE" w:eastAsia="en-IE"/>
              </w:rPr>
              <w:tab/>
            </w:r>
            <w:r w:rsidRPr="009662FD">
              <w:rPr>
                <w:rStyle w:val="Hyperlink"/>
                <w:noProof/>
              </w:rPr>
              <w:t>Conclusions</w:t>
            </w:r>
            <w:r>
              <w:rPr>
                <w:noProof/>
                <w:webHidden/>
              </w:rPr>
              <w:tab/>
            </w:r>
            <w:r>
              <w:rPr>
                <w:noProof/>
                <w:webHidden/>
              </w:rPr>
              <w:fldChar w:fldCharType="begin"/>
            </w:r>
            <w:r>
              <w:rPr>
                <w:noProof/>
                <w:webHidden/>
              </w:rPr>
              <w:instrText xml:space="preserve"> PAGEREF _Toc396914445 \h </w:instrText>
            </w:r>
            <w:r>
              <w:rPr>
                <w:noProof/>
                <w:webHidden/>
              </w:rPr>
            </w:r>
            <w:r>
              <w:rPr>
                <w:noProof/>
                <w:webHidden/>
              </w:rPr>
              <w:fldChar w:fldCharType="separate"/>
            </w:r>
            <w:r w:rsidR="00DC0160">
              <w:rPr>
                <w:noProof/>
                <w:webHidden/>
              </w:rPr>
              <w:t>51</w:t>
            </w:r>
            <w:r>
              <w:rPr>
                <w:noProof/>
                <w:webHidden/>
              </w:rPr>
              <w:fldChar w:fldCharType="end"/>
            </w:r>
          </w:hyperlink>
        </w:p>
        <w:p w14:paraId="7124E06C" w14:textId="77777777" w:rsidR="00F133C8" w:rsidRDefault="00F133C8">
          <w:pPr>
            <w:pStyle w:val="TOC1"/>
            <w:tabs>
              <w:tab w:val="left" w:pos="403"/>
            </w:tabs>
            <w:rPr>
              <w:rFonts w:asciiTheme="minorHAnsi" w:eastAsiaTheme="minorEastAsia" w:hAnsiTheme="minorHAnsi" w:cstheme="minorBidi"/>
              <w:b w:val="0"/>
              <w:caps w:val="0"/>
              <w:noProof/>
              <w:sz w:val="22"/>
              <w:szCs w:val="22"/>
              <w:lang w:val="en-IE" w:eastAsia="en-IE"/>
            </w:rPr>
          </w:pPr>
          <w:hyperlink w:anchor="_Toc396914446" w:history="1">
            <w:r w:rsidRPr="009662FD">
              <w:rPr>
                <w:rStyle w:val="Hyperlink"/>
                <w:noProof/>
              </w:rPr>
              <w:t>7</w:t>
            </w:r>
            <w:r>
              <w:rPr>
                <w:rFonts w:asciiTheme="minorHAnsi" w:eastAsiaTheme="minorEastAsia" w:hAnsiTheme="minorHAnsi" w:cstheme="minorBidi"/>
                <w:b w:val="0"/>
                <w:caps w:val="0"/>
                <w:noProof/>
                <w:sz w:val="22"/>
                <w:szCs w:val="22"/>
                <w:lang w:val="en-IE" w:eastAsia="en-IE"/>
              </w:rPr>
              <w:tab/>
            </w:r>
            <w:r w:rsidRPr="009662FD">
              <w:rPr>
                <w:rStyle w:val="Hyperlink"/>
                <w:noProof/>
              </w:rPr>
              <w:t>Local Search</w:t>
            </w:r>
            <w:r>
              <w:rPr>
                <w:noProof/>
                <w:webHidden/>
              </w:rPr>
              <w:tab/>
            </w:r>
            <w:r>
              <w:rPr>
                <w:noProof/>
                <w:webHidden/>
              </w:rPr>
              <w:fldChar w:fldCharType="begin"/>
            </w:r>
            <w:r>
              <w:rPr>
                <w:noProof/>
                <w:webHidden/>
              </w:rPr>
              <w:instrText xml:space="preserve"> PAGEREF _Toc396914446 \h </w:instrText>
            </w:r>
            <w:r>
              <w:rPr>
                <w:noProof/>
                <w:webHidden/>
              </w:rPr>
            </w:r>
            <w:r>
              <w:rPr>
                <w:noProof/>
                <w:webHidden/>
              </w:rPr>
              <w:fldChar w:fldCharType="separate"/>
            </w:r>
            <w:r w:rsidR="00DC0160">
              <w:rPr>
                <w:noProof/>
                <w:webHidden/>
              </w:rPr>
              <w:t>53</w:t>
            </w:r>
            <w:r>
              <w:rPr>
                <w:noProof/>
                <w:webHidden/>
              </w:rPr>
              <w:fldChar w:fldCharType="end"/>
            </w:r>
          </w:hyperlink>
        </w:p>
        <w:p w14:paraId="2EC29402"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47" w:history="1">
            <w:r w:rsidRPr="009662FD">
              <w:rPr>
                <w:rStyle w:val="Hyperlink"/>
                <w:noProof/>
              </w:rPr>
              <w:t>7.1</w:t>
            </w:r>
            <w:r>
              <w:rPr>
                <w:rFonts w:asciiTheme="minorHAnsi" w:eastAsiaTheme="minorEastAsia" w:hAnsiTheme="minorHAnsi" w:cstheme="minorBidi"/>
                <w:smallCaps w:val="0"/>
                <w:noProof/>
                <w:sz w:val="22"/>
                <w:szCs w:val="22"/>
                <w:lang w:val="en-IE" w:eastAsia="en-IE"/>
              </w:rPr>
              <w:tab/>
            </w:r>
            <w:r w:rsidRPr="009662FD">
              <w:rPr>
                <w:rStyle w:val="Hyperlink"/>
                <w:noProof/>
              </w:rPr>
              <w:t>Introduction</w:t>
            </w:r>
            <w:r>
              <w:rPr>
                <w:noProof/>
                <w:webHidden/>
              </w:rPr>
              <w:tab/>
            </w:r>
            <w:r>
              <w:rPr>
                <w:noProof/>
                <w:webHidden/>
              </w:rPr>
              <w:fldChar w:fldCharType="begin"/>
            </w:r>
            <w:r>
              <w:rPr>
                <w:noProof/>
                <w:webHidden/>
              </w:rPr>
              <w:instrText xml:space="preserve"> PAGEREF _Toc396914447 \h </w:instrText>
            </w:r>
            <w:r>
              <w:rPr>
                <w:noProof/>
                <w:webHidden/>
              </w:rPr>
            </w:r>
            <w:r>
              <w:rPr>
                <w:noProof/>
                <w:webHidden/>
              </w:rPr>
              <w:fldChar w:fldCharType="separate"/>
            </w:r>
            <w:r w:rsidR="00DC0160">
              <w:rPr>
                <w:noProof/>
                <w:webHidden/>
              </w:rPr>
              <w:t>53</w:t>
            </w:r>
            <w:r>
              <w:rPr>
                <w:noProof/>
                <w:webHidden/>
              </w:rPr>
              <w:fldChar w:fldCharType="end"/>
            </w:r>
          </w:hyperlink>
        </w:p>
        <w:p w14:paraId="79B4E578"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48" w:history="1">
            <w:r w:rsidRPr="009662FD">
              <w:rPr>
                <w:rStyle w:val="Hyperlink"/>
                <w:noProof/>
              </w:rPr>
              <w:t>7.2</w:t>
            </w:r>
            <w:r>
              <w:rPr>
                <w:rFonts w:asciiTheme="minorHAnsi" w:eastAsiaTheme="minorEastAsia" w:hAnsiTheme="minorHAnsi" w:cstheme="minorBidi"/>
                <w:smallCaps w:val="0"/>
                <w:noProof/>
                <w:sz w:val="22"/>
                <w:szCs w:val="22"/>
                <w:lang w:val="en-IE" w:eastAsia="en-IE"/>
              </w:rPr>
              <w:tab/>
            </w:r>
            <w:r w:rsidRPr="009662FD">
              <w:rPr>
                <w:rStyle w:val="Hyperlink"/>
                <w:noProof/>
              </w:rPr>
              <w:t>Local search applied to meta-heuristic</w:t>
            </w:r>
            <w:r>
              <w:rPr>
                <w:noProof/>
                <w:webHidden/>
              </w:rPr>
              <w:tab/>
            </w:r>
            <w:r>
              <w:rPr>
                <w:noProof/>
                <w:webHidden/>
              </w:rPr>
              <w:fldChar w:fldCharType="begin"/>
            </w:r>
            <w:r>
              <w:rPr>
                <w:noProof/>
                <w:webHidden/>
              </w:rPr>
              <w:instrText xml:space="preserve"> PAGEREF _Toc396914448 \h </w:instrText>
            </w:r>
            <w:r>
              <w:rPr>
                <w:noProof/>
                <w:webHidden/>
              </w:rPr>
            </w:r>
            <w:r>
              <w:rPr>
                <w:noProof/>
                <w:webHidden/>
              </w:rPr>
              <w:fldChar w:fldCharType="separate"/>
            </w:r>
            <w:r w:rsidR="00DC0160">
              <w:rPr>
                <w:noProof/>
                <w:webHidden/>
              </w:rPr>
              <w:t>53</w:t>
            </w:r>
            <w:r>
              <w:rPr>
                <w:noProof/>
                <w:webHidden/>
              </w:rPr>
              <w:fldChar w:fldCharType="end"/>
            </w:r>
          </w:hyperlink>
        </w:p>
        <w:p w14:paraId="2BD41725"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49" w:history="1">
            <w:r w:rsidRPr="009662FD">
              <w:rPr>
                <w:rStyle w:val="Hyperlink"/>
                <w:noProof/>
              </w:rPr>
              <w:t>7.3</w:t>
            </w:r>
            <w:r>
              <w:rPr>
                <w:rFonts w:asciiTheme="minorHAnsi" w:eastAsiaTheme="minorEastAsia" w:hAnsiTheme="minorHAnsi" w:cstheme="minorBidi"/>
                <w:smallCaps w:val="0"/>
                <w:noProof/>
                <w:sz w:val="22"/>
                <w:szCs w:val="22"/>
                <w:lang w:val="en-IE" w:eastAsia="en-IE"/>
              </w:rPr>
              <w:tab/>
            </w:r>
            <w:r w:rsidRPr="009662FD">
              <w:rPr>
                <w:rStyle w:val="Hyperlink"/>
                <w:noProof/>
              </w:rPr>
              <w:t>Nearest neighbour</w:t>
            </w:r>
            <w:r>
              <w:rPr>
                <w:noProof/>
                <w:webHidden/>
              </w:rPr>
              <w:tab/>
            </w:r>
            <w:r>
              <w:rPr>
                <w:noProof/>
                <w:webHidden/>
              </w:rPr>
              <w:fldChar w:fldCharType="begin"/>
            </w:r>
            <w:r>
              <w:rPr>
                <w:noProof/>
                <w:webHidden/>
              </w:rPr>
              <w:instrText xml:space="preserve"> PAGEREF _Toc396914449 \h </w:instrText>
            </w:r>
            <w:r>
              <w:rPr>
                <w:noProof/>
                <w:webHidden/>
              </w:rPr>
            </w:r>
            <w:r>
              <w:rPr>
                <w:noProof/>
                <w:webHidden/>
              </w:rPr>
              <w:fldChar w:fldCharType="separate"/>
            </w:r>
            <w:r w:rsidR="00DC0160">
              <w:rPr>
                <w:noProof/>
                <w:webHidden/>
              </w:rPr>
              <w:t>54</w:t>
            </w:r>
            <w:r>
              <w:rPr>
                <w:noProof/>
                <w:webHidden/>
              </w:rPr>
              <w:fldChar w:fldCharType="end"/>
            </w:r>
          </w:hyperlink>
        </w:p>
        <w:p w14:paraId="0288A529"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50" w:history="1">
            <w:r w:rsidRPr="009662FD">
              <w:rPr>
                <w:rStyle w:val="Hyperlink"/>
                <w:noProof/>
              </w:rPr>
              <w:t>7.4</w:t>
            </w:r>
            <w:r>
              <w:rPr>
                <w:rFonts w:asciiTheme="minorHAnsi" w:eastAsiaTheme="minorEastAsia" w:hAnsiTheme="minorHAnsi" w:cstheme="minorBidi"/>
                <w:smallCaps w:val="0"/>
                <w:noProof/>
                <w:sz w:val="22"/>
                <w:szCs w:val="22"/>
                <w:lang w:val="en-IE" w:eastAsia="en-IE"/>
              </w:rPr>
              <w:tab/>
            </w:r>
            <w:r w:rsidRPr="009662FD">
              <w:rPr>
                <w:rStyle w:val="Hyperlink"/>
                <w:noProof/>
              </w:rPr>
              <w:t>Greedy heuristic</w:t>
            </w:r>
            <w:r>
              <w:rPr>
                <w:noProof/>
                <w:webHidden/>
              </w:rPr>
              <w:tab/>
            </w:r>
            <w:r>
              <w:rPr>
                <w:noProof/>
                <w:webHidden/>
              </w:rPr>
              <w:fldChar w:fldCharType="begin"/>
            </w:r>
            <w:r>
              <w:rPr>
                <w:noProof/>
                <w:webHidden/>
              </w:rPr>
              <w:instrText xml:space="preserve"> PAGEREF _Toc396914450 \h </w:instrText>
            </w:r>
            <w:r>
              <w:rPr>
                <w:noProof/>
                <w:webHidden/>
              </w:rPr>
            </w:r>
            <w:r>
              <w:rPr>
                <w:noProof/>
                <w:webHidden/>
              </w:rPr>
              <w:fldChar w:fldCharType="separate"/>
            </w:r>
            <w:r w:rsidR="00DC0160">
              <w:rPr>
                <w:noProof/>
                <w:webHidden/>
              </w:rPr>
              <w:t>54</w:t>
            </w:r>
            <w:r>
              <w:rPr>
                <w:noProof/>
                <w:webHidden/>
              </w:rPr>
              <w:fldChar w:fldCharType="end"/>
            </w:r>
          </w:hyperlink>
        </w:p>
        <w:p w14:paraId="4F34CAA5"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51" w:history="1">
            <w:r w:rsidRPr="009662FD">
              <w:rPr>
                <w:rStyle w:val="Hyperlink"/>
                <w:noProof/>
              </w:rPr>
              <w:t>7.5</w:t>
            </w:r>
            <w:r>
              <w:rPr>
                <w:rFonts w:asciiTheme="minorHAnsi" w:eastAsiaTheme="minorEastAsia" w:hAnsiTheme="minorHAnsi" w:cstheme="minorBidi"/>
                <w:smallCaps w:val="0"/>
                <w:noProof/>
                <w:sz w:val="22"/>
                <w:szCs w:val="22"/>
                <w:lang w:val="en-IE" w:eastAsia="en-IE"/>
              </w:rPr>
              <w:tab/>
            </w:r>
            <w:r w:rsidRPr="009662FD">
              <w:rPr>
                <w:rStyle w:val="Hyperlink"/>
                <w:noProof/>
              </w:rPr>
              <w:t>2-Opt</w:t>
            </w:r>
            <w:r>
              <w:rPr>
                <w:noProof/>
                <w:webHidden/>
              </w:rPr>
              <w:tab/>
            </w:r>
            <w:r>
              <w:rPr>
                <w:noProof/>
                <w:webHidden/>
              </w:rPr>
              <w:fldChar w:fldCharType="begin"/>
            </w:r>
            <w:r>
              <w:rPr>
                <w:noProof/>
                <w:webHidden/>
              </w:rPr>
              <w:instrText xml:space="preserve"> PAGEREF _Toc396914451 \h </w:instrText>
            </w:r>
            <w:r>
              <w:rPr>
                <w:noProof/>
                <w:webHidden/>
              </w:rPr>
            </w:r>
            <w:r>
              <w:rPr>
                <w:noProof/>
                <w:webHidden/>
              </w:rPr>
              <w:fldChar w:fldCharType="separate"/>
            </w:r>
            <w:r w:rsidR="00DC0160">
              <w:rPr>
                <w:noProof/>
                <w:webHidden/>
              </w:rPr>
              <w:t>54</w:t>
            </w:r>
            <w:r>
              <w:rPr>
                <w:noProof/>
                <w:webHidden/>
              </w:rPr>
              <w:fldChar w:fldCharType="end"/>
            </w:r>
          </w:hyperlink>
        </w:p>
        <w:p w14:paraId="374EF0FD"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52" w:history="1">
            <w:r w:rsidRPr="009662FD">
              <w:rPr>
                <w:rStyle w:val="Hyperlink"/>
                <w:noProof/>
              </w:rPr>
              <w:t>7.6</w:t>
            </w:r>
            <w:r>
              <w:rPr>
                <w:rFonts w:asciiTheme="minorHAnsi" w:eastAsiaTheme="minorEastAsia" w:hAnsiTheme="minorHAnsi" w:cstheme="minorBidi"/>
                <w:smallCaps w:val="0"/>
                <w:noProof/>
                <w:sz w:val="22"/>
                <w:szCs w:val="22"/>
                <w:lang w:val="en-IE" w:eastAsia="en-IE"/>
              </w:rPr>
              <w:tab/>
            </w:r>
            <w:r w:rsidRPr="009662FD">
              <w:rPr>
                <w:rStyle w:val="Hyperlink"/>
                <w:noProof/>
              </w:rPr>
              <w:t>3-Opt</w:t>
            </w:r>
            <w:r>
              <w:rPr>
                <w:noProof/>
                <w:webHidden/>
              </w:rPr>
              <w:tab/>
            </w:r>
            <w:r>
              <w:rPr>
                <w:noProof/>
                <w:webHidden/>
              </w:rPr>
              <w:fldChar w:fldCharType="begin"/>
            </w:r>
            <w:r>
              <w:rPr>
                <w:noProof/>
                <w:webHidden/>
              </w:rPr>
              <w:instrText xml:space="preserve"> PAGEREF _Toc396914452 \h </w:instrText>
            </w:r>
            <w:r>
              <w:rPr>
                <w:noProof/>
                <w:webHidden/>
              </w:rPr>
            </w:r>
            <w:r>
              <w:rPr>
                <w:noProof/>
                <w:webHidden/>
              </w:rPr>
              <w:fldChar w:fldCharType="separate"/>
            </w:r>
            <w:r w:rsidR="00DC0160">
              <w:rPr>
                <w:noProof/>
                <w:webHidden/>
              </w:rPr>
              <w:t>55</w:t>
            </w:r>
            <w:r>
              <w:rPr>
                <w:noProof/>
                <w:webHidden/>
              </w:rPr>
              <w:fldChar w:fldCharType="end"/>
            </w:r>
          </w:hyperlink>
        </w:p>
        <w:p w14:paraId="6A7FEA9B"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53" w:history="1">
            <w:r w:rsidRPr="009662FD">
              <w:rPr>
                <w:rStyle w:val="Hyperlink"/>
                <w:noProof/>
              </w:rPr>
              <w:t>7.7</w:t>
            </w:r>
            <w:r>
              <w:rPr>
                <w:rFonts w:asciiTheme="minorHAnsi" w:eastAsiaTheme="minorEastAsia" w:hAnsiTheme="minorHAnsi" w:cstheme="minorBidi"/>
                <w:smallCaps w:val="0"/>
                <w:noProof/>
                <w:sz w:val="22"/>
                <w:szCs w:val="22"/>
                <w:lang w:val="en-IE" w:eastAsia="en-IE"/>
              </w:rPr>
              <w:tab/>
            </w:r>
            <w:r w:rsidRPr="009662FD">
              <w:rPr>
                <w:rStyle w:val="Hyperlink"/>
                <w:noProof/>
              </w:rPr>
              <w:t>Tabu search</w:t>
            </w:r>
            <w:r>
              <w:rPr>
                <w:noProof/>
                <w:webHidden/>
              </w:rPr>
              <w:tab/>
            </w:r>
            <w:r>
              <w:rPr>
                <w:noProof/>
                <w:webHidden/>
              </w:rPr>
              <w:fldChar w:fldCharType="begin"/>
            </w:r>
            <w:r>
              <w:rPr>
                <w:noProof/>
                <w:webHidden/>
              </w:rPr>
              <w:instrText xml:space="preserve"> PAGEREF _Toc396914453 \h </w:instrText>
            </w:r>
            <w:r>
              <w:rPr>
                <w:noProof/>
                <w:webHidden/>
              </w:rPr>
            </w:r>
            <w:r>
              <w:rPr>
                <w:noProof/>
                <w:webHidden/>
              </w:rPr>
              <w:fldChar w:fldCharType="separate"/>
            </w:r>
            <w:r w:rsidR="00DC0160">
              <w:rPr>
                <w:noProof/>
                <w:webHidden/>
              </w:rPr>
              <w:t>56</w:t>
            </w:r>
            <w:r>
              <w:rPr>
                <w:noProof/>
                <w:webHidden/>
              </w:rPr>
              <w:fldChar w:fldCharType="end"/>
            </w:r>
          </w:hyperlink>
        </w:p>
        <w:p w14:paraId="48582E33"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54" w:history="1">
            <w:r w:rsidRPr="009662FD">
              <w:rPr>
                <w:rStyle w:val="Hyperlink"/>
                <w:noProof/>
              </w:rPr>
              <w:t>7.8</w:t>
            </w:r>
            <w:r>
              <w:rPr>
                <w:rFonts w:asciiTheme="minorHAnsi" w:eastAsiaTheme="minorEastAsia" w:hAnsiTheme="minorHAnsi" w:cstheme="minorBidi"/>
                <w:smallCaps w:val="0"/>
                <w:noProof/>
                <w:sz w:val="22"/>
                <w:szCs w:val="22"/>
                <w:lang w:val="en-IE" w:eastAsia="en-IE"/>
              </w:rPr>
              <w:tab/>
            </w:r>
            <w:r w:rsidRPr="009662FD">
              <w:rPr>
                <w:rStyle w:val="Hyperlink"/>
                <w:noProof/>
              </w:rPr>
              <w:t>Lin-Kernighan (LK) heuristic</w:t>
            </w:r>
            <w:r>
              <w:rPr>
                <w:noProof/>
                <w:webHidden/>
              </w:rPr>
              <w:tab/>
            </w:r>
            <w:r>
              <w:rPr>
                <w:noProof/>
                <w:webHidden/>
              </w:rPr>
              <w:fldChar w:fldCharType="begin"/>
            </w:r>
            <w:r>
              <w:rPr>
                <w:noProof/>
                <w:webHidden/>
              </w:rPr>
              <w:instrText xml:space="preserve"> PAGEREF _Toc396914454 \h </w:instrText>
            </w:r>
            <w:r>
              <w:rPr>
                <w:noProof/>
                <w:webHidden/>
              </w:rPr>
            </w:r>
            <w:r>
              <w:rPr>
                <w:noProof/>
                <w:webHidden/>
              </w:rPr>
              <w:fldChar w:fldCharType="separate"/>
            </w:r>
            <w:r w:rsidR="00DC0160">
              <w:rPr>
                <w:noProof/>
                <w:webHidden/>
              </w:rPr>
              <w:t>56</w:t>
            </w:r>
            <w:r>
              <w:rPr>
                <w:noProof/>
                <w:webHidden/>
              </w:rPr>
              <w:fldChar w:fldCharType="end"/>
            </w:r>
          </w:hyperlink>
        </w:p>
        <w:p w14:paraId="79F137F6"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55" w:history="1">
            <w:r w:rsidRPr="009662FD">
              <w:rPr>
                <w:rStyle w:val="Hyperlink"/>
                <w:noProof/>
              </w:rPr>
              <w:t>7.9</w:t>
            </w:r>
            <w:r>
              <w:rPr>
                <w:rFonts w:asciiTheme="minorHAnsi" w:eastAsiaTheme="minorEastAsia" w:hAnsiTheme="minorHAnsi" w:cstheme="minorBidi"/>
                <w:smallCaps w:val="0"/>
                <w:noProof/>
                <w:sz w:val="22"/>
                <w:szCs w:val="22"/>
                <w:lang w:val="en-IE" w:eastAsia="en-IE"/>
              </w:rPr>
              <w:tab/>
            </w:r>
            <w:r w:rsidRPr="009662FD">
              <w:rPr>
                <w:rStyle w:val="Hyperlink"/>
                <w:noProof/>
              </w:rPr>
              <w:t>Local and Global Optimum</w:t>
            </w:r>
            <w:r>
              <w:rPr>
                <w:noProof/>
                <w:webHidden/>
              </w:rPr>
              <w:tab/>
            </w:r>
            <w:r>
              <w:rPr>
                <w:noProof/>
                <w:webHidden/>
              </w:rPr>
              <w:fldChar w:fldCharType="begin"/>
            </w:r>
            <w:r>
              <w:rPr>
                <w:noProof/>
                <w:webHidden/>
              </w:rPr>
              <w:instrText xml:space="preserve"> PAGEREF _Toc396914455 \h </w:instrText>
            </w:r>
            <w:r>
              <w:rPr>
                <w:noProof/>
                <w:webHidden/>
              </w:rPr>
            </w:r>
            <w:r>
              <w:rPr>
                <w:noProof/>
                <w:webHidden/>
              </w:rPr>
              <w:fldChar w:fldCharType="separate"/>
            </w:r>
            <w:r w:rsidR="00DC0160">
              <w:rPr>
                <w:noProof/>
                <w:webHidden/>
              </w:rPr>
              <w:t>56</w:t>
            </w:r>
            <w:r>
              <w:rPr>
                <w:noProof/>
                <w:webHidden/>
              </w:rPr>
              <w:fldChar w:fldCharType="end"/>
            </w:r>
          </w:hyperlink>
        </w:p>
        <w:p w14:paraId="35FCC59D"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56" w:history="1">
            <w:r w:rsidRPr="009662FD">
              <w:rPr>
                <w:rStyle w:val="Hyperlink"/>
                <w:noProof/>
              </w:rPr>
              <w:t>7.10</w:t>
            </w:r>
            <w:r>
              <w:rPr>
                <w:rFonts w:asciiTheme="minorHAnsi" w:eastAsiaTheme="minorEastAsia" w:hAnsiTheme="minorHAnsi" w:cstheme="minorBidi"/>
                <w:smallCaps w:val="0"/>
                <w:noProof/>
                <w:sz w:val="22"/>
                <w:szCs w:val="22"/>
                <w:lang w:val="en-IE" w:eastAsia="en-IE"/>
              </w:rPr>
              <w:tab/>
            </w:r>
            <w:r w:rsidRPr="009662FD">
              <w:rPr>
                <w:rStyle w:val="Hyperlink"/>
                <w:noProof/>
              </w:rPr>
              <w:t>Local search Applied to Ant Colony Optimisation (ACO) and Genetic Algorithm (GA)</w:t>
            </w:r>
            <w:r>
              <w:rPr>
                <w:noProof/>
                <w:webHidden/>
              </w:rPr>
              <w:tab/>
            </w:r>
            <w:r>
              <w:rPr>
                <w:noProof/>
                <w:webHidden/>
              </w:rPr>
              <w:fldChar w:fldCharType="begin"/>
            </w:r>
            <w:r>
              <w:rPr>
                <w:noProof/>
                <w:webHidden/>
              </w:rPr>
              <w:instrText xml:space="preserve"> PAGEREF _Toc396914456 \h </w:instrText>
            </w:r>
            <w:r>
              <w:rPr>
                <w:noProof/>
                <w:webHidden/>
              </w:rPr>
            </w:r>
            <w:r>
              <w:rPr>
                <w:noProof/>
                <w:webHidden/>
              </w:rPr>
              <w:fldChar w:fldCharType="separate"/>
            </w:r>
            <w:r w:rsidR="00DC0160">
              <w:rPr>
                <w:noProof/>
                <w:webHidden/>
              </w:rPr>
              <w:t>57</w:t>
            </w:r>
            <w:r>
              <w:rPr>
                <w:noProof/>
                <w:webHidden/>
              </w:rPr>
              <w:fldChar w:fldCharType="end"/>
            </w:r>
          </w:hyperlink>
        </w:p>
        <w:p w14:paraId="3D35EB6E"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57" w:history="1">
            <w:r w:rsidRPr="009662FD">
              <w:rPr>
                <w:rStyle w:val="Hyperlink"/>
                <w:noProof/>
              </w:rPr>
              <w:t>7.11</w:t>
            </w:r>
            <w:r>
              <w:rPr>
                <w:rFonts w:asciiTheme="minorHAnsi" w:eastAsiaTheme="minorEastAsia" w:hAnsiTheme="minorHAnsi" w:cstheme="minorBidi"/>
                <w:smallCaps w:val="0"/>
                <w:noProof/>
                <w:sz w:val="22"/>
                <w:szCs w:val="22"/>
                <w:lang w:val="en-IE" w:eastAsia="en-IE"/>
              </w:rPr>
              <w:tab/>
            </w:r>
            <w:r w:rsidRPr="009662FD">
              <w:rPr>
                <w:rStyle w:val="Hyperlink"/>
                <w:noProof/>
              </w:rPr>
              <w:t>Random Ant</w:t>
            </w:r>
            <w:r>
              <w:rPr>
                <w:noProof/>
                <w:webHidden/>
              </w:rPr>
              <w:tab/>
            </w:r>
            <w:r>
              <w:rPr>
                <w:noProof/>
                <w:webHidden/>
              </w:rPr>
              <w:fldChar w:fldCharType="begin"/>
            </w:r>
            <w:r>
              <w:rPr>
                <w:noProof/>
                <w:webHidden/>
              </w:rPr>
              <w:instrText xml:space="preserve"> PAGEREF _Toc396914457 \h </w:instrText>
            </w:r>
            <w:r>
              <w:rPr>
                <w:noProof/>
                <w:webHidden/>
              </w:rPr>
            </w:r>
            <w:r>
              <w:rPr>
                <w:noProof/>
                <w:webHidden/>
              </w:rPr>
              <w:fldChar w:fldCharType="separate"/>
            </w:r>
            <w:r w:rsidR="00DC0160">
              <w:rPr>
                <w:noProof/>
                <w:webHidden/>
              </w:rPr>
              <w:t>58</w:t>
            </w:r>
            <w:r>
              <w:rPr>
                <w:noProof/>
                <w:webHidden/>
              </w:rPr>
              <w:fldChar w:fldCharType="end"/>
            </w:r>
          </w:hyperlink>
        </w:p>
        <w:p w14:paraId="5895BB2B"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58" w:history="1">
            <w:r w:rsidRPr="009662FD">
              <w:rPr>
                <w:rStyle w:val="Hyperlink"/>
                <w:noProof/>
              </w:rPr>
              <w:t>7.12</w:t>
            </w:r>
            <w:r>
              <w:rPr>
                <w:rFonts w:asciiTheme="minorHAnsi" w:eastAsiaTheme="minorEastAsia" w:hAnsiTheme="minorHAnsi" w:cstheme="minorBidi"/>
                <w:smallCaps w:val="0"/>
                <w:noProof/>
                <w:sz w:val="22"/>
                <w:szCs w:val="22"/>
                <w:lang w:val="en-IE" w:eastAsia="en-IE"/>
              </w:rPr>
              <w:tab/>
            </w:r>
            <w:r w:rsidRPr="009662FD">
              <w:rPr>
                <w:rStyle w:val="Hyperlink"/>
                <w:noProof/>
              </w:rPr>
              <w:t>Conclusion</w:t>
            </w:r>
            <w:r>
              <w:rPr>
                <w:noProof/>
                <w:webHidden/>
              </w:rPr>
              <w:tab/>
            </w:r>
            <w:r>
              <w:rPr>
                <w:noProof/>
                <w:webHidden/>
              </w:rPr>
              <w:fldChar w:fldCharType="begin"/>
            </w:r>
            <w:r>
              <w:rPr>
                <w:noProof/>
                <w:webHidden/>
              </w:rPr>
              <w:instrText xml:space="preserve"> PAGEREF _Toc396914458 \h </w:instrText>
            </w:r>
            <w:r>
              <w:rPr>
                <w:noProof/>
                <w:webHidden/>
              </w:rPr>
            </w:r>
            <w:r>
              <w:rPr>
                <w:noProof/>
                <w:webHidden/>
              </w:rPr>
              <w:fldChar w:fldCharType="separate"/>
            </w:r>
            <w:r w:rsidR="00DC0160">
              <w:rPr>
                <w:noProof/>
                <w:webHidden/>
              </w:rPr>
              <w:t>59</w:t>
            </w:r>
            <w:r>
              <w:rPr>
                <w:noProof/>
                <w:webHidden/>
              </w:rPr>
              <w:fldChar w:fldCharType="end"/>
            </w:r>
          </w:hyperlink>
        </w:p>
        <w:p w14:paraId="033A4328" w14:textId="77777777" w:rsidR="00F133C8" w:rsidRDefault="00F133C8">
          <w:pPr>
            <w:pStyle w:val="TOC1"/>
            <w:tabs>
              <w:tab w:val="left" w:pos="403"/>
            </w:tabs>
            <w:rPr>
              <w:rFonts w:asciiTheme="minorHAnsi" w:eastAsiaTheme="minorEastAsia" w:hAnsiTheme="minorHAnsi" w:cstheme="minorBidi"/>
              <w:b w:val="0"/>
              <w:caps w:val="0"/>
              <w:noProof/>
              <w:sz w:val="22"/>
              <w:szCs w:val="22"/>
              <w:lang w:val="en-IE" w:eastAsia="en-IE"/>
            </w:rPr>
          </w:pPr>
          <w:hyperlink w:anchor="_Toc396914459" w:history="1">
            <w:r w:rsidRPr="009662FD">
              <w:rPr>
                <w:rStyle w:val="Hyperlink"/>
                <w:noProof/>
              </w:rPr>
              <w:t>8</w:t>
            </w:r>
            <w:r>
              <w:rPr>
                <w:rFonts w:asciiTheme="minorHAnsi" w:eastAsiaTheme="minorEastAsia" w:hAnsiTheme="minorHAnsi" w:cstheme="minorBidi"/>
                <w:b w:val="0"/>
                <w:caps w:val="0"/>
                <w:noProof/>
                <w:sz w:val="22"/>
                <w:szCs w:val="22"/>
                <w:lang w:val="en-IE" w:eastAsia="en-IE"/>
              </w:rPr>
              <w:tab/>
            </w:r>
            <w:r w:rsidRPr="009662FD">
              <w:rPr>
                <w:rStyle w:val="Hyperlink"/>
                <w:noProof/>
              </w:rPr>
              <w:t>DESIGN AND ENGINEERING OF ANTSOLVER</w:t>
            </w:r>
            <w:r>
              <w:rPr>
                <w:noProof/>
                <w:webHidden/>
              </w:rPr>
              <w:tab/>
            </w:r>
            <w:r>
              <w:rPr>
                <w:noProof/>
                <w:webHidden/>
              </w:rPr>
              <w:fldChar w:fldCharType="begin"/>
            </w:r>
            <w:r>
              <w:rPr>
                <w:noProof/>
                <w:webHidden/>
              </w:rPr>
              <w:instrText xml:space="preserve"> PAGEREF _Toc396914459 \h </w:instrText>
            </w:r>
            <w:r>
              <w:rPr>
                <w:noProof/>
                <w:webHidden/>
              </w:rPr>
            </w:r>
            <w:r>
              <w:rPr>
                <w:noProof/>
                <w:webHidden/>
              </w:rPr>
              <w:fldChar w:fldCharType="separate"/>
            </w:r>
            <w:r w:rsidR="00DC0160">
              <w:rPr>
                <w:noProof/>
                <w:webHidden/>
              </w:rPr>
              <w:t>60</w:t>
            </w:r>
            <w:r>
              <w:rPr>
                <w:noProof/>
                <w:webHidden/>
              </w:rPr>
              <w:fldChar w:fldCharType="end"/>
            </w:r>
          </w:hyperlink>
        </w:p>
        <w:p w14:paraId="6D2F0389"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60" w:history="1">
            <w:r w:rsidRPr="009662FD">
              <w:rPr>
                <w:rStyle w:val="Hyperlink"/>
                <w:noProof/>
              </w:rPr>
              <w:t>8.1</w:t>
            </w:r>
            <w:r>
              <w:rPr>
                <w:rFonts w:asciiTheme="minorHAnsi" w:eastAsiaTheme="minorEastAsia" w:hAnsiTheme="minorHAnsi" w:cstheme="minorBidi"/>
                <w:smallCaps w:val="0"/>
                <w:noProof/>
                <w:sz w:val="22"/>
                <w:szCs w:val="22"/>
                <w:lang w:val="en-IE" w:eastAsia="en-IE"/>
              </w:rPr>
              <w:tab/>
            </w:r>
            <w:r w:rsidRPr="009662FD">
              <w:rPr>
                <w:rStyle w:val="Hyperlink"/>
                <w:noProof/>
              </w:rPr>
              <w:t>Introduction</w:t>
            </w:r>
            <w:r>
              <w:rPr>
                <w:noProof/>
                <w:webHidden/>
              </w:rPr>
              <w:tab/>
            </w:r>
            <w:r>
              <w:rPr>
                <w:noProof/>
                <w:webHidden/>
              </w:rPr>
              <w:fldChar w:fldCharType="begin"/>
            </w:r>
            <w:r>
              <w:rPr>
                <w:noProof/>
                <w:webHidden/>
              </w:rPr>
              <w:instrText xml:space="preserve"> PAGEREF _Toc396914460 \h </w:instrText>
            </w:r>
            <w:r>
              <w:rPr>
                <w:noProof/>
                <w:webHidden/>
              </w:rPr>
            </w:r>
            <w:r>
              <w:rPr>
                <w:noProof/>
                <w:webHidden/>
              </w:rPr>
              <w:fldChar w:fldCharType="separate"/>
            </w:r>
            <w:r w:rsidR="00DC0160">
              <w:rPr>
                <w:noProof/>
                <w:webHidden/>
              </w:rPr>
              <w:t>60</w:t>
            </w:r>
            <w:r>
              <w:rPr>
                <w:noProof/>
                <w:webHidden/>
              </w:rPr>
              <w:fldChar w:fldCharType="end"/>
            </w:r>
          </w:hyperlink>
        </w:p>
        <w:p w14:paraId="3FA78CD8"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61" w:history="1">
            <w:r w:rsidRPr="009662FD">
              <w:rPr>
                <w:rStyle w:val="Hyperlink"/>
                <w:noProof/>
              </w:rPr>
              <w:t>8.2</w:t>
            </w:r>
            <w:r>
              <w:rPr>
                <w:rFonts w:asciiTheme="minorHAnsi" w:eastAsiaTheme="minorEastAsia" w:hAnsiTheme="minorHAnsi" w:cstheme="minorBidi"/>
                <w:smallCaps w:val="0"/>
                <w:noProof/>
                <w:sz w:val="22"/>
                <w:szCs w:val="22"/>
                <w:lang w:val="en-IE" w:eastAsia="en-IE"/>
              </w:rPr>
              <w:tab/>
            </w:r>
            <w:r w:rsidRPr="009662FD">
              <w:rPr>
                <w:rStyle w:val="Hyperlink"/>
                <w:noProof/>
              </w:rPr>
              <w:t>Why C++?</w:t>
            </w:r>
            <w:r>
              <w:rPr>
                <w:noProof/>
                <w:webHidden/>
              </w:rPr>
              <w:tab/>
            </w:r>
            <w:r>
              <w:rPr>
                <w:noProof/>
                <w:webHidden/>
              </w:rPr>
              <w:fldChar w:fldCharType="begin"/>
            </w:r>
            <w:r>
              <w:rPr>
                <w:noProof/>
                <w:webHidden/>
              </w:rPr>
              <w:instrText xml:space="preserve"> PAGEREF _Toc396914461 \h </w:instrText>
            </w:r>
            <w:r>
              <w:rPr>
                <w:noProof/>
                <w:webHidden/>
              </w:rPr>
            </w:r>
            <w:r>
              <w:rPr>
                <w:noProof/>
                <w:webHidden/>
              </w:rPr>
              <w:fldChar w:fldCharType="separate"/>
            </w:r>
            <w:r w:rsidR="00DC0160">
              <w:rPr>
                <w:noProof/>
                <w:webHidden/>
              </w:rPr>
              <w:t>61</w:t>
            </w:r>
            <w:r>
              <w:rPr>
                <w:noProof/>
                <w:webHidden/>
              </w:rPr>
              <w:fldChar w:fldCharType="end"/>
            </w:r>
          </w:hyperlink>
        </w:p>
        <w:p w14:paraId="19D2FE6E"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62" w:history="1">
            <w:r w:rsidRPr="009662FD">
              <w:rPr>
                <w:rStyle w:val="Hyperlink"/>
                <w:noProof/>
                <w:lang w:val="en-IE"/>
              </w:rPr>
              <w:t>8.3</w:t>
            </w:r>
            <w:r>
              <w:rPr>
                <w:rFonts w:asciiTheme="minorHAnsi" w:eastAsiaTheme="minorEastAsia" w:hAnsiTheme="minorHAnsi" w:cstheme="minorBidi"/>
                <w:smallCaps w:val="0"/>
                <w:noProof/>
                <w:sz w:val="22"/>
                <w:szCs w:val="22"/>
                <w:lang w:val="en-IE" w:eastAsia="en-IE"/>
              </w:rPr>
              <w:tab/>
            </w:r>
            <w:r w:rsidRPr="009662FD">
              <w:rPr>
                <w:rStyle w:val="Hyperlink"/>
                <w:noProof/>
                <w:lang w:val="en-IE"/>
              </w:rPr>
              <w:t>C++ methodology</w:t>
            </w:r>
            <w:r>
              <w:rPr>
                <w:noProof/>
                <w:webHidden/>
              </w:rPr>
              <w:tab/>
            </w:r>
            <w:r>
              <w:rPr>
                <w:noProof/>
                <w:webHidden/>
              </w:rPr>
              <w:fldChar w:fldCharType="begin"/>
            </w:r>
            <w:r>
              <w:rPr>
                <w:noProof/>
                <w:webHidden/>
              </w:rPr>
              <w:instrText xml:space="preserve"> PAGEREF _Toc396914462 \h </w:instrText>
            </w:r>
            <w:r>
              <w:rPr>
                <w:noProof/>
                <w:webHidden/>
              </w:rPr>
            </w:r>
            <w:r>
              <w:rPr>
                <w:noProof/>
                <w:webHidden/>
              </w:rPr>
              <w:fldChar w:fldCharType="separate"/>
            </w:r>
            <w:r w:rsidR="00DC0160">
              <w:rPr>
                <w:noProof/>
                <w:webHidden/>
              </w:rPr>
              <w:t>61</w:t>
            </w:r>
            <w:r>
              <w:rPr>
                <w:noProof/>
                <w:webHidden/>
              </w:rPr>
              <w:fldChar w:fldCharType="end"/>
            </w:r>
          </w:hyperlink>
        </w:p>
        <w:p w14:paraId="4E779222"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63" w:history="1">
            <w:r w:rsidRPr="009662FD">
              <w:rPr>
                <w:rStyle w:val="Hyperlink"/>
                <w:noProof/>
              </w:rPr>
              <w:t>8.4</w:t>
            </w:r>
            <w:r>
              <w:rPr>
                <w:rFonts w:asciiTheme="minorHAnsi" w:eastAsiaTheme="minorEastAsia" w:hAnsiTheme="minorHAnsi" w:cstheme="minorBidi"/>
                <w:smallCaps w:val="0"/>
                <w:noProof/>
                <w:sz w:val="22"/>
                <w:szCs w:val="22"/>
                <w:lang w:val="en-IE" w:eastAsia="en-IE"/>
              </w:rPr>
              <w:tab/>
            </w:r>
            <w:r w:rsidRPr="009662FD">
              <w:rPr>
                <w:rStyle w:val="Hyperlink"/>
                <w:noProof/>
              </w:rPr>
              <w:t>Design patterns</w:t>
            </w:r>
            <w:r>
              <w:rPr>
                <w:noProof/>
                <w:webHidden/>
              </w:rPr>
              <w:tab/>
            </w:r>
            <w:r>
              <w:rPr>
                <w:noProof/>
                <w:webHidden/>
              </w:rPr>
              <w:fldChar w:fldCharType="begin"/>
            </w:r>
            <w:r>
              <w:rPr>
                <w:noProof/>
                <w:webHidden/>
              </w:rPr>
              <w:instrText xml:space="preserve"> PAGEREF _Toc396914463 \h </w:instrText>
            </w:r>
            <w:r>
              <w:rPr>
                <w:noProof/>
                <w:webHidden/>
              </w:rPr>
            </w:r>
            <w:r>
              <w:rPr>
                <w:noProof/>
                <w:webHidden/>
              </w:rPr>
              <w:fldChar w:fldCharType="separate"/>
            </w:r>
            <w:r w:rsidR="00DC0160">
              <w:rPr>
                <w:noProof/>
                <w:webHidden/>
              </w:rPr>
              <w:t>62</w:t>
            </w:r>
            <w:r>
              <w:rPr>
                <w:noProof/>
                <w:webHidden/>
              </w:rPr>
              <w:fldChar w:fldCharType="end"/>
            </w:r>
          </w:hyperlink>
        </w:p>
        <w:p w14:paraId="5C2E09D3"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64" w:history="1">
            <w:r w:rsidRPr="009662FD">
              <w:rPr>
                <w:rStyle w:val="Hyperlink"/>
                <w:noProof/>
              </w:rPr>
              <w:t>8.5</w:t>
            </w:r>
            <w:r>
              <w:rPr>
                <w:rFonts w:asciiTheme="minorHAnsi" w:eastAsiaTheme="minorEastAsia" w:hAnsiTheme="minorHAnsi" w:cstheme="minorBidi"/>
                <w:smallCaps w:val="0"/>
                <w:noProof/>
                <w:sz w:val="22"/>
                <w:szCs w:val="22"/>
                <w:lang w:val="en-IE" w:eastAsia="en-IE"/>
              </w:rPr>
              <w:tab/>
            </w:r>
            <w:r w:rsidRPr="009662FD">
              <w:rPr>
                <w:rStyle w:val="Hyperlink"/>
                <w:noProof/>
              </w:rPr>
              <w:t>Software quality</w:t>
            </w:r>
            <w:r>
              <w:rPr>
                <w:noProof/>
                <w:webHidden/>
              </w:rPr>
              <w:tab/>
            </w:r>
            <w:r>
              <w:rPr>
                <w:noProof/>
                <w:webHidden/>
              </w:rPr>
              <w:fldChar w:fldCharType="begin"/>
            </w:r>
            <w:r>
              <w:rPr>
                <w:noProof/>
                <w:webHidden/>
              </w:rPr>
              <w:instrText xml:space="preserve"> PAGEREF _Toc396914464 \h </w:instrText>
            </w:r>
            <w:r>
              <w:rPr>
                <w:noProof/>
                <w:webHidden/>
              </w:rPr>
            </w:r>
            <w:r>
              <w:rPr>
                <w:noProof/>
                <w:webHidden/>
              </w:rPr>
              <w:fldChar w:fldCharType="separate"/>
            </w:r>
            <w:r w:rsidR="00DC0160">
              <w:rPr>
                <w:noProof/>
                <w:webHidden/>
              </w:rPr>
              <w:t>62</w:t>
            </w:r>
            <w:r>
              <w:rPr>
                <w:noProof/>
                <w:webHidden/>
              </w:rPr>
              <w:fldChar w:fldCharType="end"/>
            </w:r>
          </w:hyperlink>
        </w:p>
        <w:p w14:paraId="6D3BDDEF"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65" w:history="1">
            <w:r w:rsidRPr="009662FD">
              <w:rPr>
                <w:rStyle w:val="Hyperlink"/>
                <w:noProof/>
              </w:rPr>
              <w:t>8.6</w:t>
            </w:r>
            <w:r>
              <w:rPr>
                <w:rFonts w:asciiTheme="minorHAnsi" w:eastAsiaTheme="minorEastAsia" w:hAnsiTheme="minorHAnsi" w:cstheme="minorBidi"/>
                <w:smallCaps w:val="0"/>
                <w:noProof/>
                <w:sz w:val="22"/>
                <w:szCs w:val="22"/>
                <w:lang w:val="en-IE" w:eastAsia="en-IE"/>
              </w:rPr>
              <w:tab/>
            </w:r>
            <w:r w:rsidRPr="009662FD">
              <w:rPr>
                <w:rStyle w:val="Hyperlink"/>
                <w:noProof/>
              </w:rPr>
              <w:t>Design and implementation</w:t>
            </w:r>
            <w:r>
              <w:rPr>
                <w:noProof/>
                <w:webHidden/>
              </w:rPr>
              <w:tab/>
            </w:r>
            <w:r>
              <w:rPr>
                <w:noProof/>
                <w:webHidden/>
              </w:rPr>
              <w:fldChar w:fldCharType="begin"/>
            </w:r>
            <w:r>
              <w:rPr>
                <w:noProof/>
                <w:webHidden/>
              </w:rPr>
              <w:instrText xml:space="preserve"> PAGEREF _Toc396914465 \h </w:instrText>
            </w:r>
            <w:r>
              <w:rPr>
                <w:noProof/>
                <w:webHidden/>
              </w:rPr>
            </w:r>
            <w:r>
              <w:rPr>
                <w:noProof/>
                <w:webHidden/>
              </w:rPr>
              <w:fldChar w:fldCharType="separate"/>
            </w:r>
            <w:r w:rsidR="00DC0160">
              <w:rPr>
                <w:noProof/>
                <w:webHidden/>
              </w:rPr>
              <w:t>63</w:t>
            </w:r>
            <w:r>
              <w:rPr>
                <w:noProof/>
                <w:webHidden/>
              </w:rPr>
              <w:fldChar w:fldCharType="end"/>
            </w:r>
          </w:hyperlink>
        </w:p>
        <w:p w14:paraId="2CBE0473"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66" w:history="1">
            <w:r w:rsidRPr="009662FD">
              <w:rPr>
                <w:rStyle w:val="Hyperlink"/>
                <w:noProof/>
              </w:rPr>
              <w:t>8.6</w:t>
            </w:r>
            <w:r>
              <w:rPr>
                <w:rFonts w:asciiTheme="minorHAnsi" w:eastAsiaTheme="minorEastAsia" w:hAnsiTheme="minorHAnsi" w:cstheme="minorBidi"/>
                <w:smallCaps w:val="0"/>
                <w:noProof/>
                <w:sz w:val="22"/>
                <w:szCs w:val="22"/>
                <w:lang w:val="en-IE" w:eastAsia="en-IE"/>
              </w:rPr>
              <w:tab/>
            </w:r>
            <w:r w:rsidRPr="009662FD">
              <w:rPr>
                <w:rStyle w:val="Hyperlink"/>
                <w:noProof/>
              </w:rPr>
              <w:t>Parameters</w:t>
            </w:r>
            <w:r>
              <w:rPr>
                <w:noProof/>
                <w:webHidden/>
              </w:rPr>
              <w:tab/>
            </w:r>
            <w:r>
              <w:rPr>
                <w:noProof/>
                <w:webHidden/>
              </w:rPr>
              <w:fldChar w:fldCharType="begin"/>
            </w:r>
            <w:r>
              <w:rPr>
                <w:noProof/>
                <w:webHidden/>
              </w:rPr>
              <w:instrText xml:space="preserve"> PAGEREF _Toc396914466 \h </w:instrText>
            </w:r>
            <w:r>
              <w:rPr>
                <w:noProof/>
                <w:webHidden/>
              </w:rPr>
            </w:r>
            <w:r>
              <w:rPr>
                <w:noProof/>
                <w:webHidden/>
              </w:rPr>
              <w:fldChar w:fldCharType="separate"/>
            </w:r>
            <w:r w:rsidR="00DC0160">
              <w:rPr>
                <w:noProof/>
                <w:webHidden/>
              </w:rPr>
              <w:t>64</w:t>
            </w:r>
            <w:r>
              <w:rPr>
                <w:noProof/>
                <w:webHidden/>
              </w:rPr>
              <w:fldChar w:fldCharType="end"/>
            </w:r>
          </w:hyperlink>
        </w:p>
        <w:p w14:paraId="10BD758A"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67" w:history="1">
            <w:r w:rsidRPr="009662FD">
              <w:rPr>
                <w:rStyle w:val="Hyperlink"/>
                <w:noProof/>
              </w:rPr>
              <w:t>8.7</w:t>
            </w:r>
            <w:r>
              <w:rPr>
                <w:rFonts w:asciiTheme="minorHAnsi" w:eastAsiaTheme="minorEastAsia" w:hAnsiTheme="minorHAnsi" w:cstheme="minorBidi"/>
                <w:smallCaps w:val="0"/>
                <w:noProof/>
                <w:sz w:val="22"/>
                <w:szCs w:val="22"/>
                <w:lang w:val="en-IE" w:eastAsia="en-IE"/>
              </w:rPr>
              <w:tab/>
            </w:r>
            <w:r w:rsidRPr="009662FD">
              <w:rPr>
                <w:rStyle w:val="Hyperlink"/>
                <w:noProof/>
              </w:rPr>
              <w:t>Tour</w:t>
            </w:r>
            <w:r>
              <w:rPr>
                <w:noProof/>
                <w:webHidden/>
              </w:rPr>
              <w:tab/>
            </w:r>
            <w:r>
              <w:rPr>
                <w:noProof/>
                <w:webHidden/>
              </w:rPr>
              <w:fldChar w:fldCharType="begin"/>
            </w:r>
            <w:r>
              <w:rPr>
                <w:noProof/>
                <w:webHidden/>
              </w:rPr>
              <w:instrText xml:space="preserve"> PAGEREF _Toc396914467 \h </w:instrText>
            </w:r>
            <w:r>
              <w:rPr>
                <w:noProof/>
                <w:webHidden/>
              </w:rPr>
            </w:r>
            <w:r>
              <w:rPr>
                <w:noProof/>
                <w:webHidden/>
              </w:rPr>
              <w:fldChar w:fldCharType="separate"/>
            </w:r>
            <w:r w:rsidR="00DC0160">
              <w:rPr>
                <w:noProof/>
                <w:webHidden/>
              </w:rPr>
              <w:t>65</w:t>
            </w:r>
            <w:r>
              <w:rPr>
                <w:noProof/>
                <w:webHidden/>
              </w:rPr>
              <w:fldChar w:fldCharType="end"/>
            </w:r>
          </w:hyperlink>
        </w:p>
        <w:p w14:paraId="4F52E6BB"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68" w:history="1">
            <w:r w:rsidRPr="009662FD">
              <w:rPr>
                <w:rStyle w:val="Hyperlink"/>
                <w:noProof/>
              </w:rPr>
              <w:t>8.8</w:t>
            </w:r>
            <w:r>
              <w:rPr>
                <w:rFonts w:asciiTheme="minorHAnsi" w:eastAsiaTheme="minorEastAsia" w:hAnsiTheme="minorHAnsi" w:cstheme="minorBidi"/>
                <w:smallCaps w:val="0"/>
                <w:noProof/>
                <w:sz w:val="22"/>
                <w:szCs w:val="22"/>
                <w:lang w:val="en-IE" w:eastAsia="en-IE"/>
              </w:rPr>
              <w:tab/>
            </w:r>
            <w:r w:rsidRPr="009662FD">
              <w:rPr>
                <w:rStyle w:val="Hyperlink"/>
                <w:noProof/>
              </w:rPr>
              <w:t>Travelling Salesperson Problem Files</w:t>
            </w:r>
            <w:r>
              <w:rPr>
                <w:noProof/>
                <w:webHidden/>
              </w:rPr>
              <w:tab/>
            </w:r>
            <w:r>
              <w:rPr>
                <w:noProof/>
                <w:webHidden/>
              </w:rPr>
              <w:fldChar w:fldCharType="begin"/>
            </w:r>
            <w:r>
              <w:rPr>
                <w:noProof/>
                <w:webHidden/>
              </w:rPr>
              <w:instrText xml:space="preserve"> PAGEREF _Toc396914468 \h </w:instrText>
            </w:r>
            <w:r>
              <w:rPr>
                <w:noProof/>
                <w:webHidden/>
              </w:rPr>
            </w:r>
            <w:r>
              <w:rPr>
                <w:noProof/>
                <w:webHidden/>
              </w:rPr>
              <w:fldChar w:fldCharType="separate"/>
            </w:r>
            <w:r w:rsidR="00DC0160">
              <w:rPr>
                <w:noProof/>
                <w:webHidden/>
              </w:rPr>
              <w:t>66</w:t>
            </w:r>
            <w:r>
              <w:rPr>
                <w:noProof/>
                <w:webHidden/>
              </w:rPr>
              <w:fldChar w:fldCharType="end"/>
            </w:r>
          </w:hyperlink>
        </w:p>
        <w:p w14:paraId="3A6A653B"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69" w:history="1">
            <w:r w:rsidRPr="009662FD">
              <w:rPr>
                <w:rStyle w:val="Hyperlink"/>
                <w:noProof/>
              </w:rPr>
              <w:t>8.8.1</w:t>
            </w:r>
            <w:r>
              <w:rPr>
                <w:rFonts w:asciiTheme="minorHAnsi" w:eastAsiaTheme="minorEastAsia" w:hAnsiTheme="minorHAnsi" w:cstheme="minorBidi"/>
                <w:i w:val="0"/>
                <w:noProof/>
                <w:sz w:val="22"/>
                <w:szCs w:val="22"/>
                <w:lang w:val="en-IE" w:eastAsia="en-IE"/>
              </w:rPr>
              <w:tab/>
            </w:r>
            <w:r w:rsidRPr="009662FD">
              <w:rPr>
                <w:rStyle w:val="Hyperlink"/>
                <w:noProof/>
              </w:rPr>
              <w:t>Implementing TSPLIB in C++</w:t>
            </w:r>
            <w:r>
              <w:rPr>
                <w:noProof/>
                <w:webHidden/>
              </w:rPr>
              <w:tab/>
            </w:r>
            <w:r>
              <w:rPr>
                <w:noProof/>
                <w:webHidden/>
              </w:rPr>
              <w:fldChar w:fldCharType="begin"/>
            </w:r>
            <w:r>
              <w:rPr>
                <w:noProof/>
                <w:webHidden/>
              </w:rPr>
              <w:instrText xml:space="preserve"> PAGEREF _Toc396914469 \h </w:instrText>
            </w:r>
            <w:r>
              <w:rPr>
                <w:noProof/>
                <w:webHidden/>
              </w:rPr>
            </w:r>
            <w:r>
              <w:rPr>
                <w:noProof/>
                <w:webHidden/>
              </w:rPr>
              <w:fldChar w:fldCharType="separate"/>
            </w:r>
            <w:r w:rsidR="00DC0160">
              <w:rPr>
                <w:noProof/>
                <w:webHidden/>
              </w:rPr>
              <w:t>67</w:t>
            </w:r>
            <w:r>
              <w:rPr>
                <w:noProof/>
                <w:webHidden/>
              </w:rPr>
              <w:fldChar w:fldCharType="end"/>
            </w:r>
          </w:hyperlink>
        </w:p>
        <w:p w14:paraId="1EBA6559"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70" w:history="1">
            <w:r w:rsidRPr="009662FD">
              <w:rPr>
                <w:rStyle w:val="Hyperlink"/>
                <w:noProof/>
              </w:rPr>
              <w:t>8.9</w:t>
            </w:r>
            <w:r>
              <w:rPr>
                <w:rFonts w:asciiTheme="minorHAnsi" w:eastAsiaTheme="minorEastAsia" w:hAnsiTheme="minorHAnsi" w:cstheme="minorBidi"/>
                <w:smallCaps w:val="0"/>
                <w:noProof/>
                <w:sz w:val="22"/>
                <w:szCs w:val="22"/>
                <w:lang w:val="en-IE" w:eastAsia="en-IE"/>
              </w:rPr>
              <w:tab/>
            </w:r>
            <w:r w:rsidRPr="009662FD">
              <w:rPr>
                <w:rStyle w:val="Hyperlink"/>
                <w:noProof/>
              </w:rPr>
              <w:t>Memory Requirements</w:t>
            </w:r>
            <w:r>
              <w:rPr>
                <w:noProof/>
                <w:webHidden/>
              </w:rPr>
              <w:tab/>
            </w:r>
            <w:r>
              <w:rPr>
                <w:noProof/>
                <w:webHidden/>
              </w:rPr>
              <w:fldChar w:fldCharType="begin"/>
            </w:r>
            <w:r>
              <w:rPr>
                <w:noProof/>
                <w:webHidden/>
              </w:rPr>
              <w:instrText xml:space="preserve"> PAGEREF _Toc396914470 \h </w:instrText>
            </w:r>
            <w:r>
              <w:rPr>
                <w:noProof/>
                <w:webHidden/>
              </w:rPr>
            </w:r>
            <w:r>
              <w:rPr>
                <w:noProof/>
                <w:webHidden/>
              </w:rPr>
              <w:fldChar w:fldCharType="separate"/>
            </w:r>
            <w:r w:rsidR="00DC0160">
              <w:rPr>
                <w:noProof/>
                <w:webHidden/>
              </w:rPr>
              <w:t>69</w:t>
            </w:r>
            <w:r>
              <w:rPr>
                <w:noProof/>
                <w:webHidden/>
              </w:rPr>
              <w:fldChar w:fldCharType="end"/>
            </w:r>
          </w:hyperlink>
        </w:p>
        <w:p w14:paraId="6FCEC3CC"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71" w:history="1">
            <w:r w:rsidRPr="009662FD">
              <w:rPr>
                <w:rStyle w:val="Hyperlink"/>
                <w:noProof/>
              </w:rPr>
              <w:t>8.10</w:t>
            </w:r>
            <w:r>
              <w:rPr>
                <w:rFonts w:asciiTheme="minorHAnsi" w:eastAsiaTheme="minorEastAsia" w:hAnsiTheme="minorHAnsi" w:cstheme="minorBidi"/>
                <w:smallCaps w:val="0"/>
                <w:noProof/>
                <w:sz w:val="22"/>
                <w:szCs w:val="22"/>
                <w:lang w:val="en-IE" w:eastAsia="en-IE"/>
              </w:rPr>
              <w:tab/>
            </w:r>
            <w:r w:rsidRPr="009662FD">
              <w:rPr>
                <w:rStyle w:val="Hyperlink"/>
                <w:noProof/>
              </w:rPr>
              <w:t>The ant system classes</w:t>
            </w:r>
            <w:r>
              <w:rPr>
                <w:noProof/>
                <w:webHidden/>
              </w:rPr>
              <w:tab/>
            </w:r>
            <w:r>
              <w:rPr>
                <w:noProof/>
                <w:webHidden/>
              </w:rPr>
              <w:fldChar w:fldCharType="begin"/>
            </w:r>
            <w:r>
              <w:rPr>
                <w:noProof/>
                <w:webHidden/>
              </w:rPr>
              <w:instrText xml:space="preserve"> PAGEREF _Toc396914471 \h </w:instrText>
            </w:r>
            <w:r>
              <w:rPr>
                <w:noProof/>
                <w:webHidden/>
              </w:rPr>
            </w:r>
            <w:r>
              <w:rPr>
                <w:noProof/>
                <w:webHidden/>
              </w:rPr>
              <w:fldChar w:fldCharType="separate"/>
            </w:r>
            <w:r w:rsidR="00DC0160">
              <w:rPr>
                <w:noProof/>
                <w:webHidden/>
              </w:rPr>
              <w:t>70</w:t>
            </w:r>
            <w:r>
              <w:rPr>
                <w:noProof/>
                <w:webHidden/>
              </w:rPr>
              <w:fldChar w:fldCharType="end"/>
            </w:r>
          </w:hyperlink>
        </w:p>
        <w:p w14:paraId="6A3A595A"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72" w:history="1">
            <w:r w:rsidRPr="009662FD">
              <w:rPr>
                <w:rStyle w:val="Hyperlink"/>
                <w:noProof/>
              </w:rPr>
              <w:t>8.10.1</w:t>
            </w:r>
            <w:r>
              <w:rPr>
                <w:rFonts w:asciiTheme="minorHAnsi" w:eastAsiaTheme="minorEastAsia" w:hAnsiTheme="minorHAnsi" w:cstheme="minorBidi"/>
                <w:i w:val="0"/>
                <w:noProof/>
                <w:sz w:val="22"/>
                <w:szCs w:val="22"/>
                <w:lang w:val="en-IE" w:eastAsia="en-IE"/>
              </w:rPr>
              <w:tab/>
            </w:r>
            <w:r w:rsidRPr="009662FD">
              <w:rPr>
                <w:rStyle w:val="Hyperlink"/>
                <w:noProof/>
              </w:rPr>
              <w:t>Designing the Probabilistic proportional rule</w:t>
            </w:r>
            <w:r>
              <w:rPr>
                <w:noProof/>
                <w:webHidden/>
              </w:rPr>
              <w:tab/>
            </w:r>
            <w:r>
              <w:rPr>
                <w:noProof/>
                <w:webHidden/>
              </w:rPr>
              <w:fldChar w:fldCharType="begin"/>
            </w:r>
            <w:r>
              <w:rPr>
                <w:noProof/>
                <w:webHidden/>
              </w:rPr>
              <w:instrText xml:space="preserve"> PAGEREF _Toc396914472 \h </w:instrText>
            </w:r>
            <w:r>
              <w:rPr>
                <w:noProof/>
                <w:webHidden/>
              </w:rPr>
            </w:r>
            <w:r>
              <w:rPr>
                <w:noProof/>
                <w:webHidden/>
              </w:rPr>
              <w:fldChar w:fldCharType="separate"/>
            </w:r>
            <w:r w:rsidR="00DC0160">
              <w:rPr>
                <w:noProof/>
                <w:webHidden/>
              </w:rPr>
              <w:t>72</w:t>
            </w:r>
            <w:r>
              <w:rPr>
                <w:noProof/>
                <w:webHidden/>
              </w:rPr>
              <w:fldChar w:fldCharType="end"/>
            </w:r>
          </w:hyperlink>
        </w:p>
        <w:p w14:paraId="5B82AF48"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73" w:history="1">
            <w:r w:rsidRPr="009662FD">
              <w:rPr>
                <w:rStyle w:val="Hyperlink"/>
                <w:noProof/>
              </w:rPr>
              <w:t>8.10.2</w:t>
            </w:r>
            <w:r>
              <w:rPr>
                <w:rFonts w:asciiTheme="minorHAnsi" w:eastAsiaTheme="minorEastAsia" w:hAnsiTheme="minorHAnsi" w:cstheme="minorBidi"/>
                <w:i w:val="0"/>
                <w:noProof/>
                <w:sz w:val="22"/>
                <w:szCs w:val="22"/>
                <w:lang w:val="en-IE" w:eastAsia="en-IE"/>
              </w:rPr>
              <w:tab/>
            </w:r>
            <w:r w:rsidRPr="009662FD">
              <w:rPr>
                <w:rStyle w:val="Hyperlink"/>
                <w:noProof/>
              </w:rPr>
              <w:t>The Ant System</w:t>
            </w:r>
            <w:r>
              <w:rPr>
                <w:noProof/>
                <w:webHidden/>
              </w:rPr>
              <w:tab/>
            </w:r>
            <w:r>
              <w:rPr>
                <w:noProof/>
                <w:webHidden/>
              </w:rPr>
              <w:fldChar w:fldCharType="begin"/>
            </w:r>
            <w:r>
              <w:rPr>
                <w:noProof/>
                <w:webHidden/>
              </w:rPr>
              <w:instrText xml:space="preserve"> PAGEREF _Toc396914473 \h </w:instrText>
            </w:r>
            <w:r>
              <w:rPr>
                <w:noProof/>
                <w:webHidden/>
              </w:rPr>
            </w:r>
            <w:r>
              <w:rPr>
                <w:noProof/>
                <w:webHidden/>
              </w:rPr>
              <w:fldChar w:fldCharType="separate"/>
            </w:r>
            <w:r w:rsidR="00DC0160">
              <w:rPr>
                <w:noProof/>
                <w:webHidden/>
              </w:rPr>
              <w:t>73</w:t>
            </w:r>
            <w:r>
              <w:rPr>
                <w:noProof/>
                <w:webHidden/>
              </w:rPr>
              <w:fldChar w:fldCharType="end"/>
            </w:r>
          </w:hyperlink>
        </w:p>
        <w:p w14:paraId="3F8B31FA"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74" w:history="1">
            <w:r w:rsidRPr="009662FD">
              <w:rPr>
                <w:rStyle w:val="Hyperlink"/>
                <w:noProof/>
              </w:rPr>
              <w:t>8.10.3</w:t>
            </w:r>
            <w:r>
              <w:rPr>
                <w:rFonts w:asciiTheme="minorHAnsi" w:eastAsiaTheme="minorEastAsia" w:hAnsiTheme="minorHAnsi" w:cstheme="minorBidi"/>
                <w:i w:val="0"/>
                <w:noProof/>
                <w:sz w:val="22"/>
                <w:szCs w:val="22"/>
                <w:lang w:val="en-IE" w:eastAsia="en-IE"/>
              </w:rPr>
              <w:tab/>
            </w:r>
            <w:r w:rsidRPr="009662FD">
              <w:rPr>
                <w:rStyle w:val="Hyperlink"/>
                <w:noProof/>
              </w:rPr>
              <w:t>Elitist Ant System</w:t>
            </w:r>
            <w:r>
              <w:rPr>
                <w:noProof/>
                <w:webHidden/>
              </w:rPr>
              <w:tab/>
            </w:r>
            <w:r>
              <w:rPr>
                <w:noProof/>
                <w:webHidden/>
              </w:rPr>
              <w:fldChar w:fldCharType="begin"/>
            </w:r>
            <w:r>
              <w:rPr>
                <w:noProof/>
                <w:webHidden/>
              </w:rPr>
              <w:instrText xml:space="preserve"> PAGEREF _Toc396914474 \h </w:instrText>
            </w:r>
            <w:r>
              <w:rPr>
                <w:noProof/>
                <w:webHidden/>
              </w:rPr>
            </w:r>
            <w:r>
              <w:rPr>
                <w:noProof/>
                <w:webHidden/>
              </w:rPr>
              <w:fldChar w:fldCharType="separate"/>
            </w:r>
            <w:r w:rsidR="00DC0160">
              <w:rPr>
                <w:noProof/>
                <w:webHidden/>
              </w:rPr>
              <w:t>74</w:t>
            </w:r>
            <w:r>
              <w:rPr>
                <w:noProof/>
                <w:webHidden/>
              </w:rPr>
              <w:fldChar w:fldCharType="end"/>
            </w:r>
          </w:hyperlink>
        </w:p>
        <w:p w14:paraId="5A090EF9"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75" w:history="1">
            <w:r w:rsidRPr="009662FD">
              <w:rPr>
                <w:rStyle w:val="Hyperlink"/>
                <w:noProof/>
              </w:rPr>
              <w:t>8.10.4</w:t>
            </w:r>
            <w:r>
              <w:rPr>
                <w:rFonts w:asciiTheme="minorHAnsi" w:eastAsiaTheme="minorEastAsia" w:hAnsiTheme="minorHAnsi" w:cstheme="minorBidi"/>
                <w:i w:val="0"/>
                <w:noProof/>
                <w:sz w:val="22"/>
                <w:szCs w:val="22"/>
                <w:lang w:val="en-IE" w:eastAsia="en-IE"/>
              </w:rPr>
              <w:tab/>
            </w:r>
            <w:r w:rsidRPr="009662FD">
              <w:rPr>
                <w:rStyle w:val="Hyperlink"/>
                <w:noProof/>
              </w:rPr>
              <w:t>MinMax Ant System</w:t>
            </w:r>
            <w:r>
              <w:rPr>
                <w:noProof/>
                <w:webHidden/>
              </w:rPr>
              <w:tab/>
            </w:r>
            <w:r>
              <w:rPr>
                <w:noProof/>
                <w:webHidden/>
              </w:rPr>
              <w:fldChar w:fldCharType="begin"/>
            </w:r>
            <w:r>
              <w:rPr>
                <w:noProof/>
                <w:webHidden/>
              </w:rPr>
              <w:instrText xml:space="preserve"> PAGEREF _Toc396914475 \h </w:instrText>
            </w:r>
            <w:r>
              <w:rPr>
                <w:noProof/>
                <w:webHidden/>
              </w:rPr>
            </w:r>
            <w:r>
              <w:rPr>
                <w:noProof/>
                <w:webHidden/>
              </w:rPr>
              <w:fldChar w:fldCharType="separate"/>
            </w:r>
            <w:r w:rsidR="00DC0160">
              <w:rPr>
                <w:noProof/>
                <w:webHidden/>
              </w:rPr>
              <w:t>75</w:t>
            </w:r>
            <w:r>
              <w:rPr>
                <w:noProof/>
                <w:webHidden/>
              </w:rPr>
              <w:fldChar w:fldCharType="end"/>
            </w:r>
          </w:hyperlink>
        </w:p>
        <w:p w14:paraId="2890476A"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76" w:history="1">
            <w:r w:rsidRPr="009662FD">
              <w:rPr>
                <w:rStyle w:val="Hyperlink"/>
                <w:noProof/>
              </w:rPr>
              <w:t>8.10.5</w:t>
            </w:r>
            <w:r>
              <w:rPr>
                <w:rFonts w:asciiTheme="minorHAnsi" w:eastAsiaTheme="minorEastAsia" w:hAnsiTheme="minorHAnsi" w:cstheme="minorBidi"/>
                <w:i w:val="0"/>
                <w:noProof/>
                <w:sz w:val="22"/>
                <w:szCs w:val="22"/>
                <w:lang w:val="en-IE" w:eastAsia="en-IE"/>
              </w:rPr>
              <w:tab/>
            </w:r>
            <w:r w:rsidRPr="009662FD">
              <w:rPr>
                <w:rStyle w:val="Hyperlink"/>
                <w:noProof/>
              </w:rPr>
              <w:t>Best Worst Ant System</w:t>
            </w:r>
            <w:r>
              <w:rPr>
                <w:noProof/>
                <w:webHidden/>
              </w:rPr>
              <w:tab/>
            </w:r>
            <w:r>
              <w:rPr>
                <w:noProof/>
                <w:webHidden/>
              </w:rPr>
              <w:fldChar w:fldCharType="begin"/>
            </w:r>
            <w:r>
              <w:rPr>
                <w:noProof/>
                <w:webHidden/>
              </w:rPr>
              <w:instrText xml:space="preserve"> PAGEREF _Toc396914476 \h </w:instrText>
            </w:r>
            <w:r>
              <w:rPr>
                <w:noProof/>
                <w:webHidden/>
              </w:rPr>
            </w:r>
            <w:r>
              <w:rPr>
                <w:noProof/>
                <w:webHidden/>
              </w:rPr>
              <w:fldChar w:fldCharType="separate"/>
            </w:r>
            <w:r w:rsidR="00DC0160">
              <w:rPr>
                <w:noProof/>
                <w:webHidden/>
              </w:rPr>
              <w:t>76</w:t>
            </w:r>
            <w:r>
              <w:rPr>
                <w:noProof/>
                <w:webHidden/>
              </w:rPr>
              <w:fldChar w:fldCharType="end"/>
            </w:r>
          </w:hyperlink>
        </w:p>
        <w:p w14:paraId="421088FF"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77" w:history="1">
            <w:r w:rsidRPr="009662FD">
              <w:rPr>
                <w:rStyle w:val="Hyperlink"/>
                <w:noProof/>
              </w:rPr>
              <w:t>8.10.6</w:t>
            </w:r>
            <w:r>
              <w:rPr>
                <w:rFonts w:asciiTheme="minorHAnsi" w:eastAsiaTheme="minorEastAsia" w:hAnsiTheme="minorHAnsi" w:cstheme="minorBidi"/>
                <w:i w:val="0"/>
                <w:noProof/>
                <w:sz w:val="22"/>
                <w:szCs w:val="22"/>
                <w:lang w:val="en-IE" w:eastAsia="en-IE"/>
              </w:rPr>
              <w:tab/>
            </w:r>
            <w:r w:rsidRPr="009662FD">
              <w:rPr>
                <w:rStyle w:val="Hyperlink"/>
                <w:noProof/>
              </w:rPr>
              <w:t>Ant Colony System</w:t>
            </w:r>
            <w:r>
              <w:rPr>
                <w:noProof/>
                <w:webHidden/>
              </w:rPr>
              <w:tab/>
            </w:r>
            <w:r>
              <w:rPr>
                <w:noProof/>
                <w:webHidden/>
              </w:rPr>
              <w:fldChar w:fldCharType="begin"/>
            </w:r>
            <w:r>
              <w:rPr>
                <w:noProof/>
                <w:webHidden/>
              </w:rPr>
              <w:instrText xml:space="preserve"> PAGEREF _Toc396914477 \h </w:instrText>
            </w:r>
            <w:r>
              <w:rPr>
                <w:noProof/>
                <w:webHidden/>
              </w:rPr>
            </w:r>
            <w:r>
              <w:rPr>
                <w:noProof/>
                <w:webHidden/>
              </w:rPr>
              <w:fldChar w:fldCharType="separate"/>
            </w:r>
            <w:r w:rsidR="00DC0160">
              <w:rPr>
                <w:noProof/>
                <w:webHidden/>
              </w:rPr>
              <w:t>77</w:t>
            </w:r>
            <w:r>
              <w:rPr>
                <w:noProof/>
                <w:webHidden/>
              </w:rPr>
              <w:fldChar w:fldCharType="end"/>
            </w:r>
          </w:hyperlink>
        </w:p>
        <w:p w14:paraId="0F647029"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78" w:history="1">
            <w:r w:rsidRPr="009662FD">
              <w:rPr>
                <w:rStyle w:val="Hyperlink"/>
                <w:noProof/>
              </w:rPr>
              <w:t>8.10.7</w:t>
            </w:r>
            <w:r>
              <w:rPr>
                <w:rFonts w:asciiTheme="minorHAnsi" w:eastAsiaTheme="minorEastAsia" w:hAnsiTheme="minorHAnsi" w:cstheme="minorBidi"/>
                <w:i w:val="0"/>
                <w:noProof/>
                <w:sz w:val="22"/>
                <w:szCs w:val="22"/>
                <w:lang w:val="en-IE" w:eastAsia="en-IE"/>
              </w:rPr>
              <w:tab/>
            </w:r>
            <w:r w:rsidRPr="009662FD">
              <w:rPr>
                <w:rStyle w:val="Hyperlink"/>
                <w:noProof/>
              </w:rPr>
              <w:t>Mutated Ant</w:t>
            </w:r>
            <w:r>
              <w:rPr>
                <w:noProof/>
                <w:webHidden/>
              </w:rPr>
              <w:tab/>
            </w:r>
            <w:r>
              <w:rPr>
                <w:noProof/>
                <w:webHidden/>
              </w:rPr>
              <w:fldChar w:fldCharType="begin"/>
            </w:r>
            <w:r>
              <w:rPr>
                <w:noProof/>
                <w:webHidden/>
              </w:rPr>
              <w:instrText xml:space="preserve"> PAGEREF _Toc396914478 \h </w:instrText>
            </w:r>
            <w:r>
              <w:rPr>
                <w:noProof/>
                <w:webHidden/>
              </w:rPr>
            </w:r>
            <w:r>
              <w:rPr>
                <w:noProof/>
                <w:webHidden/>
              </w:rPr>
              <w:fldChar w:fldCharType="separate"/>
            </w:r>
            <w:r w:rsidR="00DC0160">
              <w:rPr>
                <w:noProof/>
                <w:webHidden/>
              </w:rPr>
              <w:t>80</w:t>
            </w:r>
            <w:r>
              <w:rPr>
                <w:noProof/>
                <w:webHidden/>
              </w:rPr>
              <w:fldChar w:fldCharType="end"/>
            </w:r>
          </w:hyperlink>
        </w:p>
        <w:p w14:paraId="1B2FA05A"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79" w:history="1">
            <w:r w:rsidRPr="009662FD">
              <w:rPr>
                <w:rStyle w:val="Hyperlink"/>
                <w:noProof/>
              </w:rPr>
              <w:t>8.11</w:t>
            </w:r>
            <w:r>
              <w:rPr>
                <w:rFonts w:asciiTheme="minorHAnsi" w:eastAsiaTheme="minorEastAsia" w:hAnsiTheme="minorHAnsi" w:cstheme="minorBidi"/>
                <w:smallCaps w:val="0"/>
                <w:noProof/>
                <w:sz w:val="22"/>
                <w:szCs w:val="22"/>
                <w:lang w:val="en-IE" w:eastAsia="en-IE"/>
              </w:rPr>
              <w:tab/>
            </w:r>
            <w:r w:rsidRPr="009662FD">
              <w:rPr>
                <w:rStyle w:val="Hyperlink"/>
                <w:noProof/>
              </w:rPr>
              <w:t>Subscriber observer</w:t>
            </w:r>
            <w:r>
              <w:rPr>
                <w:noProof/>
                <w:webHidden/>
              </w:rPr>
              <w:tab/>
            </w:r>
            <w:r>
              <w:rPr>
                <w:noProof/>
                <w:webHidden/>
              </w:rPr>
              <w:fldChar w:fldCharType="begin"/>
            </w:r>
            <w:r>
              <w:rPr>
                <w:noProof/>
                <w:webHidden/>
              </w:rPr>
              <w:instrText xml:space="preserve"> PAGEREF _Toc396914479 \h </w:instrText>
            </w:r>
            <w:r>
              <w:rPr>
                <w:noProof/>
                <w:webHidden/>
              </w:rPr>
            </w:r>
            <w:r>
              <w:rPr>
                <w:noProof/>
                <w:webHidden/>
              </w:rPr>
              <w:fldChar w:fldCharType="separate"/>
            </w:r>
            <w:r w:rsidR="00DC0160">
              <w:rPr>
                <w:noProof/>
                <w:webHidden/>
              </w:rPr>
              <w:t>81</w:t>
            </w:r>
            <w:r>
              <w:rPr>
                <w:noProof/>
                <w:webHidden/>
              </w:rPr>
              <w:fldChar w:fldCharType="end"/>
            </w:r>
          </w:hyperlink>
        </w:p>
        <w:p w14:paraId="0D274CCD"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80" w:history="1">
            <w:r w:rsidRPr="009662FD">
              <w:rPr>
                <w:rStyle w:val="Hyperlink"/>
                <w:noProof/>
              </w:rPr>
              <w:t>8.12</w:t>
            </w:r>
            <w:r>
              <w:rPr>
                <w:rFonts w:asciiTheme="minorHAnsi" w:eastAsiaTheme="minorEastAsia" w:hAnsiTheme="minorHAnsi" w:cstheme="minorBidi"/>
                <w:smallCaps w:val="0"/>
                <w:noProof/>
                <w:sz w:val="22"/>
                <w:szCs w:val="22"/>
                <w:lang w:val="en-IE" w:eastAsia="en-IE"/>
              </w:rPr>
              <w:tab/>
            </w:r>
            <w:r w:rsidRPr="009662FD">
              <w:rPr>
                <w:rStyle w:val="Hyperlink"/>
                <w:noProof/>
              </w:rPr>
              <w:t>The Genetic Algorithm</w:t>
            </w:r>
            <w:r>
              <w:rPr>
                <w:noProof/>
                <w:webHidden/>
              </w:rPr>
              <w:tab/>
            </w:r>
            <w:r>
              <w:rPr>
                <w:noProof/>
                <w:webHidden/>
              </w:rPr>
              <w:fldChar w:fldCharType="begin"/>
            </w:r>
            <w:r>
              <w:rPr>
                <w:noProof/>
                <w:webHidden/>
              </w:rPr>
              <w:instrText xml:space="preserve"> PAGEREF _Toc396914480 \h </w:instrText>
            </w:r>
            <w:r>
              <w:rPr>
                <w:noProof/>
                <w:webHidden/>
              </w:rPr>
            </w:r>
            <w:r>
              <w:rPr>
                <w:noProof/>
                <w:webHidden/>
              </w:rPr>
              <w:fldChar w:fldCharType="separate"/>
            </w:r>
            <w:r w:rsidR="00DC0160">
              <w:rPr>
                <w:noProof/>
                <w:webHidden/>
              </w:rPr>
              <w:t>81</w:t>
            </w:r>
            <w:r>
              <w:rPr>
                <w:noProof/>
                <w:webHidden/>
              </w:rPr>
              <w:fldChar w:fldCharType="end"/>
            </w:r>
          </w:hyperlink>
        </w:p>
        <w:p w14:paraId="37BA1F7A"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81" w:history="1">
            <w:r w:rsidRPr="009662FD">
              <w:rPr>
                <w:rStyle w:val="Hyperlink"/>
                <w:noProof/>
              </w:rPr>
              <w:t>8.12.1</w:t>
            </w:r>
            <w:r>
              <w:rPr>
                <w:rFonts w:asciiTheme="minorHAnsi" w:eastAsiaTheme="minorEastAsia" w:hAnsiTheme="minorHAnsi" w:cstheme="minorBidi"/>
                <w:i w:val="0"/>
                <w:noProof/>
                <w:sz w:val="22"/>
                <w:szCs w:val="22"/>
                <w:lang w:val="en-IE" w:eastAsia="en-IE"/>
              </w:rPr>
              <w:tab/>
            </w:r>
            <w:r w:rsidRPr="009662FD">
              <w:rPr>
                <w:rStyle w:val="Hyperlink"/>
                <w:noProof/>
              </w:rPr>
              <w:t>Genetic algorithm configuration</w:t>
            </w:r>
            <w:r>
              <w:rPr>
                <w:noProof/>
                <w:webHidden/>
              </w:rPr>
              <w:tab/>
            </w:r>
            <w:r>
              <w:rPr>
                <w:noProof/>
                <w:webHidden/>
              </w:rPr>
              <w:fldChar w:fldCharType="begin"/>
            </w:r>
            <w:r>
              <w:rPr>
                <w:noProof/>
                <w:webHidden/>
              </w:rPr>
              <w:instrText xml:space="preserve"> PAGEREF _Toc396914481 \h </w:instrText>
            </w:r>
            <w:r>
              <w:rPr>
                <w:noProof/>
                <w:webHidden/>
              </w:rPr>
            </w:r>
            <w:r>
              <w:rPr>
                <w:noProof/>
                <w:webHidden/>
              </w:rPr>
              <w:fldChar w:fldCharType="separate"/>
            </w:r>
            <w:r w:rsidR="00DC0160">
              <w:rPr>
                <w:noProof/>
                <w:webHidden/>
              </w:rPr>
              <w:t>82</w:t>
            </w:r>
            <w:r>
              <w:rPr>
                <w:noProof/>
                <w:webHidden/>
              </w:rPr>
              <w:fldChar w:fldCharType="end"/>
            </w:r>
          </w:hyperlink>
        </w:p>
        <w:p w14:paraId="7A565E56"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82" w:history="1">
            <w:r w:rsidRPr="009662FD">
              <w:rPr>
                <w:rStyle w:val="Hyperlink"/>
                <w:noProof/>
              </w:rPr>
              <w:t>8.13</w:t>
            </w:r>
            <w:r>
              <w:rPr>
                <w:rFonts w:asciiTheme="minorHAnsi" w:eastAsiaTheme="minorEastAsia" w:hAnsiTheme="minorHAnsi" w:cstheme="minorBidi"/>
                <w:smallCaps w:val="0"/>
                <w:noProof/>
                <w:sz w:val="22"/>
                <w:szCs w:val="22"/>
                <w:lang w:val="en-IE" w:eastAsia="en-IE"/>
              </w:rPr>
              <w:tab/>
            </w:r>
            <w:r w:rsidRPr="009662FD">
              <w:rPr>
                <w:rStyle w:val="Hyperlink"/>
                <w:noProof/>
              </w:rPr>
              <w:t>Implementing local search</w:t>
            </w:r>
            <w:r>
              <w:rPr>
                <w:noProof/>
                <w:webHidden/>
              </w:rPr>
              <w:tab/>
            </w:r>
            <w:r>
              <w:rPr>
                <w:noProof/>
                <w:webHidden/>
              </w:rPr>
              <w:fldChar w:fldCharType="begin"/>
            </w:r>
            <w:r>
              <w:rPr>
                <w:noProof/>
                <w:webHidden/>
              </w:rPr>
              <w:instrText xml:space="preserve"> PAGEREF _Toc396914482 \h </w:instrText>
            </w:r>
            <w:r>
              <w:rPr>
                <w:noProof/>
                <w:webHidden/>
              </w:rPr>
            </w:r>
            <w:r>
              <w:rPr>
                <w:noProof/>
                <w:webHidden/>
              </w:rPr>
              <w:fldChar w:fldCharType="separate"/>
            </w:r>
            <w:r w:rsidR="00DC0160">
              <w:rPr>
                <w:noProof/>
                <w:webHidden/>
              </w:rPr>
              <w:t>82</w:t>
            </w:r>
            <w:r>
              <w:rPr>
                <w:noProof/>
                <w:webHidden/>
              </w:rPr>
              <w:fldChar w:fldCharType="end"/>
            </w:r>
          </w:hyperlink>
        </w:p>
        <w:p w14:paraId="5E6E1355"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83" w:history="1">
            <w:r w:rsidRPr="009662FD">
              <w:rPr>
                <w:rStyle w:val="Hyperlink"/>
                <w:noProof/>
              </w:rPr>
              <w:t>8.14</w:t>
            </w:r>
            <w:r>
              <w:rPr>
                <w:rFonts w:asciiTheme="minorHAnsi" w:eastAsiaTheme="minorEastAsia" w:hAnsiTheme="minorHAnsi" w:cstheme="minorBidi"/>
                <w:smallCaps w:val="0"/>
                <w:noProof/>
                <w:sz w:val="22"/>
                <w:szCs w:val="22"/>
                <w:lang w:val="en-IE" w:eastAsia="en-IE"/>
              </w:rPr>
              <w:tab/>
            </w:r>
            <w:r w:rsidRPr="009662FD">
              <w:rPr>
                <w:rStyle w:val="Hyperlink"/>
                <w:noProof/>
              </w:rPr>
              <w:t>Conclusion</w:t>
            </w:r>
            <w:r>
              <w:rPr>
                <w:noProof/>
                <w:webHidden/>
              </w:rPr>
              <w:tab/>
            </w:r>
            <w:r>
              <w:rPr>
                <w:noProof/>
                <w:webHidden/>
              </w:rPr>
              <w:fldChar w:fldCharType="begin"/>
            </w:r>
            <w:r>
              <w:rPr>
                <w:noProof/>
                <w:webHidden/>
              </w:rPr>
              <w:instrText xml:space="preserve"> PAGEREF _Toc396914483 \h </w:instrText>
            </w:r>
            <w:r>
              <w:rPr>
                <w:noProof/>
                <w:webHidden/>
              </w:rPr>
            </w:r>
            <w:r>
              <w:rPr>
                <w:noProof/>
                <w:webHidden/>
              </w:rPr>
              <w:fldChar w:fldCharType="separate"/>
            </w:r>
            <w:r w:rsidR="00DC0160">
              <w:rPr>
                <w:noProof/>
                <w:webHidden/>
              </w:rPr>
              <w:t>83</w:t>
            </w:r>
            <w:r>
              <w:rPr>
                <w:noProof/>
                <w:webHidden/>
              </w:rPr>
              <w:fldChar w:fldCharType="end"/>
            </w:r>
          </w:hyperlink>
        </w:p>
        <w:p w14:paraId="3FE89B17"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84" w:history="1">
            <w:r w:rsidRPr="009662FD">
              <w:rPr>
                <w:rStyle w:val="Hyperlink"/>
                <w:noProof/>
              </w:rPr>
              <w:t>8.15</w:t>
            </w:r>
            <w:r>
              <w:rPr>
                <w:rFonts w:asciiTheme="minorHAnsi" w:eastAsiaTheme="minorEastAsia" w:hAnsiTheme="minorHAnsi" w:cstheme="minorBidi"/>
                <w:smallCaps w:val="0"/>
                <w:noProof/>
                <w:sz w:val="22"/>
                <w:szCs w:val="22"/>
                <w:lang w:val="en-IE" w:eastAsia="en-IE"/>
              </w:rPr>
              <w:tab/>
            </w:r>
            <w:r w:rsidRPr="009662FD">
              <w:rPr>
                <w:rStyle w:val="Hyperlink"/>
                <w:noProof/>
              </w:rPr>
              <w:t>Notes</w:t>
            </w:r>
            <w:r>
              <w:rPr>
                <w:noProof/>
                <w:webHidden/>
              </w:rPr>
              <w:tab/>
            </w:r>
            <w:r>
              <w:rPr>
                <w:noProof/>
                <w:webHidden/>
              </w:rPr>
              <w:fldChar w:fldCharType="begin"/>
            </w:r>
            <w:r>
              <w:rPr>
                <w:noProof/>
                <w:webHidden/>
              </w:rPr>
              <w:instrText xml:space="preserve"> PAGEREF _Toc396914484 \h </w:instrText>
            </w:r>
            <w:r>
              <w:rPr>
                <w:noProof/>
                <w:webHidden/>
              </w:rPr>
            </w:r>
            <w:r>
              <w:rPr>
                <w:noProof/>
                <w:webHidden/>
              </w:rPr>
              <w:fldChar w:fldCharType="separate"/>
            </w:r>
            <w:r w:rsidR="00DC0160">
              <w:rPr>
                <w:noProof/>
                <w:webHidden/>
              </w:rPr>
              <w:t>83</w:t>
            </w:r>
            <w:r>
              <w:rPr>
                <w:noProof/>
                <w:webHidden/>
              </w:rPr>
              <w:fldChar w:fldCharType="end"/>
            </w:r>
          </w:hyperlink>
        </w:p>
        <w:p w14:paraId="59929AD2" w14:textId="77777777" w:rsidR="00F133C8" w:rsidRDefault="00F133C8">
          <w:pPr>
            <w:pStyle w:val="TOC1"/>
            <w:tabs>
              <w:tab w:val="left" w:pos="403"/>
            </w:tabs>
            <w:rPr>
              <w:rFonts w:asciiTheme="minorHAnsi" w:eastAsiaTheme="minorEastAsia" w:hAnsiTheme="minorHAnsi" w:cstheme="minorBidi"/>
              <w:b w:val="0"/>
              <w:caps w:val="0"/>
              <w:noProof/>
              <w:sz w:val="22"/>
              <w:szCs w:val="22"/>
              <w:lang w:val="en-IE" w:eastAsia="en-IE"/>
            </w:rPr>
          </w:pPr>
          <w:hyperlink w:anchor="_Toc396914485" w:history="1">
            <w:r w:rsidRPr="009662FD">
              <w:rPr>
                <w:rStyle w:val="Hyperlink"/>
                <w:noProof/>
              </w:rPr>
              <w:t>9</w:t>
            </w:r>
            <w:r>
              <w:rPr>
                <w:rFonts w:asciiTheme="minorHAnsi" w:eastAsiaTheme="minorEastAsia" w:hAnsiTheme="minorHAnsi" w:cstheme="minorBidi"/>
                <w:b w:val="0"/>
                <w:caps w:val="0"/>
                <w:noProof/>
                <w:sz w:val="22"/>
                <w:szCs w:val="22"/>
                <w:lang w:val="en-IE" w:eastAsia="en-IE"/>
              </w:rPr>
              <w:tab/>
            </w:r>
            <w:r w:rsidRPr="009662FD">
              <w:rPr>
                <w:rStyle w:val="Hyperlink"/>
                <w:noProof/>
              </w:rPr>
              <w:t>ANTSOLVER USER MANUAL</w:t>
            </w:r>
            <w:r>
              <w:rPr>
                <w:noProof/>
                <w:webHidden/>
              </w:rPr>
              <w:tab/>
            </w:r>
            <w:r>
              <w:rPr>
                <w:noProof/>
                <w:webHidden/>
              </w:rPr>
              <w:fldChar w:fldCharType="begin"/>
            </w:r>
            <w:r>
              <w:rPr>
                <w:noProof/>
                <w:webHidden/>
              </w:rPr>
              <w:instrText xml:space="preserve"> PAGEREF _Toc396914485 \h </w:instrText>
            </w:r>
            <w:r>
              <w:rPr>
                <w:noProof/>
                <w:webHidden/>
              </w:rPr>
            </w:r>
            <w:r>
              <w:rPr>
                <w:noProof/>
                <w:webHidden/>
              </w:rPr>
              <w:fldChar w:fldCharType="separate"/>
            </w:r>
            <w:r w:rsidR="00DC0160">
              <w:rPr>
                <w:noProof/>
                <w:webHidden/>
              </w:rPr>
              <w:t>85</w:t>
            </w:r>
            <w:r>
              <w:rPr>
                <w:noProof/>
                <w:webHidden/>
              </w:rPr>
              <w:fldChar w:fldCharType="end"/>
            </w:r>
          </w:hyperlink>
        </w:p>
        <w:p w14:paraId="684A3F7B"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86" w:history="1">
            <w:r w:rsidRPr="009662FD">
              <w:rPr>
                <w:rStyle w:val="Hyperlink"/>
                <w:noProof/>
              </w:rPr>
              <w:t>9.1</w:t>
            </w:r>
            <w:r>
              <w:rPr>
                <w:rFonts w:asciiTheme="minorHAnsi" w:eastAsiaTheme="minorEastAsia" w:hAnsiTheme="minorHAnsi" w:cstheme="minorBidi"/>
                <w:smallCaps w:val="0"/>
                <w:noProof/>
                <w:sz w:val="22"/>
                <w:szCs w:val="22"/>
                <w:lang w:val="en-IE" w:eastAsia="en-IE"/>
              </w:rPr>
              <w:tab/>
            </w:r>
            <w:r w:rsidRPr="009662FD">
              <w:rPr>
                <w:rStyle w:val="Hyperlink"/>
                <w:noProof/>
              </w:rPr>
              <w:t>Introduction</w:t>
            </w:r>
            <w:r>
              <w:rPr>
                <w:noProof/>
                <w:webHidden/>
              </w:rPr>
              <w:tab/>
            </w:r>
            <w:r>
              <w:rPr>
                <w:noProof/>
                <w:webHidden/>
              </w:rPr>
              <w:fldChar w:fldCharType="begin"/>
            </w:r>
            <w:r>
              <w:rPr>
                <w:noProof/>
                <w:webHidden/>
              </w:rPr>
              <w:instrText xml:space="preserve"> PAGEREF _Toc396914486 \h </w:instrText>
            </w:r>
            <w:r>
              <w:rPr>
                <w:noProof/>
                <w:webHidden/>
              </w:rPr>
            </w:r>
            <w:r>
              <w:rPr>
                <w:noProof/>
                <w:webHidden/>
              </w:rPr>
              <w:fldChar w:fldCharType="separate"/>
            </w:r>
            <w:r w:rsidR="00DC0160">
              <w:rPr>
                <w:noProof/>
                <w:webHidden/>
              </w:rPr>
              <w:t>85</w:t>
            </w:r>
            <w:r>
              <w:rPr>
                <w:noProof/>
                <w:webHidden/>
              </w:rPr>
              <w:fldChar w:fldCharType="end"/>
            </w:r>
          </w:hyperlink>
        </w:p>
        <w:p w14:paraId="03723FAF"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87" w:history="1">
            <w:r w:rsidRPr="009662FD">
              <w:rPr>
                <w:rStyle w:val="Hyperlink"/>
                <w:noProof/>
              </w:rPr>
              <w:t>9.2</w:t>
            </w:r>
            <w:r>
              <w:rPr>
                <w:rFonts w:asciiTheme="minorHAnsi" w:eastAsiaTheme="minorEastAsia" w:hAnsiTheme="minorHAnsi" w:cstheme="minorBidi"/>
                <w:smallCaps w:val="0"/>
                <w:noProof/>
                <w:sz w:val="22"/>
                <w:szCs w:val="22"/>
                <w:lang w:val="en-IE" w:eastAsia="en-IE"/>
              </w:rPr>
              <w:tab/>
            </w:r>
            <w:r w:rsidRPr="009662FD">
              <w:rPr>
                <w:rStyle w:val="Hyperlink"/>
                <w:noProof/>
              </w:rPr>
              <w:t>Visual feedback</w:t>
            </w:r>
            <w:r>
              <w:rPr>
                <w:noProof/>
                <w:webHidden/>
              </w:rPr>
              <w:tab/>
            </w:r>
            <w:r>
              <w:rPr>
                <w:noProof/>
                <w:webHidden/>
              </w:rPr>
              <w:fldChar w:fldCharType="begin"/>
            </w:r>
            <w:r>
              <w:rPr>
                <w:noProof/>
                <w:webHidden/>
              </w:rPr>
              <w:instrText xml:space="preserve"> PAGEREF _Toc396914487 \h </w:instrText>
            </w:r>
            <w:r>
              <w:rPr>
                <w:noProof/>
                <w:webHidden/>
              </w:rPr>
            </w:r>
            <w:r>
              <w:rPr>
                <w:noProof/>
                <w:webHidden/>
              </w:rPr>
              <w:fldChar w:fldCharType="separate"/>
            </w:r>
            <w:r w:rsidR="00DC0160">
              <w:rPr>
                <w:noProof/>
                <w:webHidden/>
              </w:rPr>
              <w:t>86</w:t>
            </w:r>
            <w:r>
              <w:rPr>
                <w:noProof/>
                <w:webHidden/>
              </w:rPr>
              <w:fldChar w:fldCharType="end"/>
            </w:r>
          </w:hyperlink>
        </w:p>
        <w:p w14:paraId="5101C290" w14:textId="77777777" w:rsidR="00F133C8" w:rsidRDefault="00F133C8">
          <w:pPr>
            <w:pStyle w:val="TOC1"/>
            <w:tabs>
              <w:tab w:val="left" w:pos="600"/>
            </w:tabs>
            <w:rPr>
              <w:rFonts w:asciiTheme="minorHAnsi" w:eastAsiaTheme="minorEastAsia" w:hAnsiTheme="minorHAnsi" w:cstheme="minorBidi"/>
              <w:b w:val="0"/>
              <w:caps w:val="0"/>
              <w:noProof/>
              <w:sz w:val="22"/>
              <w:szCs w:val="22"/>
              <w:lang w:val="en-IE" w:eastAsia="en-IE"/>
            </w:rPr>
          </w:pPr>
          <w:hyperlink w:anchor="_Toc396914488" w:history="1">
            <w:r w:rsidRPr="009662FD">
              <w:rPr>
                <w:rStyle w:val="Hyperlink"/>
                <w:noProof/>
              </w:rPr>
              <w:t>10</w:t>
            </w:r>
            <w:r>
              <w:rPr>
                <w:rFonts w:asciiTheme="minorHAnsi" w:eastAsiaTheme="minorEastAsia" w:hAnsiTheme="minorHAnsi" w:cstheme="minorBidi"/>
                <w:b w:val="0"/>
                <w:caps w:val="0"/>
                <w:noProof/>
                <w:sz w:val="22"/>
                <w:szCs w:val="22"/>
                <w:lang w:val="en-IE" w:eastAsia="en-IE"/>
              </w:rPr>
              <w:tab/>
            </w:r>
            <w:r w:rsidRPr="009662FD">
              <w:rPr>
                <w:rStyle w:val="Hyperlink"/>
                <w:noProof/>
              </w:rPr>
              <w:t>EXPERIMENTATION &amp; EVULUATION</w:t>
            </w:r>
            <w:r>
              <w:rPr>
                <w:noProof/>
                <w:webHidden/>
              </w:rPr>
              <w:tab/>
            </w:r>
            <w:r>
              <w:rPr>
                <w:noProof/>
                <w:webHidden/>
              </w:rPr>
              <w:fldChar w:fldCharType="begin"/>
            </w:r>
            <w:r>
              <w:rPr>
                <w:noProof/>
                <w:webHidden/>
              </w:rPr>
              <w:instrText xml:space="preserve"> PAGEREF _Toc396914488 \h </w:instrText>
            </w:r>
            <w:r>
              <w:rPr>
                <w:noProof/>
                <w:webHidden/>
              </w:rPr>
            </w:r>
            <w:r>
              <w:rPr>
                <w:noProof/>
                <w:webHidden/>
              </w:rPr>
              <w:fldChar w:fldCharType="separate"/>
            </w:r>
            <w:r w:rsidR="00DC0160">
              <w:rPr>
                <w:noProof/>
                <w:webHidden/>
              </w:rPr>
              <w:t>88</w:t>
            </w:r>
            <w:r>
              <w:rPr>
                <w:noProof/>
                <w:webHidden/>
              </w:rPr>
              <w:fldChar w:fldCharType="end"/>
            </w:r>
          </w:hyperlink>
        </w:p>
        <w:p w14:paraId="4B91EBAC"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89" w:history="1">
            <w:r w:rsidRPr="009662FD">
              <w:rPr>
                <w:rStyle w:val="Hyperlink"/>
                <w:noProof/>
              </w:rPr>
              <w:t>10.1</w:t>
            </w:r>
            <w:r>
              <w:rPr>
                <w:rFonts w:asciiTheme="minorHAnsi" w:eastAsiaTheme="minorEastAsia" w:hAnsiTheme="minorHAnsi" w:cstheme="minorBidi"/>
                <w:smallCaps w:val="0"/>
                <w:noProof/>
                <w:sz w:val="22"/>
                <w:szCs w:val="22"/>
                <w:lang w:val="en-IE" w:eastAsia="en-IE"/>
              </w:rPr>
              <w:tab/>
            </w:r>
            <w:r w:rsidRPr="009662FD">
              <w:rPr>
                <w:rStyle w:val="Hyperlink"/>
                <w:noProof/>
              </w:rPr>
              <w:t>Introduction</w:t>
            </w:r>
            <w:r>
              <w:rPr>
                <w:noProof/>
                <w:webHidden/>
              </w:rPr>
              <w:tab/>
            </w:r>
            <w:r>
              <w:rPr>
                <w:noProof/>
                <w:webHidden/>
              </w:rPr>
              <w:fldChar w:fldCharType="begin"/>
            </w:r>
            <w:r>
              <w:rPr>
                <w:noProof/>
                <w:webHidden/>
              </w:rPr>
              <w:instrText xml:space="preserve"> PAGEREF _Toc396914489 \h </w:instrText>
            </w:r>
            <w:r>
              <w:rPr>
                <w:noProof/>
                <w:webHidden/>
              </w:rPr>
            </w:r>
            <w:r>
              <w:rPr>
                <w:noProof/>
                <w:webHidden/>
              </w:rPr>
              <w:fldChar w:fldCharType="separate"/>
            </w:r>
            <w:r w:rsidR="00DC0160">
              <w:rPr>
                <w:noProof/>
                <w:webHidden/>
              </w:rPr>
              <w:t>88</w:t>
            </w:r>
            <w:r>
              <w:rPr>
                <w:noProof/>
                <w:webHidden/>
              </w:rPr>
              <w:fldChar w:fldCharType="end"/>
            </w:r>
          </w:hyperlink>
        </w:p>
        <w:p w14:paraId="380B0BC3"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90" w:history="1">
            <w:r w:rsidRPr="009662FD">
              <w:rPr>
                <w:rStyle w:val="Hyperlink"/>
                <w:noProof/>
              </w:rPr>
              <w:t>10.2</w:t>
            </w:r>
            <w:r>
              <w:rPr>
                <w:rFonts w:asciiTheme="minorHAnsi" w:eastAsiaTheme="minorEastAsia" w:hAnsiTheme="minorHAnsi" w:cstheme="minorBidi"/>
                <w:smallCaps w:val="0"/>
                <w:noProof/>
                <w:sz w:val="22"/>
                <w:szCs w:val="22"/>
                <w:lang w:val="en-IE" w:eastAsia="en-IE"/>
              </w:rPr>
              <w:tab/>
            </w:r>
            <w:r w:rsidRPr="009662FD">
              <w:rPr>
                <w:rStyle w:val="Hyperlink"/>
                <w:noProof/>
              </w:rPr>
              <w:t>Experimentation</w:t>
            </w:r>
            <w:r>
              <w:rPr>
                <w:noProof/>
                <w:webHidden/>
              </w:rPr>
              <w:tab/>
            </w:r>
            <w:r>
              <w:rPr>
                <w:noProof/>
                <w:webHidden/>
              </w:rPr>
              <w:fldChar w:fldCharType="begin"/>
            </w:r>
            <w:r>
              <w:rPr>
                <w:noProof/>
                <w:webHidden/>
              </w:rPr>
              <w:instrText xml:space="preserve"> PAGEREF _Toc396914490 \h </w:instrText>
            </w:r>
            <w:r>
              <w:rPr>
                <w:noProof/>
                <w:webHidden/>
              </w:rPr>
            </w:r>
            <w:r>
              <w:rPr>
                <w:noProof/>
                <w:webHidden/>
              </w:rPr>
              <w:fldChar w:fldCharType="separate"/>
            </w:r>
            <w:r w:rsidR="00DC0160">
              <w:rPr>
                <w:noProof/>
                <w:webHidden/>
              </w:rPr>
              <w:t>89</w:t>
            </w:r>
            <w:r>
              <w:rPr>
                <w:noProof/>
                <w:webHidden/>
              </w:rPr>
              <w:fldChar w:fldCharType="end"/>
            </w:r>
          </w:hyperlink>
        </w:p>
        <w:p w14:paraId="1ACF0F5C"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91" w:history="1">
            <w:r w:rsidRPr="009662FD">
              <w:rPr>
                <w:rStyle w:val="Hyperlink"/>
                <w:noProof/>
              </w:rPr>
              <w:t>10.3</w:t>
            </w:r>
            <w:r>
              <w:rPr>
                <w:rFonts w:asciiTheme="minorHAnsi" w:eastAsiaTheme="minorEastAsia" w:hAnsiTheme="minorHAnsi" w:cstheme="minorBidi"/>
                <w:smallCaps w:val="0"/>
                <w:noProof/>
                <w:sz w:val="22"/>
                <w:szCs w:val="22"/>
                <w:lang w:val="en-IE" w:eastAsia="en-IE"/>
              </w:rPr>
              <w:tab/>
            </w:r>
            <w:r w:rsidRPr="009662FD">
              <w:rPr>
                <w:rStyle w:val="Hyperlink"/>
                <w:noProof/>
              </w:rPr>
              <w:t>Heuristic values</w:t>
            </w:r>
            <w:r>
              <w:rPr>
                <w:noProof/>
                <w:webHidden/>
              </w:rPr>
              <w:tab/>
            </w:r>
            <w:r>
              <w:rPr>
                <w:noProof/>
                <w:webHidden/>
              </w:rPr>
              <w:fldChar w:fldCharType="begin"/>
            </w:r>
            <w:r>
              <w:rPr>
                <w:noProof/>
                <w:webHidden/>
              </w:rPr>
              <w:instrText xml:space="preserve"> PAGEREF _Toc396914491 \h </w:instrText>
            </w:r>
            <w:r>
              <w:rPr>
                <w:noProof/>
                <w:webHidden/>
              </w:rPr>
            </w:r>
            <w:r>
              <w:rPr>
                <w:noProof/>
                <w:webHidden/>
              </w:rPr>
              <w:fldChar w:fldCharType="separate"/>
            </w:r>
            <w:r w:rsidR="00DC0160">
              <w:rPr>
                <w:noProof/>
                <w:webHidden/>
              </w:rPr>
              <w:t>90</w:t>
            </w:r>
            <w:r>
              <w:rPr>
                <w:noProof/>
                <w:webHidden/>
              </w:rPr>
              <w:fldChar w:fldCharType="end"/>
            </w:r>
          </w:hyperlink>
        </w:p>
        <w:p w14:paraId="148CF5E5"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92" w:history="1">
            <w:r w:rsidRPr="009662FD">
              <w:rPr>
                <w:rStyle w:val="Hyperlink"/>
                <w:noProof/>
              </w:rPr>
              <w:t>10.3.1</w:t>
            </w:r>
            <w:r>
              <w:rPr>
                <w:rFonts w:asciiTheme="minorHAnsi" w:eastAsiaTheme="minorEastAsia" w:hAnsiTheme="minorHAnsi" w:cstheme="minorBidi"/>
                <w:i w:val="0"/>
                <w:noProof/>
                <w:sz w:val="22"/>
                <w:szCs w:val="22"/>
                <w:lang w:val="en-IE" w:eastAsia="en-IE"/>
              </w:rPr>
              <w:tab/>
            </w:r>
            <w:r w:rsidRPr="009662FD">
              <w:rPr>
                <w:rStyle w:val="Hyperlink"/>
                <w:noProof/>
              </w:rPr>
              <w:t>α,β parameters</w:t>
            </w:r>
            <w:r>
              <w:rPr>
                <w:noProof/>
                <w:webHidden/>
              </w:rPr>
              <w:tab/>
            </w:r>
            <w:r>
              <w:rPr>
                <w:noProof/>
                <w:webHidden/>
              </w:rPr>
              <w:fldChar w:fldCharType="begin"/>
            </w:r>
            <w:r>
              <w:rPr>
                <w:noProof/>
                <w:webHidden/>
              </w:rPr>
              <w:instrText xml:space="preserve"> PAGEREF _Toc396914492 \h </w:instrText>
            </w:r>
            <w:r>
              <w:rPr>
                <w:noProof/>
                <w:webHidden/>
              </w:rPr>
            </w:r>
            <w:r>
              <w:rPr>
                <w:noProof/>
                <w:webHidden/>
              </w:rPr>
              <w:fldChar w:fldCharType="separate"/>
            </w:r>
            <w:r w:rsidR="00DC0160">
              <w:rPr>
                <w:noProof/>
                <w:webHidden/>
              </w:rPr>
              <w:t>91</w:t>
            </w:r>
            <w:r>
              <w:rPr>
                <w:noProof/>
                <w:webHidden/>
              </w:rPr>
              <w:fldChar w:fldCharType="end"/>
            </w:r>
          </w:hyperlink>
        </w:p>
        <w:p w14:paraId="7EC211E0"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93" w:history="1">
            <w:r w:rsidRPr="009662FD">
              <w:rPr>
                <w:rStyle w:val="Hyperlink"/>
                <w:noProof/>
              </w:rPr>
              <w:t>10.3.2</w:t>
            </w:r>
            <w:r>
              <w:rPr>
                <w:rFonts w:asciiTheme="minorHAnsi" w:eastAsiaTheme="minorEastAsia" w:hAnsiTheme="minorHAnsi" w:cstheme="minorBidi"/>
                <w:i w:val="0"/>
                <w:noProof/>
                <w:sz w:val="22"/>
                <w:szCs w:val="22"/>
                <w:lang w:val="en-IE" w:eastAsia="en-IE"/>
              </w:rPr>
              <w:tab/>
            </w:r>
            <w:r w:rsidRPr="009662FD">
              <w:rPr>
                <w:rStyle w:val="Hyperlink"/>
                <w:noProof/>
              </w:rPr>
              <w:t xml:space="preserve"> Elitist ant system</w:t>
            </w:r>
            <w:r>
              <w:rPr>
                <w:noProof/>
                <w:webHidden/>
              </w:rPr>
              <w:tab/>
            </w:r>
            <w:r>
              <w:rPr>
                <w:noProof/>
                <w:webHidden/>
              </w:rPr>
              <w:fldChar w:fldCharType="begin"/>
            </w:r>
            <w:r>
              <w:rPr>
                <w:noProof/>
                <w:webHidden/>
              </w:rPr>
              <w:instrText xml:space="preserve"> PAGEREF _Toc396914493 \h </w:instrText>
            </w:r>
            <w:r>
              <w:rPr>
                <w:noProof/>
                <w:webHidden/>
              </w:rPr>
            </w:r>
            <w:r>
              <w:rPr>
                <w:noProof/>
                <w:webHidden/>
              </w:rPr>
              <w:fldChar w:fldCharType="separate"/>
            </w:r>
            <w:r w:rsidR="00DC0160">
              <w:rPr>
                <w:noProof/>
                <w:webHidden/>
              </w:rPr>
              <w:t>93</w:t>
            </w:r>
            <w:r>
              <w:rPr>
                <w:noProof/>
                <w:webHidden/>
              </w:rPr>
              <w:fldChar w:fldCharType="end"/>
            </w:r>
          </w:hyperlink>
        </w:p>
        <w:p w14:paraId="7634CDB6"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94" w:history="1">
            <w:r w:rsidRPr="009662FD">
              <w:rPr>
                <w:rStyle w:val="Hyperlink"/>
                <w:noProof/>
              </w:rPr>
              <w:t>10.3.3</w:t>
            </w:r>
            <w:r>
              <w:rPr>
                <w:rFonts w:asciiTheme="minorHAnsi" w:eastAsiaTheme="minorEastAsia" w:hAnsiTheme="minorHAnsi" w:cstheme="minorBidi"/>
                <w:i w:val="0"/>
                <w:noProof/>
                <w:sz w:val="22"/>
                <w:szCs w:val="22"/>
                <w:lang w:val="en-IE" w:eastAsia="en-IE"/>
              </w:rPr>
              <w:tab/>
            </w:r>
            <w:r w:rsidRPr="009662FD">
              <w:rPr>
                <w:rStyle w:val="Hyperlink"/>
                <w:noProof/>
              </w:rPr>
              <w:t>The Number of Ants</w:t>
            </w:r>
            <w:r>
              <w:rPr>
                <w:noProof/>
                <w:webHidden/>
              </w:rPr>
              <w:tab/>
            </w:r>
            <w:r>
              <w:rPr>
                <w:noProof/>
                <w:webHidden/>
              </w:rPr>
              <w:fldChar w:fldCharType="begin"/>
            </w:r>
            <w:r>
              <w:rPr>
                <w:noProof/>
                <w:webHidden/>
              </w:rPr>
              <w:instrText xml:space="preserve"> PAGEREF _Toc396914494 \h </w:instrText>
            </w:r>
            <w:r>
              <w:rPr>
                <w:noProof/>
                <w:webHidden/>
              </w:rPr>
            </w:r>
            <w:r>
              <w:rPr>
                <w:noProof/>
                <w:webHidden/>
              </w:rPr>
              <w:fldChar w:fldCharType="separate"/>
            </w:r>
            <w:r w:rsidR="00DC0160">
              <w:rPr>
                <w:noProof/>
                <w:webHidden/>
              </w:rPr>
              <w:t>94</w:t>
            </w:r>
            <w:r>
              <w:rPr>
                <w:noProof/>
                <w:webHidden/>
              </w:rPr>
              <w:fldChar w:fldCharType="end"/>
            </w:r>
          </w:hyperlink>
        </w:p>
        <w:p w14:paraId="62C4AB63"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95" w:history="1">
            <w:r w:rsidRPr="009662FD">
              <w:rPr>
                <w:rStyle w:val="Hyperlink"/>
                <w:noProof/>
              </w:rPr>
              <w:t>10.4</w:t>
            </w:r>
            <w:r>
              <w:rPr>
                <w:rFonts w:asciiTheme="minorHAnsi" w:eastAsiaTheme="minorEastAsia" w:hAnsiTheme="minorHAnsi" w:cstheme="minorBidi"/>
                <w:smallCaps w:val="0"/>
                <w:noProof/>
                <w:sz w:val="22"/>
                <w:szCs w:val="22"/>
                <w:lang w:val="en-IE" w:eastAsia="en-IE"/>
              </w:rPr>
              <w:tab/>
            </w:r>
            <w:r w:rsidRPr="009662FD">
              <w:rPr>
                <w:rStyle w:val="Hyperlink"/>
                <w:noProof/>
              </w:rPr>
              <w:t>Ant colony system</w:t>
            </w:r>
            <w:r>
              <w:rPr>
                <w:noProof/>
                <w:webHidden/>
              </w:rPr>
              <w:tab/>
            </w:r>
            <w:r>
              <w:rPr>
                <w:noProof/>
                <w:webHidden/>
              </w:rPr>
              <w:fldChar w:fldCharType="begin"/>
            </w:r>
            <w:r>
              <w:rPr>
                <w:noProof/>
                <w:webHidden/>
              </w:rPr>
              <w:instrText xml:space="preserve"> PAGEREF _Toc396914495 \h </w:instrText>
            </w:r>
            <w:r>
              <w:rPr>
                <w:noProof/>
                <w:webHidden/>
              </w:rPr>
            </w:r>
            <w:r>
              <w:rPr>
                <w:noProof/>
                <w:webHidden/>
              </w:rPr>
              <w:fldChar w:fldCharType="separate"/>
            </w:r>
            <w:r w:rsidR="00DC0160">
              <w:rPr>
                <w:noProof/>
                <w:webHidden/>
              </w:rPr>
              <w:t>97</w:t>
            </w:r>
            <w:r>
              <w:rPr>
                <w:noProof/>
                <w:webHidden/>
              </w:rPr>
              <w:fldChar w:fldCharType="end"/>
            </w:r>
          </w:hyperlink>
        </w:p>
        <w:p w14:paraId="2DEFE0F0"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96" w:history="1">
            <w:r w:rsidRPr="009662FD">
              <w:rPr>
                <w:rStyle w:val="Hyperlink"/>
                <w:noProof/>
              </w:rPr>
              <w:t>10.4.1</w:t>
            </w:r>
            <w:r>
              <w:rPr>
                <w:rFonts w:asciiTheme="minorHAnsi" w:eastAsiaTheme="minorEastAsia" w:hAnsiTheme="minorHAnsi" w:cstheme="minorBidi"/>
                <w:i w:val="0"/>
                <w:noProof/>
                <w:sz w:val="22"/>
                <w:szCs w:val="22"/>
                <w:lang w:val="en-IE" w:eastAsia="en-IE"/>
              </w:rPr>
              <w:tab/>
            </w:r>
            <w:r w:rsidRPr="009662FD">
              <w:rPr>
                <w:rStyle w:val="Hyperlink"/>
                <w:noProof/>
              </w:rPr>
              <w:t>Results</w:t>
            </w:r>
            <w:r>
              <w:rPr>
                <w:noProof/>
                <w:webHidden/>
              </w:rPr>
              <w:tab/>
            </w:r>
            <w:r>
              <w:rPr>
                <w:noProof/>
                <w:webHidden/>
              </w:rPr>
              <w:fldChar w:fldCharType="begin"/>
            </w:r>
            <w:r>
              <w:rPr>
                <w:noProof/>
                <w:webHidden/>
              </w:rPr>
              <w:instrText xml:space="preserve"> PAGEREF _Toc396914496 \h </w:instrText>
            </w:r>
            <w:r>
              <w:rPr>
                <w:noProof/>
                <w:webHidden/>
              </w:rPr>
            </w:r>
            <w:r>
              <w:rPr>
                <w:noProof/>
                <w:webHidden/>
              </w:rPr>
              <w:fldChar w:fldCharType="separate"/>
            </w:r>
            <w:r w:rsidR="00DC0160">
              <w:rPr>
                <w:noProof/>
                <w:webHidden/>
              </w:rPr>
              <w:t>97</w:t>
            </w:r>
            <w:r>
              <w:rPr>
                <w:noProof/>
                <w:webHidden/>
              </w:rPr>
              <w:fldChar w:fldCharType="end"/>
            </w:r>
          </w:hyperlink>
        </w:p>
        <w:p w14:paraId="66952735"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97" w:history="1">
            <w:r w:rsidRPr="009662FD">
              <w:rPr>
                <w:rStyle w:val="Hyperlink"/>
                <w:noProof/>
              </w:rPr>
              <w:t>10.5</w:t>
            </w:r>
            <w:r>
              <w:rPr>
                <w:rFonts w:asciiTheme="minorHAnsi" w:eastAsiaTheme="minorEastAsia" w:hAnsiTheme="minorHAnsi" w:cstheme="minorBidi"/>
                <w:smallCaps w:val="0"/>
                <w:noProof/>
                <w:sz w:val="22"/>
                <w:szCs w:val="22"/>
                <w:lang w:val="en-IE" w:eastAsia="en-IE"/>
              </w:rPr>
              <w:tab/>
            </w:r>
            <w:r w:rsidRPr="009662FD">
              <w:rPr>
                <w:rStyle w:val="Hyperlink"/>
                <w:noProof/>
              </w:rPr>
              <w:t>Comparison of Ant Colony Algorithm</w:t>
            </w:r>
            <w:r>
              <w:rPr>
                <w:noProof/>
                <w:webHidden/>
              </w:rPr>
              <w:tab/>
            </w:r>
            <w:r>
              <w:rPr>
                <w:noProof/>
                <w:webHidden/>
              </w:rPr>
              <w:fldChar w:fldCharType="begin"/>
            </w:r>
            <w:r>
              <w:rPr>
                <w:noProof/>
                <w:webHidden/>
              </w:rPr>
              <w:instrText xml:space="preserve"> PAGEREF _Toc396914497 \h </w:instrText>
            </w:r>
            <w:r>
              <w:rPr>
                <w:noProof/>
                <w:webHidden/>
              </w:rPr>
            </w:r>
            <w:r>
              <w:rPr>
                <w:noProof/>
                <w:webHidden/>
              </w:rPr>
              <w:fldChar w:fldCharType="separate"/>
            </w:r>
            <w:r w:rsidR="00DC0160">
              <w:rPr>
                <w:noProof/>
                <w:webHidden/>
              </w:rPr>
              <w:t>98</w:t>
            </w:r>
            <w:r>
              <w:rPr>
                <w:noProof/>
                <w:webHidden/>
              </w:rPr>
              <w:fldChar w:fldCharType="end"/>
            </w:r>
          </w:hyperlink>
        </w:p>
        <w:p w14:paraId="030E1C29"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498" w:history="1">
            <w:r w:rsidRPr="009662FD">
              <w:rPr>
                <w:rStyle w:val="Hyperlink"/>
                <w:noProof/>
              </w:rPr>
              <w:t>10.5.1</w:t>
            </w:r>
            <w:r>
              <w:rPr>
                <w:rFonts w:asciiTheme="minorHAnsi" w:eastAsiaTheme="minorEastAsia" w:hAnsiTheme="minorHAnsi" w:cstheme="minorBidi"/>
                <w:i w:val="0"/>
                <w:noProof/>
                <w:sz w:val="22"/>
                <w:szCs w:val="22"/>
                <w:lang w:val="en-IE" w:eastAsia="en-IE"/>
              </w:rPr>
              <w:tab/>
            </w:r>
            <w:r w:rsidRPr="009662FD">
              <w:rPr>
                <w:rStyle w:val="Hyperlink"/>
                <w:noProof/>
              </w:rPr>
              <w:t>Results</w:t>
            </w:r>
            <w:r>
              <w:rPr>
                <w:noProof/>
                <w:webHidden/>
              </w:rPr>
              <w:tab/>
            </w:r>
            <w:r>
              <w:rPr>
                <w:noProof/>
                <w:webHidden/>
              </w:rPr>
              <w:fldChar w:fldCharType="begin"/>
            </w:r>
            <w:r>
              <w:rPr>
                <w:noProof/>
                <w:webHidden/>
              </w:rPr>
              <w:instrText xml:space="preserve"> PAGEREF _Toc396914498 \h </w:instrText>
            </w:r>
            <w:r>
              <w:rPr>
                <w:noProof/>
                <w:webHidden/>
              </w:rPr>
            </w:r>
            <w:r>
              <w:rPr>
                <w:noProof/>
                <w:webHidden/>
              </w:rPr>
              <w:fldChar w:fldCharType="separate"/>
            </w:r>
            <w:r w:rsidR="00DC0160">
              <w:rPr>
                <w:noProof/>
                <w:webHidden/>
              </w:rPr>
              <w:t>100</w:t>
            </w:r>
            <w:r>
              <w:rPr>
                <w:noProof/>
                <w:webHidden/>
              </w:rPr>
              <w:fldChar w:fldCharType="end"/>
            </w:r>
          </w:hyperlink>
        </w:p>
        <w:p w14:paraId="4F5B06B1"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499" w:history="1">
            <w:r w:rsidRPr="009662FD">
              <w:rPr>
                <w:rStyle w:val="Hyperlink"/>
                <w:noProof/>
              </w:rPr>
              <w:t>10.6</w:t>
            </w:r>
            <w:r>
              <w:rPr>
                <w:rFonts w:asciiTheme="minorHAnsi" w:eastAsiaTheme="minorEastAsia" w:hAnsiTheme="minorHAnsi" w:cstheme="minorBidi"/>
                <w:smallCaps w:val="0"/>
                <w:noProof/>
                <w:sz w:val="22"/>
                <w:szCs w:val="22"/>
                <w:lang w:val="en-IE" w:eastAsia="en-IE"/>
              </w:rPr>
              <w:tab/>
            </w:r>
            <w:r w:rsidRPr="009662FD">
              <w:rPr>
                <w:rStyle w:val="Hyperlink"/>
                <w:noProof/>
              </w:rPr>
              <w:t>Hybridisation combining ACO and GA with local search method</w:t>
            </w:r>
            <w:r>
              <w:rPr>
                <w:noProof/>
                <w:webHidden/>
              </w:rPr>
              <w:tab/>
            </w:r>
            <w:r>
              <w:rPr>
                <w:noProof/>
                <w:webHidden/>
              </w:rPr>
              <w:fldChar w:fldCharType="begin"/>
            </w:r>
            <w:r>
              <w:rPr>
                <w:noProof/>
                <w:webHidden/>
              </w:rPr>
              <w:instrText xml:space="preserve"> PAGEREF _Toc396914499 \h </w:instrText>
            </w:r>
            <w:r>
              <w:rPr>
                <w:noProof/>
                <w:webHidden/>
              </w:rPr>
            </w:r>
            <w:r>
              <w:rPr>
                <w:noProof/>
                <w:webHidden/>
              </w:rPr>
              <w:fldChar w:fldCharType="separate"/>
            </w:r>
            <w:r w:rsidR="00DC0160">
              <w:rPr>
                <w:noProof/>
                <w:webHidden/>
              </w:rPr>
              <w:t>101</w:t>
            </w:r>
            <w:r>
              <w:rPr>
                <w:noProof/>
                <w:webHidden/>
              </w:rPr>
              <w:fldChar w:fldCharType="end"/>
            </w:r>
          </w:hyperlink>
        </w:p>
        <w:p w14:paraId="721C9E2D"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500" w:history="1">
            <w:r w:rsidRPr="009662FD">
              <w:rPr>
                <w:rStyle w:val="Hyperlink"/>
                <w:noProof/>
              </w:rPr>
              <w:t>10.6.1</w:t>
            </w:r>
            <w:r>
              <w:rPr>
                <w:rFonts w:asciiTheme="minorHAnsi" w:eastAsiaTheme="minorEastAsia" w:hAnsiTheme="minorHAnsi" w:cstheme="minorBidi"/>
                <w:i w:val="0"/>
                <w:noProof/>
                <w:sz w:val="22"/>
                <w:szCs w:val="22"/>
                <w:lang w:val="en-IE" w:eastAsia="en-IE"/>
              </w:rPr>
              <w:tab/>
            </w:r>
            <w:r w:rsidRPr="009662FD">
              <w:rPr>
                <w:rStyle w:val="Hyperlink"/>
                <w:noProof/>
              </w:rPr>
              <w:t>2-Opt</w:t>
            </w:r>
            <w:r>
              <w:rPr>
                <w:noProof/>
                <w:webHidden/>
              </w:rPr>
              <w:tab/>
            </w:r>
            <w:r>
              <w:rPr>
                <w:noProof/>
                <w:webHidden/>
              </w:rPr>
              <w:fldChar w:fldCharType="begin"/>
            </w:r>
            <w:r>
              <w:rPr>
                <w:noProof/>
                <w:webHidden/>
              </w:rPr>
              <w:instrText xml:space="preserve"> PAGEREF _Toc396914500 \h </w:instrText>
            </w:r>
            <w:r>
              <w:rPr>
                <w:noProof/>
                <w:webHidden/>
              </w:rPr>
            </w:r>
            <w:r>
              <w:rPr>
                <w:noProof/>
                <w:webHidden/>
              </w:rPr>
              <w:fldChar w:fldCharType="separate"/>
            </w:r>
            <w:r w:rsidR="00DC0160">
              <w:rPr>
                <w:noProof/>
                <w:webHidden/>
              </w:rPr>
              <w:t>101</w:t>
            </w:r>
            <w:r>
              <w:rPr>
                <w:noProof/>
                <w:webHidden/>
              </w:rPr>
              <w:fldChar w:fldCharType="end"/>
            </w:r>
          </w:hyperlink>
        </w:p>
        <w:p w14:paraId="4EED0814"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501" w:history="1">
            <w:r w:rsidRPr="009662FD">
              <w:rPr>
                <w:rStyle w:val="Hyperlink"/>
                <w:noProof/>
              </w:rPr>
              <w:t>10.6.2</w:t>
            </w:r>
            <w:r>
              <w:rPr>
                <w:rFonts w:asciiTheme="minorHAnsi" w:eastAsiaTheme="minorEastAsia" w:hAnsiTheme="minorHAnsi" w:cstheme="minorBidi"/>
                <w:i w:val="0"/>
                <w:noProof/>
                <w:sz w:val="22"/>
                <w:szCs w:val="22"/>
                <w:lang w:val="en-IE" w:eastAsia="en-IE"/>
              </w:rPr>
              <w:tab/>
            </w:r>
            <w:r w:rsidRPr="009662FD">
              <w:rPr>
                <w:rStyle w:val="Hyperlink"/>
                <w:noProof/>
              </w:rPr>
              <w:t>3-Opt</w:t>
            </w:r>
            <w:r>
              <w:rPr>
                <w:noProof/>
                <w:webHidden/>
              </w:rPr>
              <w:tab/>
            </w:r>
            <w:r>
              <w:rPr>
                <w:noProof/>
                <w:webHidden/>
              </w:rPr>
              <w:fldChar w:fldCharType="begin"/>
            </w:r>
            <w:r>
              <w:rPr>
                <w:noProof/>
                <w:webHidden/>
              </w:rPr>
              <w:instrText xml:space="preserve"> PAGEREF _Toc396914501 \h </w:instrText>
            </w:r>
            <w:r>
              <w:rPr>
                <w:noProof/>
                <w:webHidden/>
              </w:rPr>
            </w:r>
            <w:r>
              <w:rPr>
                <w:noProof/>
                <w:webHidden/>
              </w:rPr>
              <w:fldChar w:fldCharType="separate"/>
            </w:r>
            <w:r w:rsidR="00DC0160">
              <w:rPr>
                <w:noProof/>
                <w:webHidden/>
              </w:rPr>
              <w:t>104</w:t>
            </w:r>
            <w:r>
              <w:rPr>
                <w:noProof/>
                <w:webHidden/>
              </w:rPr>
              <w:fldChar w:fldCharType="end"/>
            </w:r>
          </w:hyperlink>
        </w:p>
        <w:p w14:paraId="765BB81C"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502" w:history="1">
            <w:r w:rsidRPr="009662FD">
              <w:rPr>
                <w:rStyle w:val="Hyperlink"/>
                <w:noProof/>
              </w:rPr>
              <w:t>10.6.3</w:t>
            </w:r>
            <w:r>
              <w:rPr>
                <w:rFonts w:asciiTheme="minorHAnsi" w:eastAsiaTheme="minorEastAsia" w:hAnsiTheme="minorHAnsi" w:cstheme="minorBidi"/>
                <w:i w:val="0"/>
                <w:noProof/>
                <w:sz w:val="22"/>
                <w:szCs w:val="22"/>
                <w:lang w:val="en-IE" w:eastAsia="en-IE"/>
              </w:rPr>
              <w:tab/>
            </w:r>
            <w:r w:rsidRPr="009662FD">
              <w:rPr>
                <w:rStyle w:val="Hyperlink"/>
                <w:noProof/>
              </w:rPr>
              <w:t>LK heuristic</w:t>
            </w:r>
            <w:r>
              <w:rPr>
                <w:noProof/>
                <w:webHidden/>
              </w:rPr>
              <w:tab/>
            </w:r>
            <w:r>
              <w:rPr>
                <w:noProof/>
                <w:webHidden/>
              </w:rPr>
              <w:fldChar w:fldCharType="begin"/>
            </w:r>
            <w:r>
              <w:rPr>
                <w:noProof/>
                <w:webHidden/>
              </w:rPr>
              <w:instrText xml:space="preserve"> PAGEREF _Toc396914502 \h </w:instrText>
            </w:r>
            <w:r>
              <w:rPr>
                <w:noProof/>
                <w:webHidden/>
              </w:rPr>
            </w:r>
            <w:r>
              <w:rPr>
                <w:noProof/>
                <w:webHidden/>
              </w:rPr>
              <w:fldChar w:fldCharType="separate"/>
            </w:r>
            <w:r w:rsidR="00DC0160">
              <w:rPr>
                <w:noProof/>
                <w:webHidden/>
              </w:rPr>
              <w:t>105</w:t>
            </w:r>
            <w:r>
              <w:rPr>
                <w:noProof/>
                <w:webHidden/>
              </w:rPr>
              <w:fldChar w:fldCharType="end"/>
            </w:r>
          </w:hyperlink>
        </w:p>
        <w:p w14:paraId="37B30A00"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503" w:history="1">
            <w:r w:rsidRPr="009662FD">
              <w:rPr>
                <w:rStyle w:val="Hyperlink"/>
                <w:noProof/>
              </w:rPr>
              <w:t>10.6.4</w:t>
            </w:r>
            <w:r>
              <w:rPr>
                <w:rFonts w:asciiTheme="minorHAnsi" w:eastAsiaTheme="minorEastAsia" w:hAnsiTheme="minorHAnsi" w:cstheme="minorBidi"/>
                <w:i w:val="0"/>
                <w:noProof/>
                <w:sz w:val="22"/>
                <w:szCs w:val="22"/>
                <w:lang w:val="en-IE" w:eastAsia="en-IE"/>
              </w:rPr>
              <w:tab/>
            </w:r>
            <w:r w:rsidRPr="009662FD">
              <w:rPr>
                <w:rStyle w:val="Hyperlink"/>
                <w:noProof/>
              </w:rPr>
              <w:t>Disadvantages of local search</w:t>
            </w:r>
            <w:r>
              <w:rPr>
                <w:noProof/>
                <w:webHidden/>
              </w:rPr>
              <w:tab/>
            </w:r>
            <w:r>
              <w:rPr>
                <w:noProof/>
                <w:webHidden/>
              </w:rPr>
              <w:fldChar w:fldCharType="begin"/>
            </w:r>
            <w:r>
              <w:rPr>
                <w:noProof/>
                <w:webHidden/>
              </w:rPr>
              <w:instrText xml:space="preserve"> PAGEREF _Toc396914503 \h </w:instrText>
            </w:r>
            <w:r>
              <w:rPr>
                <w:noProof/>
                <w:webHidden/>
              </w:rPr>
            </w:r>
            <w:r>
              <w:rPr>
                <w:noProof/>
                <w:webHidden/>
              </w:rPr>
              <w:fldChar w:fldCharType="separate"/>
            </w:r>
            <w:r w:rsidR="00DC0160">
              <w:rPr>
                <w:noProof/>
                <w:webHidden/>
              </w:rPr>
              <w:t>109</w:t>
            </w:r>
            <w:r>
              <w:rPr>
                <w:noProof/>
                <w:webHidden/>
              </w:rPr>
              <w:fldChar w:fldCharType="end"/>
            </w:r>
          </w:hyperlink>
        </w:p>
        <w:p w14:paraId="6A937731"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504" w:history="1">
            <w:r w:rsidRPr="009662FD">
              <w:rPr>
                <w:rStyle w:val="Hyperlink"/>
                <w:noProof/>
              </w:rPr>
              <w:t>10.7</w:t>
            </w:r>
            <w:r>
              <w:rPr>
                <w:rFonts w:asciiTheme="minorHAnsi" w:eastAsiaTheme="minorEastAsia" w:hAnsiTheme="minorHAnsi" w:cstheme="minorBidi"/>
                <w:smallCaps w:val="0"/>
                <w:noProof/>
                <w:sz w:val="22"/>
                <w:szCs w:val="22"/>
                <w:lang w:val="en-IE" w:eastAsia="en-IE"/>
              </w:rPr>
              <w:tab/>
            </w:r>
            <w:r w:rsidRPr="009662FD">
              <w:rPr>
                <w:rStyle w:val="Hyperlink"/>
                <w:noProof/>
              </w:rPr>
              <w:t>Miscellaneous Experiments</w:t>
            </w:r>
            <w:r>
              <w:rPr>
                <w:noProof/>
                <w:webHidden/>
              </w:rPr>
              <w:tab/>
            </w:r>
            <w:r>
              <w:rPr>
                <w:noProof/>
                <w:webHidden/>
              </w:rPr>
              <w:fldChar w:fldCharType="begin"/>
            </w:r>
            <w:r>
              <w:rPr>
                <w:noProof/>
                <w:webHidden/>
              </w:rPr>
              <w:instrText xml:space="preserve"> PAGEREF _Toc396914504 \h </w:instrText>
            </w:r>
            <w:r>
              <w:rPr>
                <w:noProof/>
                <w:webHidden/>
              </w:rPr>
            </w:r>
            <w:r>
              <w:rPr>
                <w:noProof/>
                <w:webHidden/>
              </w:rPr>
              <w:fldChar w:fldCharType="separate"/>
            </w:r>
            <w:r w:rsidR="00DC0160">
              <w:rPr>
                <w:noProof/>
                <w:webHidden/>
              </w:rPr>
              <w:t>110</w:t>
            </w:r>
            <w:r>
              <w:rPr>
                <w:noProof/>
                <w:webHidden/>
              </w:rPr>
              <w:fldChar w:fldCharType="end"/>
            </w:r>
          </w:hyperlink>
        </w:p>
        <w:p w14:paraId="365080CC"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505" w:history="1">
            <w:r w:rsidRPr="009662FD">
              <w:rPr>
                <w:rStyle w:val="Hyperlink"/>
                <w:noProof/>
              </w:rPr>
              <w:t>10.7.1</w:t>
            </w:r>
            <w:r>
              <w:rPr>
                <w:rFonts w:asciiTheme="minorHAnsi" w:eastAsiaTheme="minorEastAsia" w:hAnsiTheme="minorHAnsi" w:cstheme="minorBidi"/>
                <w:i w:val="0"/>
                <w:noProof/>
                <w:sz w:val="22"/>
                <w:szCs w:val="22"/>
                <w:lang w:val="en-IE" w:eastAsia="en-IE"/>
              </w:rPr>
              <w:tab/>
            </w:r>
            <m:oMath>
              <m:r>
                <m:rPr>
                  <m:sty m:val="bi"/>
                </m:rPr>
                <w:rPr>
                  <w:rStyle w:val="Hyperlink"/>
                  <w:rFonts w:ascii="Cambria Math" w:hAnsi="Cambria Math"/>
                  <w:noProof/>
                </w:rPr>
                <m:t>λ</m:t>
              </m:r>
            </m:oMath>
            <w:r w:rsidRPr="009662FD">
              <w:rPr>
                <w:rStyle w:val="Hyperlink"/>
                <w:noProof/>
              </w:rPr>
              <w:t xml:space="preserve"> Branching Factor</w:t>
            </w:r>
            <w:r>
              <w:rPr>
                <w:noProof/>
                <w:webHidden/>
              </w:rPr>
              <w:tab/>
            </w:r>
            <w:r>
              <w:rPr>
                <w:noProof/>
                <w:webHidden/>
              </w:rPr>
              <w:fldChar w:fldCharType="begin"/>
            </w:r>
            <w:r>
              <w:rPr>
                <w:noProof/>
                <w:webHidden/>
              </w:rPr>
              <w:instrText xml:space="preserve"> PAGEREF _Toc396914505 \h </w:instrText>
            </w:r>
            <w:r>
              <w:rPr>
                <w:noProof/>
                <w:webHidden/>
              </w:rPr>
            </w:r>
            <w:r>
              <w:rPr>
                <w:noProof/>
                <w:webHidden/>
              </w:rPr>
              <w:fldChar w:fldCharType="separate"/>
            </w:r>
            <w:r w:rsidR="00DC0160">
              <w:rPr>
                <w:noProof/>
                <w:webHidden/>
              </w:rPr>
              <w:t>110</w:t>
            </w:r>
            <w:r>
              <w:rPr>
                <w:noProof/>
                <w:webHidden/>
              </w:rPr>
              <w:fldChar w:fldCharType="end"/>
            </w:r>
          </w:hyperlink>
        </w:p>
        <w:p w14:paraId="4969DE76"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506" w:history="1">
            <w:r w:rsidRPr="009662FD">
              <w:rPr>
                <w:rStyle w:val="Hyperlink"/>
                <w:noProof/>
              </w:rPr>
              <w:t>10.7.2</w:t>
            </w:r>
            <w:r>
              <w:rPr>
                <w:rFonts w:asciiTheme="minorHAnsi" w:eastAsiaTheme="minorEastAsia" w:hAnsiTheme="minorHAnsi" w:cstheme="minorBidi"/>
                <w:i w:val="0"/>
                <w:noProof/>
                <w:sz w:val="22"/>
                <w:szCs w:val="22"/>
                <w:lang w:val="en-IE" w:eastAsia="en-IE"/>
              </w:rPr>
              <w:tab/>
            </w:r>
            <w:r w:rsidRPr="009662FD">
              <w:rPr>
                <w:rStyle w:val="Hyperlink"/>
                <w:noProof/>
              </w:rPr>
              <w:t>Pheromone matrix</w:t>
            </w:r>
            <w:r>
              <w:rPr>
                <w:noProof/>
                <w:webHidden/>
              </w:rPr>
              <w:tab/>
            </w:r>
            <w:r>
              <w:rPr>
                <w:noProof/>
                <w:webHidden/>
              </w:rPr>
              <w:fldChar w:fldCharType="begin"/>
            </w:r>
            <w:r>
              <w:rPr>
                <w:noProof/>
                <w:webHidden/>
              </w:rPr>
              <w:instrText xml:space="preserve"> PAGEREF _Toc396914506 \h </w:instrText>
            </w:r>
            <w:r>
              <w:rPr>
                <w:noProof/>
                <w:webHidden/>
              </w:rPr>
            </w:r>
            <w:r>
              <w:rPr>
                <w:noProof/>
                <w:webHidden/>
              </w:rPr>
              <w:fldChar w:fldCharType="separate"/>
            </w:r>
            <w:r w:rsidR="00DC0160">
              <w:rPr>
                <w:noProof/>
                <w:webHidden/>
              </w:rPr>
              <w:t>111</w:t>
            </w:r>
            <w:r>
              <w:rPr>
                <w:noProof/>
                <w:webHidden/>
              </w:rPr>
              <w:fldChar w:fldCharType="end"/>
            </w:r>
          </w:hyperlink>
        </w:p>
        <w:p w14:paraId="7D883239"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507" w:history="1">
            <w:r w:rsidRPr="009662FD">
              <w:rPr>
                <w:rStyle w:val="Hyperlink"/>
                <w:noProof/>
              </w:rPr>
              <w:t>10.7.3</w:t>
            </w:r>
            <w:r>
              <w:rPr>
                <w:rFonts w:asciiTheme="minorHAnsi" w:eastAsiaTheme="minorEastAsia" w:hAnsiTheme="minorHAnsi" w:cstheme="minorBidi"/>
                <w:i w:val="0"/>
                <w:noProof/>
                <w:sz w:val="22"/>
                <w:szCs w:val="22"/>
                <w:lang w:val="en-IE" w:eastAsia="en-IE"/>
              </w:rPr>
              <w:tab/>
            </w:r>
            <w:r w:rsidRPr="009662FD">
              <w:rPr>
                <w:rStyle w:val="Hyperlink"/>
                <w:noProof/>
              </w:rPr>
              <w:t>Brute Force experiment</w:t>
            </w:r>
            <w:r>
              <w:rPr>
                <w:noProof/>
                <w:webHidden/>
              </w:rPr>
              <w:tab/>
            </w:r>
            <w:r>
              <w:rPr>
                <w:noProof/>
                <w:webHidden/>
              </w:rPr>
              <w:fldChar w:fldCharType="begin"/>
            </w:r>
            <w:r>
              <w:rPr>
                <w:noProof/>
                <w:webHidden/>
              </w:rPr>
              <w:instrText xml:space="preserve"> PAGEREF _Toc396914507 \h </w:instrText>
            </w:r>
            <w:r>
              <w:rPr>
                <w:noProof/>
                <w:webHidden/>
              </w:rPr>
            </w:r>
            <w:r>
              <w:rPr>
                <w:noProof/>
                <w:webHidden/>
              </w:rPr>
              <w:fldChar w:fldCharType="separate"/>
            </w:r>
            <w:r w:rsidR="00DC0160">
              <w:rPr>
                <w:noProof/>
                <w:webHidden/>
              </w:rPr>
              <w:t>114</w:t>
            </w:r>
            <w:r>
              <w:rPr>
                <w:noProof/>
                <w:webHidden/>
              </w:rPr>
              <w:fldChar w:fldCharType="end"/>
            </w:r>
          </w:hyperlink>
        </w:p>
        <w:p w14:paraId="6CFBC158"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508" w:history="1">
            <w:r w:rsidRPr="009662FD">
              <w:rPr>
                <w:rStyle w:val="Hyperlink"/>
                <w:noProof/>
              </w:rPr>
              <w:t>10.7.4</w:t>
            </w:r>
            <w:r>
              <w:rPr>
                <w:rFonts w:asciiTheme="minorHAnsi" w:eastAsiaTheme="minorEastAsia" w:hAnsiTheme="minorHAnsi" w:cstheme="minorBidi"/>
                <w:i w:val="0"/>
                <w:noProof/>
                <w:sz w:val="22"/>
                <w:szCs w:val="22"/>
                <w:lang w:val="en-IE" w:eastAsia="en-IE"/>
              </w:rPr>
              <w:tab/>
            </w:r>
            <w:r w:rsidRPr="009662FD">
              <w:rPr>
                <w:rStyle w:val="Hyperlink"/>
                <w:noProof/>
              </w:rPr>
              <w:t>Random Ant Experiments</w:t>
            </w:r>
            <w:r>
              <w:rPr>
                <w:noProof/>
                <w:webHidden/>
              </w:rPr>
              <w:tab/>
            </w:r>
            <w:r>
              <w:rPr>
                <w:noProof/>
                <w:webHidden/>
              </w:rPr>
              <w:fldChar w:fldCharType="begin"/>
            </w:r>
            <w:r>
              <w:rPr>
                <w:noProof/>
                <w:webHidden/>
              </w:rPr>
              <w:instrText xml:space="preserve"> PAGEREF _Toc396914508 \h </w:instrText>
            </w:r>
            <w:r>
              <w:rPr>
                <w:noProof/>
                <w:webHidden/>
              </w:rPr>
            </w:r>
            <w:r>
              <w:rPr>
                <w:noProof/>
                <w:webHidden/>
              </w:rPr>
              <w:fldChar w:fldCharType="separate"/>
            </w:r>
            <w:r w:rsidR="00DC0160">
              <w:rPr>
                <w:noProof/>
                <w:webHidden/>
              </w:rPr>
              <w:t>114</w:t>
            </w:r>
            <w:r>
              <w:rPr>
                <w:noProof/>
                <w:webHidden/>
              </w:rPr>
              <w:fldChar w:fldCharType="end"/>
            </w:r>
          </w:hyperlink>
        </w:p>
        <w:p w14:paraId="11354AED"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509" w:history="1">
            <w:r w:rsidRPr="009662FD">
              <w:rPr>
                <w:rStyle w:val="Hyperlink"/>
                <w:noProof/>
              </w:rPr>
              <w:t>10.8</w:t>
            </w:r>
            <w:r>
              <w:rPr>
                <w:rFonts w:asciiTheme="minorHAnsi" w:eastAsiaTheme="minorEastAsia" w:hAnsiTheme="minorHAnsi" w:cstheme="minorBidi"/>
                <w:smallCaps w:val="0"/>
                <w:noProof/>
                <w:sz w:val="22"/>
                <w:szCs w:val="22"/>
                <w:lang w:val="en-IE" w:eastAsia="en-IE"/>
              </w:rPr>
              <w:tab/>
            </w:r>
            <w:r w:rsidRPr="009662FD">
              <w:rPr>
                <w:rStyle w:val="Hyperlink"/>
                <w:noProof/>
              </w:rPr>
              <w:t>Evaluating MMAS ACS and MA</w:t>
            </w:r>
            <w:r>
              <w:rPr>
                <w:noProof/>
                <w:webHidden/>
              </w:rPr>
              <w:tab/>
            </w:r>
            <w:r>
              <w:rPr>
                <w:noProof/>
                <w:webHidden/>
              </w:rPr>
              <w:fldChar w:fldCharType="begin"/>
            </w:r>
            <w:r>
              <w:rPr>
                <w:noProof/>
                <w:webHidden/>
              </w:rPr>
              <w:instrText xml:space="preserve"> PAGEREF _Toc396914509 \h </w:instrText>
            </w:r>
            <w:r>
              <w:rPr>
                <w:noProof/>
                <w:webHidden/>
              </w:rPr>
            </w:r>
            <w:r>
              <w:rPr>
                <w:noProof/>
                <w:webHidden/>
              </w:rPr>
              <w:fldChar w:fldCharType="separate"/>
            </w:r>
            <w:r w:rsidR="00DC0160">
              <w:rPr>
                <w:noProof/>
                <w:webHidden/>
              </w:rPr>
              <w:t>115</w:t>
            </w:r>
            <w:r>
              <w:rPr>
                <w:noProof/>
                <w:webHidden/>
              </w:rPr>
              <w:fldChar w:fldCharType="end"/>
            </w:r>
          </w:hyperlink>
        </w:p>
        <w:p w14:paraId="4488269C"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510" w:history="1">
            <w:r w:rsidRPr="009662FD">
              <w:rPr>
                <w:rStyle w:val="Hyperlink"/>
                <w:noProof/>
              </w:rPr>
              <w:t>10.8.1</w:t>
            </w:r>
            <w:r>
              <w:rPr>
                <w:rFonts w:asciiTheme="minorHAnsi" w:eastAsiaTheme="minorEastAsia" w:hAnsiTheme="minorHAnsi" w:cstheme="minorBidi"/>
                <w:i w:val="0"/>
                <w:noProof/>
                <w:sz w:val="22"/>
                <w:szCs w:val="22"/>
                <w:lang w:val="en-IE" w:eastAsia="en-IE"/>
              </w:rPr>
              <w:tab/>
            </w:r>
            <w:r w:rsidRPr="009662FD">
              <w:rPr>
                <w:rStyle w:val="Hyperlink"/>
                <w:noProof/>
              </w:rPr>
              <w:t>Results</w:t>
            </w:r>
            <w:r>
              <w:rPr>
                <w:noProof/>
                <w:webHidden/>
              </w:rPr>
              <w:tab/>
            </w:r>
            <w:r>
              <w:rPr>
                <w:noProof/>
                <w:webHidden/>
              </w:rPr>
              <w:fldChar w:fldCharType="begin"/>
            </w:r>
            <w:r>
              <w:rPr>
                <w:noProof/>
                <w:webHidden/>
              </w:rPr>
              <w:instrText xml:space="preserve"> PAGEREF _Toc396914510 \h </w:instrText>
            </w:r>
            <w:r>
              <w:rPr>
                <w:noProof/>
                <w:webHidden/>
              </w:rPr>
            </w:r>
            <w:r>
              <w:rPr>
                <w:noProof/>
                <w:webHidden/>
              </w:rPr>
              <w:fldChar w:fldCharType="separate"/>
            </w:r>
            <w:r w:rsidR="00DC0160">
              <w:rPr>
                <w:noProof/>
                <w:webHidden/>
              </w:rPr>
              <w:t>116</w:t>
            </w:r>
            <w:r>
              <w:rPr>
                <w:noProof/>
                <w:webHidden/>
              </w:rPr>
              <w:fldChar w:fldCharType="end"/>
            </w:r>
          </w:hyperlink>
        </w:p>
        <w:p w14:paraId="363E1793"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511" w:history="1">
            <w:r w:rsidRPr="009662FD">
              <w:rPr>
                <w:rStyle w:val="Hyperlink"/>
                <w:noProof/>
              </w:rPr>
              <w:t>10.9.</w:t>
            </w:r>
            <w:r>
              <w:rPr>
                <w:rFonts w:asciiTheme="minorHAnsi" w:eastAsiaTheme="minorEastAsia" w:hAnsiTheme="minorHAnsi" w:cstheme="minorBidi"/>
                <w:smallCaps w:val="0"/>
                <w:noProof/>
                <w:sz w:val="22"/>
                <w:szCs w:val="22"/>
                <w:lang w:val="en-IE" w:eastAsia="en-IE"/>
              </w:rPr>
              <w:tab/>
            </w:r>
            <w:r w:rsidRPr="009662FD">
              <w:rPr>
                <w:rStyle w:val="Hyperlink"/>
                <w:noProof/>
              </w:rPr>
              <w:t>Evaluating AntSolver with ACOTSP</w:t>
            </w:r>
            <w:r>
              <w:rPr>
                <w:noProof/>
                <w:webHidden/>
              </w:rPr>
              <w:tab/>
            </w:r>
            <w:r>
              <w:rPr>
                <w:noProof/>
                <w:webHidden/>
              </w:rPr>
              <w:fldChar w:fldCharType="begin"/>
            </w:r>
            <w:r>
              <w:rPr>
                <w:noProof/>
                <w:webHidden/>
              </w:rPr>
              <w:instrText xml:space="preserve"> PAGEREF _Toc396914511 \h </w:instrText>
            </w:r>
            <w:r>
              <w:rPr>
                <w:noProof/>
                <w:webHidden/>
              </w:rPr>
            </w:r>
            <w:r>
              <w:rPr>
                <w:noProof/>
                <w:webHidden/>
              </w:rPr>
              <w:fldChar w:fldCharType="separate"/>
            </w:r>
            <w:r w:rsidR="00DC0160">
              <w:rPr>
                <w:noProof/>
                <w:webHidden/>
              </w:rPr>
              <w:t>118</w:t>
            </w:r>
            <w:r>
              <w:rPr>
                <w:noProof/>
                <w:webHidden/>
              </w:rPr>
              <w:fldChar w:fldCharType="end"/>
            </w:r>
          </w:hyperlink>
        </w:p>
        <w:p w14:paraId="071B2145" w14:textId="77777777" w:rsidR="00F133C8" w:rsidRDefault="00F133C8">
          <w:pPr>
            <w:pStyle w:val="TOC3"/>
            <w:rPr>
              <w:rFonts w:asciiTheme="minorHAnsi" w:eastAsiaTheme="minorEastAsia" w:hAnsiTheme="minorHAnsi" w:cstheme="minorBidi"/>
              <w:i w:val="0"/>
              <w:noProof/>
              <w:sz w:val="22"/>
              <w:szCs w:val="22"/>
              <w:lang w:val="en-IE" w:eastAsia="en-IE"/>
            </w:rPr>
          </w:pPr>
          <w:hyperlink w:anchor="_Toc396914512" w:history="1">
            <w:r w:rsidRPr="009662FD">
              <w:rPr>
                <w:rStyle w:val="Hyperlink"/>
                <w:noProof/>
              </w:rPr>
              <w:t>10.9.1</w:t>
            </w:r>
            <w:r>
              <w:rPr>
                <w:rFonts w:asciiTheme="minorHAnsi" w:eastAsiaTheme="minorEastAsia" w:hAnsiTheme="minorHAnsi" w:cstheme="minorBidi"/>
                <w:i w:val="0"/>
                <w:noProof/>
                <w:sz w:val="22"/>
                <w:szCs w:val="22"/>
                <w:lang w:val="en-IE" w:eastAsia="en-IE"/>
              </w:rPr>
              <w:tab/>
            </w:r>
            <w:r w:rsidRPr="009662FD">
              <w:rPr>
                <w:rStyle w:val="Hyperlink"/>
                <w:noProof/>
              </w:rPr>
              <w:t>Results</w:t>
            </w:r>
            <w:r>
              <w:rPr>
                <w:noProof/>
                <w:webHidden/>
              </w:rPr>
              <w:tab/>
            </w:r>
            <w:r>
              <w:rPr>
                <w:noProof/>
                <w:webHidden/>
              </w:rPr>
              <w:fldChar w:fldCharType="begin"/>
            </w:r>
            <w:r>
              <w:rPr>
                <w:noProof/>
                <w:webHidden/>
              </w:rPr>
              <w:instrText xml:space="preserve"> PAGEREF _Toc396914512 \h </w:instrText>
            </w:r>
            <w:r>
              <w:rPr>
                <w:noProof/>
                <w:webHidden/>
              </w:rPr>
            </w:r>
            <w:r>
              <w:rPr>
                <w:noProof/>
                <w:webHidden/>
              </w:rPr>
              <w:fldChar w:fldCharType="separate"/>
            </w:r>
            <w:r w:rsidR="00DC0160">
              <w:rPr>
                <w:noProof/>
                <w:webHidden/>
              </w:rPr>
              <w:t>119</w:t>
            </w:r>
            <w:r>
              <w:rPr>
                <w:noProof/>
                <w:webHidden/>
              </w:rPr>
              <w:fldChar w:fldCharType="end"/>
            </w:r>
          </w:hyperlink>
        </w:p>
        <w:p w14:paraId="36D816C1"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513" w:history="1">
            <w:r w:rsidRPr="009662FD">
              <w:rPr>
                <w:rStyle w:val="Hyperlink"/>
                <w:noProof/>
              </w:rPr>
              <w:t>10.10</w:t>
            </w:r>
            <w:r>
              <w:rPr>
                <w:rFonts w:asciiTheme="minorHAnsi" w:eastAsiaTheme="minorEastAsia" w:hAnsiTheme="minorHAnsi" w:cstheme="minorBidi"/>
                <w:smallCaps w:val="0"/>
                <w:noProof/>
                <w:sz w:val="22"/>
                <w:szCs w:val="22"/>
                <w:lang w:val="en-IE" w:eastAsia="en-IE"/>
              </w:rPr>
              <w:tab/>
            </w:r>
            <w:r w:rsidRPr="009662FD">
              <w:rPr>
                <w:rStyle w:val="Hyperlink"/>
                <w:noProof/>
              </w:rPr>
              <w:t>Conclusion</w:t>
            </w:r>
            <w:r>
              <w:rPr>
                <w:noProof/>
                <w:webHidden/>
              </w:rPr>
              <w:tab/>
            </w:r>
            <w:r>
              <w:rPr>
                <w:noProof/>
                <w:webHidden/>
              </w:rPr>
              <w:fldChar w:fldCharType="begin"/>
            </w:r>
            <w:r>
              <w:rPr>
                <w:noProof/>
                <w:webHidden/>
              </w:rPr>
              <w:instrText xml:space="preserve"> PAGEREF _Toc396914513 \h </w:instrText>
            </w:r>
            <w:r>
              <w:rPr>
                <w:noProof/>
                <w:webHidden/>
              </w:rPr>
            </w:r>
            <w:r>
              <w:rPr>
                <w:noProof/>
                <w:webHidden/>
              </w:rPr>
              <w:fldChar w:fldCharType="separate"/>
            </w:r>
            <w:r w:rsidR="00DC0160">
              <w:rPr>
                <w:noProof/>
                <w:webHidden/>
              </w:rPr>
              <w:t>120</w:t>
            </w:r>
            <w:r>
              <w:rPr>
                <w:noProof/>
                <w:webHidden/>
              </w:rPr>
              <w:fldChar w:fldCharType="end"/>
            </w:r>
          </w:hyperlink>
        </w:p>
        <w:p w14:paraId="1AEDB6EB" w14:textId="77777777" w:rsidR="00F133C8" w:rsidRDefault="00F133C8">
          <w:pPr>
            <w:pStyle w:val="TOC1"/>
            <w:tabs>
              <w:tab w:val="left" w:pos="600"/>
            </w:tabs>
            <w:rPr>
              <w:rFonts w:asciiTheme="minorHAnsi" w:eastAsiaTheme="minorEastAsia" w:hAnsiTheme="minorHAnsi" w:cstheme="minorBidi"/>
              <w:b w:val="0"/>
              <w:caps w:val="0"/>
              <w:noProof/>
              <w:sz w:val="22"/>
              <w:szCs w:val="22"/>
              <w:lang w:val="en-IE" w:eastAsia="en-IE"/>
            </w:rPr>
          </w:pPr>
          <w:hyperlink w:anchor="_Toc396914514" w:history="1">
            <w:r w:rsidRPr="009662FD">
              <w:rPr>
                <w:rStyle w:val="Hyperlink"/>
                <w:noProof/>
              </w:rPr>
              <w:t>11</w:t>
            </w:r>
            <w:r>
              <w:rPr>
                <w:rFonts w:asciiTheme="minorHAnsi" w:eastAsiaTheme="minorEastAsia" w:hAnsiTheme="minorHAnsi" w:cstheme="minorBidi"/>
                <w:b w:val="0"/>
                <w:caps w:val="0"/>
                <w:noProof/>
                <w:sz w:val="22"/>
                <w:szCs w:val="22"/>
                <w:lang w:val="en-IE" w:eastAsia="en-IE"/>
              </w:rPr>
              <w:tab/>
            </w:r>
            <w:r w:rsidRPr="009662FD">
              <w:rPr>
                <w:rStyle w:val="Hyperlink"/>
                <w:noProof/>
              </w:rPr>
              <w:t>Conclusion</w:t>
            </w:r>
            <w:r>
              <w:rPr>
                <w:noProof/>
                <w:webHidden/>
              </w:rPr>
              <w:tab/>
            </w:r>
            <w:r>
              <w:rPr>
                <w:noProof/>
                <w:webHidden/>
              </w:rPr>
              <w:fldChar w:fldCharType="begin"/>
            </w:r>
            <w:r>
              <w:rPr>
                <w:noProof/>
                <w:webHidden/>
              </w:rPr>
              <w:instrText xml:space="preserve"> PAGEREF _Toc396914514 \h </w:instrText>
            </w:r>
            <w:r>
              <w:rPr>
                <w:noProof/>
                <w:webHidden/>
              </w:rPr>
            </w:r>
            <w:r>
              <w:rPr>
                <w:noProof/>
                <w:webHidden/>
              </w:rPr>
              <w:fldChar w:fldCharType="separate"/>
            </w:r>
            <w:r w:rsidR="00DC0160">
              <w:rPr>
                <w:noProof/>
                <w:webHidden/>
              </w:rPr>
              <w:t>122</w:t>
            </w:r>
            <w:r>
              <w:rPr>
                <w:noProof/>
                <w:webHidden/>
              </w:rPr>
              <w:fldChar w:fldCharType="end"/>
            </w:r>
          </w:hyperlink>
        </w:p>
        <w:p w14:paraId="2C8F0FD1"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515" w:history="1">
            <w:r w:rsidRPr="009662FD">
              <w:rPr>
                <w:rStyle w:val="Hyperlink"/>
                <w:noProof/>
              </w:rPr>
              <w:t>11.1</w:t>
            </w:r>
            <w:r>
              <w:rPr>
                <w:rFonts w:asciiTheme="minorHAnsi" w:eastAsiaTheme="minorEastAsia" w:hAnsiTheme="minorHAnsi" w:cstheme="minorBidi"/>
                <w:smallCaps w:val="0"/>
                <w:noProof/>
                <w:sz w:val="22"/>
                <w:szCs w:val="22"/>
                <w:lang w:val="en-IE" w:eastAsia="en-IE"/>
              </w:rPr>
              <w:tab/>
            </w:r>
            <w:r w:rsidRPr="009662FD">
              <w:rPr>
                <w:rStyle w:val="Hyperlink"/>
                <w:noProof/>
              </w:rPr>
              <w:t>Introduction</w:t>
            </w:r>
            <w:r>
              <w:rPr>
                <w:noProof/>
                <w:webHidden/>
              </w:rPr>
              <w:tab/>
            </w:r>
            <w:r>
              <w:rPr>
                <w:noProof/>
                <w:webHidden/>
              </w:rPr>
              <w:fldChar w:fldCharType="begin"/>
            </w:r>
            <w:r>
              <w:rPr>
                <w:noProof/>
                <w:webHidden/>
              </w:rPr>
              <w:instrText xml:space="preserve"> PAGEREF _Toc396914515 \h </w:instrText>
            </w:r>
            <w:r>
              <w:rPr>
                <w:noProof/>
                <w:webHidden/>
              </w:rPr>
            </w:r>
            <w:r>
              <w:rPr>
                <w:noProof/>
                <w:webHidden/>
              </w:rPr>
              <w:fldChar w:fldCharType="separate"/>
            </w:r>
            <w:r w:rsidR="00DC0160">
              <w:rPr>
                <w:noProof/>
                <w:webHidden/>
              </w:rPr>
              <w:t>122</w:t>
            </w:r>
            <w:r>
              <w:rPr>
                <w:noProof/>
                <w:webHidden/>
              </w:rPr>
              <w:fldChar w:fldCharType="end"/>
            </w:r>
          </w:hyperlink>
        </w:p>
        <w:p w14:paraId="075E927B"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516" w:history="1">
            <w:r w:rsidRPr="009662FD">
              <w:rPr>
                <w:rStyle w:val="Hyperlink"/>
                <w:noProof/>
                <w:lang w:val="en-IE"/>
              </w:rPr>
              <w:t>11.2</w:t>
            </w:r>
            <w:r>
              <w:rPr>
                <w:rFonts w:asciiTheme="minorHAnsi" w:eastAsiaTheme="minorEastAsia" w:hAnsiTheme="minorHAnsi" w:cstheme="minorBidi"/>
                <w:smallCaps w:val="0"/>
                <w:noProof/>
                <w:sz w:val="22"/>
                <w:szCs w:val="22"/>
                <w:lang w:val="en-IE" w:eastAsia="en-IE"/>
              </w:rPr>
              <w:tab/>
            </w:r>
            <w:r w:rsidRPr="009662FD">
              <w:rPr>
                <w:rStyle w:val="Hyperlink"/>
                <w:noProof/>
                <w:lang w:val="en-IE"/>
              </w:rPr>
              <w:t>Research Definition &amp; Research Overview</w:t>
            </w:r>
            <w:r>
              <w:rPr>
                <w:noProof/>
                <w:webHidden/>
              </w:rPr>
              <w:tab/>
            </w:r>
            <w:r>
              <w:rPr>
                <w:noProof/>
                <w:webHidden/>
              </w:rPr>
              <w:fldChar w:fldCharType="begin"/>
            </w:r>
            <w:r>
              <w:rPr>
                <w:noProof/>
                <w:webHidden/>
              </w:rPr>
              <w:instrText xml:space="preserve"> PAGEREF _Toc396914516 \h </w:instrText>
            </w:r>
            <w:r>
              <w:rPr>
                <w:noProof/>
                <w:webHidden/>
              </w:rPr>
            </w:r>
            <w:r>
              <w:rPr>
                <w:noProof/>
                <w:webHidden/>
              </w:rPr>
              <w:fldChar w:fldCharType="separate"/>
            </w:r>
            <w:r w:rsidR="00DC0160">
              <w:rPr>
                <w:noProof/>
                <w:webHidden/>
              </w:rPr>
              <w:t>122</w:t>
            </w:r>
            <w:r>
              <w:rPr>
                <w:noProof/>
                <w:webHidden/>
              </w:rPr>
              <w:fldChar w:fldCharType="end"/>
            </w:r>
          </w:hyperlink>
        </w:p>
        <w:p w14:paraId="52262C15"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517" w:history="1">
            <w:r w:rsidRPr="009662FD">
              <w:rPr>
                <w:rStyle w:val="Hyperlink"/>
                <w:noProof/>
              </w:rPr>
              <w:t>11.3</w:t>
            </w:r>
            <w:r>
              <w:rPr>
                <w:rFonts w:asciiTheme="minorHAnsi" w:eastAsiaTheme="minorEastAsia" w:hAnsiTheme="minorHAnsi" w:cstheme="minorBidi"/>
                <w:smallCaps w:val="0"/>
                <w:noProof/>
                <w:sz w:val="22"/>
                <w:szCs w:val="22"/>
                <w:lang w:val="en-IE" w:eastAsia="en-IE"/>
              </w:rPr>
              <w:tab/>
            </w:r>
            <w:r w:rsidRPr="009662FD">
              <w:rPr>
                <w:rStyle w:val="Hyperlink"/>
                <w:noProof/>
              </w:rPr>
              <w:t>Contributions to the Body of Knowledge</w:t>
            </w:r>
            <w:r>
              <w:rPr>
                <w:noProof/>
                <w:webHidden/>
              </w:rPr>
              <w:tab/>
            </w:r>
            <w:r>
              <w:rPr>
                <w:noProof/>
                <w:webHidden/>
              </w:rPr>
              <w:fldChar w:fldCharType="begin"/>
            </w:r>
            <w:r>
              <w:rPr>
                <w:noProof/>
                <w:webHidden/>
              </w:rPr>
              <w:instrText xml:space="preserve"> PAGEREF _Toc396914517 \h </w:instrText>
            </w:r>
            <w:r>
              <w:rPr>
                <w:noProof/>
                <w:webHidden/>
              </w:rPr>
            </w:r>
            <w:r>
              <w:rPr>
                <w:noProof/>
                <w:webHidden/>
              </w:rPr>
              <w:fldChar w:fldCharType="separate"/>
            </w:r>
            <w:r w:rsidR="00DC0160">
              <w:rPr>
                <w:noProof/>
                <w:webHidden/>
              </w:rPr>
              <w:t>123</w:t>
            </w:r>
            <w:r>
              <w:rPr>
                <w:noProof/>
                <w:webHidden/>
              </w:rPr>
              <w:fldChar w:fldCharType="end"/>
            </w:r>
          </w:hyperlink>
        </w:p>
        <w:p w14:paraId="1D7612B3"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518" w:history="1">
            <w:r w:rsidRPr="009662FD">
              <w:rPr>
                <w:rStyle w:val="Hyperlink"/>
                <w:noProof/>
              </w:rPr>
              <w:t>11.4</w:t>
            </w:r>
            <w:r>
              <w:rPr>
                <w:rFonts w:asciiTheme="minorHAnsi" w:eastAsiaTheme="minorEastAsia" w:hAnsiTheme="minorHAnsi" w:cstheme="minorBidi"/>
                <w:smallCaps w:val="0"/>
                <w:noProof/>
                <w:sz w:val="22"/>
                <w:szCs w:val="22"/>
                <w:lang w:val="en-IE" w:eastAsia="en-IE"/>
              </w:rPr>
              <w:tab/>
            </w:r>
            <w:r w:rsidRPr="009662FD">
              <w:rPr>
                <w:rStyle w:val="Hyperlink"/>
                <w:noProof/>
              </w:rPr>
              <w:t>Experimentation, Evaluation and Limitation</w:t>
            </w:r>
            <w:r>
              <w:rPr>
                <w:noProof/>
                <w:webHidden/>
              </w:rPr>
              <w:tab/>
            </w:r>
            <w:r>
              <w:rPr>
                <w:noProof/>
                <w:webHidden/>
              </w:rPr>
              <w:fldChar w:fldCharType="begin"/>
            </w:r>
            <w:r>
              <w:rPr>
                <w:noProof/>
                <w:webHidden/>
              </w:rPr>
              <w:instrText xml:space="preserve"> PAGEREF _Toc396914518 \h </w:instrText>
            </w:r>
            <w:r>
              <w:rPr>
                <w:noProof/>
                <w:webHidden/>
              </w:rPr>
            </w:r>
            <w:r>
              <w:rPr>
                <w:noProof/>
                <w:webHidden/>
              </w:rPr>
              <w:fldChar w:fldCharType="separate"/>
            </w:r>
            <w:r w:rsidR="00DC0160">
              <w:rPr>
                <w:noProof/>
                <w:webHidden/>
              </w:rPr>
              <w:t>125</w:t>
            </w:r>
            <w:r>
              <w:rPr>
                <w:noProof/>
                <w:webHidden/>
              </w:rPr>
              <w:fldChar w:fldCharType="end"/>
            </w:r>
          </w:hyperlink>
        </w:p>
        <w:p w14:paraId="55B8142C"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519" w:history="1">
            <w:r w:rsidRPr="009662FD">
              <w:rPr>
                <w:rStyle w:val="Hyperlink"/>
                <w:noProof/>
              </w:rPr>
              <w:t>11.5</w:t>
            </w:r>
            <w:r>
              <w:rPr>
                <w:rFonts w:asciiTheme="minorHAnsi" w:eastAsiaTheme="minorEastAsia" w:hAnsiTheme="minorHAnsi" w:cstheme="minorBidi"/>
                <w:smallCaps w:val="0"/>
                <w:noProof/>
                <w:sz w:val="22"/>
                <w:szCs w:val="22"/>
                <w:lang w:val="en-IE" w:eastAsia="en-IE"/>
              </w:rPr>
              <w:tab/>
            </w:r>
            <w:r w:rsidRPr="009662FD">
              <w:rPr>
                <w:rStyle w:val="Hyperlink"/>
                <w:noProof/>
              </w:rPr>
              <w:t>Future Work &amp; Research</w:t>
            </w:r>
            <w:r>
              <w:rPr>
                <w:noProof/>
                <w:webHidden/>
              </w:rPr>
              <w:tab/>
            </w:r>
            <w:r>
              <w:rPr>
                <w:noProof/>
                <w:webHidden/>
              </w:rPr>
              <w:fldChar w:fldCharType="begin"/>
            </w:r>
            <w:r>
              <w:rPr>
                <w:noProof/>
                <w:webHidden/>
              </w:rPr>
              <w:instrText xml:space="preserve"> PAGEREF _Toc396914519 \h </w:instrText>
            </w:r>
            <w:r>
              <w:rPr>
                <w:noProof/>
                <w:webHidden/>
              </w:rPr>
            </w:r>
            <w:r>
              <w:rPr>
                <w:noProof/>
                <w:webHidden/>
              </w:rPr>
              <w:fldChar w:fldCharType="separate"/>
            </w:r>
            <w:r w:rsidR="00DC0160">
              <w:rPr>
                <w:noProof/>
                <w:webHidden/>
              </w:rPr>
              <w:t>126</w:t>
            </w:r>
            <w:r>
              <w:rPr>
                <w:noProof/>
                <w:webHidden/>
              </w:rPr>
              <w:fldChar w:fldCharType="end"/>
            </w:r>
          </w:hyperlink>
        </w:p>
        <w:p w14:paraId="11EAD034" w14:textId="77777777" w:rsidR="00F133C8" w:rsidRDefault="00F133C8">
          <w:pPr>
            <w:pStyle w:val="TOC2"/>
            <w:rPr>
              <w:rFonts w:asciiTheme="minorHAnsi" w:eastAsiaTheme="minorEastAsia" w:hAnsiTheme="minorHAnsi" w:cstheme="minorBidi"/>
              <w:smallCaps w:val="0"/>
              <w:noProof/>
              <w:sz w:val="22"/>
              <w:szCs w:val="22"/>
              <w:lang w:val="en-IE" w:eastAsia="en-IE"/>
            </w:rPr>
          </w:pPr>
          <w:hyperlink w:anchor="_Toc396914520" w:history="1">
            <w:r w:rsidRPr="009662FD">
              <w:rPr>
                <w:rStyle w:val="Hyperlink"/>
                <w:noProof/>
              </w:rPr>
              <w:t>11.6</w:t>
            </w:r>
            <w:r>
              <w:rPr>
                <w:rFonts w:asciiTheme="minorHAnsi" w:eastAsiaTheme="minorEastAsia" w:hAnsiTheme="minorHAnsi" w:cstheme="minorBidi"/>
                <w:smallCaps w:val="0"/>
                <w:noProof/>
                <w:sz w:val="22"/>
                <w:szCs w:val="22"/>
                <w:lang w:val="en-IE" w:eastAsia="en-IE"/>
              </w:rPr>
              <w:tab/>
            </w:r>
            <w:r w:rsidRPr="009662FD">
              <w:rPr>
                <w:rStyle w:val="Hyperlink"/>
                <w:noProof/>
              </w:rPr>
              <w:t>Conclusion</w:t>
            </w:r>
            <w:r>
              <w:rPr>
                <w:noProof/>
                <w:webHidden/>
              </w:rPr>
              <w:tab/>
            </w:r>
            <w:r>
              <w:rPr>
                <w:noProof/>
                <w:webHidden/>
              </w:rPr>
              <w:fldChar w:fldCharType="begin"/>
            </w:r>
            <w:r>
              <w:rPr>
                <w:noProof/>
                <w:webHidden/>
              </w:rPr>
              <w:instrText xml:space="preserve"> PAGEREF _Toc396914520 \h </w:instrText>
            </w:r>
            <w:r>
              <w:rPr>
                <w:noProof/>
                <w:webHidden/>
              </w:rPr>
            </w:r>
            <w:r>
              <w:rPr>
                <w:noProof/>
                <w:webHidden/>
              </w:rPr>
              <w:fldChar w:fldCharType="separate"/>
            </w:r>
            <w:r w:rsidR="00DC0160">
              <w:rPr>
                <w:noProof/>
                <w:webHidden/>
              </w:rPr>
              <w:t>128</w:t>
            </w:r>
            <w:r>
              <w:rPr>
                <w:noProof/>
                <w:webHidden/>
              </w:rPr>
              <w:fldChar w:fldCharType="end"/>
            </w:r>
          </w:hyperlink>
        </w:p>
        <w:p w14:paraId="784203CC" w14:textId="77777777" w:rsidR="00F133C8" w:rsidRDefault="00F133C8">
          <w:pPr>
            <w:pStyle w:val="TOC1"/>
            <w:rPr>
              <w:rFonts w:asciiTheme="minorHAnsi" w:eastAsiaTheme="minorEastAsia" w:hAnsiTheme="minorHAnsi" w:cstheme="minorBidi"/>
              <w:b w:val="0"/>
              <w:caps w:val="0"/>
              <w:noProof/>
              <w:sz w:val="22"/>
              <w:szCs w:val="22"/>
              <w:lang w:val="en-IE" w:eastAsia="en-IE"/>
            </w:rPr>
          </w:pPr>
          <w:hyperlink w:anchor="_Toc396914521" w:history="1">
            <w:r w:rsidRPr="009662FD">
              <w:rPr>
                <w:rStyle w:val="Hyperlink"/>
                <w:noProof/>
              </w:rPr>
              <w:t>BIBLIOGRAPHY</w:t>
            </w:r>
            <w:r>
              <w:rPr>
                <w:noProof/>
                <w:webHidden/>
              </w:rPr>
              <w:tab/>
            </w:r>
            <w:r>
              <w:rPr>
                <w:noProof/>
                <w:webHidden/>
              </w:rPr>
              <w:fldChar w:fldCharType="begin"/>
            </w:r>
            <w:r>
              <w:rPr>
                <w:noProof/>
                <w:webHidden/>
              </w:rPr>
              <w:instrText xml:space="preserve"> PAGEREF _Toc396914521 \h </w:instrText>
            </w:r>
            <w:r>
              <w:rPr>
                <w:noProof/>
                <w:webHidden/>
              </w:rPr>
            </w:r>
            <w:r>
              <w:rPr>
                <w:noProof/>
                <w:webHidden/>
              </w:rPr>
              <w:fldChar w:fldCharType="separate"/>
            </w:r>
            <w:r w:rsidR="00DC0160">
              <w:rPr>
                <w:noProof/>
                <w:webHidden/>
              </w:rPr>
              <w:t>130</w:t>
            </w:r>
            <w:r>
              <w:rPr>
                <w:noProof/>
                <w:webHidden/>
              </w:rPr>
              <w:fldChar w:fldCharType="end"/>
            </w:r>
          </w:hyperlink>
        </w:p>
        <w:p w14:paraId="1798B00F" w14:textId="77777777" w:rsidR="00F133C8" w:rsidRDefault="00F133C8">
          <w:pPr>
            <w:pStyle w:val="TOC1"/>
            <w:rPr>
              <w:rFonts w:asciiTheme="minorHAnsi" w:eastAsiaTheme="minorEastAsia" w:hAnsiTheme="minorHAnsi" w:cstheme="minorBidi"/>
              <w:b w:val="0"/>
              <w:caps w:val="0"/>
              <w:noProof/>
              <w:sz w:val="22"/>
              <w:szCs w:val="22"/>
              <w:lang w:val="en-IE" w:eastAsia="en-IE"/>
            </w:rPr>
          </w:pPr>
          <w:hyperlink w:anchor="_Toc396914522" w:history="1">
            <w:r w:rsidRPr="009662FD">
              <w:rPr>
                <w:rStyle w:val="Hyperlink"/>
                <w:noProof/>
              </w:rPr>
              <w:t>Appendix A</w:t>
            </w:r>
            <w:r>
              <w:rPr>
                <w:noProof/>
                <w:webHidden/>
              </w:rPr>
              <w:tab/>
            </w:r>
            <w:r>
              <w:rPr>
                <w:noProof/>
                <w:webHidden/>
              </w:rPr>
              <w:fldChar w:fldCharType="begin"/>
            </w:r>
            <w:r>
              <w:rPr>
                <w:noProof/>
                <w:webHidden/>
              </w:rPr>
              <w:instrText xml:space="preserve"> PAGEREF _Toc396914522 \h </w:instrText>
            </w:r>
            <w:r>
              <w:rPr>
                <w:noProof/>
                <w:webHidden/>
              </w:rPr>
            </w:r>
            <w:r>
              <w:rPr>
                <w:noProof/>
                <w:webHidden/>
              </w:rPr>
              <w:fldChar w:fldCharType="separate"/>
            </w:r>
            <w:r w:rsidR="00DC0160">
              <w:rPr>
                <w:noProof/>
                <w:webHidden/>
              </w:rPr>
              <w:t>136</w:t>
            </w:r>
            <w:r>
              <w:rPr>
                <w:noProof/>
                <w:webHidden/>
              </w:rPr>
              <w:fldChar w:fldCharType="end"/>
            </w:r>
          </w:hyperlink>
        </w:p>
        <w:p w14:paraId="0D8B66A7" w14:textId="77777777" w:rsidR="00787584" w:rsidRPr="0005431A" w:rsidRDefault="00787584">
          <w:pPr>
            <w:rPr>
              <w:lang w:val="en-IE"/>
            </w:rPr>
          </w:pPr>
          <w:r w:rsidRPr="0005431A">
            <w:rPr>
              <w:b/>
              <w:bCs/>
              <w:noProof/>
              <w:lang w:val="en-IE"/>
            </w:rPr>
            <w:fldChar w:fldCharType="end"/>
          </w:r>
        </w:p>
      </w:sdtContent>
    </w:sdt>
    <w:p w14:paraId="37EDD050" w14:textId="77777777" w:rsidR="000B3C97" w:rsidRPr="0005431A" w:rsidRDefault="000B3C97" w:rsidP="000B3C97">
      <w:pPr>
        <w:rPr>
          <w:lang w:val="en-IE"/>
        </w:rPr>
      </w:pPr>
      <w:r w:rsidRPr="0005431A">
        <w:rPr>
          <w:lang w:val="en-IE"/>
        </w:rPr>
        <w:br w:type="page"/>
      </w:r>
    </w:p>
    <w:p w14:paraId="395D5704" w14:textId="77777777" w:rsidR="000B3C97" w:rsidRPr="0005431A" w:rsidRDefault="000B3C97" w:rsidP="00BB0EF5">
      <w:pPr>
        <w:pStyle w:val="Heading1"/>
        <w:numPr>
          <w:ilvl w:val="0"/>
          <w:numId w:val="0"/>
        </w:numPr>
        <w:ind w:left="720"/>
        <w:rPr>
          <w:lang w:val="en-IE"/>
        </w:rPr>
      </w:pPr>
      <w:bookmarkStart w:id="8" w:name="_Toc39552753"/>
      <w:bookmarkStart w:id="9" w:name="_Toc396914371"/>
      <w:r w:rsidRPr="0005431A">
        <w:rPr>
          <w:lang w:val="en-IE"/>
        </w:rPr>
        <w:lastRenderedPageBreak/>
        <w:t>TABLE OF FIGURES</w:t>
      </w:r>
      <w:bookmarkStart w:id="10" w:name="_Toc39552757"/>
      <w:bookmarkEnd w:id="8"/>
      <w:bookmarkEnd w:id="9"/>
    </w:p>
    <w:p w14:paraId="589E2D25" w14:textId="77777777" w:rsidR="001C081C" w:rsidRDefault="0077610A">
      <w:pPr>
        <w:pStyle w:val="TableofFigures"/>
        <w:tabs>
          <w:tab w:val="right" w:leader="dot" w:pos="8381"/>
        </w:tabs>
        <w:rPr>
          <w:rFonts w:asciiTheme="minorHAnsi" w:eastAsiaTheme="minorEastAsia" w:hAnsiTheme="minorHAnsi" w:cstheme="minorBidi"/>
          <w:smallCaps w:val="0"/>
          <w:noProof/>
          <w:sz w:val="22"/>
          <w:szCs w:val="22"/>
          <w:lang w:val="en-IE" w:eastAsia="en-IE"/>
        </w:rPr>
      </w:pPr>
      <w:r w:rsidRPr="003A0147">
        <w:rPr>
          <w:sz w:val="22"/>
          <w:lang w:val="en-IE"/>
        </w:rPr>
        <w:fldChar w:fldCharType="begin"/>
      </w:r>
      <w:r w:rsidRPr="003A0147">
        <w:rPr>
          <w:sz w:val="22"/>
          <w:lang w:val="en-IE"/>
        </w:rPr>
        <w:instrText xml:space="preserve"> TOC \h \z \c "Figure" </w:instrText>
      </w:r>
      <w:r w:rsidRPr="003A0147">
        <w:rPr>
          <w:sz w:val="22"/>
          <w:lang w:val="en-IE"/>
        </w:rPr>
        <w:fldChar w:fldCharType="separate"/>
      </w:r>
      <w:hyperlink w:anchor="_Toc396945000" w:history="1">
        <w:r w:rsidR="001C081C" w:rsidRPr="00EE418F">
          <w:rPr>
            <w:rStyle w:val="Hyperlink"/>
            <w:noProof/>
          </w:rPr>
          <w:t>Figure 1  - Comparison of TSP from TSPLIB with AntSolver framework</w:t>
        </w:r>
        <w:r w:rsidR="001C081C">
          <w:rPr>
            <w:noProof/>
            <w:webHidden/>
          </w:rPr>
          <w:tab/>
        </w:r>
        <w:r w:rsidR="001C081C">
          <w:rPr>
            <w:noProof/>
            <w:webHidden/>
          </w:rPr>
          <w:fldChar w:fldCharType="begin"/>
        </w:r>
        <w:r w:rsidR="001C081C">
          <w:rPr>
            <w:noProof/>
            <w:webHidden/>
          </w:rPr>
          <w:instrText xml:space="preserve"> PAGEREF _Toc396945000 \h </w:instrText>
        </w:r>
        <w:r w:rsidR="001C081C">
          <w:rPr>
            <w:noProof/>
            <w:webHidden/>
          </w:rPr>
        </w:r>
        <w:r w:rsidR="001C081C">
          <w:rPr>
            <w:noProof/>
            <w:webHidden/>
          </w:rPr>
          <w:fldChar w:fldCharType="separate"/>
        </w:r>
        <w:r w:rsidR="00DC0160">
          <w:rPr>
            <w:noProof/>
            <w:webHidden/>
          </w:rPr>
          <w:t>6</w:t>
        </w:r>
        <w:r w:rsidR="001C081C">
          <w:rPr>
            <w:noProof/>
            <w:webHidden/>
          </w:rPr>
          <w:fldChar w:fldCharType="end"/>
        </w:r>
      </w:hyperlink>
    </w:p>
    <w:p w14:paraId="4736C5C6"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01" w:history="1">
        <w:r w:rsidRPr="00EE418F">
          <w:rPr>
            <w:rStyle w:val="Hyperlink"/>
            <w:noProof/>
          </w:rPr>
          <w:t>Figure 2 - TSP 8,246 towns/cities in Ireland (“8,246 populated locations in Ireland,” n.d.)</w:t>
        </w:r>
        <w:r>
          <w:rPr>
            <w:noProof/>
            <w:webHidden/>
          </w:rPr>
          <w:tab/>
        </w:r>
        <w:r>
          <w:rPr>
            <w:noProof/>
            <w:webHidden/>
          </w:rPr>
          <w:fldChar w:fldCharType="begin"/>
        </w:r>
        <w:r>
          <w:rPr>
            <w:noProof/>
            <w:webHidden/>
          </w:rPr>
          <w:instrText xml:space="preserve"> PAGEREF _Toc396945001 \h </w:instrText>
        </w:r>
        <w:r>
          <w:rPr>
            <w:noProof/>
            <w:webHidden/>
          </w:rPr>
        </w:r>
        <w:r>
          <w:rPr>
            <w:noProof/>
            <w:webHidden/>
          </w:rPr>
          <w:fldChar w:fldCharType="separate"/>
        </w:r>
        <w:r w:rsidR="00DC0160">
          <w:rPr>
            <w:noProof/>
            <w:webHidden/>
          </w:rPr>
          <w:t>13</w:t>
        </w:r>
        <w:r>
          <w:rPr>
            <w:noProof/>
            <w:webHidden/>
          </w:rPr>
          <w:fldChar w:fldCharType="end"/>
        </w:r>
      </w:hyperlink>
    </w:p>
    <w:p w14:paraId="1B4E14E6"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02" w:history="1">
        <w:r w:rsidRPr="00EE418F">
          <w:rPr>
            <w:rStyle w:val="Hyperlink"/>
            <w:noProof/>
          </w:rPr>
          <w:t>Figure 3 - Asymmetric bridge experiment</w:t>
        </w:r>
        <w:r>
          <w:rPr>
            <w:noProof/>
            <w:webHidden/>
          </w:rPr>
          <w:tab/>
        </w:r>
        <w:r>
          <w:rPr>
            <w:noProof/>
            <w:webHidden/>
          </w:rPr>
          <w:fldChar w:fldCharType="begin"/>
        </w:r>
        <w:r>
          <w:rPr>
            <w:noProof/>
            <w:webHidden/>
          </w:rPr>
          <w:instrText xml:space="preserve"> PAGEREF _Toc396945002 \h </w:instrText>
        </w:r>
        <w:r>
          <w:rPr>
            <w:noProof/>
            <w:webHidden/>
          </w:rPr>
        </w:r>
        <w:r>
          <w:rPr>
            <w:noProof/>
            <w:webHidden/>
          </w:rPr>
          <w:fldChar w:fldCharType="separate"/>
        </w:r>
        <w:r w:rsidR="00DC0160">
          <w:rPr>
            <w:noProof/>
            <w:webHidden/>
          </w:rPr>
          <w:t>19</w:t>
        </w:r>
        <w:r>
          <w:rPr>
            <w:noProof/>
            <w:webHidden/>
          </w:rPr>
          <w:fldChar w:fldCharType="end"/>
        </w:r>
      </w:hyperlink>
    </w:p>
    <w:p w14:paraId="1D847879"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03" w:history="1">
        <w:r w:rsidRPr="00EE418F">
          <w:rPr>
            <w:rStyle w:val="Hyperlink"/>
            <w:noProof/>
          </w:rPr>
          <w:t>Figure 4 - Locational distances – DIT Kevin Street</w:t>
        </w:r>
        <w:r>
          <w:rPr>
            <w:noProof/>
            <w:webHidden/>
          </w:rPr>
          <w:tab/>
        </w:r>
        <w:r>
          <w:rPr>
            <w:noProof/>
            <w:webHidden/>
          </w:rPr>
          <w:fldChar w:fldCharType="begin"/>
        </w:r>
        <w:r>
          <w:rPr>
            <w:noProof/>
            <w:webHidden/>
          </w:rPr>
          <w:instrText xml:space="preserve"> PAGEREF _Toc396945003 \h </w:instrText>
        </w:r>
        <w:r>
          <w:rPr>
            <w:noProof/>
            <w:webHidden/>
          </w:rPr>
        </w:r>
        <w:r>
          <w:rPr>
            <w:noProof/>
            <w:webHidden/>
          </w:rPr>
          <w:fldChar w:fldCharType="separate"/>
        </w:r>
        <w:r w:rsidR="00DC0160">
          <w:rPr>
            <w:noProof/>
            <w:webHidden/>
          </w:rPr>
          <w:t>27</w:t>
        </w:r>
        <w:r>
          <w:rPr>
            <w:noProof/>
            <w:webHidden/>
          </w:rPr>
          <w:fldChar w:fldCharType="end"/>
        </w:r>
      </w:hyperlink>
    </w:p>
    <w:p w14:paraId="7E0E8748"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04" w:history="1">
        <w:r w:rsidRPr="00EE418F">
          <w:rPr>
            <w:rStyle w:val="Hyperlink"/>
            <w:noProof/>
          </w:rPr>
          <w:t>Figure 5 - Ant colony system pseudo code as applied to TSP</w:t>
        </w:r>
        <w:r>
          <w:rPr>
            <w:noProof/>
            <w:webHidden/>
          </w:rPr>
          <w:tab/>
        </w:r>
        <w:r>
          <w:rPr>
            <w:noProof/>
            <w:webHidden/>
          </w:rPr>
          <w:fldChar w:fldCharType="begin"/>
        </w:r>
        <w:r>
          <w:rPr>
            <w:noProof/>
            <w:webHidden/>
          </w:rPr>
          <w:instrText xml:space="preserve"> PAGEREF _Toc396945004 \h </w:instrText>
        </w:r>
        <w:r>
          <w:rPr>
            <w:noProof/>
            <w:webHidden/>
          </w:rPr>
        </w:r>
        <w:r>
          <w:rPr>
            <w:noProof/>
            <w:webHidden/>
          </w:rPr>
          <w:fldChar w:fldCharType="separate"/>
        </w:r>
        <w:r w:rsidR="00DC0160">
          <w:rPr>
            <w:noProof/>
            <w:webHidden/>
          </w:rPr>
          <w:t>29</w:t>
        </w:r>
        <w:r>
          <w:rPr>
            <w:noProof/>
            <w:webHidden/>
          </w:rPr>
          <w:fldChar w:fldCharType="end"/>
        </w:r>
      </w:hyperlink>
    </w:p>
    <w:p w14:paraId="0E68C062"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05" w:history="1">
        <w:r w:rsidRPr="00EE418F">
          <w:rPr>
            <w:rStyle w:val="Hyperlink"/>
            <w:noProof/>
          </w:rPr>
          <w:t>Figure 6 - Mutation example, as illustrated bit 4 and 6 are swapped</w:t>
        </w:r>
        <w:r>
          <w:rPr>
            <w:noProof/>
            <w:webHidden/>
          </w:rPr>
          <w:tab/>
        </w:r>
        <w:r>
          <w:rPr>
            <w:noProof/>
            <w:webHidden/>
          </w:rPr>
          <w:fldChar w:fldCharType="begin"/>
        </w:r>
        <w:r>
          <w:rPr>
            <w:noProof/>
            <w:webHidden/>
          </w:rPr>
          <w:instrText xml:space="preserve"> PAGEREF _Toc396945005 \h </w:instrText>
        </w:r>
        <w:r>
          <w:rPr>
            <w:noProof/>
            <w:webHidden/>
          </w:rPr>
        </w:r>
        <w:r>
          <w:rPr>
            <w:noProof/>
            <w:webHidden/>
          </w:rPr>
          <w:fldChar w:fldCharType="separate"/>
        </w:r>
        <w:r w:rsidR="00DC0160">
          <w:rPr>
            <w:noProof/>
            <w:webHidden/>
          </w:rPr>
          <w:t>40</w:t>
        </w:r>
        <w:r>
          <w:rPr>
            <w:noProof/>
            <w:webHidden/>
          </w:rPr>
          <w:fldChar w:fldCharType="end"/>
        </w:r>
      </w:hyperlink>
    </w:p>
    <w:p w14:paraId="63A92061"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06" w:history="1">
        <w:r w:rsidRPr="00EE418F">
          <w:rPr>
            <w:rStyle w:val="Hyperlink"/>
            <w:noProof/>
          </w:rPr>
          <w:t>Figure 7 - Chromosome mutation</w:t>
        </w:r>
        <w:r>
          <w:rPr>
            <w:noProof/>
            <w:webHidden/>
          </w:rPr>
          <w:tab/>
        </w:r>
        <w:r>
          <w:rPr>
            <w:noProof/>
            <w:webHidden/>
          </w:rPr>
          <w:fldChar w:fldCharType="begin"/>
        </w:r>
        <w:r>
          <w:rPr>
            <w:noProof/>
            <w:webHidden/>
          </w:rPr>
          <w:instrText xml:space="preserve"> PAGEREF _Toc396945006 \h </w:instrText>
        </w:r>
        <w:r>
          <w:rPr>
            <w:noProof/>
            <w:webHidden/>
          </w:rPr>
        </w:r>
        <w:r>
          <w:rPr>
            <w:noProof/>
            <w:webHidden/>
          </w:rPr>
          <w:fldChar w:fldCharType="separate"/>
        </w:r>
        <w:r w:rsidR="00DC0160">
          <w:rPr>
            <w:noProof/>
            <w:webHidden/>
          </w:rPr>
          <w:t>51</w:t>
        </w:r>
        <w:r>
          <w:rPr>
            <w:noProof/>
            <w:webHidden/>
          </w:rPr>
          <w:fldChar w:fldCharType="end"/>
        </w:r>
      </w:hyperlink>
    </w:p>
    <w:p w14:paraId="6A4C0C97"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07" w:history="1">
        <w:r w:rsidRPr="00EE418F">
          <w:rPr>
            <w:rStyle w:val="Hyperlink"/>
            <w:noProof/>
          </w:rPr>
          <w:t>Figure 8 - 2-Opt</w:t>
        </w:r>
        <w:r>
          <w:rPr>
            <w:noProof/>
            <w:webHidden/>
          </w:rPr>
          <w:tab/>
        </w:r>
        <w:r>
          <w:rPr>
            <w:noProof/>
            <w:webHidden/>
          </w:rPr>
          <w:fldChar w:fldCharType="begin"/>
        </w:r>
        <w:r>
          <w:rPr>
            <w:noProof/>
            <w:webHidden/>
          </w:rPr>
          <w:instrText xml:space="preserve"> PAGEREF _Toc396945007 \h </w:instrText>
        </w:r>
        <w:r>
          <w:rPr>
            <w:noProof/>
            <w:webHidden/>
          </w:rPr>
        </w:r>
        <w:r>
          <w:rPr>
            <w:noProof/>
            <w:webHidden/>
          </w:rPr>
          <w:fldChar w:fldCharType="separate"/>
        </w:r>
        <w:r w:rsidR="00DC0160">
          <w:rPr>
            <w:noProof/>
            <w:webHidden/>
          </w:rPr>
          <w:t>55</w:t>
        </w:r>
        <w:r>
          <w:rPr>
            <w:noProof/>
            <w:webHidden/>
          </w:rPr>
          <w:fldChar w:fldCharType="end"/>
        </w:r>
      </w:hyperlink>
    </w:p>
    <w:p w14:paraId="028BF784"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08" w:history="1">
        <w:r w:rsidRPr="00EE418F">
          <w:rPr>
            <w:rStyle w:val="Hyperlink"/>
            <w:noProof/>
          </w:rPr>
          <w:t>Figure 9 - 3-Opt (Dorigo and Stützle, 2004, p. 94)</w:t>
        </w:r>
        <w:r>
          <w:rPr>
            <w:noProof/>
            <w:webHidden/>
          </w:rPr>
          <w:tab/>
        </w:r>
        <w:r>
          <w:rPr>
            <w:noProof/>
            <w:webHidden/>
          </w:rPr>
          <w:fldChar w:fldCharType="begin"/>
        </w:r>
        <w:r>
          <w:rPr>
            <w:noProof/>
            <w:webHidden/>
          </w:rPr>
          <w:instrText xml:space="preserve"> PAGEREF _Toc396945008 \h </w:instrText>
        </w:r>
        <w:r>
          <w:rPr>
            <w:noProof/>
            <w:webHidden/>
          </w:rPr>
        </w:r>
        <w:r>
          <w:rPr>
            <w:noProof/>
            <w:webHidden/>
          </w:rPr>
          <w:fldChar w:fldCharType="separate"/>
        </w:r>
        <w:r w:rsidR="00DC0160">
          <w:rPr>
            <w:noProof/>
            <w:webHidden/>
          </w:rPr>
          <w:t>56</w:t>
        </w:r>
        <w:r>
          <w:rPr>
            <w:noProof/>
            <w:webHidden/>
          </w:rPr>
          <w:fldChar w:fldCharType="end"/>
        </w:r>
      </w:hyperlink>
    </w:p>
    <w:p w14:paraId="4EA343B1"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09" w:history="1">
        <w:r w:rsidRPr="00EE418F">
          <w:rPr>
            <w:rStyle w:val="Hyperlink"/>
            <w:noProof/>
          </w:rPr>
          <w:t xml:space="preserve">Figure 10 - </w:t>
        </w:r>
        <w:r w:rsidRPr="00EE418F">
          <w:rPr>
            <w:rStyle w:val="Hyperlink"/>
            <w:noProof/>
            <w:lang w:val="en-IE"/>
          </w:rPr>
          <w:t>Random Ant pseudo code</w:t>
        </w:r>
        <w:r>
          <w:rPr>
            <w:noProof/>
            <w:webHidden/>
          </w:rPr>
          <w:tab/>
        </w:r>
        <w:r>
          <w:rPr>
            <w:noProof/>
            <w:webHidden/>
          </w:rPr>
          <w:fldChar w:fldCharType="begin"/>
        </w:r>
        <w:r>
          <w:rPr>
            <w:noProof/>
            <w:webHidden/>
          </w:rPr>
          <w:instrText xml:space="preserve"> PAGEREF _Toc396945009 \h </w:instrText>
        </w:r>
        <w:r>
          <w:rPr>
            <w:noProof/>
            <w:webHidden/>
          </w:rPr>
        </w:r>
        <w:r>
          <w:rPr>
            <w:noProof/>
            <w:webHidden/>
          </w:rPr>
          <w:fldChar w:fldCharType="separate"/>
        </w:r>
        <w:r w:rsidR="00DC0160">
          <w:rPr>
            <w:noProof/>
            <w:webHidden/>
          </w:rPr>
          <w:t>59</w:t>
        </w:r>
        <w:r>
          <w:rPr>
            <w:noProof/>
            <w:webHidden/>
          </w:rPr>
          <w:fldChar w:fldCharType="end"/>
        </w:r>
      </w:hyperlink>
    </w:p>
    <w:p w14:paraId="6868B4BE"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10" w:history="1">
        <w:r w:rsidRPr="00EE418F">
          <w:rPr>
            <w:rStyle w:val="Hyperlink"/>
            <w:noProof/>
          </w:rPr>
          <w:t>Figure 11 - AntSolver Class Diagram</w:t>
        </w:r>
        <w:r>
          <w:rPr>
            <w:noProof/>
            <w:webHidden/>
          </w:rPr>
          <w:tab/>
        </w:r>
        <w:r>
          <w:rPr>
            <w:noProof/>
            <w:webHidden/>
          </w:rPr>
          <w:fldChar w:fldCharType="begin"/>
        </w:r>
        <w:r>
          <w:rPr>
            <w:noProof/>
            <w:webHidden/>
          </w:rPr>
          <w:instrText xml:space="preserve"> PAGEREF _Toc396945010 \h </w:instrText>
        </w:r>
        <w:r>
          <w:rPr>
            <w:noProof/>
            <w:webHidden/>
          </w:rPr>
        </w:r>
        <w:r>
          <w:rPr>
            <w:noProof/>
            <w:webHidden/>
          </w:rPr>
          <w:fldChar w:fldCharType="separate"/>
        </w:r>
        <w:r w:rsidR="00DC0160">
          <w:rPr>
            <w:noProof/>
            <w:webHidden/>
          </w:rPr>
          <w:t>64</w:t>
        </w:r>
        <w:r>
          <w:rPr>
            <w:noProof/>
            <w:webHidden/>
          </w:rPr>
          <w:fldChar w:fldCharType="end"/>
        </w:r>
      </w:hyperlink>
    </w:p>
    <w:p w14:paraId="13EACCE5"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11" w:history="1">
        <w:r w:rsidRPr="00EE418F">
          <w:rPr>
            <w:rStyle w:val="Hyperlink"/>
            <w:noProof/>
          </w:rPr>
          <w:t>Figure 12 - AntSolver Parameters Class Diagram</w:t>
        </w:r>
        <w:r>
          <w:rPr>
            <w:noProof/>
            <w:webHidden/>
          </w:rPr>
          <w:tab/>
        </w:r>
        <w:r>
          <w:rPr>
            <w:noProof/>
            <w:webHidden/>
          </w:rPr>
          <w:fldChar w:fldCharType="begin"/>
        </w:r>
        <w:r>
          <w:rPr>
            <w:noProof/>
            <w:webHidden/>
          </w:rPr>
          <w:instrText xml:space="preserve"> PAGEREF _Toc396945011 \h </w:instrText>
        </w:r>
        <w:r>
          <w:rPr>
            <w:noProof/>
            <w:webHidden/>
          </w:rPr>
        </w:r>
        <w:r>
          <w:rPr>
            <w:noProof/>
            <w:webHidden/>
          </w:rPr>
          <w:fldChar w:fldCharType="separate"/>
        </w:r>
        <w:r w:rsidR="00DC0160">
          <w:rPr>
            <w:noProof/>
            <w:webHidden/>
          </w:rPr>
          <w:t>65</w:t>
        </w:r>
        <w:r>
          <w:rPr>
            <w:noProof/>
            <w:webHidden/>
          </w:rPr>
          <w:fldChar w:fldCharType="end"/>
        </w:r>
      </w:hyperlink>
    </w:p>
    <w:p w14:paraId="31C327F0"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12" w:history="1">
        <w:r w:rsidRPr="00EE418F">
          <w:rPr>
            <w:rStyle w:val="Hyperlink"/>
            <w:noProof/>
          </w:rPr>
          <w:t>Figure 13 - AntSolver Tour Class Diagram</w:t>
        </w:r>
        <w:r>
          <w:rPr>
            <w:noProof/>
            <w:webHidden/>
          </w:rPr>
          <w:tab/>
        </w:r>
        <w:r>
          <w:rPr>
            <w:noProof/>
            <w:webHidden/>
          </w:rPr>
          <w:fldChar w:fldCharType="begin"/>
        </w:r>
        <w:r>
          <w:rPr>
            <w:noProof/>
            <w:webHidden/>
          </w:rPr>
          <w:instrText xml:space="preserve"> PAGEREF _Toc396945012 \h </w:instrText>
        </w:r>
        <w:r>
          <w:rPr>
            <w:noProof/>
            <w:webHidden/>
          </w:rPr>
        </w:r>
        <w:r>
          <w:rPr>
            <w:noProof/>
            <w:webHidden/>
          </w:rPr>
          <w:fldChar w:fldCharType="separate"/>
        </w:r>
        <w:r w:rsidR="00DC0160">
          <w:rPr>
            <w:noProof/>
            <w:webHidden/>
          </w:rPr>
          <w:t>66</w:t>
        </w:r>
        <w:r>
          <w:rPr>
            <w:noProof/>
            <w:webHidden/>
          </w:rPr>
          <w:fldChar w:fldCharType="end"/>
        </w:r>
      </w:hyperlink>
    </w:p>
    <w:p w14:paraId="26DFE540"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13" w:history="1">
        <w:r w:rsidRPr="00EE418F">
          <w:rPr>
            <w:rStyle w:val="Hyperlink"/>
            <w:noProof/>
          </w:rPr>
          <w:t>Figure 14 - AntSolver CTSPLibFileReader Class Diagram</w:t>
        </w:r>
        <w:r>
          <w:rPr>
            <w:noProof/>
            <w:webHidden/>
          </w:rPr>
          <w:tab/>
        </w:r>
        <w:r>
          <w:rPr>
            <w:noProof/>
            <w:webHidden/>
          </w:rPr>
          <w:fldChar w:fldCharType="begin"/>
        </w:r>
        <w:r>
          <w:rPr>
            <w:noProof/>
            <w:webHidden/>
          </w:rPr>
          <w:instrText xml:space="preserve"> PAGEREF _Toc396945013 \h </w:instrText>
        </w:r>
        <w:r>
          <w:rPr>
            <w:noProof/>
            <w:webHidden/>
          </w:rPr>
        </w:r>
        <w:r>
          <w:rPr>
            <w:noProof/>
            <w:webHidden/>
          </w:rPr>
          <w:fldChar w:fldCharType="separate"/>
        </w:r>
        <w:r w:rsidR="00DC0160">
          <w:rPr>
            <w:noProof/>
            <w:webHidden/>
          </w:rPr>
          <w:t>68</w:t>
        </w:r>
        <w:r>
          <w:rPr>
            <w:noProof/>
            <w:webHidden/>
          </w:rPr>
          <w:fldChar w:fldCharType="end"/>
        </w:r>
      </w:hyperlink>
    </w:p>
    <w:p w14:paraId="766A9187"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14" w:history="1">
        <w:r w:rsidRPr="00EE418F">
          <w:rPr>
            <w:rStyle w:val="Hyperlink"/>
            <w:noProof/>
          </w:rPr>
          <w:t>Figure 15 - AntSolver IDistance interface Class Diagram</w:t>
        </w:r>
        <w:r>
          <w:rPr>
            <w:noProof/>
            <w:webHidden/>
          </w:rPr>
          <w:tab/>
        </w:r>
        <w:r>
          <w:rPr>
            <w:noProof/>
            <w:webHidden/>
          </w:rPr>
          <w:fldChar w:fldCharType="begin"/>
        </w:r>
        <w:r>
          <w:rPr>
            <w:noProof/>
            <w:webHidden/>
          </w:rPr>
          <w:instrText xml:space="preserve"> PAGEREF _Toc396945014 \h </w:instrText>
        </w:r>
        <w:r>
          <w:rPr>
            <w:noProof/>
            <w:webHidden/>
          </w:rPr>
        </w:r>
        <w:r>
          <w:rPr>
            <w:noProof/>
            <w:webHidden/>
          </w:rPr>
          <w:fldChar w:fldCharType="separate"/>
        </w:r>
        <w:r w:rsidR="00DC0160">
          <w:rPr>
            <w:noProof/>
            <w:webHidden/>
          </w:rPr>
          <w:t>68</w:t>
        </w:r>
        <w:r>
          <w:rPr>
            <w:noProof/>
            <w:webHidden/>
          </w:rPr>
          <w:fldChar w:fldCharType="end"/>
        </w:r>
      </w:hyperlink>
    </w:p>
    <w:p w14:paraId="715DDA9B"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15" w:history="1">
        <w:r w:rsidRPr="00EE418F">
          <w:rPr>
            <w:rStyle w:val="Hyperlink"/>
            <w:noProof/>
          </w:rPr>
          <w:t>Figure 16 - AntSolver Ant Class Diagram</w:t>
        </w:r>
        <w:r>
          <w:rPr>
            <w:noProof/>
            <w:webHidden/>
          </w:rPr>
          <w:tab/>
        </w:r>
        <w:r>
          <w:rPr>
            <w:noProof/>
            <w:webHidden/>
          </w:rPr>
          <w:fldChar w:fldCharType="begin"/>
        </w:r>
        <w:r>
          <w:rPr>
            <w:noProof/>
            <w:webHidden/>
          </w:rPr>
          <w:instrText xml:space="preserve"> PAGEREF _Toc396945015 \h </w:instrText>
        </w:r>
        <w:r>
          <w:rPr>
            <w:noProof/>
            <w:webHidden/>
          </w:rPr>
        </w:r>
        <w:r>
          <w:rPr>
            <w:noProof/>
            <w:webHidden/>
          </w:rPr>
          <w:fldChar w:fldCharType="separate"/>
        </w:r>
        <w:r w:rsidR="00DC0160">
          <w:rPr>
            <w:noProof/>
            <w:webHidden/>
          </w:rPr>
          <w:t>70</w:t>
        </w:r>
        <w:r>
          <w:rPr>
            <w:noProof/>
            <w:webHidden/>
          </w:rPr>
          <w:fldChar w:fldCharType="end"/>
        </w:r>
      </w:hyperlink>
    </w:p>
    <w:p w14:paraId="3898622C"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16" w:history="1">
        <w:r w:rsidRPr="00EE418F">
          <w:rPr>
            <w:rStyle w:val="Hyperlink"/>
            <w:noProof/>
          </w:rPr>
          <w:t>Figure 17 - AntSolver Pheromone Matrix Class Diagram</w:t>
        </w:r>
        <w:r>
          <w:rPr>
            <w:noProof/>
            <w:webHidden/>
          </w:rPr>
          <w:tab/>
        </w:r>
        <w:r>
          <w:rPr>
            <w:noProof/>
            <w:webHidden/>
          </w:rPr>
          <w:fldChar w:fldCharType="begin"/>
        </w:r>
        <w:r>
          <w:rPr>
            <w:noProof/>
            <w:webHidden/>
          </w:rPr>
          <w:instrText xml:space="preserve"> PAGEREF _Toc396945016 \h </w:instrText>
        </w:r>
        <w:r>
          <w:rPr>
            <w:noProof/>
            <w:webHidden/>
          </w:rPr>
        </w:r>
        <w:r>
          <w:rPr>
            <w:noProof/>
            <w:webHidden/>
          </w:rPr>
          <w:fldChar w:fldCharType="separate"/>
        </w:r>
        <w:r w:rsidR="00DC0160">
          <w:rPr>
            <w:noProof/>
            <w:webHidden/>
          </w:rPr>
          <w:t>71</w:t>
        </w:r>
        <w:r>
          <w:rPr>
            <w:noProof/>
            <w:webHidden/>
          </w:rPr>
          <w:fldChar w:fldCharType="end"/>
        </w:r>
      </w:hyperlink>
    </w:p>
    <w:p w14:paraId="48FB012F"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17" w:history="1">
        <w:r w:rsidRPr="00EE418F">
          <w:rPr>
            <w:rStyle w:val="Hyperlink"/>
            <w:noProof/>
          </w:rPr>
          <w:t>Figure 18 - AntSolver Ant System Class Diagram</w:t>
        </w:r>
        <w:r>
          <w:rPr>
            <w:noProof/>
            <w:webHidden/>
          </w:rPr>
          <w:tab/>
        </w:r>
        <w:r>
          <w:rPr>
            <w:noProof/>
            <w:webHidden/>
          </w:rPr>
          <w:fldChar w:fldCharType="begin"/>
        </w:r>
        <w:r>
          <w:rPr>
            <w:noProof/>
            <w:webHidden/>
          </w:rPr>
          <w:instrText xml:space="preserve"> PAGEREF _Toc396945017 \h </w:instrText>
        </w:r>
        <w:r>
          <w:rPr>
            <w:noProof/>
            <w:webHidden/>
          </w:rPr>
        </w:r>
        <w:r>
          <w:rPr>
            <w:noProof/>
            <w:webHidden/>
          </w:rPr>
          <w:fldChar w:fldCharType="separate"/>
        </w:r>
        <w:r w:rsidR="00DC0160">
          <w:rPr>
            <w:noProof/>
            <w:webHidden/>
          </w:rPr>
          <w:t>74</w:t>
        </w:r>
        <w:r>
          <w:rPr>
            <w:noProof/>
            <w:webHidden/>
          </w:rPr>
          <w:fldChar w:fldCharType="end"/>
        </w:r>
      </w:hyperlink>
    </w:p>
    <w:p w14:paraId="606941B0"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18" w:history="1">
        <w:r w:rsidRPr="00EE418F">
          <w:rPr>
            <w:rStyle w:val="Hyperlink"/>
            <w:noProof/>
          </w:rPr>
          <w:t>Figure 19 - AntSolver Elitist Ant Class Diagram</w:t>
        </w:r>
        <w:r>
          <w:rPr>
            <w:noProof/>
            <w:webHidden/>
          </w:rPr>
          <w:tab/>
        </w:r>
        <w:r>
          <w:rPr>
            <w:noProof/>
            <w:webHidden/>
          </w:rPr>
          <w:fldChar w:fldCharType="begin"/>
        </w:r>
        <w:r>
          <w:rPr>
            <w:noProof/>
            <w:webHidden/>
          </w:rPr>
          <w:instrText xml:space="preserve"> PAGEREF _Toc396945018 \h </w:instrText>
        </w:r>
        <w:r>
          <w:rPr>
            <w:noProof/>
            <w:webHidden/>
          </w:rPr>
        </w:r>
        <w:r>
          <w:rPr>
            <w:noProof/>
            <w:webHidden/>
          </w:rPr>
          <w:fldChar w:fldCharType="separate"/>
        </w:r>
        <w:r w:rsidR="00DC0160">
          <w:rPr>
            <w:noProof/>
            <w:webHidden/>
          </w:rPr>
          <w:t>75</w:t>
        </w:r>
        <w:r>
          <w:rPr>
            <w:noProof/>
            <w:webHidden/>
          </w:rPr>
          <w:fldChar w:fldCharType="end"/>
        </w:r>
      </w:hyperlink>
    </w:p>
    <w:p w14:paraId="4109E011"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19" w:history="1">
        <w:r w:rsidRPr="00EE418F">
          <w:rPr>
            <w:rStyle w:val="Hyperlink"/>
            <w:noProof/>
          </w:rPr>
          <w:t>Figure 20 - AntSolver MinMax Ant System Class Diagram</w:t>
        </w:r>
        <w:r>
          <w:rPr>
            <w:noProof/>
            <w:webHidden/>
          </w:rPr>
          <w:tab/>
        </w:r>
        <w:r>
          <w:rPr>
            <w:noProof/>
            <w:webHidden/>
          </w:rPr>
          <w:fldChar w:fldCharType="begin"/>
        </w:r>
        <w:r>
          <w:rPr>
            <w:noProof/>
            <w:webHidden/>
          </w:rPr>
          <w:instrText xml:space="preserve"> PAGEREF _Toc396945019 \h </w:instrText>
        </w:r>
        <w:r>
          <w:rPr>
            <w:noProof/>
            <w:webHidden/>
          </w:rPr>
        </w:r>
        <w:r>
          <w:rPr>
            <w:noProof/>
            <w:webHidden/>
          </w:rPr>
          <w:fldChar w:fldCharType="separate"/>
        </w:r>
        <w:r w:rsidR="00DC0160">
          <w:rPr>
            <w:noProof/>
            <w:webHidden/>
          </w:rPr>
          <w:t>76</w:t>
        </w:r>
        <w:r>
          <w:rPr>
            <w:noProof/>
            <w:webHidden/>
          </w:rPr>
          <w:fldChar w:fldCharType="end"/>
        </w:r>
      </w:hyperlink>
    </w:p>
    <w:p w14:paraId="32E5D1EE"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20" w:history="1">
        <w:r w:rsidRPr="00EE418F">
          <w:rPr>
            <w:rStyle w:val="Hyperlink"/>
            <w:noProof/>
          </w:rPr>
          <w:t>Figure 21 - AntSolver Best-Worst Ant Class Diagram</w:t>
        </w:r>
        <w:r>
          <w:rPr>
            <w:noProof/>
            <w:webHidden/>
          </w:rPr>
          <w:tab/>
        </w:r>
        <w:r>
          <w:rPr>
            <w:noProof/>
            <w:webHidden/>
          </w:rPr>
          <w:fldChar w:fldCharType="begin"/>
        </w:r>
        <w:r>
          <w:rPr>
            <w:noProof/>
            <w:webHidden/>
          </w:rPr>
          <w:instrText xml:space="preserve"> PAGEREF _Toc396945020 \h </w:instrText>
        </w:r>
        <w:r>
          <w:rPr>
            <w:noProof/>
            <w:webHidden/>
          </w:rPr>
        </w:r>
        <w:r>
          <w:rPr>
            <w:noProof/>
            <w:webHidden/>
          </w:rPr>
          <w:fldChar w:fldCharType="separate"/>
        </w:r>
        <w:r w:rsidR="00DC0160">
          <w:rPr>
            <w:noProof/>
            <w:webHidden/>
          </w:rPr>
          <w:t>76</w:t>
        </w:r>
        <w:r>
          <w:rPr>
            <w:noProof/>
            <w:webHidden/>
          </w:rPr>
          <w:fldChar w:fldCharType="end"/>
        </w:r>
      </w:hyperlink>
    </w:p>
    <w:p w14:paraId="35B36490"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21" w:history="1">
        <w:r w:rsidRPr="00EE418F">
          <w:rPr>
            <w:rStyle w:val="Hyperlink"/>
            <w:noProof/>
          </w:rPr>
          <w:t>Figure 22 - AntSolver ACS Class Diagram</w:t>
        </w:r>
        <w:r>
          <w:rPr>
            <w:noProof/>
            <w:webHidden/>
          </w:rPr>
          <w:tab/>
        </w:r>
        <w:r>
          <w:rPr>
            <w:noProof/>
            <w:webHidden/>
          </w:rPr>
          <w:fldChar w:fldCharType="begin"/>
        </w:r>
        <w:r>
          <w:rPr>
            <w:noProof/>
            <w:webHidden/>
          </w:rPr>
          <w:instrText xml:space="preserve"> PAGEREF _Toc396945021 \h </w:instrText>
        </w:r>
        <w:r>
          <w:rPr>
            <w:noProof/>
            <w:webHidden/>
          </w:rPr>
        </w:r>
        <w:r>
          <w:rPr>
            <w:noProof/>
            <w:webHidden/>
          </w:rPr>
          <w:fldChar w:fldCharType="separate"/>
        </w:r>
        <w:r w:rsidR="00DC0160">
          <w:rPr>
            <w:noProof/>
            <w:webHidden/>
          </w:rPr>
          <w:t>78</w:t>
        </w:r>
        <w:r>
          <w:rPr>
            <w:noProof/>
            <w:webHidden/>
          </w:rPr>
          <w:fldChar w:fldCharType="end"/>
        </w:r>
      </w:hyperlink>
    </w:p>
    <w:p w14:paraId="3E25BEA1"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22" w:history="1">
        <w:r w:rsidRPr="00EE418F">
          <w:rPr>
            <w:rStyle w:val="Hyperlink"/>
            <w:noProof/>
          </w:rPr>
          <w:t>Figure 23 – AntSolver Mutated Ant Class Diagram</w:t>
        </w:r>
        <w:r>
          <w:rPr>
            <w:noProof/>
            <w:webHidden/>
          </w:rPr>
          <w:tab/>
        </w:r>
        <w:r>
          <w:rPr>
            <w:noProof/>
            <w:webHidden/>
          </w:rPr>
          <w:fldChar w:fldCharType="begin"/>
        </w:r>
        <w:r>
          <w:rPr>
            <w:noProof/>
            <w:webHidden/>
          </w:rPr>
          <w:instrText xml:space="preserve"> PAGEREF _Toc396945022 \h </w:instrText>
        </w:r>
        <w:r>
          <w:rPr>
            <w:noProof/>
            <w:webHidden/>
          </w:rPr>
        </w:r>
        <w:r>
          <w:rPr>
            <w:noProof/>
            <w:webHidden/>
          </w:rPr>
          <w:fldChar w:fldCharType="separate"/>
        </w:r>
        <w:r w:rsidR="00DC0160">
          <w:rPr>
            <w:noProof/>
            <w:webHidden/>
          </w:rPr>
          <w:t>80</w:t>
        </w:r>
        <w:r>
          <w:rPr>
            <w:noProof/>
            <w:webHidden/>
          </w:rPr>
          <w:fldChar w:fldCharType="end"/>
        </w:r>
      </w:hyperlink>
    </w:p>
    <w:p w14:paraId="490F09EB"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23" w:history="1">
        <w:r w:rsidRPr="00EE418F">
          <w:rPr>
            <w:rStyle w:val="Hyperlink"/>
            <w:noProof/>
          </w:rPr>
          <w:t>Figure 24 - AntSolver Subscriber Observer Pattern</w:t>
        </w:r>
        <w:r>
          <w:rPr>
            <w:noProof/>
            <w:webHidden/>
          </w:rPr>
          <w:tab/>
        </w:r>
        <w:r>
          <w:rPr>
            <w:noProof/>
            <w:webHidden/>
          </w:rPr>
          <w:fldChar w:fldCharType="begin"/>
        </w:r>
        <w:r>
          <w:rPr>
            <w:noProof/>
            <w:webHidden/>
          </w:rPr>
          <w:instrText xml:space="preserve"> PAGEREF _Toc396945023 \h </w:instrText>
        </w:r>
        <w:r>
          <w:rPr>
            <w:noProof/>
            <w:webHidden/>
          </w:rPr>
        </w:r>
        <w:r>
          <w:rPr>
            <w:noProof/>
            <w:webHidden/>
          </w:rPr>
          <w:fldChar w:fldCharType="separate"/>
        </w:r>
        <w:r w:rsidR="00DC0160">
          <w:rPr>
            <w:noProof/>
            <w:webHidden/>
          </w:rPr>
          <w:t>81</w:t>
        </w:r>
        <w:r>
          <w:rPr>
            <w:noProof/>
            <w:webHidden/>
          </w:rPr>
          <w:fldChar w:fldCharType="end"/>
        </w:r>
      </w:hyperlink>
    </w:p>
    <w:p w14:paraId="60FC57A2"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24" w:history="1">
        <w:r w:rsidRPr="00EE418F">
          <w:rPr>
            <w:rStyle w:val="Hyperlink"/>
            <w:noProof/>
          </w:rPr>
          <w:t>Figure 25 - AntSolver Genetic Algorithm Class Diagram</w:t>
        </w:r>
        <w:r>
          <w:rPr>
            <w:noProof/>
            <w:webHidden/>
          </w:rPr>
          <w:tab/>
        </w:r>
        <w:r>
          <w:rPr>
            <w:noProof/>
            <w:webHidden/>
          </w:rPr>
          <w:fldChar w:fldCharType="begin"/>
        </w:r>
        <w:r>
          <w:rPr>
            <w:noProof/>
            <w:webHidden/>
          </w:rPr>
          <w:instrText xml:space="preserve"> PAGEREF _Toc396945024 \h </w:instrText>
        </w:r>
        <w:r>
          <w:rPr>
            <w:noProof/>
            <w:webHidden/>
          </w:rPr>
        </w:r>
        <w:r>
          <w:rPr>
            <w:noProof/>
            <w:webHidden/>
          </w:rPr>
          <w:fldChar w:fldCharType="separate"/>
        </w:r>
        <w:r w:rsidR="00DC0160">
          <w:rPr>
            <w:noProof/>
            <w:webHidden/>
          </w:rPr>
          <w:t>82</w:t>
        </w:r>
        <w:r>
          <w:rPr>
            <w:noProof/>
            <w:webHidden/>
          </w:rPr>
          <w:fldChar w:fldCharType="end"/>
        </w:r>
      </w:hyperlink>
    </w:p>
    <w:p w14:paraId="4BBAC4D5"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25" w:history="1">
        <w:r w:rsidRPr="00EE418F">
          <w:rPr>
            <w:rStyle w:val="Hyperlink"/>
            <w:noProof/>
          </w:rPr>
          <w:t>Figure 26 - AntSolver Local Search Class Diagram</w:t>
        </w:r>
        <w:r>
          <w:rPr>
            <w:noProof/>
            <w:webHidden/>
          </w:rPr>
          <w:tab/>
        </w:r>
        <w:r>
          <w:rPr>
            <w:noProof/>
            <w:webHidden/>
          </w:rPr>
          <w:fldChar w:fldCharType="begin"/>
        </w:r>
        <w:r>
          <w:rPr>
            <w:noProof/>
            <w:webHidden/>
          </w:rPr>
          <w:instrText xml:space="preserve"> PAGEREF _Toc396945025 \h </w:instrText>
        </w:r>
        <w:r>
          <w:rPr>
            <w:noProof/>
            <w:webHidden/>
          </w:rPr>
        </w:r>
        <w:r>
          <w:rPr>
            <w:noProof/>
            <w:webHidden/>
          </w:rPr>
          <w:fldChar w:fldCharType="separate"/>
        </w:r>
        <w:r w:rsidR="00DC0160">
          <w:rPr>
            <w:noProof/>
            <w:webHidden/>
          </w:rPr>
          <w:t>83</w:t>
        </w:r>
        <w:r>
          <w:rPr>
            <w:noProof/>
            <w:webHidden/>
          </w:rPr>
          <w:fldChar w:fldCharType="end"/>
        </w:r>
      </w:hyperlink>
    </w:p>
    <w:p w14:paraId="571DF732"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26" w:history="1">
        <w:r w:rsidRPr="00EE418F">
          <w:rPr>
            <w:rStyle w:val="Hyperlink"/>
            <w:noProof/>
          </w:rPr>
          <w:t>Figure 27 - AntSolver Application GUI solving berlin52 problem</w:t>
        </w:r>
        <w:r>
          <w:rPr>
            <w:noProof/>
            <w:webHidden/>
          </w:rPr>
          <w:tab/>
        </w:r>
        <w:r>
          <w:rPr>
            <w:noProof/>
            <w:webHidden/>
          </w:rPr>
          <w:fldChar w:fldCharType="begin"/>
        </w:r>
        <w:r>
          <w:rPr>
            <w:noProof/>
            <w:webHidden/>
          </w:rPr>
          <w:instrText xml:space="preserve"> PAGEREF _Toc396945026 \h </w:instrText>
        </w:r>
        <w:r>
          <w:rPr>
            <w:noProof/>
            <w:webHidden/>
          </w:rPr>
        </w:r>
        <w:r>
          <w:rPr>
            <w:noProof/>
            <w:webHidden/>
          </w:rPr>
          <w:fldChar w:fldCharType="separate"/>
        </w:r>
        <w:r w:rsidR="00DC0160">
          <w:rPr>
            <w:noProof/>
            <w:webHidden/>
          </w:rPr>
          <w:t>85</w:t>
        </w:r>
        <w:r>
          <w:rPr>
            <w:noProof/>
            <w:webHidden/>
          </w:rPr>
          <w:fldChar w:fldCharType="end"/>
        </w:r>
      </w:hyperlink>
    </w:p>
    <w:p w14:paraId="33A10E82"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27" w:history="1">
        <w:r w:rsidRPr="00EE418F">
          <w:rPr>
            <w:rStyle w:val="Hyperlink"/>
            <w:noProof/>
          </w:rPr>
          <w:t>Figure 28 - α,β error percentage</w:t>
        </w:r>
        <w:r>
          <w:rPr>
            <w:noProof/>
            <w:webHidden/>
          </w:rPr>
          <w:tab/>
        </w:r>
        <w:r>
          <w:rPr>
            <w:noProof/>
            <w:webHidden/>
          </w:rPr>
          <w:fldChar w:fldCharType="begin"/>
        </w:r>
        <w:r>
          <w:rPr>
            <w:noProof/>
            <w:webHidden/>
          </w:rPr>
          <w:instrText xml:space="preserve"> PAGEREF _Toc396945027 \h </w:instrText>
        </w:r>
        <w:r>
          <w:rPr>
            <w:noProof/>
            <w:webHidden/>
          </w:rPr>
        </w:r>
        <w:r>
          <w:rPr>
            <w:noProof/>
            <w:webHidden/>
          </w:rPr>
          <w:fldChar w:fldCharType="separate"/>
        </w:r>
        <w:r w:rsidR="00DC0160">
          <w:rPr>
            <w:noProof/>
            <w:webHidden/>
          </w:rPr>
          <w:t>92</w:t>
        </w:r>
        <w:r>
          <w:rPr>
            <w:noProof/>
            <w:webHidden/>
          </w:rPr>
          <w:fldChar w:fldCharType="end"/>
        </w:r>
      </w:hyperlink>
    </w:p>
    <w:p w14:paraId="44B666CB"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28" w:history="1">
        <w:r w:rsidRPr="00EE418F">
          <w:rPr>
            <w:rStyle w:val="Hyperlink"/>
            <w:noProof/>
          </w:rPr>
          <w:t>Figure 29 - Average percentage error of Figure 28</w:t>
        </w:r>
        <w:r>
          <w:rPr>
            <w:noProof/>
            <w:webHidden/>
          </w:rPr>
          <w:tab/>
        </w:r>
        <w:r>
          <w:rPr>
            <w:noProof/>
            <w:webHidden/>
          </w:rPr>
          <w:fldChar w:fldCharType="begin"/>
        </w:r>
        <w:r>
          <w:rPr>
            <w:noProof/>
            <w:webHidden/>
          </w:rPr>
          <w:instrText xml:space="preserve"> PAGEREF _Toc396945028 \h </w:instrText>
        </w:r>
        <w:r>
          <w:rPr>
            <w:noProof/>
            <w:webHidden/>
          </w:rPr>
        </w:r>
        <w:r>
          <w:rPr>
            <w:noProof/>
            <w:webHidden/>
          </w:rPr>
          <w:fldChar w:fldCharType="separate"/>
        </w:r>
        <w:r w:rsidR="00DC0160">
          <w:rPr>
            <w:noProof/>
            <w:webHidden/>
          </w:rPr>
          <w:t>93</w:t>
        </w:r>
        <w:r>
          <w:rPr>
            <w:noProof/>
            <w:webHidden/>
          </w:rPr>
          <w:fldChar w:fldCharType="end"/>
        </w:r>
      </w:hyperlink>
    </w:p>
    <w:p w14:paraId="24926439"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29" w:history="1">
        <w:r w:rsidRPr="00EE418F">
          <w:rPr>
            <w:rStyle w:val="Hyperlink"/>
            <w:noProof/>
          </w:rPr>
          <w:t>Figure 30 - Elitist weight</w:t>
        </w:r>
        <w:r>
          <w:rPr>
            <w:noProof/>
            <w:webHidden/>
          </w:rPr>
          <w:tab/>
        </w:r>
        <w:r>
          <w:rPr>
            <w:noProof/>
            <w:webHidden/>
          </w:rPr>
          <w:fldChar w:fldCharType="begin"/>
        </w:r>
        <w:r>
          <w:rPr>
            <w:noProof/>
            <w:webHidden/>
          </w:rPr>
          <w:instrText xml:space="preserve"> PAGEREF _Toc396945029 \h </w:instrText>
        </w:r>
        <w:r>
          <w:rPr>
            <w:noProof/>
            <w:webHidden/>
          </w:rPr>
        </w:r>
        <w:r>
          <w:rPr>
            <w:noProof/>
            <w:webHidden/>
          </w:rPr>
          <w:fldChar w:fldCharType="separate"/>
        </w:r>
        <w:r w:rsidR="00DC0160">
          <w:rPr>
            <w:noProof/>
            <w:webHidden/>
          </w:rPr>
          <w:t>94</w:t>
        </w:r>
        <w:r>
          <w:rPr>
            <w:noProof/>
            <w:webHidden/>
          </w:rPr>
          <w:fldChar w:fldCharType="end"/>
        </w:r>
      </w:hyperlink>
    </w:p>
    <w:p w14:paraId="1F1B9675"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30" w:history="1">
        <w:r w:rsidRPr="00EE418F">
          <w:rPr>
            <w:rStyle w:val="Hyperlink"/>
            <w:noProof/>
          </w:rPr>
          <w:t>Figure 31 - ACS parameters error percentage</w:t>
        </w:r>
        <w:r>
          <w:rPr>
            <w:noProof/>
            <w:webHidden/>
          </w:rPr>
          <w:tab/>
        </w:r>
        <w:r>
          <w:rPr>
            <w:noProof/>
            <w:webHidden/>
          </w:rPr>
          <w:fldChar w:fldCharType="begin"/>
        </w:r>
        <w:r>
          <w:rPr>
            <w:noProof/>
            <w:webHidden/>
          </w:rPr>
          <w:instrText xml:space="preserve"> PAGEREF _Toc396945030 \h </w:instrText>
        </w:r>
        <w:r>
          <w:rPr>
            <w:noProof/>
            <w:webHidden/>
          </w:rPr>
        </w:r>
        <w:r>
          <w:rPr>
            <w:noProof/>
            <w:webHidden/>
          </w:rPr>
          <w:fldChar w:fldCharType="separate"/>
        </w:r>
        <w:r w:rsidR="00DC0160">
          <w:rPr>
            <w:noProof/>
            <w:webHidden/>
          </w:rPr>
          <w:t>97</w:t>
        </w:r>
        <w:r>
          <w:rPr>
            <w:noProof/>
            <w:webHidden/>
          </w:rPr>
          <w:fldChar w:fldCharType="end"/>
        </w:r>
      </w:hyperlink>
    </w:p>
    <w:p w14:paraId="0067BF61"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31" w:history="1">
        <w:r w:rsidRPr="00EE418F">
          <w:rPr>
            <w:rStyle w:val="Hyperlink"/>
            <w:noProof/>
          </w:rPr>
          <w:t>Figure 32 - λ Branching Factor</w:t>
        </w:r>
        <w:r>
          <w:rPr>
            <w:noProof/>
            <w:webHidden/>
          </w:rPr>
          <w:tab/>
        </w:r>
        <w:r>
          <w:rPr>
            <w:noProof/>
            <w:webHidden/>
          </w:rPr>
          <w:fldChar w:fldCharType="begin"/>
        </w:r>
        <w:r>
          <w:rPr>
            <w:noProof/>
            <w:webHidden/>
          </w:rPr>
          <w:instrText xml:space="preserve"> PAGEREF _Toc396945031 \h </w:instrText>
        </w:r>
        <w:r>
          <w:rPr>
            <w:noProof/>
            <w:webHidden/>
          </w:rPr>
        </w:r>
        <w:r>
          <w:rPr>
            <w:noProof/>
            <w:webHidden/>
          </w:rPr>
          <w:fldChar w:fldCharType="separate"/>
        </w:r>
        <w:r w:rsidR="00DC0160">
          <w:rPr>
            <w:noProof/>
            <w:webHidden/>
          </w:rPr>
          <w:t>110</w:t>
        </w:r>
        <w:r>
          <w:rPr>
            <w:noProof/>
            <w:webHidden/>
          </w:rPr>
          <w:fldChar w:fldCharType="end"/>
        </w:r>
      </w:hyperlink>
    </w:p>
    <w:p w14:paraId="27259A8C"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32" w:history="1">
        <w:r w:rsidRPr="00EE418F">
          <w:rPr>
            <w:rStyle w:val="Hyperlink"/>
            <w:noProof/>
          </w:rPr>
          <w:t>Figure 33 - Berlin52 AS initial matrix</w:t>
        </w:r>
        <w:r>
          <w:rPr>
            <w:noProof/>
            <w:webHidden/>
          </w:rPr>
          <w:tab/>
        </w:r>
        <w:r>
          <w:rPr>
            <w:noProof/>
            <w:webHidden/>
          </w:rPr>
          <w:fldChar w:fldCharType="begin"/>
        </w:r>
        <w:r>
          <w:rPr>
            <w:noProof/>
            <w:webHidden/>
          </w:rPr>
          <w:instrText xml:space="preserve"> PAGEREF _Toc396945032 \h </w:instrText>
        </w:r>
        <w:r>
          <w:rPr>
            <w:noProof/>
            <w:webHidden/>
          </w:rPr>
        </w:r>
        <w:r>
          <w:rPr>
            <w:noProof/>
            <w:webHidden/>
          </w:rPr>
          <w:fldChar w:fldCharType="separate"/>
        </w:r>
        <w:r w:rsidR="00DC0160">
          <w:rPr>
            <w:noProof/>
            <w:webHidden/>
          </w:rPr>
          <w:t>111</w:t>
        </w:r>
        <w:r>
          <w:rPr>
            <w:noProof/>
            <w:webHidden/>
          </w:rPr>
          <w:fldChar w:fldCharType="end"/>
        </w:r>
      </w:hyperlink>
    </w:p>
    <w:p w14:paraId="68A6AA13"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33" w:history="1">
        <w:r w:rsidRPr="00EE418F">
          <w:rPr>
            <w:rStyle w:val="Hyperlink"/>
            <w:noProof/>
          </w:rPr>
          <w:t>Figure 34 - AS Berlin52 pheromone matrix after finding the optimal solution</w:t>
        </w:r>
        <w:r>
          <w:rPr>
            <w:noProof/>
            <w:webHidden/>
          </w:rPr>
          <w:tab/>
        </w:r>
        <w:r>
          <w:rPr>
            <w:noProof/>
            <w:webHidden/>
          </w:rPr>
          <w:fldChar w:fldCharType="begin"/>
        </w:r>
        <w:r>
          <w:rPr>
            <w:noProof/>
            <w:webHidden/>
          </w:rPr>
          <w:instrText xml:space="preserve"> PAGEREF _Toc396945033 \h </w:instrText>
        </w:r>
        <w:r>
          <w:rPr>
            <w:noProof/>
            <w:webHidden/>
          </w:rPr>
        </w:r>
        <w:r>
          <w:rPr>
            <w:noProof/>
            <w:webHidden/>
          </w:rPr>
          <w:fldChar w:fldCharType="separate"/>
        </w:r>
        <w:r w:rsidR="00DC0160">
          <w:rPr>
            <w:noProof/>
            <w:webHidden/>
          </w:rPr>
          <w:t>112</w:t>
        </w:r>
        <w:r>
          <w:rPr>
            <w:noProof/>
            <w:webHidden/>
          </w:rPr>
          <w:fldChar w:fldCharType="end"/>
        </w:r>
      </w:hyperlink>
    </w:p>
    <w:p w14:paraId="5CD7927D"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34" w:history="1">
        <w:r w:rsidRPr="00EE418F">
          <w:rPr>
            <w:rStyle w:val="Hyperlink"/>
            <w:noProof/>
          </w:rPr>
          <w:t>Figure 35 - ACS berlin52 initialisation pheromone matrix</w:t>
        </w:r>
        <w:r>
          <w:rPr>
            <w:noProof/>
            <w:webHidden/>
          </w:rPr>
          <w:tab/>
        </w:r>
        <w:r>
          <w:rPr>
            <w:noProof/>
            <w:webHidden/>
          </w:rPr>
          <w:fldChar w:fldCharType="begin"/>
        </w:r>
        <w:r>
          <w:rPr>
            <w:noProof/>
            <w:webHidden/>
          </w:rPr>
          <w:instrText xml:space="preserve"> PAGEREF _Toc396945034 \h </w:instrText>
        </w:r>
        <w:r>
          <w:rPr>
            <w:noProof/>
            <w:webHidden/>
          </w:rPr>
        </w:r>
        <w:r>
          <w:rPr>
            <w:noProof/>
            <w:webHidden/>
          </w:rPr>
          <w:fldChar w:fldCharType="separate"/>
        </w:r>
        <w:r w:rsidR="00DC0160">
          <w:rPr>
            <w:noProof/>
            <w:webHidden/>
          </w:rPr>
          <w:t>113</w:t>
        </w:r>
        <w:r>
          <w:rPr>
            <w:noProof/>
            <w:webHidden/>
          </w:rPr>
          <w:fldChar w:fldCharType="end"/>
        </w:r>
      </w:hyperlink>
    </w:p>
    <w:p w14:paraId="551B9B5A"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35" w:history="1">
        <w:r w:rsidRPr="00EE418F">
          <w:rPr>
            <w:rStyle w:val="Hyperlink"/>
            <w:noProof/>
          </w:rPr>
          <w:t>Figure 36 - ACS berlin52 pheromone matrix after finding the optimal solution</w:t>
        </w:r>
        <w:r>
          <w:rPr>
            <w:noProof/>
            <w:webHidden/>
          </w:rPr>
          <w:tab/>
        </w:r>
        <w:r>
          <w:rPr>
            <w:noProof/>
            <w:webHidden/>
          </w:rPr>
          <w:fldChar w:fldCharType="begin"/>
        </w:r>
        <w:r>
          <w:rPr>
            <w:noProof/>
            <w:webHidden/>
          </w:rPr>
          <w:instrText xml:space="preserve"> PAGEREF _Toc396945035 \h </w:instrText>
        </w:r>
        <w:r>
          <w:rPr>
            <w:noProof/>
            <w:webHidden/>
          </w:rPr>
        </w:r>
        <w:r>
          <w:rPr>
            <w:noProof/>
            <w:webHidden/>
          </w:rPr>
          <w:fldChar w:fldCharType="separate"/>
        </w:r>
        <w:r w:rsidR="00DC0160">
          <w:rPr>
            <w:noProof/>
            <w:webHidden/>
          </w:rPr>
          <w:t>113</w:t>
        </w:r>
        <w:r>
          <w:rPr>
            <w:noProof/>
            <w:webHidden/>
          </w:rPr>
          <w:fldChar w:fldCharType="end"/>
        </w:r>
      </w:hyperlink>
    </w:p>
    <w:p w14:paraId="1F23B2A6"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36" w:history="1">
        <w:r w:rsidRPr="00EE418F">
          <w:rPr>
            <w:rStyle w:val="Hyperlink"/>
            <w:noProof/>
          </w:rPr>
          <w:t>Figure 37 full class diagram of AntSolver algorithms</w:t>
        </w:r>
        <w:r>
          <w:rPr>
            <w:noProof/>
            <w:webHidden/>
          </w:rPr>
          <w:tab/>
        </w:r>
        <w:r>
          <w:rPr>
            <w:noProof/>
            <w:webHidden/>
          </w:rPr>
          <w:fldChar w:fldCharType="begin"/>
        </w:r>
        <w:r>
          <w:rPr>
            <w:noProof/>
            <w:webHidden/>
          </w:rPr>
          <w:instrText xml:space="preserve"> PAGEREF _Toc396945036 \h </w:instrText>
        </w:r>
        <w:r>
          <w:rPr>
            <w:noProof/>
            <w:webHidden/>
          </w:rPr>
        </w:r>
        <w:r>
          <w:rPr>
            <w:noProof/>
            <w:webHidden/>
          </w:rPr>
          <w:fldChar w:fldCharType="separate"/>
        </w:r>
        <w:r w:rsidR="00DC0160">
          <w:rPr>
            <w:noProof/>
            <w:webHidden/>
          </w:rPr>
          <w:t>136</w:t>
        </w:r>
        <w:r>
          <w:rPr>
            <w:noProof/>
            <w:webHidden/>
          </w:rPr>
          <w:fldChar w:fldCharType="end"/>
        </w:r>
      </w:hyperlink>
    </w:p>
    <w:p w14:paraId="378953CF"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37" w:history="1">
        <w:r w:rsidRPr="00EE418F">
          <w:rPr>
            <w:rStyle w:val="Hyperlink"/>
            <w:noProof/>
          </w:rPr>
          <w:t>Figure 38 Shortest distance found in ei8246.tsp found by Mutated Ant a distance of 207075 was recorded</w:t>
        </w:r>
        <w:r>
          <w:rPr>
            <w:noProof/>
            <w:webHidden/>
          </w:rPr>
          <w:tab/>
        </w:r>
        <w:r>
          <w:rPr>
            <w:noProof/>
            <w:webHidden/>
          </w:rPr>
          <w:fldChar w:fldCharType="begin"/>
        </w:r>
        <w:r>
          <w:rPr>
            <w:noProof/>
            <w:webHidden/>
          </w:rPr>
          <w:instrText xml:space="preserve"> PAGEREF _Toc396945037 \h </w:instrText>
        </w:r>
        <w:r>
          <w:rPr>
            <w:noProof/>
            <w:webHidden/>
          </w:rPr>
        </w:r>
        <w:r>
          <w:rPr>
            <w:noProof/>
            <w:webHidden/>
          </w:rPr>
          <w:fldChar w:fldCharType="separate"/>
        </w:r>
        <w:r w:rsidR="00DC0160">
          <w:rPr>
            <w:noProof/>
            <w:webHidden/>
          </w:rPr>
          <w:t>136</w:t>
        </w:r>
        <w:r>
          <w:rPr>
            <w:noProof/>
            <w:webHidden/>
          </w:rPr>
          <w:fldChar w:fldCharType="end"/>
        </w:r>
      </w:hyperlink>
    </w:p>
    <w:p w14:paraId="1138057C" w14:textId="77777777" w:rsidR="0077610A" w:rsidRPr="003A0147" w:rsidRDefault="0077610A" w:rsidP="0077610A">
      <w:pPr>
        <w:pStyle w:val="content"/>
        <w:rPr>
          <w:sz w:val="22"/>
          <w:lang w:val="en-IE"/>
        </w:rPr>
      </w:pPr>
      <w:r w:rsidRPr="003A0147">
        <w:rPr>
          <w:sz w:val="22"/>
          <w:lang w:val="en-IE"/>
        </w:rPr>
        <w:fldChar w:fldCharType="end"/>
      </w:r>
    </w:p>
    <w:p w14:paraId="2D37152E" w14:textId="77777777" w:rsidR="000B6EA1" w:rsidRPr="0005431A" w:rsidRDefault="000B6EA1" w:rsidP="0077610A">
      <w:pPr>
        <w:pStyle w:val="content"/>
        <w:rPr>
          <w:lang w:val="en-IE"/>
        </w:rPr>
      </w:pPr>
    </w:p>
    <w:p w14:paraId="353442DA" w14:textId="2BACAB92" w:rsidR="000B6EA1" w:rsidRPr="0005431A" w:rsidRDefault="000B6EA1" w:rsidP="00BB0EF5">
      <w:pPr>
        <w:pStyle w:val="Heading1"/>
        <w:numPr>
          <w:ilvl w:val="0"/>
          <w:numId w:val="0"/>
        </w:numPr>
        <w:ind w:left="720"/>
        <w:rPr>
          <w:lang w:val="en-IE"/>
        </w:rPr>
      </w:pPr>
      <w:bookmarkStart w:id="11" w:name="_Toc396914372"/>
      <w:r w:rsidRPr="0005431A">
        <w:rPr>
          <w:lang w:val="en-IE"/>
        </w:rPr>
        <w:lastRenderedPageBreak/>
        <w:t xml:space="preserve">TABLE OF </w:t>
      </w:r>
      <w:r w:rsidR="003405FF" w:rsidRPr="0005431A">
        <w:rPr>
          <w:caps w:val="0"/>
          <w:lang w:val="en-IE"/>
        </w:rPr>
        <w:t>TABLES</w:t>
      </w:r>
      <w:bookmarkEnd w:id="11"/>
    </w:p>
    <w:p w14:paraId="30F5876D" w14:textId="77777777" w:rsidR="000B6EA1" w:rsidRPr="0005431A" w:rsidRDefault="000B6EA1" w:rsidP="0077610A">
      <w:pPr>
        <w:pStyle w:val="content"/>
        <w:rPr>
          <w:lang w:val="en-IE"/>
        </w:rPr>
      </w:pPr>
    </w:p>
    <w:p w14:paraId="52C28355" w14:textId="77777777" w:rsidR="001C081C" w:rsidRDefault="000B6EA1">
      <w:pPr>
        <w:pStyle w:val="TableofFigures"/>
        <w:tabs>
          <w:tab w:val="right" w:leader="dot" w:pos="8381"/>
        </w:tabs>
        <w:rPr>
          <w:rFonts w:asciiTheme="minorHAnsi" w:eastAsiaTheme="minorEastAsia" w:hAnsiTheme="minorHAnsi" w:cstheme="minorBidi"/>
          <w:smallCaps w:val="0"/>
          <w:noProof/>
          <w:sz w:val="22"/>
          <w:szCs w:val="22"/>
          <w:lang w:val="en-IE" w:eastAsia="en-IE"/>
        </w:rPr>
      </w:pPr>
      <w:r w:rsidRPr="0005431A">
        <w:rPr>
          <w:lang w:val="en-IE"/>
        </w:rPr>
        <w:fldChar w:fldCharType="begin"/>
      </w:r>
      <w:r w:rsidRPr="0005431A">
        <w:rPr>
          <w:lang w:val="en-IE"/>
        </w:rPr>
        <w:instrText xml:space="preserve"> TOC \h \z \c "Table" </w:instrText>
      </w:r>
      <w:r w:rsidRPr="0005431A">
        <w:rPr>
          <w:lang w:val="en-IE"/>
        </w:rPr>
        <w:fldChar w:fldCharType="separate"/>
      </w:r>
      <w:hyperlink w:anchor="_Toc396945038" w:history="1">
        <w:r w:rsidR="001C081C" w:rsidRPr="0095598D">
          <w:rPr>
            <w:rStyle w:val="Hyperlink"/>
            <w:noProof/>
          </w:rPr>
          <w:t>Table 1 - TSP calculation rates</w:t>
        </w:r>
        <w:r w:rsidR="001C081C">
          <w:rPr>
            <w:noProof/>
            <w:webHidden/>
          </w:rPr>
          <w:tab/>
        </w:r>
        <w:r w:rsidR="001C081C">
          <w:rPr>
            <w:noProof/>
            <w:webHidden/>
          </w:rPr>
          <w:fldChar w:fldCharType="begin"/>
        </w:r>
        <w:r w:rsidR="001C081C">
          <w:rPr>
            <w:noProof/>
            <w:webHidden/>
          </w:rPr>
          <w:instrText xml:space="preserve"> PAGEREF _Toc396945038 \h </w:instrText>
        </w:r>
        <w:r w:rsidR="001C081C">
          <w:rPr>
            <w:noProof/>
            <w:webHidden/>
          </w:rPr>
        </w:r>
        <w:r w:rsidR="001C081C">
          <w:rPr>
            <w:noProof/>
            <w:webHidden/>
          </w:rPr>
          <w:fldChar w:fldCharType="separate"/>
        </w:r>
        <w:r w:rsidR="00DC0160">
          <w:rPr>
            <w:noProof/>
            <w:webHidden/>
          </w:rPr>
          <w:t>12</w:t>
        </w:r>
        <w:r w:rsidR="001C081C">
          <w:rPr>
            <w:noProof/>
            <w:webHidden/>
          </w:rPr>
          <w:fldChar w:fldCharType="end"/>
        </w:r>
      </w:hyperlink>
    </w:p>
    <w:p w14:paraId="0B35355D"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39" w:history="1">
        <w:r w:rsidRPr="0095598D">
          <w:rPr>
            <w:rStyle w:val="Hyperlink"/>
            <w:noProof/>
          </w:rPr>
          <w:t>Table 2 - A list of ant algorithms discussed</w:t>
        </w:r>
        <w:r>
          <w:rPr>
            <w:noProof/>
            <w:webHidden/>
          </w:rPr>
          <w:tab/>
        </w:r>
        <w:r>
          <w:rPr>
            <w:noProof/>
            <w:webHidden/>
          </w:rPr>
          <w:fldChar w:fldCharType="begin"/>
        </w:r>
        <w:r>
          <w:rPr>
            <w:noProof/>
            <w:webHidden/>
          </w:rPr>
          <w:instrText xml:space="preserve"> PAGEREF _Toc396945039 \h </w:instrText>
        </w:r>
        <w:r>
          <w:rPr>
            <w:noProof/>
            <w:webHidden/>
          </w:rPr>
        </w:r>
        <w:r>
          <w:rPr>
            <w:noProof/>
            <w:webHidden/>
          </w:rPr>
          <w:fldChar w:fldCharType="separate"/>
        </w:r>
        <w:r w:rsidR="00DC0160">
          <w:rPr>
            <w:noProof/>
            <w:webHidden/>
          </w:rPr>
          <w:t>21</w:t>
        </w:r>
        <w:r>
          <w:rPr>
            <w:noProof/>
            <w:webHidden/>
          </w:rPr>
          <w:fldChar w:fldCharType="end"/>
        </w:r>
      </w:hyperlink>
    </w:p>
    <w:p w14:paraId="134CF054"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40" w:history="1">
        <w:r w:rsidRPr="0095598D">
          <w:rPr>
            <w:rStyle w:val="Hyperlink"/>
            <w:noProof/>
          </w:rPr>
          <w:t xml:space="preserve">Table 3 - </w:t>
        </w:r>
        <w:r w:rsidRPr="0095598D">
          <w:rPr>
            <w:rStyle w:val="Hyperlink"/>
            <w:noProof/>
            <w:lang w:val="en-IE"/>
          </w:rPr>
          <w:t>“suggested” parameter settings for heuristics</w:t>
        </w:r>
        <w:r>
          <w:rPr>
            <w:noProof/>
            <w:webHidden/>
          </w:rPr>
          <w:tab/>
        </w:r>
        <w:r>
          <w:rPr>
            <w:noProof/>
            <w:webHidden/>
          </w:rPr>
          <w:fldChar w:fldCharType="begin"/>
        </w:r>
        <w:r>
          <w:rPr>
            <w:noProof/>
            <w:webHidden/>
          </w:rPr>
          <w:instrText xml:space="preserve"> PAGEREF _Toc396945040 \h </w:instrText>
        </w:r>
        <w:r>
          <w:rPr>
            <w:noProof/>
            <w:webHidden/>
          </w:rPr>
        </w:r>
        <w:r>
          <w:rPr>
            <w:noProof/>
            <w:webHidden/>
          </w:rPr>
          <w:fldChar w:fldCharType="separate"/>
        </w:r>
        <w:r w:rsidR="00DC0160">
          <w:rPr>
            <w:noProof/>
            <w:webHidden/>
          </w:rPr>
          <w:t>25</w:t>
        </w:r>
        <w:r>
          <w:rPr>
            <w:noProof/>
            <w:webHidden/>
          </w:rPr>
          <w:fldChar w:fldCharType="end"/>
        </w:r>
      </w:hyperlink>
    </w:p>
    <w:p w14:paraId="09AC7B32"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41" w:history="1">
        <w:r w:rsidRPr="0095598D">
          <w:rPr>
            <w:rStyle w:val="Hyperlink"/>
            <w:noProof/>
          </w:rPr>
          <w:t>Table 4 - Pseudo-code for the Ant System</w:t>
        </w:r>
        <w:r>
          <w:rPr>
            <w:noProof/>
            <w:webHidden/>
          </w:rPr>
          <w:tab/>
        </w:r>
        <w:r>
          <w:rPr>
            <w:noProof/>
            <w:webHidden/>
          </w:rPr>
          <w:fldChar w:fldCharType="begin"/>
        </w:r>
        <w:r>
          <w:rPr>
            <w:noProof/>
            <w:webHidden/>
          </w:rPr>
          <w:instrText xml:space="preserve"> PAGEREF _Toc396945041 \h </w:instrText>
        </w:r>
        <w:r>
          <w:rPr>
            <w:noProof/>
            <w:webHidden/>
          </w:rPr>
        </w:r>
        <w:r>
          <w:rPr>
            <w:noProof/>
            <w:webHidden/>
          </w:rPr>
          <w:fldChar w:fldCharType="separate"/>
        </w:r>
        <w:r w:rsidR="00DC0160">
          <w:rPr>
            <w:noProof/>
            <w:webHidden/>
          </w:rPr>
          <w:t>29</w:t>
        </w:r>
        <w:r>
          <w:rPr>
            <w:noProof/>
            <w:webHidden/>
          </w:rPr>
          <w:fldChar w:fldCharType="end"/>
        </w:r>
      </w:hyperlink>
    </w:p>
    <w:p w14:paraId="38FED4E0"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42" w:history="1">
        <w:r w:rsidRPr="0095598D">
          <w:rPr>
            <w:rStyle w:val="Hyperlink"/>
            <w:noProof/>
          </w:rPr>
          <w:t>Table 5 - Parameter settings used for the benchmark in Table 5.2</w:t>
        </w:r>
        <w:r>
          <w:rPr>
            <w:noProof/>
            <w:webHidden/>
          </w:rPr>
          <w:tab/>
        </w:r>
        <w:r>
          <w:rPr>
            <w:noProof/>
            <w:webHidden/>
          </w:rPr>
          <w:fldChar w:fldCharType="begin"/>
        </w:r>
        <w:r>
          <w:rPr>
            <w:noProof/>
            <w:webHidden/>
          </w:rPr>
          <w:instrText xml:space="preserve"> PAGEREF _Toc396945042 \h </w:instrText>
        </w:r>
        <w:r>
          <w:rPr>
            <w:noProof/>
            <w:webHidden/>
          </w:rPr>
        </w:r>
        <w:r>
          <w:rPr>
            <w:noProof/>
            <w:webHidden/>
          </w:rPr>
          <w:fldChar w:fldCharType="separate"/>
        </w:r>
        <w:r w:rsidR="00DC0160">
          <w:rPr>
            <w:noProof/>
            <w:webHidden/>
          </w:rPr>
          <w:t>41</w:t>
        </w:r>
        <w:r>
          <w:rPr>
            <w:noProof/>
            <w:webHidden/>
          </w:rPr>
          <w:fldChar w:fldCharType="end"/>
        </w:r>
      </w:hyperlink>
    </w:p>
    <w:p w14:paraId="2339798E"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43" w:history="1">
        <w:r w:rsidRPr="0095598D">
          <w:rPr>
            <w:rStyle w:val="Hyperlink"/>
            <w:noProof/>
          </w:rPr>
          <w:t>Table 6 - Benchmarks on various AS algorithms</w:t>
        </w:r>
        <w:r>
          <w:rPr>
            <w:noProof/>
            <w:webHidden/>
          </w:rPr>
          <w:tab/>
        </w:r>
        <w:r>
          <w:rPr>
            <w:noProof/>
            <w:webHidden/>
          </w:rPr>
          <w:fldChar w:fldCharType="begin"/>
        </w:r>
        <w:r>
          <w:rPr>
            <w:noProof/>
            <w:webHidden/>
          </w:rPr>
          <w:instrText xml:space="preserve"> PAGEREF _Toc396945043 \h </w:instrText>
        </w:r>
        <w:r>
          <w:rPr>
            <w:noProof/>
            <w:webHidden/>
          </w:rPr>
        </w:r>
        <w:r>
          <w:rPr>
            <w:noProof/>
            <w:webHidden/>
          </w:rPr>
          <w:fldChar w:fldCharType="separate"/>
        </w:r>
        <w:r w:rsidR="00DC0160">
          <w:rPr>
            <w:noProof/>
            <w:webHidden/>
          </w:rPr>
          <w:t>41</w:t>
        </w:r>
        <w:r>
          <w:rPr>
            <w:noProof/>
            <w:webHidden/>
          </w:rPr>
          <w:fldChar w:fldCharType="end"/>
        </w:r>
      </w:hyperlink>
    </w:p>
    <w:p w14:paraId="6EF910CE"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44" w:history="1">
        <w:r w:rsidRPr="0095598D">
          <w:rPr>
            <w:rStyle w:val="Hyperlink"/>
            <w:noProof/>
          </w:rPr>
          <w:t>Table 7 - One Point Crossover Method</w:t>
        </w:r>
        <w:r>
          <w:rPr>
            <w:noProof/>
            <w:webHidden/>
          </w:rPr>
          <w:tab/>
        </w:r>
        <w:r>
          <w:rPr>
            <w:noProof/>
            <w:webHidden/>
          </w:rPr>
          <w:fldChar w:fldCharType="begin"/>
        </w:r>
        <w:r>
          <w:rPr>
            <w:noProof/>
            <w:webHidden/>
          </w:rPr>
          <w:instrText xml:space="preserve"> PAGEREF _Toc396945044 \h </w:instrText>
        </w:r>
        <w:r>
          <w:rPr>
            <w:noProof/>
            <w:webHidden/>
          </w:rPr>
        </w:r>
        <w:r>
          <w:rPr>
            <w:noProof/>
            <w:webHidden/>
          </w:rPr>
          <w:fldChar w:fldCharType="separate"/>
        </w:r>
        <w:r w:rsidR="00DC0160">
          <w:rPr>
            <w:noProof/>
            <w:webHidden/>
          </w:rPr>
          <w:t>50</w:t>
        </w:r>
        <w:r>
          <w:rPr>
            <w:noProof/>
            <w:webHidden/>
          </w:rPr>
          <w:fldChar w:fldCharType="end"/>
        </w:r>
      </w:hyperlink>
    </w:p>
    <w:p w14:paraId="64068EF8"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45" w:history="1">
        <w:r w:rsidRPr="0095598D">
          <w:rPr>
            <w:rStyle w:val="Hyperlink"/>
            <w:noProof/>
          </w:rPr>
          <w:t>Table 8 - Multi Point Crossover Method</w:t>
        </w:r>
        <w:r>
          <w:rPr>
            <w:noProof/>
            <w:webHidden/>
          </w:rPr>
          <w:tab/>
        </w:r>
        <w:r>
          <w:rPr>
            <w:noProof/>
            <w:webHidden/>
          </w:rPr>
          <w:fldChar w:fldCharType="begin"/>
        </w:r>
        <w:r>
          <w:rPr>
            <w:noProof/>
            <w:webHidden/>
          </w:rPr>
          <w:instrText xml:space="preserve"> PAGEREF _Toc396945045 \h </w:instrText>
        </w:r>
        <w:r>
          <w:rPr>
            <w:noProof/>
            <w:webHidden/>
          </w:rPr>
        </w:r>
        <w:r>
          <w:rPr>
            <w:noProof/>
            <w:webHidden/>
          </w:rPr>
          <w:fldChar w:fldCharType="separate"/>
        </w:r>
        <w:r w:rsidR="00DC0160">
          <w:rPr>
            <w:noProof/>
            <w:webHidden/>
          </w:rPr>
          <w:t>50</w:t>
        </w:r>
        <w:r>
          <w:rPr>
            <w:noProof/>
            <w:webHidden/>
          </w:rPr>
          <w:fldChar w:fldCharType="end"/>
        </w:r>
      </w:hyperlink>
    </w:p>
    <w:p w14:paraId="6AA79BBB"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46" w:history="1">
        <w:r w:rsidRPr="0095598D">
          <w:rPr>
            <w:rStyle w:val="Hyperlink"/>
            <w:noProof/>
          </w:rPr>
          <w:t>Table 9 - Nearest Neighbour process (Dorigo and Stützle, 2004, p. 101)</w:t>
        </w:r>
        <w:r>
          <w:rPr>
            <w:noProof/>
            <w:webHidden/>
          </w:rPr>
          <w:tab/>
        </w:r>
        <w:r>
          <w:rPr>
            <w:noProof/>
            <w:webHidden/>
          </w:rPr>
          <w:fldChar w:fldCharType="begin"/>
        </w:r>
        <w:r>
          <w:rPr>
            <w:noProof/>
            <w:webHidden/>
          </w:rPr>
          <w:instrText xml:space="preserve"> PAGEREF _Toc396945046 \h </w:instrText>
        </w:r>
        <w:r>
          <w:rPr>
            <w:noProof/>
            <w:webHidden/>
          </w:rPr>
        </w:r>
        <w:r>
          <w:rPr>
            <w:noProof/>
            <w:webHidden/>
          </w:rPr>
          <w:fldChar w:fldCharType="separate"/>
        </w:r>
        <w:r w:rsidR="00DC0160">
          <w:rPr>
            <w:noProof/>
            <w:webHidden/>
          </w:rPr>
          <w:t>54</w:t>
        </w:r>
        <w:r>
          <w:rPr>
            <w:noProof/>
            <w:webHidden/>
          </w:rPr>
          <w:fldChar w:fldCharType="end"/>
        </w:r>
      </w:hyperlink>
    </w:p>
    <w:p w14:paraId="3B0E3465"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47" w:history="1">
        <w:r w:rsidRPr="0095598D">
          <w:rPr>
            <w:rStyle w:val="Hyperlink"/>
            <w:noProof/>
          </w:rPr>
          <w:t>Table 10 - Greedy Heuristic process</w:t>
        </w:r>
        <w:r>
          <w:rPr>
            <w:noProof/>
            <w:webHidden/>
          </w:rPr>
          <w:tab/>
        </w:r>
        <w:r>
          <w:rPr>
            <w:noProof/>
            <w:webHidden/>
          </w:rPr>
          <w:fldChar w:fldCharType="begin"/>
        </w:r>
        <w:r>
          <w:rPr>
            <w:noProof/>
            <w:webHidden/>
          </w:rPr>
          <w:instrText xml:space="preserve"> PAGEREF _Toc396945047 \h </w:instrText>
        </w:r>
        <w:r>
          <w:rPr>
            <w:noProof/>
            <w:webHidden/>
          </w:rPr>
        </w:r>
        <w:r>
          <w:rPr>
            <w:noProof/>
            <w:webHidden/>
          </w:rPr>
          <w:fldChar w:fldCharType="separate"/>
        </w:r>
        <w:r w:rsidR="00DC0160">
          <w:rPr>
            <w:noProof/>
            <w:webHidden/>
          </w:rPr>
          <w:t>54</w:t>
        </w:r>
        <w:r>
          <w:rPr>
            <w:noProof/>
            <w:webHidden/>
          </w:rPr>
          <w:fldChar w:fldCharType="end"/>
        </w:r>
      </w:hyperlink>
    </w:p>
    <w:p w14:paraId="2AFCC9E7"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48" w:history="1">
        <w:r w:rsidRPr="0095598D">
          <w:rPr>
            <w:rStyle w:val="Hyperlink"/>
            <w:noProof/>
          </w:rPr>
          <w:t>Table 11 - TSPLIB problem and solution file att48.tsp contents</w:t>
        </w:r>
        <w:r>
          <w:rPr>
            <w:noProof/>
            <w:webHidden/>
          </w:rPr>
          <w:tab/>
        </w:r>
        <w:r>
          <w:rPr>
            <w:noProof/>
            <w:webHidden/>
          </w:rPr>
          <w:fldChar w:fldCharType="begin"/>
        </w:r>
        <w:r>
          <w:rPr>
            <w:noProof/>
            <w:webHidden/>
          </w:rPr>
          <w:instrText xml:space="preserve"> PAGEREF _Toc396945048 \h </w:instrText>
        </w:r>
        <w:r>
          <w:rPr>
            <w:noProof/>
            <w:webHidden/>
          </w:rPr>
        </w:r>
        <w:r>
          <w:rPr>
            <w:noProof/>
            <w:webHidden/>
          </w:rPr>
          <w:fldChar w:fldCharType="separate"/>
        </w:r>
        <w:r w:rsidR="00DC0160">
          <w:rPr>
            <w:noProof/>
            <w:webHidden/>
          </w:rPr>
          <w:t>67</w:t>
        </w:r>
        <w:r>
          <w:rPr>
            <w:noProof/>
            <w:webHidden/>
          </w:rPr>
          <w:fldChar w:fldCharType="end"/>
        </w:r>
      </w:hyperlink>
    </w:p>
    <w:p w14:paraId="3EDA7A23"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49" w:history="1">
        <w:r w:rsidRPr="0095598D">
          <w:rPr>
            <w:rStyle w:val="Hyperlink"/>
            <w:noProof/>
          </w:rPr>
          <w:t>Table 12 - Experiment problem instances</w:t>
        </w:r>
        <w:r>
          <w:rPr>
            <w:noProof/>
            <w:webHidden/>
          </w:rPr>
          <w:tab/>
        </w:r>
        <w:r>
          <w:rPr>
            <w:noProof/>
            <w:webHidden/>
          </w:rPr>
          <w:fldChar w:fldCharType="begin"/>
        </w:r>
        <w:r>
          <w:rPr>
            <w:noProof/>
            <w:webHidden/>
          </w:rPr>
          <w:instrText xml:space="preserve"> PAGEREF _Toc396945049 \h </w:instrText>
        </w:r>
        <w:r>
          <w:rPr>
            <w:noProof/>
            <w:webHidden/>
          </w:rPr>
        </w:r>
        <w:r>
          <w:rPr>
            <w:noProof/>
            <w:webHidden/>
          </w:rPr>
          <w:fldChar w:fldCharType="separate"/>
        </w:r>
        <w:r w:rsidR="00DC0160">
          <w:rPr>
            <w:noProof/>
            <w:webHidden/>
          </w:rPr>
          <w:t>89</w:t>
        </w:r>
        <w:r>
          <w:rPr>
            <w:noProof/>
            <w:webHidden/>
          </w:rPr>
          <w:fldChar w:fldCharType="end"/>
        </w:r>
      </w:hyperlink>
    </w:p>
    <w:p w14:paraId="5E8C54AC"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50" w:history="1">
        <w:r w:rsidRPr="0095598D">
          <w:rPr>
            <w:rStyle w:val="Hyperlink"/>
            <w:noProof/>
          </w:rPr>
          <w:t>Table 13 - Algorithm Abbreviation</w:t>
        </w:r>
        <w:r>
          <w:rPr>
            <w:noProof/>
            <w:webHidden/>
          </w:rPr>
          <w:tab/>
        </w:r>
        <w:r>
          <w:rPr>
            <w:noProof/>
            <w:webHidden/>
          </w:rPr>
          <w:fldChar w:fldCharType="begin"/>
        </w:r>
        <w:r>
          <w:rPr>
            <w:noProof/>
            <w:webHidden/>
          </w:rPr>
          <w:instrText xml:space="preserve"> PAGEREF _Toc396945050 \h </w:instrText>
        </w:r>
        <w:r>
          <w:rPr>
            <w:noProof/>
            <w:webHidden/>
          </w:rPr>
        </w:r>
        <w:r>
          <w:rPr>
            <w:noProof/>
            <w:webHidden/>
          </w:rPr>
          <w:fldChar w:fldCharType="separate"/>
        </w:r>
        <w:r w:rsidR="00DC0160">
          <w:rPr>
            <w:noProof/>
            <w:webHidden/>
          </w:rPr>
          <w:t>89</w:t>
        </w:r>
        <w:r>
          <w:rPr>
            <w:noProof/>
            <w:webHidden/>
          </w:rPr>
          <w:fldChar w:fldCharType="end"/>
        </w:r>
      </w:hyperlink>
    </w:p>
    <w:p w14:paraId="48994105"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51" w:history="1">
        <w:r w:rsidRPr="0095598D">
          <w:rPr>
            <w:rStyle w:val="Hyperlink"/>
            <w:noProof/>
          </w:rPr>
          <w:t>Table 14 - α, β experiment values</w:t>
        </w:r>
        <w:r>
          <w:rPr>
            <w:noProof/>
            <w:webHidden/>
          </w:rPr>
          <w:tab/>
        </w:r>
        <w:r>
          <w:rPr>
            <w:noProof/>
            <w:webHidden/>
          </w:rPr>
          <w:fldChar w:fldCharType="begin"/>
        </w:r>
        <w:r>
          <w:rPr>
            <w:noProof/>
            <w:webHidden/>
          </w:rPr>
          <w:instrText xml:space="preserve"> PAGEREF _Toc396945051 \h </w:instrText>
        </w:r>
        <w:r>
          <w:rPr>
            <w:noProof/>
            <w:webHidden/>
          </w:rPr>
        </w:r>
        <w:r>
          <w:rPr>
            <w:noProof/>
            <w:webHidden/>
          </w:rPr>
          <w:fldChar w:fldCharType="separate"/>
        </w:r>
        <w:r w:rsidR="00DC0160">
          <w:rPr>
            <w:noProof/>
            <w:webHidden/>
          </w:rPr>
          <w:t>91</w:t>
        </w:r>
        <w:r>
          <w:rPr>
            <w:noProof/>
            <w:webHidden/>
          </w:rPr>
          <w:fldChar w:fldCharType="end"/>
        </w:r>
      </w:hyperlink>
    </w:p>
    <w:p w14:paraId="3A60444B"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52" w:history="1">
        <w:r w:rsidRPr="0095598D">
          <w:rPr>
            <w:rStyle w:val="Hyperlink"/>
            <w:noProof/>
          </w:rPr>
          <w:t>Table 15 - Number of ants</w:t>
        </w:r>
        <w:r>
          <w:rPr>
            <w:noProof/>
            <w:webHidden/>
          </w:rPr>
          <w:tab/>
        </w:r>
        <w:r>
          <w:rPr>
            <w:noProof/>
            <w:webHidden/>
          </w:rPr>
          <w:fldChar w:fldCharType="begin"/>
        </w:r>
        <w:r>
          <w:rPr>
            <w:noProof/>
            <w:webHidden/>
          </w:rPr>
          <w:instrText xml:space="preserve"> PAGEREF _Toc396945052 \h </w:instrText>
        </w:r>
        <w:r>
          <w:rPr>
            <w:noProof/>
            <w:webHidden/>
          </w:rPr>
        </w:r>
        <w:r>
          <w:rPr>
            <w:noProof/>
            <w:webHidden/>
          </w:rPr>
          <w:fldChar w:fldCharType="separate"/>
        </w:r>
        <w:r w:rsidR="00DC0160">
          <w:rPr>
            <w:noProof/>
            <w:webHidden/>
          </w:rPr>
          <w:t>96</w:t>
        </w:r>
        <w:r>
          <w:rPr>
            <w:noProof/>
            <w:webHidden/>
          </w:rPr>
          <w:fldChar w:fldCharType="end"/>
        </w:r>
      </w:hyperlink>
    </w:p>
    <w:p w14:paraId="1A28C52B"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53" w:history="1">
        <w:r w:rsidRPr="0095598D">
          <w:rPr>
            <w:rStyle w:val="Hyperlink"/>
            <w:noProof/>
          </w:rPr>
          <w:t>Table 16 - No Of Ants – Results</w:t>
        </w:r>
        <w:r>
          <w:rPr>
            <w:noProof/>
            <w:webHidden/>
          </w:rPr>
          <w:tab/>
        </w:r>
        <w:r>
          <w:rPr>
            <w:noProof/>
            <w:webHidden/>
          </w:rPr>
          <w:fldChar w:fldCharType="begin"/>
        </w:r>
        <w:r>
          <w:rPr>
            <w:noProof/>
            <w:webHidden/>
          </w:rPr>
          <w:instrText xml:space="preserve"> PAGEREF _Toc396945053 \h </w:instrText>
        </w:r>
        <w:r>
          <w:rPr>
            <w:noProof/>
            <w:webHidden/>
          </w:rPr>
        </w:r>
        <w:r>
          <w:rPr>
            <w:noProof/>
            <w:webHidden/>
          </w:rPr>
          <w:fldChar w:fldCharType="separate"/>
        </w:r>
        <w:r w:rsidR="00DC0160">
          <w:rPr>
            <w:noProof/>
            <w:webHidden/>
          </w:rPr>
          <w:t>96</w:t>
        </w:r>
        <w:r>
          <w:rPr>
            <w:noProof/>
            <w:webHidden/>
          </w:rPr>
          <w:fldChar w:fldCharType="end"/>
        </w:r>
      </w:hyperlink>
    </w:p>
    <w:p w14:paraId="2920C6E2"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54" w:history="1">
        <w:r w:rsidRPr="0095598D">
          <w:rPr>
            <w:rStyle w:val="Hyperlink"/>
            <w:noProof/>
          </w:rPr>
          <w:t>Table 17 - ACS xi and q0 experiment parameters</w:t>
        </w:r>
        <w:r>
          <w:rPr>
            <w:noProof/>
            <w:webHidden/>
          </w:rPr>
          <w:tab/>
        </w:r>
        <w:r>
          <w:rPr>
            <w:noProof/>
            <w:webHidden/>
          </w:rPr>
          <w:fldChar w:fldCharType="begin"/>
        </w:r>
        <w:r>
          <w:rPr>
            <w:noProof/>
            <w:webHidden/>
          </w:rPr>
          <w:instrText xml:space="preserve"> PAGEREF _Toc396945054 \h </w:instrText>
        </w:r>
        <w:r>
          <w:rPr>
            <w:noProof/>
            <w:webHidden/>
          </w:rPr>
        </w:r>
        <w:r>
          <w:rPr>
            <w:noProof/>
            <w:webHidden/>
          </w:rPr>
          <w:fldChar w:fldCharType="separate"/>
        </w:r>
        <w:r w:rsidR="00DC0160">
          <w:rPr>
            <w:noProof/>
            <w:webHidden/>
          </w:rPr>
          <w:t>97</w:t>
        </w:r>
        <w:r>
          <w:rPr>
            <w:noProof/>
            <w:webHidden/>
          </w:rPr>
          <w:fldChar w:fldCharType="end"/>
        </w:r>
      </w:hyperlink>
    </w:p>
    <w:p w14:paraId="697A91C8"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55" w:history="1">
        <w:r w:rsidRPr="0095598D">
          <w:rPr>
            <w:rStyle w:val="Hyperlink"/>
            <w:noProof/>
          </w:rPr>
          <w:t>Table 18  - Optimal heuristic values</w:t>
        </w:r>
        <w:r>
          <w:rPr>
            <w:noProof/>
            <w:webHidden/>
          </w:rPr>
          <w:tab/>
        </w:r>
        <w:r>
          <w:rPr>
            <w:noProof/>
            <w:webHidden/>
          </w:rPr>
          <w:fldChar w:fldCharType="begin"/>
        </w:r>
        <w:r>
          <w:rPr>
            <w:noProof/>
            <w:webHidden/>
          </w:rPr>
          <w:instrText xml:space="preserve"> PAGEREF _Toc396945055 \h </w:instrText>
        </w:r>
        <w:r>
          <w:rPr>
            <w:noProof/>
            <w:webHidden/>
          </w:rPr>
        </w:r>
        <w:r>
          <w:rPr>
            <w:noProof/>
            <w:webHidden/>
          </w:rPr>
          <w:fldChar w:fldCharType="separate"/>
        </w:r>
        <w:r w:rsidR="00DC0160">
          <w:rPr>
            <w:noProof/>
            <w:webHidden/>
          </w:rPr>
          <w:t>98</w:t>
        </w:r>
        <w:r>
          <w:rPr>
            <w:noProof/>
            <w:webHidden/>
          </w:rPr>
          <w:fldChar w:fldCharType="end"/>
        </w:r>
      </w:hyperlink>
    </w:p>
    <w:p w14:paraId="1E37A303"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56" w:history="1">
        <w:r w:rsidRPr="0095598D">
          <w:rPr>
            <w:rStyle w:val="Hyperlink"/>
            <w:noProof/>
          </w:rPr>
          <w:t>Table 19 - Comparison of algorithms</w:t>
        </w:r>
        <w:r>
          <w:rPr>
            <w:noProof/>
            <w:webHidden/>
          </w:rPr>
          <w:tab/>
        </w:r>
        <w:r>
          <w:rPr>
            <w:noProof/>
            <w:webHidden/>
          </w:rPr>
          <w:fldChar w:fldCharType="begin"/>
        </w:r>
        <w:r>
          <w:rPr>
            <w:noProof/>
            <w:webHidden/>
          </w:rPr>
          <w:instrText xml:space="preserve"> PAGEREF _Toc396945056 \h </w:instrText>
        </w:r>
        <w:r>
          <w:rPr>
            <w:noProof/>
            <w:webHidden/>
          </w:rPr>
        </w:r>
        <w:r>
          <w:rPr>
            <w:noProof/>
            <w:webHidden/>
          </w:rPr>
          <w:fldChar w:fldCharType="separate"/>
        </w:r>
        <w:r w:rsidR="00DC0160">
          <w:rPr>
            <w:noProof/>
            <w:webHidden/>
          </w:rPr>
          <w:t>99</w:t>
        </w:r>
        <w:r>
          <w:rPr>
            <w:noProof/>
            <w:webHidden/>
          </w:rPr>
          <w:fldChar w:fldCharType="end"/>
        </w:r>
      </w:hyperlink>
    </w:p>
    <w:p w14:paraId="57757F82"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57" w:history="1">
        <w:r w:rsidRPr="0095598D">
          <w:rPr>
            <w:rStyle w:val="Hyperlink"/>
            <w:noProof/>
          </w:rPr>
          <w:t>Table 20 - Comparison of algorithms with 2-Opt local search</w:t>
        </w:r>
        <w:r>
          <w:rPr>
            <w:noProof/>
            <w:webHidden/>
          </w:rPr>
          <w:tab/>
        </w:r>
        <w:r>
          <w:rPr>
            <w:noProof/>
            <w:webHidden/>
          </w:rPr>
          <w:fldChar w:fldCharType="begin"/>
        </w:r>
        <w:r>
          <w:rPr>
            <w:noProof/>
            <w:webHidden/>
          </w:rPr>
          <w:instrText xml:space="preserve"> PAGEREF _Toc396945057 \h </w:instrText>
        </w:r>
        <w:r>
          <w:rPr>
            <w:noProof/>
            <w:webHidden/>
          </w:rPr>
        </w:r>
        <w:r>
          <w:rPr>
            <w:noProof/>
            <w:webHidden/>
          </w:rPr>
          <w:fldChar w:fldCharType="separate"/>
        </w:r>
        <w:r w:rsidR="00DC0160">
          <w:rPr>
            <w:noProof/>
            <w:webHidden/>
          </w:rPr>
          <w:t>103</w:t>
        </w:r>
        <w:r>
          <w:rPr>
            <w:noProof/>
            <w:webHidden/>
          </w:rPr>
          <w:fldChar w:fldCharType="end"/>
        </w:r>
      </w:hyperlink>
    </w:p>
    <w:p w14:paraId="51A97AC3"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58" w:history="1">
        <w:r w:rsidRPr="0095598D">
          <w:rPr>
            <w:rStyle w:val="Hyperlink"/>
            <w:noProof/>
          </w:rPr>
          <w:t>Table 21 - Comparison of Algorithms with 3-Opt local search</w:t>
        </w:r>
        <w:r>
          <w:rPr>
            <w:noProof/>
            <w:webHidden/>
          </w:rPr>
          <w:tab/>
        </w:r>
        <w:r>
          <w:rPr>
            <w:noProof/>
            <w:webHidden/>
          </w:rPr>
          <w:fldChar w:fldCharType="begin"/>
        </w:r>
        <w:r>
          <w:rPr>
            <w:noProof/>
            <w:webHidden/>
          </w:rPr>
          <w:instrText xml:space="preserve"> PAGEREF _Toc396945058 \h </w:instrText>
        </w:r>
        <w:r>
          <w:rPr>
            <w:noProof/>
            <w:webHidden/>
          </w:rPr>
        </w:r>
        <w:r>
          <w:rPr>
            <w:noProof/>
            <w:webHidden/>
          </w:rPr>
          <w:fldChar w:fldCharType="separate"/>
        </w:r>
        <w:r w:rsidR="00DC0160">
          <w:rPr>
            <w:noProof/>
            <w:webHidden/>
          </w:rPr>
          <w:t>105</w:t>
        </w:r>
        <w:r>
          <w:rPr>
            <w:noProof/>
            <w:webHidden/>
          </w:rPr>
          <w:fldChar w:fldCharType="end"/>
        </w:r>
      </w:hyperlink>
    </w:p>
    <w:p w14:paraId="6DD77130"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59" w:history="1">
        <w:r w:rsidRPr="0095598D">
          <w:rPr>
            <w:rStyle w:val="Hyperlink"/>
            <w:noProof/>
          </w:rPr>
          <w:t>Table 22 - Comparison of Algorithms with LK local search</w:t>
        </w:r>
        <w:r>
          <w:rPr>
            <w:noProof/>
            <w:webHidden/>
          </w:rPr>
          <w:tab/>
        </w:r>
        <w:r>
          <w:rPr>
            <w:noProof/>
            <w:webHidden/>
          </w:rPr>
          <w:fldChar w:fldCharType="begin"/>
        </w:r>
        <w:r>
          <w:rPr>
            <w:noProof/>
            <w:webHidden/>
          </w:rPr>
          <w:instrText xml:space="preserve"> PAGEREF _Toc396945059 \h </w:instrText>
        </w:r>
        <w:r>
          <w:rPr>
            <w:noProof/>
            <w:webHidden/>
          </w:rPr>
        </w:r>
        <w:r>
          <w:rPr>
            <w:noProof/>
            <w:webHidden/>
          </w:rPr>
          <w:fldChar w:fldCharType="separate"/>
        </w:r>
        <w:r w:rsidR="00DC0160">
          <w:rPr>
            <w:noProof/>
            <w:webHidden/>
          </w:rPr>
          <w:t>107</w:t>
        </w:r>
        <w:r>
          <w:rPr>
            <w:noProof/>
            <w:webHidden/>
          </w:rPr>
          <w:fldChar w:fldCharType="end"/>
        </w:r>
      </w:hyperlink>
    </w:p>
    <w:p w14:paraId="7D1E4348"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60" w:history="1">
        <w:r w:rsidRPr="0095598D">
          <w:rPr>
            <w:rStyle w:val="Hyperlink"/>
            <w:noProof/>
          </w:rPr>
          <w:t>Table 23 - Total error percentages all algorithms with LK heuristic</w:t>
        </w:r>
        <w:r>
          <w:rPr>
            <w:noProof/>
            <w:webHidden/>
          </w:rPr>
          <w:tab/>
        </w:r>
        <w:r>
          <w:rPr>
            <w:noProof/>
            <w:webHidden/>
          </w:rPr>
          <w:fldChar w:fldCharType="begin"/>
        </w:r>
        <w:r>
          <w:rPr>
            <w:noProof/>
            <w:webHidden/>
          </w:rPr>
          <w:instrText xml:space="preserve"> PAGEREF _Toc396945060 \h </w:instrText>
        </w:r>
        <w:r>
          <w:rPr>
            <w:noProof/>
            <w:webHidden/>
          </w:rPr>
        </w:r>
        <w:r>
          <w:rPr>
            <w:noProof/>
            <w:webHidden/>
          </w:rPr>
          <w:fldChar w:fldCharType="separate"/>
        </w:r>
        <w:r w:rsidR="00DC0160">
          <w:rPr>
            <w:noProof/>
            <w:webHidden/>
          </w:rPr>
          <w:t>108</w:t>
        </w:r>
        <w:r>
          <w:rPr>
            <w:noProof/>
            <w:webHidden/>
          </w:rPr>
          <w:fldChar w:fldCharType="end"/>
        </w:r>
      </w:hyperlink>
    </w:p>
    <w:p w14:paraId="0D08234F"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61" w:history="1">
        <w:r w:rsidRPr="0095598D">
          <w:rPr>
            <w:rStyle w:val="Hyperlink"/>
            <w:noProof/>
          </w:rPr>
          <w:t>Table 24 - Brute Force and MinMax Ant System</w:t>
        </w:r>
        <w:r>
          <w:rPr>
            <w:noProof/>
            <w:webHidden/>
          </w:rPr>
          <w:tab/>
        </w:r>
        <w:r>
          <w:rPr>
            <w:noProof/>
            <w:webHidden/>
          </w:rPr>
          <w:fldChar w:fldCharType="begin"/>
        </w:r>
        <w:r>
          <w:rPr>
            <w:noProof/>
            <w:webHidden/>
          </w:rPr>
          <w:instrText xml:space="preserve"> PAGEREF _Toc396945061 \h </w:instrText>
        </w:r>
        <w:r>
          <w:rPr>
            <w:noProof/>
            <w:webHidden/>
          </w:rPr>
        </w:r>
        <w:r>
          <w:rPr>
            <w:noProof/>
            <w:webHidden/>
          </w:rPr>
          <w:fldChar w:fldCharType="separate"/>
        </w:r>
        <w:r w:rsidR="00DC0160">
          <w:rPr>
            <w:noProof/>
            <w:webHidden/>
          </w:rPr>
          <w:t>114</w:t>
        </w:r>
        <w:r>
          <w:rPr>
            <w:noProof/>
            <w:webHidden/>
          </w:rPr>
          <w:fldChar w:fldCharType="end"/>
        </w:r>
      </w:hyperlink>
    </w:p>
    <w:p w14:paraId="0C3F54CF"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62" w:history="1">
        <w:r w:rsidRPr="0095598D">
          <w:rPr>
            <w:rStyle w:val="Hyperlink"/>
            <w:noProof/>
          </w:rPr>
          <w:t>Table 25 - Comparison between MMAS and RA</w:t>
        </w:r>
        <w:r>
          <w:rPr>
            <w:noProof/>
            <w:webHidden/>
          </w:rPr>
          <w:tab/>
        </w:r>
        <w:r>
          <w:rPr>
            <w:noProof/>
            <w:webHidden/>
          </w:rPr>
          <w:fldChar w:fldCharType="begin"/>
        </w:r>
        <w:r>
          <w:rPr>
            <w:noProof/>
            <w:webHidden/>
          </w:rPr>
          <w:instrText xml:space="preserve"> PAGEREF _Toc396945062 \h </w:instrText>
        </w:r>
        <w:r>
          <w:rPr>
            <w:noProof/>
            <w:webHidden/>
          </w:rPr>
        </w:r>
        <w:r>
          <w:rPr>
            <w:noProof/>
            <w:webHidden/>
          </w:rPr>
          <w:fldChar w:fldCharType="separate"/>
        </w:r>
        <w:r w:rsidR="00DC0160">
          <w:rPr>
            <w:noProof/>
            <w:webHidden/>
          </w:rPr>
          <w:t>115</w:t>
        </w:r>
        <w:r>
          <w:rPr>
            <w:noProof/>
            <w:webHidden/>
          </w:rPr>
          <w:fldChar w:fldCharType="end"/>
        </w:r>
      </w:hyperlink>
    </w:p>
    <w:p w14:paraId="74A54B22"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63" w:history="1">
        <w:r w:rsidRPr="0095598D">
          <w:rPr>
            <w:rStyle w:val="Hyperlink"/>
            <w:noProof/>
          </w:rPr>
          <w:t>Table 26 - Comparison of MA, ACS and MMAS on large instances</w:t>
        </w:r>
        <w:r>
          <w:rPr>
            <w:noProof/>
            <w:webHidden/>
          </w:rPr>
          <w:tab/>
        </w:r>
        <w:r>
          <w:rPr>
            <w:noProof/>
            <w:webHidden/>
          </w:rPr>
          <w:fldChar w:fldCharType="begin"/>
        </w:r>
        <w:r>
          <w:rPr>
            <w:noProof/>
            <w:webHidden/>
          </w:rPr>
          <w:instrText xml:space="preserve"> PAGEREF _Toc396945063 \h </w:instrText>
        </w:r>
        <w:r>
          <w:rPr>
            <w:noProof/>
            <w:webHidden/>
          </w:rPr>
        </w:r>
        <w:r>
          <w:rPr>
            <w:noProof/>
            <w:webHidden/>
          </w:rPr>
          <w:fldChar w:fldCharType="separate"/>
        </w:r>
        <w:r w:rsidR="00DC0160">
          <w:rPr>
            <w:noProof/>
            <w:webHidden/>
          </w:rPr>
          <w:t>116</w:t>
        </w:r>
        <w:r>
          <w:rPr>
            <w:noProof/>
            <w:webHidden/>
          </w:rPr>
          <w:fldChar w:fldCharType="end"/>
        </w:r>
      </w:hyperlink>
    </w:p>
    <w:p w14:paraId="04405190"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64" w:history="1">
        <w:r w:rsidRPr="0095598D">
          <w:rPr>
            <w:rStyle w:val="Hyperlink"/>
            <w:noProof/>
          </w:rPr>
          <w:t>Table 27 - Best Ranked Ant Algorithms average best solution</w:t>
        </w:r>
        <w:r>
          <w:rPr>
            <w:noProof/>
            <w:webHidden/>
          </w:rPr>
          <w:tab/>
        </w:r>
        <w:r>
          <w:rPr>
            <w:noProof/>
            <w:webHidden/>
          </w:rPr>
          <w:fldChar w:fldCharType="begin"/>
        </w:r>
        <w:r>
          <w:rPr>
            <w:noProof/>
            <w:webHidden/>
          </w:rPr>
          <w:instrText xml:space="preserve"> PAGEREF _Toc396945064 \h </w:instrText>
        </w:r>
        <w:r>
          <w:rPr>
            <w:noProof/>
            <w:webHidden/>
          </w:rPr>
        </w:r>
        <w:r>
          <w:rPr>
            <w:noProof/>
            <w:webHidden/>
          </w:rPr>
          <w:fldChar w:fldCharType="separate"/>
        </w:r>
        <w:r w:rsidR="00DC0160">
          <w:rPr>
            <w:noProof/>
            <w:webHidden/>
          </w:rPr>
          <w:t>117</w:t>
        </w:r>
        <w:r>
          <w:rPr>
            <w:noProof/>
            <w:webHidden/>
          </w:rPr>
          <w:fldChar w:fldCharType="end"/>
        </w:r>
      </w:hyperlink>
    </w:p>
    <w:p w14:paraId="3285BEAE"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65" w:history="1">
        <w:r w:rsidRPr="0095598D">
          <w:rPr>
            <w:rStyle w:val="Hyperlink"/>
            <w:noProof/>
          </w:rPr>
          <w:t>Table 28 - Command line parameters for ACOTSP</w:t>
        </w:r>
        <w:r>
          <w:rPr>
            <w:noProof/>
            <w:webHidden/>
          </w:rPr>
          <w:tab/>
        </w:r>
        <w:r>
          <w:rPr>
            <w:noProof/>
            <w:webHidden/>
          </w:rPr>
          <w:fldChar w:fldCharType="begin"/>
        </w:r>
        <w:r>
          <w:rPr>
            <w:noProof/>
            <w:webHidden/>
          </w:rPr>
          <w:instrText xml:space="preserve"> PAGEREF _Toc396945065 \h </w:instrText>
        </w:r>
        <w:r>
          <w:rPr>
            <w:noProof/>
            <w:webHidden/>
          </w:rPr>
        </w:r>
        <w:r>
          <w:rPr>
            <w:noProof/>
            <w:webHidden/>
          </w:rPr>
          <w:fldChar w:fldCharType="separate"/>
        </w:r>
        <w:r w:rsidR="00DC0160">
          <w:rPr>
            <w:noProof/>
            <w:webHidden/>
          </w:rPr>
          <w:t>118</w:t>
        </w:r>
        <w:r>
          <w:rPr>
            <w:noProof/>
            <w:webHidden/>
          </w:rPr>
          <w:fldChar w:fldCharType="end"/>
        </w:r>
      </w:hyperlink>
    </w:p>
    <w:p w14:paraId="4FF0E9FC" w14:textId="77777777" w:rsid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66" w:history="1">
        <w:r w:rsidRPr="0095598D">
          <w:rPr>
            <w:rStyle w:val="Hyperlink"/>
            <w:noProof/>
          </w:rPr>
          <w:t>Table 29 - Evaluation of ACOTSP with AntSolver</w:t>
        </w:r>
        <w:r>
          <w:rPr>
            <w:noProof/>
            <w:webHidden/>
          </w:rPr>
          <w:tab/>
        </w:r>
        <w:r>
          <w:rPr>
            <w:noProof/>
            <w:webHidden/>
          </w:rPr>
          <w:fldChar w:fldCharType="begin"/>
        </w:r>
        <w:r>
          <w:rPr>
            <w:noProof/>
            <w:webHidden/>
          </w:rPr>
          <w:instrText xml:space="preserve"> PAGEREF _Toc396945066 \h </w:instrText>
        </w:r>
        <w:r>
          <w:rPr>
            <w:noProof/>
            <w:webHidden/>
          </w:rPr>
        </w:r>
        <w:r>
          <w:rPr>
            <w:noProof/>
            <w:webHidden/>
          </w:rPr>
          <w:fldChar w:fldCharType="separate"/>
        </w:r>
        <w:r w:rsidR="00DC0160">
          <w:rPr>
            <w:noProof/>
            <w:webHidden/>
          </w:rPr>
          <w:t>119</w:t>
        </w:r>
        <w:r>
          <w:rPr>
            <w:noProof/>
            <w:webHidden/>
          </w:rPr>
          <w:fldChar w:fldCharType="end"/>
        </w:r>
      </w:hyperlink>
    </w:p>
    <w:p w14:paraId="1A57EDC9" w14:textId="77777777" w:rsidR="000B3C97" w:rsidRPr="0005431A" w:rsidRDefault="000B6EA1" w:rsidP="003A0147">
      <w:pPr>
        <w:tabs>
          <w:tab w:val="left" w:pos="1276"/>
          <w:tab w:val="left" w:pos="1418"/>
        </w:tabs>
        <w:ind w:left="1134" w:hanging="1134"/>
        <w:rPr>
          <w:lang w:val="en-IE"/>
        </w:rPr>
      </w:pPr>
      <w:r w:rsidRPr="0005431A">
        <w:rPr>
          <w:lang w:val="en-IE"/>
        </w:rPr>
        <w:fldChar w:fldCharType="end"/>
      </w:r>
    </w:p>
    <w:p w14:paraId="61EEC589" w14:textId="77777777" w:rsidR="009D1F77" w:rsidRDefault="009D1F77" w:rsidP="000B3C97">
      <w:pPr>
        <w:rPr>
          <w:lang w:val="en-IE"/>
        </w:rPr>
      </w:pPr>
    </w:p>
    <w:p w14:paraId="201D11EE" w14:textId="77777777" w:rsidR="009D1F77" w:rsidRDefault="009D1F77" w:rsidP="000B3C97">
      <w:pPr>
        <w:rPr>
          <w:lang w:val="en-IE"/>
        </w:rPr>
      </w:pPr>
    </w:p>
    <w:p w14:paraId="3A49FF94" w14:textId="77777777" w:rsidR="000B3C97" w:rsidRPr="0005431A" w:rsidRDefault="003F5628" w:rsidP="003B1BCD">
      <w:pPr>
        <w:pStyle w:val="Heading1"/>
        <w:numPr>
          <w:ilvl w:val="0"/>
          <w:numId w:val="0"/>
        </w:numPr>
        <w:rPr>
          <w:lang w:val="en-IE"/>
        </w:rPr>
      </w:pPr>
      <w:bookmarkStart w:id="12" w:name="_Toc396914373"/>
      <w:r w:rsidRPr="0005431A">
        <w:rPr>
          <w:lang w:val="en-IE"/>
        </w:rPr>
        <w:lastRenderedPageBreak/>
        <w:t>TABLE OF EQUATIONS</w:t>
      </w:r>
      <w:bookmarkEnd w:id="12"/>
    </w:p>
    <w:p w14:paraId="54F59B64" w14:textId="77777777" w:rsidR="001C081C" w:rsidRPr="001C081C" w:rsidRDefault="003F5628">
      <w:pPr>
        <w:pStyle w:val="TableofFigures"/>
        <w:tabs>
          <w:tab w:val="right" w:leader="dot" w:pos="8381"/>
        </w:tabs>
        <w:rPr>
          <w:rFonts w:asciiTheme="minorHAnsi" w:eastAsiaTheme="minorEastAsia" w:hAnsiTheme="minorHAnsi" w:cstheme="minorBidi"/>
          <w:smallCaps w:val="0"/>
          <w:noProof/>
          <w:sz w:val="22"/>
          <w:szCs w:val="22"/>
          <w:lang w:val="en-IE" w:eastAsia="en-IE"/>
        </w:rPr>
      </w:pPr>
      <w:r w:rsidRPr="001C081C">
        <w:rPr>
          <w:lang w:val="en-IE"/>
        </w:rPr>
        <w:fldChar w:fldCharType="begin"/>
      </w:r>
      <w:r w:rsidRPr="001C081C">
        <w:rPr>
          <w:lang w:val="en-IE"/>
        </w:rPr>
        <w:instrText xml:space="preserve"> TOC \h \z \c "Equation" </w:instrText>
      </w:r>
      <w:r w:rsidRPr="001C081C">
        <w:rPr>
          <w:lang w:val="en-IE"/>
        </w:rPr>
        <w:fldChar w:fldCharType="separate"/>
      </w:r>
      <w:hyperlink w:anchor="_Toc396945067" w:history="1">
        <w:r w:rsidR="001C081C" w:rsidRPr="001C081C">
          <w:rPr>
            <w:rStyle w:val="Hyperlink"/>
            <w:noProof/>
            <w:lang w:val="en-IE"/>
          </w:rPr>
          <w:t>Equation 4.1 - AS Solution construction rule</w:t>
        </w:r>
        <w:r w:rsidR="001C081C" w:rsidRPr="001C081C">
          <w:rPr>
            <w:noProof/>
            <w:webHidden/>
          </w:rPr>
          <w:tab/>
        </w:r>
        <w:r w:rsidR="001C081C" w:rsidRPr="001C081C">
          <w:rPr>
            <w:noProof/>
            <w:webHidden/>
          </w:rPr>
          <w:fldChar w:fldCharType="begin"/>
        </w:r>
        <w:r w:rsidR="001C081C" w:rsidRPr="001C081C">
          <w:rPr>
            <w:noProof/>
            <w:webHidden/>
          </w:rPr>
          <w:instrText xml:space="preserve"> PAGEREF _Toc396945067 \h </w:instrText>
        </w:r>
        <w:r w:rsidR="001C081C" w:rsidRPr="001C081C">
          <w:rPr>
            <w:noProof/>
            <w:webHidden/>
          </w:rPr>
        </w:r>
        <w:r w:rsidR="001C081C" w:rsidRPr="001C081C">
          <w:rPr>
            <w:noProof/>
            <w:webHidden/>
          </w:rPr>
          <w:fldChar w:fldCharType="separate"/>
        </w:r>
        <w:r w:rsidR="00DC0160">
          <w:rPr>
            <w:noProof/>
            <w:webHidden/>
          </w:rPr>
          <w:t>22</w:t>
        </w:r>
        <w:r w:rsidR="001C081C" w:rsidRPr="001C081C">
          <w:rPr>
            <w:noProof/>
            <w:webHidden/>
          </w:rPr>
          <w:fldChar w:fldCharType="end"/>
        </w:r>
      </w:hyperlink>
    </w:p>
    <w:p w14:paraId="6D5727B6"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68" w:history="1">
        <w:r w:rsidRPr="001C081C">
          <w:rPr>
            <w:rStyle w:val="Hyperlink"/>
            <w:noProof/>
            <w:lang w:val="en-IE"/>
          </w:rPr>
          <w:t>Equation 4.2 - AS pheromone update rule</w:t>
        </w:r>
        <w:r w:rsidRPr="001C081C">
          <w:rPr>
            <w:noProof/>
            <w:webHidden/>
          </w:rPr>
          <w:tab/>
        </w:r>
        <w:r w:rsidRPr="001C081C">
          <w:rPr>
            <w:noProof/>
            <w:webHidden/>
          </w:rPr>
          <w:fldChar w:fldCharType="begin"/>
        </w:r>
        <w:r w:rsidRPr="001C081C">
          <w:rPr>
            <w:noProof/>
            <w:webHidden/>
          </w:rPr>
          <w:instrText xml:space="preserve"> PAGEREF _Toc396945068 \h </w:instrText>
        </w:r>
        <w:r w:rsidRPr="001C081C">
          <w:rPr>
            <w:noProof/>
            <w:webHidden/>
          </w:rPr>
        </w:r>
        <w:r w:rsidRPr="001C081C">
          <w:rPr>
            <w:noProof/>
            <w:webHidden/>
          </w:rPr>
          <w:fldChar w:fldCharType="separate"/>
        </w:r>
        <w:r w:rsidR="00DC0160">
          <w:rPr>
            <w:noProof/>
            <w:webHidden/>
          </w:rPr>
          <w:t>23</w:t>
        </w:r>
        <w:r w:rsidRPr="001C081C">
          <w:rPr>
            <w:noProof/>
            <w:webHidden/>
          </w:rPr>
          <w:fldChar w:fldCharType="end"/>
        </w:r>
      </w:hyperlink>
    </w:p>
    <w:p w14:paraId="439B6FE5"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69" w:history="1">
        <w:r w:rsidRPr="001C081C">
          <w:rPr>
            <w:rStyle w:val="Hyperlink"/>
            <w:noProof/>
            <w:lang w:val="en-IE"/>
          </w:rPr>
          <w:t>Equation 4.3 - AS evaporation rule</w:t>
        </w:r>
        <w:r w:rsidRPr="001C081C">
          <w:rPr>
            <w:noProof/>
            <w:webHidden/>
          </w:rPr>
          <w:tab/>
        </w:r>
        <w:r w:rsidRPr="001C081C">
          <w:rPr>
            <w:noProof/>
            <w:webHidden/>
          </w:rPr>
          <w:fldChar w:fldCharType="begin"/>
        </w:r>
        <w:r w:rsidRPr="001C081C">
          <w:rPr>
            <w:noProof/>
            <w:webHidden/>
          </w:rPr>
          <w:instrText xml:space="preserve"> PAGEREF _Toc396945069 \h </w:instrText>
        </w:r>
        <w:r w:rsidRPr="001C081C">
          <w:rPr>
            <w:noProof/>
            <w:webHidden/>
          </w:rPr>
        </w:r>
        <w:r w:rsidRPr="001C081C">
          <w:rPr>
            <w:noProof/>
            <w:webHidden/>
          </w:rPr>
          <w:fldChar w:fldCharType="separate"/>
        </w:r>
        <w:r w:rsidR="00DC0160">
          <w:rPr>
            <w:noProof/>
            <w:webHidden/>
          </w:rPr>
          <w:t>24</w:t>
        </w:r>
        <w:r w:rsidRPr="001C081C">
          <w:rPr>
            <w:noProof/>
            <w:webHidden/>
          </w:rPr>
          <w:fldChar w:fldCharType="end"/>
        </w:r>
      </w:hyperlink>
    </w:p>
    <w:p w14:paraId="3D208AEB"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70" w:history="1">
        <w:r w:rsidRPr="001C081C">
          <w:rPr>
            <w:rStyle w:val="Hyperlink"/>
            <w:noProof/>
            <w:lang w:val="en-IE"/>
          </w:rPr>
          <w:t>Equation 4.4 - Initial pheromone level rule</w:t>
        </w:r>
        <w:r w:rsidRPr="001C081C">
          <w:rPr>
            <w:noProof/>
            <w:webHidden/>
          </w:rPr>
          <w:tab/>
        </w:r>
        <w:r w:rsidRPr="001C081C">
          <w:rPr>
            <w:noProof/>
            <w:webHidden/>
          </w:rPr>
          <w:fldChar w:fldCharType="begin"/>
        </w:r>
        <w:r w:rsidRPr="001C081C">
          <w:rPr>
            <w:noProof/>
            <w:webHidden/>
          </w:rPr>
          <w:instrText xml:space="preserve"> PAGEREF _Toc396945070 \h </w:instrText>
        </w:r>
        <w:r w:rsidRPr="001C081C">
          <w:rPr>
            <w:noProof/>
            <w:webHidden/>
          </w:rPr>
        </w:r>
        <w:r w:rsidRPr="001C081C">
          <w:rPr>
            <w:noProof/>
            <w:webHidden/>
          </w:rPr>
          <w:fldChar w:fldCharType="separate"/>
        </w:r>
        <w:r w:rsidR="00DC0160">
          <w:rPr>
            <w:noProof/>
            <w:webHidden/>
          </w:rPr>
          <w:t>24</w:t>
        </w:r>
        <w:r w:rsidRPr="001C081C">
          <w:rPr>
            <w:noProof/>
            <w:webHidden/>
          </w:rPr>
          <w:fldChar w:fldCharType="end"/>
        </w:r>
      </w:hyperlink>
    </w:p>
    <w:p w14:paraId="247E3456"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71" w:history="1">
        <w:r w:rsidRPr="001C081C">
          <w:rPr>
            <w:rStyle w:val="Hyperlink"/>
            <w:noProof/>
          </w:rPr>
          <w:t>Equation 4.5 - Example Ant tour DIT Kevin Street</w:t>
        </w:r>
        <w:r w:rsidRPr="001C081C">
          <w:rPr>
            <w:noProof/>
            <w:webHidden/>
          </w:rPr>
          <w:tab/>
        </w:r>
        <w:r w:rsidRPr="001C081C">
          <w:rPr>
            <w:noProof/>
            <w:webHidden/>
          </w:rPr>
          <w:fldChar w:fldCharType="begin"/>
        </w:r>
        <w:r w:rsidRPr="001C081C">
          <w:rPr>
            <w:noProof/>
            <w:webHidden/>
          </w:rPr>
          <w:instrText xml:space="preserve"> PAGEREF _Toc396945071 \h </w:instrText>
        </w:r>
        <w:r w:rsidRPr="001C081C">
          <w:rPr>
            <w:noProof/>
            <w:webHidden/>
          </w:rPr>
        </w:r>
        <w:r w:rsidRPr="001C081C">
          <w:rPr>
            <w:noProof/>
            <w:webHidden/>
          </w:rPr>
          <w:fldChar w:fldCharType="separate"/>
        </w:r>
        <w:r w:rsidR="00DC0160">
          <w:rPr>
            <w:noProof/>
            <w:webHidden/>
          </w:rPr>
          <w:t>28</w:t>
        </w:r>
        <w:r w:rsidRPr="001C081C">
          <w:rPr>
            <w:noProof/>
            <w:webHidden/>
          </w:rPr>
          <w:fldChar w:fldCharType="end"/>
        </w:r>
      </w:hyperlink>
    </w:p>
    <w:p w14:paraId="18AA8E5A"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72" w:history="1">
        <w:r w:rsidRPr="001C081C">
          <w:rPr>
            <w:rStyle w:val="Hyperlink"/>
            <w:noProof/>
            <w:lang w:val="en-IE"/>
          </w:rPr>
          <w:t>Equation 5.1 - EAS pheromone update rule</w:t>
        </w:r>
        <w:r w:rsidRPr="001C081C">
          <w:rPr>
            <w:noProof/>
            <w:webHidden/>
          </w:rPr>
          <w:tab/>
        </w:r>
        <w:r w:rsidRPr="001C081C">
          <w:rPr>
            <w:noProof/>
            <w:webHidden/>
          </w:rPr>
          <w:fldChar w:fldCharType="begin"/>
        </w:r>
        <w:r w:rsidRPr="001C081C">
          <w:rPr>
            <w:noProof/>
            <w:webHidden/>
          </w:rPr>
          <w:instrText xml:space="preserve"> PAGEREF _Toc396945072 \h </w:instrText>
        </w:r>
        <w:r w:rsidRPr="001C081C">
          <w:rPr>
            <w:noProof/>
            <w:webHidden/>
          </w:rPr>
        </w:r>
        <w:r w:rsidRPr="001C081C">
          <w:rPr>
            <w:noProof/>
            <w:webHidden/>
          </w:rPr>
          <w:fldChar w:fldCharType="separate"/>
        </w:r>
        <w:r w:rsidR="00DC0160">
          <w:rPr>
            <w:noProof/>
            <w:webHidden/>
          </w:rPr>
          <w:t>33</w:t>
        </w:r>
        <w:r w:rsidRPr="001C081C">
          <w:rPr>
            <w:noProof/>
            <w:webHidden/>
          </w:rPr>
          <w:fldChar w:fldCharType="end"/>
        </w:r>
      </w:hyperlink>
    </w:p>
    <w:p w14:paraId="6223D4A1"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73" w:history="1">
        <w:r w:rsidRPr="001C081C">
          <w:rPr>
            <w:rStyle w:val="Hyperlink"/>
            <w:noProof/>
            <w:lang w:val="en-IE"/>
          </w:rPr>
          <w:t>Equation 5.2 - RBAS update rule</w:t>
        </w:r>
        <w:r w:rsidRPr="001C081C">
          <w:rPr>
            <w:noProof/>
            <w:webHidden/>
          </w:rPr>
          <w:tab/>
        </w:r>
        <w:r w:rsidRPr="001C081C">
          <w:rPr>
            <w:noProof/>
            <w:webHidden/>
          </w:rPr>
          <w:fldChar w:fldCharType="begin"/>
        </w:r>
        <w:r w:rsidRPr="001C081C">
          <w:rPr>
            <w:noProof/>
            <w:webHidden/>
          </w:rPr>
          <w:instrText xml:space="preserve"> PAGEREF _Toc396945073 \h </w:instrText>
        </w:r>
        <w:r w:rsidRPr="001C081C">
          <w:rPr>
            <w:noProof/>
            <w:webHidden/>
          </w:rPr>
        </w:r>
        <w:r w:rsidRPr="001C081C">
          <w:rPr>
            <w:noProof/>
            <w:webHidden/>
          </w:rPr>
          <w:fldChar w:fldCharType="separate"/>
        </w:r>
        <w:r w:rsidR="00DC0160">
          <w:rPr>
            <w:noProof/>
            <w:webHidden/>
          </w:rPr>
          <w:t>34</w:t>
        </w:r>
        <w:r w:rsidRPr="001C081C">
          <w:rPr>
            <w:noProof/>
            <w:webHidden/>
          </w:rPr>
          <w:fldChar w:fldCharType="end"/>
        </w:r>
      </w:hyperlink>
    </w:p>
    <w:p w14:paraId="13A11EB3"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74" w:history="1">
        <w:r w:rsidRPr="001C081C">
          <w:rPr>
            <w:rStyle w:val="Hyperlink"/>
            <w:noProof/>
            <w:lang w:val="en-IE"/>
          </w:rPr>
          <w:t>Equation 5.3 - RBAS evaporation rule</w:t>
        </w:r>
        <w:r w:rsidRPr="001C081C">
          <w:rPr>
            <w:noProof/>
            <w:webHidden/>
          </w:rPr>
          <w:tab/>
        </w:r>
        <w:r w:rsidRPr="001C081C">
          <w:rPr>
            <w:noProof/>
            <w:webHidden/>
          </w:rPr>
          <w:fldChar w:fldCharType="begin"/>
        </w:r>
        <w:r w:rsidRPr="001C081C">
          <w:rPr>
            <w:noProof/>
            <w:webHidden/>
          </w:rPr>
          <w:instrText xml:space="preserve"> PAGEREF _Toc396945074 \h </w:instrText>
        </w:r>
        <w:r w:rsidRPr="001C081C">
          <w:rPr>
            <w:noProof/>
            <w:webHidden/>
          </w:rPr>
        </w:r>
        <w:r w:rsidRPr="001C081C">
          <w:rPr>
            <w:noProof/>
            <w:webHidden/>
          </w:rPr>
          <w:fldChar w:fldCharType="separate"/>
        </w:r>
        <w:r w:rsidR="00DC0160">
          <w:rPr>
            <w:noProof/>
            <w:webHidden/>
          </w:rPr>
          <w:t>34</w:t>
        </w:r>
        <w:r w:rsidRPr="001C081C">
          <w:rPr>
            <w:noProof/>
            <w:webHidden/>
          </w:rPr>
          <w:fldChar w:fldCharType="end"/>
        </w:r>
      </w:hyperlink>
    </w:p>
    <w:p w14:paraId="27237652"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75" w:history="1">
        <w:r w:rsidRPr="001C081C">
          <w:rPr>
            <w:rStyle w:val="Hyperlink"/>
            <w:noProof/>
            <w:lang w:val="en-IE"/>
          </w:rPr>
          <w:t>Equation 5.4 - BWAS pheromone update rule</w:t>
        </w:r>
        <w:r w:rsidRPr="001C081C">
          <w:rPr>
            <w:noProof/>
            <w:webHidden/>
          </w:rPr>
          <w:tab/>
        </w:r>
        <w:r w:rsidRPr="001C081C">
          <w:rPr>
            <w:noProof/>
            <w:webHidden/>
          </w:rPr>
          <w:fldChar w:fldCharType="begin"/>
        </w:r>
        <w:r w:rsidRPr="001C081C">
          <w:rPr>
            <w:noProof/>
            <w:webHidden/>
          </w:rPr>
          <w:instrText xml:space="preserve"> PAGEREF _Toc396945075 \h </w:instrText>
        </w:r>
        <w:r w:rsidRPr="001C081C">
          <w:rPr>
            <w:noProof/>
            <w:webHidden/>
          </w:rPr>
        </w:r>
        <w:r w:rsidRPr="001C081C">
          <w:rPr>
            <w:noProof/>
            <w:webHidden/>
          </w:rPr>
          <w:fldChar w:fldCharType="separate"/>
        </w:r>
        <w:r w:rsidR="00DC0160">
          <w:rPr>
            <w:noProof/>
            <w:webHidden/>
          </w:rPr>
          <w:t>35</w:t>
        </w:r>
        <w:r w:rsidRPr="001C081C">
          <w:rPr>
            <w:noProof/>
            <w:webHidden/>
          </w:rPr>
          <w:fldChar w:fldCharType="end"/>
        </w:r>
      </w:hyperlink>
    </w:p>
    <w:p w14:paraId="167EF199"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76" w:history="1">
        <w:r w:rsidRPr="001C081C">
          <w:rPr>
            <w:rStyle w:val="Hyperlink"/>
            <w:noProof/>
            <w:lang w:val="en-IE"/>
          </w:rPr>
          <w:t>Equation 5.5 - BWAS evaporation rule</w:t>
        </w:r>
        <w:r w:rsidRPr="001C081C">
          <w:rPr>
            <w:noProof/>
            <w:webHidden/>
          </w:rPr>
          <w:tab/>
        </w:r>
        <w:r w:rsidRPr="001C081C">
          <w:rPr>
            <w:noProof/>
            <w:webHidden/>
          </w:rPr>
          <w:fldChar w:fldCharType="begin"/>
        </w:r>
        <w:r w:rsidRPr="001C081C">
          <w:rPr>
            <w:noProof/>
            <w:webHidden/>
          </w:rPr>
          <w:instrText xml:space="preserve"> PAGEREF _Toc396945076 \h </w:instrText>
        </w:r>
        <w:r w:rsidRPr="001C081C">
          <w:rPr>
            <w:noProof/>
            <w:webHidden/>
          </w:rPr>
        </w:r>
        <w:r w:rsidRPr="001C081C">
          <w:rPr>
            <w:noProof/>
            <w:webHidden/>
          </w:rPr>
          <w:fldChar w:fldCharType="separate"/>
        </w:r>
        <w:r w:rsidR="00DC0160">
          <w:rPr>
            <w:noProof/>
            <w:webHidden/>
          </w:rPr>
          <w:t>35</w:t>
        </w:r>
        <w:r w:rsidRPr="001C081C">
          <w:rPr>
            <w:noProof/>
            <w:webHidden/>
          </w:rPr>
          <w:fldChar w:fldCharType="end"/>
        </w:r>
      </w:hyperlink>
    </w:p>
    <w:p w14:paraId="1F072AD7"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77" w:history="1">
        <w:r w:rsidRPr="001C081C">
          <w:rPr>
            <w:rStyle w:val="Hyperlink"/>
            <w:noProof/>
            <w:lang w:val="en-IE"/>
          </w:rPr>
          <w:t>Equation 5.6 - BWAS mutation rule</w:t>
        </w:r>
        <w:r w:rsidRPr="001C081C">
          <w:rPr>
            <w:noProof/>
            <w:webHidden/>
          </w:rPr>
          <w:tab/>
        </w:r>
        <w:r w:rsidRPr="001C081C">
          <w:rPr>
            <w:noProof/>
            <w:webHidden/>
          </w:rPr>
          <w:fldChar w:fldCharType="begin"/>
        </w:r>
        <w:r w:rsidRPr="001C081C">
          <w:rPr>
            <w:noProof/>
            <w:webHidden/>
          </w:rPr>
          <w:instrText xml:space="preserve"> PAGEREF _Toc396945077 \h </w:instrText>
        </w:r>
        <w:r w:rsidRPr="001C081C">
          <w:rPr>
            <w:noProof/>
            <w:webHidden/>
          </w:rPr>
        </w:r>
        <w:r w:rsidRPr="001C081C">
          <w:rPr>
            <w:noProof/>
            <w:webHidden/>
          </w:rPr>
          <w:fldChar w:fldCharType="separate"/>
        </w:r>
        <w:r w:rsidR="00DC0160">
          <w:rPr>
            <w:noProof/>
            <w:webHidden/>
          </w:rPr>
          <w:t>36</w:t>
        </w:r>
        <w:r w:rsidRPr="001C081C">
          <w:rPr>
            <w:noProof/>
            <w:webHidden/>
          </w:rPr>
          <w:fldChar w:fldCharType="end"/>
        </w:r>
      </w:hyperlink>
    </w:p>
    <w:p w14:paraId="71032CAE"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78" w:history="1">
        <w:r w:rsidRPr="001C081C">
          <w:rPr>
            <w:rStyle w:val="Hyperlink"/>
            <w:noProof/>
            <w:lang w:val="en-IE"/>
          </w:rPr>
          <w:t>Equation 5.7 - Mutation threshold rule</w:t>
        </w:r>
        <w:r w:rsidRPr="001C081C">
          <w:rPr>
            <w:noProof/>
            <w:webHidden/>
          </w:rPr>
          <w:tab/>
        </w:r>
        <w:r w:rsidRPr="001C081C">
          <w:rPr>
            <w:noProof/>
            <w:webHidden/>
          </w:rPr>
          <w:fldChar w:fldCharType="begin"/>
        </w:r>
        <w:r w:rsidRPr="001C081C">
          <w:rPr>
            <w:noProof/>
            <w:webHidden/>
          </w:rPr>
          <w:instrText xml:space="preserve"> PAGEREF _Toc396945078 \h </w:instrText>
        </w:r>
        <w:r w:rsidRPr="001C081C">
          <w:rPr>
            <w:noProof/>
            <w:webHidden/>
          </w:rPr>
        </w:r>
        <w:r w:rsidRPr="001C081C">
          <w:rPr>
            <w:noProof/>
            <w:webHidden/>
          </w:rPr>
          <w:fldChar w:fldCharType="separate"/>
        </w:r>
        <w:r w:rsidR="00DC0160">
          <w:rPr>
            <w:noProof/>
            <w:webHidden/>
          </w:rPr>
          <w:t>36</w:t>
        </w:r>
        <w:r w:rsidRPr="001C081C">
          <w:rPr>
            <w:noProof/>
            <w:webHidden/>
          </w:rPr>
          <w:fldChar w:fldCharType="end"/>
        </w:r>
      </w:hyperlink>
    </w:p>
    <w:p w14:paraId="21D6005B"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79" w:history="1">
        <w:r w:rsidRPr="001C081C">
          <w:rPr>
            <w:rStyle w:val="Hyperlink"/>
            <w:noProof/>
            <w:lang w:val="en-IE"/>
          </w:rPr>
          <w:t>Equation 5.8 - MMAS proportional rule</w:t>
        </w:r>
        <w:r w:rsidRPr="001C081C">
          <w:rPr>
            <w:noProof/>
            <w:webHidden/>
          </w:rPr>
          <w:tab/>
        </w:r>
        <w:r w:rsidRPr="001C081C">
          <w:rPr>
            <w:noProof/>
            <w:webHidden/>
          </w:rPr>
          <w:fldChar w:fldCharType="begin"/>
        </w:r>
        <w:r w:rsidRPr="001C081C">
          <w:rPr>
            <w:noProof/>
            <w:webHidden/>
          </w:rPr>
          <w:instrText xml:space="preserve"> PAGEREF _Toc396945079 \h </w:instrText>
        </w:r>
        <w:r w:rsidRPr="001C081C">
          <w:rPr>
            <w:noProof/>
            <w:webHidden/>
          </w:rPr>
        </w:r>
        <w:r w:rsidRPr="001C081C">
          <w:rPr>
            <w:noProof/>
            <w:webHidden/>
          </w:rPr>
          <w:fldChar w:fldCharType="separate"/>
        </w:r>
        <w:r w:rsidR="00DC0160">
          <w:rPr>
            <w:noProof/>
            <w:webHidden/>
          </w:rPr>
          <w:t>37</w:t>
        </w:r>
        <w:r w:rsidRPr="001C081C">
          <w:rPr>
            <w:noProof/>
            <w:webHidden/>
          </w:rPr>
          <w:fldChar w:fldCharType="end"/>
        </w:r>
      </w:hyperlink>
    </w:p>
    <w:p w14:paraId="29D8612D"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80" w:history="1">
        <w:r w:rsidRPr="001C081C">
          <w:rPr>
            <w:rStyle w:val="Hyperlink"/>
            <w:noProof/>
            <w:lang w:val="en-IE"/>
          </w:rPr>
          <w:t>Equation 5.9 - MMAS evaporation rule</w:t>
        </w:r>
        <w:r w:rsidRPr="001C081C">
          <w:rPr>
            <w:noProof/>
            <w:webHidden/>
          </w:rPr>
          <w:tab/>
        </w:r>
        <w:r w:rsidRPr="001C081C">
          <w:rPr>
            <w:noProof/>
            <w:webHidden/>
          </w:rPr>
          <w:fldChar w:fldCharType="begin"/>
        </w:r>
        <w:r w:rsidRPr="001C081C">
          <w:rPr>
            <w:noProof/>
            <w:webHidden/>
          </w:rPr>
          <w:instrText xml:space="preserve"> PAGEREF _Toc396945080 \h </w:instrText>
        </w:r>
        <w:r w:rsidRPr="001C081C">
          <w:rPr>
            <w:noProof/>
            <w:webHidden/>
          </w:rPr>
        </w:r>
        <w:r w:rsidRPr="001C081C">
          <w:rPr>
            <w:noProof/>
            <w:webHidden/>
          </w:rPr>
          <w:fldChar w:fldCharType="separate"/>
        </w:r>
        <w:r w:rsidR="00DC0160">
          <w:rPr>
            <w:noProof/>
            <w:webHidden/>
          </w:rPr>
          <w:t>37</w:t>
        </w:r>
        <w:r w:rsidRPr="001C081C">
          <w:rPr>
            <w:noProof/>
            <w:webHidden/>
          </w:rPr>
          <w:fldChar w:fldCharType="end"/>
        </w:r>
      </w:hyperlink>
    </w:p>
    <w:p w14:paraId="6D14C513"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81" w:history="1">
        <w:r w:rsidRPr="001C081C">
          <w:rPr>
            <w:rStyle w:val="Hyperlink"/>
            <w:noProof/>
            <w:lang w:val="en-IE"/>
          </w:rPr>
          <w:t>Equation 5.10 - MMAS update rule</w:t>
        </w:r>
        <w:r w:rsidRPr="001C081C">
          <w:rPr>
            <w:noProof/>
            <w:webHidden/>
          </w:rPr>
          <w:tab/>
        </w:r>
        <w:r w:rsidRPr="001C081C">
          <w:rPr>
            <w:noProof/>
            <w:webHidden/>
          </w:rPr>
          <w:fldChar w:fldCharType="begin"/>
        </w:r>
        <w:r w:rsidRPr="001C081C">
          <w:rPr>
            <w:noProof/>
            <w:webHidden/>
          </w:rPr>
          <w:instrText xml:space="preserve"> PAGEREF _Toc396945081 \h </w:instrText>
        </w:r>
        <w:r w:rsidRPr="001C081C">
          <w:rPr>
            <w:noProof/>
            <w:webHidden/>
          </w:rPr>
        </w:r>
        <w:r w:rsidRPr="001C081C">
          <w:rPr>
            <w:noProof/>
            <w:webHidden/>
          </w:rPr>
          <w:fldChar w:fldCharType="separate"/>
        </w:r>
        <w:r w:rsidR="00DC0160">
          <w:rPr>
            <w:noProof/>
            <w:webHidden/>
          </w:rPr>
          <w:t>37</w:t>
        </w:r>
        <w:r w:rsidRPr="001C081C">
          <w:rPr>
            <w:noProof/>
            <w:webHidden/>
          </w:rPr>
          <w:fldChar w:fldCharType="end"/>
        </w:r>
      </w:hyperlink>
    </w:p>
    <w:p w14:paraId="50D95FEA"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82" w:history="1">
        <w:r w:rsidRPr="001C081C">
          <w:rPr>
            <w:rStyle w:val="Hyperlink"/>
            <w:noProof/>
            <w:lang w:val="en-IE"/>
          </w:rPr>
          <w:t>Equation 5.11 - ACS evaporation rule</w:t>
        </w:r>
        <w:r w:rsidRPr="001C081C">
          <w:rPr>
            <w:noProof/>
            <w:webHidden/>
          </w:rPr>
          <w:tab/>
        </w:r>
        <w:r w:rsidRPr="001C081C">
          <w:rPr>
            <w:noProof/>
            <w:webHidden/>
          </w:rPr>
          <w:fldChar w:fldCharType="begin"/>
        </w:r>
        <w:r w:rsidRPr="001C081C">
          <w:rPr>
            <w:noProof/>
            <w:webHidden/>
          </w:rPr>
          <w:instrText xml:space="preserve"> PAGEREF _Toc396945082 \h </w:instrText>
        </w:r>
        <w:r w:rsidRPr="001C081C">
          <w:rPr>
            <w:noProof/>
            <w:webHidden/>
          </w:rPr>
        </w:r>
        <w:r w:rsidRPr="001C081C">
          <w:rPr>
            <w:noProof/>
            <w:webHidden/>
          </w:rPr>
          <w:fldChar w:fldCharType="separate"/>
        </w:r>
        <w:r w:rsidR="00DC0160">
          <w:rPr>
            <w:noProof/>
            <w:webHidden/>
          </w:rPr>
          <w:t>38</w:t>
        </w:r>
        <w:r w:rsidRPr="001C081C">
          <w:rPr>
            <w:noProof/>
            <w:webHidden/>
          </w:rPr>
          <w:fldChar w:fldCharType="end"/>
        </w:r>
      </w:hyperlink>
    </w:p>
    <w:p w14:paraId="3E417125"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83" w:history="1">
        <w:r w:rsidRPr="001C081C">
          <w:rPr>
            <w:rStyle w:val="Hyperlink"/>
            <w:noProof/>
            <w:lang w:val="en-IE"/>
          </w:rPr>
          <w:t>Equation 5.12 - ACS update rule</w:t>
        </w:r>
        <w:r w:rsidRPr="001C081C">
          <w:rPr>
            <w:noProof/>
            <w:webHidden/>
          </w:rPr>
          <w:tab/>
        </w:r>
        <w:r w:rsidRPr="001C081C">
          <w:rPr>
            <w:noProof/>
            <w:webHidden/>
          </w:rPr>
          <w:fldChar w:fldCharType="begin"/>
        </w:r>
        <w:r w:rsidRPr="001C081C">
          <w:rPr>
            <w:noProof/>
            <w:webHidden/>
          </w:rPr>
          <w:instrText xml:space="preserve"> PAGEREF _Toc396945083 \h </w:instrText>
        </w:r>
        <w:r w:rsidRPr="001C081C">
          <w:rPr>
            <w:noProof/>
            <w:webHidden/>
          </w:rPr>
        </w:r>
        <w:r w:rsidRPr="001C081C">
          <w:rPr>
            <w:noProof/>
            <w:webHidden/>
          </w:rPr>
          <w:fldChar w:fldCharType="separate"/>
        </w:r>
        <w:r w:rsidR="00DC0160">
          <w:rPr>
            <w:noProof/>
            <w:webHidden/>
          </w:rPr>
          <w:t>38</w:t>
        </w:r>
        <w:r w:rsidRPr="001C081C">
          <w:rPr>
            <w:noProof/>
            <w:webHidden/>
          </w:rPr>
          <w:fldChar w:fldCharType="end"/>
        </w:r>
      </w:hyperlink>
    </w:p>
    <w:p w14:paraId="6F9E69D0"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84" w:history="1">
        <w:r w:rsidRPr="001C081C">
          <w:rPr>
            <w:rStyle w:val="Hyperlink"/>
            <w:noProof/>
            <w:lang w:val="en-IE"/>
          </w:rPr>
          <w:t>Equation 5.13 - ACS solution construction rule</w:t>
        </w:r>
        <w:r w:rsidRPr="001C081C">
          <w:rPr>
            <w:noProof/>
            <w:webHidden/>
          </w:rPr>
          <w:tab/>
        </w:r>
        <w:r w:rsidRPr="001C081C">
          <w:rPr>
            <w:noProof/>
            <w:webHidden/>
          </w:rPr>
          <w:fldChar w:fldCharType="begin"/>
        </w:r>
        <w:r w:rsidRPr="001C081C">
          <w:rPr>
            <w:noProof/>
            <w:webHidden/>
          </w:rPr>
          <w:instrText xml:space="preserve"> PAGEREF _Toc396945084 \h </w:instrText>
        </w:r>
        <w:r w:rsidRPr="001C081C">
          <w:rPr>
            <w:noProof/>
            <w:webHidden/>
          </w:rPr>
        </w:r>
        <w:r w:rsidRPr="001C081C">
          <w:rPr>
            <w:noProof/>
            <w:webHidden/>
          </w:rPr>
          <w:fldChar w:fldCharType="separate"/>
        </w:r>
        <w:r w:rsidR="00DC0160">
          <w:rPr>
            <w:noProof/>
            <w:webHidden/>
          </w:rPr>
          <w:t>38</w:t>
        </w:r>
        <w:r w:rsidRPr="001C081C">
          <w:rPr>
            <w:noProof/>
            <w:webHidden/>
          </w:rPr>
          <w:fldChar w:fldCharType="end"/>
        </w:r>
      </w:hyperlink>
    </w:p>
    <w:p w14:paraId="2B4E3472"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85" w:history="1">
        <w:r w:rsidRPr="001C081C">
          <w:rPr>
            <w:rStyle w:val="Hyperlink"/>
            <w:noProof/>
            <w:lang w:val="en-IE"/>
          </w:rPr>
          <w:t>Equation 5.14 - MA update rule</w:t>
        </w:r>
        <w:r w:rsidRPr="001C081C">
          <w:rPr>
            <w:noProof/>
            <w:webHidden/>
          </w:rPr>
          <w:tab/>
        </w:r>
        <w:r w:rsidRPr="001C081C">
          <w:rPr>
            <w:noProof/>
            <w:webHidden/>
          </w:rPr>
          <w:fldChar w:fldCharType="begin"/>
        </w:r>
        <w:r w:rsidRPr="001C081C">
          <w:rPr>
            <w:noProof/>
            <w:webHidden/>
          </w:rPr>
          <w:instrText xml:space="preserve"> PAGEREF _Toc396945085 \h </w:instrText>
        </w:r>
        <w:r w:rsidRPr="001C081C">
          <w:rPr>
            <w:noProof/>
            <w:webHidden/>
          </w:rPr>
        </w:r>
        <w:r w:rsidRPr="001C081C">
          <w:rPr>
            <w:noProof/>
            <w:webHidden/>
          </w:rPr>
          <w:fldChar w:fldCharType="separate"/>
        </w:r>
        <w:r w:rsidR="00DC0160">
          <w:rPr>
            <w:noProof/>
            <w:webHidden/>
          </w:rPr>
          <w:t>39</w:t>
        </w:r>
        <w:r w:rsidRPr="001C081C">
          <w:rPr>
            <w:noProof/>
            <w:webHidden/>
          </w:rPr>
          <w:fldChar w:fldCharType="end"/>
        </w:r>
      </w:hyperlink>
    </w:p>
    <w:p w14:paraId="723EB1D5"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86" w:history="1">
        <w:r w:rsidRPr="001C081C">
          <w:rPr>
            <w:rStyle w:val="Hyperlink"/>
            <w:noProof/>
            <w:lang w:val="en-IE"/>
          </w:rPr>
          <w:t>Equation 5.15 - MA evaporation rule</w:t>
        </w:r>
        <w:r w:rsidRPr="001C081C">
          <w:rPr>
            <w:noProof/>
            <w:webHidden/>
          </w:rPr>
          <w:tab/>
        </w:r>
        <w:r w:rsidRPr="001C081C">
          <w:rPr>
            <w:noProof/>
            <w:webHidden/>
          </w:rPr>
          <w:fldChar w:fldCharType="begin"/>
        </w:r>
        <w:r w:rsidRPr="001C081C">
          <w:rPr>
            <w:noProof/>
            <w:webHidden/>
          </w:rPr>
          <w:instrText xml:space="preserve"> PAGEREF _Toc396945086 \h </w:instrText>
        </w:r>
        <w:r w:rsidRPr="001C081C">
          <w:rPr>
            <w:noProof/>
            <w:webHidden/>
          </w:rPr>
        </w:r>
        <w:r w:rsidRPr="001C081C">
          <w:rPr>
            <w:noProof/>
            <w:webHidden/>
          </w:rPr>
          <w:fldChar w:fldCharType="separate"/>
        </w:r>
        <w:r w:rsidR="00DC0160">
          <w:rPr>
            <w:noProof/>
            <w:webHidden/>
          </w:rPr>
          <w:t>39</w:t>
        </w:r>
        <w:r w:rsidRPr="001C081C">
          <w:rPr>
            <w:noProof/>
            <w:webHidden/>
          </w:rPr>
          <w:fldChar w:fldCharType="end"/>
        </w:r>
      </w:hyperlink>
    </w:p>
    <w:p w14:paraId="6A392FF6"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87" w:history="1">
        <w:r w:rsidRPr="001C081C">
          <w:rPr>
            <w:rStyle w:val="Hyperlink"/>
            <w:noProof/>
            <w:lang w:val="en-IE"/>
          </w:rPr>
          <w:t>Equation 5.16 - MA initialisation rule</w:t>
        </w:r>
        <w:r w:rsidRPr="001C081C">
          <w:rPr>
            <w:noProof/>
            <w:webHidden/>
          </w:rPr>
          <w:tab/>
        </w:r>
        <w:r w:rsidRPr="001C081C">
          <w:rPr>
            <w:noProof/>
            <w:webHidden/>
          </w:rPr>
          <w:fldChar w:fldCharType="begin"/>
        </w:r>
        <w:r w:rsidRPr="001C081C">
          <w:rPr>
            <w:noProof/>
            <w:webHidden/>
          </w:rPr>
          <w:instrText xml:space="preserve"> PAGEREF _Toc396945087 \h </w:instrText>
        </w:r>
        <w:r w:rsidRPr="001C081C">
          <w:rPr>
            <w:noProof/>
            <w:webHidden/>
          </w:rPr>
        </w:r>
        <w:r w:rsidRPr="001C081C">
          <w:rPr>
            <w:noProof/>
            <w:webHidden/>
          </w:rPr>
          <w:fldChar w:fldCharType="separate"/>
        </w:r>
        <w:r w:rsidR="00DC0160">
          <w:rPr>
            <w:noProof/>
            <w:webHidden/>
          </w:rPr>
          <w:t>40</w:t>
        </w:r>
        <w:r w:rsidRPr="001C081C">
          <w:rPr>
            <w:noProof/>
            <w:webHidden/>
          </w:rPr>
          <w:fldChar w:fldCharType="end"/>
        </w:r>
      </w:hyperlink>
    </w:p>
    <w:p w14:paraId="2EF1ECAD"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88" w:history="1">
        <w:r w:rsidRPr="001C081C">
          <w:rPr>
            <w:rStyle w:val="Hyperlink"/>
            <w:noProof/>
            <w:lang w:val="en-IE"/>
          </w:rPr>
          <w:t>Equation 5.17 - MA mutation rule</w:t>
        </w:r>
        <w:r w:rsidRPr="001C081C">
          <w:rPr>
            <w:noProof/>
            <w:webHidden/>
          </w:rPr>
          <w:tab/>
        </w:r>
        <w:r w:rsidRPr="001C081C">
          <w:rPr>
            <w:noProof/>
            <w:webHidden/>
          </w:rPr>
          <w:fldChar w:fldCharType="begin"/>
        </w:r>
        <w:r w:rsidRPr="001C081C">
          <w:rPr>
            <w:noProof/>
            <w:webHidden/>
          </w:rPr>
          <w:instrText xml:space="preserve"> PAGEREF _Toc396945088 \h </w:instrText>
        </w:r>
        <w:r w:rsidRPr="001C081C">
          <w:rPr>
            <w:noProof/>
            <w:webHidden/>
          </w:rPr>
        </w:r>
        <w:r w:rsidRPr="001C081C">
          <w:rPr>
            <w:noProof/>
            <w:webHidden/>
          </w:rPr>
          <w:fldChar w:fldCharType="separate"/>
        </w:r>
        <w:r w:rsidR="00DC0160">
          <w:rPr>
            <w:noProof/>
            <w:webHidden/>
          </w:rPr>
          <w:t>41</w:t>
        </w:r>
        <w:r w:rsidRPr="001C081C">
          <w:rPr>
            <w:noProof/>
            <w:webHidden/>
          </w:rPr>
          <w:fldChar w:fldCharType="end"/>
        </w:r>
      </w:hyperlink>
    </w:p>
    <w:p w14:paraId="12116970" w14:textId="77777777" w:rsidR="001C081C" w:rsidRPr="001C081C" w:rsidRDefault="001C081C">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945089" w:history="1">
        <w:r w:rsidRPr="001C081C">
          <w:rPr>
            <w:rStyle w:val="Hyperlink"/>
            <w:noProof/>
            <w:lang w:val="en-IE"/>
          </w:rPr>
          <w:t>Equation 5.18 - λ Branching Factor</w:t>
        </w:r>
        <w:r w:rsidRPr="001C081C">
          <w:rPr>
            <w:noProof/>
            <w:webHidden/>
          </w:rPr>
          <w:tab/>
        </w:r>
        <w:r w:rsidRPr="001C081C">
          <w:rPr>
            <w:noProof/>
            <w:webHidden/>
          </w:rPr>
          <w:fldChar w:fldCharType="begin"/>
        </w:r>
        <w:r w:rsidRPr="001C081C">
          <w:rPr>
            <w:noProof/>
            <w:webHidden/>
          </w:rPr>
          <w:instrText xml:space="preserve"> PAGEREF _Toc396945089 \h </w:instrText>
        </w:r>
        <w:r w:rsidRPr="001C081C">
          <w:rPr>
            <w:noProof/>
            <w:webHidden/>
          </w:rPr>
        </w:r>
        <w:r w:rsidRPr="001C081C">
          <w:rPr>
            <w:noProof/>
            <w:webHidden/>
          </w:rPr>
          <w:fldChar w:fldCharType="separate"/>
        </w:r>
        <w:r w:rsidR="00DC0160">
          <w:rPr>
            <w:noProof/>
            <w:webHidden/>
          </w:rPr>
          <w:t>43</w:t>
        </w:r>
        <w:r w:rsidRPr="001C081C">
          <w:rPr>
            <w:noProof/>
            <w:webHidden/>
          </w:rPr>
          <w:fldChar w:fldCharType="end"/>
        </w:r>
      </w:hyperlink>
    </w:p>
    <w:p w14:paraId="67AF1030" w14:textId="77777777" w:rsidR="006945C1" w:rsidRDefault="003F5628" w:rsidP="00BB0EF5">
      <w:pPr>
        <w:pStyle w:val="Heading1"/>
        <w:numPr>
          <w:ilvl w:val="0"/>
          <w:numId w:val="0"/>
        </w:numPr>
        <w:ind w:left="720"/>
        <w:rPr>
          <w:noProof/>
        </w:rPr>
      </w:pPr>
      <w:r w:rsidRPr="001C081C">
        <w:rPr>
          <w:b w:val="0"/>
          <w:lang w:val="en-IE"/>
        </w:rPr>
        <w:lastRenderedPageBreak/>
        <w:fldChar w:fldCharType="end"/>
      </w:r>
      <w:bookmarkStart w:id="13" w:name="_Toc396914374"/>
      <w:r w:rsidR="003405FF" w:rsidRPr="0005431A">
        <w:rPr>
          <w:caps w:val="0"/>
          <w:lang w:val="en-IE"/>
        </w:rPr>
        <w:t>TABLE OF CODE LISTINGS</w:t>
      </w:r>
      <w:bookmarkEnd w:id="13"/>
      <w:r w:rsidR="00EC4062" w:rsidRPr="0005431A">
        <w:rPr>
          <w:lang w:val="en-IE"/>
        </w:rPr>
        <w:fldChar w:fldCharType="begin"/>
      </w:r>
      <w:r w:rsidR="00EC4062" w:rsidRPr="0005431A">
        <w:rPr>
          <w:lang w:val="en-IE"/>
        </w:rPr>
        <w:instrText xml:space="preserve"> TOC \h \z \c "Code Listing" </w:instrText>
      </w:r>
      <w:r w:rsidR="00EC4062" w:rsidRPr="0005431A">
        <w:rPr>
          <w:lang w:val="en-IE"/>
        </w:rPr>
        <w:fldChar w:fldCharType="separate"/>
      </w:r>
    </w:p>
    <w:p w14:paraId="420CF80D" w14:textId="77777777" w:rsidR="006945C1" w:rsidRDefault="006945C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836558" w:history="1">
        <w:r w:rsidRPr="00413DEF">
          <w:rPr>
            <w:rStyle w:val="Hyperlink"/>
            <w:noProof/>
          </w:rPr>
          <w:t>Code listing 7.1 - Pseudo code for random ant</w:t>
        </w:r>
        <w:r>
          <w:rPr>
            <w:noProof/>
            <w:webHidden/>
          </w:rPr>
          <w:tab/>
        </w:r>
        <w:r>
          <w:rPr>
            <w:noProof/>
            <w:webHidden/>
          </w:rPr>
          <w:fldChar w:fldCharType="begin"/>
        </w:r>
        <w:r>
          <w:rPr>
            <w:noProof/>
            <w:webHidden/>
          </w:rPr>
          <w:instrText xml:space="preserve"> PAGEREF _Toc396836558 \h </w:instrText>
        </w:r>
        <w:r>
          <w:rPr>
            <w:noProof/>
            <w:webHidden/>
          </w:rPr>
        </w:r>
        <w:r>
          <w:rPr>
            <w:noProof/>
            <w:webHidden/>
          </w:rPr>
          <w:fldChar w:fldCharType="separate"/>
        </w:r>
        <w:r w:rsidR="00DC0160">
          <w:rPr>
            <w:noProof/>
            <w:webHidden/>
          </w:rPr>
          <w:t>58</w:t>
        </w:r>
        <w:r>
          <w:rPr>
            <w:noProof/>
            <w:webHidden/>
          </w:rPr>
          <w:fldChar w:fldCharType="end"/>
        </w:r>
      </w:hyperlink>
    </w:p>
    <w:p w14:paraId="0694D2CF" w14:textId="77777777" w:rsidR="006945C1" w:rsidRDefault="006945C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836559" w:history="1">
        <w:r w:rsidRPr="00413DEF">
          <w:rPr>
            <w:rStyle w:val="Hyperlink"/>
            <w:noProof/>
          </w:rPr>
          <w:t>Code listing 8.1 - AntSolver Client Code</w:t>
        </w:r>
        <w:r>
          <w:rPr>
            <w:noProof/>
            <w:webHidden/>
          </w:rPr>
          <w:tab/>
        </w:r>
        <w:r>
          <w:rPr>
            <w:noProof/>
            <w:webHidden/>
          </w:rPr>
          <w:fldChar w:fldCharType="begin"/>
        </w:r>
        <w:r>
          <w:rPr>
            <w:noProof/>
            <w:webHidden/>
          </w:rPr>
          <w:instrText xml:space="preserve"> PAGEREF _Toc396836559 \h </w:instrText>
        </w:r>
        <w:r>
          <w:rPr>
            <w:noProof/>
            <w:webHidden/>
          </w:rPr>
        </w:r>
        <w:r>
          <w:rPr>
            <w:noProof/>
            <w:webHidden/>
          </w:rPr>
          <w:fldChar w:fldCharType="separate"/>
        </w:r>
        <w:r w:rsidR="00DC0160">
          <w:rPr>
            <w:noProof/>
            <w:webHidden/>
          </w:rPr>
          <w:t>64</w:t>
        </w:r>
        <w:r>
          <w:rPr>
            <w:noProof/>
            <w:webHidden/>
          </w:rPr>
          <w:fldChar w:fldCharType="end"/>
        </w:r>
      </w:hyperlink>
    </w:p>
    <w:p w14:paraId="1667F8A3" w14:textId="77777777" w:rsidR="006945C1" w:rsidRDefault="006945C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836560" w:history="1">
        <w:r w:rsidRPr="00413DEF">
          <w:rPr>
            <w:rStyle w:val="Hyperlink"/>
            <w:noProof/>
          </w:rPr>
          <w:t>Code listing 8.2 - AntSolver Ant System Solution Construction</w:t>
        </w:r>
        <w:r>
          <w:rPr>
            <w:noProof/>
            <w:webHidden/>
          </w:rPr>
          <w:tab/>
        </w:r>
        <w:r>
          <w:rPr>
            <w:noProof/>
            <w:webHidden/>
          </w:rPr>
          <w:fldChar w:fldCharType="begin"/>
        </w:r>
        <w:r>
          <w:rPr>
            <w:noProof/>
            <w:webHidden/>
          </w:rPr>
          <w:instrText xml:space="preserve"> PAGEREF _Toc396836560 \h </w:instrText>
        </w:r>
        <w:r>
          <w:rPr>
            <w:noProof/>
            <w:webHidden/>
          </w:rPr>
        </w:r>
        <w:r>
          <w:rPr>
            <w:noProof/>
            <w:webHidden/>
          </w:rPr>
          <w:fldChar w:fldCharType="separate"/>
        </w:r>
        <w:r w:rsidR="00DC0160">
          <w:rPr>
            <w:noProof/>
            <w:webHidden/>
          </w:rPr>
          <w:t>71</w:t>
        </w:r>
        <w:r>
          <w:rPr>
            <w:noProof/>
            <w:webHidden/>
          </w:rPr>
          <w:fldChar w:fldCharType="end"/>
        </w:r>
      </w:hyperlink>
    </w:p>
    <w:p w14:paraId="2DBA49DA" w14:textId="77777777" w:rsidR="006945C1" w:rsidRDefault="006945C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836561" w:history="1">
        <w:r w:rsidRPr="00413DEF">
          <w:rPr>
            <w:rStyle w:val="Hyperlink"/>
            <w:noProof/>
          </w:rPr>
          <w:t>Code listing 8.3 - AntSolver Ant System Decision Rule</w:t>
        </w:r>
        <w:r>
          <w:rPr>
            <w:noProof/>
            <w:webHidden/>
          </w:rPr>
          <w:tab/>
        </w:r>
        <w:r>
          <w:rPr>
            <w:noProof/>
            <w:webHidden/>
          </w:rPr>
          <w:fldChar w:fldCharType="begin"/>
        </w:r>
        <w:r>
          <w:rPr>
            <w:noProof/>
            <w:webHidden/>
          </w:rPr>
          <w:instrText xml:space="preserve"> PAGEREF _Toc396836561 \h </w:instrText>
        </w:r>
        <w:r>
          <w:rPr>
            <w:noProof/>
            <w:webHidden/>
          </w:rPr>
        </w:r>
        <w:r>
          <w:rPr>
            <w:noProof/>
            <w:webHidden/>
          </w:rPr>
          <w:fldChar w:fldCharType="separate"/>
        </w:r>
        <w:r w:rsidR="00DC0160">
          <w:rPr>
            <w:noProof/>
            <w:webHidden/>
          </w:rPr>
          <w:t>73</w:t>
        </w:r>
        <w:r>
          <w:rPr>
            <w:noProof/>
            <w:webHidden/>
          </w:rPr>
          <w:fldChar w:fldCharType="end"/>
        </w:r>
      </w:hyperlink>
    </w:p>
    <w:p w14:paraId="5EAFF25B" w14:textId="77777777" w:rsidR="006945C1" w:rsidRDefault="006945C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836562" w:history="1">
        <w:r w:rsidRPr="00413DEF">
          <w:rPr>
            <w:rStyle w:val="Hyperlink"/>
            <w:noProof/>
          </w:rPr>
          <w:t>Code listing 8.4 - AntSolver Elitist Ant System Pheromone Update</w:t>
        </w:r>
        <w:r>
          <w:rPr>
            <w:noProof/>
            <w:webHidden/>
          </w:rPr>
          <w:tab/>
        </w:r>
        <w:r>
          <w:rPr>
            <w:noProof/>
            <w:webHidden/>
          </w:rPr>
          <w:fldChar w:fldCharType="begin"/>
        </w:r>
        <w:r>
          <w:rPr>
            <w:noProof/>
            <w:webHidden/>
          </w:rPr>
          <w:instrText xml:space="preserve"> PAGEREF _Toc396836562 \h </w:instrText>
        </w:r>
        <w:r>
          <w:rPr>
            <w:noProof/>
            <w:webHidden/>
          </w:rPr>
        </w:r>
        <w:r>
          <w:rPr>
            <w:noProof/>
            <w:webHidden/>
          </w:rPr>
          <w:fldChar w:fldCharType="separate"/>
        </w:r>
        <w:r w:rsidR="00DC0160">
          <w:rPr>
            <w:noProof/>
            <w:webHidden/>
          </w:rPr>
          <w:t>75</w:t>
        </w:r>
        <w:r>
          <w:rPr>
            <w:noProof/>
            <w:webHidden/>
          </w:rPr>
          <w:fldChar w:fldCharType="end"/>
        </w:r>
      </w:hyperlink>
    </w:p>
    <w:p w14:paraId="1EF175D0" w14:textId="77777777" w:rsidR="006945C1" w:rsidRDefault="006945C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836563" w:history="1">
        <w:r w:rsidRPr="00413DEF">
          <w:rPr>
            <w:rStyle w:val="Hyperlink"/>
            <w:noProof/>
          </w:rPr>
          <w:t>Code listing 8.5 - AntSolver Best Worst Ant Pheromone Update Method</w:t>
        </w:r>
        <w:r>
          <w:rPr>
            <w:noProof/>
            <w:webHidden/>
          </w:rPr>
          <w:tab/>
        </w:r>
        <w:r>
          <w:rPr>
            <w:noProof/>
            <w:webHidden/>
          </w:rPr>
          <w:fldChar w:fldCharType="begin"/>
        </w:r>
        <w:r>
          <w:rPr>
            <w:noProof/>
            <w:webHidden/>
          </w:rPr>
          <w:instrText xml:space="preserve"> PAGEREF _Toc396836563 \h </w:instrText>
        </w:r>
        <w:r>
          <w:rPr>
            <w:noProof/>
            <w:webHidden/>
          </w:rPr>
        </w:r>
        <w:r>
          <w:rPr>
            <w:noProof/>
            <w:webHidden/>
          </w:rPr>
          <w:fldChar w:fldCharType="separate"/>
        </w:r>
        <w:r w:rsidR="00DC0160">
          <w:rPr>
            <w:noProof/>
            <w:webHidden/>
          </w:rPr>
          <w:t>77</w:t>
        </w:r>
        <w:r>
          <w:rPr>
            <w:noProof/>
            <w:webHidden/>
          </w:rPr>
          <w:fldChar w:fldCharType="end"/>
        </w:r>
      </w:hyperlink>
    </w:p>
    <w:p w14:paraId="30415D7E" w14:textId="77777777" w:rsidR="006945C1" w:rsidRDefault="006945C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836564" w:history="1">
        <w:r w:rsidRPr="00413DEF">
          <w:rPr>
            <w:rStyle w:val="Hyperlink"/>
            <w:noProof/>
          </w:rPr>
          <w:t>Code listing 8.6 - AntSolver ACS Decision Rule</w:t>
        </w:r>
        <w:r>
          <w:rPr>
            <w:noProof/>
            <w:webHidden/>
          </w:rPr>
          <w:tab/>
        </w:r>
        <w:r>
          <w:rPr>
            <w:noProof/>
            <w:webHidden/>
          </w:rPr>
          <w:fldChar w:fldCharType="begin"/>
        </w:r>
        <w:r>
          <w:rPr>
            <w:noProof/>
            <w:webHidden/>
          </w:rPr>
          <w:instrText xml:space="preserve"> PAGEREF _Toc396836564 \h </w:instrText>
        </w:r>
        <w:r>
          <w:rPr>
            <w:noProof/>
            <w:webHidden/>
          </w:rPr>
        </w:r>
        <w:r>
          <w:rPr>
            <w:noProof/>
            <w:webHidden/>
          </w:rPr>
          <w:fldChar w:fldCharType="separate"/>
        </w:r>
        <w:r w:rsidR="00DC0160">
          <w:rPr>
            <w:noProof/>
            <w:webHidden/>
          </w:rPr>
          <w:t>79</w:t>
        </w:r>
        <w:r>
          <w:rPr>
            <w:noProof/>
            <w:webHidden/>
          </w:rPr>
          <w:fldChar w:fldCharType="end"/>
        </w:r>
      </w:hyperlink>
    </w:p>
    <w:p w14:paraId="56AC75B3" w14:textId="77777777" w:rsidR="006945C1" w:rsidRDefault="006945C1">
      <w:pPr>
        <w:pStyle w:val="TableofFigures"/>
        <w:tabs>
          <w:tab w:val="right" w:leader="dot" w:pos="8381"/>
        </w:tabs>
        <w:rPr>
          <w:rFonts w:asciiTheme="minorHAnsi" w:eastAsiaTheme="minorEastAsia" w:hAnsiTheme="minorHAnsi" w:cstheme="minorBidi"/>
          <w:smallCaps w:val="0"/>
          <w:noProof/>
          <w:sz w:val="22"/>
          <w:szCs w:val="22"/>
          <w:lang w:val="en-IE" w:eastAsia="en-IE"/>
        </w:rPr>
      </w:pPr>
      <w:hyperlink w:anchor="_Toc396836565" w:history="1">
        <w:r w:rsidRPr="00413DEF">
          <w:rPr>
            <w:rStyle w:val="Hyperlink"/>
            <w:noProof/>
          </w:rPr>
          <w:t>Code listing 8.7 - AntSolver MA Mutation Rule</w:t>
        </w:r>
        <w:r>
          <w:rPr>
            <w:noProof/>
            <w:webHidden/>
          </w:rPr>
          <w:tab/>
        </w:r>
        <w:r>
          <w:rPr>
            <w:noProof/>
            <w:webHidden/>
          </w:rPr>
          <w:fldChar w:fldCharType="begin"/>
        </w:r>
        <w:r>
          <w:rPr>
            <w:noProof/>
            <w:webHidden/>
          </w:rPr>
          <w:instrText xml:space="preserve"> PAGEREF _Toc396836565 \h </w:instrText>
        </w:r>
        <w:r>
          <w:rPr>
            <w:noProof/>
            <w:webHidden/>
          </w:rPr>
        </w:r>
        <w:r>
          <w:rPr>
            <w:noProof/>
            <w:webHidden/>
          </w:rPr>
          <w:fldChar w:fldCharType="separate"/>
        </w:r>
        <w:r w:rsidR="00DC0160">
          <w:rPr>
            <w:noProof/>
            <w:webHidden/>
          </w:rPr>
          <w:t>80</w:t>
        </w:r>
        <w:r>
          <w:rPr>
            <w:noProof/>
            <w:webHidden/>
          </w:rPr>
          <w:fldChar w:fldCharType="end"/>
        </w:r>
      </w:hyperlink>
    </w:p>
    <w:p w14:paraId="0D6E88C1" w14:textId="25E819D2" w:rsidR="000B3C97" w:rsidRPr="004C2328" w:rsidRDefault="00EC4062" w:rsidP="004C2328">
      <w:pPr>
        <w:pStyle w:val="TableofFigures"/>
        <w:tabs>
          <w:tab w:val="right" w:leader="dot" w:pos="8381"/>
        </w:tabs>
        <w:rPr>
          <w:rFonts w:asciiTheme="minorHAnsi" w:eastAsiaTheme="minorEastAsia" w:hAnsiTheme="minorHAnsi" w:cstheme="minorBidi"/>
          <w:smallCaps w:val="0"/>
          <w:noProof/>
          <w:sz w:val="22"/>
          <w:szCs w:val="22"/>
          <w:lang w:val="en-IE" w:eastAsia="en-IE"/>
        </w:rPr>
        <w:sectPr w:rsidR="000B3C97" w:rsidRPr="004C2328" w:rsidSect="000158E9">
          <w:headerReference w:type="default" r:id="rId13"/>
          <w:footerReference w:type="default" r:id="rId14"/>
          <w:type w:val="continuous"/>
          <w:pgSz w:w="11906" w:h="16838"/>
          <w:pgMar w:top="1418" w:right="1701" w:bottom="1418" w:left="1814" w:header="720" w:footer="720" w:gutter="0"/>
          <w:pgNumType w:fmt="lowerRoman" w:start="1"/>
          <w:cols w:space="720"/>
        </w:sectPr>
      </w:pPr>
      <w:r w:rsidRPr="0005431A">
        <w:rPr>
          <w:lang w:val="en-IE"/>
        </w:rPr>
        <w:fldChar w:fldCharType="end"/>
      </w:r>
      <w:bookmarkEnd w:id="10"/>
    </w:p>
    <w:p w14:paraId="64810231" w14:textId="138B6E67" w:rsidR="00BC14F3" w:rsidRPr="00CD24C8" w:rsidRDefault="00E85AC9" w:rsidP="00BB0EF5">
      <w:pPr>
        <w:pStyle w:val="Heading1"/>
      </w:pPr>
      <w:r w:rsidRPr="00CD24C8">
        <w:lastRenderedPageBreak/>
        <w:tab/>
      </w:r>
      <w:bookmarkStart w:id="14" w:name="_Toc396914375"/>
      <w:r w:rsidR="00BC14F3" w:rsidRPr="00CD24C8">
        <w:t>Introduction</w:t>
      </w:r>
      <w:r w:rsidR="00664C58">
        <w:softHyphen/>
      </w:r>
      <w:bookmarkEnd w:id="14"/>
    </w:p>
    <w:p w14:paraId="443E06D7" w14:textId="5D3BCE4E" w:rsidR="007B4C9C" w:rsidRPr="0005431A" w:rsidRDefault="002C5180" w:rsidP="00BC14F3">
      <w:pPr>
        <w:rPr>
          <w:lang w:val="en-IE"/>
        </w:rPr>
      </w:pPr>
      <w:r w:rsidRPr="0005431A">
        <w:rPr>
          <w:lang w:val="en-IE"/>
        </w:rPr>
        <w:t>In various areas of computer science and robotics, there is always a need to design intelligent system</w:t>
      </w:r>
      <w:r w:rsidR="00A33D36" w:rsidRPr="0005431A">
        <w:rPr>
          <w:lang w:val="en-IE"/>
        </w:rPr>
        <w:t>s</w:t>
      </w:r>
      <w:r w:rsidRPr="0005431A">
        <w:rPr>
          <w:lang w:val="en-IE"/>
        </w:rPr>
        <w:t xml:space="preserve"> capable of performing complex tasks with the help of self-organised autonomous components which are distributed and have no central control</w:t>
      </w:r>
      <w:r w:rsidR="00D25277" w:rsidRPr="0005431A">
        <w:rPr>
          <w:lang w:val="en-IE"/>
        </w:rPr>
        <w:t>.</w:t>
      </w:r>
      <w:r w:rsidRPr="0005431A">
        <w:rPr>
          <w:lang w:val="en-IE"/>
        </w:rPr>
        <w:t xml:space="preserve"> </w:t>
      </w:r>
      <w:r w:rsidR="00D25277" w:rsidRPr="0005431A">
        <w:rPr>
          <w:lang w:val="en-IE"/>
        </w:rPr>
        <w:t>M</w:t>
      </w:r>
      <w:r w:rsidRPr="0005431A">
        <w:rPr>
          <w:lang w:val="en-IE"/>
        </w:rPr>
        <w:t>any researchers have been inspired by the collective behaviour of gr</w:t>
      </w:r>
      <w:r w:rsidR="0048092C" w:rsidRPr="0005431A">
        <w:rPr>
          <w:lang w:val="en-IE"/>
        </w:rPr>
        <w:t>oups of animals like schools of</w:t>
      </w:r>
      <w:r w:rsidRPr="0005431A">
        <w:rPr>
          <w:lang w:val="en-IE"/>
        </w:rPr>
        <w:t xml:space="preserve"> fish, flocks of birds and social insects, including ants, bees, and termites</w:t>
      </w:r>
      <w:r w:rsidR="00A33D36" w:rsidRPr="0005431A">
        <w:rPr>
          <w:lang w:val="en-IE"/>
        </w:rPr>
        <w:t>.</w:t>
      </w:r>
      <w:r w:rsidRPr="0005431A">
        <w:rPr>
          <w:lang w:val="en-IE"/>
        </w:rPr>
        <w:t xml:space="preserve"> </w:t>
      </w:r>
      <w:r w:rsidR="007B4C9C" w:rsidRPr="0005431A">
        <w:rPr>
          <w:lang w:val="en-IE"/>
        </w:rPr>
        <w:t>The ability</w:t>
      </w:r>
      <w:r w:rsidR="00B65EB6" w:rsidRPr="0005431A">
        <w:rPr>
          <w:lang w:val="en-IE"/>
        </w:rPr>
        <w:t xml:space="preserve"> of</w:t>
      </w:r>
      <w:r w:rsidR="007B4C9C" w:rsidRPr="0005431A">
        <w:rPr>
          <w:lang w:val="en-IE"/>
        </w:rPr>
        <w:t xml:space="preserve"> swarms to survive and solve complex tasks such as predator invasion and path finding</w:t>
      </w:r>
      <w:r w:rsidR="0048092C" w:rsidRPr="0005431A">
        <w:rPr>
          <w:lang w:val="en-IE"/>
        </w:rPr>
        <w:t xml:space="preserve">, </w:t>
      </w:r>
      <w:r w:rsidR="00B65EB6" w:rsidRPr="0005431A">
        <w:rPr>
          <w:lang w:val="en-IE"/>
        </w:rPr>
        <w:t xml:space="preserve">while </w:t>
      </w:r>
      <w:r w:rsidR="00B9259C" w:rsidRPr="0005431A">
        <w:rPr>
          <w:lang w:val="en-IE"/>
        </w:rPr>
        <w:t>being made up</w:t>
      </w:r>
      <w:r w:rsidR="00B65EB6" w:rsidRPr="0005431A">
        <w:rPr>
          <w:lang w:val="en-IE"/>
        </w:rPr>
        <w:t xml:space="preserve"> of </w:t>
      </w:r>
      <w:r w:rsidR="007B4C9C" w:rsidRPr="0005431A">
        <w:rPr>
          <w:lang w:val="en-IE"/>
        </w:rPr>
        <w:t xml:space="preserve">simple creatures </w:t>
      </w:r>
      <w:r w:rsidR="00B65EB6" w:rsidRPr="0005431A">
        <w:rPr>
          <w:lang w:val="en-IE"/>
        </w:rPr>
        <w:t>with</w:t>
      </w:r>
      <w:r w:rsidR="007B4C9C" w:rsidRPr="0005431A">
        <w:rPr>
          <w:lang w:val="en-IE"/>
        </w:rPr>
        <w:t xml:space="preserve"> limited capabilities</w:t>
      </w:r>
      <w:r w:rsidR="008F262A" w:rsidRPr="0005431A">
        <w:rPr>
          <w:lang w:val="en-IE"/>
        </w:rPr>
        <w:t xml:space="preserve"> (ants </w:t>
      </w:r>
      <w:r w:rsidR="00F95D74" w:rsidRPr="0005431A">
        <w:rPr>
          <w:lang w:val="en-IE"/>
        </w:rPr>
        <w:t>have</w:t>
      </w:r>
      <w:r w:rsidR="008F262A" w:rsidRPr="0005431A">
        <w:rPr>
          <w:lang w:val="en-IE"/>
        </w:rPr>
        <w:t xml:space="preserve"> limited eyesight)</w:t>
      </w:r>
      <w:r w:rsidR="007B4C9C" w:rsidRPr="0005431A">
        <w:rPr>
          <w:lang w:val="en-IE"/>
        </w:rPr>
        <w:t xml:space="preserve"> is of particular interest to computer algorithm designers</w:t>
      </w:r>
      <w:r w:rsidR="007B4C9C" w:rsidRPr="0005431A">
        <w:rPr>
          <w:rStyle w:val="QuoteChar"/>
          <w:lang w:val="en-IE"/>
        </w:rPr>
        <w:t xml:space="preserve">. </w:t>
      </w:r>
      <w:r w:rsidRPr="0005431A">
        <w:rPr>
          <w:lang w:val="en-IE"/>
        </w:rPr>
        <w:t>Various algorithms have been designed for distributing problems based on the intelligen</w:t>
      </w:r>
      <w:r w:rsidR="00A33D36" w:rsidRPr="0005431A">
        <w:rPr>
          <w:lang w:val="en-IE"/>
        </w:rPr>
        <w:t>t</w:t>
      </w:r>
      <w:r w:rsidRPr="0005431A">
        <w:rPr>
          <w:lang w:val="en-IE"/>
        </w:rPr>
        <w:t xml:space="preserve"> behaviour of swarms leading </w:t>
      </w:r>
      <w:r w:rsidR="007B4C9C" w:rsidRPr="0005431A">
        <w:rPr>
          <w:lang w:val="en-IE"/>
        </w:rPr>
        <w:t>to a paradigm</w:t>
      </w:r>
      <w:r w:rsidRPr="0005431A">
        <w:rPr>
          <w:lang w:val="en-IE"/>
        </w:rPr>
        <w:t xml:space="preserve"> known as s</w:t>
      </w:r>
      <w:r w:rsidR="00BC14F3" w:rsidRPr="0005431A">
        <w:rPr>
          <w:lang w:val="en-IE"/>
        </w:rPr>
        <w:t xml:space="preserve">warm intelligence </w:t>
      </w:r>
      <w:r w:rsidR="00486CBE" w:rsidRPr="0005431A">
        <w:rPr>
          <w:lang w:val="en-IE"/>
        </w:rPr>
        <w:fldChar w:fldCharType="begin"/>
      </w:r>
      <w:r w:rsidR="00486CBE" w:rsidRPr="0005431A">
        <w:rPr>
          <w:lang w:val="en-IE"/>
        </w:rPr>
        <w:instrText xml:space="preserve"> ADDIN ZOTERO_ITEM CSL_CITATION {"citationID":"2k7fc7a4uq","properties":{"formattedCitation":"(Reynolds, 1987)","plainCitation":"(Reynolds, 1987)"},"citationItems":[{"id":423,"uris":["http://zotero.org/users/1680862/items/JD7XDACS"],"uri":["http://zotero.org/users/1680862/items/JD7XDACS"],"itemData":{"id":423,"type":"paper-conference","title":"Flocks, Herds and Schools: A Distributed Behavioral Model","container-title":"Proceedings of the 14th Annual Conference on Computer Graphics and Interactive Techniques","collection-title":"SIGGRAPH '87","publisher":"ACM","publisher-place":"New York, NY, USA","page":"25–34","source":"ACM Digital Library","event-place":"New York, NY, USA","abstract":"The aggregate motion of a flock of birds, a herd of land animals, or a school of fish is a beautiful and familiar part of the natural world. But this type of complex motion is rarely seen in computer animation. This paper explores an approach based on simulation as an alternative to scripting the paths of each bird individually. The simulated flock is an elaboration of a particle systems, with the simulated birds being the particles. The aggregate motion of the simulated flock is created by a distributed behavioral model much like that at work in a natural flock; the birds choose their own course. Each simulated bird is implemented as an independent actor that navigates according to its local perception of the dynamic environment, the laws of simulated physics that rule its motion, and a set of behaviors programmed into it by the \"animator.\" The aggregate motion of the simulated flock is the result of the dense interaction of the relatively simple behaviors of the individual simulated birds.","URL":"http://doi.acm.org/10.1145/37401.37406","DOI":"10.1145/37401.37406","ISBN":"0-89791-227-6","shortTitle":"Flocks, Herds and Schools","author":[{"family":"Reynolds","given":"Craig W."}],"issued":{"date-parts":[["1987"]]},"accessed":{"date-parts":[["2014",5,3]]}}}],"schema":"https://github.com/citation-style-language/schema/raw/master/csl-citation.json"} </w:instrText>
      </w:r>
      <w:r w:rsidR="00486CBE" w:rsidRPr="0005431A">
        <w:rPr>
          <w:lang w:val="en-IE"/>
        </w:rPr>
        <w:fldChar w:fldCharType="separate"/>
      </w:r>
      <w:r w:rsidR="00486CBE" w:rsidRPr="0005431A">
        <w:rPr>
          <w:lang w:val="en-IE"/>
        </w:rPr>
        <w:t>(Reynolds, 1987)</w:t>
      </w:r>
      <w:r w:rsidR="00486CBE" w:rsidRPr="0005431A">
        <w:rPr>
          <w:lang w:val="en-IE"/>
        </w:rPr>
        <w:fldChar w:fldCharType="end"/>
      </w:r>
      <w:r w:rsidR="00A33D36" w:rsidRPr="0005431A">
        <w:rPr>
          <w:lang w:val="en-IE"/>
        </w:rPr>
        <w:t>.</w:t>
      </w:r>
    </w:p>
    <w:p w14:paraId="1A99354F" w14:textId="77777777" w:rsidR="007B4C9C" w:rsidRPr="0005431A" w:rsidRDefault="007B4C9C" w:rsidP="00BC14F3">
      <w:pPr>
        <w:rPr>
          <w:lang w:val="en-IE"/>
        </w:rPr>
      </w:pPr>
    </w:p>
    <w:p w14:paraId="029ECAF4" w14:textId="35742387" w:rsidR="006161B2" w:rsidRPr="0005431A" w:rsidRDefault="007B4C9C" w:rsidP="00973D41">
      <w:pPr>
        <w:rPr>
          <w:lang w:val="en-IE"/>
        </w:rPr>
      </w:pPr>
      <w:r w:rsidRPr="0005431A">
        <w:rPr>
          <w:lang w:val="en-IE"/>
        </w:rPr>
        <w:t xml:space="preserve">Swarm intelligence </w:t>
      </w:r>
      <w:r w:rsidR="00BC14F3" w:rsidRPr="0005431A">
        <w:rPr>
          <w:lang w:val="en-IE"/>
        </w:rPr>
        <w:t xml:space="preserve">can be defined as the collective behaviour of </w:t>
      </w:r>
      <w:r w:rsidR="00B9259C" w:rsidRPr="0005431A">
        <w:rPr>
          <w:lang w:val="en-IE"/>
        </w:rPr>
        <w:t xml:space="preserve">artificial or natural </w:t>
      </w:r>
      <w:r w:rsidR="00BC14F3" w:rsidRPr="0005431A">
        <w:rPr>
          <w:lang w:val="en-IE"/>
        </w:rPr>
        <w:t>decentralised self-organising system</w:t>
      </w:r>
      <w:r w:rsidR="00B9259C" w:rsidRPr="0005431A">
        <w:rPr>
          <w:lang w:val="en-IE"/>
        </w:rPr>
        <w:t>s.</w:t>
      </w:r>
      <w:r w:rsidR="00BC14F3" w:rsidRPr="0005431A">
        <w:rPr>
          <w:lang w:val="en-IE"/>
        </w:rPr>
        <w:t xml:space="preserve"> </w:t>
      </w:r>
      <w:r w:rsidRPr="0005431A">
        <w:rPr>
          <w:lang w:val="en-IE"/>
        </w:rPr>
        <w:t>Swarm intelligence is generally simpler and more flexible than traditional algorithms at solving very complex problems and can solve many real-world problems. Among the most popular swarm intelligence algorithms is ant colony optimisation (ACO) these algorithms are known as meta-heuristic algorithms</w:t>
      </w:r>
      <w:r w:rsidR="006161B2" w:rsidRPr="0005431A">
        <w:rPr>
          <w:lang w:val="en-IE"/>
        </w:rPr>
        <w:t xml:space="preserve"> </w:t>
      </w:r>
      <w:r w:rsidR="006161B2" w:rsidRPr="0005431A">
        <w:rPr>
          <w:lang w:val="en-IE"/>
        </w:rPr>
        <w:fldChar w:fldCharType="begin"/>
      </w:r>
      <w:r w:rsidR="006161B2" w:rsidRPr="0005431A">
        <w:rPr>
          <w:lang w:val="en-IE"/>
        </w:rPr>
        <w:instrText xml:space="preserve"> ADDIN ZOTERO_ITEM CSL_CITATION {"citationID":"sRVBoah4","properties":{"formattedCitation":"(Beni and Wang, 1993)","plainCitation":"(Beni and Wang, 1993)"},"citationItems":[{"id":346,"uris":["http://zotero.org/users/1680862/items/E7JKNFF3"],"uri":["http://zotero.org/users/1680862/items/E7JKNFF3"],"itemData":{"id":346,"type":"chapter","title":"Swarm Intelligence in Cellular Robotic Systems","container-title":"Robots and Biological Systems: Towards a New Bionics?","collection-title":"NATO ASI Series","collection-number":"102","publisher":"Springer Berlin Heidelberg","page":"703-712","source":"link.springer.com","abstract":"Cellular Robotic Systems are capable of ’intelligent* behavior. The meaning of this intelligence is analyzed in the paper. We define robot intelligence and robot system intelligence in terms of unpredictability of improbable behavior. The concept of unpredictability is analyzed in relation to (1) statistical unpredictability, (2) inaccessibility, (3) undecidability, (4) intractability, and (5) non-representability. We argue that the latter two type of unpredictability, when exhibited by systems capable of producing order, can result in a non-trivial, different form of intelligent behavior (Swarm Intelligence). Engineering problems related to Swarm Intelligence are mentioned in relation to Cellular Robotic Systems which consist of collections of autonomous, non-synchronized, non-intelligent robots cooperating to achieve global tasks.","URL":"http://link.springer.com/chapter/10.1007/978-3-642-58069-7_38","ISBN":"978-3-642-63461-1, 978-3-642-58069-7","language":"en","author":[{"family":"Beni","given":"Gerardo"},{"family":"Wang","given":"Jing"}],"editor":[{"family":"Dario","given":"Paolo"},{"family":"Sandini","given":"Giulio"},{"family":"Aebischer","given":"Patrick"}],"issued":{"date-parts":[["1993",1,1]]},"accessed":{"date-parts":[["2014",4,23]]}}}],"schema":"https://github.com/citation-style-language/schema/raw/master/csl-citation.json"} </w:instrText>
      </w:r>
      <w:r w:rsidR="006161B2" w:rsidRPr="0005431A">
        <w:rPr>
          <w:lang w:val="en-IE"/>
        </w:rPr>
        <w:fldChar w:fldCharType="separate"/>
      </w:r>
      <w:r w:rsidR="006161B2" w:rsidRPr="0005431A">
        <w:rPr>
          <w:lang w:val="en-IE"/>
        </w:rPr>
        <w:t>(Beni and Wang, 1993)</w:t>
      </w:r>
      <w:r w:rsidR="006161B2" w:rsidRPr="0005431A">
        <w:rPr>
          <w:lang w:val="en-IE"/>
        </w:rPr>
        <w:fldChar w:fldCharType="end"/>
      </w:r>
      <w:r w:rsidR="00B9259C" w:rsidRPr="0005431A">
        <w:rPr>
          <w:lang w:val="en-IE"/>
        </w:rPr>
        <w:t>.</w:t>
      </w:r>
    </w:p>
    <w:p w14:paraId="20DCAF69" w14:textId="77777777" w:rsidR="006161B2" w:rsidRPr="0005431A" w:rsidRDefault="006161B2" w:rsidP="00973D41">
      <w:pPr>
        <w:rPr>
          <w:lang w:val="en-IE"/>
        </w:rPr>
      </w:pPr>
    </w:p>
    <w:p w14:paraId="4D420E89" w14:textId="113C94D1" w:rsidR="006161B2" w:rsidRPr="0005431A" w:rsidRDefault="00BC14F3" w:rsidP="00973D41">
      <w:pPr>
        <w:rPr>
          <w:lang w:val="en-IE"/>
        </w:rPr>
      </w:pPr>
      <w:r w:rsidRPr="0005431A">
        <w:rPr>
          <w:lang w:val="en-IE"/>
        </w:rPr>
        <w:t>Ant</w:t>
      </w:r>
      <w:r w:rsidR="00154671">
        <w:rPr>
          <w:lang w:val="en-IE"/>
        </w:rPr>
        <w:t xml:space="preserve"> colony</w:t>
      </w:r>
      <w:r w:rsidRPr="0005431A">
        <w:rPr>
          <w:lang w:val="en-IE"/>
        </w:rPr>
        <w:t xml:space="preserve"> optimisation is a section of swarm intelligence in which researchers study the behaviour of </w:t>
      </w:r>
      <w:r w:rsidR="007B4C9C" w:rsidRPr="0005431A">
        <w:rPr>
          <w:lang w:val="en-IE"/>
        </w:rPr>
        <w:t>ants</w:t>
      </w:r>
      <w:r w:rsidRPr="0005431A">
        <w:rPr>
          <w:lang w:val="en-IE"/>
        </w:rPr>
        <w:t>.</w:t>
      </w:r>
      <w:r w:rsidR="006D2B5C">
        <w:rPr>
          <w:lang w:val="en-IE"/>
        </w:rPr>
        <w:t xml:space="preserve"> Sim and Sun</w:t>
      </w:r>
      <w:r w:rsidR="006D2B5C" w:rsidRPr="006D2B5C">
        <w:rPr>
          <w:lang w:val="en-IE"/>
        </w:rPr>
        <w:t xml:space="preserve"> </w:t>
      </w:r>
      <w:r w:rsidR="006D2B5C">
        <w:rPr>
          <w:lang w:val="en-IE"/>
        </w:rPr>
        <w:t>(</w:t>
      </w:r>
      <w:r w:rsidR="006D2B5C" w:rsidRPr="006D2B5C">
        <w:rPr>
          <w:lang w:val="en-IE"/>
        </w:rPr>
        <w:t>2003</w:t>
      </w:r>
      <w:r w:rsidR="006D2B5C">
        <w:rPr>
          <w:lang w:val="en-IE"/>
        </w:rPr>
        <w:t>, p. 1) state</w:t>
      </w:r>
      <w:r w:rsidRPr="0005431A">
        <w:rPr>
          <w:lang w:val="en-IE"/>
        </w:rPr>
        <w:t xml:space="preserve"> </w:t>
      </w:r>
      <w:r w:rsidRPr="0005431A">
        <w:rPr>
          <w:rStyle w:val="QuoteChar"/>
          <w:lang w:val="en-IE"/>
        </w:rPr>
        <w:t>“Ants are able to discover the shortest path to a food source and share this information with other ants”</w:t>
      </w:r>
      <w:r w:rsidR="006D2B5C">
        <w:rPr>
          <w:lang w:val="en-IE"/>
        </w:rPr>
        <w:t>.</w:t>
      </w:r>
    </w:p>
    <w:p w14:paraId="7A3481DF" w14:textId="77777777" w:rsidR="006161B2" w:rsidRPr="0005431A" w:rsidRDefault="006161B2" w:rsidP="00973D41">
      <w:pPr>
        <w:rPr>
          <w:lang w:val="en-IE"/>
        </w:rPr>
      </w:pPr>
    </w:p>
    <w:p w14:paraId="4B673BA0" w14:textId="20A98BEE" w:rsidR="00264FE7" w:rsidRPr="0005431A" w:rsidRDefault="003B55EB" w:rsidP="00973D41">
      <w:pPr>
        <w:rPr>
          <w:lang w:val="en-IE"/>
        </w:rPr>
      </w:pPr>
      <w:r w:rsidRPr="0005431A">
        <w:rPr>
          <w:lang w:val="en-IE"/>
        </w:rPr>
        <w:t>These algorithms</w:t>
      </w:r>
      <w:r w:rsidR="00973D41" w:rsidRPr="0005431A">
        <w:rPr>
          <w:lang w:val="en-IE"/>
        </w:rPr>
        <w:t xml:space="preserve"> </w:t>
      </w:r>
      <w:r w:rsidR="00A61579">
        <w:rPr>
          <w:lang w:val="en-IE"/>
        </w:rPr>
        <w:t>have</w:t>
      </w:r>
      <w:r w:rsidR="00973D41" w:rsidRPr="0005431A">
        <w:rPr>
          <w:lang w:val="en-IE"/>
        </w:rPr>
        <w:t xml:space="preserve"> been well researched and variations developed such as Ant System, Elitist Ant System, Ranked Ant System, Best-Worst Ant System, Min-Max Ant System and </w:t>
      </w:r>
      <w:r w:rsidR="00A61579">
        <w:rPr>
          <w:lang w:val="en-IE"/>
        </w:rPr>
        <w:t>Ant C</w:t>
      </w:r>
      <w:r w:rsidR="00973D41" w:rsidRPr="0005431A">
        <w:rPr>
          <w:lang w:val="en-IE"/>
        </w:rPr>
        <w:t xml:space="preserve">olony System </w:t>
      </w:r>
      <w:r w:rsidR="006161B2" w:rsidRPr="0005431A">
        <w:rPr>
          <w:lang w:val="en-IE"/>
        </w:rPr>
        <w:fldChar w:fldCharType="begin"/>
      </w:r>
      <w:r w:rsidR="006161B2" w:rsidRPr="0005431A">
        <w:rPr>
          <w:lang w:val="en-IE"/>
        </w:rPr>
        <w:instrText xml:space="preserve"> ADDIN ZOTERO_ITEM CSL_CITATION {"citationID":"1p6399u41o","properties":{"formattedCitation":"(Dorigo and Socha, 2006a)","plainCitation":"(Dorigo and Socha, 2006a)"},"citationItems":[{"id":501,"uris":["http://zotero.org/users/1680862/items/8J7NJPFZ"],"uri":["http://zotero.org/users/1680862/items/8J7NJPFZ"],"itemData":{"id":501,"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006161B2" w:rsidRPr="0005431A">
        <w:rPr>
          <w:lang w:val="en-IE"/>
        </w:rPr>
        <w:fldChar w:fldCharType="separate"/>
      </w:r>
      <w:r w:rsidR="006161B2" w:rsidRPr="0005431A">
        <w:rPr>
          <w:lang w:val="en-IE"/>
        </w:rPr>
        <w:t>(Dorigo and Socha, 2006)</w:t>
      </w:r>
      <w:r w:rsidR="006161B2" w:rsidRPr="0005431A">
        <w:rPr>
          <w:lang w:val="en-IE"/>
        </w:rPr>
        <w:fldChar w:fldCharType="end"/>
      </w:r>
      <w:r w:rsidR="006161B2" w:rsidRPr="0005431A">
        <w:rPr>
          <w:lang w:val="en-IE"/>
        </w:rPr>
        <w:t>.</w:t>
      </w:r>
    </w:p>
    <w:p w14:paraId="52674D74" w14:textId="77777777" w:rsidR="00216832" w:rsidRPr="0005431A" w:rsidRDefault="00216832" w:rsidP="00BC14F3">
      <w:pPr>
        <w:rPr>
          <w:lang w:val="en-IE"/>
        </w:rPr>
      </w:pPr>
    </w:p>
    <w:p w14:paraId="60133D4C" w14:textId="1F5574DA" w:rsidR="006161B2" w:rsidRPr="0005431A" w:rsidRDefault="0048092C" w:rsidP="006161B2">
      <w:pPr>
        <w:rPr>
          <w:lang w:val="en-IE"/>
        </w:rPr>
      </w:pPr>
      <w:r w:rsidRPr="0005431A">
        <w:rPr>
          <w:lang w:val="en-IE"/>
        </w:rPr>
        <w:t>T</w:t>
      </w:r>
      <w:r w:rsidR="00BC14F3" w:rsidRPr="0005431A">
        <w:rPr>
          <w:lang w:val="en-IE"/>
        </w:rPr>
        <w:t>his dissertation investigate</w:t>
      </w:r>
      <w:r w:rsidRPr="0005431A">
        <w:rPr>
          <w:lang w:val="en-IE"/>
        </w:rPr>
        <w:t>s</w:t>
      </w:r>
      <w:r w:rsidR="00BC14F3" w:rsidRPr="0005431A">
        <w:rPr>
          <w:lang w:val="en-IE"/>
        </w:rPr>
        <w:t xml:space="preserve"> </w:t>
      </w:r>
      <w:r w:rsidR="00154671">
        <w:rPr>
          <w:lang w:val="en-IE"/>
        </w:rPr>
        <w:t xml:space="preserve">these </w:t>
      </w:r>
      <w:r w:rsidR="00BC14F3" w:rsidRPr="0005431A">
        <w:rPr>
          <w:lang w:val="en-IE"/>
        </w:rPr>
        <w:t>five different variants of</w:t>
      </w:r>
      <w:r w:rsidR="00216832" w:rsidRPr="0005431A">
        <w:rPr>
          <w:lang w:val="en-IE"/>
        </w:rPr>
        <w:t xml:space="preserve"> the</w:t>
      </w:r>
      <w:r w:rsidRPr="0005431A">
        <w:rPr>
          <w:lang w:val="en-IE"/>
        </w:rPr>
        <w:t xml:space="preserve"> Ant </w:t>
      </w:r>
      <w:r w:rsidR="00154671">
        <w:rPr>
          <w:lang w:val="en-IE"/>
        </w:rPr>
        <w:t xml:space="preserve">Colony </w:t>
      </w:r>
      <w:r w:rsidRPr="0005431A">
        <w:rPr>
          <w:lang w:val="en-IE"/>
        </w:rPr>
        <w:t>O</w:t>
      </w:r>
      <w:r w:rsidR="00BC14F3" w:rsidRPr="0005431A">
        <w:rPr>
          <w:lang w:val="en-IE"/>
        </w:rPr>
        <w:t>ptimisation algorithm</w:t>
      </w:r>
      <w:r w:rsidR="00154671">
        <w:rPr>
          <w:lang w:val="en-IE"/>
        </w:rPr>
        <w:t>s</w:t>
      </w:r>
      <w:r w:rsidR="004F1221" w:rsidRPr="0005431A">
        <w:rPr>
          <w:lang w:val="en-IE"/>
        </w:rPr>
        <w:t>,</w:t>
      </w:r>
      <w:r w:rsidR="00BC14F3" w:rsidRPr="0005431A">
        <w:rPr>
          <w:lang w:val="en-IE"/>
        </w:rPr>
        <w:t xml:space="preserve"> </w:t>
      </w:r>
      <w:r w:rsidRPr="0005431A">
        <w:rPr>
          <w:lang w:val="en-IE"/>
        </w:rPr>
        <w:t>t</w:t>
      </w:r>
      <w:r w:rsidR="00154671">
        <w:rPr>
          <w:lang w:val="en-IE"/>
        </w:rPr>
        <w:t>he g</w:t>
      </w:r>
      <w:r w:rsidR="00216832" w:rsidRPr="0005431A">
        <w:rPr>
          <w:lang w:val="en-IE"/>
        </w:rPr>
        <w:t>e</w:t>
      </w:r>
      <w:r w:rsidR="00154671">
        <w:rPr>
          <w:lang w:val="en-IE"/>
        </w:rPr>
        <w:t>netic a</w:t>
      </w:r>
      <w:r w:rsidR="00216832" w:rsidRPr="0005431A">
        <w:rPr>
          <w:lang w:val="en-IE"/>
        </w:rPr>
        <w:t>lgorithm</w:t>
      </w:r>
      <w:r w:rsidR="004F1221" w:rsidRPr="0005431A">
        <w:rPr>
          <w:lang w:val="en-IE"/>
        </w:rPr>
        <w:t xml:space="preserve">, </w:t>
      </w:r>
      <w:r w:rsidR="00154671">
        <w:rPr>
          <w:lang w:val="en-IE"/>
        </w:rPr>
        <w:t>b</w:t>
      </w:r>
      <w:r w:rsidR="00043D3C" w:rsidRPr="0005431A">
        <w:rPr>
          <w:lang w:val="en-IE"/>
        </w:rPr>
        <w:t>rute</w:t>
      </w:r>
      <w:r w:rsidR="00216832" w:rsidRPr="0005431A">
        <w:rPr>
          <w:lang w:val="en-IE"/>
        </w:rPr>
        <w:t xml:space="preserve"> </w:t>
      </w:r>
      <w:r w:rsidR="00154671">
        <w:rPr>
          <w:lang w:val="en-IE"/>
        </w:rPr>
        <w:t>f</w:t>
      </w:r>
      <w:r w:rsidR="00216832" w:rsidRPr="0005431A">
        <w:rPr>
          <w:lang w:val="en-IE"/>
        </w:rPr>
        <w:t xml:space="preserve">orce </w:t>
      </w:r>
      <w:r w:rsidR="004F1221" w:rsidRPr="0005431A">
        <w:rPr>
          <w:lang w:val="en-IE"/>
        </w:rPr>
        <w:t>algorithm</w:t>
      </w:r>
      <w:r w:rsidR="00216832" w:rsidRPr="0005431A">
        <w:rPr>
          <w:lang w:val="en-IE"/>
        </w:rPr>
        <w:t xml:space="preserve"> </w:t>
      </w:r>
      <w:r w:rsidRPr="0005431A">
        <w:rPr>
          <w:lang w:val="en-IE"/>
        </w:rPr>
        <w:t xml:space="preserve">and introduce the </w:t>
      </w:r>
      <w:r w:rsidR="00154671">
        <w:rPr>
          <w:lang w:val="en-IE"/>
        </w:rPr>
        <w:t>m</w:t>
      </w:r>
      <w:r w:rsidRPr="0005431A">
        <w:rPr>
          <w:lang w:val="en-IE"/>
        </w:rPr>
        <w:t xml:space="preserve">utated </w:t>
      </w:r>
      <w:r w:rsidR="00A61579">
        <w:rPr>
          <w:lang w:val="en-IE"/>
        </w:rPr>
        <w:t>a</w:t>
      </w:r>
      <w:r w:rsidR="00A61579" w:rsidRPr="0005431A">
        <w:rPr>
          <w:lang w:val="en-IE"/>
        </w:rPr>
        <w:t>nt and</w:t>
      </w:r>
      <w:r w:rsidR="00216832" w:rsidRPr="0005431A">
        <w:rPr>
          <w:lang w:val="en-IE"/>
        </w:rPr>
        <w:t xml:space="preserve"> </w:t>
      </w:r>
      <w:r w:rsidR="00154671">
        <w:rPr>
          <w:lang w:val="en-IE"/>
        </w:rPr>
        <w:t>r</w:t>
      </w:r>
      <w:r w:rsidRPr="0005431A">
        <w:rPr>
          <w:lang w:val="en-IE"/>
        </w:rPr>
        <w:t>a</w:t>
      </w:r>
      <w:r w:rsidR="00154671">
        <w:rPr>
          <w:lang w:val="en-IE"/>
        </w:rPr>
        <w:t xml:space="preserve">ndom </w:t>
      </w:r>
      <w:r w:rsidR="00A61579">
        <w:rPr>
          <w:lang w:val="en-IE"/>
        </w:rPr>
        <w:t>a</w:t>
      </w:r>
      <w:r w:rsidR="00A61579" w:rsidRPr="0005431A">
        <w:rPr>
          <w:lang w:val="en-IE"/>
        </w:rPr>
        <w:t>nt and</w:t>
      </w:r>
      <w:r w:rsidR="00216832" w:rsidRPr="0005431A">
        <w:rPr>
          <w:lang w:val="en-IE"/>
        </w:rPr>
        <w:t xml:space="preserve"> present a framework written in C++ to demonstrate.</w:t>
      </w:r>
      <w:bookmarkStart w:id="15" w:name="_Toc39552758"/>
    </w:p>
    <w:p w14:paraId="5D236480" w14:textId="79CB2A91" w:rsidR="00BC14F3" w:rsidRPr="0005431A" w:rsidRDefault="00E85AC9" w:rsidP="001A79D9">
      <w:pPr>
        <w:pStyle w:val="MSCHeading2"/>
      </w:pPr>
      <w:bookmarkStart w:id="16" w:name="_Toc396914376"/>
      <w:r w:rsidRPr="0005431A">
        <w:lastRenderedPageBreak/>
        <w:t>1.1</w:t>
      </w:r>
      <w:r w:rsidRPr="0005431A">
        <w:tab/>
      </w:r>
      <w:r w:rsidR="00BC14F3" w:rsidRPr="0005431A">
        <w:t>Research problem</w:t>
      </w:r>
      <w:bookmarkStart w:id="17" w:name="_Toc39552759"/>
      <w:bookmarkEnd w:id="15"/>
      <w:bookmarkEnd w:id="16"/>
    </w:p>
    <w:p w14:paraId="31D35ED0" w14:textId="2D3BF4D9" w:rsidR="00AF4237" w:rsidRPr="0005431A" w:rsidRDefault="00AF4237" w:rsidP="00AF4237">
      <w:pPr>
        <w:rPr>
          <w:rStyle w:val="QuoteChar"/>
          <w:lang w:val="en-IE"/>
        </w:rPr>
      </w:pPr>
      <w:r w:rsidRPr="0005431A">
        <w:rPr>
          <w:lang w:val="en-IE"/>
        </w:rPr>
        <w:t xml:space="preserve">As legend has it, the </w:t>
      </w:r>
      <w:r w:rsidR="0026599F" w:rsidRPr="0005431A">
        <w:rPr>
          <w:lang w:val="en-IE"/>
        </w:rPr>
        <w:t xml:space="preserve">creator of the game of </w:t>
      </w:r>
      <w:r w:rsidRPr="0005431A">
        <w:rPr>
          <w:lang w:val="en-IE"/>
        </w:rPr>
        <w:t>chess</w:t>
      </w:r>
      <w:r w:rsidR="0026599F" w:rsidRPr="0005431A">
        <w:rPr>
          <w:lang w:val="en-IE"/>
        </w:rPr>
        <w:t xml:space="preserve"> showed his invention to</w:t>
      </w:r>
      <w:r w:rsidR="00A92740" w:rsidRPr="0005431A">
        <w:rPr>
          <w:lang w:val="en-IE"/>
        </w:rPr>
        <w:t xml:space="preserve"> the king</w:t>
      </w:r>
      <w:r w:rsidR="0026599F" w:rsidRPr="0005431A">
        <w:rPr>
          <w:lang w:val="en-IE"/>
        </w:rPr>
        <w:t xml:space="preserve">, </w:t>
      </w:r>
      <w:r w:rsidR="009E1987" w:rsidRPr="0005431A">
        <w:rPr>
          <w:lang w:val="en-IE"/>
        </w:rPr>
        <w:t xml:space="preserve">and </w:t>
      </w:r>
      <w:r w:rsidR="0026599F" w:rsidRPr="0005431A">
        <w:rPr>
          <w:lang w:val="en-IE"/>
        </w:rPr>
        <w:t>the king was so pleased</w:t>
      </w:r>
      <w:r w:rsidRPr="0005431A">
        <w:rPr>
          <w:lang w:val="en-IE"/>
        </w:rPr>
        <w:t xml:space="preserve"> </w:t>
      </w:r>
      <w:r w:rsidR="0026599F" w:rsidRPr="0005431A">
        <w:rPr>
          <w:lang w:val="en-IE"/>
        </w:rPr>
        <w:t>he gave the inventor the right to name his own prize.</w:t>
      </w:r>
      <w:r w:rsidRPr="0005431A">
        <w:rPr>
          <w:lang w:val="en-IE"/>
        </w:rPr>
        <w:t xml:space="preserve"> The inventor </w:t>
      </w:r>
      <w:r w:rsidR="0026599F" w:rsidRPr="0005431A">
        <w:rPr>
          <w:lang w:val="en-IE"/>
        </w:rPr>
        <w:t xml:space="preserve">who was very clever </w:t>
      </w:r>
      <w:r w:rsidRPr="0005431A">
        <w:rPr>
          <w:lang w:val="en-IE"/>
        </w:rPr>
        <w:t>replied</w:t>
      </w:r>
      <w:r w:rsidR="00AB56A2" w:rsidRPr="0005431A">
        <w:rPr>
          <w:lang w:val="en-IE"/>
        </w:rPr>
        <w:t xml:space="preserve"> to the king</w:t>
      </w:r>
      <w:r w:rsidRPr="0005431A">
        <w:rPr>
          <w:lang w:val="en-IE"/>
        </w:rPr>
        <w:t xml:space="preserve"> </w:t>
      </w:r>
      <w:r w:rsidR="0026599F" w:rsidRPr="0005431A">
        <w:rPr>
          <w:lang w:val="en-IE"/>
        </w:rPr>
        <w:t>“</w:t>
      </w:r>
      <w:r w:rsidRPr="0005431A">
        <w:rPr>
          <w:i/>
          <w:lang w:val="en-IE"/>
        </w:rPr>
        <w:t>I’m not a greedy man</w:t>
      </w:r>
      <w:r w:rsidR="00F5683C" w:rsidRPr="0005431A">
        <w:rPr>
          <w:i/>
          <w:lang w:val="en-IE"/>
        </w:rPr>
        <w:t>,</w:t>
      </w:r>
      <w:r w:rsidRPr="0005431A">
        <w:rPr>
          <w:i/>
          <w:lang w:val="en-IE"/>
        </w:rPr>
        <w:t xml:space="preserve"> can you place on the first square of my chessboard one grain of wheat and keep doubling </w:t>
      </w:r>
      <w:r w:rsidR="00BD4816" w:rsidRPr="0005431A">
        <w:rPr>
          <w:i/>
          <w:lang w:val="en-IE"/>
        </w:rPr>
        <w:t>that</w:t>
      </w:r>
      <w:r w:rsidR="003D36E2" w:rsidRPr="0005431A">
        <w:rPr>
          <w:i/>
          <w:lang w:val="en-IE"/>
        </w:rPr>
        <w:t>,</w:t>
      </w:r>
      <w:r w:rsidR="00BD4816" w:rsidRPr="0005431A">
        <w:rPr>
          <w:i/>
          <w:lang w:val="en-IE"/>
        </w:rPr>
        <w:t xml:space="preserve"> for each sequential square</w:t>
      </w:r>
      <w:r w:rsidR="0026599F" w:rsidRPr="0005431A">
        <w:rPr>
          <w:lang w:val="en-IE"/>
        </w:rPr>
        <w:t>”</w:t>
      </w:r>
      <w:r w:rsidRPr="0005431A">
        <w:rPr>
          <w:lang w:val="en-IE"/>
        </w:rPr>
        <w:t>. The king was</w:t>
      </w:r>
      <w:r w:rsidR="0026599F" w:rsidRPr="0005431A">
        <w:rPr>
          <w:lang w:val="en-IE"/>
        </w:rPr>
        <w:t xml:space="preserve"> unaware of the </w:t>
      </w:r>
      <w:r w:rsidR="003D36E2" w:rsidRPr="0005431A">
        <w:rPr>
          <w:lang w:val="en-IE"/>
        </w:rPr>
        <w:t>e</w:t>
      </w:r>
      <w:r w:rsidR="00A92740" w:rsidRPr="0005431A">
        <w:rPr>
          <w:rStyle w:val="QuoteChar"/>
          <w:i w:val="0"/>
          <w:lang w:val="en-IE"/>
        </w:rPr>
        <w:t>xponential</w:t>
      </w:r>
      <w:r w:rsidR="00A92740" w:rsidRPr="0005431A">
        <w:rPr>
          <w:rStyle w:val="QuoteChar"/>
          <w:lang w:val="en-IE"/>
        </w:rPr>
        <w:t xml:space="preserve"> </w:t>
      </w:r>
      <w:r w:rsidR="0026599F" w:rsidRPr="0005431A">
        <w:rPr>
          <w:lang w:val="en-IE"/>
        </w:rPr>
        <w:t>nature of the arithmetic and quickly accepted</w:t>
      </w:r>
      <w:r w:rsidR="00700565" w:rsidRPr="0005431A">
        <w:rPr>
          <w:lang w:val="en-IE"/>
        </w:rPr>
        <w:t xml:space="preserve"> and was even offended</w:t>
      </w:r>
      <w:r w:rsidR="0015702C" w:rsidRPr="0005431A">
        <w:rPr>
          <w:lang w:val="en-IE"/>
        </w:rPr>
        <w:t xml:space="preserve"> by the inventor</w:t>
      </w:r>
      <w:r w:rsidR="0026599F" w:rsidRPr="0005431A">
        <w:rPr>
          <w:lang w:val="en-IE"/>
        </w:rPr>
        <w:t>. H</w:t>
      </w:r>
      <w:r w:rsidRPr="0005431A">
        <w:rPr>
          <w:lang w:val="en-IE"/>
        </w:rPr>
        <w:t xml:space="preserve">owever when </w:t>
      </w:r>
      <w:r w:rsidR="0026599F" w:rsidRPr="0005431A">
        <w:rPr>
          <w:lang w:val="en-IE"/>
        </w:rPr>
        <w:t xml:space="preserve">the grain is </w:t>
      </w:r>
      <w:r w:rsidR="00F5683C" w:rsidRPr="0005431A">
        <w:rPr>
          <w:lang w:val="en-IE"/>
        </w:rPr>
        <w:t>placed</w:t>
      </w:r>
      <w:r w:rsidR="0026599F" w:rsidRPr="0005431A">
        <w:rPr>
          <w:lang w:val="en-IE"/>
        </w:rPr>
        <w:t xml:space="preserve"> out on</w:t>
      </w:r>
      <w:r w:rsidRPr="0005431A">
        <w:rPr>
          <w:lang w:val="en-IE"/>
        </w:rPr>
        <w:t xml:space="preserve"> square 64 </w:t>
      </w:r>
      <w:r w:rsidR="0026599F" w:rsidRPr="0005431A">
        <w:rPr>
          <w:lang w:val="en-IE"/>
        </w:rPr>
        <w:t xml:space="preserve">of the </w:t>
      </w:r>
      <w:r w:rsidR="006B644A" w:rsidRPr="0005431A">
        <w:rPr>
          <w:lang w:val="en-IE"/>
        </w:rPr>
        <w:t>chessboard</w:t>
      </w:r>
      <w:r w:rsidR="00142BA0" w:rsidRPr="0005431A">
        <w:rPr>
          <w:lang w:val="en-IE"/>
        </w:rPr>
        <w:t>,</w:t>
      </w:r>
      <w:r w:rsidR="002F6B64" w:rsidRPr="0005431A">
        <w:rPr>
          <w:lang w:val="en-IE"/>
        </w:rPr>
        <w:t xml:space="preserve"> this</w:t>
      </w:r>
      <w:r w:rsidR="0026599F" w:rsidRPr="0005431A">
        <w:rPr>
          <w:lang w:val="en-IE"/>
        </w:rPr>
        <w:t xml:space="preserve"> </w:t>
      </w:r>
      <w:r w:rsidR="00142BA0" w:rsidRPr="0005431A">
        <w:rPr>
          <w:lang w:val="en-IE"/>
        </w:rPr>
        <w:t>arithmetically</w:t>
      </w:r>
      <w:r w:rsidRPr="0005431A">
        <w:rPr>
          <w:lang w:val="en-IE"/>
        </w:rPr>
        <w:t xml:space="preserve"> accounts for more grain than probably has ever been harvested by humans</w:t>
      </w:r>
      <w:r w:rsidR="009E1987" w:rsidRPr="0005431A">
        <w:rPr>
          <w:lang w:val="en-IE"/>
        </w:rPr>
        <w:t xml:space="preserve">: </w:t>
      </w:r>
      <w:r w:rsidR="00F27010" w:rsidRPr="0005431A">
        <w:rPr>
          <w:lang w:val="en-IE"/>
        </w:rPr>
        <w:t>(n-1)!</w:t>
      </w:r>
      <w:r w:rsidRPr="0005431A">
        <w:rPr>
          <w:lang w:val="en-IE"/>
        </w:rPr>
        <w:t xml:space="preserve"> </w:t>
      </w:r>
      <w:r w:rsidR="009E1987" w:rsidRPr="0005431A">
        <w:rPr>
          <w:lang w:val="en-IE"/>
        </w:rPr>
        <w:t>g</w:t>
      </w:r>
      <w:r w:rsidR="00F27010" w:rsidRPr="0005431A">
        <w:rPr>
          <w:lang w:val="en-IE"/>
        </w:rPr>
        <w:t>rain</w:t>
      </w:r>
      <w:r w:rsidR="009E1987" w:rsidRPr="0005431A">
        <w:rPr>
          <w:lang w:val="en-IE"/>
        </w:rPr>
        <w:t>s</w:t>
      </w:r>
      <w:r w:rsidRPr="0005431A">
        <w:rPr>
          <w:lang w:val="en-IE"/>
        </w:rPr>
        <w:t xml:space="preserve">. </w:t>
      </w:r>
    </w:p>
    <w:p w14:paraId="14E92303" w14:textId="77777777" w:rsidR="00AF4237" w:rsidRPr="0005431A" w:rsidRDefault="00AF4237" w:rsidP="00AF4237">
      <w:pPr>
        <w:rPr>
          <w:lang w:val="en-IE"/>
        </w:rPr>
      </w:pPr>
    </w:p>
    <w:p w14:paraId="4EF0EE93" w14:textId="1D7FD967" w:rsidR="004F1221" w:rsidRPr="0005431A" w:rsidRDefault="00AF4237" w:rsidP="00146011">
      <w:pPr>
        <w:rPr>
          <w:lang w:val="en-IE"/>
        </w:rPr>
      </w:pPr>
      <w:r w:rsidRPr="0005431A">
        <w:rPr>
          <w:lang w:val="en-IE"/>
        </w:rPr>
        <w:t>During the past 60 years, modern computers have been used to solve problems</w:t>
      </w:r>
      <w:r w:rsidR="004930D7" w:rsidRPr="0005431A">
        <w:rPr>
          <w:lang w:val="en-IE"/>
        </w:rPr>
        <w:t>;</w:t>
      </w:r>
      <w:r w:rsidRPr="0005431A">
        <w:rPr>
          <w:lang w:val="en-IE"/>
        </w:rPr>
        <w:t xml:space="preserve"> most problems can be solved in a reasonable amount of time, and other problems </w:t>
      </w:r>
      <w:r w:rsidR="00FC3A9D" w:rsidRPr="0005431A">
        <w:rPr>
          <w:lang w:val="en-IE"/>
        </w:rPr>
        <w:t>cannot be solved quickly</w:t>
      </w:r>
      <w:r w:rsidRPr="0005431A">
        <w:rPr>
          <w:lang w:val="en-IE"/>
        </w:rPr>
        <w:t xml:space="preserve">. For example, sorting a list of strings in the computer can be accomplished very quickly, proportional to the size; these kinds of problems belong to a class called </w:t>
      </w:r>
      <w:r w:rsidRPr="0005431A">
        <w:rPr>
          <w:b/>
          <w:i/>
          <w:lang w:val="en-IE"/>
        </w:rPr>
        <w:t>P</w:t>
      </w:r>
      <w:r w:rsidRPr="0005431A">
        <w:rPr>
          <w:lang w:val="en-IE"/>
        </w:rPr>
        <w:t>.</w:t>
      </w:r>
      <w:r w:rsidR="00A61579">
        <w:rPr>
          <w:lang w:val="en-IE"/>
        </w:rPr>
        <w:t>(</w:t>
      </w:r>
      <w:r w:rsidR="00A61579" w:rsidRPr="00A61579">
        <w:rPr>
          <w:lang w:val="en-IE"/>
        </w:rPr>
        <w:t>Solvable in polynomial time</w:t>
      </w:r>
      <w:r w:rsidR="00A61579">
        <w:rPr>
          <w:lang w:val="en-IE"/>
        </w:rPr>
        <w:t>)</w:t>
      </w:r>
      <w:r w:rsidRPr="0005431A">
        <w:rPr>
          <w:lang w:val="en-IE"/>
        </w:rPr>
        <w:t xml:space="preserve"> However, other problems </w:t>
      </w:r>
      <w:r w:rsidR="004930D7" w:rsidRPr="0005431A">
        <w:rPr>
          <w:lang w:val="en-IE"/>
        </w:rPr>
        <w:t xml:space="preserve">such as </w:t>
      </w:r>
      <w:r w:rsidRPr="0005431A">
        <w:rPr>
          <w:lang w:val="en-IE"/>
        </w:rPr>
        <w:t xml:space="preserve">finding the shortest distance between </w:t>
      </w:r>
      <w:r w:rsidR="004C44C2" w:rsidRPr="0005431A">
        <w:rPr>
          <w:lang w:val="en-IE"/>
        </w:rPr>
        <w:t>three</w:t>
      </w:r>
      <w:r w:rsidRPr="0005431A">
        <w:rPr>
          <w:lang w:val="en-IE"/>
        </w:rPr>
        <w:t xml:space="preserve"> nodes in a directed graph is very computationally expensive</w:t>
      </w:r>
      <w:r w:rsidR="004C44C2" w:rsidRPr="0005431A">
        <w:rPr>
          <w:lang w:val="en-IE"/>
        </w:rPr>
        <w:t xml:space="preserve"> as each permutation has to be calculated</w:t>
      </w:r>
      <w:r w:rsidR="00895AE9" w:rsidRPr="0005431A">
        <w:rPr>
          <w:lang w:val="en-IE"/>
        </w:rPr>
        <w:t>.</w:t>
      </w:r>
      <w:r w:rsidR="0005764D" w:rsidRPr="0005431A">
        <w:rPr>
          <w:lang w:val="en-IE"/>
        </w:rPr>
        <w:t xml:space="preserve"> That is given a set{1,2,3} of vertices all (1,2,3),(1,3,2),(2,1,3),(2,3,1),(3,1,2),(3,2,1) have to be </w:t>
      </w:r>
      <w:r w:rsidR="00FF7BA0">
        <w:rPr>
          <w:lang w:val="en-IE"/>
        </w:rPr>
        <w:t xml:space="preserve">evaluated </w:t>
      </w:r>
      <w:r w:rsidR="00FF7BA0" w:rsidRPr="00FF7BA0">
        <w:rPr>
          <w:lang w:val="en-IE"/>
        </w:rPr>
        <w:t xml:space="preserve">see </w:t>
      </w:r>
      <w:r w:rsidR="00FF7BA0">
        <w:rPr>
          <w:lang w:val="en-IE"/>
        </w:rPr>
        <w:t>(Chapter 2).</w:t>
      </w:r>
    </w:p>
    <w:p w14:paraId="0BFD57FF" w14:textId="77777777" w:rsidR="004F1221" w:rsidRPr="0005431A" w:rsidRDefault="004F1221" w:rsidP="00AF4237">
      <w:pPr>
        <w:rPr>
          <w:lang w:val="en-IE"/>
        </w:rPr>
      </w:pPr>
    </w:p>
    <w:p w14:paraId="112575E8" w14:textId="00274F1D" w:rsidR="004F1221" w:rsidRPr="0005431A" w:rsidRDefault="004F1221" w:rsidP="003221B8">
      <w:pPr>
        <w:rPr>
          <w:rStyle w:val="QuoteChar"/>
          <w:lang w:val="en-IE"/>
        </w:rPr>
      </w:pPr>
      <w:r w:rsidRPr="0005431A">
        <w:rPr>
          <w:lang w:val="en-IE"/>
        </w:rPr>
        <w:t>When optimisation problems are difficult to solve and cannot be solved efficiently or quickly are said to be NP-</w:t>
      </w:r>
      <w:r w:rsidR="005A5E0B" w:rsidRPr="0005431A">
        <w:rPr>
          <w:lang w:val="en-IE"/>
        </w:rPr>
        <w:t>hard</w:t>
      </w:r>
      <w:r w:rsidRPr="0005431A">
        <w:rPr>
          <w:lang w:val="en-IE"/>
        </w:rPr>
        <w:t>.  The most notorious and common NP-</w:t>
      </w:r>
      <w:r w:rsidR="005A5E0B" w:rsidRPr="0005431A">
        <w:rPr>
          <w:lang w:val="en-IE"/>
        </w:rPr>
        <w:t xml:space="preserve">hard </w:t>
      </w:r>
      <w:r w:rsidRPr="0005431A">
        <w:rPr>
          <w:lang w:val="en-IE"/>
        </w:rPr>
        <w:t xml:space="preserve">problem is the </w:t>
      </w:r>
      <w:r w:rsidR="000F1A9B" w:rsidRPr="0005431A">
        <w:rPr>
          <w:lang w:val="en-IE"/>
        </w:rPr>
        <w:t xml:space="preserve">Travelling Salesperson Problem </w:t>
      </w:r>
      <w:r w:rsidRPr="0005431A">
        <w:rPr>
          <w:lang w:val="en-IE"/>
        </w:rPr>
        <w:t>(TSP). Informally a salesperson intends to visit a number of cities and can only visit a city once, and returning to the start city, travelling the shortest distance This NP-</w:t>
      </w:r>
      <w:r w:rsidR="005A5E0B" w:rsidRPr="0005431A">
        <w:rPr>
          <w:lang w:val="en-IE"/>
        </w:rPr>
        <w:t xml:space="preserve">hard </w:t>
      </w:r>
      <w:r w:rsidRPr="0005431A">
        <w:rPr>
          <w:lang w:val="en-IE"/>
        </w:rPr>
        <w:t>problem is easy to understand but increas</w:t>
      </w:r>
      <w:r w:rsidR="004930D7" w:rsidRPr="0005431A">
        <w:rPr>
          <w:lang w:val="en-IE"/>
        </w:rPr>
        <w:t>es</w:t>
      </w:r>
      <w:r w:rsidRPr="0005431A">
        <w:rPr>
          <w:lang w:val="en-IE"/>
        </w:rPr>
        <w:t xml:space="preserve"> in complexity exponentially as each new city is added</w:t>
      </w:r>
      <w:r w:rsidR="003221B8" w:rsidRPr="003221B8">
        <w:t xml:space="preserve"> </w:t>
      </w:r>
      <w:r w:rsidR="003221B8" w:rsidRPr="003221B8">
        <w:rPr>
          <w:lang w:val="en-IE"/>
        </w:rPr>
        <w:t>(Karp, 1977).</w:t>
      </w:r>
      <w:r w:rsidRPr="0005431A">
        <w:rPr>
          <w:lang w:val="en-IE"/>
        </w:rPr>
        <w:t xml:space="preserve"> As explained in more formal</w:t>
      </w:r>
      <w:r w:rsidR="003221B8">
        <w:rPr>
          <w:rStyle w:val="QuoteChar"/>
          <w:lang w:val="en-IE"/>
        </w:rPr>
        <w:fldChar w:fldCharType="begin"/>
      </w:r>
      <w:r w:rsidR="003221B8">
        <w:rPr>
          <w:rStyle w:val="QuoteChar"/>
          <w:lang w:val="en-IE"/>
        </w:rPr>
        <w:instrText xml:space="preserve"> ADDIN ZOTERO_ITEM CSL_CITATION {"citationID":"1hjl77geub","properties":{"formattedCitation":"(Donald, 2011, p. 1)","plainCitation":"(Donald, 2011, p. 1)"},"citationItems":[{"id":700,"uris":["http://zotero.org/users/1680862/items/2W3FH2BI"],"uri":["http://zotero.org/users/1680862/items/2W3FH2BI"],"itemData":{"id":700,"type":"article-journal","title":"Traveling Salesman Problem, Theory and Applications","source":"Google Scholar","URL":"http://repositories.vnu.edu.vn/jspui/handle/123456789/6187","author":[{"family":"Donald","given":"Davendra"}],"issued":{"date-parts":[["2011"]]},"accessed":{"date-parts":[["2014",8,8]]}},"locator":"1","label":"page"}],"schema":"https://github.com/citation-style-language/schema/raw/master/csl-citation.json"} </w:instrText>
      </w:r>
      <w:r w:rsidR="003221B8">
        <w:rPr>
          <w:rStyle w:val="QuoteChar"/>
          <w:lang w:val="en-IE"/>
        </w:rPr>
        <w:fldChar w:fldCharType="separate"/>
      </w:r>
      <w:r w:rsidR="003221B8">
        <w:t xml:space="preserve"> terms by </w:t>
      </w:r>
      <w:r w:rsidR="003221B8" w:rsidRPr="003221B8">
        <w:t xml:space="preserve">Donald, </w:t>
      </w:r>
      <w:r w:rsidR="003221B8">
        <w:t>(</w:t>
      </w:r>
      <w:r w:rsidR="003221B8" w:rsidRPr="003221B8">
        <w:t>2011, p. 1)</w:t>
      </w:r>
      <w:r w:rsidR="003221B8">
        <w:rPr>
          <w:rStyle w:val="QuoteChar"/>
          <w:lang w:val="en-IE"/>
        </w:rPr>
        <w:fldChar w:fldCharType="end"/>
      </w:r>
      <w:r w:rsidR="003221B8">
        <w:rPr>
          <w:rStyle w:val="QuoteChar"/>
          <w:lang w:val="en-IE"/>
        </w:rPr>
        <w:t xml:space="preserve"> “</w:t>
      </w:r>
      <w:r w:rsidR="006D2B5C" w:rsidRPr="006D2B5C">
        <w:rPr>
          <w:rStyle w:val="QuoteChar"/>
          <w:lang w:val="en-IE"/>
        </w:rPr>
        <w:t xml:space="preserve">given a complete undirected graph G that has a nonnegative integer cost (weight) associated with each edge, and we must find a </w:t>
      </w:r>
      <w:r w:rsidR="00502527">
        <w:rPr>
          <w:rStyle w:val="QuoteChar"/>
          <w:lang w:val="en-IE"/>
        </w:rPr>
        <w:t xml:space="preserve">complete </w:t>
      </w:r>
      <w:r w:rsidR="00502527" w:rsidRPr="006D2B5C">
        <w:rPr>
          <w:rStyle w:val="QuoteChar"/>
          <w:lang w:val="en-IE"/>
        </w:rPr>
        <w:t>Hamiltonian</w:t>
      </w:r>
      <w:r w:rsidR="006D2B5C" w:rsidRPr="006D2B5C">
        <w:rPr>
          <w:rStyle w:val="QuoteChar"/>
          <w:lang w:val="en-IE"/>
        </w:rPr>
        <w:t xml:space="preserve"> cycle of G with minimum cost.</w:t>
      </w:r>
      <w:r w:rsidR="003221B8">
        <w:rPr>
          <w:rStyle w:val="QuoteChar"/>
          <w:lang w:val="en-IE"/>
        </w:rPr>
        <w:t>”</w:t>
      </w:r>
      <w:r w:rsidR="003221B8" w:rsidRPr="003221B8">
        <w:rPr>
          <w:rStyle w:val="QuoteChar"/>
          <w:lang w:val="en-IE"/>
        </w:rPr>
        <w:t>.</w:t>
      </w:r>
    </w:p>
    <w:p w14:paraId="6528F575" w14:textId="77777777" w:rsidR="004F1221" w:rsidRPr="0005431A" w:rsidRDefault="004F1221" w:rsidP="00AF4237">
      <w:pPr>
        <w:rPr>
          <w:lang w:val="en-IE"/>
        </w:rPr>
      </w:pPr>
    </w:p>
    <w:p w14:paraId="6F5D81D6" w14:textId="67C04579" w:rsidR="00AF4237" w:rsidRPr="0005431A" w:rsidRDefault="004F1221" w:rsidP="00AF4237">
      <w:pPr>
        <w:rPr>
          <w:lang w:val="en-IE"/>
        </w:rPr>
      </w:pPr>
      <w:r w:rsidRPr="0005431A">
        <w:rPr>
          <w:lang w:val="en-IE"/>
        </w:rPr>
        <w:t xml:space="preserve">TSP </w:t>
      </w:r>
      <w:r w:rsidR="00AF4237" w:rsidRPr="0005431A">
        <w:rPr>
          <w:lang w:val="en-IE"/>
        </w:rPr>
        <w:t>is proven to be NP</w:t>
      </w:r>
      <w:r w:rsidR="005A5E0B" w:rsidRPr="0005431A">
        <w:rPr>
          <w:lang w:val="en-IE"/>
        </w:rPr>
        <w:t>-</w:t>
      </w:r>
      <w:r w:rsidR="00AF4237" w:rsidRPr="0005431A">
        <w:rPr>
          <w:lang w:val="en-IE"/>
        </w:rPr>
        <w:t>hard</w:t>
      </w:r>
      <w:r w:rsidR="004930D7" w:rsidRPr="0005431A">
        <w:rPr>
          <w:lang w:val="en-IE"/>
        </w:rPr>
        <w:t>,</w:t>
      </w:r>
      <w:r w:rsidR="00AF4237" w:rsidRPr="0005431A">
        <w:rPr>
          <w:lang w:val="en-IE"/>
        </w:rPr>
        <w:t xml:space="preserve"> meaning </w:t>
      </w:r>
      <w:r w:rsidR="004930D7" w:rsidRPr="0005431A">
        <w:rPr>
          <w:lang w:val="en-IE"/>
        </w:rPr>
        <w:t xml:space="preserve">that </w:t>
      </w:r>
      <w:r w:rsidR="00AF4237" w:rsidRPr="0005431A">
        <w:rPr>
          <w:lang w:val="en-IE"/>
        </w:rPr>
        <w:t xml:space="preserve">the time to solve </w:t>
      </w:r>
      <w:r w:rsidR="00A3379B" w:rsidRPr="0005431A">
        <w:rPr>
          <w:lang w:val="en-IE"/>
        </w:rPr>
        <w:t xml:space="preserve">the problem </w:t>
      </w:r>
      <w:r w:rsidR="00AF4237" w:rsidRPr="0005431A">
        <w:rPr>
          <w:lang w:val="en-IE"/>
        </w:rPr>
        <w:t>increases very quickly at the same rate as the grain on the chessboard</w:t>
      </w:r>
      <w:r w:rsidR="00A3379B" w:rsidRPr="0005431A">
        <w:rPr>
          <w:lang w:val="en-IE"/>
        </w:rPr>
        <w:t>. If one</w:t>
      </w:r>
      <w:r w:rsidR="00AF4237" w:rsidRPr="0005431A">
        <w:rPr>
          <w:lang w:val="en-IE"/>
        </w:rPr>
        <w:t xml:space="preserve"> imagine</w:t>
      </w:r>
      <w:r w:rsidR="00A3379B" w:rsidRPr="0005431A">
        <w:rPr>
          <w:lang w:val="en-IE"/>
        </w:rPr>
        <w:t>s</w:t>
      </w:r>
      <w:r w:rsidR="00AF4237" w:rsidRPr="0005431A">
        <w:rPr>
          <w:lang w:val="en-IE"/>
        </w:rPr>
        <w:t xml:space="preserve"> there </w:t>
      </w:r>
      <w:r w:rsidR="0048092C" w:rsidRPr="0005431A">
        <w:rPr>
          <w:lang w:val="en-IE"/>
        </w:rPr>
        <w:t>are</w:t>
      </w:r>
      <w:r w:rsidR="00AF4237" w:rsidRPr="0005431A">
        <w:rPr>
          <w:lang w:val="en-IE"/>
        </w:rPr>
        <w:t xml:space="preserve"> </w:t>
      </w:r>
      <w:r w:rsidR="00AF4237" w:rsidRPr="0005431A">
        <w:rPr>
          <w:lang w:val="en-IE"/>
        </w:rPr>
        <w:lastRenderedPageBreak/>
        <w:t>300 squares on the chessboard and put</w:t>
      </w:r>
      <w:r w:rsidR="00A3379B" w:rsidRPr="0005431A">
        <w:rPr>
          <w:lang w:val="en-IE"/>
        </w:rPr>
        <w:t>s</w:t>
      </w:r>
      <w:r w:rsidR="00AF4237" w:rsidRPr="0005431A">
        <w:rPr>
          <w:lang w:val="en-IE"/>
        </w:rPr>
        <w:t xml:space="preserve"> in the context of TSP that is given a 300</w:t>
      </w:r>
      <w:r w:rsidR="004930D7" w:rsidRPr="0005431A">
        <w:rPr>
          <w:lang w:val="en-IE"/>
        </w:rPr>
        <w:t>-</w:t>
      </w:r>
      <w:r w:rsidR="00AF4237" w:rsidRPr="0005431A">
        <w:rPr>
          <w:lang w:val="en-IE"/>
        </w:rPr>
        <w:t xml:space="preserve">city problem is </w:t>
      </w:r>
      <w:r w:rsidR="00AF4237" w:rsidRPr="0005431A">
        <w:rPr>
          <w:rStyle w:val="QuoteChar"/>
          <w:lang w:val="en-IE"/>
        </w:rPr>
        <w:t xml:space="preserve">“A salesperson intends to </w:t>
      </w:r>
      <w:r w:rsidR="002B735C" w:rsidRPr="0005431A">
        <w:rPr>
          <w:rStyle w:val="QuoteChar"/>
          <w:lang w:val="en-IE"/>
        </w:rPr>
        <w:t>visit 300</w:t>
      </w:r>
      <w:r w:rsidR="00AF4237" w:rsidRPr="0005431A">
        <w:rPr>
          <w:rStyle w:val="QuoteChar"/>
          <w:lang w:val="en-IE"/>
        </w:rPr>
        <w:t xml:space="preserve"> cities and can only visit a city once, and returning to the start point minimising the distance they have to travel”</w:t>
      </w:r>
      <w:r w:rsidR="00AF4237" w:rsidRPr="0005431A">
        <w:rPr>
          <w:lang w:val="en-IE"/>
        </w:rPr>
        <w:t xml:space="preserve"> The calculations (300-1)! </w:t>
      </w:r>
      <w:r w:rsidR="00502527">
        <w:rPr>
          <w:lang w:val="en-IE"/>
        </w:rPr>
        <w:t xml:space="preserve"> </w:t>
      </w:r>
      <w:r w:rsidR="00AF4237" w:rsidRPr="0005431A">
        <w:rPr>
          <w:lang w:val="en-IE"/>
        </w:rPr>
        <w:t>approx.</w:t>
      </w:r>
      <w:r w:rsidR="00A3379B" w:rsidRPr="0005431A">
        <w:rPr>
          <w:lang w:val="en-IE"/>
        </w:rPr>
        <w:t xml:space="preserve"> </w:t>
      </w:r>
      <w:r w:rsidR="00AF4237" w:rsidRPr="0005431A">
        <w:rPr>
          <w:lang w:val="en-IE"/>
        </w:rPr>
        <w:t>10</w:t>
      </w:r>
      <w:r w:rsidR="00AF4237" w:rsidRPr="0005431A">
        <w:rPr>
          <w:vertAlign w:val="superscript"/>
          <w:lang w:val="en-IE"/>
        </w:rPr>
        <w:t>611</w:t>
      </w:r>
      <w:r w:rsidR="00AF4237" w:rsidRPr="0005431A">
        <w:rPr>
          <w:lang w:val="en-IE"/>
        </w:rPr>
        <w:t xml:space="preserve"> </w:t>
      </w:r>
      <w:r w:rsidR="00A3379B" w:rsidRPr="0005431A">
        <w:rPr>
          <w:lang w:val="en-IE"/>
        </w:rPr>
        <w:t>– an</w:t>
      </w:r>
      <w:r w:rsidR="00AF4237" w:rsidRPr="0005431A">
        <w:rPr>
          <w:lang w:val="en-IE"/>
        </w:rPr>
        <w:t xml:space="preserve"> even greater </w:t>
      </w:r>
      <w:r w:rsidR="00A3379B" w:rsidRPr="0005431A">
        <w:rPr>
          <w:lang w:val="en-IE"/>
        </w:rPr>
        <w:t xml:space="preserve">result </w:t>
      </w:r>
      <w:r w:rsidR="00AF4237" w:rsidRPr="0005431A">
        <w:rPr>
          <w:lang w:val="en-IE"/>
        </w:rPr>
        <w:t>than the number of atoms in the observable universe</w:t>
      </w:r>
      <w:r w:rsidR="00AF4237" w:rsidRPr="0005431A">
        <w:rPr>
          <w:rStyle w:val="FootnoteReference"/>
          <w:lang w:val="en-IE"/>
        </w:rPr>
        <w:footnoteReference w:id="1"/>
      </w:r>
      <w:r w:rsidR="00AF4237" w:rsidRPr="0005431A">
        <w:rPr>
          <w:lang w:val="en-IE"/>
        </w:rPr>
        <w:t xml:space="preserve">. In fact, even executing a brute force search on </w:t>
      </w:r>
      <w:r w:rsidR="000F1A9B" w:rsidRPr="0005431A">
        <w:rPr>
          <w:lang w:val="en-IE"/>
        </w:rPr>
        <w:t xml:space="preserve">Travelling Salesperson Problem </w:t>
      </w:r>
      <w:r w:rsidR="00AF4237" w:rsidRPr="0005431A">
        <w:rPr>
          <w:lang w:val="en-IE"/>
        </w:rPr>
        <w:t>with 50 cities requires approx. 30 vigintillion</w:t>
      </w:r>
      <w:r w:rsidR="00FF7BA0">
        <w:rPr>
          <w:rStyle w:val="FootnoteReference"/>
          <w:lang w:val="en-IE"/>
        </w:rPr>
        <w:footnoteReference w:id="2"/>
      </w:r>
      <w:r w:rsidR="004C52F5">
        <w:rPr>
          <w:lang w:val="en-IE"/>
        </w:rPr>
        <w:t xml:space="preserve"> </w:t>
      </w:r>
      <w:r w:rsidR="00AF4237" w:rsidRPr="0005431A">
        <w:rPr>
          <w:lang w:val="en-IE"/>
        </w:rPr>
        <w:t>steps 10</w:t>
      </w:r>
      <w:r w:rsidR="00AF4237" w:rsidRPr="0005431A">
        <w:rPr>
          <w:vertAlign w:val="superscript"/>
          <w:lang w:val="en-IE"/>
        </w:rPr>
        <w:t>64</w:t>
      </w:r>
      <w:r w:rsidR="00AF4237" w:rsidRPr="0005431A">
        <w:rPr>
          <w:lang w:val="en-IE"/>
        </w:rPr>
        <w:t>, and increasing the size by just one city is greater than each consequential step added together for 51 cit</w:t>
      </w:r>
      <w:r w:rsidR="00A3379B" w:rsidRPr="0005431A">
        <w:rPr>
          <w:lang w:val="en-IE"/>
        </w:rPr>
        <w:t>ie</w:t>
      </w:r>
      <w:r w:rsidR="00AF4237" w:rsidRPr="0005431A">
        <w:rPr>
          <w:lang w:val="en-IE"/>
        </w:rPr>
        <w:t>s approx. 1 unvigintillion</w:t>
      </w:r>
      <w:r w:rsidR="00FF7BA0">
        <w:rPr>
          <w:rStyle w:val="FootnoteReference"/>
          <w:lang w:val="en-IE"/>
        </w:rPr>
        <w:footnoteReference w:id="3"/>
      </w:r>
      <w:r w:rsidR="00AF4237" w:rsidRPr="0005431A">
        <w:rPr>
          <w:lang w:val="en-IE"/>
        </w:rPr>
        <w:t xml:space="preserve"> 10</w:t>
      </w:r>
      <w:r w:rsidR="00AF4237" w:rsidRPr="0005431A">
        <w:rPr>
          <w:vertAlign w:val="superscript"/>
          <w:lang w:val="en-IE"/>
        </w:rPr>
        <w:t>65</w:t>
      </w:r>
      <w:r w:rsidR="00AF4237" w:rsidRPr="0005431A">
        <w:rPr>
          <w:lang w:val="en-IE"/>
        </w:rPr>
        <w:t xml:space="preserve">. A brute force calculation is even impossible for the simplest of TSP problems as </w:t>
      </w:r>
      <w:r w:rsidR="00AF4237" w:rsidRPr="0005431A">
        <w:rPr>
          <w:b/>
          <w:i/>
          <w:lang w:val="en-IE"/>
        </w:rPr>
        <w:t>n</w:t>
      </w:r>
      <w:r w:rsidR="00AF4237" w:rsidRPr="0005431A">
        <w:rPr>
          <w:lang w:val="en-IE"/>
        </w:rPr>
        <w:t xml:space="preserve"> get bigger </w:t>
      </w:r>
      <w:r w:rsidR="00AF4237" w:rsidRPr="0005431A">
        <w:rPr>
          <w:b/>
          <w:i/>
          <w:lang w:val="en-IE"/>
        </w:rPr>
        <w:t>(n-1)!</w:t>
      </w:r>
      <w:r w:rsidR="00AF4237" w:rsidRPr="0005431A">
        <w:rPr>
          <w:lang w:val="en-IE"/>
        </w:rPr>
        <w:t xml:space="preserve"> </w:t>
      </w:r>
      <w:r w:rsidR="00146011" w:rsidRPr="0005431A">
        <w:rPr>
          <w:lang w:val="en-IE"/>
        </w:rPr>
        <w:t>expands</w:t>
      </w:r>
      <w:r w:rsidR="00AF4237" w:rsidRPr="0005431A">
        <w:rPr>
          <w:lang w:val="en-IE"/>
        </w:rPr>
        <w:t xml:space="preserve"> </w:t>
      </w:r>
      <w:r w:rsidR="0048092C" w:rsidRPr="0005431A">
        <w:rPr>
          <w:lang w:val="en-IE"/>
        </w:rPr>
        <w:t>faster</w:t>
      </w:r>
      <w:r w:rsidR="00AF4237" w:rsidRPr="0005431A">
        <w:rPr>
          <w:lang w:val="en-IE"/>
        </w:rPr>
        <w:t xml:space="preserve"> than exponential. Solving these problems is of great interest to computer scientists as it has many real world applications. </w:t>
      </w:r>
    </w:p>
    <w:p w14:paraId="714AE401" w14:textId="77777777" w:rsidR="00AF4237" w:rsidRPr="0005431A" w:rsidRDefault="00AF4237" w:rsidP="00AF4237">
      <w:pPr>
        <w:rPr>
          <w:lang w:val="en-IE"/>
        </w:rPr>
      </w:pPr>
    </w:p>
    <w:p w14:paraId="6119DE8A" w14:textId="40893CC0" w:rsidR="00AF4237" w:rsidRPr="0005431A" w:rsidRDefault="00AF4237" w:rsidP="00AF4237">
      <w:pPr>
        <w:rPr>
          <w:lang w:val="en-IE"/>
        </w:rPr>
      </w:pPr>
      <w:r w:rsidRPr="0005431A">
        <w:rPr>
          <w:lang w:val="en-IE"/>
        </w:rPr>
        <w:t xml:space="preserve">There </w:t>
      </w:r>
      <w:r w:rsidR="00A3379B" w:rsidRPr="0005431A">
        <w:rPr>
          <w:lang w:val="en-IE"/>
        </w:rPr>
        <w:t>are alternative methods</w:t>
      </w:r>
      <w:r w:rsidRPr="0005431A">
        <w:rPr>
          <w:lang w:val="en-IE"/>
        </w:rPr>
        <w:t xml:space="preserve">, </w:t>
      </w:r>
      <w:r w:rsidR="003F45BE" w:rsidRPr="0005431A">
        <w:rPr>
          <w:lang w:val="en-IE"/>
        </w:rPr>
        <w:t>among</w:t>
      </w:r>
      <w:r w:rsidR="00A3379B" w:rsidRPr="0005431A">
        <w:rPr>
          <w:lang w:val="en-IE"/>
        </w:rPr>
        <w:t xml:space="preserve"> which</w:t>
      </w:r>
      <w:r w:rsidRPr="0005431A">
        <w:rPr>
          <w:lang w:val="en-IE"/>
        </w:rPr>
        <w:t xml:space="preserve"> </w:t>
      </w:r>
      <w:r w:rsidR="003F45BE" w:rsidRPr="0005431A">
        <w:rPr>
          <w:lang w:val="en-IE"/>
        </w:rPr>
        <w:t>are methods</w:t>
      </w:r>
      <w:r w:rsidRPr="0005431A">
        <w:rPr>
          <w:lang w:val="en-IE"/>
        </w:rPr>
        <w:t xml:space="preserve"> known </w:t>
      </w:r>
      <w:r w:rsidR="00082027" w:rsidRPr="0005431A">
        <w:rPr>
          <w:lang w:val="en-IE"/>
        </w:rPr>
        <w:t>as approximation algorithms</w:t>
      </w:r>
      <w:r w:rsidRPr="0005431A">
        <w:rPr>
          <w:lang w:val="en-IE"/>
        </w:rPr>
        <w:t xml:space="preserve">, but the price for </w:t>
      </w:r>
      <w:r w:rsidR="00A3379B" w:rsidRPr="0005431A">
        <w:rPr>
          <w:lang w:val="en-IE"/>
        </w:rPr>
        <w:t xml:space="preserve">using </w:t>
      </w:r>
      <w:r w:rsidRPr="0005431A">
        <w:rPr>
          <w:lang w:val="en-IE"/>
        </w:rPr>
        <w:t>these algorithms is that they trade accuracy for efficiency</w:t>
      </w:r>
      <w:r w:rsidR="00A3379B" w:rsidRPr="0005431A">
        <w:rPr>
          <w:lang w:val="en-IE"/>
        </w:rPr>
        <w:t>,</w:t>
      </w:r>
      <w:r w:rsidRPr="0005431A">
        <w:rPr>
          <w:lang w:val="en-IE"/>
        </w:rPr>
        <w:t xml:space="preserve"> in a sense</w:t>
      </w:r>
      <w:r w:rsidR="00A3379B" w:rsidRPr="0005431A">
        <w:rPr>
          <w:lang w:val="en-IE"/>
        </w:rPr>
        <w:t>,</w:t>
      </w:r>
      <w:r w:rsidRPr="0005431A">
        <w:rPr>
          <w:lang w:val="en-IE"/>
        </w:rPr>
        <w:t xml:space="preserve"> guessing the optimal solution. </w:t>
      </w:r>
    </w:p>
    <w:p w14:paraId="387B4ECB" w14:textId="06B73374" w:rsidR="00BC14F3" w:rsidRPr="0005431A" w:rsidRDefault="00E85AC9" w:rsidP="001A79D9">
      <w:pPr>
        <w:pStyle w:val="MSCHeading2"/>
      </w:pPr>
      <w:bookmarkStart w:id="18" w:name="_Toc396914377"/>
      <w:r w:rsidRPr="0005431A">
        <w:t>1.</w:t>
      </w:r>
      <w:r w:rsidR="003111E5" w:rsidRPr="0005431A">
        <w:t>2</w:t>
      </w:r>
      <w:r w:rsidRPr="0005431A">
        <w:tab/>
      </w:r>
      <w:r w:rsidR="00BC14F3" w:rsidRPr="0005431A">
        <w:t>Intellectual challenge</w:t>
      </w:r>
      <w:bookmarkStart w:id="19" w:name="_Ref36555990"/>
      <w:bookmarkStart w:id="20" w:name="_Ref36556061"/>
      <w:bookmarkStart w:id="21" w:name="_Toc39552760"/>
      <w:bookmarkEnd w:id="17"/>
      <w:bookmarkEnd w:id="18"/>
    </w:p>
    <w:p w14:paraId="6D8A827B" w14:textId="77777777" w:rsidR="00BF7350" w:rsidRPr="0005431A" w:rsidRDefault="008F262A" w:rsidP="008F262A">
      <w:pPr>
        <w:rPr>
          <w:lang w:val="en-IE"/>
        </w:rPr>
      </w:pPr>
      <w:r w:rsidRPr="0005431A">
        <w:rPr>
          <w:lang w:val="en-IE"/>
        </w:rPr>
        <w:t xml:space="preserve">The artefacts in this dissertation will be among the few projects to carry out the empirical analysis of the various algorithms side-by-side. In fact, there </w:t>
      </w:r>
      <w:r w:rsidR="0048092C" w:rsidRPr="0005431A">
        <w:rPr>
          <w:lang w:val="en-IE"/>
        </w:rPr>
        <w:t>have</w:t>
      </w:r>
      <w:r w:rsidRPr="0005431A">
        <w:rPr>
          <w:lang w:val="en-IE"/>
        </w:rPr>
        <w:t xml:space="preserve"> been no research </w:t>
      </w:r>
      <w:r w:rsidR="002D5E5F" w:rsidRPr="0005431A">
        <w:rPr>
          <w:lang w:val="en-IE"/>
        </w:rPr>
        <w:t xml:space="preserve">papers </w:t>
      </w:r>
      <w:r w:rsidRPr="0005431A">
        <w:rPr>
          <w:lang w:val="en-IE"/>
        </w:rPr>
        <w:t xml:space="preserve">found on any of the Ant algorithms implemented in C++, and any frameworks written in other languages that have been implemented generally don’t compare with other algorithms within the framework. </w:t>
      </w:r>
      <w:r w:rsidR="0099712A" w:rsidRPr="0005431A">
        <w:rPr>
          <w:lang w:val="en-IE"/>
        </w:rPr>
        <w:t xml:space="preserve"> The framework was designed in such a way that plugging in different algorithms can be simple. </w:t>
      </w:r>
    </w:p>
    <w:p w14:paraId="75BCA67C" w14:textId="77777777" w:rsidR="00BF7350" w:rsidRPr="0005431A" w:rsidRDefault="00BF7350" w:rsidP="008F262A">
      <w:pPr>
        <w:rPr>
          <w:lang w:val="en-IE"/>
        </w:rPr>
      </w:pPr>
    </w:p>
    <w:p w14:paraId="614BE259" w14:textId="58B0B0D8" w:rsidR="00BF7350" w:rsidRPr="0005431A" w:rsidRDefault="0099712A" w:rsidP="008F262A">
      <w:pPr>
        <w:rPr>
          <w:lang w:val="en-IE"/>
        </w:rPr>
      </w:pPr>
      <w:r w:rsidRPr="0005431A">
        <w:rPr>
          <w:lang w:val="en-IE"/>
        </w:rPr>
        <w:t xml:space="preserve">Although all </w:t>
      </w:r>
      <w:r w:rsidR="00653F77">
        <w:rPr>
          <w:lang w:val="en-IE"/>
        </w:rPr>
        <w:t>a</w:t>
      </w:r>
      <w:r w:rsidR="002D5E5F" w:rsidRPr="0005431A">
        <w:rPr>
          <w:lang w:val="en-IE"/>
        </w:rPr>
        <w:t xml:space="preserve">nt </w:t>
      </w:r>
      <w:r w:rsidRPr="0005431A">
        <w:rPr>
          <w:lang w:val="en-IE"/>
        </w:rPr>
        <w:t xml:space="preserve">algorithms have been well researched, swarm intelligence can be a very complicated field and implementation of the algorithms </w:t>
      </w:r>
      <w:r w:rsidR="003F45BE" w:rsidRPr="0005431A">
        <w:rPr>
          <w:lang w:val="en-IE"/>
        </w:rPr>
        <w:t xml:space="preserve">is </w:t>
      </w:r>
      <w:r w:rsidRPr="0005431A">
        <w:rPr>
          <w:lang w:val="en-IE"/>
        </w:rPr>
        <w:t xml:space="preserve">complex. </w:t>
      </w:r>
      <w:r w:rsidR="004F1221" w:rsidRPr="0005431A">
        <w:rPr>
          <w:lang w:val="en-IE"/>
        </w:rPr>
        <w:t>In addition</w:t>
      </w:r>
      <w:r w:rsidRPr="0005431A">
        <w:rPr>
          <w:lang w:val="en-IE"/>
        </w:rPr>
        <w:t xml:space="preserve">, as the </w:t>
      </w:r>
      <w:r w:rsidR="003F45BE" w:rsidRPr="0005431A">
        <w:rPr>
          <w:lang w:val="en-IE"/>
        </w:rPr>
        <w:t xml:space="preserve">chosen </w:t>
      </w:r>
      <w:r w:rsidRPr="0005431A">
        <w:rPr>
          <w:lang w:val="en-IE"/>
        </w:rPr>
        <w:t xml:space="preserve">algorithms are approximation algorithms they can be </w:t>
      </w:r>
      <w:r w:rsidR="0048092C" w:rsidRPr="0005431A">
        <w:rPr>
          <w:lang w:val="en-IE"/>
        </w:rPr>
        <w:t>difficult</w:t>
      </w:r>
      <w:r w:rsidRPr="0005431A">
        <w:rPr>
          <w:lang w:val="en-IE"/>
        </w:rPr>
        <w:t xml:space="preserve"> to analyse</w:t>
      </w:r>
      <w:r w:rsidR="004F1221" w:rsidRPr="0005431A">
        <w:rPr>
          <w:lang w:val="en-IE"/>
        </w:rPr>
        <w:t xml:space="preserve">, </w:t>
      </w:r>
      <w:r w:rsidR="006D6468" w:rsidRPr="0005431A">
        <w:rPr>
          <w:lang w:val="en-IE"/>
        </w:rPr>
        <w:lastRenderedPageBreak/>
        <w:t>(</w:t>
      </w:r>
      <w:r w:rsidR="004F1221" w:rsidRPr="0005431A">
        <w:rPr>
          <w:lang w:val="en-IE"/>
        </w:rPr>
        <w:t>that is i</w:t>
      </w:r>
      <w:r w:rsidRPr="0005431A">
        <w:rPr>
          <w:lang w:val="en-IE"/>
        </w:rPr>
        <w:t>f they are functioning within the correct bounds</w:t>
      </w:r>
      <w:r w:rsidR="006D6468" w:rsidRPr="0005431A">
        <w:rPr>
          <w:lang w:val="en-IE"/>
        </w:rPr>
        <w:t>)</w:t>
      </w:r>
      <w:r w:rsidR="00183950" w:rsidRPr="0005431A">
        <w:rPr>
          <w:lang w:val="en-IE"/>
        </w:rPr>
        <w:t xml:space="preserve"> and</w:t>
      </w:r>
      <w:r w:rsidRPr="0005431A">
        <w:rPr>
          <w:lang w:val="en-IE"/>
        </w:rPr>
        <w:t xml:space="preserve"> </w:t>
      </w:r>
      <w:r w:rsidR="00183950" w:rsidRPr="0005431A">
        <w:rPr>
          <w:lang w:val="en-IE"/>
        </w:rPr>
        <w:t>can be extremely hard to implement</w:t>
      </w:r>
      <w:r w:rsidR="00EE07B4" w:rsidRPr="0005431A">
        <w:rPr>
          <w:lang w:val="en-IE"/>
        </w:rPr>
        <w:t xml:space="preserve"> and</w:t>
      </w:r>
      <w:r w:rsidR="00183950" w:rsidRPr="0005431A">
        <w:rPr>
          <w:lang w:val="en-IE"/>
        </w:rPr>
        <w:t xml:space="preserve"> test.</w:t>
      </w:r>
    </w:p>
    <w:p w14:paraId="3737618D" w14:textId="77777777" w:rsidR="00F97097" w:rsidRPr="0005431A" w:rsidRDefault="00F97097" w:rsidP="008F262A">
      <w:pPr>
        <w:rPr>
          <w:lang w:val="en-IE"/>
        </w:rPr>
      </w:pPr>
    </w:p>
    <w:p w14:paraId="62A6234E" w14:textId="3F62E54E" w:rsidR="0099712A" w:rsidRPr="0005431A" w:rsidRDefault="00BF7350" w:rsidP="008F262A">
      <w:pPr>
        <w:rPr>
          <w:lang w:val="en-IE"/>
        </w:rPr>
      </w:pPr>
      <w:r w:rsidRPr="0005431A">
        <w:rPr>
          <w:lang w:val="en-IE"/>
        </w:rPr>
        <w:t>T</w:t>
      </w:r>
      <w:r w:rsidR="0099712A" w:rsidRPr="0005431A">
        <w:rPr>
          <w:lang w:val="en-IE"/>
        </w:rPr>
        <w:t xml:space="preserve">he size of the framework </w:t>
      </w:r>
      <w:r w:rsidRPr="0005431A">
        <w:rPr>
          <w:lang w:val="en-IE"/>
        </w:rPr>
        <w:t>is a medium-sized project</w:t>
      </w:r>
      <w:r w:rsidR="0099712A" w:rsidRPr="0005431A">
        <w:rPr>
          <w:lang w:val="en-IE"/>
        </w:rPr>
        <w:t xml:space="preserve"> and a big undertaking for just three months of </w:t>
      </w:r>
      <w:r w:rsidR="00183950" w:rsidRPr="0005431A">
        <w:rPr>
          <w:lang w:val="en-IE"/>
        </w:rPr>
        <w:t xml:space="preserve">software </w:t>
      </w:r>
      <w:r w:rsidR="0099712A" w:rsidRPr="0005431A">
        <w:rPr>
          <w:lang w:val="en-IE"/>
        </w:rPr>
        <w:t>development</w:t>
      </w:r>
      <w:r w:rsidR="000F2CDD" w:rsidRPr="0005431A">
        <w:rPr>
          <w:lang w:val="en-IE"/>
        </w:rPr>
        <w:t xml:space="preserve"> combined with research, and dissertatio</w:t>
      </w:r>
      <w:r w:rsidR="00E15781">
        <w:rPr>
          <w:lang w:val="en-IE"/>
        </w:rPr>
        <w:t>n writing c</w:t>
      </w:r>
      <w:r w:rsidR="000F2CDD" w:rsidRPr="0005431A">
        <w:rPr>
          <w:lang w:val="en-IE"/>
        </w:rPr>
        <w:t>onsidering that</w:t>
      </w:r>
      <w:r w:rsidR="003F45BE" w:rsidRPr="0005431A">
        <w:rPr>
          <w:lang w:val="en-IE"/>
        </w:rPr>
        <w:t>,</w:t>
      </w:r>
      <w:r w:rsidR="000F2CDD" w:rsidRPr="0005431A">
        <w:rPr>
          <w:lang w:val="en-IE"/>
        </w:rPr>
        <w:t xml:space="preserve"> the development is the biggest part of this dissertation and</w:t>
      </w:r>
      <w:r w:rsidRPr="0005431A">
        <w:rPr>
          <w:lang w:val="en-IE"/>
        </w:rPr>
        <w:t xml:space="preserve"> has to be well designed to accommodate loose coupling between each object</w:t>
      </w:r>
      <w:r w:rsidR="002D5E5F" w:rsidRPr="0005431A">
        <w:rPr>
          <w:lang w:val="en-IE"/>
        </w:rPr>
        <w:t>s</w:t>
      </w:r>
      <w:r w:rsidRPr="0005431A">
        <w:rPr>
          <w:lang w:val="en-IE"/>
        </w:rPr>
        <w:t>.</w:t>
      </w:r>
    </w:p>
    <w:p w14:paraId="1AA5534F" w14:textId="073B29E7" w:rsidR="00BF7350" w:rsidRPr="0005431A" w:rsidRDefault="0099712A" w:rsidP="008F262A">
      <w:pPr>
        <w:rPr>
          <w:lang w:val="en-IE"/>
        </w:rPr>
      </w:pPr>
      <w:r w:rsidRPr="0005431A">
        <w:rPr>
          <w:lang w:val="en-IE"/>
        </w:rPr>
        <w:t xml:space="preserve">The other main intellectual challenge is how </w:t>
      </w:r>
      <w:r w:rsidR="00A97010" w:rsidRPr="0005431A">
        <w:rPr>
          <w:lang w:val="en-IE"/>
        </w:rPr>
        <w:t>to</w:t>
      </w:r>
      <w:r w:rsidRPr="0005431A">
        <w:rPr>
          <w:lang w:val="en-IE"/>
        </w:rPr>
        <w:t xml:space="preserve"> compare each algorithm</w:t>
      </w:r>
      <w:r w:rsidR="00BF7350" w:rsidRPr="0005431A">
        <w:rPr>
          <w:lang w:val="en-IE"/>
        </w:rPr>
        <w:t xml:space="preserve"> for the ant systems</w:t>
      </w:r>
      <w:r w:rsidRPr="0005431A">
        <w:rPr>
          <w:lang w:val="en-IE"/>
        </w:rPr>
        <w:t xml:space="preserve"> as in </w:t>
      </w:r>
      <w:r w:rsidRPr="0005431A">
        <w:rPr>
          <w:i/>
          <w:lang w:val="en-IE"/>
        </w:rPr>
        <w:t xml:space="preserve">O </w:t>
      </w:r>
      <w:r w:rsidR="00BF7350" w:rsidRPr="0005431A">
        <w:rPr>
          <w:i/>
          <w:lang w:val="en-IE"/>
        </w:rPr>
        <w:t>notation</w:t>
      </w:r>
      <w:r w:rsidR="00EE07B4" w:rsidRPr="0005431A">
        <w:rPr>
          <w:i/>
          <w:lang w:val="en-IE"/>
        </w:rPr>
        <w:t xml:space="preserve"> </w:t>
      </w:r>
      <w:r w:rsidR="00EE07B4" w:rsidRPr="0005431A">
        <w:rPr>
          <w:lang w:val="en-IE"/>
        </w:rPr>
        <w:t>(</w:t>
      </w:r>
      <w:r w:rsidR="006D6468" w:rsidRPr="0005431A">
        <w:rPr>
          <w:lang w:val="en-IE"/>
        </w:rPr>
        <w:t xml:space="preserve">Chapter </w:t>
      </w:r>
      <w:r w:rsidR="00EE07B4" w:rsidRPr="0005431A">
        <w:rPr>
          <w:lang w:val="en-IE"/>
        </w:rPr>
        <w:t>2)</w:t>
      </w:r>
      <w:r w:rsidR="00BF7350" w:rsidRPr="0005431A">
        <w:rPr>
          <w:lang w:val="en-IE"/>
        </w:rPr>
        <w:t xml:space="preserve"> they are </w:t>
      </w:r>
      <w:r w:rsidRPr="0005431A">
        <w:rPr>
          <w:lang w:val="en-IE"/>
        </w:rPr>
        <w:t>all the same</w:t>
      </w:r>
      <w:r w:rsidR="00BF7350" w:rsidRPr="0005431A">
        <w:rPr>
          <w:lang w:val="en-IE"/>
        </w:rPr>
        <w:t xml:space="preserve"> </w:t>
      </w:r>
      <w:r w:rsidR="00BF7350" w:rsidRPr="0005431A">
        <w:rPr>
          <w:i/>
          <w:lang w:val="en-IE"/>
        </w:rPr>
        <w:t>O(m.n</w:t>
      </w:r>
      <w:r w:rsidR="00BF7350" w:rsidRPr="0005431A">
        <w:rPr>
          <w:i/>
          <w:vertAlign w:val="superscript"/>
          <w:lang w:val="en-IE"/>
        </w:rPr>
        <w:t>2</w:t>
      </w:r>
      <w:r w:rsidR="00BF7350" w:rsidRPr="0005431A">
        <w:rPr>
          <w:i/>
          <w:lang w:val="en-IE"/>
        </w:rPr>
        <w:t>)</w:t>
      </w:r>
      <w:r w:rsidR="00BF7350" w:rsidRPr="0005431A">
        <w:rPr>
          <w:lang w:val="en-IE"/>
        </w:rPr>
        <w:t xml:space="preserve"> </w:t>
      </w:r>
      <w:r w:rsidR="0026552B" w:rsidRPr="0005431A">
        <w:rPr>
          <w:lang w:val="en-IE"/>
        </w:rPr>
        <w:t>and</w:t>
      </w:r>
      <w:r w:rsidR="00BF7350" w:rsidRPr="0005431A">
        <w:rPr>
          <w:lang w:val="en-IE"/>
        </w:rPr>
        <w:t xml:space="preserve"> they are all approximation algorithms</w:t>
      </w:r>
      <w:r w:rsidR="00E15781">
        <w:rPr>
          <w:lang w:val="en-IE"/>
        </w:rPr>
        <w:t xml:space="preserve"> </w:t>
      </w:r>
      <w:r w:rsidR="00BF7350" w:rsidRPr="0005431A">
        <w:rPr>
          <w:lang w:val="en-IE"/>
        </w:rPr>
        <w:t>. The main key for these algorithms is randomness and this can be hard to compare</w:t>
      </w:r>
      <w:r w:rsidR="002D5E5F" w:rsidRPr="0005431A">
        <w:rPr>
          <w:lang w:val="en-IE"/>
        </w:rPr>
        <w:t xml:space="preserve"> as the algorithms will not solve the same problem the same way next time </w:t>
      </w:r>
      <w:r w:rsidR="006D6468" w:rsidRPr="0005431A">
        <w:rPr>
          <w:lang w:val="en-IE"/>
        </w:rPr>
        <w:t>they are</w:t>
      </w:r>
      <w:r w:rsidR="002D5E5F" w:rsidRPr="0005431A">
        <w:rPr>
          <w:lang w:val="en-IE"/>
        </w:rPr>
        <w:t xml:space="preserve"> executed</w:t>
      </w:r>
      <w:r w:rsidR="00BF7350" w:rsidRPr="0005431A">
        <w:rPr>
          <w:lang w:val="en-IE"/>
        </w:rPr>
        <w:t xml:space="preserve">. </w:t>
      </w:r>
    </w:p>
    <w:p w14:paraId="5379CDB9" w14:textId="77777777" w:rsidR="00F97097" w:rsidRPr="0005431A" w:rsidRDefault="00F97097" w:rsidP="008F262A">
      <w:pPr>
        <w:rPr>
          <w:lang w:val="en-IE"/>
        </w:rPr>
      </w:pPr>
    </w:p>
    <w:p w14:paraId="02D60BC0" w14:textId="34064900" w:rsidR="002C5180" w:rsidRPr="0005431A" w:rsidRDefault="00BF7350" w:rsidP="002C5180">
      <w:pPr>
        <w:rPr>
          <w:lang w:val="en-IE"/>
        </w:rPr>
      </w:pPr>
      <w:r w:rsidRPr="0005431A">
        <w:rPr>
          <w:lang w:val="en-IE"/>
        </w:rPr>
        <w:t xml:space="preserve">This project </w:t>
      </w:r>
      <w:r w:rsidR="00DC1248" w:rsidRPr="0005431A">
        <w:rPr>
          <w:lang w:val="en-IE"/>
        </w:rPr>
        <w:t xml:space="preserve">was </w:t>
      </w:r>
      <w:r w:rsidRPr="0005431A">
        <w:rPr>
          <w:lang w:val="en-IE"/>
        </w:rPr>
        <w:t xml:space="preserve">a big challenge </w:t>
      </w:r>
      <w:r w:rsidR="006D6468" w:rsidRPr="0005431A">
        <w:rPr>
          <w:lang w:val="en-IE"/>
        </w:rPr>
        <w:t>as the author initially</w:t>
      </w:r>
      <w:r w:rsidR="00785D44" w:rsidRPr="0005431A">
        <w:rPr>
          <w:lang w:val="en-IE"/>
        </w:rPr>
        <w:t xml:space="preserve"> </w:t>
      </w:r>
      <w:r w:rsidR="006D6468" w:rsidRPr="0005431A">
        <w:rPr>
          <w:lang w:val="en-IE"/>
        </w:rPr>
        <w:t>had a</w:t>
      </w:r>
      <w:r w:rsidRPr="0005431A">
        <w:rPr>
          <w:lang w:val="en-IE"/>
        </w:rPr>
        <w:t xml:space="preserve"> very limited k</w:t>
      </w:r>
      <w:r w:rsidR="003C27F1" w:rsidRPr="0005431A">
        <w:rPr>
          <w:lang w:val="en-IE"/>
        </w:rPr>
        <w:t>nowledge in the field</w:t>
      </w:r>
      <w:r w:rsidRPr="0005431A">
        <w:rPr>
          <w:lang w:val="en-IE"/>
        </w:rPr>
        <w:t xml:space="preserve"> of swarm intelligence</w:t>
      </w:r>
      <w:r w:rsidR="000F2CDD" w:rsidRPr="0005431A">
        <w:rPr>
          <w:lang w:val="en-IE"/>
        </w:rPr>
        <w:t xml:space="preserve"> and </w:t>
      </w:r>
      <w:r w:rsidR="00DC1248" w:rsidRPr="0005431A">
        <w:rPr>
          <w:lang w:val="en-IE"/>
        </w:rPr>
        <w:t>never encountered</w:t>
      </w:r>
      <w:r w:rsidR="00DA59FB" w:rsidRPr="0005431A">
        <w:rPr>
          <w:lang w:val="en-IE"/>
        </w:rPr>
        <w:t xml:space="preserve"> the </w:t>
      </w:r>
      <w:r w:rsidR="00EC343B" w:rsidRPr="0005431A">
        <w:rPr>
          <w:lang w:val="en-IE"/>
        </w:rPr>
        <w:t>T</w:t>
      </w:r>
      <w:r w:rsidR="00DA59FB" w:rsidRPr="0005431A">
        <w:rPr>
          <w:lang w:val="en-IE"/>
        </w:rPr>
        <w:t xml:space="preserve">ravelling </w:t>
      </w:r>
      <w:r w:rsidR="00EC343B" w:rsidRPr="0005431A">
        <w:rPr>
          <w:lang w:val="en-IE"/>
        </w:rPr>
        <w:t>S</w:t>
      </w:r>
      <w:r w:rsidR="00DA59FB" w:rsidRPr="0005431A">
        <w:rPr>
          <w:lang w:val="en-IE"/>
        </w:rPr>
        <w:t xml:space="preserve">alesperson </w:t>
      </w:r>
      <w:r w:rsidR="00EC343B" w:rsidRPr="0005431A">
        <w:rPr>
          <w:lang w:val="en-IE"/>
        </w:rPr>
        <w:t>P</w:t>
      </w:r>
      <w:r w:rsidR="000F2CDD" w:rsidRPr="0005431A">
        <w:rPr>
          <w:lang w:val="en-IE"/>
        </w:rPr>
        <w:t>roblem</w:t>
      </w:r>
      <w:r w:rsidRPr="0005431A">
        <w:rPr>
          <w:lang w:val="en-IE"/>
        </w:rPr>
        <w:t xml:space="preserve">. </w:t>
      </w:r>
      <w:r w:rsidR="00DC1248" w:rsidRPr="0005431A">
        <w:rPr>
          <w:lang w:val="en-IE"/>
        </w:rPr>
        <w:t>As a result, t</w:t>
      </w:r>
      <w:r w:rsidR="00785D44" w:rsidRPr="0005431A">
        <w:rPr>
          <w:lang w:val="en-IE"/>
        </w:rPr>
        <w:t xml:space="preserve">his framework was developed in C++, as this is the language </w:t>
      </w:r>
      <w:r w:rsidR="00DC1248" w:rsidRPr="0005431A">
        <w:rPr>
          <w:lang w:val="en-IE"/>
        </w:rPr>
        <w:t xml:space="preserve">the author </w:t>
      </w:r>
      <w:r w:rsidR="004907EE" w:rsidRPr="0005431A">
        <w:rPr>
          <w:lang w:val="en-IE"/>
        </w:rPr>
        <w:t>fe</w:t>
      </w:r>
      <w:r w:rsidR="00785D44" w:rsidRPr="0005431A">
        <w:rPr>
          <w:lang w:val="en-IE"/>
        </w:rPr>
        <w:t>l</w:t>
      </w:r>
      <w:r w:rsidR="004907EE" w:rsidRPr="0005431A">
        <w:rPr>
          <w:lang w:val="en-IE"/>
        </w:rPr>
        <w:t>t</w:t>
      </w:r>
      <w:r w:rsidRPr="0005431A">
        <w:rPr>
          <w:lang w:val="en-IE"/>
        </w:rPr>
        <w:t xml:space="preserve"> most comfortable with </w:t>
      </w:r>
      <w:r w:rsidR="00DC1248" w:rsidRPr="0005431A">
        <w:rPr>
          <w:lang w:val="en-IE"/>
        </w:rPr>
        <w:t xml:space="preserve">in </w:t>
      </w:r>
      <w:r w:rsidRPr="0005431A">
        <w:rPr>
          <w:lang w:val="en-IE"/>
        </w:rPr>
        <w:t>completing a project of this size.</w:t>
      </w:r>
    </w:p>
    <w:p w14:paraId="688D7A8C" w14:textId="77777777" w:rsidR="00F97097" w:rsidRPr="0005431A" w:rsidRDefault="00F97097" w:rsidP="002C5180">
      <w:pPr>
        <w:rPr>
          <w:lang w:val="en-IE"/>
        </w:rPr>
      </w:pPr>
    </w:p>
    <w:p w14:paraId="16A336BD" w14:textId="702B479C" w:rsidR="00BF7350" w:rsidRPr="0005431A" w:rsidRDefault="00BF7350" w:rsidP="002C5180">
      <w:pPr>
        <w:rPr>
          <w:lang w:val="en-IE"/>
        </w:rPr>
      </w:pPr>
      <w:r w:rsidRPr="0005431A">
        <w:rPr>
          <w:lang w:val="en-IE"/>
        </w:rPr>
        <w:t>Therefore, for successful completion of this dissertation</w:t>
      </w:r>
      <w:r w:rsidR="009618E7" w:rsidRPr="0005431A">
        <w:rPr>
          <w:lang w:val="en-IE"/>
        </w:rPr>
        <w:t>,</w:t>
      </w:r>
      <w:r w:rsidR="00183950" w:rsidRPr="0005431A">
        <w:rPr>
          <w:lang w:val="en-IE"/>
        </w:rPr>
        <w:t xml:space="preserve"> the literature review </w:t>
      </w:r>
      <w:r w:rsidR="009618E7" w:rsidRPr="0005431A">
        <w:rPr>
          <w:lang w:val="en-IE"/>
        </w:rPr>
        <w:t xml:space="preserve">is not limited to </w:t>
      </w:r>
      <w:r w:rsidR="00AA604B" w:rsidRPr="0005431A">
        <w:rPr>
          <w:lang w:val="en-IE"/>
        </w:rPr>
        <w:t xml:space="preserve">the fields of </w:t>
      </w:r>
      <w:r w:rsidR="009618E7" w:rsidRPr="0005431A">
        <w:rPr>
          <w:lang w:val="en-IE"/>
        </w:rPr>
        <w:t xml:space="preserve">swarm </w:t>
      </w:r>
      <w:r w:rsidR="00EE07B4" w:rsidRPr="0005431A">
        <w:rPr>
          <w:lang w:val="en-IE"/>
        </w:rPr>
        <w:t>intelligence,</w:t>
      </w:r>
      <w:r w:rsidR="009618E7" w:rsidRPr="0005431A">
        <w:rPr>
          <w:lang w:val="en-IE"/>
        </w:rPr>
        <w:t xml:space="preserve"> ant colony optimisation</w:t>
      </w:r>
      <w:r w:rsidR="00EE07B4" w:rsidRPr="0005431A">
        <w:rPr>
          <w:lang w:val="en-IE"/>
        </w:rPr>
        <w:t xml:space="preserve"> and the genetic algorithm</w:t>
      </w:r>
      <w:r w:rsidR="00DC1248" w:rsidRPr="0005431A">
        <w:rPr>
          <w:lang w:val="en-IE"/>
        </w:rPr>
        <w:t>, b</w:t>
      </w:r>
      <w:r w:rsidR="009618E7" w:rsidRPr="0005431A">
        <w:rPr>
          <w:lang w:val="en-IE"/>
        </w:rPr>
        <w:t>ut also</w:t>
      </w:r>
      <w:r w:rsidR="00E96B5E" w:rsidRPr="0005431A">
        <w:rPr>
          <w:lang w:val="en-IE"/>
        </w:rPr>
        <w:t xml:space="preserve"> </w:t>
      </w:r>
      <w:r w:rsidR="00DC1248" w:rsidRPr="0005431A">
        <w:rPr>
          <w:lang w:val="en-IE"/>
        </w:rPr>
        <w:t xml:space="preserve">includes </w:t>
      </w:r>
      <w:r w:rsidR="009618E7" w:rsidRPr="0005431A">
        <w:rPr>
          <w:lang w:val="en-IE"/>
        </w:rPr>
        <w:t>computational complexity, analysis of algorithms</w:t>
      </w:r>
      <w:r w:rsidR="000F2CDD" w:rsidRPr="0005431A">
        <w:rPr>
          <w:lang w:val="en-IE"/>
        </w:rPr>
        <w:t xml:space="preserve">, software design, graph theory, </w:t>
      </w:r>
      <w:r w:rsidR="007E7E71" w:rsidRPr="0005431A">
        <w:rPr>
          <w:lang w:val="en-IE"/>
        </w:rPr>
        <w:t>C++ and local search methods.</w:t>
      </w:r>
    </w:p>
    <w:p w14:paraId="0E77AE08" w14:textId="3D3D907A" w:rsidR="00BC14F3" w:rsidRPr="0005431A" w:rsidRDefault="003111E5" w:rsidP="001A79D9">
      <w:pPr>
        <w:pStyle w:val="MSCHeading2"/>
      </w:pPr>
      <w:bookmarkStart w:id="22" w:name="_Toc396914378"/>
      <w:r w:rsidRPr="0005431A">
        <w:t>1.3</w:t>
      </w:r>
      <w:r w:rsidRPr="0005431A">
        <w:tab/>
      </w:r>
      <w:r w:rsidR="00BC14F3" w:rsidRPr="0005431A">
        <w:t>Research objectives</w:t>
      </w:r>
      <w:bookmarkEnd w:id="19"/>
      <w:bookmarkEnd w:id="20"/>
      <w:bookmarkEnd w:id="21"/>
      <w:bookmarkEnd w:id="22"/>
    </w:p>
    <w:p w14:paraId="205C1351" w14:textId="2F4879A8" w:rsidR="00AF4237" w:rsidRPr="0005431A" w:rsidRDefault="00AF4237" w:rsidP="00AF4237">
      <w:pPr>
        <w:rPr>
          <w:lang w:val="en-IE"/>
        </w:rPr>
      </w:pPr>
      <w:r w:rsidRPr="0005431A">
        <w:rPr>
          <w:lang w:val="en-IE"/>
        </w:rPr>
        <w:t>The aim of this research is to analyse the performance of each variation of A</w:t>
      </w:r>
      <w:r w:rsidR="00BD0F41" w:rsidRPr="0005431A">
        <w:rPr>
          <w:lang w:val="en-IE"/>
        </w:rPr>
        <w:t xml:space="preserve">nt </w:t>
      </w:r>
      <w:r w:rsidRPr="0005431A">
        <w:rPr>
          <w:lang w:val="en-IE"/>
        </w:rPr>
        <w:t>C</w:t>
      </w:r>
      <w:r w:rsidR="00BD0F41" w:rsidRPr="0005431A">
        <w:rPr>
          <w:lang w:val="en-IE"/>
        </w:rPr>
        <w:t xml:space="preserve">olony </w:t>
      </w:r>
      <w:r w:rsidRPr="0005431A">
        <w:rPr>
          <w:lang w:val="en-IE"/>
        </w:rPr>
        <w:t>O</w:t>
      </w:r>
      <w:r w:rsidR="00BD0F41" w:rsidRPr="0005431A">
        <w:rPr>
          <w:lang w:val="en-IE"/>
        </w:rPr>
        <w:t>ptimisation (ACO)</w:t>
      </w:r>
      <w:r w:rsidRPr="0005431A">
        <w:rPr>
          <w:lang w:val="en-IE"/>
        </w:rPr>
        <w:t xml:space="preserve"> algorithms, using the well-researched and benchmarked </w:t>
      </w:r>
      <w:r w:rsidR="00EC343B" w:rsidRPr="0005431A">
        <w:rPr>
          <w:lang w:val="en-IE"/>
        </w:rPr>
        <w:t>T</w:t>
      </w:r>
      <w:r w:rsidRPr="0005431A">
        <w:rPr>
          <w:lang w:val="en-IE"/>
        </w:rPr>
        <w:t xml:space="preserve">ravelling </w:t>
      </w:r>
      <w:r w:rsidR="00EC343B" w:rsidRPr="0005431A">
        <w:rPr>
          <w:lang w:val="en-IE"/>
        </w:rPr>
        <w:t>S</w:t>
      </w:r>
      <w:r w:rsidRPr="0005431A">
        <w:rPr>
          <w:lang w:val="en-IE"/>
        </w:rPr>
        <w:t xml:space="preserve">alesperson </w:t>
      </w:r>
      <w:r w:rsidR="00EC343B" w:rsidRPr="0005431A">
        <w:rPr>
          <w:lang w:val="en-IE"/>
        </w:rPr>
        <w:t>L</w:t>
      </w:r>
      <w:r w:rsidRPr="0005431A">
        <w:rPr>
          <w:lang w:val="en-IE"/>
        </w:rPr>
        <w:t>ibrary (TSPLIB) dataset as input</w:t>
      </w:r>
      <w:r w:rsidR="00AA604B" w:rsidRPr="0005431A">
        <w:rPr>
          <w:lang w:val="en-IE"/>
        </w:rPr>
        <w:t xml:space="preserve"> </w:t>
      </w:r>
      <w:r w:rsidR="00AA604B" w:rsidRPr="0005431A">
        <w:rPr>
          <w:lang w:val="en-IE"/>
        </w:rPr>
        <w:fldChar w:fldCharType="begin"/>
      </w:r>
      <w:r w:rsidR="00AA604B" w:rsidRPr="0005431A">
        <w:rPr>
          <w:lang w:val="en-IE"/>
        </w:rPr>
        <w:instrText xml:space="preserve"> ADDIN ZOTERO_ITEM CSL_CITATION {"citationID":"udibufadc","properties":{"formattedCitation":"(Reinelt, 1991)","plainCitation":"(Reinelt, 1991)"},"citationItems":[{"id":351,"uris":["http://zotero.org/users/1680862/items/IMRGSUWX"],"uri":["http://zotero.org/users/1680862/items/IMRGSUWX"],"itemData":{"id":351,"type":"article-journal","title":"TSPLIB—A Traveling Salesman Problem Library","container-title":"ORSA Journal on Computing","page":"376-384","volume":"3","issue":"4","source":"CrossRef","DOI":"10.1287/ijoc.3.4.376","ISSN":"0899-1499, 2326-3245","language":"en","author":[{"family":"Reinelt","given":"Gerhard"}],"issued":{"date-parts":[["1991",11]]},"accessed":{"date-parts":[["2014",4,23]]}}}],"schema":"https://github.com/citation-style-language/schema/raw/master/csl-citation.json"} </w:instrText>
      </w:r>
      <w:r w:rsidR="00AA604B" w:rsidRPr="0005431A">
        <w:rPr>
          <w:lang w:val="en-IE"/>
        </w:rPr>
        <w:fldChar w:fldCharType="separate"/>
      </w:r>
      <w:r w:rsidR="00AA604B" w:rsidRPr="0005431A">
        <w:rPr>
          <w:lang w:val="en-IE"/>
        </w:rPr>
        <w:t>(Reinelt, 1991)</w:t>
      </w:r>
      <w:r w:rsidR="00AA604B" w:rsidRPr="0005431A">
        <w:rPr>
          <w:lang w:val="en-IE"/>
        </w:rPr>
        <w:fldChar w:fldCharType="end"/>
      </w:r>
      <w:r w:rsidRPr="0005431A">
        <w:rPr>
          <w:lang w:val="en-IE"/>
        </w:rPr>
        <w:t xml:space="preserve">. </w:t>
      </w:r>
      <w:r w:rsidR="00422EBE" w:rsidRPr="0005431A">
        <w:rPr>
          <w:lang w:val="en-IE"/>
        </w:rPr>
        <w:t>To demonstrate</w:t>
      </w:r>
      <w:r w:rsidR="00BD0F41" w:rsidRPr="0005431A">
        <w:rPr>
          <w:lang w:val="en-IE"/>
        </w:rPr>
        <w:t>,</w:t>
      </w:r>
      <w:r w:rsidR="00422EBE" w:rsidRPr="0005431A">
        <w:rPr>
          <w:lang w:val="en-IE"/>
        </w:rPr>
        <w:t xml:space="preserve"> a framework </w:t>
      </w:r>
      <w:r w:rsidR="00BD0F41" w:rsidRPr="0005431A">
        <w:rPr>
          <w:lang w:val="en-IE"/>
        </w:rPr>
        <w:t xml:space="preserve">called AntSolver </w:t>
      </w:r>
      <w:r w:rsidR="00422EBE" w:rsidRPr="0005431A">
        <w:rPr>
          <w:lang w:val="en-IE"/>
        </w:rPr>
        <w:t xml:space="preserve">is </w:t>
      </w:r>
      <w:r w:rsidR="004C52F5">
        <w:rPr>
          <w:lang w:val="en-IE"/>
        </w:rPr>
        <w:t>developed and introduced</w:t>
      </w:r>
      <w:r w:rsidRPr="0005431A">
        <w:rPr>
          <w:lang w:val="en-IE"/>
        </w:rPr>
        <w:t>, developed in C++ using OO paradigms including design patterns</w:t>
      </w:r>
      <w:r w:rsidR="00BD0F41" w:rsidRPr="0005431A">
        <w:rPr>
          <w:lang w:val="en-IE"/>
        </w:rPr>
        <w:t xml:space="preserve">, </w:t>
      </w:r>
      <w:r w:rsidRPr="0005431A">
        <w:rPr>
          <w:lang w:val="en-IE"/>
        </w:rPr>
        <w:t xml:space="preserve">the </w:t>
      </w:r>
      <w:r w:rsidR="00BD0F41" w:rsidRPr="0005431A">
        <w:rPr>
          <w:lang w:val="en-IE"/>
        </w:rPr>
        <w:t>‘</w:t>
      </w:r>
      <w:r w:rsidR="00E96B5E" w:rsidRPr="0005431A">
        <w:rPr>
          <w:lang w:val="en-IE"/>
        </w:rPr>
        <w:t>don’t repeat yourself</w:t>
      </w:r>
      <w:r w:rsidR="00BD0F41" w:rsidRPr="0005431A">
        <w:rPr>
          <w:lang w:val="en-IE"/>
        </w:rPr>
        <w:t>’</w:t>
      </w:r>
      <w:r w:rsidR="00E96B5E" w:rsidRPr="0005431A">
        <w:rPr>
          <w:lang w:val="en-IE"/>
        </w:rPr>
        <w:t xml:space="preserve"> (DRY)</w:t>
      </w:r>
      <w:r w:rsidRPr="0005431A">
        <w:rPr>
          <w:lang w:val="en-IE"/>
        </w:rPr>
        <w:t xml:space="preserve"> principle</w:t>
      </w:r>
      <w:r w:rsidR="00AA604B" w:rsidRPr="0005431A">
        <w:rPr>
          <w:lang w:val="en-IE"/>
        </w:rPr>
        <w:t xml:space="preserve"> and refactoring</w:t>
      </w:r>
      <w:r w:rsidRPr="0005431A">
        <w:rPr>
          <w:lang w:val="en-IE"/>
        </w:rPr>
        <w:t xml:space="preserve"> to completely decouple each part of the application</w:t>
      </w:r>
      <w:r w:rsidR="0098509B" w:rsidRPr="0005431A">
        <w:rPr>
          <w:lang w:val="en-IE"/>
        </w:rPr>
        <w:t xml:space="preserve">, </w:t>
      </w:r>
      <w:r w:rsidRPr="0005431A">
        <w:rPr>
          <w:lang w:val="en-IE"/>
        </w:rPr>
        <w:t>to enable expandability and an open architecture</w:t>
      </w:r>
      <w:r w:rsidR="0098509B" w:rsidRPr="0005431A">
        <w:rPr>
          <w:lang w:val="en-IE"/>
        </w:rPr>
        <w:t>. The framework is</w:t>
      </w:r>
      <w:r w:rsidRPr="0005431A">
        <w:rPr>
          <w:lang w:val="en-IE"/>
        </w:rPr>
        <w:t xml:space="preserve"> developed using test driven development methodology, keeping in context with </w:t>
      </w:r>
      <w:r w:rsidR="00A97010" w:rsidRPr="0005431A">
        <w:rPr>
          <w:lang w:val="en-IE"/>
        </w:rPr>
        <w:t>the</w:t>
      </w:r>
      <w:r w:rsidR="00E15781">
        <w:rPr>
          <w:lang w:val="en-IE"/>
        </w:rPr>
        <w:t xml:space="preserve"> MSc</w:t>
      </w:r>
      <w:r w:rsidRPr="0005431A">
        <w:rPr>
          <w:lang w:val="en-IE"/>
        </w:rPr>
        <w:t xml:space="preserve"> in advanced software engineering being pursued </w:t>
      </w:r>
      <w:r w:rsidR="00AA604B" w:rsidRPr="0005431A">
        <w:rPr>
          <w:lang w:val="en-IE"/>
        </w:rPr>
        <w:fldChar w:fldCharType="begin"/>
      </w:r>
      <w:r w:rsidR="00AA604B" w:rsidRPr="0005431A">
        <w:rPr>
          <w:lang w:val="en-IE"/>
        </w:rPr>
        <w:instrText xml:space="preserve"> ADDIN ZOTERO_ITEM CSL_CITATION {"citationID":"2n86eiufvm","properties":{"formattedCitation":"(Fowler et al., 1999)","plainCitation":"(Fowler et al., 1999)"},"citationItems":[{"id":456,"uris":["http://zotero.org/users/1680862/items/JH8GNIE9"],"uri":["http://zotero.org/users/1680862/items/JH8GNIE9"],"itemData":{"id":456,"type":"book","title":"Refactoring: Improving the Design of Existing Code","publisher":"Addison-Wesley Professional","publisher-place":"Reading, MA","number-of-pages":"464","edition":"1 edition","source":"Amazon.com","event-place":"Reading, MA","abstract":"Refactoring is about improving the design of existing code. It is the process of changing a software system in such a way that it does not alter the external behavior of the code, yet improves its internal structure. With refactoring you can even take a bad design and rework it into a good one. This book offers a thorough discussion of the principles of refactoring, including where to spot opportunities for refactoring, and how to set up the required tests. There is also a catalog of more than 40 proven refactorings with details as to when and why to use the refactoring, step by step instructions for implementing it, and an example illustrating how it works The book is written using Java as its principle language, but the ideas are applicable to any OO language.","ISBN":"9780201485677","shortTitle":"Refactoring","language":"English","author":[{"family":"Fowler","given":"Martin"},{"family":"Beck","given":"Kent"},{"family":"Brant","given":"John"},{"family":"Opdyke","given":"William"},{"family":"Roberts","given":"Don"},{"family":"more","given":"&amp; 3"}],"issued":{"date-parts":[["1999",7,8]]}}}],"schema":"https://github.com/citation-style-language/schema/raw/master/csl-citation.json"} </w:instrText>
      </w:r>
      <w:r w:rsidR="00AA604B" w:rsidRPr="0005431A">
        <w:rPr>
          <w:lang w:val="en-IE"/>
        </w:rPr>
        <w:fldChar w:fldCharType="separate"/>
      </w:r>
      <w:r w:rsidR="00AA604B" w:rsidRPr="0005431A">
        <w:rPr>
          <w:lang w:val="en-IE"/>
        </w:rPr>
        <w:t xml:space="preserve">(Fowler </w:t>
      </w:r>
      <w:r w:rsidR="00AA604B" w:rsidRPr="0005431A">
        <w:rPr>
          <w:i/>
          <w:lang w:val="en-IE"/>
        </w:rPr>
        <w:t>et al</w:t>
      </w:r>
      <w:r w:rsidR="00AA604B" w:rsidRPr="0005431A">
        <w:rPr>
          <w:lang w:val="en-IE"/>
        </w:rPr>
        <w:t>., 1999)</w:t>
      </w:r>
      <w:r w:rsidR="00AA604B" w:rsidRPr="0005431A">
        <w:rPr>
          <w:lang w:val="en-IE"/>
        </w:rPr>
        <w:fldChar w:fldCharType="end"/>
      </w:r>
      <w:r w:rsidR="00E96B5E" w:rsidRPr="0005431A">
        <w:rPr>
          <w:lang w:val="en-IE"/>
        </w:rPr>
        <w:t>.</w:t>
      </w:r>
    </w:p>
    <w:p w14:paraId="075DDCED" w14:textId="77777777" w:rsidR="007E7E71" w:rsidRPr="0005431A" w:rsidRDefault="007E7E71" w:rsidP="00AF4237">
      <w:pPr>
        <w:rPr>
          <w:lang w:val="en-IE"/>
        </w:rPr>
      </w:pPr>
    </w:p>
    <w:p w14:paraId="662D1D0E" w14:textId="27812976" w:rsidR="00422EBE" w:rsidRPr="0005431A" w:rsidRDefault="00E1772A" w:rsidP="00E1772A">
      <w:pPr>
        <w:rPr>
          <w:lang w:val="en-IE"/>
        </w:rPr>
      </w:pPr>
      <w:r w:rsidRPr="0005431A">
        <w:rPr>
          <w:lang w:val="en-IE"/>
        </w:rPr>
        <w:t xml:space="preserve">To compare these </w:t>
      </w:r>
      <w:r w:rsidR="00E15781">
        <w:rPr>
          <w:lang w:val="en-IE"/>
        </w:rPr>
        <w:t xml:space="preserve">ant </w:t>
      </w:r>
      <w:r w:rsidRPr="0005431A">
        <w:rPr>
          <w:lang w:val="en-IE"/>
        </w:rPr>
        <w:t>algorithms with other existing approaches</w:t>
      </w:r>
      <w:r w:rsidR="00E15781">
        <w:rPr>
          <w:lang w:val="en-IE"/>
        </w:rPr>
        <w:t>, such as</w:t>
      </w:r>
      <w:r w:rsidRPr="0005431A">
        <w:rPr>
          <w:lang w:val="en-IE"/>
        </w:rPr>
        <w:t xml:space="preserve"> the genetic</w:t>
      </w:r>
      <w:r w:rsidR="00E15781" w:rsidRPr="0005431A">
        <w:rPr>
          <w:lang w:val="en-IE"/>
        </w:rPr>
        <w:t>,</w:t>
      </w:r>
      <w:r w:rsidR="00E15781">
        <w:rPr>
          <w:lang w:val="en-IE"/>
        </w:rPr>
        <w:t xml:space="preserve"> </w:t>
      </w:r>
      <w:r w:rsidRPr="0005431A">
        <w:rPr>
          <w:lang w:val="en-IE"/>
        </w:rPr>
        <w:t xml:space="preserve">a brute force </w:t>
      </w:r>
      <w:r w:rsidR="00E15781" w:rsidRPr="00E15781">
        <w:rPr>
          <w:lang w:val="en-IE"/>
        </w:rPr>
        <w:t xml:space="preserve">algorithm </w:t>
      </w:r>
      <w:r w:rsidR="009A3A04" w:rsidRPr="009A3A04">
        <w:rPr>
          <w:lang w:val="en-IE"/>
        </w:rPr>
        <w:t xml:space="preserve">and introducing the Random Ant </w:t>
      </w:r>
      <w:r w:rsidR="00422EBE" w:rsidRPr="0005431A">
        <w:rPr>
          <w:lang w:val="en-IE"/>
        </w:rPr>
        <w:t>have been implemented within the framework.</w:t>
      </w:r>
      <w:r w:rsidR="001E5D84" w:rsidRPr="0005431A">
        <w:rPr>
          <w:lang w:val="en-IE"/>
        </w:rPr>
        <w:t xml:space="preserve"> </w:t>
      </w:r>
      <w:r w:rsidR="00812A0D" w:rsidRPr="0005431A">
        <w:rPr>
          <w:lang w:val="en-IE"/>
        </w:rPr>
        <w:t>T</w:t>
      </w:r>
      <w:r w:rsidRPr="0005431A">
        <w:rPr>
          <w:lang w:val="en-IE"/>
        </w:rPr>
        <w:t xml:space="preserve">hese implementations </w:t>
      </w:r>
      <w:r w:rsidR="004907EE" w:rsidRPr="0005431A">
        <w:rPr>
          <w:lang w:val="en-IE"/>
        </w:rPr>
        <w:t>have been</w:t>
      </w:r>
      <w:r w:rsidR="00A97010" w:rsidRPr="0005431A">
        <w:rPr>
          <w:lang w:val="en-IE"/>
        </w:rPr>
        <w:t xml:space="preserve"> extended </w:t>
      </w:r>
      <w:r w:rsidRPr="0005431A">
        <w:rPr>
          <w:lang w:val="en-IE"/>
        </w:rPr>
        <w:t>using local search methods</w:t>
      </w:r>
      <w:r w:rsidR="00812A0D" w:rsidRPr="0005431A">
        <w:rPr>
          <w:lang w:val="en-IE"/>
        </w:rPr>
        <w:t>,</w:t>
      </w:r>
      <w:r w:rsidRPr="0005431A">
        <w:rPr>
          <w:lang w:val="en-IE"/>
        </w:rPr>
        <w:t xml:space="preserve"> compar</w:t>
      </w:r>
      <w:r w:rsidR="00A97010" w:rsidRPr="0005431A">
        <w:rPr>
          <w:lang w:val="en-IE"/>
        </w:rPr>
        <w:t>ing</w:t>
      </w:r>
      <w:r w:rsidRPr="0005431A">
        <w:rPr>
          <w:lang w:val="en-IE"/>
        </w:rPr>
        <w:t xml:space="preserve"> the heuristics that guide the </w:t>
      </w:r>
      <w:r w:rsidR="001E5D84" w:rsidRPr="0005431A">
        <w:rPr>
          <w:lang w:val="en-IE"/>
        </w:rPr>
        <w:t>Ant Colony Optimisation</w:t>
      </w:r>
      <w:r w:rsidR="001E5D84" w:rsidRPr="0005431A" w:rsidDel="001E5D84">
        <w:rPr>
          <w:lang w:val="en-IE"/>
        </w:rPr>
        <w:t xml:space="preserve"> </w:t>
      </w:r>
      <w:r w:rsidRPr="0005431A">
        <w:rPr>
          <w:lang w:val="en-IE"/>
        </w:rPr>
        <w:t>algorithms and experiment</w:t>
      </w:r>
      <w:r w:rsidR="00A97010" w:rsidRPr="0005431A">
        <w:rPr>
          <w:lang w:val="en-IE"/>
        </w:rPr>
        <w:t>ing</w:t>
      </w:r>
      <w:r w:rsidRPr="0005431A">
        <w:rPr>
          <w:lang w:val="en-IE"/>
        </w:rPr>
        <w:t xml:space="preserve"> with different pheromone updating strategies. </w:t>
      </w:r>
    </w:p>
    <w:p w14:paraId="6BC0940D" w14:textId="77777777" w:rsidR="00F97097" w:rsidRPr="0005431A" w:rsidRDefault="00F97097" w:rsidP="00E1772A">
      <w:pPr>
        <w:rPr>
          <w:lang w:val="en-IE"/>
        </w:rPr>
      </w:pPr>
    </w:p>
    <w:p w14:paraId="4E8B9100" w14:textId="090C7916" w:rsidR="001E5D84" w:rsidRPr="0005431A" w:rsidRDefault="001E5D84" w:rsidP="00E1772A">
      <w:pPr>
        <w:rPr>
          <w:szCs w:val="24"/>
          <w:lang w:val="en-IE" w:eastAsia="en-IE"/>
        </w:rPr>
      </w:pPr>
      <w:r w:rsidRPr="0005431A">
        <w:rPr>
          <w:szCs w:val="24"/>
          <w:lang w:val="en-IE" w:eastAsia="en-IE"/>
        </w:rPr>
        <w:t xml:space="preserve">Furthermore, a local search procedure is presented and applied to the basic </w:t>
      </w:r>
      <w:r w:rsidR="00CA61DB">
        <w:rPr>
          <w:szCs w:val="24"/>
          <w:lang w:val="en-IE" w:eastAsia="en-IE"/>
        </w:rPr>
        <w:t>ant system</w:t>
      </w:r>
      <w:r w:rsidRPr="0005431A">
        <w:rPr>
          <w:szCs w:val="24"/>
          <w:lang w:val="en-IE" w:eastAsia="en-IE"/>
        </w:rPr>
        <w:t xml:space="preserve"> and Elitist ant system as part of the research. This is an entirely new research procedure, the results of which are surprising.  </w:t>
      </w:r>
    </w:p>
    <w:p w14:paraId="56D803C0" w14:textId="77777777" w:rsidR="00E1772A" w:rsidRPr="0005431A" w:rsidRDefault="00E1772A" w:rsidP="00E1772A">
      <w:pPr>
        <w:rPr>
          <w:lang w:val="en-IE"/>
        </w:rPr>
      </w:pPr>
    </w:p>
    <w:p w14:paraId="3814B085" w14:textId="73E752FC" w:rsidR="00E1772A" w:rsidRPr="0005431A" w:rsidRDefault="001E5D84" w:rsidP="00E1772A">
      <w:pPr>
        <w:rPr>
          <w:lang w:val="en-IE"/>
        </w:rPr>
      </w:pPr>
      <w:r w:rsidRPr="0005431A">
        <w:rPr>
          <w:lang w:val="en-IE"/>
        </w:rPr>
        <w:t>A</w:t>
      </w:r>
      <w:r w:rsidR="00422EBE" w:rsidRPr="0005431A">
        <w:rPr>
          <w:lang w:val="en-IE"/>
        </w:rPr>
        <w:t xml:space="preserve"> new </w:t>
      </w:r>
      <w:r w:rsidR="000F2CDD" w:rsidRPr="0005431A">
        <w:rPr>
          <w:lang w:val="en-IE"/>
        </w:rPr>
        <w:t xml:space="preserve">algorithm </w:t>
      </w:r>
      <w:r w:rsidR="00422EBE" w:rsidRPr="0005431A">
        <w:rPr>
          <w:lang w:val="en-IE"/>
        </w:rPr>
        <w:t xml:space="preserve">called </w:t>
      </w:r>
      <w:r w:rsidR="000F2CDD" w:rsidRPr="0005431A">
        <w:rPr>
          <w:lang w:val="en-IE"/>
        </w:rPr>
        <w:t>Mutated A</w:t>
      </w:r>
      <w:r w:rsidR="00E1772A" w:rsidRPr="0005431A">
        <w:rPr>
          <w:lang w:val="en-IE"/>
        </w:rPr>
        <w:t xml:space="preserve">nt is presented and results show it is </w:t>
      </w:r>
      <w:r w:rsidR="004F1221" w:rsidRPr="0005431A">
        <w:rPr>
          <w:lang w:val="en-IE"/>
        </w:rPr>
        <w:t>an</w:t>
      </w:r>
      <w:r w:rsidR="00E1772A" w:rsidRPr="0005431A">
        <w:rPr>
          <w:lang w:val="en-IE"/>
        </w:rPr>
        <w:t xml:space="preserve"> extremely powerful and fast</w:t>
      </w:r>
      <w:r w:rsidR="00A97010" w:rsidRPr="0005431A">
        <w:rPr>
          <w:lang w:val="en-IE"/>
        </w:rPr>
        <w:t>er</w:t>
      </w:r>
      <w:r w:rsidR="00E1772A" w:rsidRPr="0005431A">
        <w:rPr>
          <w:lang w:val="en-IE"/>
        </w:rPr>
        <w:t xml:space="preserve"> pe</w:t>
      </w:r>
      <w:r w:rsidR="00D55381" w:rsidRPr="0005431A">
        <w:rPr>
          <w:lang w:val="en-IE"/>
        </w:rPr>
        <w:t>r</w:t>
      </w:r>
      <w:r w:rsidR="00E1772A" w:rsidRPr="0005431A">
        <w:rPr>
          <w:lang w:val="en-IE"/>
        </w:rPr>
        <w:t>forming ant algorithm</w:t>
      </w:r>
      <w:r w:rsidR="00A97010" w:rsidRPr="0005431A">
        <w:rPr>
          <w:lang w:val="en-IE"/>
        </w:rPr>
        <w:t>.</w:t>
      </w:r>
      <w:r w:rsidR="00E1772A" w:rsidRPr="0005431A">
        <w:rPr>
          <w:lang w:val="en-IE"/>
        </w:rPr>
        <w:t xml:space="preserve"> </w:t>
      </w:r>
      <w:r w:rsidR="00A97010" w:rsidRPr="0005431A">
        <w:rPr>
          <w:lang w:val="en-IE"/>
        </w:rPr>
        <w:t>I</w:t>
      </w:r>
      <w:r w:rsidR="00E1772A" w:rsidRPr="0005431A">
        <w:rPr>
          <w:lang w:val="en-IE"/>
        </w:rPr>
        <w:t>n fact experiments show it is one of the best pe</w:t>
      </w:r>
      <w:r w:rsidR="00D55381" w:rsidRPr="0005431A">
        <w:rPr>
          <w:lang w:val="en-IE"/>
        </w:rPr>
        <w:t>r</w:t>
      </w:r>
      <w:r w:rsidR="00E1772A" w:rsidRPr="0005431A">
        <w:rPr>
          <w:lang w:val="en-IE"/>
        </w:rPr>
        <w:t>forming</w:t>
      </w:r>
      <w:r w:rsidR="00D55381" w:rsidRPr="0005431A">
        <w:rPr>
          <w:lang w:val="en-IE"/>
        </w:rPr>
        <w:t xml:space="preserve"> </w:t>
      </w:r>
      <w:r w:rsidR="00CA61DB">
        <w:rPr>
          <w:lang w:val="en-IE"/>
        </w:rPr>
        <w:t xml:space="preserve">ant </w:t>
      </w:r>
      <w:r w:rsidR="00653F77" w:rsidRPr="0005431A">
        <w:rPr>
          <w:lang w:val="en-IE"/>
        </w:rPr>
        <w:t>algorithms</w:t>
      </w:r>
      <w:r w:rsidR="00D55381" w:rsidRPr="0005431A">
        <w:rPr>
          <w:lang w:val="en-IE"/>
        </w:rPr>
        <w:t xml:space="preserve"> available,</w:t>
      </w:r>
      <w:r w:rsidR="00E1772A" w:rsidRPr="0005431A">
        <w:rPr>
          <w:lang w:val="en-IE"/>
        </w:rPr>
        <w:t xml:space="preserve"> especially </w:t>
      </w:r>
      <w:r w:rsidR="00D55381" w:rsidRPr="0005431A">
        <w:rPr>
          <w:lang w:val="en-IE"/>
        </w:rPr>
        <w:t xml:space="preserve">when working with </w:t>
      </w:r>
      <w:r w:rsidR="00422EBE" w:rsidRPr="0005431A">
        <w:rPr>
          <w:lang w:val="en-IE"/>
        </w:rPr>
        <w:t>large T</w:t>
      </w:r>
      <w:r w:rsidR="00D55381" w:rsidRPr="0005431A">
        <w:rPr>
          <w:lang w:val="en-IE"/>
        </w:rPr>
        <w:t xml:space="preserve">ravelling </w:t>
      </w:r>
      <w:r w:rsidR="00422EBE" w:rsidRPr="0005431A">
        <w:rPr>
          <w:lang w:val="en-IE"/>
        </w:rPr>
        <w:t>S</w:t>
      </w:r>
      <w:r w:rsidR="00EC343B" w:rsidRPr="0005431A">
        <w:rPr>
          <w:lang w:val="en-IE"/>
        </w:rPr>
        <w:t>alesp</w:t>
      </w:r>
      <w:r w:rsidR="00D55381" w:rsidRPr="0005431A">
        <w:rPr>
          <w:lang w:val="en-IE"/>
        </w:rPr>
        <w:t>erson</w:t>
      </w:r>
      <w:r w:rsidR="00E1772A" w:rsidRPr="0005431A">
        <w:rPr>
          <w:lang w:val="en-IE"/>
        </w:rPr>
        <w:t xml:space="preserve"> </w:t>
      </w:r>
      <w:r w:rsidR="00EC343B" w:rsidRPr="0005431A">
        <w:rPr>
          <w:lang w:val="en-IE"/>
        </w:rPr>
        <w:t>P</w:t>
      </w:r>
      <w:r w:rsidR="00E1772A" w:rsidRPr="0005431A">
        <w:rPr>
          <w:lang w:val="en-IE"/>
        </w:rPr>
        <w:t xml:space="preserve">roblems. Mutated </w:t>
      </w:r>
      <w:r w:rsidR="00D55381" w:rsidRPr="0005431A">
        <w:rPr>
          <w:lang w:val="en-IE"/>
        </w:rPr>
        <w:t>A</w:t>
      </w:r>
      <w:r w:rsidR="00E1772A" w:rsidRPr="0005431A">
        <w:rPr>
          <w:lang w:val="en-IE"/>
        </w:rPr>
        <w:t>nt combines</w:t>
      </w:r>
      <w:r w:rsidR="000F2CDD" w:rsidRPr="0005431A">
        <w:rPr>
          <w:lang w:val="en-IE"/>
        </w:rPr>
        <w:t xml:space="preserve"> various traits from other ant algorithms</w:t>
      </w:r>
      <w:r w:rsidR="00CA61DB" w:rsidRPr="0005431A">
        <w:rPr>
          <w:lang w:val="en-IE"/>
        </w:rPr>
        <w:t>, mutation</w:t>
      </w:r>
      <w:r w:rsidR="00E1772A" w:rsidRPr="0005431A">
        <w:rPr>
          <w:lang w:val="en-IE"/>
        </w:rPr>
        <w:t xml:space="preserve"> from the genetic </w:t>
      </w:r>
      <w:r w:rsidR="00AA604B" w:rsidRPr="0005431A">
        <w:rPr>
          <w:lang w:val="en-IE"/>
        </w:rPr>
        <w:t>algorithm,</w:t>
      </w:r>
      <w:r w:rsidR="000F2CDD" w:rsidRPr="0005431A">
        <w:rPr>
          <w:lang w:val="en-IE"/>
        </w:rPr>
        <w:t xml:space="preserve"> and </w:t>
      </w:r>
      <w:r w:rsidR="00422EBE" w:rsidRPr="0005431A">
        <w:rPr>
          <w:lang w:val="en-IE"/>
        </w:rPr>
        <w:t>a local search.</w:t>
      </w:r>
    </w:p>
    <w:p w14:paraId="0CC4BB02" w14:textId="77777777" w:rsidR="00E1772A" w:rsidRPr="0005431A" w:rsidRDefault="00E1772A" w:rsidP="00E1772A">
      <w:pPr>
        <w:rPr>
          <w:lang w:val="en-IE"/>
        </w:rPr>
      </w:pPr>
    </w:p>
    <w:p w14:paraId="7246E349" w14:textId="2D7ACA95" w:rsidR="00E1772A" w:rsidRPr="0005431A" w:rsidRDefault="00812A0D" w:rsidP="00E1772A">
      <w:pPr>
        <w:rPr>
          <w:lang w:val="en-IE"/>
        </w:rPr>
      </w:pPr>
      <w:r w:rsidRPr="0005431A">
        <w:rPr>
          <w:lang w:val="en-IE"/>
        </w:rPr>
        <w:t>The R</w:t>
      </w:r>
      <w:r w:rsidR="00E1772A" w:rsidRPr="0005431A">
        <w:rPr>
          <w:lang w:val="en-IE"/>
        </w:rPr>
        <w:t xml:space="preserve">andom </w:t>
      </w:r>
      <w:r w:rsidRPr="0005431A">
        <w:rPr>
          <w:lang w:val="en-IE"/>
        </w:rPr>
        <w:t>Ant algorithm is also introduced and explored. In this</w:t>
      </w:r>
      <w:r w:rsidR="00E1772A" w:rsidRPr="0005431A">
        <w:rPr>
          <w:lang w:val="en-IE"/>
        </w:rPr>
        <w:t xml:space="preserve">, </w:t>
      </w:r>
      <w:r w:rsidRPr="0005431A">
        <w:rPr>
          <w:lang w:val="en-IE"/>
        </w:rPr>
        <w:t xml:space="preserve">the </w:t>
      </w:r>
      <w:r w:rsidR="00E1772A" w:rsidRPr="0005431A">
        <w:rPr>
          <w:lang w:val="en-IE"/>
        </w:rPr>
        <w:t xml:space="preserve">ant uses random </w:t>
      </w:r>
      <w:r w:rsidR="004F1221" w:rsidRPr="0005431A">
        <w:rPr>
          <w:lang w:val="en-IE"/>
        </w:rPr>
        <w:t>paths</w:t>
      </w:r>
      <w:r w:rsidRPr="0005431A">
        <w:rPr>
          <w:lang w:val="en-IE"/>
        </w:rPr>
        <w:t xml:space="preserve">, so </w:t>
      </w:r>
      <w:r w:rsidR="00E1772A" w:rsidRPr="0005431A">
        <w:rPr>
          <w:lang w:val="en-IE"/>
        </w:rPr>
        <w:t>it is easy to implement. It</w:t>
      </w:r>
      <w:r w:rsidRPr="0005431A">
        <w:rPr>
          <w:lang w:val="en-IE"/>
        </w:rPr>
        <w:t>s</w:t>
      </w:r>
      <w:r w:rsidR="00E1772A" w:rsidRPr="0005431A">
        <w:rPr>
          <w:lang w:val="en-IE"/>
        </w:rPr>
        <w:t xml:space="preserve"> </w:t>
      </w:r>
      <w:r w:rsidRPr="0005431A">
        <w:rPr>
          <w:lang w:val="en-IE"/>
        </w:rPr>
        <w:t xml:space="preserve">primary </w:t>
      </w:r>
      <w:r w:rsidR="00E1772A" w:rsidRPr="0005431A">
        <w:rPr>
          <w:lang w:val="en-IE"/>
        </w:rPr>
        <w:t xml:space="preserve">function is to explain the main shortcomings of </w:t>
      </w:r>
      <w:r w:rsidR="00CA61DB">
        <w:rPr>
          <w:lang w:val="en-IE"/>
        </w:rPr>
        <w:t>local search</w:t>
      </w:r>
      <w:r w:rsidR="00E1772A" w:rsidRPr="0005431A">
        <w:rPr>
          <w:lang w:val="en-IE"/>
        </w:rPr>
        <w:t xml:space="preserve"> </w:t>
      </w:r>
      <w:r w:rsidR="00CA61DB" w:rsidRPr="0005431A">
        <w:rPr>
          <w:lang w:val="en-IE"/>
        </w:rPr>
        <w:t>algorithms</w:t>
      </w:r>
      <w:r w:rsidR="00CA61DB">
        <w:rPr>
          <w:lang w:val="en-IE"/>
        </w:rPr>
        <w:t>.</w:t>
      </w:r>
    </w:p>
    <w:p w14:paraId="248A6421" w14:textId="77777777" w:rsidR="00AA604B" w:rsidRPr="0005431A" w:rsidRDefault="00AA604B" w:rsidP="00E1772A">
      <w:pPr>
        <w:rPr>
          <w:lang w:val="en-IE"/>
        </w:rPr>
      </w:pPr>
    </w:p>
    <w:p w14:paraId="6C2FFC29" w14:textId="697C3389" w:rsidR="00AA604B" w:rsidRPr="0005431A" w:rsidRDefault="00AA604B" w:rsidP="00AA604B">
      <w:pPr>
        <w:rPr>
          <w:lang w:val="en-IE"/>
        </w:rPr>
      </w:pPr>
      <w:r w:rsidRPr="0005431A">
        <w:rPr>
          <w:lang w:val="en-IE"/>
        </w:rPr>
        <w:t xml:space="preserve">In addition, the framework </w:t>
      </w:r>
      <w:r w:rsidR="00E22C64" w:rsidRPr="0005431A">
        <w:rPr>
          <w:lang w:val="en-IE"/>
        </w:rPr>
        <w:t>will solve the Travelling Sales</w:t>
      </w:r>
      <w:r w:rsidRPr="0005431A">
        <w:rPr>
          <w:lang w:val="en-IE"/>
        </w:rPr>
        <w:t xml:space="preserve">person </w:t>
      </w:r>
      <w:r w:rsidR="00E22C64" w:rsidRPr="0005431A">
        <w:rPr>
          <w:lang w:val="en-IE"/>
        </w:rPr>
        <w:t>P</w:t>
      </w:r>
      <w:r w:rsidRPr="0005431A">
        <w:rPr>
          <w:lang w:val="en-IE"/>
        </w:rPr>
        <w:t>roble</w:t>
      </w:r>
      <w:r w:rsidR="00CA61DB">
        <w:rPr>
          <w:lang w:val="en-IE"/>
        </w:rPr>
        <w:t>m for Irish cities/towns using A</w:t>
      </w:r>
      <w:r w:rsidRPr="0005431A">
        <w:rPr>
          <w:lang w:val="en-IE"/>
        </w:rPr>
        <w:t xml:space="preserve">nt </w:t>
      </w:r>
      <w:r w:rsidR="00CA61DB">
        <w:rPr>
          <w:lang w:val="en-IE"/>
        </w:rPr>
        <w:t>C</w:t>
      </w:r>
      <w:r w:rsidRPr="0005431A">
        <w:rPr>
          <w:lang w:val="en-IE"/>
        </w:rPr>
        <w:t xml:space="preserve">olony </w:t>
      </w:r>
      <w:r w:rsidR="00CA61DB">
        <w:rPr>
          <w:lang w:val="en-IE"/>
        </w:rPr>
        <w:t>O</w:t>
      </w:r>
      <w:r w:rsidRPr="0005431A">
        <w:rPr>
          <w:lang w:val="en-IE"/>
        </w:rPr>
        <w:t xml:space="preserve">ptimisation. </w:t>
      </w:r>
    </w:p>
    <w:p w14:paraId="07E99740" w14:textId="77777777" w:rsidR="00AA604B" w:rsidRPr="0005431A" w:rsidRDefault="00AA604B" w:rsidP="00E1772A">
      <w:pPr>
        <w:rPr>
          <w:lang w:val="en-IE"/>
        </w:rPr>
      </w:pPr>
    </w:p>
    <w:p w14:paraId="275C2A86" w14:textId="6E393A36" w:rsidR="00E1772A" w:rsidRPr="0005431A" w:rsidRDefault="00E1772A" w:rsidP="00E1772A">
      <w:pPr>
        <w:rPr>
          <w:lang w:val="en-IE"/>
        </w:rPr>
      </w:pPr>
      <w:r w:rsidRPr="0005431A">
        <w:rPr>
          <w:lang w:val="en-IE"/>
        </w:rPr>
        <w:t xml:space="preserve">Computational results for selected instances of the TSP library show that the </w:t>
      </w:r>
      <w:r w:rsidR="00812A0D" w:rsidRPr="0005431A">
        <w:rPr>
          <w:lang w:val="en-IE"/>
        </w:rPr>
        <w:t>Ant Colony Optimisation</w:t>
      </w:r>
      <w:r w:rsidR="00812A0D" w:rsidRPr="0005431A" w:rsidDel="00812A0D">
        <w:rPr>
          <w:lang w:val="en-IE"/>
        </w:rPr>
        <w:t xml:space="preserve"> </w:t>
      </w:r>
      <w:r w:rsidRPr="0005431A">
        <w:rPr>
          <w:lang w:val="en-IE"/>
        </w:rPr>
        <w:t>meta-heuristic gives results comparable to those of other methods.</w:t>
      </w:r>
    </w:p>
    <w:p w14:paraId="15D819F8" w14:textId="77777777" w:rsidR="00E1772A" w:rsidRPr="0005431A" w:rsidRDefault="00E1772A" w:rsidP="00E1772A">
      <w:pPr>
        <w:rPr>
          <w:lang w:val="en-IE"/>
        </w:rPr>
      </w:pPr>
    </w:p>
    <w:tbl>
      <w:tblPr>
        <w:tblStyle w:val="TableGrid"/>
        <w:tblW w:w="0" w:type="auto"/>
        <w:tblLook w:val="04A0" w:firstRow="1" w:lastRow="0" w:firstColumn="1" w:lastColumn="0" w:noHBand="0" w:noVBand="1"/>
      </w:tblPr>
      <w:tblGrid>
        <w:gridCol w:w="4307"/>
        <w:gridCol w:w="4300"/>
      </w:tblGrid>
      <w:tr w:rsidR="00E1772A" w:rsidRPr="0005431A" w14:paraId="0232C92B" w14:textId="77777777" w:rsidTr="000F2CDD">
        <w:tc>
          <w:tcPr>
            <w:tcW w:w="4303" w:type="dxa"/>
          </w:tcPr>
          <w:p w14:paraId="48E15A34" w14:textId="77777777" w:rsidR="00ED7F56" w:rsidRDefault="004E30F5" w:rsidP="00ED7F56">
            <w:pPr>
              <w:keepNext/>
              <w:jc w:val="center"/>
            </w:pPr>
            <w:r>
              <w:rPr>
                <w:lang w:val="en-IE"/>
              </w:rPr>
              <w:lastRenderedPageBreak/>
              <w:pict w14:anchorId="6E4FFCD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5.8pt;height:196.3pt">
                  <v:imagedata r:id="rId15" o:title=""/>
                </v:shape>
              </w:pict>
            </w:r>
          </w:p>
          <w:p w14:paraId="1E68F6EB" w14:textId="43A8EDFD" w:rsidR="00E1772A" w:rsidRPr="0005431A" w:rsidRDefault="00E1772A" w:rsidP="00ED7F56">
            <w:pPr>
              <w:pStyle w:val="Caption"/>
              <w:jc w:val="center"/>
              <w:rPr>
                <w:lang w:val="en-IE"/>
              </w:rPr>
            </w:pPr>
          </w:p>
        </w:tc>
        <w:tc>
          <w:tcPr>
            <w:tcW w:w="4304" w:type="dxa"/>
          </w:tcPr>
          <w:p w14:paraId="3BD55536" w14:textId="77777777" w:rsidR="00E1772A" w:rsidRPr="0005431A" w:rsidRDefault="00E1772A" w:rsidP="000F2CDD">
            <w:pPr>
              <w:rPr>
                <w:lang w:val="en-IE"/>
              </w:rPr>
            </w:pPr>
            <w:r w:rsidRPr="0005431A">
              <w:rPr>
                <w:noProof/>
                <w:lang w:val="en-IE" w:eastAsia="en-IE"/>
              </w:rPr>
              <w:drawing>
                <wp:inline distT="0" distB="0" distL="0" distR="0" wp14:anchorId="0DA2BB97" wp14:editId="3703456E">
                  <wp:extent cx="2608396" cy="2640787"/>
                  <wp:effectExtent l="0" t="0" r="1905"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08482" cy="2640874"/>
                          </a:xfrm>
                          <a:prstGeom prst="rect">
                            <a:avLst/>
                          </a:prstGeom>
                          <a:noFill/>
                          <a:ln>
                            <a:noFill/>
                          </a:ln>
                        </pic:spPr>
                      </pic:pic>
                    </a:graphicData>
                  </a:graphic>
                </wp:inline>
              </w:drawing>
            </w:r>
          </w:p>
        </w:tc>
      </w:tr>
      <w:tr w:rsidR="00E1772A" w:rsidRPr="0005431A" w14:paraId="2D2959D6" w14:textId="77777777" w:rsidTr="000F2CDD">
        <w:tc>
          <w:tcPr>
            <w:tcW w:w="4303" w:type="dxa"/>
          </w:tcPr>
          <w:p w14:paraId="715C3436" w14:textId="77777777" w:rsidR="00E1772A" w:rsidRPr="0005431A" w:rsidRDefault="00E1772A" w:rsidP="000F2CDD">
            <w:pPr>
              <w:pStyle w:val="NoSpacing"/>
              <w:rPr>
                <w:sz w:val="20"/>
                <w:lang w:val="en-IE"/>
              </w:rPr>
            </w:pPr>
            <w:r w:rsidRPr="0005431A">
              <w:rPr>
                <w:sz w:val="20"/>
                <w:lang w:val="en-IE"/>
              </w:rPr>
              <w:t xml:space="preserve">TSP instance att532 from TSPLIB; it comprises 532 cities in the USA. </w:t>
            </w:r>
          </w:p>
          <w:p w14:paraId="794BE14B" w14:textId="77777777" w:rsidR="00E1772A" w:rsidRPr="0005431A" w:rsidRDefault="00E1772A" w:rsidP="000F2CDD">
            <w:pPr>
              <w:rPr>
                <w:sz w:val="20"/>
                <w:lang w:val="en-IE"/>
              </w:rPr>
            </w:pPr>
          </w:p>
        </w:tc>
        <w:tc>
          <w:tcPr>
            <w:tcW w:w="4304" w:type="dxa"/>
          </w:tcPr>
          <w:p w14:paraId="6F0EFDBE" w14:textId="77777777" w:rsidR="00E1772A" w:rsidRPr="0005431A" w:rsidRDefault="00E1772A" w:rsidP="00BB0EF5">
            <w:pPr>
              <w:pStyle w:val="NoSpacing"/>
              <w:keepNext/>
              <w:rPr>
                <w:sz w:val="20"/>
                <w:lang w:val="en-IE"/>
              </w:rPr>
            </w:pPr>
            <w:r w:rsidRPr="0005431A">
              <w:rPr>
                <w:sz w:val="20"/>
                <w:lang w:val="en-IE"/>
              </w:rPr>
              <w:t xml:space="preserve">AntSolver framework using introduced Mutated Ant to solve att532 to a tour length of 27686, which in fact is an optimal tour, in 155 seconds </w:t>
            </w:r>
          </w:p>
        </w:tc>
      </w:tr>
    </w:tbl>
    <w:p w14:paraId="5FEE337B" w14:textId="7F372BF9" w:rsidR="00BB0EF5" w:rsidRDefault="00BB0EF5">
      <w:pPr>
        <w:pStyle w:val="Caption"/>
      </w:pPr>
      <w:bookmarkStart w:id="23" w:name="_Toc39552761"/>
      <w:bookmarkStart w:id="24" w:name="_Toc396945000"/>
      <w:r>
        <w:t xml:space="preserve">Figure </w:t>
      </w:r>
      <w:r w:rsidR="00141A5B">
        <w:fldChar w:fldCharType="begin"/>
      </w:r>
      <w:r w:rsidR="00141A5B">
        <w:instrText xml:space="preserve"> SEQ Figure \* ARABIC </w:instrText>
      </w:r>
      <w:r w:rsidR="00141A5B">
        <w:fldChar w:fldCharType="separate"/>
      </w:r>
      <w:r w:rsidR="00DC0160">
        <w:rPr>
          <w:noProof/>
        </w:rPr>
        <w:t>1</w:t>
      </w:r>
      <w:r w:rsidR="00141A5B">
        <w:fldChar w:fldCharType="end"/>
      </w:r>
      <w:r w:rsidR="00CE4115">
        <w:t xml:space="preserve"> </w:t>
      </w:r>
      <w:r w:rsidR="00980EDC" w:rsidRPr="00980EDC">
        <w:t xml:space="preserve"> - </w:t>
      </w:r>
      <w:r w:rsidR="00CE4115" w:rsidRPr="00D8753E">
        <w:t>Comparison of TSP from TSPLIB with AntSolver framework</w:t>
      </w:r>
      <w:bookmarkEnd w:id="24"/>
    </w:p>
    <w:p w14:paraId="681E0E8C" w14:textId="7DDC8005" w:rsidR="00BC14F3" w:rsidRPr="0005431A" w:rsidRDefault="003111E5" w:rsidP="001A79D9">
      <w:pPr>
        <w:pStyle w:val="MSCHeading2"/>
      </w:pPr>
      <w:bookmarkStart w:id="25" w:name="_Toc396914379"/>
      <w:r w:rsidRPr="0005431A">
        <w:t>1.4</w:t>
      </w:r>
      <w:r w:rsidRPr="0005431A">
        <w:tab/>
      </w:r>
      <w:r w:rsidR="00BC14F3" w:rsidRPr="0005431A">
        <w:t>Research methodology</w:t>
      </w:r>
      <w:bookmarkEnd w:id="23"/>
      <w:bookmarkEnd w:id="25"/>
    </w:p>
    <w:p w14:paraId="6420F184" w14:textId="40748E63" w:rsidR="00183950" w:rsidRPr="0005431A" w:rsidRDefault="0028422D" w:rsidP="00754E55">
      <w:pPr>
        <w:rPr>
          <w:lang w:val="en-IE"/>
        </w:rPr>
      </w:pPr>
      <w:r w:rsidRPr="0005431A">
        <w:rPr>
          <w:lang w:val="en-IE"/>
        </w:rPr>
        <w:t xml:space="preserve">The experiments conducted on the implemented algorithms will be based upon </w:t>
      </w:r>
      <w:r w:rsidR="00E96B5E" w:rsidRPr="0005431A">
        <w:rPr>
          <w:lang w:val="en-IE"/>
        </w:rPr>
        <w:t>q</w:t>
      </w:r>
      <w:r w:rsidR="00183950" w:rsidRPr="0005431A">
        <w:rPr>
          <w:lang w:val="en-IE"/>
        </w:rPr>
        <w:t xml:space="preserve">uantitative </w:t>
      </w:r>
      <w:r w:rsidRPr="0005431A">
        <w:rPr>
          <w:lang w:val="en-IE"/>
        </w:rPr>
        <w:t xml:space="preserve">evaluation. </w:t>
      </w:r>
      <w:r w:rsidR="00F439D4" w:rsidRPr="0005431A">
        <w:rPr>
          <w:lang w:val="en-IE"/>
        </w:rPr>
        <w:t xml:space="preserve">In the first instance, the problem to be solved is </w:t>
      </w:r>
      <w:r w:rsidR="00183950" w:rsidRPr="0005431A">
        <w:rPr>
          <w:lang w:val="en-IE"/>
        </w:rPr>
        <w:t>discuss</w:t>
      </w:r>
      <w:r w:rsidR="00A97010" w:rsidRPr="0005431A">
        <w:rPr>
          <w:lang w:val="en-IE"/>
        </w:rPr>
        <w:t>ed</w:t>
      </w:r>
      <w:r w:rsidR="00183950" w:rsidRPr="0005431A">
        <w:rPr>
          <w:lang w:val="en-IE"/>
        </w:rPr>
        <w:t xml:space="preserve">, and in </w:t>
      </w:r>
      <w:r w:rsidR="00A97010" w:rsidRPr="0005431A">
        <w:rPr>
          <w:lang w:val="en-IE"/>
        </w:rPr>
        <w:t>this</w:t>
      </w:r>
      <w:r w:rsidR="00183950" w:rsidRPr="0005431A">
        <w:rPr>
          <w:lang w:val="en-IE"/>
        </w:rPr>
        <w:t xml:space="preserve"> case, </w:t>
      </w:r>
      <w:r w:rsidR="00E96B5E" w:rsidRPr="0005431A">
        <w:rPr>
          <w:lang w:val="en-IE"/>
        </w:rPr>
        <w:t>t</w:t>
      </w:r>
      <w:r w:rsidR="00183950" w:rsidRPr="0005431A">
        <w:rPr>
          <w:lang w:val="en-IE"/>
        </w:rPr>
        <w:t xml:space="preserve">he dataset for </w:t>
      </w:r>
      <w:r w:rsidR="00A97010" w:rsidRPr="0005431A">
        <w:rPr>
          <w:lang w:val="en-IE"/>
        </w:rPr>
        <w:t>the</w:t>
      </w:r>
      <w:r w:rsidR="00183950" w:rsidRPr="0005431A">
        <w:rPr>
          <w:lang w:val="en-IE"/>
        </w:rPr>
        <w:t xml:space="preserve"> framework will implement the </w:t>
      </w:r>
      <w:r w:rsidR="00EC343B" w:rsidRPr="0005431A">
        <w:rPr>
          <w:lang w:val="en-IE"/>
        </w:rPr>
        <w:t>Tr</w:t>
      </w:r>
      <w:r w:rsidR="00183950" w:rsidRPr="0005431A">
        <w:rPr>
          <w:lang w:val="en-IE"/>
        </w:rPr>
        <w:t xml:space="preserve">avelling </w:t>
      </w:r>
      <w:r w:rsidR="00364693" w:rsidRPr="0005431A">
        <w:rPr>
          <w:lang w:val="en-IE"/>
        </w:rPr>
        <w:t>Salesperson</w:t>
      </w:r>
      <w:r w:rsidR="00183950" w:rsidRPr="0005431A">
        <w:rPr>
          <w:lang w:val="en-IE"/>
        </w:rPr>
        <w:t xml:space="preserve"> </w:t>
      </w:r>
      <w:r w:rsidR="00EC343B" w:rsidRPr="0005431A">
        <w:rPr>
          <w:lang w:val="en-IE"/>
        </w:rPr>
        <w:t>P</w:t>
      </w:r>
      <w:r w:rsidR="00183950" w:rsidRPr="0005431A">
        <w:rPr>
          <w:lang w:val="en-IE"/>
        </w:rPr>
        <w:t xml:space="preserve">roblems from TSPLIB </w:t>
      </w:r>
      <w:r w:rsidR="00183950" w:rsidRPr="0005431A">
        <w:rPr>
          <w:lang w:val="en-IE"/>
        </w:rPr>
        <w:fldChar w:fldCharType="begin"/>
      </w:r>
      <w:r w:rsidR="00183950" w:rsidRPr="0005431A">
        <w:rPr>
          <w:lang w:val="en-IE"/>
        </w:rPr>
        <w:instrText xml:space="preserve"> ADDIN ZOTERO_ITEM CSL_CITATION {"citationID":"kk2a9PHC","properties":{"formattedCitation":"(Reinelt, 1991)","plainCitation":"(Reinelt, 1991)"},"citationItems":[{"id":351,"uris":["http://zotero.org/users/1680862/items/IMRGSUWX"],"uri":["http://zotero.org/users/1680862/items/IMRGSUWX"],"itemData":{"id":351,"type":"article-journal","title":"TSPLIB—A Traveling Salesman Problem Library","container-title":"ORSA Journal on Computing","page":"376-384","volume":"3","issue":"4","source":"CrossRef","DOI":"10.1287/ijoc.3.4.376","ISSN":"0899-1499, 2326-3245","language":"en","author":[{"family":"Reinelt","given":"Gerhard"}],"issued":{"date-parts":[["1991",11]]},"accessed":{"date-parts":[["2014",4,23]]}}}],"schema":"https://github.com/citation-style-language/schema/raw/master/csl-citation.json"} </w:instrText>
      </w:r>
      <w:r w:rsidR="00183950" w:rsidRPr="0005431A">
        <w:rPr>
          <w:lang w:val="en-IE"/>
        </w:rPr>
        <w:fldChar w:fldCharType="separate"/>
      </w:r>
      <w:r w:rsidR="00183950" w:rsidRPr="0005431A">
        <w:rPr>
          <w:lang w:val="en-IE"/>
        </w:rPr>
        <w:t>(Reinelt, 1991)</w:t>
      </w:r>
      <w:r w:rsidR="00183950" w:rsidRPr="0005431A">
        <w:rPr>
          <w:lang w:val="en-IE"/>
        </w:rPr>
        <w:fldChar w:fldCharType="end"/>
      </w:r>
      <w:r w:rsidR="00183950" w:rsidRPr="0005431A">
        <w:rPr>
          <w:lang w:val="en-IE"/>
        </w:rPr>
        <w:t xml:space="preserve"> </w:t>
      </w:r>
      <w:r w:rsidRPr="0005431A">
        <w:rPr>
          <w:lang w:val="en-IE"/>
        </w:rPr>
        <w:t>T</w:t>
      </w:r>
      <w:r w:rsidR="00183950" w:rsidRPr="0005431A">
        <w:rPr>
          <w:lang w:val="en-IE"/>
        </w:rPr>
        <w:t xml:space="preserve">hese problems are well researched and solutions </w:t>
      </w:r>
      <w:r w:rsidR="00F439D4" w:rsidRPr="0005431A">
        <w:rPr>
          <w:lang w:val="en-IE"/>
        </w:rPr>
        <w:t xml:space="preserve">are clearly </w:t>
      </w:r>
      <w:r w:rsidR="00183950" w:rsidRPr="0005431A">
        <w:rPr>
          <w:lang w:val="en-IE"/>
        </w:rPr>
        <w:t>defined</w:t>
      </w:r>
      <w:r w:rsidR="00F439D4" w:rsidRPr="0005431A">
        <w:rPr>
          <w:lang w:val="en-IE"/>
        </w:rPr>
        <w:t>,</w:t>
      </w:r>
      <w:r w:rsidR="00183950" w:rsidRPr="0005431A">
        <w:rPr>
          <w:lang w:val="en-IE"/>
        </w:rPr>
        <w:t xml:space="preserve"> mak</w:t>
      </w:r>
      <w:r w:rsidR="00F439D4" w:rsidRPr="0005431A">
        <w:rPr>
          <w:lang w:val="en-IE"/>
        </w:rPr>
        <w:t>ing</w:t>
      </w:r>
      <w:r w:rsidR="00183950" w:rsidRPr="0005431A">
        <w:rPr>
          <w:lang w:val="en-IE"/>
        </w:rPr>
        <w:t xml:space="preserve"> it possible to compare the results obtained</w:t>
      </w:r>
      <w:r w:rsidRPr="0005431A">
        <w:rPr>
          <w:lang w:val="en-IE"/>
        </w:rPr>
        <w:t xml:space="preserve"> from</w:t>
      </w:r>
      <w:r w:rsidR="00183950" w:rsidRPr="0005431A">
        <w:rPr>
          <w:lang w:val="en-IE"/>
        </w:rPr>
        <w:t xml:space="preserve"> </w:t>
      </w:r>
      <w:r w:rsidRPr="0005431A">
        <w:rPr>
          <w:lang w:val="en-IE"/>
        </w:rPr>
        <w:t xml:space="preserve">the </w:t>
      </w:r>
      <w:r w:rsidR="00183950" w:rsidRPr="0005431A">
        <w:rPr>
          <w:lang w:val="en-IE"/>
        </w:rPr>
        <w:t xml:space="preserve">framework with other researcher’s results.  </w:t>
      </w:r>
      <w:r w:rsidR="00F439D4" w:rsidRPr="0005431A">
        <w:rPr>
          <w:lang w:val="en-IE"/>
        </w:rPr>
        <w:t>The fact</w:t>
      </w:r>
      <w:r w:rsidR="00183950" w:rsidRPr="0005431A">
        <w:rPr>
          <w:lang w:val="en-IE"/>
        </w:rPr>
        <w:t xml:space="preserve"> that reliable peer</w:t>
      </w:r>
      <w:r w:rsidR="00F439D4" w:rsidRPr="0005431A">
        <w:rPr>
          <w:lang w:val="en-IE"/>
        </w:rPr>
        <w:t>-</w:t>
      </w:r>
      <w:r w:rsidR="00183950" w:rsidRPr="0005431A">
        <w:rPr>
          <w:lang w:val="en-IE"/>
        </w:rPr>
        <w:t xml:space="preserve">researched results are available to test </w:t>
      </w:r>
      <w:r w:rsidR="00A97010" w:rsidRPr="0005431A">
        <w:rPr>
          <w:lang w:val="en-IE"/>
        </w:rPr>
        <w:t>this</w:t>
      </w:r>
      <w:r w:rsidR="00183950" w:rsidRPr="0005431A">
        <w:rPr>
          <w:lang w:val="en-IE"/>
        </w:rPr>
        <w:t xml:space="preserve"> framework</w:t>
      </w:r>
      <w:r w:rsidR="00F439D4" w:rsidRPr="0005431A">
        <w:rPr>
          <w:lang w:val="en-IE"/>
        </w:rPr>
        <w:t xml:space="preserve"> </w:t>
      </w:r>
      <w:r w:rsidR="00183950" w:rsidRPr="0005431A">
        <w:rPr>
          <w:lang w:val="en-IE"/>
        </w:rPr>
        <w:t>mak</w:t>
      </w:r>
      <w:r w:rsidR="00F439D4" w:rsidRPr="0005431A">
        <w:rPr>
          <w:lang w:val="en-IE"/>
        </w:rPr>
        <w:t>es</w:t>
      </w:r>
      <w:r w:rsidR="00183950" w:rsidRPr="0005431A">
        <w:rPr>
          <w:lang w:val="en-IE"/>
        </w:rPr>
        <w:t xml:space="preserve"> it easy to compare with other meta-heuristics</w:t>
      </w:r>
      <w:r w:rsidR="007E7E71" w:rsidRPr="0005431A">
        <w:rPr>
          <w:lang w:val="en-IE"/>
        </w:rPr>
        <w:t>.</w:t>
      </w:r>
    </w:p>
    <w:p w14:paraId="5EDE3AEE" w14:textId="77777777" w:rsidR="007E7E71" w:rsidRPr="0005431A" w:rsidRDefault="007E7E71" w:rsidP="00754E55">
      <w:pPr>
        <w:rPr>
          <w:lang w:val="en-IE"/>
        </w:rPr>
      </w:pPr>
    </w:p>
    <w:p w14:paraId="0E879E78" w14:textId="75011A14" w:rsidR="005853F8" w:rsidRPr="0005431A" w:rsidRDefault="0028422D" w:rsidP="005853F8">
      <w:pPr>
        <w:rPr>
          <w:lang w:val="en-IE"/>
        </w:rPr>
      </w:pPr>
      <w:r w:rsidRPr="0005431A">
        <w:rPr>
          <w:lang w:val="en-IE"/>
        </w:rPr>
        <w:t>Secondly</w:t>
      </w:r>
      <w:r w:rsidR="00422EBE" w:rsidRPr="0005431A">
        <w:rPr>
          <w:lang w:val="en-IE"/>
        </w:rPr>
        <w:t>,</w:t>
      </w:r>
      <w:r w:rsidRPr="0005431A">
        <w:rPr>
          <w:lang w:val="en-IE"/>
        </w:rPr>
        <w:t xml:space="preserve"> </w:t>
      </w:r>
      <w:r w:rsidR="00656F2F" w:rsidRPr="0005431A">
        <w:rPr>
          <w:lang w:val="en-IE"/>
        </w:rPr>
        <w:t>s</w:t>
      </w:r>
      <w:r w:rsidR="00226907" w:rsidRPr="0005431A">
        <w:rPr>
          <w:lang w:val="en-IE"/>
        </w:rPr>
        <w:t xml:space="preserve">olution </w:t>
      </w:r>
      <w:r w:rsidRPr="0005431A">
        <w:rPr>
          <w:lang w:val="en-IE"/>
        </w:rPr>
        <w:t>constructions</w:t>
      </w:r>
      <w:r w:rsidR="00422EBE" w:rsidRPr="0005431A">
        <w:rPr>
          <w:lang w:val="en-IE"/>
        </w:rPr>
        <w:t xml:space="preserve"> will be used to </w:t>
      </w:r>
      <w:r w:rsidR="005853F8" w:rsidRPr="0005431A">
        <w:rPr>
          <w:lang w:val="en-IE"/>
        </w:rPr>
        <w:t xml:space="preserve">benchmark </w:t>
      </w:r>
      <w:r w:rsidR="00422EBE" w:rsidRPr="0005431A">
        <w:rPr>
          <w:lang w:val="en-IE"/>
        </w:rPr>
        <w:t>the implemented algorithms</w:t>
      </w:r>
      <w:r w:rsidR="00A97010" w:rsidRPr="0005431A">
        <w:rPr>
          <w:lang w:val="en-IE"/>
        </w:rPr>
        <w:t>.</w:t>
      </w:r>
      <w:r w:rsidR="005853F8" w:rsidRPr="0005431A">
        <w:rPr>
          <w:lang w:val="en-IE"/>
        </w:rPr>
        <w:t xml:space="preserve"> </w:t>
      </w:r>
      <w:r w:rsidR="00A97010" w:rsidRPr="0005431A">
        <w:rPr>
          <w:lang w:val="en-IE"/>
        </w:rPr>
        <w:t>T</w:t>
      </w:r>
      <w:r w:rsidR="005853F8" w:rsidRPr="0005431A">
        <w:rPr>
          <w:lang w:val="en-IE"/>
        </w:rPr>
        <w:t xml:space="preserve">his is a </w:t>
      </w:r>
      <w:r w:rsidR="005853F8" w:rsidRPr="0005431A">
        <w:rPr>
          <w:i/>
          <w:lang w:val="en-IE"/>
        </w:rPr>
        <w:t>de</w:t>
      </w:r>
      <w:r w:rsidR="00F439D4" w:rsidRPr="0005431A">
        <w:rPr>
          <w:i/>
          <w:lang w:val="en-IE"/>
        </w:rPr>
        <w:t xml:space="preserve"> </w:t>
      </w:r>
      <w:r w:rsidR="005853F8" w:rsidRPr="0005431A">
        <w:rPr>
          <w:i/>
          <w:lang w:val="en-IE"/>
        </w:rPr>
        <w:t>facto</w:t>
      </w:r>
      <w:r w:rsidR="005853F8" w:rsidRPr="0005431A">
        <w:rPr>
          <w:lang w:val="en-IE"/>
        </w:rPr>
        <w:t xml:space="preserve"> standard used by many researchers</w:t>
      </w:r>
      <w:r w:rsidR="00422EBE" w:rsidRPr="0005431A">
        <w:rPr>
          <w:lang w:val="en-IE"/>
        </w:rPr>
        <w:t xml:space="preserve">. </w:t>
      </w:r>
      <w:r w:rsidR="00226907" w:rsidRPr="0005431A">
        <w:rPr>
          <w:lang w:val="en-IE"/>
        </w:rPr>
        <w:t xml:space="preserve">Solution </w:t>
      </w:r>
      <w:r w:rsidR="00422EBE" w:rsidRPr="0005431A">
        <w:rPr>
          <w:lang w:val="en-IE"/>
        </w:rPr>
        <w:t>constructions</w:t>
      </w:r>
      <w:r w:rsidRPr="0005431A">
        <w:rPr>
          <w:lang w:val="en-IE"/>
        </w:rPr>
        <w:t xml:space="preserve"> </w:t>
      </w:r>
      <w:r w:rsidR="00183950" w:rsidRPr="0005431A">
        <w:rPr>
          <w:lang w:val="en-IE"/>
        </w:rPr>
        <w:t xml:space="preserve">are obtained after a fixed number of steps </w:t>
      </w:r>
      <w:r w:rsidR="00F439D4" w:rsidRPr="0005431A">
        <w:rPr>
          <w:lang w:val="en-IE"/>
        </w:rPr>
        <w:t>(</w:t>
      </w:r>
      <w:r w:rsidR="00183950" w:rsidRPr="0005431A">
        <w:rPr>
          <w:lang w:val="en-IE"/>
        </w:rPr>
        <w:t xml:space="preserve">as proposed </w:t>
      </w:r>
      <w:r w:rsidRPr="0005431A">
        <w:rPr>
          <w:lang w:val="en-IE"/>
        </w:rPr>
        <w:t>since</w:t>
      </w:r>
      <w:r w:rsidR="00183950" w:rsidRPr="0005431A">
        <w:rPr>
          <w:lang w:val="en-IE"/>
        </w:rPr>
        <w:t xml:space="preserve"> the </w:t>
      </w:r>
      <w:r w:rsidR="00F439D4" w:rsidRPr="0005431A">
        <w:rPr>
          <w:lang w:val="en-IE"/>
        </w:rPr>
        <w:t>S</w:t>
      </w:r>
      <w:r w:rsidR="00183950" w:rsidRPr="0005431A">
        <w:rPr>
          <w:lang w:val="en-IE"/>
        </w:rPr>
        <w:t xml:space="preserve">econd </w:t>
      </w:r>
      <w:r w:rsidR="00F439D4" w:rsidRPr="0005431A">
        <w:rPr>
          <w:lang w:val="en-IE"/>
        </w:rPr>
        <w:t>I</w:t>
      </w:r>
      <w:r w:rsidR="00183950" w:rsidRPr="0005431A">
        <w:rPr>
          <w:lang w:val="en-IE"/>
        </w:rPr>
        <w:t xml:space="preserve">nternational </w:t>
      </w:r>
      <w:r w:rsidR="00F439D4" w:rsidRPr="0005431A">
        <w:rPr>
          <w:lang w:val="en-IE"/>
        </w:rPr>
        <w:t xml:space="preserve">Conference </w:t>
      </w:r>
      <w:r w:rsidR="00183950" w:rsidRPr="0005431A">
        <w:rPr>
          <w:lang w:val="en-IE"/>
        </w:rPr>
        <w:t xml:space="preserve">on </w:t>
      </w:r>
      <w:r w:rsidR="00F439D4" w:rsidRPr="0005431A">
        <w:rPr>
          <w:lang w:val="en-IE"/>
        </w:rPr>
        <w:t>E</w:t>
      </w:r>
      <w:r w:rsidR="005853F8" w:rsidRPr="0005431A">
        <w:rPr>
          <w:lang w:val="en-IE"/>
        </w:rPr>
        <w:t xml:space="preserve">volutionary </w:t>
      </w:r>
      <w:r w:rsidR="00F439D4" w:rsidRPr="0005431A">
        <w:rPr>
          <w:lang w:val="en-IE"/>
        </w:rPr>
        <w:t>O</w:t>
      </w:r>
      <w:r w:rsidR="005853F8" w:rsidRPr="0005431A">
        <w:rPr>
          <w:lang w:val="en-IE"/>
        </w:rPr>
        <w:t>ptimisation</w:t>
      </w:r>
      <w:r w:rsidR="00F439D4" w:rsidRPr="0005431A">
        <w:rPr>
          <w:lang w:val="en-IE"/>
        </w:rPr>
        <w:t>)</w:t>
      </w:r>
      <w:r w:rsidR="00CA61DB">
        <w:rPr>
          <w:lang w:val="en-IE"/>
        </w:rPr>
        <w:t xml:space="preserve"> as explained by</w:t>
      </w:r>
      <w:r w:rsidR="00CA61DB">
        <w:rPr>
          <w:lang w:val="en-IE"/>
        </w:rPr>
        <w:fldChar w:fldCharType="begin"/>
      </w:r>
      <w:r w:rsidR="00CA61DB">
        <w:rPr>
          <w:lang w:val="en-IE"/>
        </w:rPr>
        <w:instrText xml:space="preserve"> ADDIN ZOTERO_ITEM CSL_CITATION {"citationID":"16jnlikudu","properties":{"formattedCitation":"(Stutzle and Hoos, 1997, p. 312)","plainCitation":"(Stutzle and Hoos, 1997, p. 312)"},"citationItems":[{"id":266,"uris":["http://zotero.org/users/1680862/items/3CCVVH5C"],"uri":["http://zotero.org/users/1680862/items/3CCVVH5C"],"itemData":{"id":266,"type":"paper-conference","title":"MAX-MIN Ant System and local search for the traveling salesman problem","container-title":", IEEE International Conference on Evolutionary Computation, 1997","page":"309-314","source":"IEEE Xplore","event":", IEEE International Conference on Evolutionary Computation, 1997","abstract":"Ant System is a general purpose algorithm inspired by the study of the behavior of ant colonies. It is based on a cooperative search paradigm that is applicable to the solution of combinatorial optimization problems. We introduce MAX-MIN Ant System, an improved version of basic Ant System, and report our results for its application to symmetric and asymmetric instances of the well known traveling salesman problem. We show how MAX-MIN Ant System can be significantly improved, extending it with local search heuristics. Our results clearly show that MAX-MIN Ant System has the property of effectively guiding the local search heuristics towards promising regions of the search space by generating good initial tours","DOI":"10.1109/ICEC.1997.592327","author":[{"family":"Stutzle","given":"T."},{"family":"Hoos","given":"H."}],"issued":{"date-parts":[["1997",4]]}},"locator":"312","label":"page"}],"schema":"https://github.com/citation-style-language/schema/raw/master/csl-citation.json"} </w:instrText>
      </w:r>
      <w:r w:rsidR="00CA61DB">
        <w:rPr>
          <w:lang w:val="en-IE"/>
        </w:rPr>
        <w:fldChar w:fldCharType="separate"/>
      </w:r>
      <w:r w:rsidR="00CA61DB">
        <w:t xml:space="preserve"> (</w:t>
      </w:r>
      <w:r w:rsidR="00CA61DB" w:rsidRPr="00CA61DB">
        <w:t>Stutzle and Hoos, 1997, p. 312)</w:t>
      </w:r>
      <w:r w:rsidR="00CA61DB">
        <w:rPr>
          <w:lang w:val="en-IE"/>
        </w:rPr>
        <w:fldChar w:fldCharType="end"/>
      </w:r>
      <w:r w:rsidR="00CA61DB">
        <w:rPr>
          <w:lang w:val="en-IE"/>
        </w:rPr>
        <w:t xml:space="preserve"> </w:t>
      </w:r>
      <w:r w:rsidR="005853F8" w:rsidRPr="0005431A">
        <w:rPr>
          <w:lang w:val="en-IE"/>
        </w:rPr>
        <w:t>I</w:t>
      </w:r>
      <w:r w:rsidR="00183950" w:rsidRPr="0005431A">
        <w:rPr>
          <w:lang w:val="en-IE"/>
        </w:rPr>
        <w:t xml:space="preserve">nformally, this </w:t>
      </w:r>
      <w:r w:rsidR="005853F8" w:rsidRPr="0005431A">
        <w:rPr>
          <w:lang w:val="en-IE"/>
        </w:rPr>
        <w:t>suggests</w:t>
      </w:r>
      <w:r w:rsidR="00183950" w:rsidRPr="0005431A">
        <w:rPr>
          <w:lang w:val="en-IE"/>
        </w:rPr>
        <w:t xml:space="preserve"> the number of complete </w:t>
      </w:r>
      <w:r w:rsidR="00226907" w:rsidRPr="0005431A">
        <w:rPr>
          <w:lang w:val="en-IE"/>
        </w:rPr>
        <w:t>solution</w:t>
      </w:r>
      <w:r w:rsidR="00194E81" w:rsidRPr="0005431A">
        <w:rPr>
          <w:lang w:val="en-IE"/>
        </w:rPr>
        <w:t>s that</w:t>
      </w:r>
      <w:r w:rsidR="00226907" w:rsidRPr="0005431A">
        <w:rPr>
          <w:lang w:val="en-IE"/>
        </w:rPr>
        <w:t xml:space="preserve"> </w:t>
      </w:r>
      <w:r w:rsidR="00656F2F" w:rsidRPr="0005431A">
        <w:rPr>
          <w:lang w:val="en-IE"/>
        </w:rPr>
        <w:lastRenderedPageBreak/>
        <w:t>each algorithm constructs</w:t>
      </w:r>
      <w:r w:rsidR="00656F2F" w:rsidRPr="0005431A">
        <w:rPr>
          <w:rStyle w:val="FootnoteReference"/>
          <w:lang w:val="en-IE"/>
        </w:rPr>
        <w:footnoteReference w:id="4"/>
      </w:r>
      <w:r w:rsidR="00656F2F" w:rsidRPr="0005431A">
        <w:rPr>
          <w:lang w:val="en-IE"/>
        </w:rPr>
        <w:t>.</w:t>
      </w:r>
      <w:r w:rsidR="00183950" w:rsidRPr="0005431A">
        <w:rPr>
          <w:lang w:val="en-IE"/>
        </w:rPr>
        <w:t xml:space="preserve"> The number of complete </w:t>
      </w:r>
      <w:r w:rsidR="005853F8" w:rsidRPr="0005431A">
        <w:rPr>
          <w:lang w:val="en-IE"/>
        </w:rPr>
        <w:t>solutions</w:t>
      </w:r>
      <w:r w:rsidR="00183950" w:rsidRPr="0005431A">
        <w:rPr>
          <w:lang w:val="en-IE"/>
        </w:rPr>
        <w:t xml:space="preserve"> is </w:t>
      </w:r>
      <w:r w:rsidR="005853F8" w:rsidRPr="0005431A">
        <w:rPr>
          <w:lang w:val="en-IE"/>
        </w:rPr>
        <w:t xml:space="preserve">limited to </w:t>
      </w:r>
      <w:r w:rsidR="00183950" w:rsidRPr="0005431A">
        <w:rPr>
          <w:lang w:val="en-IE"/>
        </w:rPr>
        <w:t>10</w:t>
      </w:r>
      <w:r w:rsidR="00194E81" w:rsidRPr="0005431A">
        <w:rPr>
          <w:lang w:val="en-IE"/>
        </w:rPr>
        <w:t>,</w:t>
      </w:r>
      <w:r w:rsidR="00183950" w:rsidRPr="0005431A">
        <w:rPr>
          <w:lang w:val="en-IE"/>
        </w:rPr>
        <w:t>000</w:t>
      </w:r>
      <w:r w:rsidR="005853F8" w:rsidRPr="0005431A">
        <w:rPr>
          <w:lang w:val="en-IE"/>
        </w:rPr>
        <w:t>.</w:t>
      </w:r>
      <w:r w:rsidR="00183950" w:rsidRPr="0005431A">
        <w:rPr>
          <w:lang w:val="en-IE"/>
        </w:rPr>
        <w:t xml:space="preserve"> Each </w:t>
      </w:r>
      <w:r w:rsidR="00226907" w:rsidRPr="0005431A">
        <w:rPr>
          <w:lang w:val="en-IE"/>
        </w:rPr>
        <w:t xml:space="preserve">solution </w:t>
      </w:r>
      <w:r w:rsidR="007A66CC" w:rsidRPr="0005431A">
        <w:rPr>
          <w:lang w:val="en-IE"/>
        </w:rPr>
        <w:t xml:space="preserve">in </w:t>
      </w:r>
      <w:r w:rsidR="00A97010" w:rsidRPr="0005431A">
        <w:rPr>
          <w:lang w:val="en-IE"/>
        </w:rPr>
        <w:t>this</w:t>
      </w:r>
      <w:r w:rsidR="007A66CC" w:rsidRPr="0005431A">
        <w:rPr>
          <w:lang w:val="en-IE"/>
        </w:rPr>
        <w:t xml:space="preserve"> case </w:t>
      </w:r>
      <w:r w:rsidR="00183950" w:rsidRPr="0005431A">
        <w:rPr>
          <w:lang w:val="en-IE"/>
        </w:rPr>
        <w:t xml:space="preserve">has a complexity </w:t>
      </w:r>
      <w:r w:rsidR="00183950" w:rsidRPr="0005431A">
        <w:rPr>
          <w:i/>
          <w:lang w:val="en-IE"/>
        </w:rPr>
        <w:t>O(n</w:t>
      </w:r>
      <w:r w:rsidR="00183950" w:rsidRPr="0005431A">
        <w:rPr>
          <w:i/>
          <w:vertAlign w:val="superscript"/>
          <w:lang w:val="en-IE"/>
        </w:rPr>
        <w:t>2</w:t>
      </w:r>
      <w:r w:rsidR="005853F8" w:rsidRPr="0005431A">
        <w:rPr>
          <w:i/>
          <w:lang w:val="en-IE"/>
        </w:rPr>
        <w:t>)</w:t>
      </w:r>
      <w:r w:rsidR="005853F8" w:rsidRPr="0005431A">
        <w:rPr>
          <w:lang w:val="en-IE"/>
        </w:rPr>
        <w:t xml:space="preserve"> </w:t>
      </w:r>
      <w:r w:rsidR="00226907" w:rsidRPr="0005431A">
        <w:rPr>
          <w:lang w:val="en-IE"/>
        </w:rPr>
        <w:t>and</w:t>
      </w:r>
      <w:r w:rsidR="00183950" w:rsidRPr="0005431A">
        <w:rPr>
          <w:lang w:val="en-IE"/>
        </w:rPr>
        <w:t xml:space="preserve"> </w:t>
      </w:r>
      <w:r w:rsidR="00183950" w:rsidRPr="0005431A">
        <w:rPr>
          <w:i/>
          <w:lang w:val="en-IE"/>
        </w:rPr>
        <w:t>O(m.n</w:t>
      </w:r>
      <w:r w:rsidR="00183950" w:rsidRPr="0005431A">
        <w:rPr>
          <w:i/>
          <w:vertAlign w:val="superscript"/>
          <w:lang w:val="en-IE"/>
        </w:rPr>
        <w:t>2</w:t>
      </w:r>
      <w:r w:rsidR="00183950" w:rsidRPr="0005431A">
        <w:rPr>
          <w:i/>
          <w:lang w:val="en-IE"/>
        </w:rPr>
        <w:t xml:space="preserve">) </w:t>
      </w:r>
      <w:r w:rsidR="00183950" w:rsidRPr="0005431A">
        <w:rPr>
          <w:lang w:val="en-IE"/>
        </w:rPr>
        <w:t>is the  total complexity of the algorithms</w:t>
      </w:r>
      <w:r w:rsidR="008F4C51" w:rsidRPr="0005431A">
        <w:rPr>
          <w:lang w:val="en-IE"/>
        </w:rPr>
        <w:t xml:space="preserve">. </w:t>
      </w:r>
      <w:r w:rsidR="00226907" w:rsidRPr="0005431A">
        <w:rPr>
          <w:lang w:val="en-IE"/>
        </w:rPr>
        <w:t xml:space="preserve">Where </w:t>
      </w:r>
      <w:r w:rsidR="00226907" w:rsidRPr="0005431A">
        <w:rPr>
          <w:i/>
          <w:lang w:val="en-IE"/>
        </w:rPr>
        <w:t xml:space="preserve">n </w:t>
      </w:r>
      <w:r w:rsidR="00226907" w:rsidRPr="0005431A">
        <w:rPr>
          <w:lang w:val="en-IE"/>
        </w:rPr>
        <w:t xml:space="preserve">= number of </w:t>
      </w:r>
      <w:r w:rsidR="007A66CC" w:rsidRPr="0005431A">
        <w:rPr>
          <w:lang w:val="en-IE"/>
        </w:rPr>
        <w:t>v</w:t>
      </w:r>
      <w:r w:rsidR="00CA61DB">
        <w:rPr>
          <w:lang w:val="en-IE"/>
        </w:rPr>
        <w:t>ertices</w:t>
      </w:r>
      <w:r w:rsidR="00226907" w:rsidRPr="0005431A">
        <w:rPr>
          <w:lang w:val="en-IE"/>
        </w:rPr>
        <w:t xml:space="preserve"> and </w:t>
      </w:r>
      <w:r w:rsidR="00226907" w:rsidRPr="0005431A">
        <w:rPr>
          <w:i/>
          <w:lang w:val="en-IE"/>
        </w:rPr>
        <w:t>m</w:t>
      </w:r>
      <w:r w:rsidR="00226907" w:rsidRPr="0005431A">
        <w:rPr>
          <w:lang w:val="en-IE"/>
        </w:rPr>
        <w:t xml:space="preserve"> the population size. </w:t>
      </w:r>
      <w:r w:rsidR="005853F8" w:rsidRPr="0005431A">
        <w:rPr>
          <w:lang w:val="en-IE"/>
        </w:rPr>
        <w:t>Empirical analysis is also used to determine the time taken to construct a complete solution, and the time taken to find the best solution so far.</w:t>
      </w:r>
      <w:r w:rsidR="007A66CC" w:rsidRPr="0005431A">
        <w:rPr>
          <w:lang w:val="en-IE"/>
        </w:rPr>
        <w:t xml:space="preserve"> </w:t>
      </w:r>
      <w:r w:rsidR="00311675" w:rsidRPr="0005431A">
        <w:rPr>
          <w:lang w:val="en-IE"/>
        </w:rPr>
        <w:t>When evaluating</w:t>
      </w:r>
      <w:r w:rsidR="00A97010" w:rsidRPr="0005431A">
        <w:rPr>
          <w:lang w:val="en-IE"/>
        </w:rPr>
        <w:t>,</w:t>
      </w:r>
      <w:r w:rsidR="00311675" w:rsidRPr="0005431A">
        <w:rPr>
          <w:lang w:val="en-IE"/>
        </w:rPr>
        <w:t xml:space="preserve"> each test will </w:t>
      </w:r>
      <w:r w:rsidR="008F4C51" w:rsidRPr="0005431A">
        <w:rPr>
          <w:lang w:val="en-IE"/>
        </w:rPr>
        <w:t xml:space="preserve">execute 10 times and </w:t>
      </w:r>
      <w:r w:rsidRPr="0005431A">
        <w:rPr>
          <w:lang w:val="en-IE"/>
        </w:rPr>
        <w:t xml:space="preserve">calculate </w:t>
      </w:r>
      <w:r w:rsidR="00311675" w:rsidRPr="0005431A">
        <w:rPr>
          <w:lang w:val="en-IE"/>
        </w:rPr>
        <w:t>the</w:t>
      </w:r>
      <w:r w:rsidRPr="0005431A">
        <w:rPr>
          <w:lang w:val="en-IE"/>
        </w:rPr>
        <w:t xml:space="preserve"> algorithm</w:t>
      </w:r>
      <w:r w:rsidR="00A97010" w:rsidRPr="0005431A">
        <w:rPr>
          <w:lang w:val="en-IE"/>
        </w:rPr>
        <w:t>’</w:t>
      </w:r>
      <w:r w:rsidRPr="0005431A">
        <w:rPr>
          <w:lang w:val="en-IE"/>
        </w:rPr>
        <w:t>s best solution, average solution</w:t>
      </w:r>
      <w:r w:rsidR="008F4C51" w:rsidRPr="0005431A">
        <w:rPr>
          <w:lang w:val="en-IE"/>
        </w:rPr>
        <w:t xml:space="preserve"> and </w:t>
      </w:r>
      <w:r w:rsidR="004C52F5">
        <w:rPr>
          <w:lang w:val="en-IE"/>
        </w:rPr>
        <w:t xml:space="preserve">average iteration to find the </w:t>
      </w:r>
      <w:r w:rsidR="008F4C51" w:rsidRPr="0005431A">
        <w:rPr>
          <w:lang w:val="en-IE"/>
        </w:rPr>
        <w:t>best solution</w:t>
      </w:r>
      <w:r w:rsidRPr="0005431A">
        <w:rPr>
          <w:lang w:val="en-IE"/>
        </w:rPr>
        <w:t xml:space="preserve">, the average time for the best solution and the </w:t>
      </w:r>
      <w:r w:rsidR="004C52F5">
        <w:rPr>
          <w:lang w:val="en-IE"/>
        </w:rPr>
        <w:t>error percentage (that is the percentage difference of the average best solution to the optimal)</w:t>
      </w:r>
      <w:r w:rsidRPr="0005431A">
        <w:rPr>
          <w:lang w:val="en-IE"/>
        </w:rPr>
        <w:t xml:space="preserve"> </w:t>
      </w:r>
      <w:r w:rsidR="005853F8" w:rsidRPr="0005431A">
        <w:rPr>
          <w:lang w:val="en-IE"/>
        </w:rPr>
        <w:fldChar w:fldCharType="begin"/>
      </w:r>
      <w:r w:rsidR="005853F8" w:rsidRPr="0005431A">
        <w:rPr>
          <w:lang w:val="en-IE"/>
        </w:rPr>
        <w:instrText xml:space="preserve"> ADDIN ZOTERO_ITEM CSL_CITATION {"citationID":"1ebkj8bfpm","properties":{"formattedCitation":"(Li et al., 2011)","plainCitation":"(Li et al., 2011)"},"citationItems":[{"id":683,"uris":["http://zotero.org/users/1680862/items/QCUHPHRP"],"uri":["http://zotero.org/users/1680862/items/QCUHPHRP"],"itemData":{"id":683,"type":"article-journal","title":"Benchmark generator for the IEEE WCCI-2012 competition on evolutionary computation for dynamic optimization problems","container-title":"China University of Geosciences, Brunel University, University of Granada, Tech. Rep","source":"Google Scholar","URL":"http://www.tech.dmu.ac.uk/~syang/ECiDUE/TR-ECDOP-CompetitionGDBG14.pdf","author":[{"family":"Li","given":"Changhe"},{"family":"Yang","given":"Shengxiang"},{"family":"Pelta","given":"David Alejandro"}],"issued":{"date-parts":[["2011"]]},"accessed":{"date-parts":[["2014",8,6]]}}}],"schema":"https://github.com/citation-style-language/schema/raw/master/csl-citation.json"} </w:instrText>
      </w:r>
      <w:r w:rsidR="005853F8" w:rsidRPr="0005431A">
        <w:rPr>
          <w:lang w:val="en-IE"/>
        </w:rPr>
        <w:fldChar w:fldCharType="separate"/>
      </w:r>
      <w:r w:rsidR="005853F8" w:rsidRPr="0005431A">
        <w:rPr>
          <w:lang w:val="en-IE"/>
        </w:rPr>
        <w:t xml:space="preserve">(Li </w:t>
      </w:r>
      <w:r w:rsidR="005853F8" w:rsidRPr="0005431A">
        <w:rPr>
          <w:i/>
          <w:lang w:val="en-IE"/>
        </w:rPr>
        <w:t>et al</w:t>
      </w:r>
      <w:r w:rsidR="005853F8" w:rsidRPr="0005431A">
        <w:rPr>
          <w:lang w:val="en-IE"/>
        </w:rPr>
        <w:t>., 2011)</w:t>
      </w:r>
      <w:r w:rsidR="005853F8" w:rsidRPr="0005431A">
        <w:rPr>
          <w:lang w:val="en-IE"/>
        </w:rPr>
        <w:fldChar w:fldCharType="end"/>
      </w:r>
      <w:r w:rsidR="005853F8" w:rsidRPr="0005431A">
        <w:rPr>
          <w:lang w:val="en-IE"/>
        </w:rPr>
        <w:t xml:space="preserve"> </w:t>
      </w:r>
      <w:r w:rsidR="005853F8" w:rsidRPr="0005431A">
        <w:rPr>
          <w:lang w:val="en-IE"/>
        </w:rPr>
        <w:fldChar w:fldCharType="begin"/>
      </w:r>
      <w:r w:rsidR="005853F8" w:rsidRPr="0005431A">
        <w:rPr>
          <w:lang w:val="en-IE"/>
        </w:rPr>
        <w:instrText xml:space="preserve"> ADDIN ZOTERO_ITEM CSL_CITATION {"citationID":"c7aqc2csj","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005853F8" w:rsidRPr="0005431A">
        <w:rPr>
          <w:lang w:val="en-IE"/>
        </w:rPr>
        <w:fldChar w:fldCharType="separate"/>
      </w:r>
      <w:r w:rsidR="005853F8" w:rsidRPr="0005431A">
        <w:rPr>
          <w:szCs w:val="24"/>
          <w:lang w:val="en-IE"/>
        </w:rPr>
        <w:t>(Stützle and Hoos, 2000)</w:t>
      </w:r>
      <w:r w:rsidR="005853F8" w:rsidRPr="0005431A">
        <w:rPr>
          <w:lang w:val="en-IE"/>
        </w:rPr>
        <w:fldChar w:fldCharType="end"/>
      </w:r>
      <w:r w:rsidR="00194E81" w:rsidRPr="0005431A">
        <w:rPr>
          <w:lang w:val="en-IE"/>
        </w:rPr>
        <w:t>.</w:t>
      </w:r>
      <w:r w:rsidR="005853F8" w:rsidRPr="0005431A">
        <w:rPr>
          <w:lang w:val="en-IE"/>
        </w:rPr>
        <w:t xml:space="preserve"> </w:t>
      </w:r>
    </w:p>
    <w:p w14:paraId="03D72B8D" w14:textId="77777777" w:rsidR="007E7E71" w:rsidRPr="0005431A" w:rsidRDefault="007E7E71" w:rsidP="0028422D">
      <w:pPr>
        <w:rPr>
          <w:lang w:val="en-IE"/>
        </w:rPr>
      </w:pPr>
    </w:p>
    <w:p w14:paraId="70AE7E69" w14:textId="60735136" w:rsidR="0028422D" w:rsidRPr="0005431A" w:rsidRDefault="00311675" w:rsidP="0028422D">
      <w:pPr>
        <w:rPr>
          <w:lang w:val="en-IE"/>
        </w:rPr>
      </w:pPr>
      <w:r w:rsidRPr="0005431A">
        <w:rPr>
          <w:lang w:val="en-IE"/>
        </w:rPr>
        <w:t>The high performance profile counter</w:t>
      </w:r>
      <w:r w:rsidR="0028422D" w:rsidRPr="0005431A">
        <w:rPr>
          <w:lang w:val="en-IE"/>
        </w:rPr>
        <w:t xml:space="preserve"> will be utilised to accurately evaluate each of these measurements and each algorithm will be spawned in its own thread</w:t>
      </w:r>
      <w:r w:rsidR="008F4C51" w:rsidRPr="0005431A">
        <w:rPr>
          <w:lang w:val="en-IE"/>
        </w:rPr>
        <w:t xml:space="preserve"> t</w:t>
      </w:r>
      <w:r w:rsidR="0028422D" w:rsidRPr="0005431A">
        <w:rPr>
          <w:lang w:val="en-IE"/>
        </w:rPr>
        <w:t xml:space="preserve">herefore minimising the effects of the operating system processing other </w:t>
      </w:r>
      <w:r w:rsidRPr="0005431A">
        <w:rPr>
          <w:lang w:val="en-IE"/>
        </w:rPr>
        <w:t>messages</w:t>
      </w:r>
      <w:r w:rsidR="0028422D" w:rsidRPr="0005431A">
        <w:rPr>
          <w:lang w:val="en-IE"/>
        </w:rPr>
        <w:t xml:space="preserve">. </w:t>
      </w:r>
      <w:r w:rsidR="008F4C51" w:rsidRPr="0005431A">
        <w:rPr>
          <w:lang w:val="en-IE"/>
        </w:rPr>
        <w:t xml:space="preserve">In fact </w:t>
      </w:r>
      <w:r w:rsidRPr="0005431A">
        <w:rPr>
          <w:lang w:val="en-IE"/>
        </w:rPr>
        <w:t xml:space="preserve">the error is </w:t>
      </w:r>
      <w:r w:rsidR="008F4C51" w:rsidRPr="0005431A">
        <w:rPr>
          <w:lang w:val="en-IE"/>
        </w:rPr>
        <w:t xml:space="preserve">within </w:t>
      </w:r>
      <w:r w:rsidR="004F1221" w:rsidRPr="0005431A">
        <w:rPr>
          <w:lang w:val="en-IE"/>
        </w:rPr>
        <w:t xml:space="preserve">15 </w:t>
      </w:r>
      <w:r w:rsidR="008F4C51" w:rsidRPr="0005431A">
        <w:rPr>
          <w:lang w:val="en-IE"/>
        </w:rPr>
        <w:t>mill</w:t>
      </w:r>
      <w:r w:rsidR="00194E81" w:rsidRPr="0005431A">
        <w:rPr>
          <w:lang w:val="en-IE"/>
        </w:rPr>
        <w:t>i</w:t>
      </w:r>
      <w:r w:rsidR="008F4C51" w:rsidRPr="0005431A">
        <w:rPr>
          <w:lang w:val="en-IE"/>
        </w:rPr>
        <w:t>seconds</w:t>
      </w:r>
      <w:r w:rsidR="004F1221" w:rsidRPr="0005431A">
        <w:rPr>
          <w:lang w:val="en-IE"/>
        </w:rPr>
        <w:t xml:space="preserve"> and</w:t>
      </w:r>
      <w:r w:rsidR="00194E81" w:rsidRPr="0005431A">
        <w:rPr>
          <w:lang w:val="en-IE"/>
        </w:rPr>
        <w:t>,</w:t>
      </w:r>
      <w:r w:rsidR="004F1221" w:rsidRPr="0005431A">
        <w:rPr>
          <w:lang w:val="en-IE"/>
        </w:rPr>
        <w:t xml:space="preserve"> as our problem</w:t>
      </w:r>
      <w:r w:rsidR="0095463A">
        <w:rPr>
          <w:lang w:val="en-IE"/>
        </w:rPr>
        <w:t>s</w:t>
      </w:r>
      <w:r w:rsidR="004F1221" w:rsidRPr="0005431A">
        <w:rPr>
          <w:lang w:val="en-IE"/>
        </w:rPr>
        <w:t xml:space="preserve"> require</w:t>
      </w:r>
      <w:r w:rsidR="00194E81" w:rsidRPr="0005431A">
        <w:rPr>
          <w:lang w:val="en-IE"/>
        </w:rPr>
        <w:t>s</w:t>
      </w:r>
      <w:r w:rsidR="004F1221" w:rsidRPr="0005431A">
        <w:rPr>
          <w:lang w:val="en-IE"/>
        </w:rPr>
        <w:t xml:space="preserve"> a few minutes to solve</w:t>
      </w:r>
      <w:r w:rsidR="00194E81" w:rsidRPr="0005431A">
        <w:rPr>
          <w:lang w:val="en-IE"/>
        </w:rPr>
        <w:t>,</w:t>
      </w:r>
      <w:r w:rsidR="004F1221" w:rsidRPr="0005431A">
        <w:rPr>
          <w:lang w:val="en-IE"/>
        </w:rPr>
        <w:t xml:space="preserve"> 15ms is an acceptable error</w:t>
      </w:r>
      <w:r w:rsidR="008F4C51" w:rsidRPr="0005431A">
        <w:rPr>
          <w:lang w:val="en-IE"/>
        </w:rPr>
        <w:t xml:space="preserve"> </w:t>
      </w:r>
      <w:r w:rsidR="008F4C51" w:rsidRPr="0005431A">
        <w:rPr>
          <w:lang w:val="en-IE"/>
        </w:rPr>
        <w:fldChar w:fldCharType="begin"/>
      </w:r>
      <w:r w:rsidR="008F4C51" w:rsidRPr="0005431A">
        <w:rPr>
          <w:lang w:val="en-IE"/>
        </w:rPr>
        <w:instrText xml:space="preserve"> ADDIN ZOTERO_ITEM CSL_CITATION {"citationID":"18tq2ukn9v","properties":{"formattedCitation":"{\\rtf (\\uc0\\u8220{}Analyzing Application Performance by Using Profiling Tools,\\uc0\\u8221{} n.d.)}","plainCitation":"(“Analyzing Application Performance by Using Profiling Tools,” n.d.)"},"citationItems":[{"id":534,"uris":["http://zotero.org/users/1680862/items/93RIRDKA"],"uri":["http://zotero.org/users/1680862/items/93RIRDKA"],"itemData":{"id":534,"type":"webpage","title":"Analyzing Application Performance by Using Profiling Tools","URL":"http://msdn.microsoft.com/en-us/library/z9z62c29.aspx","accessed":{"date-parts":[["2014",2,15]]}}}],"schema":"https://github.com/citation-style-language/schema/raw/master/csl-citation.json"} </w:instrText>
      </w:r>
      <w:r w:rsidR="008F4C51" w:rsidRPr="0005431A">
        <w:rPr>
          <w:lang w:val="en-IE"/>
        </w:rPr>
        <w:fldChar w:fldCharType="separate"/>
      </w:r>
      <w:r w:rsidR="008F4C51" w:rsidRPr="0005431A">
        <w:rPr>
          <w:szCs w:val="24"/>
          <w:lang w:val="en-IE"/>
        </w:rPr>
        <w:t>(“Analyzing Application Performance by Using Profiling Tools,” n.d.)</w:t>
      </w:r>
      <w:r w:rsidR="008F4C51" w:rsidRPr="0005431A">
        <w:rPr>
          <w:lang w:val="en-IE"/>
        </w:rPr>
        <w:fldChar w:fldCharType="end"/>
      </w:r>
      <w:r w:rsidRPr="0005431A">
        <w:rPr>
          <w:lang w:val="en-IE"/>
        </w:rPr>
        <w:t>.</w:t>
      </w:r>
    </w:p>
    <w:p w14:paraId="71347934" w14:textId="0F2828A5" w:rsidR="00BC14F3" w:rsidRPr="0005431A" w:rsidRDefault="003111E5" w:rsidP="001A79D9">
      <w:pPr>
        <w:pStyle w:val="MSCHeading2"/>
      </w:pPr>
      <w:bookmarkStart w:id="26" w:name="_Toc39552762"/>
      <w:bookmarkStart w:id="27" w:name="_Toc396914380"/>
      <w:r w:rsidRPr="0005431A">
        <w:t>1.5</w:t>
      </w:r>
      <w:r w:rsidRPr="0005431A">
        <w:tab/>
      </w:r>
      <w:r w:rsidR="00BC14F3" w:rsidRPr="0005431A">
        <w:t>Resources</w:t>
      </w:r>
      <w:bookmarkEnd w:id="26"/>
      <w:bookmarkEnd w:id="27"/>
    </w:p>
    <w:p w14:paraId="051AB1DC" w14:textId="77777777" w:rsidR="00BC14F3" w:rsidRPr="0005431A" w:rsidRDefault="00F04C89" w:rsidP="00194E81">
      <w:pPr>
        <w:rPr>
          <w:szCs w:val="24"/>
          <w:lang w:val="en-IE"/>
        </w:rPr>
      </w:pPr>
      <w:r w:rsidRPr="0005431A">
        <w:rPr>
          <w:szCs w:val="24"/>
          <w:lang w:val="en-IE"/>
        </w:rPr>
        <w:t>For completion of the artefacts implemented in the course of this dissertation the following resources are required</w:t>
      </w:r>
      <w:r w:rsidR="00090D55" w:rsidRPr="0005431A">
        <w:rPr>
          <w:szCs w:val="24"/>
          <w:lang w:val="en-IE"/>
        </w:rPr>
        <w:t>.</w:t>
      </w:r>
    </w:p>
    <w:p w14:paraId="6C260309" w14:textId="77777777" w:rsidR="00F04C89" w:rsidRPr="0005431A" w:rsidRDefault="00F04C89"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 xml:space="preserve">A desktop computer for writing all artefacts </w:t>
      </w:r>
    </w:p>
    <w:p w14:paraId="094F605E" w14:textId="77777777" w:rsidR="00F04C89" w:rsidRPr="0005431A" w:rsidRDefault="00F04C89"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 xml:space="preserve">Microsoft </w:t>
      </w:r>
      <w:r w:rsidR="007E7E71" w:rsidRPr="0005431A">
        <w:rPr>
          <w:rFonts w:ascii="Times New Roman" w:hAnsi="Times New Roman"/>
          <w:sz w:val="24"/>
          <w:szCs w:val="24"/>
        </w:rPr>
        <w:t>V</w:t>
      </w:r>
      <w:r w:rsidRPr="0005431A">
        <w:rPr>
          <w:rFonts w:ascii="Times New Roman" w:hAnsi="Times New Roman"/>
          <w:sz w:val="24"/>
          <w:szCs w:val="24"/>
        </w:rPr>
        <w:t xml:space="preserve">isual C 10 professional </w:t>
      </w:r>
    </w:p>
    <w:p w14:paraId="45309F6F" w14:textId="044494A3" w:rsidR="00F04C89" w:rsidRPr="0005431A" w:rsidRDefault="00F04C89"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An account with GitHub, for a depository of the source code</w:t>
      </w:r>
    </w:p>
    <w:p w14:paraId="75614262" w14:textId="5606E849" w:rsidR="00BC14F3" w:rsidRPr="0005431A" w:rsidRDefault="004F1221"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A</w:t>
      </w:r>
      <w:r w:rsidR="00F04C89" w:rsidRPr="0005431A">
        <w:rPr>
          <w:rFonts w:ascii="Times New Roman" w:hAnsi="Times New Roman"/>
          <w:sz w:val="24"/>
          <w:szCs w:val="24"/>
        </w:rPr>
        <w:t xml:space="preserve">ccess to the DIT library, for easy access to various academic resources </w:t>
      </w:r>
    </w:p>
    <w:p w14:paraId="2F3C9A5F" w14:textId="77777777" w:rsidR="00F04C89" w:rsidRPr="0005431A" w:rsidRDefault="00F04C89"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Microsoft Excel to help with the analysis of each algorithm.</w:t>
      </w:r>
    </w:p>
    <w:p w14:paraId="42FAF039" w14:textId="1DA2F5AA" w:rsidR="004F1221" w:rsidRPr="0005431A" w:rsidRDefault="00F04C89" w:rsidP="00EE6F63">
      <w:pPr>
        <w:pStyle w:val="ListParagraph"/>
        <w:numPr>
          <w:ilvl w:val="0"/>
          <w:numId w:val="17"/>
        </w:numPr>
        <w:spacing w:line="360" w:lineRule="auto"/>
        <w:rPr>
          <w:rFonts w:ascii="Times New Roman" w:hAnsi="Times New Roman"/>
          <w:sz w:val="24"/>
          <w:szCs w:val="24"/>
        </w:rPr>
      </w:pPr>
      <w:r w:rsidRPr="0005431A">
        <w:rPr>
          <w:rFonts w:ascii="Times New Roman" w:hAnsi="Times New Roman"/>
          <w:sz w:val="24"/>
          <w:szCs w:val="24"/>
        </w:rPr>
        <w:t xml:space="preserve">Simple </w:t>
      </w:r>
      <w:r w:rsidRPr="0005431A">
        <w:rPr>
          <w:rFonts w:ascii="Times New Roman" w:hAnsi="Times New Roman"/>
          <w:i/>
          <w:sz w:val="24"/>
          <w:szCs w:val="24"/>
        </w:rPr>
        <w:t>SimpleXlsxWriter</w:t>
      </w:r>
      <w:r w:rsidRPr="0005431A">
        <w:rPr>
          <w:rFonts w:ascii="Times New Roman" w:hAnsi="Times New Roman"/>
          <w:sz w:val="24"/>
          <w:szCs w:val="24"/>
        </w:rPr>
        <w:t xml:space="preserve"> </w:t>
      </w:r>
      <w:r w:rsidRPr="0005431A">
        <w:rPr>
          <w:rFonts w:ascii="Times New Roman" w:hAnsi="Times New Roman"/>
          <w:sz w:val="24"/>
          <w:szCs w:val="24"/>
        </w:rPr>
        <w:fldChar w:fldCharType="begin"/>
      </w:r>
      <w:r w:rsidRPr="0005431A">
        <w:rPr>
          <w:rFonts w:ascii="Times New Roman" w:hAnsi="Times New Roman"/>
          <w:sz w:val="24"/>
          <w:szCs w:val="24"/>
        </w:rPr>
        <w:instrText xml:space="preserve"> ADDIN ZOTERO_ITEM CSL_CITATION {"citationID":"a5k85dh47","properties":{"formattedCitation":"{\\rtf (\\uc0\\u8220{}SimpleXlsxWriter,\\uc0\\u8221{} n.d.)}","plainCitation":"(“SimpleXlsxWriter,” n.d.)"},"citationItems":[{"id":678,"uris":["http://zotero.org/users/1680862/items/9FSA6HQI"],"uri":["http://zotero.org/users/1680862/items/9FSA6HQI"],"itemData":{"id":678,"type":"webpage","title":"SimpleXlsxWriter","container-title":"SourceForge","abstract":"This project represents XLSX files` writer written in C++","URL":"http://sourceforge.net/projects/simplexlsx/","accessed":{"date-parts":[["2014",8,6]]}}}],"schema":"https://github.com/citation-style-language/schema/raw/master/csl-citation.json"} </w:instrText>
      </w:r>
      <w:r w:rsidRPr="0005431A">
        <w:rPr>
          <w:rFonts w:ascii="Times New Roman" w:hAnsi="Times New Roman"/>
          <w:sz w:val="24"/>
          <w:szCs w:val="24"/>
        </w:rPr>
        <w:fldChar w:fldCharType="separate"/>
      </w:r>
      <w:r w:rsidRPr="0005431A">
        <w:rPr>
          <w:rFonts w:ascii="Times New Roman" w:hAnsi="Times New Roman"/>
          <w:sz w:val="24"/>
          <w:szCs w:val="24"/>
        </w:rPr>
        <w:t>(“SimpleXlsxWriter,” n.d.)</w:t>
      </w:r>
      <w:r w:rsidRPr="0005431A">
        <w:rPr>
          <w:rFonts w:ascii="Times New Roman" w:hAnsi="Times New Roman"/>
          <w:sz w:val="24"/>
          <w:szCs w:val="24"/>
        </w:rPr>
        <w:fldChar w:fldCharType="end"/>
      </w:r>
      <w:r w:rsidRPr="0005431A">
        <w:rPr>
          <w:rFonts w:ascii="Times New Roman" w:hAnsi="Times New Roman"/>
          <w:sz w:val="24"/>
          <w:szCs w:val="24"/>
        </w:rPr>
        <w:t xml:space="preserve"> </w:t>
      </w:r>
      <w:r w:rsidR="00194E81" w:rsidRPr="0005431A">
        <w:rPr>
          <w:rFonts w:ascii="Times New Roman" w:hAnsi="Times New Roman"/>
          <w:sz w:val="24"/>
          <w:szCs w:val="24"/>
        </w:rPr>
        <w:t xml:space="preserve">an </w:t>
      </w:r>
      <w:r w:rsidR="009074EB" w:rsidRPr="0005431A">
        <w:rPr>
          <w:rFonts w:ascii="Times New Roman" w:hAnsi="Times New Roman"/>
          <w:sz w:val="24"/>
          <w:szCs w:val="24"/>
        </w:rPr>
        <w:t>OpenSource</w:t>
      </w:r>
      <w:r w:rsidRPr="0005431A">
        <w:rPr>
          <w:rFonts w:ascii="Times New Roman" w:hAnsi="Times New Roman"/>
          <w:sz w:val="24"/>
          <w:szCs w:val="24"/>
        </w:rPr>
        <w:t xml:space="preserve"> </w:t>
      </w:r>
      <w:r w:rsidR="009074EB">
        <w:rPr>
          <w:rFonts w:ascii="Times New Roman" w:hAnsi="Times New Roman"/>
          <w:sz w:val="24"/>
          <w:szCs w:val="24"/>
        </w:rPr>
        <w:t xml:space="preserve">C++ library </w:t>
      </w:r>
      <w:r w:rsidRPr="0005431A">
        <w:rPr>
          <w:rFonts w:ascii="Times New Roman" w:hAnsi="Times New Roman"/>
          <w:sz w:val="24"/>
          <w:szCs w:val="24"/>
        </w:rPr>
        <w:t>to enable writing directly to an Excel file</w:t>
      </w:r>
      <w:r w:rsidR="00E96B5E" w:rsidRPr="0005431A">
        <w:rPr>
          <w:rFonts w:ascii="Times New Roman" w:hAnsi="Times New Roman"/>
          <w:sz w:val="24"/>
          <w:szCs w:val="24"/>
        </w:rPr>
        <w:t xml:space="preserve"> helping</w:t>
      </w:r>
      <w:r w:rsidRPr="0005431A">
        <w:rPr>
          <w:rFonts w:ascii="Times New Roman" w:hAnsi="Times New Roman"/>
          <w:sz w:val="24"/>
          <w:szCs w:val="24"/>
        </w:rPr>
        <w:t xml:space="preserve"> to automate the </w:t>
      </w:r>
      <w:r w:rsidR="00E96B5E" w:rsidRPr="0005431A">
        <w:rPr>
          <w:rFonts w:ascii="Times New Roman" w:hAnsi="Times New Roman"/>
          <w:sz w:val="24"/>
          <w:szCs w:val="24"/>
        </w:rPr>
        <w:t xml:space="preserve">lengthy and time consuming </w:t>
      </w:r>
      <w:r w:rsidRPr="0005431A">
        <w:rPr>
          <w:rFonts w:ascii="Times New Roman" w:hAnsi="Times New Roman"/>
          <w:sz w:val="24"/>
          <w:szCs w:val="24"/>
        </w:rPr>
        <w:t>experiments</w:t>
      </w:r>
      <w:r w:rsidR="000F2CDD" w:rsidRPr="0005431A">
        <w:rPr>
          <w:rFonts w:ascii="Times New Roman" w:hAnsi="Times New Roman"/>
          <w:sz w:val="24"/>
          <w:szCs w:val="24"/>
        </w:rPr>
        <w:t>.</w:t>
      </w:r>
    </w:p>
    <w:p w14:paraId="2FDEA003" w14:textId="12ABF9EA" w:rsidR="00BC14F3" w:rsidRPr="0005431A" w:rsidRDefault="003111E5" w:rsidP="001A79D9">
      <w:pPr>
        <w:pStyle w:val="MSCHeading2"/>
      </w:pPr>
      <w:bookmarkStart w:id="28" w:name="_Toc39552763"/>
      <w:bookmarkStart w:id="29" w:name="_Toc396914381"/>
      <w:r w:rsidRPr="0005431A">
        <w:lastRenderedPageBreak/>
        <w:t>1.6</w:t>
      </w:r>
      <w:r w:rsidRPr="0005431A">
        <w:tab/>
      </w:r>
      <w:r w:rsidR="00BC14F3" w:rsidRPr="0005431A">
        <w:t>Scope and limitations</w:t>
      </w:r>
      <w:bookmarkEnd w:id="28"/>
      <w:bookmarkEnd w:id="29"/>
    </w:p>
    <w:p w14:paraId="0AAD5CBF" w14:textId="25F10B89" w:rsidR="00E1772A" w:rsidRPr="0005431A" w:rsidRDefault="007E7E71" w:rsidP="007E7E71">
      <w:pPr>
        <w:rPr>
          <w:lang w:val="en-IE"/>
        </w:rPr>
      </w:pPr>
      <w:r w:rsidRPr="0005431A">
        <w:rPr>
          <w:lang w:val="en-IE"/>
        </w:rPr>
        <w:t xml:space="preserve">Since swarm intelligence, computational </w:t>
      </w:r>
      <w:r w:rsidR="00C348E8" w:rsidRPr="0005431A">
        <w:rPr>
          <w:lang w:val="en-IE"/>
        </w:rPr>
        <w:t>complexities are</w:t>
      </w:r>
      <w:r w:rsidRPr="0005431A">
        <w:rPr>
          <w:lang w:val="en-IE"/>
        </w:rPr>
        <w:t xml:space="preserve"> </w:t>
      </w:r>
      <w:r w:rsidR="000F2CDD" w:rsidRPr="0005431A">
        <w:rPr>
          <w:lang w:val="en-IE"/>
        </w:rPr>
        <w:t xml:space="preserve">complex </w:t>
      </w:r>
      <w:r w:rsidRPr="0005431A">
        <w:rPr>
          <w:lang w:val="en-IE"/>
        </w:rPr>
        <w:t xml:space="preserve">theoretical </w:t>
      </w:r>
      <w:r w:rsidR="00C348E8" w:rsidRPr="0005431A">
        <w:rPr>
          <w:lang w:val="en-IE"/>
        </w:rPr>
        <w:t>subjects</w:t>
      </w:r>
      <w:r w:rsidR="00C348E8">
        <w:rPr>
          <w:lang w:val="en-IE"/>
        </w:rPr>
        <w:t xml:space="preserve">. </w:t>
      </w:r>
      <w:r w:rsidR="00C348E8" w:rsidRPr="0005431A">
        <w:rPr>
          <w:lang w:val="en-IE"/>
        </w:rPr>
        <w:t>There</w:t>
      </w:r>
      <w:r w:rsidRPr="0005431A">
        <w:rPr>
          <w:lang w:val="en-IE"/>
        </w:rPr>
        <w:t xml:space="preserve"> </w:t>
      </w:r>
      <w:r w:rsidR="00C348E8" w:rsidRPr="0005431A">
        <w:rPr>
          <w:lang w:val="en-IE"/>
        </w:rPr>
        <w:t>is</w:t>
      </w:r>
      <w:r w:rsidRPr="0005431A">
        <w:rPr>
          <w:lang w:val="en-IE"/>
        </w:rPr>
        <w:t xml:space="preserve"> some state-of-the-art paradigms applied</w:t>
      </w:r>
      <w:r w:rsidR="003872F6" w:rsidRPr="0005431A">
        <w:rPr>
          <w:lang w:val="en-IE"/>
        </w:rPr>
        <w:t>,</w:t>
      </w:r>
      <w:r w:rsidRPr="0005431A">
        <w:rPr>
          <w:lang w:val="en-IE"/>
        </w:rPr>
        <w:t xml:space="preserve"> especially to computational complexity.  They use complex mathematics, partitioning and advanced data structures to solve NP</w:t>
      </w:r>
      <w:r w:rsidR="00194E81" w:rsidRPr="0005431A">
        <w:rPr>
          <w:lang w:val="en-IE"/>
        </w:rPr>
        <w:t>-</w:t>
      </w:r>
      <w:r w:rsidR="005A5E0B" w:rsidRPr="0005431A">
        <w:rPr>
          <w:lang w:val="en-IE"/>
        </w:rPr>
        <w:t>hard</w:t>
      </w:r>
      <w:r w:rsidR="00194E81" w:rsidRPr="0005431A">
        <w:rPr>
          <w:lang w:val="en-IE"/>
        </w:rPr>
        <w:t xml:space="preserve"> </w:t>
      </w:r>
      <w:r w:rsidRPr="0005431A">
        <w:rPr>
          <w:lang w:val="en-IE"/>
        </w:rPr>
        <w:t>problems</w:t>
      </w:r>
      <w:r w:rsidR="00194E81" w:rsidRPr="0005431A">
        <w:rPr>
          <w:lang w:val="en-IE"/>
        </w:rPr>
        <w:t>. F</w:t>
      </w:r>
      <w:r w:rsidR="003F65DF" w:rsidRPr="0005431A">
        <w:rPr>
          <w:lang w:val="en-IE"/>
        </w:rPr>
        <w:t>or the interested reader</w:t>
      </w:r>
      <w:r w:rsidR="00194E81" w:rsidRPr="0005431A">
        <w:rPr>
          <w:lang w:val="en-IE"/>
        </w:rPr>
        <w:t>,</w:t>
      </w:r>
      <w:r w:rsidR="003F65DF" w:rsidRPr="0005431A">
        <w:rPr>
          <w:lang w:val="en-IE"/>
        </w:rPr>
        <w:t xml:space="preserve"> </w:t>
      </w:r>
      <w:r w:rsidRPr="0005431A">
        <w:rPr>
          <w:lang w:val="en-IE"/>
        </w:rPr>
        <w:t xml:space="preserve">the Concorde library </w:t>
      </w:r>
      <w:r w:rsidR="00194E81" w:rsidRPr="0005431A">
        <w:rPr>
          <w:lang w:val="en-IE"/>
        </w:rPr>
        <w:t xml:space="preserve">houses </w:t>
      </w:r>
      <w:r w:rsidRPr="0005431A">
        <w:rPr>
          <w:lang w:val="en-IE"/>
        </w:rPr>
        <w:t>one such example</w:t>
      </w:r>
      <w:r w:rsidR="00CA61DB">
        <w:rPr>
          <w:lang w:val="en-IE"/>
        </w:rPr>
        <w:t xml:space="preserve"> </w:t>
      </w:r>
      <w:r w:rsidR="00CA61DB" w:rsidRPr="00CA61DB">
        <w:rPr>
          <w:lang w:val="en-IE"/>
        </w:rPr>
        <w:t>(“Concorde Home,” n.d.)</w:t>
      </w:r>
      <w:r w:rsidR="00CA61DB">
        <w:rPr>
          <w:lang w:val="en-IE"/>
        </w:rPr>
        <w:t xml:space="preserve"> and</w:t>
      </w:r>
      <w:r w:rsidRPr="0005431A">
        <w:rPr>
          <w:lang w:val="en-IE"/>
        </w:rPr>
        <w:t xml:space="preserve"> </w:t>
      </w:r>
      <w:r w:rsidR="00CA61DB">
        <w:rPr>
          <w:lang w:val="en-IE"/>
        </w:rPr>
        <w:fldChar w:fldCharType="begin"/>
      </w:r>
      <w:r w:rsidR="00CA61DB">
        <w:rPr>
          <w:lang w:val="en-IE"/>
        </w:rPr>
        <w:instrText xml:space="preserve"> ADDIN ZOTERO_ITEM CSL_CITATION {"citationID":"28491qpbqp","properties":{"formattedCitation":"(Applegate et al., 1998)","plainCitation":"(Applegate et al., 1998)"},"citationItems":[{"id":723,"uris":["http://zotero.org/users/1680862/items/T5I4MNHX"],"uri":["http://zotero.org/users/1680862/items/T5I4MNHX"],"itemData":{"id":723,"type":"book","title":"On the solution of traveling salesman problems","publisher":"Rheinische Friedrich-Wilhelms-Universität Bonn","source":"Google Scholar","URL":"http://www.emis.ams.org/journals/DMJDMV/xvol-icm/17/Cook.MAN.ps.gz","author":[{"family":"Applegate","given":"David"},{"family":"Bixby","given":"Robert"},{"family":"Cook","given":"William"},{"family":"Chvátal","given":"Vašek"}],"issued":{"date-parts":[["1998"]]},"accessed":{"date-parts":[["2014",8,25]]}}}],"schema":"https://github.com/citation-style-language/schema/raw/master/csl-citation.json"} </w:instrText>
      </w:r>
      <w:r w:rsidR="00CA61DB">
        <w:rPr>
          <w:lang w:val="en-IE"/>
        </w:rPr>
        <w:fldChar w:fldCharType="separate"/>
      </w:r>
      <w:r w:rsidR="00CA61DB" w:rsidRPr="00CA61DB">
        <w:t>(Applegate et al., 1998)</w:t>
      </w:r>
      <w:r w:rsidR="00CA61DB">
        <w:rPr>
          <w:lang w:val="en-IE"/>
        </w:rPr>
        <w:fldChar w:fldCharType="end"/>
      </w:r>
      <w:r w:rsidR="00CA61DB">
        <w:rPr>
          <w:lang w:val="en-IE"/>
        </w:rPr>
        <w:t xml:space="preserve"> </w:t>
      </w:r>
      <w:r w:rsidR="00CA61DB">
        <w:rPr>
          <w:lang w:val="en-IE"/>
        </w:rPr>
        <w:fldChar w:fldCharType="begin"/>
      </w:r>
      <w:r w:rsidR="00CA61DB">
        <w:rPr>
          <w:lang w:val="en-IE"/>
        </w:rPr>
        <w:instrText xml:space="preserve"> ADDIN ZOTERO_ITEM CSL_CITATION {"citationID":"1bk16n06t1","properties":{"formattedCitation":"(Cook, n.d.)","plainCitation":"(Cook, n.d.)"},"citationItems":[{"id":439,"uris":["http://zotero.org/users/1680862/items/IV47GQA2"],"uri":["http://zotero.org/users/1680862/items/IV47GQA2"],"itemData":{"id":439,"type":"webpage","title":"Concorde Home","abstract":"Concorde is a computer code for the symmetric traveling salesman problem (TSP) and some related network optimization problems","URL":"http://www.math.uwaterloo.ca/tsp/concorde/index.html","author":[{"family":"Cook","given":"William"}],"accessed":{"date-parts":[["2014",5,3]]}}}],"schema":"https://github.com/citation-style-language/schema/raw/master/csl-citation.json"} </w:instrText>
      </w:r>
      <w:r w:rsidR="00CA61DB">
        <w:rPr>
          <w:lang w:val="en-IE"/>
        </w:rPr>
        <w:fldChar w:fldCharType="end"/>
      </w:r>
      <w:r w:rsidR="00CA61DB" w:rsidRPr="0005431A">
        <w:rPr>
          <w:lang w:val="en-IE"/>
        </w:rPr>
        <w:t xml:space="preserve"> </w:t>
      </w:r>
      <w:r w:rsidRPr="0005431A">
        <w:rPr>
          <w:lang w:val="en-IE"/>
        </w:rPr>
        <w:t xml:space="preserve">Therefore </w:t>
      </w:r>
      <w:r w:rsidR="00A97010" w:rsidRPr="0005431A">
        <w:rPr>
          <w:lang w:val="en-IE"/>
        </w:rPr>
        <w:t xml:space="preserve">these </w:t>
      </w:r>
      <w:r w:rsidRPr="0005431A">
        <w:rPr>
          <w:lang w:val="en-IE"/>
        </w:rPr>
        <w:t>Branch and bound advanced algorithms</w:t>
      </w:r>
      <w:r w:rsidR="00A97010" w:rsidRPr="0005431A">
        <w:rPr>
          <w:lang w:val="en-IE"/>
        </w:rPr>
        <w:t xml:space="preserve"> will not be covered</w:t>
      </w:r>
      <w:r w:rsidR="00E1772A" w:rsidRPr="0005431A">
        <w:rPr>
          <w:lang w:val="en-IE"/>
        </w:rPr>
        <w:t xml:space="preserve"> in</w:t>
      </w:r>
      <w:r w:rsidR="00C72578" w:rsidRPr="0005431A">
        <w:rPr>
          <w:lang w:val="en-IE"/>
        </w:rPr>
        <w:t xml:space="preserve"> any</w:t>
      </w:r>
      <w:r w:rsidR="00E1772A" w:rsidRPr="0005431A">
        <w:rPr>
          <w:lang w:val="en-IE"/>
        </w:rPr>
        <w:t xml:space="preserve"> detail</w:t>
      </w:r>
      <w:r w:rsidR="0055092D" w:rsidRPr="0005431A">
        <w:rPr>
          <w:lang w:val="en-IE"/>
        </w:rPr>
        <w:t>.</w:t>
      </w:r>
    </w:p>
    <w:p w14:paraId="37CBD411" w14:textId="77777777" w:rsidR="0055092D" w:rsidRPr="0005431A" w:rsidRDefault="0055092D" w:rsidP="007E7E71">
      <w:pPr>
        <w:rPr>
          <w:lang w:val="en-IE"/>
        </w:rPr>
      </w:pPr>
    </w:p>
    <w:p w14:paraId="2193715C" w14:textId="31E6019F" w:rsidR="007E7E71" w:rsidRPr="0005431A" w:rsidRDefault="007E7E71" w:rsidP="007E7E71">
      <w:pPr>
        <w:rPr>
          <w:lang w:val="en-IE"/>
        </w:rPr>
      </w:pPr>
      <w:r w:rsidRPr="0005431A">
        <w:rPr>
          <w:lang w:val="en-IE"/>
        </w:rPr>
        <w:t xml:space="preserve">In addition, </w:t>
      </w:r>
      <w:r w:rsidR="00194E81" w:rsidRPr="0005431A">
        <w:rPr>
          <w:lang w:val="en-IE"/>
        </w:rPr>
        <w:t>C</w:t>
      </w:r>
      <w:r w:rsidR="00DC619A" w:rsidRPr="0005431A">
        <w:rPr>
          <w:lang w:val="en-IE"/>
        </w:rPr>
        <w:t>hapter 8</w:t>
      </w:r>
      <w:r w:rsidRPr="0005431A">
        <w:rPr>
          <w:lang w:val="en-IE"/>
        </w:rPr>
        <w:t xml:space="preserve"> assumes that the reader</w:t>
      </w:r>
      <w:r w:rsidR="004F5875" w:rsidRPr="0005431A">
        <w:rPr>
          <w:lang w:val="en-IE"/>
        </w:rPr>
        <w:t xml:space="preserve"> understands</w:t>
      </w:r>
      <w:r w:rsidR="003F65DF" w:rsidRPr="0005431A">
        <w:rPr>
          <w:lang w:val="en-IE"/>
        </w:rPr>
        <w:t xml:space="preserve"> object orientated </w:t>
      </w:r>
      <w:r w:rsidR="004F5875" w:rsidRPr="0005431A">
        <w:rPr>
          <w:lang w:val="en-IE"/>
        </w:rPr>
        <w:t xml:space="preserve">programming languages </w:t>
      </w:r>
      <w:r w:rsidR="003F65DF" w:rsidRPr="0005431A">
        <w:rPr>
          <w:lang w:val="en-IE"/>
        </w:rPr>
        <w:t>and all the paradigm</w:t>
      </w:r>
      <w:r w:rsidR="00E1772A" w:rsidRPr="0005431A">
        <w:rPr>
          <w:lang w:val="en-IE"/>
        </w:rPr>
        <w:t>s</w:t>
      </w:r>
      <w:r w:rsidR="003F65DF" w:rsidRPr="0005431A">
        <w:rPr>
          <w:lang w:val="en-IE"/>
        </w:rPr>
        <w:t xml:space="preserve"> used</w:t>
      </w:r>
      <w:r w:rsidR="004F5875" w:rsidRPr="0005431A">
        <w:rPr>
          <w:lang w:val="en-IE"/>
        </w:rPr>
        <w:t>. Therefore this dissertation will not discuss Multi-threading, STL, MFC</w:t>
      </w:r>
      <w:r w:rsidR="00C72578" w:rsidRPr="0005431A">
        <w:rPr>
          <w:lang w:val="en-IE"/>
        </w:rPr>
        <w:t>,</w:t>
      </w:r>
      <w:r w:rsidR="004F5875" w:rsidRPr="0005431A">
        <w:rPr>
          <w:lang w:val="en-IE"/>
        </w:rPr>
        <w:t xml:space="preserve"> design patterns, security aspects and best practices of the C++ </w:t>
      </w:r>
      <w:r w:rsidR="004C52F5">
        <w:rPr>
          <w:lang w:val="en-IE"/>
        </w:rPr>
        <w:t>language</w:t>
      </w:r>
      <w:r w:rsidR="003F65DF" w:rsidRPr="0005431A">
        <w:rPr>
          <w:lang w:val="en-IE"/>
        </w:rPr>
        <w:t>, re</w:t>
      </w:r>
      <w:r w:rsidR="004C52F5">
        <w:rPr>
          <w:lang w:val="en-IE"/>
        </w:rPr>
        <w:t>-</w:t>
      </w:r>
      <w:r w:rsidR="003F65DF" w:rsidRPr="0005431A">
        <w:rPr>
          <w:lang w:val="en-IE"/>
        </w:rPr>
        <w:t>factoring, Test</w:t>
      </w:r>
      <w:r w:rsidR="00194E81" w:rsidRPr="0005431A">
        <w:rPr>
          <w:lang w:val="en-IE"/>
        </w:rPr>
        <w:t>-</w:t>
      </w:r>
      <w:r w:rsidR="003F65DF" w:rsidRPr="0005431A">
        <w:rPr>
          <w:lang w:val="en-IE"/>
        </w:rPr>
        <w:t>driven development, requirement analysis, development cycles</w:t>
      </w:r>
      <w:r w:rsidR="00031C34" w:rsidRPr="0005431A">
        <w:rPr>
          <w:lang w:val="en-IE"/>
        </w:rPr>
        <w:t>,</w:t>
      </w:r>
      <w:r w:rsidR="00DC13AD" w:rsidRPr="0005431A">
        <w:rPr>
          <w:lang w:val="en-IE"/>
        </w:rPr>
        <w:t xml:space="preserve"> </w:t>
      </w:r>
      <w:r w:rsidR="00031C34" w:rsidRPr="0005431A">
        <w:rPr>
          <w:lang w:val="en-IE"/>
        </w:rPr>
        <w:t>user testing, acceptance testing, etc.</w:t>
      </w:r>
    </w:p>
    <w:p w14:paraId="3070A074" w14:textId="77777777" w:rsidR="003F65DF" w:rsidRPr="0005431A" w:rsidRDefault="003F65DF" w:rsidP="007E7E71">
      <w:pPr>
        <w:rPr>
          <w:lang w:val="en-IE"/>
        </w:rPr>
      </w:pPr>
    </w:p>
    <w:p w14:paraId="6BC8474C" w14:textId="3BCA50A6" w:rsidR="00DC13AD" w:rsidRPr="0005431A" w:rsidRDefault="00DC13AD" w:rsidP="007E7E71">
      <w:pPr>
        <w:rPr>
          <w:lang w:val="en-IE"/>
        </w:rPr>
      </w:pPr>
      <w:r w:rsidRPr="0005431A">
        <w:rPr>
          <w:lang w:val="en-IE"/>
        </w:rPr>
        <w:t xml:space="preserve">As the framework is split into two separate modules </w:t>
      </w:r>
      <w:r w:rsidR="00194E81" w:rsidRPr="0005431A">
        <w:rPr>
          <w:lang w:val="en-IE"/>
        </w:rPr>
        <w:t>(</w:t>
      </w:r>
      <w:r w:rsidRPr="0005431A">
        <w:rPr>
          <w:lang w:val="en-IE"/>
        </w:rPr>
        <w:t xml:space="preserve">that is a </w:t>
      </w:r>
      <w:r w:rsidR="00C72578" w:rsidRPr="0005431A">
        <w:rPr>
          <w:lang w:val="en-IE"/>
        </w:rPr>
        <w:t>graphical user interface (</w:t>
      </w:r>
      <w:r w:rsidRPr="0005431A">
        <w:rPr>
          <w:lang w:val="en-IE"/>
        </w:rPr>
        <w:t>GUI</w:t>
      </w:r>
      <w:r w:rsidR="00C72578" w:rsidRPr="0005431A">
        <w:rPr>
          <w:lang w:val="en-IE"/>
        </w:rPr>
        <w:t>)</w:t>
      </w:r>
      <w:r w:rsidRPr="0005431A">
        <w:rPr>
          <w:lang w:val="en-IE"/>
        </w:rPr>
        <w:t xml:space="preserve"> implementation written in C++ using the MFC library, and the algorithms themselves written in C++ </w:t>
      </w:r>
      <w:r w:rsidR="00860705" w:rsidRPr="0005431A">
        <w:rPr>
          <w:lang w:val="en-IE"/>
        </w:rPr>
        <w:t>10</w:t>
      </w:r>
      <w:r w:rsidRPr="0005431A">
        <w:rPr>
          <w:lang w:val="en-IE"/>
        </w:rPr>
        <w:t xml:space="preserve"> that can be compiled under any C++ </w:t>
      </w:r>
      <w:r w:rsidR="00860705" w:rsidRPr="0005431A">
        <w:rPr>
          <w:lang w:val="en-IE"/>
        </w:rPr>
        <w:t>10</w:t>
      </w:r>
      <w:r w:rsidR="00C72578" w:rsidRPr="0005431A">
        <w:rPr>
          <w:lang w:val="en-IE"/>
        </w:rPr>
        <w:t xml:space="preserve"> </w:t>
      </w:r>
      <w:r w:rsidRPr="0005431A">
        <w:rPr>
          <w:lang w:val="en-IE"/>
        </w:rPr>
        <w:t>compiler</w:t>
      </w:r>
      <w:r w:rsidR="00194E81" w:rsidRPr="0005431A">
        <w:rPr>
          <w:lang w:val="en-IE"/>
        </w:rPr>
        <w:t>)</w:t>
      </w:r>
      <w:r w:rsidR="00C72578" w:rsidRPr="0005431A">
        <w:rPr>
          <w:lang w:val="en-IE"/>
        </w:rPr>
        <w:t>,</w:t>
      </w:r>
      <w:r w:rsidRPr="0005431A">
        <w:rPr>
          <w:lang w:val="en-IE"/>
        </w:rPr>
        <w:t xml:space="preserve"> the design and implementation of the </w:t>
      </w:r>
      <w:r w:rsidR="00C72578" w:rsidRPr="0005431A">
        <w:rPr>
          <w:lang w:val="en-IE"/>
        </w:rPr>
        <w:t>GUI</w:t>
      </w:r>
      <w:r w:rsidR="00194E81" w:rsidRPr="0005431A">
        <w:rPr>
          <w:lang w:val="en-IE"/>
        </w:rPr>
        <w:t xml:space="preserve"> will not be discussed</w:t>
      </w:r>
      <w:r w:rsidRPr="0005431A">
        <w:rPr>
          <w:lang w:val="en-IE"/>
        </w:rPr>
        <w:t xml:space="preserve">, as this </w:t>
      </w:r>
      <w:r w:rsidR="00194E81" w:rsidRPr="0005431A">
        <w:rPr>
          <w:lang w:val="en-IE"/>
        </w:rPr>
        <w:t xml:space="preserve">falls outside </w:t>
      </w:r>
      <w:r w:rsidRPr="0005431A">
        <w:rPr>
          <w:lang w:val="en-IE"/>
        </w:rPr>
        <w:t>the limits of this dissertation. However, for the interest</w:t>
      </w:r>
      <w:r w:rsidR="00C72578" w:rsidRPr="0005431A">
        <w:rPr>
          <w:lang w:val="en-IE"/>
        </w:rPr>
        <w:t>ed</w:t>
      </w:r>
      <w:r w:rsidRPr="0005431A">
        <w:rPr>
          <w:lang w:val="en-IE"/>
        </w:rPr>
        <w:t xml:space="preserve"> reader a good start is </w:t>
      </w:r>
      <w:r w:rsidRPr="0005431A">
        <w:rPr>
          <w:lang w:val="en-IE"/>
        </w:rPr>
        <w:fldChar w:fldCharType="begin"/>
      </w:r>
      <w:r w:rsidRPr="0005431A">
        <w:rPr>
          <w:lang w:val="en-IE"/>
        </w:rPr>
        <w:instrText xml:space="preserve"> ADDIN ZOTERO_ITEM CSL_CITATION {"citationID":"2iirueee3d","properties":{"formattedCitation":"(Petzold, 1998)","plainCitation":"(Petzold, 1998)"},"citationItems":[{"id":681,"uris":["http://zotero.org/users/1680862/items/WBXJ78U3"],"uri":["http://zotero.org/users/1680862/items/WBXJ78U3"],"itemData":{"id":681,"type":"book","title":"Programming Windows®, Fifth Edition","publisher":"Microsoft Press","publisher-place":"Redmond, Wash","number-of-pages":"1100","edition":"5th edition","source":"Amazon.com","event-place":"Redmond, Wash","abstract":"“Look it up in Petzold” remains the decisive last word in answering questions about Windows development. And in PROGRAMMING WINDOWS, FIFTH EDITION, the esteemed Windows Pioneer Award winner revises his classic text with authoritative coverage of the latest versions of the Windows operating system—once again drilling down to the essential API heart of Win32 programming. Topics include:  The basics—input, output, dialog boxes An introduction to Unicode Graphics—drawing, text and fonts, bitmaps and metafiles The kernel and the printer Sound and music Dynamic-link libraries Multitasking and multithreading The Multiple-Document Interface Programming for the Internet and intranets  Packed as always with definitive examples, this newest Petzold delivers the ultimate sourcebook and tutorial for Windows programmers at all levels working with Microsoft Windows 95, Windows 98, or Microsoft Windows NT. No aspiring or experienced developer can afford to be without it. An electronic version of this book is available on the companion CD. For customers who purchase an ebook version of this title, instructions for downloading the CD files can be found in the ebook.","ISBN":"9781572319950","language":"English","author":[{"family":"Petzold","given":"Charles"}],"issued":{"date-parts":[["1998",12,2]]}}}],"schema":"https://github.com/citation-style-language/schema/raw/master/csl-citation.json"} </w:instrText>
      </w:r>
      <w:r w:rsidRPr="0005431A">
        <w:rPr>
          <w:lang w:val="en-IE"/>
        </w:rPr>
        <w:fldChar w:fldCharType="separate"/>
      </w:r>
      <w:r w:rsidRPr="0005431A">
        <w:rPr>
          <w:lang w:val="en-IE"/>
        </w:rPr>
        <w:t xml:space="preserve">Petzold </w:t>
      </w:r>
      <w:r w:rsidR="00AC11B0" w:rsidRPr="0005431A">
        <w:rPr>
          <w:lang w:val="en-IE"/>
        </w:rPr>
        <w:t>(</w:t>
      </w:r>
      <w:r w:rsidRPr="0005431A">
        <w:rPr>
          <w:lang w:val="en-IE"/>
        </w:rPr>
        <w:t>1998</w:t>
      </w:r>
      <w:r w:rsidRPr="0005431A">
        <w:rPr>
          <w:lang w:val="en-IE"/>
        </w:rPr>
        <w:fldChar w:fldCharType="end"/>
      </w:r>
      <w:r w:rsidR="00AC11B0" w:rsidRPr="0005431A">
        <w:rPr>
          <w:lang w:val="en-IE"/>
        </w:rPr>
        <w:t>)</w:t>
      </w:r>
      <w:r w:rsidRPr="0005431A">
        <w:rPr>
          <w:lang w:val="en-IE"/>
        </w:rPr>
        <w:t xml:space="preserve"> although </w:t>
      </w:r>
      <w:r w:rsidR="00A97010" w:rsidRPr="0005431A">
        <w:rPr>
          <w:lang w:val="en-IE"/>
        </w:rPr>
        <w:t>quite</w:t>
      </w:r>
      <w:r w:rsidRPr="0005431A">
        <w:rPr>
          <w:lang w:val="en-IE"/>
        </w:rPr>
        <w:t xml:space="preserve"> old </w:t>
      </w:r>
      <w:r w:rsidR="000F2CDD" w:rsidRPr="0005431A">
        <w:rPr>
          <w:lang w:val="en-IE"/>
        </w:rPr>
        <w:t xml:space="preserve">but </w:t>
      </w:r>
      <w:r w:rsidRPr="0005431A">
        <w:rPr>
          <w:lang w:val="en-IE"/>
        </w:rPr>
        <w:t>still a good reference.</w:t>
      </w:r>
    </w:p>
    <w:p w14:paraId="7D64218C" w14:textId="77777777" w:rsidR="00007D42" w:rsidRPr="0005431A" w:rsidRDefault="00007D42" w:rsidP="007E7E71">
      <w:pPr>
        <w:rPr>
          <w:lang w:val="en-IE"/>
        </w:rPr>
      </w:pPr>
    </w:p>
    <w:p w14:paraId="7E93675A" w14:textId="26357705" w:rsidR="00007D42" w:rsidRPr="0005431A" w:rsidRDefault="00007D42" w:rsidP="007E7E71">
      <w:pPr>
        <w:rPr>
          <w:lang w:val="en-IE"/>
        </w:rPr>
      </w:pPr>
      <w:r w:rsidRPr="0005431A">
        <w:rPr>
          <w:lang w:val="en-IE"/>
        </w:rPr>
        <w:t xml:space="preserve">In addition, proving the generic algorithm and ant colony optimisation mathematical convergence proof, </w:t>
      </w:r>
      <w:r w:rsidR="00AC11B0" w:rsidRPr="0005431A">
        <w:rPr>
          <w:lang w:val="en-IE"/>
        </w:rPr>
        <w:t>is</w:t>
      </w:r>
      <w:r w:rsidRPr="0005431A">
        <w:rPr>
          <w:lang w:val="en-IE"/>
        </w:rPr>
        <w:t xml:space="preserve"> beyond the </w:t>
      </w:r>
      <w:r w:rsidR="0095202E" w:rsidRPr="0005431A">
        <w:rPr>
          <w:lang w:val="en-IE"/>
        </w:rPr>
        <w:t>s</w:t>
      </w:r>
      <w:r w:rsidRPr="0005431A">
        <w:rPr>
          <w:lang w:val="en-IE"/>
        </w:rPr>
        <w:t>cope of this dissertation</w:t>
      </w:r>
      <w:r w:rsidR="00AC11B0" w:rsidRPr="0005431A">
        <w:rPr>
          <w:lang w:val="en-IE"/>
        </w:rPr>
        <w:t>. F</w:t>
      </w:r>
      <w:r w:rsidR="0095202E" w:rsidRPr="0005431A">
        <w:rPr>
          <w:lang w:val="en-IE"/>
        </w:rPr>
        <w:t>urther information on convergence of ACO</w:t>
      </w:r>
      <w:r w:rsidR="00AC11B0" w:rsidRPr="0005431A">
        <w:rPr>
          <w:lang w:val="en-IE"/>
        </w:rPr>
        <w:t xml:space="preserve"> can be found in</w:t>
      </w:r>
      <w:r w:rsidR="0095202E" w:rsidRPr="0005431A">
        <w:rPr>
          <w:lang w:val="en-IE"/>
        </w:rPr>
        <w:t xml:space="preserve"> </w:t>
      </w:r>
      <w:r w:rsidR="0095202E" w:rsidRPr="0005431A">
        <w:rPr>
          <w:lang w:val="en-IE"/>
        </w:rPr>
        <w:fldChar w:fldCharType="begin"/>
      </w:r>
      <w:r w:rsidR="0095202E" w:rsidRPr="0005431A">
        <w:rPr>
          <w:lang w:val="en-IE"/>
        </w:rPr>
        <w:instrText xml:space="preserve"> ADDIN ZOTERO_ITEM CSL_CITATION {"citationID":"sIXutJOk","properties":{"formattedCitation":"(Huang et al., 2009)","plainCitation":"(Huang et al., 2009)"},"citationItems":[{"id":666,"uris":["http://zotero.org/users/1680862/items/SVR2EETQ"],"uri":["http://zotero.org/users/1680862/items/SVR2EETQ"],"itemData":{"id":666,"type":"article-journal","title":"A Pheromone-Rate-Based Analysis on the Convergence Time of ACO Algorithm","container-title":"IEEE Transactions on Systems, Man, and Cybernetics, Part B: Cybernetics","page":"910-923","volume":"39","issue":"4","source":"IEEE Xplore","abstract":"Ant colony optimization (ACO) has widely been applied to solve combinatorial optimization problems in recent years. There are few studies, however, on its convergence time, which reflects how many iteration times ACO algorithms spend in converging to the optimal solution. Based on the absorbing Markov chain model, we analyze the ACO convergence time in this paper. First, we present a general result for the estimation of convergence time to reveal the relationship between convergence time and pheromone rate. This general result is then extended to a two-step analysis of the convergence time, which includes the following: 1) the iteration time that the pheromone rate spends on reaching the objective value and 2) the convergence time that is calculated with the objective pheromone rate in expectation. Furthermore, four brief ACO algorithms are investigated by using the proposed theoretical results as case studies. Finally, the conclusions of the case studies that the pheromone rate and its deviation determine the expected convergence time are numerically verified with the experiment results of four one-ant ACO algorithms and four ten-ant ACO algorithms.","DOI":"10.1109/TSMCB.2009.2012867","ISSN":"1083-4419","author":[{"family":"Huang","given":"Han"},{"family":"Wu","given":"Chun-Guo"},{"family":"Hao","given":"Zhi-Feng"}],"issued":{"date-parts":[["2009",8]]}}}],"schema":"https://github.com/citation-style-language/schema/raw/master/csl-citation.json"} </w:instrText>
      </w:r>
      <w:r w:rsidR="0095202E" w:rsidRPr="0005431A">
        <w:rPr>
          <w:lang w:val="en-IE"/>
        </w:rPr>
        <w:fldChar w:fldCharType="separate"/>
      </w:r>
      <w:r w:rsidR="0095202E" w:rsidRPr="0005431A">
        <w:rPr>
          <w:lang w:val="en-IE"/>
        </w:rPr>
        <w:t xml:space="preserve">Huang </w:t>
      </w:r>
      <w:r w:rsidR="0095202E" w:rsidRPr="0005431A">
        <w:rPr>
          <w:i/>
          <w:lang w:val="en-IE"/>
        </w:rPr>
        <w:t>et al</w:t>
      </w:r>
      <w:r w:rsidR="0095202E" w:rsidRPr="0005431A">
        <w:rPr>
          <w:lang w:val="en-IE"/>
        </w:rPr>
        <w:t xml:space="preserve">. </w:t>
      </w:r>
      <w:r w:rsidR="00AC11B0" w:rsidRPr="0005431A">
        <w:rPr>
          <w:lang w:val="en-IE"/>
        </w:rPr>
        <w:t>(</w:t>
      </w:r>
      <w:r w:rsidR="0095202E" w:rsidRPr="0005431A">
        <w:rPr>
          <w:lang w:val="en-IE"/>
        </w:rPr>
        <w:t>2009</w:t>
      </w:r>
      <w:r w:rsidR="00AC11B0" w:rsidRPr="0005431A">
        <w:rPr>
          <w:lang w:val="en-IE"/>
        </w:rPr>
        <w:t>).</w:t>
      </w:r>
      <w:r w:rsidR="0095202E" w:rsidRPr="0005431A">
        <w:rPr>
          <w:lang w:val="en-IE"/>
        </w:rPr>
        <w:fldChar w:fldCharType="end"/>
      </w:r>
    </w:p>
    <w:p w14:paraId="77F0E56C" w14:textId="77777777" w:rsidR="00007D42" w:rsidRPr="0005431A" w:rsidRDefault="00007D42" w:rsidP="007E7E71">
      <w:pPr>
        <w:rPr>
          <w:lang w:val="en-IE"/>
        </w:rPr>
      </w:pPr>
    </w:p>
    <w:p w14:paraId="6F9E58A4" w14:textId="289620B9" w:rsidR="00055492" w:rsidRPr="0005431A" w:rsidRDefault="00AC11B0" w:rsidP="00055492">
      <w:pPr>
        <w:rPr>
          <w:lang w:val="en-IE"/>
        </w:rPr>
      </w:pPr>
      <w:r w:rsidRPr="0005431A">
        <w:rPr>
          <w:lang w:val="en-IE"/>
        </w:rPr>
        <w:t>Finally</w:t>
      </w:r>
      <w:r w:rsidR="003F65DF" w:rsidRPr="0005431A">
        <w:rPr>
          <w:lang w:val="en-IE"/>
        </w:rPr>
        <w:t>, this dissertation assumes that the reader has a good understanding of graph theory</w:t>
      </w:r>
      <w:r w:rsidR="00CA61DB">
        <w:rPr>
          <w:lang w:val="en-IE"/>
        </w:rPr>
        <w:t>.</w:t>
      </w:r>
      <w:r w:rsidR="00055492" w:rsidRPr="0005431A">
        <w:rPr>
          <w:lang w:val="en-IE"/>
        </w:rPr>
        <w:t xml:space="preserve"> </w:t>
      </w:r>
    </w:p>
    <w:p w14:paraId="28BB87E3" w14:textId="6A9F53C8" w:rsidR="00BC14F3" w:rsidRPr="0005431A" w:rsidRDefault="003111E5" w:rsidP="001A79D9">
      <w:pPr>
        <w:pStyle w:val="MSCHeading2"/>
      </w:pPr>
      <w:bookmarkStart w:id="30" w:name="_Toc39552764"/>
      <w:bookmarkStart w:id="31" w:name="_Toc396914382"/>
      <w:r w:rsidRPr="0005431A">
        <w:t>1.7</w:t>
      </w:r>
      <w:r w:rsidRPr="0005431A">
        <w:tab/>
      </w:r>
      <w:r w:rsidR="00BC14F3" w:rsidRPr="0005431A">
        <w:t>Organisation of the dissertation</w:t>
      </w:r>
      <w:bookmarkEnd w:id="30"/>
      <w:bookmarkEnd w:id="31"/>
      <w:r w:rsidR="00BC14F3" w:rsidRPr="0005431A">
        <w:t xml:space="preserve"> </w:t>
      </w:r>
    </w:p>
    <w:p w14:paraId="3D58D021" w14:textId="77777777" w:rsidR="003F65DF" w:rsidRPr="0005431A" w:rsidRDefault="00627383" w:rsidP="00BC14F3">
      <w:pPr>
        <w:rPr>
          <w:rFonts w:eastAsia="Times-Roman"/>
          <w:lang w:val="en-IE"/>
        </w:rPr>
      </w:pPr>
      <w:r w:rsidRPr="0005431A">
        <w:rPr>
          <w:rFonts w:eastAsia="Times-Roman"/>
          <w:lang w:val="en-IE"/>
        </w:rPr>
        <w:t xml:space="preserve">Chapter </w:t>
      </w:r>
      <w:r w:rsidR="003F65DF" w:rsidRPr="0005431A">
        <w:rPr>
          <w:rFonts w:eastAsia="Times-Roman"/>
          <w:lang w:val="en-IE"/>
        </w:rPr>
        <w:t>2</w:t>
      </w:r>
      <w:r w:rsidR="00BC14F3" w:rsidRPr="0005431A">
        <w:rPr>
          <w:rFonts w:eastAsia="Times-Roman"/>
          <w:lang w:val="en-IE"/>
        </w:rPr>
        <w:t xml:space="preserve"> </w:t>
      </w:r>
      <w:r w:rsidRPr="0005431A">
        <w:rPr>
          <w:rFonts w:eastAsia="Times-Roman"/>
          <w:lang w:val="en-IE"/>
        </w:rPr>
        <w:t>presents computational</w:t>
      </w:r>
      <w:r w:rsidRPr="0005431A">
        <w:rPr>
          <w:lang w:val="en-IE"/>
        </w:rPr>
        <w:t xml:space="preserve"> complexity and explains </w:t>
      </w:r>
      <w:r w:rsidRPr="0005431A">
        <w:rPr>
          <w:rFonts w:eastAsia="Times-Roman"/>
          <w:lang w:val="en-IE"/>
        </w:rPr>
        <w:t>how computer scientists describe the complexity of problems and show the most common types of</w:t>
      </w:r>
      <w:r w:rsidR="009447C6" w:rsidRPr="0005431A">
        <w:rPr>
          <w:rFonts w:eastAsia="Times-Roman"/>
          <w:lang w:val="en-IE"/>
        </w:rPr>
        <w:t xml:space="preserve"> complex</w:t>
      </w:r>
      <w:r w:rsidRPr="0005431A">
        <w:rPr>
          <w:rFonts w:eastAsia="Times-Roman"/>
          <w:lang w:val="en-IE"/>
        </w:rPr>
        <w:t xml:space="preserve"> </w:t>
      </w:r>
      <w:r w:rsidR="009447C6" w:rsidRPr="0005431A">
        <w:rPr>
          <w:rFonts w:eastAsia="Times-Roman"/>
          <w:lang w:val="en-IE"/>
        </w:rPr>
        <w:t xml:space="preserve">problems </w:t>
      </w:r>
      <w:r w:rsidR="00CC5457" w:rsidRPr="0005431A">
        <w:rPr>
          <w:rFonts w:eastAsia="Times-Roman"/>
          <w:lang w:val="en-IE"/>
        </w:rPr>
        <w:t>and how they are applied to the real world</w:t>
      </w:r>
      <w:r w:rsidRPr="0005431A">
        <w:rPr>
          <w:rFonts w:eastAsia="Times-Roman"/>
          <w:lang w:val="en-IE"/>
        </w:rPr>
        <w:t xml:space="preserve">. </w:t>
      </w:r>
    </w:p>
    <w:p w14:paraId="13355277" w14:textId="77777777" w:rsidR="00F97097" w:rsidRPr="0005431A" w:rsidRDefault="00F97097" w:rsidP="00BC14F3">
      <w:pPr>
        <w:rPr>
          <w:rFonts w:eastAsia="Times-Roman"/>
          <w:lang w:val="en-IE"/>
        </w:rPr>
      </w:pPr>
    </w:p>
    <w:p w14:paraId="7FA955DA" w14:textId="32F021BE" w:rsidR="003F65DF" w:rsidRPr="0005431A" w:rsidRDefault="00627383" w:rsidP="00BC14F3">
      <w:pPr>
        <w:rPr>
          <w:rFonts w:eastAsia="Times-Roman"/>
          <w:lang w:val="en-IE"/>
        </w:rPr>
      </w:pPr>
      <w:r w:rsidRPr="0005431A">
        <w:rPr>
          <w:rFonts w:eastAsia="Times-Roman"/>
          <w:lang w:val="en-IE"/>
        </w:rPr>
        <w:lastRenderedPageBreak/>
        <w:t xml:space="preserve">Chapter </w:t>
      </w:r>
      <w:r w:rsidR="003F65DF" w:rsidRPr="0005431A">
        <w:rPr>
          <w:rFonts w:eastAsia="Times-Roman"/>
          <w:lang w:val="en-IE"/>
        </w:rPr>
        <w:t>3</w:t>
      </w:r>
      <w:r w:rsidRPr="0005431A">
        <w:rPr>
          <w:rFonts w:eastAsia="Times-Roman"/>
          <w:lang w:val="en-IE"/>
        </w:rPr>
        <w:t xml:space="preserve"> presents </w:t>
      </w:r>
      <w:r w:rsidR="00BC14F3" w:rsidRPr="0005431A">
        <w:rPr>
          <w:rFonts w:eastAsia="Times-Roman"/>
          <w:lang w:val="en-IE"/>
        </w:rPr>
        <w:t>the self-</w:t>
      </w:r>
      <w:r w:rsidR="00AC11B0" w:rsidRPr="0005431A">
        <w:rPr>
          <w:rFonts w:eastAsia="Times-Roman"/>
          <w:lang w:val="en-IE"/>
        </w:rPr>
        <w:t xml:space="preserve">organisation </w:t>
      </w:r>
      <w:r w:rsidR="00BC14F3" w:rsidRPr="0005431A">
        <w:rPr>
          <w:rFonts w:eastAsia="Times-Roman"/>
          <w:lang w:val="en-IE"/>
        </w:rPr>
        <w:t xml:space="preserve">principles of social insects and explains the </w:t>
      </w:r>
      <w:r w:rsidR="00CC5457" w:rsidRPr="0005431A">
        <w:rPr>
          <w:rFonts w:eastAsia="Times-Roman"/>
          <w:lang w:val="en-IE"/>
        </w:rPr>
        <w:t>how</w:t>
      </w:r>
      <w:r w:rsidR="00BC14F3" w:rsidRPr="0005431A">
        <w:rPr>
          <w:rFonts w:eastAsia="Times-Roman"/>
          <w:lang w:val="en-IE"/>
        </w:rPr>
        <w:t xml:space="preserve"> the ants </w:t>
      </w:r>
      <w:r w:rsidR="00CC5457" w:rsidRPr="0005431A">
        <w:rPr>
          <w:rFonts w:eastAsia="Times-Roman"/>
          <w:lang w:val="en-IE"/>
        </w:rPr>
        <w:t>find</w:t>
      </w:r>
      <w:r w:rsidR="00BC14F3" w:rsidRPr="0005431A">
        <w:rPr>
          <w:rFonts w:eastAsia="Times-Roman"/>
          <w:lang w:val="en-IE"/>
        </w:rPr>
        <w:t xml:space="preserve"> the shortest path. </w:t>
      </w:r>
    </w:p>
    <w:p w14:paraId="1E4F75FF" w14:textId="77777777" w:rsidR="00F97097" w:rsidRPr="0005431A" w:rsidRDefault="00F97097" w:rsidP="00BC14F3">
      <w:pPr>
        <w:rPr>
          <w:rFonts w:eastAsia="Times-Roman"/>
          <w:lang w:val="en-IE"/>
        </w:rPr>
      </w:pPr>
    </w:p>
    <w:p w14:paraId="696E7D65" w14:textId="55E23776" w:rsidR="003F65DF" w:rsidRPr="0005431A" w:rsidRDefault="00CC5457" w:rsidP="00BC14F3">
      <w:pPr>
        <w:rPr>
          <w:rFonts w:eastAsia="Times-Roman"/>
          <w:lang w:val="en-IE"/>
        </w:rPr>
      </w:pPr>
      <w:r w:rsidRPr="0005431A">
        <w:rPr>
          <w:rFonts w:eastAsia="Times-Roman"/>
          <w:lang w:val="en-IE"/>
        </w:rPr>
        <w:t xml:space="preserve">Chapter </w:t>
      </w:r>
      <w:r w:rsidR="003F65DF" w:rsidRPr="0005431A">
        <w:rPr>
          <w:rFonts w:eastAsia="Times-Roman"/>
          <w:lang w:val="en-IE"/>
        </w:rPr>
        <w:t>4</w:t>
      </w:r>
      <w:r w:rsidRPr="0005431A">
        <w:rPr>
          <w:rFonts w:eastAsia="Times-Roman"/>
          <w:lang w:val="en-IE"/>
        </w:rPr>
        <w:t xml:space="preserve"> presents the Ant </w:t>
      </w:r>
      <w:r w:rsidR="004C52F5">
        <w:rPr>
          <w:rFonts w:eastAsia="Times-Roman"/>
          <w:lang w:val="en-IE"/>
        </w:rPr>
        <w:t>System</w:t>
      </w:r>
      <w:r w:rsidRPr="0005431A">
        <w:rPr>
          <w:rFonts w:eastAsia="Times-Roman"/>
          <w:lang w:val="en-IE"/>
        </w:rPr>
        <w:t xml:space="preserve"> </w:t>
      </w:r>
      <w:r w:rsidR="0005431A" w:rsidRPr="0005431A">
        <w:rPr>
          <w:rFonts w:eastAsia="Times-Roman"/>
          <w:lang w:val="en-IE"/>
        </w:rPr>
        <w:t>a</w:t>
      </w:r>
      <w:r w:rsidRPr="0005431A">
        <w:rPr>
          <w:rFonts w:eastAsia="Times-Roman"/>
          <w:lang w:val="en-IE"/>
        </w:rPr>
        <w:t>lgorithm and concludes with</w:t>
      </w:r>
      <w:r w:rsidR="00BC14F3" w:rsidRPr="0005431A">
        <w:rPr>
          <w:rFonts w:eastAsia="Times-Roman"/>
          <w:lang w:val="en-IE"/>
        </w:rPr>
        <w:t xml:space="preserve"> an example of the </w:t>
      </w:r>
      <w:r w:rsidR="00AC11B0" w:rsidRPr="0005431A">
        <w:rPr>
          <w:rFonts w:eastAsia="Times-Roman"/>
          <w:lang w:val="en-IE"/>
        </w:rPr>
        <w:t>Travel</w:t>
      </w:r>
      <w:r w:rsidR="0005431A" w:rsidRPr="0005431A">
        <w:rPr>
          <w:rFonts w:eastAsia="Times-Roman"/>
          <w:lang w:val="en-IE"/>
        </w:rPr>
        <w:t>l</w:t>
      </w:r>
      <w:r w:rsidR="00AC11B0" w:rsidRPr="0005431A">
        <w:rPr>
          <w:rFonts w:eastAsia="Times-Roman"/>
          <w:lang w:val="en-IE"/>
        </w:rPr>
        <w:t xml:space="preserve">ing </w:t>
      </w:r>
      <w:r w:rsidR="00364693" w:rsidRPr="0005431A">
        <w:rPr>
          <w:rFonts w:eastAsia="Times-Roman"/>
          <w:lang w:val="en-IE"/>
        </w:rPr>
        <w:t>Sales</w:t>
      </w:r>
      <w:r w:rsidR="0005431A" w:rsidRPr="0005431A">
        <w:rPr>
          <w:rFonts w:eastAsia="Times-Roman"/>
          <w:lang w:val="en-IE"/>
        </w:rPr>
        <w:t>p</w:t>
      </w:r>
      <w:r w:rsidR="00364693" w:rsidRPr="0005431A">
        <w:rPr>
          <w:rFonts w:eastAsia="Times-Roman"/>
          <w:lang w:val="en-IE"/>
        </w:rPr>
        <w:t>erson</w:t>
      </w:r>
      <w:r w:rsidR="00484DFA">
        <w:rPr>
          <w:rFonts w:eastAsia="Times-Roman"/>
          <w:lang w:val="en-IE"/>
        </w:rPr>
        <w:t xml:space="preserve"> P</w:t>
      </w:r>
      <w:r w:rsidR="00BC14F3" w:rsidRPr="0005431A">
        <w:rPr>
          <w:rFonts w:eastAsia="Times-Roman"/>
          <w:lang w:val="en-IE"/>
        </w:rPr>
        <w:t>roblem to demonstrate how the cooperative behavio</w:t>
      </w:r>
      <w:r w:rsidR="0005431A" w:rsidRPr="0005431A">
        <w:rPr>
          <w:rFonts w:eastAsia="Times-Roman"/>
          <w:lang w:val="en-IE"/>
        </w:rPr>
        <w:t>u</w:t>
      </w:r>
      <w:r w:rsidR="00BC14F3" w:rsidRPr="0005431A">
        <w:rPr>
          <w:rFonts w:eastAsia="Times-Roman"/>
          <w:lang w:val="en-IE"/>
        </w:rPr>
        <w:t xml:space="preserve">r of ants can be used in algorithms of combinatorial </w:t>
      </w:r>
      <w:r w:rsidR="00AC11B0" w:rsidRPr="0005431A">
        <w:rPr>
          <w:rFonts w:eastAsia="Times-Roman"/>
          <w:lang w:val="en-IE"/>
        </w:rPr>
        <w:t>optimisation</w:t>
      </w:r>
      <w:r w:rsidR="00BC14F3" w:rsidRPr="0005431A">
        <w:rPr>
          <w:rFonts w:eastAsia="Times-Roman"/>
          <w:lang w:val="en-IE"/>
        </w:rPr>
        <w:t>.</w:t>
      </w:r>
    </w:p>
    <w:p w14:paraId="4ECD69A7" w14:textId="77777777" w:rsidR="00F97097" w:rsidRPr="0005431A" w:rsidRDefault="00F97097" w:rsidP="00BC14F3">
      <w:pPr>
        <w:rPr>
          <w:rFonts w:eastAsia="Times-Roman"/>
          <w:lang w:val="en-IE"/>
        </w:rPr>
      </w:pPr>
    </w:p>
    <w:p w14:paraId="395AFCF7" w14:textId="7769332A" w:rsidR="003F65DF" w:rsidRPr="0005431A" w:rsidRDefault="00CC5457" w:rsidP="00BC14F3">
      <w:pPr>
        <w:rPr>
          <w:lang w:val="en-IE"/>
        </w:rPr>
      </w:pPr>
      <w:r w:rsidRPr="0005431A">
        <w:rPr>
          <w:rFonts w:eastAsia="Times-Roman"/>
          <w:lang w:val="en-IE"/>
        </w:rPr>
        <w:t>Chapter 5</w:t>
      </w:r>
      <w:r w:rsidR="00BC14F3" w:rsidRPr="0005431A">
        <w:rPr>
          <w:rFonts w:eastAsia="Times-Roman"/>
          <w:lang w:val="en-IE"/>
        </w:rPr>
        <w:t xml:space="preserve"> discusses methods for improving ant algorithms</w:t>
      </w:r>
      <w:r w:rsidR="00EC343B" w:rsidRPr="0005431A">
        <w:rPr>
          <w:rFonts w:eastAsia="Times-Roman"/>
          <w:lang w:val="en-IE"/>
        </w:rPr>
        <w:t>, including</w:t>
      </w:r>
      <w:r w:rsidR="00BC14F3" w:rsidRPr="0005431A">
        <w:rPr>
          <w:rFonts w:eastAsia="Times-Roman"/>
          <w:lang w:val="en-IE"/>
        </w:rPr>
        <w:t xml:space="preserve"> </w:t>
      </w:r>
      <w:r w:rsidR="00EC343B" w:rsidRPr="0005431A">
        <w:rPr>
          <w:lang w:val="en-IE"/>
        </w:rPr>
        <w:t xml:space="preserve">how to apply the Ant algorithms to the Travelling Salesperson Problem, </w:t>
      </w:r>
      <w:r w:rsidRPr="0005431A">
        <w:rPr>
          <w:lang w:val="en-IE"/>
        </w:rPr>
        <w:t xml:space="preserve">and </w:t>
      </w:r>
      <w:r w:rsidR="009447C6" w:rsidRPr="0005431A">
        <w:rPr>
          <w:lang w:val="en-IE"/>
        </w:rPr>
        <w:t>introduce</w:t>
      </w:r>
      <w:r w:rsidR="00EC343B" w:rsidRPr="0005431A">
        <w:rPr>
          <w:lang w:val="en-IE"/>
        </w:rPr>
        <w:t>s</w:t>
      </w:r>
      <w:r w:rsidRPr="0005431A">
        <w:rPr>
          <w:lang w:val="en-IE"/>
        </w:rPr>
        <w:t xml:space="preserve"> the Mutated Ant</w:t>
      </w:r>
      <w:r w:rsidR="00EC343B" w:rsidRPr="0005431A">
        <w:rPr>
          <w:lang w:val="en-IE"/>
        </w:rPr>
        <w:t>.</w:t>
      </w:r>
      <w:r w:rsidR="00A97010" w:rsidRPr="0005431A">
        <w:rPr>
          <w:lang w:val="en-IE"/>
        </w:rPr>
        <w:t xml:space="preserve"> D</w:t>
      </w:r>
      <w:r w:rsidRPr="0005431A">
        <w:rPr>
          <w:lang w:val="en-IE"/>
        </w:rPr>
        <w:t xml:space="preserve">ifferent strategies </w:t>
      </w:r>
      <w:r w:rsidR="00EC343B" w:rsidRPr="0005431A">
        <w:rPr>
          <w:lang w:val="en-IE"/>
        </w:rPr>
        <w:t xml:space="preserve">for </w:t>
      </w:r>
      <w:r w:rsidRPr="0005431A">
        <w:rPr>
          <w:lang w:val="en-IE"/>
        </w:rPr>
        <w:t>updating the pheromone matrix</w:t>
      </w:r>
      <w:r w:rsidR="00A97010" w:rsidRPr="0005431A">
        <w:rPr>
          <w:lang w:val="en-IE"/>
        </w:rPr>
        <w:t xml:space="preserve"> are presented</w:t>
      </w:r>
      <w:r w:rsidRPr="0005431A">
        <w:rPr>
          <w:lang w:val="en-IE"/>
        </w:rPr>
        <w:t xml:space="preserve">, </w:t>
      </w:r>
      <w:r w:rsidR="00EC343B" w:rsidRPr="0005431A">
        <w:rPr>
          <w:lang w:val="en-IE"/>
        </w:rPr>
        <w:t xml:space="preserve">as well as </w:t>
      </w:r>
      <w:r w:rsidRPr="0005431A">
        <w:rPr>
          <w:lang w:val="en-IE"/>
        </w:rPr>
        <w:t>measures to determine algorithm stagnation in order to improve the sol</w:t>
      </w:r>
      <w:r w:rsidR="009447C6" w:rsidRPr="0005431A">
        <w:rPr>
          <w:lang w:val="en-IE"/>
        </w:rPr>
        <w:t>utions constructed by the ants.</w:t>
      </w:r>
    </w:p>
    <w:p w14:paraId="72A76CA4" w14:textId="77777777" w:rsidR="00F97097" w:rsidRPr="0005431A" w:rsidRDefault="00F97097" w:rsidP="00BC14F3">
      <w:pPr>
        <w:rPr>
          <w:lang w:val="en-IE"/>
        </w:rPr>
      </w:pPr>
    </w:p>
    <w:p w14:paraId="1BFFB269" w14:textId="77777777" w:rsidR="003F65DF" w:rsidRPr="0005431A" w:rsidRDefault="00CC5457" w:rsidP="00BC14F3">
      <w:pPr>
        <w:rPr>
          <w:lang w:val="en-IE"/>
        </w:rPr>
      </w:pPr>
      <w:r w:rsidRPr="0005431A">
        <w:rPr>
          <w:lang w:val="en-IE"/>
        </w:rPr>
        <w:t xml:space="preserve">Chapter 6 presents the Genetic Algorithm and various aspects </w:t>
      </w:r>
      <w:r w:rsidR="009447C6" w:rsidRPr="0005431A">
        <w:rPr>
          <w:lang w:val="en-IE"/>
        </w:rPr>
        <w:t xml:space="preserve">of the algorithm </w:t>
      </w:r>
      <w:r w:rsidRPr="0005431A">
        <w:rPr>
          <w:lang w:val="en-IE"/>
        </w:rPr>
        <w:t xml:space="preserve">such as </w:t>
      </w:r>
      <w:r w:rsidR="009447C6" w:rsidRPr="0005431A">
        <w:rPr>
          <w:lang w:val="en-IE"/>
        </w:rPr>
        <w:t xml:space="preserve">mutation, </w:t>
      </w:r>
      <w:r w:rsidRPr="0005431A">
        <w:rPr>
          <w:lang w:val="en-IE"/>
        </w:rPr>
        <w:t xml:space="preserve">crossover </w:t>
      </w:r>
      <w:r w:rsidR="009447C6" w:rsidRPr="0005431A">
        <w:rPr>
          <w:lang w:val="en-IE"/>
        </w:rPr>
        <w:t xml:space="preserve">and selection. </w:t>
      </w:r>
    </w:p>
    <w:p w14:paraId="3B6C3019" w14:textId="77777777" w:rsidR="00F97097" w:rsidRPr="0005431A" w:rsidRDefault="00F97097" w:rsidP="00BC14F3">
      <w:pPr>
        <w:rPr>
          <w:lang w:val="en-IE"/>
        </w:rPr>
      </w:pPr>
    </w:p>
    <w:p w14:paraId="407E13A3" w14:textId="48ED7A52" w:rsidR="003F65DF" w:rsidRPr="0005431A" w:rsidRDefault="009447C6" w:rsidP="00BC14F3">
      <w:pPr>
        <w:rPr>
          <w:lang w:val="en-IE"/>
        </w:rPr>
      </w:pPr>
      <w:r w:rsidRPr="0005431A">
        <w:rPr>
          <w:lang w:val="en-IE"/>
        </w:rPr>
        <w:t>Chapter</w:t>
      </w:r>
      <w:r w:rsidR="00BC14F3" w:rsidRPr="0005431A">
        <w:rPr>
          <w:lang w:val="en-IE"/>
        </w:rPr>
        <w:t xml:space="preserve"> </w:t>
      </w:r>
      <w:r w:rsidR="00CC5457" w:rsidRPr="0005431A">
        <w:rPr>
          <w:lang w:val="en-IE"/>
        </w:rPr>
        <w:t xml:space="preserve">7 presents local search methods that can be used to improve both the ant algorithms and the </w:t>
      </w:r>
      <w:r w:rsidR="00EC343B" w:rsidRPr="0005431A">
        <w:rPr>
          <w:lang w:val="en-IE"/>
        </w:rPr>
        <w:t>Genetic A</w:t>
      </w:r>
      <w:r w:rsidR="00CC5457" w:rsidRPr="0005431A">
        <w:rPr>
          <w:lang w:val="en-IE"/>
        </w:rPr>
        <w:t xml:space="preserve">lgorithm. </w:t>
      </w:r>
    </w:p>
    <w:p w14:paraId="3FC424EA" w14:textId="77777777" w:rsidR="00F97097" w:rsidRPr="0005431A" w:rsidRDefault="00F97097" w:rsidP="00BC14F3">
      <w:pPr>
        <w:rPr>
          <w:lang w:val="en-IE"/>
        </w:rPr>
      </w:pPr>
    </w:p>
    <w:p w14:paraId="62C8F089" w14:textId="77777777" w:rsidR="003F65DF" w:rsidRPr="0005431A" w:rsidRDefault="009447C6" w:rsidP="00BC14F3">
      <w:pPr>
        <w:rPr>
          <w:lang w:val="en-IE"/>
        </w:rPr>
      </w:pPr>
      <w:r w:rsidRPr="0005431A">
        <w:rPr>
          <w:lang w:val="en-IE"/>
        </w:rPr>
        <w:t>Chapter</w:t>
      </w:r>
      <w:r w:rsidR="00CC5457" w:rsidRPr="0005431A">
        <w:rPr>
          <w:lang w:val="en-IE"/>
        </w:rPr>
        <w:t xml:space="preserve"> 8 documents all implementation artefacts that were created in the course of this </w:t>
      </w:r>
      <w:r w:rsidR="00531D3D" w:rsidRPr="0005431A">
        <w:rPr>
          <w:lang w:val="en-IE"/>
        </w:rPr>
        <w:t>dissertation</w:t>
      </w:r>
      <w:r w:rsidR="00A97010" w:rsidRPr="0005431A">
        <w:rPr>
          <w:lang w:val="en-IE"/>
        </w:rPr>
        <w:t>.</w:t>
      </w:r>
      <w:r w:rsidR="00531D3D" w:rsidRPr="0005431A">
        <w:rPr>
          <w:lang w:val="en-IE"/>
        </w:rPr>
        <w:t xml:space="preserve"> </w:t>
      </w:r>
      <w:r w:rsidR="00A97010" w:rsidRPr="0005431A">
        <w:rPr>
          <w:lang w:val="en-IE"/>
        </w:rPr>
        <w:t>T</w:t>
      </w:r>
      <w:r w:rsidR="00BC14F3" w:rsidRPr="0005431A">
        <w:rPr>
          <w:lang w:val="en-IE"/>
        </w:rPr>
        <w:t xml:space="preserve">here is a focus on the </w:t>
      </w:r>
      <w:r w:rsidR="00531D3D" w:rsidRPr="0005431A">
        <w:rPr>
          <w:lang w:val="en-IE"/>
        </w:rPr>
        <w:t>AntSolver</w:t>
      </w:r>
      <w:r w:rsidR="00BC14F3" w:rsidRPr="0005431A">
        <w:rPr>
          <w:lang w:val="en-IE"/>
        </w:rPr>
        <w:t xml:space="preserve"> </w:t>
      </w:r>
      <w:r w:rsidR="00A97010" w:rsidRPr="0005431A">
        <w:rPr>
          <w:lang w:val="en-IE"/>
        </w:rPr>
        <w:t>and all the classes that w</w:t>
      </w:r>
      <w:r w:rsidR="00531D3D" w:rsidRPr="0005431A">
        <w:rPr>
          <w:lang w:val="en-IE"/>
        </w:rPr>
        <w:t>ere designed in C++</w:t>
      </w:r>
      <w:r w:rsidRPr="0005431A">
        <w:rPr>
          <w:lang w:val="en-IE"/>
        </w:rPr>
        <w:t xml:space="preserve">.  </w:t>
      </w:r>
    </w:p>
    <w:p w14:paraId="51C09534" w14:textId="77777777" w:rsidR="00F97097" w:rsidRPr="0005431A" w:rsidRDefault="00F97097" w:rsidP="00BC14F3">
      <w:pPr>
        <w:rPr>
          <w:lang w:val="en-IE"/>
        </w:rPr>
      </w:pPr>
    </w:p>
    <w:p w14:paraId="6428D922" w14:textId="4CB09B4F" w:rsidR="003F65DF" w:rsidRPr="0005431A" w:rsidRDefault="009447C6" w:rsidP="00BC14F3">
      <w:pPr>
        <w:rPr>
          <w:lang w:val="en-IE"/>
        </w:rPr>
      </w:pPr>
      <w:r w:rsidRPr="0005431A">
        <w:rPr>
          <w:lang w:val="en-IE"/>
        </w:rPr>
        <w:t>Chapter 9 presents a basic users</w:t>
      </w:r>
      <w:r w:rsidR="00EC343B" w:rsidRPr="0005431A">
        <w:rPr>
          <w:lang w:val="en-IE"/>
        </w:rPr>
        <w:t>’</w:t>
      </w:r>
      <w:r w:rsidRPr="0005431A">
        <w:rPr>
          <w:lang w:val="en-IE"/>
        </w:rPr>
        <w:t xml:space="preserve"> guide for the presented application. </w:t>
      </w:r>
    </w:p>
    <w:p w14:paraId="0E1EE71D" w14:textId="77777777" w:rsidR="00F97097" w:rsidRPr="0005431A" w:rsidRDefault="00F97097" w:rsidP="00BC14F3">
      <w:pPr>
        <w:rPr>
          <w:lang w:val="en-IE"/>
        </w:rPr>
      </w:pPr>
    </w:p>
    <w:p w14:paraId="5294FD61" w14:textId="597A8390" w:rsidR="003F65DF" w:rsidRPr="0005431A" w:rsidRDefault="00BC14F3" w:rsidP="00BC14F3">
      <w:pPr>
        <w:rPr>
          <w:lang w:val="en-IE"/>
        </w:rPr>
      </w:pPr>
      <w:r w:rsidRPr="0005431A">
        <w:rPr>
          <w:lang w:val="en-IE"/>
        </w:rPr>
        <w:t xml:space="preserve">Chapter </w:t>
      </w:r>
      <w:r w:rsidR="009447C6" w:rsidRPr="0005431A">
        <w:rPr>
          <w:lang w:val="en-IE"/>
        </w:rPr>
        <w:t>10</w:t>
      </w:r>
      <w:r w:rsidRPr="0005431A">
        <w:rPr>
          <w:lang w:val="en-IE"/>
        </w:rPr>
        <w:t xml:space="preserve"> </w:t>
      </w:r>
      <w:r w:rsidR="003F65DF" w:rsidRPr="0005431A">
        <w:rPr>
          <w:lang w:val="en-IE"/>
        </w:rPr>
        <w:t>presents</w:t>
      </w:r>
      <w:r w:rsidR="009447C6" w:rsidRPr="0005431A">
        <w:rPr>
          <w:lang w:val="en-IE"/>
        </w:rPr>
        <w:t xml:space="preserve"> </w:t>
      </w:r>
      <w:r w:rsidRPr="0005431A">
        <w:rPr>
          <w:lang w:val="en-IE"/>
        </w:rPr>
        <w:t xml:space="preserve">the computational </w:t>
      </w:r>
      <w:r w:rsidR="00E1772A" w:rsidRPr="0005431A">
        <w:rPr>
          <w:lang w:val="en-IE"/>
        </w:rPr>
        <w:t>results that</w:t>
      </w:r>
      <w:r w:rsidR="009447C6" w:rsidRPr="0005431A">
        <w:rPr>
          <w:lang w:val="en-IE"/>
        </w:rPr>
        <w:t xml:space="preserve"> were</w:t>
      </w:r>
      <w:r w:rsidRPr="0005431A">
        <w:rPr>
          <w:lang w:val="en-IE"/>
        </w:rPr>
        <w:t xml:space="preserve"> obtained by applying </w:t>
      </w:r>
      <w:r w:rsidR="00A97010" w:rsidRPr="0005431A">
        <w:rPr>
          <w:lang w:val="en-IE"/>
        </w:rPr>
        <w:t>experiments</w:t>
      </w:r>
      <w:r w:rsidRPr="0005431A">
        <w:rPr>
          <w:lang w:val="en-IE"/>
        </w:rPr>
        <w:t xml:space="preserve"> to </w:t>
      </w:r>
      <w:r w:rsidR="00A97010" w:rsidRPr="0005431A">
        <w:rPr>
          <w:lang w:val="en-IE"/>
        </w:rPr>
        <w:t>the implementation</w:t>
      </w:r>
      <w:r w:rsidRPr="0005431A">
        <w:rPr>
          <w:lang w:val="en-IE"/>
        </w:rPr>
        <w:t xml:space="preserve"> taken from </w:t>
      </w:r>
      <w:r w:rsidR="009447C6" w:rsidRPr="0005431A">
        <w:rPr>
          <w:lang w:val="en-IE"/>
        </w:rPr>
        <w:t xml:space="preserve">the </w:t>
      </w:r>
      <w:r w:rsidRPr="0005431A">
        <w:rPr>
          <w:lang w:val="en-IE"/>
        </w:rPr>
        <w:t>popu</w:t>
      </w:r>
      <w:r w:rsidR="009447C6" w:rsidRPr="0005431A">
        <w:rPr>
          <w:lang w:val="en-IE"/>
        </w:rPr>
        <w:t>lar (TSPLIB) benchmark libraries</w:t>
      </w:r>
      <w:r w:rsidR="00A97010" w:rsidRPr="0005431A">
        <w:rPr>
          <w:lang w:val="en-IE"/>
        </w:rPr>
        <w:t>.</w:t>
      </w:r>
    </w:p>
    <w:p w14:paraId="38C954C5" w14:textId="77777777" w:rsidR="00F97097" w:rsidRPr="0005431A" w:rsidRDefault="00F97097" w:rsidP="00BC14F3">
      <w:pPr>
        <w:rPr>
          <w:lang w:val="en-IE"/>
        </w:rPr>
      </w:pPr>
    </w:p>
    <w:p w14:paraId="1EC5DDF0" w14:textId="77777777" w:rsidR="00BC14F3" w:rsidRPr="0005431A" w:rsidRDefault="00BC14F3" w:rsidP="00BC14F3">
      <w:pPr>
        <w:rPr>
          <w:lang w:val="en-IE"/>
        </w:rPr>
      </w:pPr>
      <w:r w:rsidRPr="0005431A">
        <w:rPr>
          <w:lang w:val="en-IE"/>
        </w:rPr>
        <w:t xml:space="preserve">Finally, Chapter </w:t>
      </w:r>
      <w:r w:rsidR="007230E2" w:rsidRPr="0005431A">
        <w:rPr>
          <w:lang w:val="en-IE"/>
        </w:rPr>
        <w:t>11</w:t>
      </w:r>
      <w:r w:rsidRPr="0005431A">
        <w:rPr>
          <w:lang w:val="en-IE"/>
        </w:rPr>
        <w:t xml:space="preserve"> concludes and describes future work.</w:t>
      </w:r>
    </w:p>
    <w:p w14:paraId="27E007E5" w14:textId="77777777" w:rsidR="00BC14F3" w:rsidRPr="0005431A" w:rsidRDefault="00BC14F3" w:rsidP="00BC14F3">
      <w:pPr>
        <w:rPr>
          <w:lang w:val="en-IE"/>
        </w:rPr>
      </w:pPr>
    </w:p>
    <w:p w14:paraId="589BAF83" w14:textId="7235CC7C" w:rsidR="00BC14F3" w:rsidRPr="0005431A" w:rsidRDefault="00745E0D" w:rsidP="00BB0EF5">
      <w:pPr>
        <w:pStyle w:val="Heading1"/>
      </w:pPr>
      <w:r w:rsidRPr="0005431A">
        <w:lastRenderedPageBreak/>
        <w:tab/>
      </w:r>
      <w:bookmarkStart w:id="32" w:name="_Toc396914383"/>
      <w:r w:rsidR="00BC14F3" w:rsidRPr="0005431A">
        <w:t>Computational complexity</w:t>
      </w:r>
      <w:bookmarkEnd w:id="32"/>
      <w:r w:rsidR="00BC14F3" w:rsidRPr="0005431A">
        <w:t xml:space="preserve"> </w:t>
      </w:r>
    </w:p>
    <w:p w14:paraId="67A90DD4" w14:textId="022156E3" w:rsidR="00BC14F3" w:rsidRPr="0005431A" w:rsidRDefault="00B8774B" w:rsidP="001A79D9">
      <w:pPr>
        <w:pStyle w:val="MSCHeading2"/>
      </w:pPr>
      <w:bookmarkStart w:id="33" w:name="_Toc396914384"/>
      <w:r w:rsidRPr="0005431A">
        <w:t>2.1</w:t>
      </w:r>
      <w:r w:rsidRPr="0005431A">
        <w:tab/>
      </w:r>
      <w:r w:rsidR="00BC14F3" w:rsidRPr="0005431A">
        <w:t>Introduction</w:t>
      </w:r>
      <w:bookmarkEnd w:id="33"/>
    </w:p>
    <w:p w14:paraId="5B8464AB" w14:textId="4C161B1B" w:rsidR="005705F2" w:rsidRPr="0005431A" w:rsidRDefault="0031095B" w:rsidP="00BC14F3">
      <w:pPr>
        <w:rPr>
          <w:lang w:val="en-IE"/>
        </w:rPr>
      </w:pPr>
      <w:r w:rsidRPr="0005431A">
        <w:rPr>
          <w:lang w:val="en-IE"/>
        </w:rPr>
        <w:t xml:space="preserve">A Problem is defined as </w:t>
      </w:r>
      <w:r w:rsidRPr="0005431A">
        <w:rPr>
          <w:i/>
          <w:lang w:val="en-IE"/>
        </w:rPr>
        <w:t>P</w:t>
      </w:r>
      <w:r w:rsidRPr="0005431A">
        <w:rPr>
          <w:lang w:val="en-IE"/>
        </w:rPr>
        <w:t xml:space="preserve"> if it can be solved in polynomial time (meaning quickly) on a deterministic</w:t>
      </w:r>
      <w:r w:rsidRPr="0005431A">
        <w:rPr>
          <w:rStyle w:val="FootnoteReference"/>
          <w:lang w:val="en-IE"/>
        </w:rPr>
        <w:footnoteReference w:id="5"/>
      </w:r>
      <w:r w:rsidRPr="0005431A">
        <w:rPr>
          <w:lang w:val="en-IE"/>
        </w:rPr>
        <w:t xml:space="preserve"> </w:t>
      </w:r>
      <w:r w:rsidR="00DA59FB" w:rsidRPr="0005431A">
        <w:rPr>
          <w:lang w:val="en-IE"/>
        </w:rPr>
        <w:t xml:space="preserve">Turing </w:t>
      </w:r>
      <w:r w:rsidRPr="0005431A">
        <w:rPr>
          <w:lang w:val="en-IE"/>
        </w:rPr>
        <w:t xml:space="preserve">machine. </w:t>
      </w:r>
      <w:r w:rsidR="00616FDF" w:rsidRPr="0005431A">
        <w:rPr>
          <w:lang w:val="en-IE"/>
        </w:rPr>
        <w:t xml:space="preserve">A problem is defined </w:t>
      </w:r>
      <w:r w:rsidR="00616FDF" w:rsidRPr="0005431A">
        <w:rPr>
          <w:i/>
          <w:lang w:val="en-IE"/>
        </w:rPr>
        <w:t>NP</w:t>
      </w:r>
      <w:r w:rsidR="00E1772A" w:rsidRPr="0005431A">
        <w:rPr>
          <w:lang w:val="en-IE"/>
        </w:rPr>
        <w:t xml:space="preserve"> </w:t>
      </w:r>
      <w:r w:rsidR="00616FDF" w:rsidRPr="0005431A">
        <w:rPr>
          <w:lang w:val="en-IE"/>
        </w:rPr>
        <w:t>"nondeterministic pol</w:t>
      </w:r>
      <w:r w:rsidR="00E1772A" w:rsidRPr="0005431A">
        <w:rPr>
          <w:lang w:val="en-IE"/>
        </w:rPr>
        <w:t>ynomial time"</w:t>
      </w:r>
      <w:r w:rsidR="008F6E91" w:rsidRPr="0005431A">
        <w:rPr>
          <w:lang w:val="en-IE"/>
        </w:rPr>
        <w:t xml:space="preserve"> </w:t>
      </w:r>
      <w:r w:rsidR="00616FDF" w:rsidRPr="0005431A">
        <w:rPr>
          <w:lang w:val="en-IE"/>
        </w:rPr>
        <w:t>if it can be solved in polynomial time</w:t>
      </w:r>
      <w:r w:rsidR="008F6E91" w:rsidRPr="0005431A">
        <w:rPr>
          <w:lang w:val="en-IE"/>
        </w:rPr>
        <w:t xml:space="preserve"> </w:t>
      </w:r>
      <w:r w:rsidR="00616FDF" w:rsidRPr="0005431A">
        <w:rPr>
          <w:lang w:val="en-IE"/>
        </w:rPr>
        <w:t>using a nondeterministic</w:t>
      </w:r>
      <w:r w:rsidR="005705F2" w:rsidRPr="0005431A">
        <w:rPr>
          <w:rStyle w:val="FootnoteReference"/>
          <w:lang w:val="en-IE"/>
        </w:rPr>
        <w:footnoteReference w:id="6"/>
      </w:r>
      <w:r w:rsidR="00616FDF" w:rsidRPr="0005431A">
        <w:rPr>
          <w:lang w:val="en-IE"/>
        </w:rPr>
        <w:t xml:space="preserve"> </w:t>
      </w:r>
      <w:r w:rsidR="00DA59FB" w:rsidRPr="0005431A">
        <w:rPr>
          <w:lang w:val="en-IE"/>
        </w:rPr>
        <w:t xml:space="preserve">Turing </w:t>
      </w:r>
      <w:r w:rsidR="00616FDF" w:rsidRPr="0005431A">
        <w:rPr>
          <w:lang w:val="en-IE"/>
        </w:rPr>
        <w:t>machine</w:t>
      </w:r>
      <w:r w:rsidR="005705F2" w:rsidRPr="0005431A">
        <w:rPr>
          <w:lang w:val="en-IE"/>
        </w:rPr>
        <w:t xml:space="preserve">. </w:t>
      </w:r>
      <w:r w:rsidRPr="0005431A">
        <w:rPr>
          <w:lang w:val="en-IE"/>
        </w:rPr>
        <w:t>Therefor</w:t>
      </w:r>
      <w:r w:rsidR="00364693" w:rsidRPr="0005431A">
        <w:rPr>
          <w:lang w:val="en-IE"/>
        </w:rPr>
        <w:t>e</w:t>
      </w:r>
      <w:r w:rsidRPr="0005431A">
        <w:rPr>
          <w:lang w:val="en-IE"/>
        </w:rPr>
        <w:t xml:space="preserve"> t</w:t>
      </w:r>
      <w:r w:rsidR="00616FDF" w:rsidRPr="0005431A">
        <w:rPr>
          <w:lang w:val="en-IE"/>
        </w:rPr>
        <w:t xml:space="preserve">he solution to a given </w:t>
      </w:r>
      <w:r w:rsidR="0005771C" w:rsidRPr="0005431A">
        <w:rPr>
          <w:lang w:val="en-IE"/>
        </w:rPr>
        <w:t xml:space="preserve">P or </w:t>
      </w:r>
      <w:r w:rsidR="00616FDF" w:rsidRPr="0005431A">
        <w:rPr>
          <w:lang w:val="en-IE"/>
        </w:rPr>
        <w:t>NP problem can be verified in polynomial time</w:t>
      </w:r>
      <w:r w:rsidR="005705F2" w:rsidRPr="0005431A">
        <w:rPr>
          <w:lang w:val="en-IE"/>
        </w:rPr>
        <w:t xml:space="preserve"> on a </w:t>
      </w:r>
      <w:r w:rsidR="0005771C" w:rsidRPr="0005431A">
        <w:rPr>
          <w:lang w:val="en-IE"/>
        </w:rPr>
        <w:t xml:space="preserve">deterministic </w:t>
      </w:r>
      <w:r w:rsidR="00EC343B" w:rsidRPr="0005431A">
        <w:rPr>
          <w:lang w:val="en-IE"/>
        </w:rPr>
        <w:t xml:space="preserve">or </w:t>
      </w:r>
      <w:r w:rsidR="005705F2" w:rsidRPr="0005431A">
        <w:rPr>
          <w:lang w:val="en-IE"/>
        </w:rPr>
        <w:t>non-deterministic machine</w:t>
      </w:r>
      <w:r w:rsidR="0005771C" w:rsidRPr="0005431A">
        <w:rPr>
          <w:lang w:val="en-IE"/>
        </w:rPr>
        <w:t xml:space="preserve"> respectively. </w:t>
      </w:r>
    </w:p>
    <w:p w14:paraId="0116C81F" w14:textId="77777777" w:rsidR="005705F2" w:rsidRPr="0005431A" w:rsidRDefault="005705F2" w:rsidP="00BC14F3">
      <w:pPr>
        <w:rPr>
          <w:lang w:val="en-IE"/>
        </w:rPr>
      </w:pPr>
    </w:p>
    <w:p w14:paraId="6207F220" w14:textId="6E04EDFD" w:rsidR="005705F2" w:rsidRPr="0005431A" w:rsidRDefault="00BC14F3" w:rsidP="005705F2">
      <w:pPr>
        <w:rPr>
          <w:lang w:val="en-IE"/>
        </w:rPr>
      </w:pPr>
      <w:r w:rsidRPr="0005431A">
        <w:rPr>
          <w:lang w:val="en-IE"/>
        </w:rPr>
        <w:t xml:space="preserve">When optimisation problems are difficult to solve and cannot be solved </w:t>
      </w:r>
      <w:r w:rsidR="006554D3" w:rsidRPr="0005431A">
        <w:rPr>
          <w:lang w:val="en-IE"/>
        </w:rPr>
        <w:t xml:space="preserve">in polynomial </w:t>
      </w:r>
      <w:r w:rsidR="0005771C" w:rsidRPr="0005431A">
        <w:rPr>
          <w:lang w:val="en-IE"/>
        </w:rPr>
        <w:t>time</w:t>
      </w:r>
      <w:r w:rsidR="00364693" w:rsidRPr="0005431A">
        <w:rPr>
          <w:lang w:val="en-IE"/>
        </w:rPr>
        <w:t xml:space="preserve"> they</w:t>
      </w:r>
      <w:r w:rsidR="0005771C" w:rsidRPr="0005431A">
        <w:rPr>
          <w:lang w:val="en-IE"/>
        </w:rPr>
        <w:t xml:space="preserve"> are</w:t>
      </w:r>
      <w:r w:rsidRPr="0005431A">
        <w:rPr>
          <w:lang w:val="en-IE"/>
        </w:rPr>
        <w:t xml:space="preserve"> said to be NP-Complete.</w:t>
      </w:r>
      <w:r w:rsidR="00616FDF" w:rsidRPr="0005431A">
        <w:rPr>
          <w:lang w:val="en-IE"/>
        </w:rPr>
        <w:t xml:space="preserve"> </w:t>
      </w:r>
      <w:r w:rsidRPr="0005431A">
        <w:rPr>
          <w:lang w:val="en-IE"/>
        </w:rPr>
        <w:t>The theory of NP-Complete classifies problems based upon difficulty.</w:t>
      </w:r>
      <w:r w:rsidR="005705F2" w:rsidRPr="0005431A">
        <w:rPr>
          <w:lang w:val="en-IE"/>
        </w:rPr>
        <w:t xml:space="preserve"> </w:t>
      </w:r>
      <w:r w:rsidRPr="0005431A">
        <w:rPr>
          <w:lang w:val="en-IE"/>
        </w:rPr>
        <w:t xml:space="preserve"> NP</w:t>
      </w:r>
      <w:r w:rsidR="005A5E0B" w:rsidRPr="0005431A">
        <w:rPr>
          <w:lang w:val="en-IE"/>
        </w:rPr>
        <w:t>-</w:t>
      </w:r>
      <w:r w:rsidRPr="0005431A">
        <w:rPr>
          <w:lang w:val="en-IE"/>
        </w:rPr>
        <w:t>hard is defined as</w:t>
      </w:r>
      <w:r w:rsidR="0005431A">
        <w:rPr>
          <w:lang w:val="en-IE"/>
        </w:rPr>
        <w:t>,</w:t>
      </w:r>
      <w:r w:rsidRPr="0005431A">
        <w:rPr>
          <w:lang w:val="en-IE"/>
        </w:rPr>
        <w:t xml:space="preserve"> </w:t>
      </w:r>
      <w:r w:rsidR="00840F23" w:rsidRPr="0005431A">
        <w:rPr>
          <w:lang w:val="en-IE"/>
        </w:rPr>
        <w:t xml:space="preserve">given the worst possible input </w:t>
      </w:r>
      <w:r w:rsidR="00840F23" w:rsidRPr="0005431A">
        <w:rPr>
          <w:b/>
          <w:i/>
          <w:lang w:val="en-IE"/>
        </w:rPr>
        <w:t>n</w:t>
      </w:r>
      <w:r w:rsidR="0005431A">
        <w:rPr>
          <w:lang w:val="en-IE"/>
        </w:rPr>
        <w:t xml:space="preserve"> ‘the worst case’,</w:t>
      </w:r>
      <w:r w:rsidRPr="0005431A">
        <w:rPr>
          <w:lang w:val="en-IE"/>
        </w:rPr>
        <w:t xml:space="preserve"> the effort to find a solution increases exponentially.</w:t>
      </w:r>
      <w:r w:rsidR="00E96B5E" w:rsidRPr="0005431A">
        <w:rPr>
          <w:lang w:val="en-IE"/>
        </w:rPr>
        <w:t xml:space="preserve">  Informally a</w:t>
      </w:r>
      <w:r w:rsidR="005705F2" w:rsidRPr="0005431A">
        <w:rPr>
          <w:lang w:val="en-IE"/>
        </w:rPr>
        <w:t xml:space="preserve"> problem is defined as NP-hard if the only way to solve is by perm</w:t>
      </w:r>
      <w:r w:rsidR="00E102B1" w:rsidRPr="0005431A">
        <w:rPr>
          <w:lang w:val="en-IE"/>
        </w:rPr>
        <w:t xml:space="preserve">utations </w:t>
      </w:r>
      <w:r w:rsidR="005705F2" w:rsidRPr="0005431A">
        <w:rPr>
          <w:lang w:val="en-IE"/>
        </w:rPr>
        <w:t xml:space="preserve">of all possible answers and checking each one. </w:t>
      </w:r>
    </w:p>
    <w:p w14:paraId="65E09D8D" w14:textId="3402EFBB" w:rsidR="00BC14F3" w:rsidRPr="0005431A" w:rsidRDefault="00B8774B" w:rsidP="001A79D9">
      <w:pPr>
        <w:pStyle w:val="MSCHeading2"/>
      </w:pPr>
      <w:bookmarkStart w:id="34" w:name="_Toc396914385"/>
      <w:r w:rsidRPr="0005431A">
        <w:t>2.2</w:t>
      </w:r>
      <w:r w:rsidRPr="0005431A">
        <w:tab/>
      </w:r>
      <w:r w:rsidR="00BC14F3" w:rsidRPr="0005431A">
        <w:t>O-notation</w:t>
      </w:r>
      <w:bookmarkEnd w:id="34"/>
    </w:p>
    <w:p w14:paraId="75090D0D" w14:textId="1D82DAD9" w:rsidR="00BC14F3" w:rsidRPr="0005431A" w:rsidRDefault="00BC14F3" w:rsidP="00BC14F3">
      <w:pPr>
        <w:rPr>
          <w:lang w:val="en-IE"/>
        </w:rPr>
      </w:pPr>
      <w:r w:rsidRPr="0005431A">
        <w:rPr>
          <w:lang w:val="en-IE"/>
        </w:rPr>
        <w:t xml:space="preserve">Algorithms are designed to work with an input </w:t>
      </w:r>
      <w:r w:rsidR="00840F23" w:rsidRPr="0005431A">
        <w:rPr>
          <w:b/>
          <w:i/>
          <w:lang w:val="en-IE"/>
        </w:rPr>
        <w:t>n</w:t>
      </w:r>
      <w:r w:rsidR="00840F23" w:rsidRPr="0005431A">
        <w:rPr>
          <w:lang w:val="en-IE"/>
        </w:rPr>
        <w:t xml:space="preserve"> a</w:t>
      </w:r>
      <w:r w:rsidRPr="0005431A">
        <w:rPr>
          <w:lang w:val="en-IE"/>
        </w:rPr>
        <w:t xml:space="preserve">nd usually the efficiency is defined as a function of </w:t>
      </w:r>
      <w:r w:rsidR="00840F23" w:rsidRPr="0005431A">
        <w:rPr>
          <w:b/>
          <w:i/>
          <w:lang w:val="en-IE"/>
        </w:rPr>
        <w:t>n, f</w:t>
      </w:r>
      <w:r w:rsidRPr="0005431A">
        <w:rPr>
          <w:b/>
          <w:i/>
          <w:lang w:val="en-IE"/>
        </w:rPr>
        <w:t>(</w:t>
      </w:r>
      <w:r w:rsidR="00840F23" w:rsidRPr="0005431A">
        <w:rPr>
          <w:b/>
          <w:i/>
          <w:lang w:val="en-IE"/>
        </w:rPr>
        <w:t>n</w:t>
      </w:r>
      <w:r w:rsidRPr="0005431A">
        <w:rPr>
          <w:b/>
          <w:i/>
          <w:lang w:val="en-IE"/>
        </w:rPr>
        <w:t>)</w:t>
      </w:r>
      <w:r w:rsidR="00840F23" w:rsidRPr="0005431A">
        <w:rPr>
          <w:lang w:val="en-IE"/>
        </w:rPr>
        <w:t xml:space="preserve"> in either time complexity</w:t>
      </w:r>
      <w:r w:rsidRPr="0005431A">
        <w:rPr>
          <w:lang w:val="en-IE"/>
        </w:rPr>
        <w:t xml:space="preserve">,  space complexity or both. Efficiency analysis is mostly interested in the average case, the </w:t>
      </w:r>
      <w:r w:rsidR="00B8774B" w:rsidRPr="0005431A">
        <w:rPr>
          <w:lang w:val="en-IE"/>
        </w:rPr>
        <w:t xml:space="preserve">expected </w:t>
      </w:r>
      <w:r w:rsidRPr="0005431A">
        <w:rPr>
          <w:lang w:val="en-IE"/>
        </w:rPr>
        <w:t>amount of resources an algorithm takes on typical input</w:t>
      </w:r>
      <w:r w:rsidR="00840F23" w:rsidRPr="0005431A">
        <w:rPr>
          <w:b/>
          <w:i/>
          <w:lang w:val="en-IE"/>
        </w:rPr>
        <w:t xml:space="preserve"> n</w:t>
      </w:r>
      <w:r w:rsidRPr="0005431A">
        <w:rPr>
          <w:lang w:val="en-IE"/>
        </w:rPr>
        <w:t>, and in the worst case, the amount of resources an algorithm would use based</w:t>
      </w:r>
      <w:r w:rsidR="00840F23" w:rsidRPr="0005431A">
        <w:rPr>
          <w:lang w:val="en-IE"/>
        </w:rPr>
        <w:t xml:space="preserve"> upon the worst possible input </w:t>
      </w:r>
      <w:r w:rsidR="00840F23" w:rsidRPr="0005431A">
        <w:rPr>
          <w:b/>
          <w:i/>
          <w:lang w:val="en-IE"/>
        </w:rPr>
        <w:t>n</w:t>
      </w:r>
      <w:r w:rsidRPr="0005431A">
        <w:rPr>
          <w:lang w:val="en-IE"/>
        </w:rPr>
        <w:t>. Most algorithms are well researched</w:t>
      </w:r>
      <w:r w:rsidR="00B8774B" w:rsidRPr="0005431A">
        <w:rPr>
          <w:lang w:val="en-IE"/>
        </w:rPr>
        <w:t>,</w:t>
      </w:r>
      <w:r w:rsidRPr="0005431A">
        <w:rPr>
          <w:lang w:val="en-IE"/>
        </w:rPr>
        <w:t xml:space="preserve"> to the point that accurate mathematical models are available to define the average case and </w:t>
      </w:r>
      <w:r w:rsidR="00B8774B" w:rsidRPr="0005431A">
        <w:rPr>
          <w:lang w:val="en-IE"/>
        </w:rPr>
        <w:t xml:space="preserve">the </w:t>
      </w:r>
      <w:r w:rsidRPr="0005431A">
        <w:rPr>
          <w:lang w:val="en-IE"/>
        </w:rPr>
        <w:t>worst possible case. The worst</w:t>
      </w:r>
      <w:r w:rsidR="00B8774B" w:rsidRPr="0005431A">
        <w:rPr>
          <w:lang w:val="en-IE"/>
        </w:rPr>
        <w:t>-</w:t>
      </w:r>
      <w:r w:rsidRPr="0005431A">
        <w:rPr>
          <w:lang w:val="en-IE"/>
        </w:rPr>
        <w:t>case efficiency is defined as computational complexity</w:t>
      </w:r>
      <w:r w:rsidR="00B8774B" w:rsidRPr="0005431A">
        <w:rPr>
          <w:lang w:val="en-IE"/>
        </w:rPr>
        <w:t>, i.e.</w:t>
      </w:r>
      <w:r w:rsidRPr="0005431A">
        <w:rPr>
          <w:lang w:val="en-IE"/>
        </w:rPr>
        <w:t xml:space="preserve">, we can say given an input </w:t>
      </w:r>
      <w:r w:rsidR="002B5768" w:rsidRPr="0005431A">
        <w:rPr>
          <w:b/>
          <w:i/>
          <w:lang w:val="en-IE"/>
        </w:rPr>
        <w:t>n</w:t>
      </w:r>
      <w:r w:rsidR="002B5768" w:rsidRPr="0005431A">
        <w:rPr>
          <w:lang w:val="en-IE"/>
        </w:rPr>
        <w:t xml:space="preserve"> </w:t>
      </w:r>
      <w:r w:rsidRPr="0005431A">
        <w:rPr>
          <w:lang w:val="en-IE"/>
        </w:rPr>
        <w:t xml:space="preserve">the efficiency </w:t>
      </w:r>
      <w:r w:rsidR="002B5768" w:rsidRPr="0005431A">
        <w:rPr>
          <w:lang w:val="en-IE"/>
        </w:rPr>
        <w:t xml:space="preserve">of the algorithm </w:t>
      </w:r>
      <w:r w:rsidRPr="0005431A">
        <w:rPr>
          <w:lang w:val="en-IE"/>
        </w:rPr>
        <w:t>is proportional to</w:t>
      </w:r>
      <w:r w:rsidR="002B5768" w:rsidRPr="0005431A">
        <w:rPr>
          <w:lang w:val="en-IE"/>
        </w:rPr>
        <w:t xml:space="preserve"> </w:t>
      </w:r>
      <w:r w:rsidR="002B5768" w:rsidRPr="0005431A">
        <w:rPr>
          <w:b/>
          <w:i/>
          <w:lang w:val="en-IE"/>
        </w:rPr>
        <w:t>n</w:t>
      </w:r>
      <w:r w:rsidRPr="0005431A">
        <w:rPr>
          <w:lang w:val="en-IE"/>
        </w:rPr>
        <w:t xml:space="preserve">. It does not matter what kind of computer the algorithm is executed on whether it is a supercomputer or laptop. The performance is proportional to </w:t>
      </w:r>
      <w:r w:rsidR="002B5768" w:rsidRPr="0005431A">
        <w:rPr>
          <w:b/>
          <w:i/>
          <w:lang w:val="en-IE"/>
        </w:rPr>
        <w:t>n</w:t>
      </w:r>
      <w:r w:rsidR="002B5768" w:rsidRPr="0005431A">
        <w:rPr>
          <w:lang w:val="en-IE"/>
        </w:rPr>
        <w:t xml:space="preserve"> </w:t>
      </w:r>
      <w:r w:rsidRPr="0005431A">
        <w:rPr>
          <w:lang w:val="en-IE"/>
        </w:rPr>
        <w:t xml:space="preserve">this is called </w:t>
      </w:r>
      <w:r w:rsidRPr="0005431A">
        <w:rPr>
          <w:b/>
          <w:i/>
          <w:lang w:val="en-IE"/>
        </w:rPr>
        <w:t>O-notation</w:t>
      </w:r>
      <w:r w:rsidRPr="0005431A">
        <w:rPr>
          <w:lang w:val="en-IE"/>
        </w:rPr>
        <w:t>. Defined as:</w:t>
      </w:r>
    </w:p>
    <w:p w14:paraId="77469BF6" w14:textId="77777777" w:rsidR="00BC14F3" w:rsidRPr="0005431A" w:rsidRDefault="00BC14F3" w:rsidP="00BC14F3">
      <w:pPr>
        <w:rPr>
          <w:lang w:val="en-IE"/>
        </w:rPr>
      </w:pPr>
    </w:p>
    <w:p w14:paraId="6ADA3077" w14:textId="2E97821C" w:rsidR="00BC14F3" w:rsidRPr="0005431A" w:rsidRDefault="00BC14F3" w:rsidP="0005431A">
      <w:pPr>
        <w:pStyle w:val="NoSpacing"/>
        <w:spacing w:line="360" w:lineRule="auto"/>
        <w:rPr>
          <w:rStyle w:val="Emphasis"/>
          <w:lang w:val="en-IE"/>
        </w:rPr>
      </w:pPr>
      <w:r w:rsidRPr="0005431A">
        <w:rPr>
          <w:rStyle w:val="Emphasis"/>
          <w:lang w:val="en-IE"/>
        </w:rPr>
        <w:lastRenderedPageBreak/>
        <w:t xml:space="preserve">A function </w:t>
      </w:r>
      <w:r w:rsidRPr="0005431A">
        <w:rPr>
          <w:rStyle w:val="Emphasis"/>
          <w:b/>
          <w:lang w:val="en-IE"/>
        </w:rPr>
        <w:t>g(n)</w:t>
      </w:r>
      <w:r w:rsidRPr="0005431A">
        <w:rPr>
          <w:rStyle w:val="Emphasis"/>
          <w:lang w:val="en-IE"/>
        </w:rPr>
        <w:t xml:space="preserve"> is said to be </w:t>
      </w:r>
      <w:r w:rsidRPr="0005431A">
        <w:rPr>
          <w:rStyle w:val="Emphasis"/>
          <w:b/>
          <w:lang w:val="en-IE"/>
        </w:rPr>
        <w:t>O(f(</w:t>
      </w:r>
      <w:r w:rsidR="002B5768" w:rsidRPr="0005431A">
        <w:rPr>
          <w:rStyle w:val="Emphasis"/>
          <w:b/>
          <w:lang w:val="en-IE"/>
        </w:rPr>
        <w:t>n</w:t>
      </w:r>
      <w:r w:rsidRPr="0005431A">
        <w:rPr>
          <w:rStyle w:val="Emphasis"/>
          <w:b/>
          <w:lang w:val="en-IE"/>
        </w:rPr>
        <w:t>)</w:t>
      </w:r>
      <w:r w:rsidR="002B5768" w:rsidRPr="0005431A">
        <w:rPr>
          <w:rStyle w:val="Emphasis"/>
          <w:b/>
          <w:lang w:val="en-IE"/>
        </w:rPr>
        <w:t>)</w:t>
      </w:r>
      <w:r w:rsidR="00653F77">
        <w:rPr>
          <w:rStyle w:val="Emphasis"/>
          <w:lang w:val="en-IE"/>
        </w:rPr>
        <w:t xml:space="preserve"> if the</w:t>
      </w:r>
      <w:r w:rsidRPr="0005431A">
        <w:rPr>
          <w:rStyle w:val="Emphasis"/>
          <w:lang w:val="en-IE"/>
        </w:rPr>
        <w:t>r</w:t>
      </w:r>
      <w:r w:rsidR="00653F77">
        <w:rPr>
          <w:rStyle w:val="Emphasis"/>
          <w:lang w:val="en-IE"/>
        </w:rPr>
        <w:t>e</w:t>
      </w:r>
      <w:r w:rsidRPr="0005431A">
        <w:rPr>
          <w:rStyle w:val="Emphasis"/>
          <w:lang w:val="en-IE"/>
        </w:rPr>
        <w:t xml:space="preserve"> exist Constants </w:t>
      </w:r>
      <w:r w:rsidR="002B5768" w:rsidRPr="0005431A">
        <w:rPr>
          <w:rStyle w:val="Emphasis"/>
          <w:b/>
          <w:lang w:val="en-IE"/>
        </w:rPr>
        <w:t>c</w:t>
      </w:r>
      <w:r w:rsidRPr="0005431A">
        <w:rPr>
          <w:rStyle w:val="Emphasis"/>
          <w:b/>
          <w:vertAlign w:val="subscript"/>
          <w:lang w:val="en-IE"/>
        </w:rPr>
        <w:t>o</w:t>
      </w:r>
      <w:r w:rsidRPr="0005431A">
        <w:rPr>
          <w:rStyle w:val="Emphasis"/>
          <w:lang w:val="en-IE"/>
        </w:rPr>
        <w:t xml:space="preserve"> and </w:t>
      </w:r>
      <w:r w:rsidR="002B5768" w:rsidRPr="0005431A">
        <w:rPr>
          <w:rStyle w:val="Emphasis"/>
          <w:b/>
          <w:lang w:val="en-IE"/>
        </w:rPr>
        <w:t>n</w:t>
      </w:r>
      <w:r w:rsidRPr="0005431A">
        <w:rPr>
          <w:rStyle w:val="Emphasis"/>
          <w:b/>
          <w:vertAlign w:val="subscript"/>
          <w:lang w:val="en-IE"/>
        </w:rPr>
        <w:t>o</w:t>
      </w:r>
      <w:r w:rsidRPr="0005431A">
        <w:rPr>
          <w:rStyle w:val="Emphasis"/>
          <w:lang w:val="en-IE"/>
        </w:rPr>
        <w:t xml:space="preserve"> such that </w:t>
      </w:r>
      <w:r w:rsidRPr="0005431A">
        <w:rPr>
          <w:rStyle w:val="Emphasis"/>
          <w:b/>
          <w:lang w:val="en-IE"/>
        </w:rPr>
        <w:t>g(</w:t>
      </w:r>
      <w:r w:rsidR="002B5768" w:rsidRPr="0005431A">
        <w:rPr>
          <w:rStyle w:val="Emphasis"/>
          <w:b/>
          <w:lang w:val="en-IE"/>
        </w:rPr>
        <w:t>n</w:t>
      </w:r>
      <w:r w:rsidRPr="0005431A">
        <w:rPr>
          <w:rStyle w:val="Emphasis"/>
          <w:b/>
          <w:lang w:val="en-IE"/>
        </w:rPr>
        <w:t>)</w:t>
      </w:r>
      <w:r w:rsidRPr="0005431A">
        <w:rPr>
          <w:rStyle w:val="Emphasis"/>
          <w:lang w:val="en-IE"/>
        </w:rPr>
        <w:t xml:space="preserve"> is less than </w:t>
      </w:r>
      <w:r w:rsidRPr="0005431A">
        <w:rPr>
          <w:rStyle w:val="Emphasis"/>
          <w:b/>
          <w:lang w:val="en-IE"/>
        </w:rPr>
        <w:t>c</w:t>
      </w:r>
      <w:r w:rsidRPr="0005431A">
        <w:rPr>
          <w:rStyle w:val="Emphasis"/>
          <w:b/>
          <w:vertAlign w:val="subscript"/>
          <w:lang w:val="en-IE"/>
        </w:rPr>
        <w:t>o</w:t>
      </w:r>
      <w:r w:rsidRPr="0005431A">
        <w:rPr>
          <w:rStyle w:val="Emphasis"/>
          <w:b/>
          <w:lang w:val="en-IE"/>
        </w:rPr>
        <w:t>f(</w:t>
      </w:r>
      <w:r w:rsidR="002B5768" w:rsidRPr="0005431A">
        <w:rPr>
          <w:rStyle w:val="Emphasis"/>
          <w:b/>
          <w:lang w:val="en-IE"/>
        </w:rPr>
        <w:t>n</w:t>
      </w:r>
      <w:r w:rsidRPr="0005431A">
        <w:rPr>
          <w:rStyle w:val="Emphasis"/>
          <w:lang w:val="en-IE"/>
        </w:rPr>
        <w:t>) for all</w:t>
      </w:r>
      <w:r w:rsidRPr="0005431A">
        <w:rPr>
          <w:rStyle w:val="Emphasis"/>
          <w:b/>
          <w:lang w:val="en-IE"/>
        </w:rPr>
        <w:t xml:space="preserve"> </w:t>
      </w:r>
      <w:r w:rsidR="002B5768" w:rsidRPr="0005431A">
        <w:rPr>
          <w:rStyle w:val="Emphasis"/>
          <w:b/>
          <w:lang w:val="en-IE"/>
        </w:rPr>
        <w:t xml:space="preserve">n </w:t>
      </w:r>
      <w:r w:rsidRPr="0005431A">
        <w:rPr>
          <w:rStyle w:val="Emphasis"/>
          <w:b/>
          <w:lang w:val="en-IE"/>
        </w:rPr>
        <w:t xml:space="preserve">&gt; </w:t>
      </w:r>
      <w:r w:rsidR="002B5768" w:rsidRPr="0005431A">
        <w:rPr>
          <w:rStyle w:val="Emphasis"/>
          <w:b/>
          <w:lang w:val="en-IE"/>
        </w:rPr>
        <w:t>n</w:t>
      </w:r>
      <w:r w:rsidRPr="0005431A">
        <w:rPr>
          <w:rStyle w:val="Emphasis"/>
          <w:b/>
          <w:vertAlign w:val="subscript"/>
          <w:lang w:val="en-IE"/>
        </w:rPr>
        <w:t>o</w:t>
      </w:r>
      <w:r w:rsidRPr="0005431A">
        <w:rPr>
          <w:rStyle w:val="Emphasis"/>
          <w:lang w:val="en-IE"/>
        </w:rPr>
        <w:t>.</w:t>
      </w:r>
    </w:p>
    <w:p w14:paraId="4F82280F" w14:textId="77777777" w:rsidR="00BC14F3" w:rsidRPr="0005431A" w:rsidRDefault="00BC14F3" w:rsidP="00BC14F3">
      <w:pPr>
        <w:rPr>
          <w:lang w:val="en-IE"/>
        </w:rPr>
      </w:pPr>
    </w:p>
    <w:p w14:paraId="4F47B7C4" w14:textId="0D0FD8B1" w:rsidR="00BC14F3" w:rsidRPr="0005431A" w:rsidRDefault="00BC14F3" w:rsidP="00BC14F3">
      <w:pPr>
        <w:rPr>
          <w:lang w:val="en-IE"/>
        </w:rPr>
      </w:pPr>
      <w:r w:rsidRPr="0005431A">
        <w:rPr>
          <w:lang w:val="en-IE"/>
        </w:rPr>
        <w:t>Most algorithms can be sensitive</w:t>
      </w:r>
      <w:r w:rsidR="00B8774B" w:rsidRPr="0005431A">
        <w:rPr>
          <w:lang w:val="en-IE"/>
        </w:rPr>
        <w:t>,</w:t>
      </w:r>
      <w:r w:rsidRPr="0005431A">
        <w:rPr>
          <w:lang w:val="en-IE"/>
        </w:rPr>
        <w:t xml:space="preserve"> based on the input </w:t>
      </w:r>
      <w:r w:rsidR="002B5768" w:rsidRPr="0005431A">
        <w:rPr>
          <w:rStyle w:val="Emphasis"/>
          <w:b/>
          <w:lang w:val="en-IE"/>
        </w:rPr>
        <w:t>n</w:t>
      </w:r>
      <w:r w:rsidR="002B5768" w:rsidRPr="0005431A">
        <w:rPr>
          <w:lang w:val="en-IE"/>
        </w:rPr>
        <w:t xml:space="preserve"> </w:t>
      </w:r>
      <w:r w:rsidRPr="0005431A">
        <w:rPr>
          <w:lang w:val="en-IE"/>
        </w:rPr>
        <w:t>and the average case can vary in real-world implementations and the worst case scenario may never appear</w:t>
      </w:r>
      <w:r w:rsidR="00B12214" w:rsidRPr="0005431A">
        <w:rPr>
          <w:lang w:val="en-IE"/>
        </w:rPr>
        <w:t xml:space="preserve"> (Sim and Sun, 2003)</w:t>
      </w:r>
      <w:r w:rsidR="002B735C" w:rsidRPr="0005431A">
        <w:rPr>
          <w:lang w:val="en-IE"/>
        </w:rPr>
        <w:t xml:space="preserve"> </w:t>
      </w:r>
      <w:r w:rsidR="002B735C" w:rsidRPr="0005431A">
        <w:rPr>
          <w:lang w:val="en-IE"/>
        </w:rPr>
        <w:fldChar w:fldCharType="begin"/>
      </w:r>
      <w:r w:rsidR="002B735C" w:rsidRPr="0005431A">
        <w:rPr>
          <w:lang w:val="en-IE"/>
        </w:rPr>
        <w:instrText xml:space="preserve"> ADDIN ZOTERO_ITEM CSL_CITATION {"citationID":"LLakcgDC","properties":{"formattedCitation":"(Sedgewick, 1998)","plainCitation":"(Sedgewick, 1998)"},"citationItems":[{"id":316,"uris":["http://zotero.org/users/1680862/items/9IEMQSG5"],"uri":["http://zotero.org/users/1680862/items/9IEMQSG5"],"itemData":{"id":316,"type":"book","title":"Algorithms in C++, Parts 1-4: Fundamentals, Data Structure, Sorting, Searching, Third Edition","publisher":"Addison-Wesley Professional","publisher-place":"Reading, Mass.","number-of-pages":"752","edition":"3 edition","source":"Amazon.com","event-place":"Reading, Mass.","abstract":"Robert Sedgewick has thoroughly rewritten and substantially expanded and updated his popular work to provide current and comprehensive coverage of important algorithms and data structures. Christopher Van Wyk and Sedgewick have developed new C++ implementations that both express the methods in a concise and direct manner, and also provide programmers with the practical means to test them on real applications.  Many new algorithms are presented, and the explanations of each algorithm are much more detailed than in previous editions. A new text design and detailed, innovative figures, with accompanying commentary, greatly enhance the presentation. The third edition retains the successful blend of theory and practice that has made Sedgewick's work an invaluable resource for more than 250,000 programmers!  This particular book, Parts 1n4, represents the essential first half of Sedgewick's complete work. It provides extensive coverage of fundamental data structures and algorithms for sorting, searching, and related applications. Although the substance of the book applies to programming in any language, the implementations by Van Wyk and Sedgewick also exploit the natural match between C++ classes and ADT implementations. Highlights     Expanded coverage of arrays, linked lists, strings, trees, and other basic data structures   Greater emphasis on abstract data types (ADTs), modular programming, object-oriented programming, and C++ classes than in previous editions   Over 100 algorithms for sorting, selection, priority queue ADT implementations, and symbol table ADT (searching) implementations   New implementations of binomial queues, multiway radix sorting, randomized BSTs, splay trees, skip lists, multiway tries, B trees, extendible hashing, and much more   Increased quantitative information about the algorithms, giving you a basis for comparing them   Over 1000 new exercises to help you learn the properties of algorithms    Whether you are learning the algorithms for the first time or wish to have up-to-date reference material that incorporates new programming styles with classic and new algorithms, you will find a wealth of useful information in this book.","ISBN":"9780201350883","shortTitle":"Algorithms in C++, Parts 1-4","language":"English","author":[{"family":"Sedgewick","given":"Robert"}],"issued":{"date-parts":[["1998",7,23]]}}}],"schema":"https://github.com/citation-style-language/schema/raw/master/csl-citation.json"} </w:instrText>
      </w:r>
      <w:r w:rsidR="002B735C" w:rsidRPr="0005431A">
        <w:rPr>
          <w:lang w:val="en-IE"/>
        </w:rPr>
        <w:fldChar w:fldCharType="separate"/>
      </w:r>
      <w:r w:rsidR="002B735C" w:rsidRPr="0005431A">
        <w:rPr>
          <w:lang w:val="en-IE"/>
        </w:rPr>
        <w:t>(Sedgewick, 1998)</w:t>
      </w:r>
      <w:r w:rsidR="002B735C" w:rsidRPr="0005431A">
        <w:rPr>
          <w:lang w:val="en-IE"/>
        </w:rPr>
        <w:fldChar w:fldCharType="end"/>
      </w:r>
      <w:r w:rsidR="00B8774B" w:rsidRPr="0005431A">
        <w:rPr>
          <w:lang w:val="en-IE"/>
        </w:rPr>
        <w:t>.</w:t>
      </w:r>
    </w:p>
    <w:p w14:paraId="0D61BEC3" w14:textId="401280F0" w:rsidR="00BC14F3" w:rsidRPr="0005431A" w:rsidRDefault="00B2580F" w:rsidP="001A79D9">
      <w:pPr>
        <w:pStyle w:val="MSCHeading2"/>
      </w:pPr>
      <w:bookmarkStart w:id="35" w:name="_Toc396914386"/>
      <w:r w:rsidRPr="0005431A">
        <w:t>2.3</w:t>
      </w:r>
      <w:r w:rsidRPr="0005431A">
        <w:tab/>
      </w:r>
      <w:r w:rsidR="00BC14F3" w:rsidRPr="0005431A">
        <w:t>NP</w:t>
      </w:r>
      <w:r w:rsidR="006343F1" w:rsidRPr="0005431A">
        <w:t>-hard</w:t>
      </w:r>
      <w:bookmarkEnd w:id="35"/>
    </w:p>
    <w:p w14:paraId="79DFE92C" w14:textId="1BEE8E74" w:rsidR="00BC14F3" w:rsidRPr="0005431A" w:rsidRDefault="00BC14F3" w:rsidP="00BC14F3">
      <w:pPr>
        <w:rPr>
          <w:rStyle w:val="QuoteChar"/>
          <w:lang w:val="en-IE"/>
        </w:rPr>
      </w:pPr>
      <w:r w:rsidRPr="0005431A">
        <w:rPr>
          <w:lang w:val="en-IE"/>
        </w:rPr>
        <w:t>Informally, NP-</w:t>
      </w:r>
      <w:r w:rsidR="006343F1" w:rsidRPr="0005431A">
        <w:rPr>
          <w:lang w:val="en-IE"/>
        </w:rPr>
        <w:t xml:space="preserve">hard </w:t>
      </w:r>
      <w:r w:rsidRPr="0005431A">
        <w:rPr>
          <w:lang w:val="en-IE"/>
        </w:rPr>
        <w:t>is mathematical jargon meaning that no known algorithm is guaranteed to solve all instances to optimality within a reasonable time.</w:t>
      </w:r>
      <w:r w:rsidR="00B12214" w:rsidRPr="0005431A">
        <w:rPr>
          <w:lang w:val="en-IE"/>
        </w:rPr>
        <w:t xml:space="preserve"> </w:t>
      </w:r>
      <w:r w:rsidRPr="0005431A">
        <w:rPr>
          <w:lang w:val="en-IE"/>
        </w:rPr>
        <w:t xml:space="preserve">NP-hard means that the time required </w:t>
      </w:r>
      <w:r w:rsidR="0005431A">
        <w:rPr>
          <w:lang w:val="en-IE"/>
        </w:rPr>
        <w:t xml:space="preserve">in </w:t>
      </w:r>
      <w:r w:rsidRPr="0005431A">
        <w:rPr>
          <w:lang w:val="en-IE"/>
        </w:rPr>
        <w:t xml:space="preserve">solving </w:t>
      </w:r>
      <w:r w:rsidR="0005431A">
        <w:rPr>
          <w:lang w:val="en-IE"/>
        </w:rPr>
        <w:t>an algorithm</w:t>
      </w:r>
      <w:r w:rsidRPr="0005431A">
        <w:rPr>
          <w:lang w:val="en-IE"/>
        </w:rPr>
        <w:t xml:space="preserve"> increases very quickly with the problem size. As </w:t>
      </w:r>
      <w:r w:rsidRPr="0005431A">
        <w:rPr>
          <w:lang w:val="en-IE"/>
        </w:rPr>
        <w:fldChar w:fldCharType="begin"/>
      </w:r>
      <w:r w:rsidR="00B12214" w:rsidRPr="0005431A">
        <w:rPr>
          <w:lang w:val="en-IE"/>
        </w:rPr>
        <w:instrText xml:space="preserve"> ADDIN ZOTERO_ITEM CSL_CITATION {"citationID":"h32ScpDX","properties":{"formattedCitation":"(Sedgewick, 1998)","plainCitation":"(Sedgewick, 1998)"},"citationItems":[{"id":316,"uris":["http://zotero.org/users/1680862/items/9IEMQSG5"],"uri":["http://zotero.org/users/1680862/items/9IEMQSG5"],"itemData":{"id":316,"type":"book","title":"Algorithms in C++, Parts 1-4: Fundamentals, Data Structure, Sorting, Searching, Third Edition","publisher":"Addison-Wesley Professional","publisher-place":"Reading, Mass.","number-of-pages":"752","edition":"3 edition","source":"Amazon.com","event-place":"Reading, Mass.","abstract":"Robert Sedgewick has thoroughly rewritten and substantially expanded and updated his popular work to provide current and comprehensive coverage of important algorithms and data structures. Christopher Van Wyk and Sedgewick have developed new C++ implementations that both express the methods in a concise and direct manner, and also provide programmers with the practical means to test them on real applications.  Many new algorithms are presented, and the explanations of each algorithm are much more detailed than in previous editions. A new text design and detailed, innovative figures, with accompanying commentary, greatly enhance the presentation. The third edition retains the successful blend of theory and practice that has made Sedgewick's work an invaluable resource for more than 250,000 programmers!  This particular book, Parts 1n4, represents the essential first half of Sedgewick's complete work. It provides extensive coverage of fundamental data structures and algorithms for sorting, searching, and related applications. Although the substance of the book applies to programming in any language, the implementations by Van Wyk and Sedgewick also exploit the natural match between C++ classes and ADT implementations. Highlights     Expanded coverage of arrays, linked lists, strings, trees, and other basic data structures   Greater emphasis on abstract data types (ADTs), modular programming, object-oriented programming, and C++ classes than in previous editions   Over 100 algorithms for sorting, selection, priority queue ADT implementations, and symbol table ADT (searching) implementations   New implementations of binomial queues, multiway radix sorting, randomized BSTs, splay trees, skip lists, multiway tries, B trees, extendible hashing, and much more   Increased quantitative information about the algorithms, giving you a basis for comparing them   Over 1000 new exercises to help you learn the properties of algorithms    Whether you are learning the algorithms for the first time or wish to have up-to-date reference material that incorporates new programming styles with classic and new algorithms, you will find a wealth of useful information in this book.","ISBN":"9780201350883","shortTitle":"Algorithms in C++, Parts 1-4","language":"English","author":[{"family":"Sedgewick","given":"Robert"}],"issued":{"date-parts":[["1998",7,23]]}}}],"schema":"https://github.com/citation-style-language/schema/raw/master/csl-citation.json"} </w:instrText>
      </w:r>
      <w:r w:rsidRPr="0005431A">
        <w:rPr>
          <w:lang w:val="en-IE"/>
        </w:rPr>
        <w:fldChar w:fldCharType="separate"/>
      </w:r>
      <w:r w:rsidRPr="0005431A">
        <w:rPr>
          <w:lang w:val="en-IE"/>
        </w:rPr>
        <w:t xml:space="preserve">Sedgewick </w:t>
      </w:r>
      <w:r w:rsidR="006343F1" w:rsidRPr="0005431A">
        <w:rPr>
          <w:lang w:val="en-IE"/>
        </w:rPr>
        <w:t>(</w:t>
      </w:r>
      <w:r w:rsidRPr="0005431A">
        <w:rPr>
          <w:lang w:val="en-IE"/>
        </w:rPr>
        <w:t>1998</w:t>
      </w:r>
      <w:r w:rsidR="00484DFA">
        <w:rPr>
          <w:lang w:val="en-IE"/>
        </w:rPr>
        <w:t xml:space="preserve"> p.634</w:t>
      </w:r>
      <w:r w:rsidRPr="0005431A">
        <w:rPr>
          <w:lang w:val="en-IE"/>
        </w:rPr>
        <w:t>)</w:t>
      </w:r>
      <w:r w:rsidRPr="0005431A">
        <w:rPr>
          <w:lang w:val="en-IE"/>
        </w:rPr>
        <w:fldChar w:fldCharType="end"/>
      </w:r>
      <w:r w:rsidR="00781E7F">
        <w:rPr>
          <w:lang w:val="en-IE"/>
        </w:rPr>
        <w:t xml:space="preserve"> </w:t>
      </w:r>
      <w:r w:rsidRPr="0005431A">
        <w:rPr>
          <w:lang w:val="en-IE"/>
        </w:rPr>
        <w:t xml:space="preserve">states </w:t>
      </w:r>
      <w:r w:rsidRPr="0005431A">
        <w:rPr>
          <w:rStyle w:val="QuoteChar"/>
          <w:lang w:val="en-IE"/>
        </w:rPr>
        <w:t>“An exponential time algorithm cannot be guaranteed to work for all problems of size of 200 (say) are greater because no one can wait for an algorithm to take 2</w:t>
      </w:r>
      <w:r w:rsidRPr="0005431A">
        <w:rPr>
          <w:rStyle w:val="QuoteChar"/>
          <w:vertAlign w:val="superscript"/>
          <w:lang w:val="en-IE"/>
        </w:rPr>
        <w:t>200</w:t>
      </w:r>
      <w:r w:rsidRPr="0005431A">
        <w:rPr>
          <w:rStyle w:val="QuoteChar"/>
          <w:lang w:val="en-IE"/>
        </w:rPr>
        <w:t xml:space="preserve"> steps to complete, regardless of the s</w:t>
      </w:r>
      <w:r w:rsidR="00660156">
        <w:rPr>
          <w:rStyle w:val="QuoteChar"/>
          <w:lang w:val="en-IE"/>
        </w:rPr>
        <w:t>peed of the computer exponential</w:t>
      </w:r>
      <w:r w:rsidRPr="0005431A">
        <w:rPr>
          <w:rStyle w:val="QuoteChar"/>
          <w:lang w:val="en-IE"/>
        </w:rPr>
        <w:t xml:space="preserve"> growth the dwarfs technology changes”.</w:t>
      </w:r>
    </w:p>
    <w:p w14:paraId="1E012EE1" w14:textId="35EB5CFF" w:rsidR="00BC14F3" w:rsidRPr="0005431A" w:rsidRDefault="00B2580F" w:rsidP="001A79D9">
      <w:pPr>
        <w:pStyle w:val="MSCHeading2"/>
      </w:pPr>
      <w:bookmarkStart w:id="36" w:name="_Toc396914387"/>
      <w:r w:rsidRPr="0005431A">
        <w:t>2.4</w:t>
      </w:r>
      <w:r w:rsidRPr="0005431A">
        <w:tab/>
        <w:t>Travelling</w:t>
      </w:r>
      <w:r w:rsidR="00BC14F3" w:rsidRPr="0005431A">
        <w:t xml:space="preserve"> </w:t>
      </w:r>
      <w:r w:rsidR="00364693" w:rsidRPr="0005431A">
        <w:t>S</w:t>
      </w:r>
      <w:r w:rsidRPr="0005431A">
        <w:t>alesperson</w:t>
      </w:r>
      <w:r w:rsidR="00BC14F3" w:rsidRPr="0005431A">
        <w:t xml:space="preserve"> </w:t>
      </w:r>
      <w:r w:rsidRPr="0005431A">
        <w:t>Problem</w:t>
      </w:r>
      <w:bookmarkEnd w:id="36"/>
    </w:p>
    <w:p w14:paraId="2E7024D0" w14:textId="696316AF" w:rsidR="00BC14F3" w:rsidRPr="0005431A" w:rsidRDefault="00BC14F3" w:rsidP="00BC14F3">
      <w:pPr>
        <w:rPr>
          <w:lang w:val="en-IE"/>
        </w:rPr>
      </w:pPr>
      <w:r w:rsidRPr="0005431A">
        <w:rPr>
          <w:lang w:val="en-IE"/>
        </w:rPr>
        <w:t xml:space="preserve">The </w:t>
      </w:r>
      <w:r w:rsidR="000F1A9B" w:rsidRPr="0005431A">
        <w:rPr>
          <w:lang w:val="en-IE"/>
        </w:rPr>
        <w:t xml:space="preserve">Travelling Salesperson Problem </w:t>
      </w:r>
      <w:r w:rsidRPr="0005431A">
        <w:rPr>
          <w:lang w:val="en-IE"/>
        </w:rPr>
        <w:t>(TSP) is the most famous kind of NP</w:t>
      </w:r>
      <w:r w:rsidR="006343F1" w:rsidRPr="0005431A">
        <w:rPr>
          <w:lang w:val="en-IE"/>
        </w:rPr>
        <w:t>-</w:t>
      </w:r>
      <w:r w:rsidRPr="0005431A">
        <w:rPr>
          <w:lang w:val="en-IE"/>
        </w:rPr>
        <w:t xml:space="preserve">hard problem </w:t>
      </w:r>
      <w:r w:rsidRPr="0005431A">
        <w:rPr>
          <w:lang w:val="en-IE"/>
        </w:rPr>
        <w:fldChar w:fldCharType="begin"/>
      </w:r>
      <w:r w:rsidRPr="0005431A">
        <w:rPr>
          <w:lang w:val="en-IE"/>
        </w:rPr>
        <w:instrText xml:space="preserve"> ADDIN ZOTERO_ITEM CSL_CITATION {"citationID":"jtnnoktv8","properties":{"formattedCitation":"(Cai, 2008a)","plainCitation":"(Cai, 2008a)"},"citationItems":[{"id":308,"uris":["http://zotero.org/users/1680862/items/IG2I2XME"],"uri":["http://zotero.org/users/1680862/items/IG2I2XME"],"itemData":{"id":308,"type":"paper-conference","title":"Multi-Direction Searching Ant Colony Optimization for Traveling Salesman Problems","container-title":"International Conference on Computational Intelligence and Security, 2008. CIS '08","page":"220-223","volume":"2","source":"IEEE Xplore","event":"International Conference on Computational Intelligence and Security, 2008. CIS '08","abstract":"Traveling salesman problem (TSP) is one of the most famous NP-hard problems, which has wide application background. Ant colony optimization (ACO) is a nature-inspired algorithm and taken as one of the high performance computing methods for TSP. Classical ACO algorithm like ant colony system (ACS) cannot solve TSP very well. The present paper proposes an ACO algorithm with multi-direction searching capacity to improve the performance in solving TSP. Three weight parameter settings are designed to form a new transition rule, which has multi-direction searching functions in selecting the edges of the TSP tour. The experimental results of solving different kinds of TSP problems indicate the proposed algorithm performs better than the famous ACO algorithm ACS.","DOI":"10.1109/CIS.2008.151","author":[{"family":"Cai","given":"Zhaoquan"}],"issued":{"date-parts":[["2008",12]]}}}],"schema":"https://github.com/citation-style-language/schema/raw/master/csl-citation.json"} </w:instrText>
      </w:r>
      <w:r w:rsidRPr="0005431A">
        <w:rPr>
          <w:lang w:val="en-IE"/>
        </w:rPr>
        <w:fldChar w:fldCharType="separate"/>
      </w:r>
      <w:r w:rsidRPr="0005431A">
        <w:rPr>
          <w:lang w:val="en-IE"/>
        </w:rPr>
        <w:t>(Cai, 2008)</w:t>
      </w:r>
      <w:r w:rsidRPr="0005431A">
        <w:rPr>
          <w:lang w:val="en-IE"/>
        </w:rPr>
        <w:fldChar w:fldCharType="end"/>
      </w:r>
      <w:r w:rsidRPr="0005431A">
        <w:rPr>
          <w:lang w:val="en-IE"/>
        </w:rPr>
        <w:t>.  A salesperson intends to visit a number of cities</w:t>
      </w:r>
      <w:r w:rsidR="00EA389A" w:rsidRPr="0005431A">
        <w:rPr>
          <w:lang w:val="en-IE"/>
        </w:rPr>
        <w:t>, visiting</w:t>
      </w:r>
      <w:r w:rsidRPr="0005431A">
        <w:rPr>
          <w:lang w:val="en-IE"/>
        </w:rPr>
        <w:t xml:space="preserve"> a city </w:t>
      </w:r>
      <w:r w:rsidR="00EA389A" w:rsidRPr="0005431A">
        <w:rPr>
          <w:lang w:val="en-IE"/>
        </w:rPr>
        <w:t xml:space="preserve">only </w:t>
      </w:r>
      <w:r w:rsidRPr="0005431A">
        <w:rPr>
          <w:lang w:val="en-IE"/>
        </w:rPr>
        <w:t xml:space="preserve">once, and returning to the start point minimising the distance they have to travel. In more formal terms, </w:t>
      </w:r>
      <w:r w:rsidR="00502527" w:rsidRPr="0005431A">
        <w:rPr>
          <w:lang w:val="en-IE"/>
        </w:rPr>
        <w:t xml:space="preserve">TSP </w:t>
      </w:r>
      <w:r w:rsidR="00502527">
        <w:rPr>
          <w:lang w:val="en-IE"/>
        </w:rPr>
        <w:t>explained</w:t>
      </w:r>
      <w:r w:rsidR="00CA61DB">
        <w:rPr>
          <w:lang w:val="en-IE"/>
        </w:rPr>
        <w:t xml:space="preserve"> </w:t>
      </w:r>
      <w:r w:rsidR="00CA61DB" w:rsidRPr="00CA61DB">
        <w:rPr>
          <w:lang w:val="en-IE"/>
        </w:rPr>
        <w:t xml:space="preserve">by Donald, (2011, p. 1) </w:t>
      </w:r>
      <w:r w:rsidR="00CA61DB" w:rsidRPr="00CA61DB">
        <w:rPr>
          <w:rStyle w:val="QuoteChar"/>
          <w:lang w:val="en-IE"/>
        </w:rPr>
        <w:t>“</w:t>
      </w:r>
      <w:r w:rsidR="00502527" w:rsidRPr="00502527">
        <w:rPr>
          <w:rStyle w:val="QuoteChar"/>
          <w:lang w:val="en-IE"/>
        </w:rPr>
        <w:t>given a complete undirected graph G that has a nonnegative integer cost (weight) associated with each edge, and we must find a complete Hamiltonian cycle of G with minimum cost.”</w:t>
      </w:r>
      <w:r w:rsidRPr="0005431A">
        <w:rPr>
          <w:rStyle w:val="QuoteChar"/>
          <w:lang w:val="en-IE"/>
        </w:rPr>
        <w:t xml:space="preserve"> </w:t>
      </w:r>
      <w:r w:rsidR="0005771C" w:rsidRPr="0005431A">
        <w:rPr>
          <w:lang w:val="en-IE"/>
        </w:rPr>
        <w:t xml:space="preserve">It is not known if TSP belongs in </w:t>
      </w:r>
      <w:r w:rsidR="0005771C" w:rsidRPr="0005431A">
        <w:rPr>
          <w:b/>
          <w:i/>
          <w:lang w:val="en-IE"/>
        </w:rPr>
        <w:t>P</w:t>
      </w:r>
      <w:r w:rsidR="0005771C" w:rsidRPr="0005431A">
        <w:rPr>
          <w:lang w:val="en-IE"/>
        </w:rPr>
        <w:t>, there is no polynomial</w:t>
      </w:r>
      <w:r w:rsidR="00E102B1" w:rsidRPr="0005431A">
        <w:rPr>
          <w:lang w:val="en-IE"/>
        </w:rPr>
        <w:t xml:space="preserve"> time</w:t>
      </w:r>
      <w:r w:rsidR="0005771C" w:rsidRPr="0005431A">
        <w:rPr>
          <w:lang w:val="en-IE"/>
        </w:rPr>
        <w:t xml:space="preserve"> solution but there is also no proof that such a solution </w:t>
      </w:r>
      <w:r w:rsidR="00E102B1" w:rsidRPr="0005431A">
        <w:rPr>
          <w:lang w:val="en-IE"/>
        </w:rPr>
        <w:t>doesn’t</w:t>
      </w:r>
      <w:r w:rsidR="0005771C" w:rsidRPr="0005431A">
        <w:rPr>
          <w:lang w:val="en-IE"/>
        </w:rPr>
        <w:t xml:space="preserve"> exist</w:t>
      </w:r>
      <w:r w:rsidR="002B735C" w:rsidRPr="0005431A">
        <w:rPr>
          <w:lang w:val="en-IE"/>
        </w:rPr>
        <w:t xml:space="preserve"> </w:t>
      </w:r>
      <w:r w:rsidR="002B735C" w:rsidRPr="0005431A">
        <w:rPr>
          <w:lang w:val="en-IE"/>
        </w:rPr>
        <w:fldChar w:fldCharType="begin"/>
      </w:r>
      <w:r w:rsidR="002B735C" w:rsidRPr="0005431A">
        <w:rPr>
          <w:lang w:val="en-IE"/>
        </w:rPr>
        <w:instrText xml:space="preserve"> ADDIN ZOTERO_ITEM CSL_CITATION {"citationID":"sGiBXLF7","properties":{"formattedCitation":"(Karp, 1977)","plainCitation":"(Karp, 1977)"},"citationItems":[{"id":305,"uris":["http://zotero.org/users/1680862/items/DPDJJ4I7"],"uri":["http://zotero.org/users/1680862/items/DPDJJ4I7"],"itemData":{"id":305,"type":"article-journal","title":"Probabilistic Analysis of Partitioning Algorithms for the Traveling-Salesman Problem in the Plane","container-title":"Mathematics of Operations Research","page":"209-224","volume":"2","issue":"3","source":"pubsonline.informs.org (Atypon)","abstract":"We consider partitioning algorithms for the approximate solution of large instances of the traveling-salesman problem in the plane. These algorithms subdivide the set of cities into small groups, construct an optimum tour through each group, and then patch the subtours together to form a tour through all the cities. If the number of cities in the problem is n, and the number of cities in each group is t, then the worst-case error is $O(\\sqrt{n/t})$. If the cities are randomly distributed, then the relative error is O(t−1/2) (with probability one). Hybrid schemes are suggested, in which partitioning is used in conjunction with existing heuristic algorithms. These hybrid schemes may be expected to give near-optimum solutions to problems with thousands of cities.","DOI":"10.1287/moor.2.3.209","ISSN":"0364-765X","journalAbbreviation":"Mathematics of OR","author":[{"family":"Karp","given":"Richard M."}],"issued":{"date-parts":[["1977",8,1]]},"accessed":{"date-parts":[["2014",4,23]]}}}],"schema":"https://github.com/citation-style-language/schema/raw/master/csl-citation.json"} </w:instrText>
      </w:r>
      <w:r w:rsidR="002B735C" w:rsidRPr="0005431A">
        <w:rPr>
          <w:lang w:val="en-IE"/>
        </w:rPr>
        <w:fldChar w:fldCharType="separate"/>
      </w:r>
      <w:r w:rsidR="002B735C" w:rsidRPr="0005431A">
        <w:rPr>
          <w:lang w:val="en-IE"/>
        </w:rPr>
        <w:t>(Karp, 1977)</w:t>
      </w:r>
      <w:r w:rsidR="002B735C" w:rsidRPr="0005431A">
        <w:rPr>
          <w:lang w:val="en-IE"/>
        </w:rPr>
        <w:fldChar w:fldCharType="end"/>
      </w:r>
      <w:r w:rsidR="002B735C" w:rsidRPr="0005431A">
        <w:rPr>
          <w:lang w:val="en-IE"/>
        </w:rPr>
        <w:t>.</w:t>
      </w:r>
    </w:p>
    <w:p w14:paraId="1F410672" w14:textId="77777777" w:rsidR="00BC14F3" w:rsidRPr="0005431A" w:rsidRDefault="00BC14F3" w:rsidP="00BC14F3">
      <w:pPr>
        <w:rPr>
          <w:rStyle w:val="QuoteChar"/>
          <w:lang w:val="en-IE"/>
        </w:rPr>
      </w:pPr>
    </w:p>
    <w:p w14:paraId="1CA116D0" w14:textId="11323789" w:rsidR="00BC14F3" w:rsidRPr="0005431A" w:rsidRDefault="00BC14F3" w:rsidP="00BC14F3">
      <w:pPr>
        <w:rPr>
          <w:lang w:val="en-IE"/>
        </w:rPr>
      </w:pPr>
      <w:r w:rsidRPr="0005431A">
        <w:rPr>
          <w:lang w:val="en-IE"/>
        </w:rPr>
        <w:t xml:space="preserve">The </w:t>
      </w:r>
      <w:r w:rsidR="000F1A9B" w:rsidRPr="0005431A">
        <w:rPr>
          <w:lang w:val="en-IE"/>
        </w:rPr>
        <w:t xml:space="preserve">Travelling Salesperson Problem </w:t>
      </w:r>
      <w:r w:rsidRPr="0005431A">
        <w:rPr>
          <w:lang w:val="en-IE"/>
        </w:rPr>
        <w:t>(TSP) was first formulated as a mathematical problem in 1920s</w:t>
      </w:r>
      <w:r w:rsidR="00364693" w:rsidRPr="0005431A">
        <w:rPr>
          <w:lang w:val="en-IE"/>
        </w:rPr>
        <w:t>.</w:t>
      </w:r>
      <w:r w:rsidRPr="0005431A">
        <w:rPr>
          <w:lang w:val="en-IE"/>
        </w:rPr>
        <w:t xml:space="preserve"> </w:t>
      </w:r>
      <w:r w:rsidR="00364693" w:rsidRPr="0005431A">
        <w:rPr>
          <w:lang w:val="en-IE"/>
        </w:rPr>
        <w:t>S</w:t>
      </w:r>
      <w:r w:rsidRPr="0005431A">
        <w:rPr>
          <w:lang w:val="en-IE"/>
        </w:rPr>
        <w:t xml:space="preserve">ome people credit Karl Menger with popularising the problem to the mathematical community </w:t>
      </w:r>
      <w:r w:rsidRPr="0005431A">
        <w:rPr>
          <w:lang w:val="en-IE"/>
        </w:rPr>
        <w:fldChar w:fldCharType="begin"/>
      </w:r>
      <w:r w:rsidRPr="0005431A">
        <w:rPr>
          <w:lang w:val="en-IE"/>
        </w:rPr>
        <w:instrText xml:space="preserve"> ADDIN ZOTERO_ITEM CSL_CITATION {"citationID":"LdDy9HPp","properties":{"formattedCitation":"(StreetChicago, n.d.)","plainCitation":"(StreetChicago, n.d.)"},"citationItems":[{"id":427,"uris":["http://zotero.org/users/1680862/items/7XJDIHI9"],"uri":["http://zotero.org/users/1680862/items/7XJDIHI9"],"itemData":{"id":427,"type":"webpage","title":"About Karl Menger","abstract":"Compiled by Greg Fasshauer","URL":"http://science.iit.edu/applied-mathematics/about/about-karl-menger","author":[{"family":"StreetChicago","given":"Illinois Institute of Technology3300 South Federal"}],"accessed":{"date-parts":[["2014",5,3]]}}}],"schema":"https://github.com/citation-style-language/schema/raw/master/csl-citation.json"} </w:instrText>
      </w:r>
      <w:r w:rsidRPr="0005431A">
        <w:rPr>
          <w:lang w:val="en-IE"/>
        </w:rPr>
        <w:fldChar w:fldCharType="separate"/>
      </w:r>
      <w:r w:rsidRPr="0005431A">
        <w:rPr>
          <w:lang w:val="en-IE"/>
        </w:rPr>
        <w:t>(StreetChicago, n.d.)</w:t>
      </w:r>
      <w:r w:rsidRPr="0005431A">
        <w:rPr>
          <w:lang w:val="en-IE"/>
        </w:rPr>
        <w:fldChar w:fldCharType="end"/>
      </w:r>
      <w:r w:rsidRPr="0005431A">
        <w:rPr>
          <w:lang w:val="en-IE"/>
        </w:rPr>
        <w:t xml:space="preserve">. The </w:t>
      </w:r>
      <w:r w:rsidR="000F1A9B" w:rsidRPr="0005431A">
        <w:rPr>
          <w:lang w:val="en-IE"/>
        </w:rPr>
        <w:t xml:space="preserve">Travelling Salesperson Problem </w:t>
      </w:r>
      <w:r w:rsidRPr="0005431A">
        <w:rPr>
          <w:lang w:val="en-IE"/>
        </w:rPr>
        <w:t xml:space="preserve">is one of the most studied problems in combinational optimisation and is often used for testing optimisation algorithms. TSP can be applied to many fields from transport to genetics </w:t>
      </w:r>
      <w:r w:rsidRPr="0005431A">
        <w:rPr>
          <w:lang w:val="en-IE"/>
        </w:rPr>
        <w:fldChar w:fldCharType="begin"/>
      </w:r>
      <w:r w:rsidRPr="0005431A">
        <w:rPr>
          <w:lang w:val="en-IE"/>
        </w:rPr>
        <w:instrText xml:space="preserve"> ADDIN ZOTERO_ITEM CSL_CITATION {"citationID":"m93156sq","properties":{"formattedCitation":"{\\rtf (\\uc0\\u8220{}TSP Gallery,\\uc0\\u8221{} n.d.)}","plainCitation":"(“TSP Gallery,” n.d.)"},"citationItems":[{"id":508,"uris":["http://zotero.org/users/1680862/items/WEWU3RKW"],"uri":["http://zotero.org/users/1680862/items/WEWU3RKW"],"itemData":{"id":508,"type":"webpage","title":"TSP Gallery","URL":"http://www.math.uwaterloo.ca/tsp/gallery/index.html","accessed":{"date-parts":[["2014",5,6]]}}}],"schema":"https://github.com/citation-style-language/schema/raw/master/csl-citation.json"} </w:instrText>
      </w:r>
      <w:r w:rsidRPr="0005431A">
        <w:rPr>
          <w:lang w:val="en-IE"/>
        </w:rPr>
        <w:fldChar w:fldCharType="separate"/>
      </w:r>
      <w:r w:rsidRPr="0005431A">
        <w:rPr>
          <w:lang w:val="en-IE"/>
        </w:rPr>
        <w:t>(“TSP Gallery,” n.d.)</w:t>
      </w:r>
      <w:r w:rsidRPr="0005431A">
        <w:rPr>
          <w:lang w:val="en-IE"/>
        </w:rPr>
        <w:fldChar w:fldCharType="end"/>
      </w:r>
      <w:r w:rsidRPr="0005431A">
        <w:rPr>
          <w:lang w:val="en-IE"/>
        </w:rPr>
        <w:t>. TSP has several applications</w:t>
      </w:r>
      <w:r w:rsidR="00E5546E">
        <w:rPr>
          <w:lang w:val="en-IE"/>
        </w:rPr>
        <w:t>:</w:t>
      </w:r>
      <w:r w:rsidRPr="0005431A">
        <w:rPr>
          <w:lang w:val="en-IE"/>
        </w:rPr>
        <w:t xml:space="preserve"> </w:t>
      </w:r>
      <w:r w:rsidRPr="0005431A">
        <w:rPr>
          <w:rStyle w:val="QuoteChar"/>
          <w:lang w:val="en-IE"/>
        </w:rPr>
        <w:t xml:space="preserve">“planning, </w:t>
      </w:r>
      <w:r w:rsidRPr="0005431A">
        <w:rPr>
          <w:rStyle w:val="QuoteChar"/>
          <w:lang w:val="en-IE"/>
        </w:rPr>
        <w:lastRenderedPageBreak/>
        <w:t>logistics, and the manufacture of microchips, scheduling of service calls at cable firms, the delivery of meals to home bound persons, the scheduling of stacker cranes in warehouses, the routing of trucks for parcel post pickup, and a host of others.”</w:t>
      </w:r>
      <w:r w:rsidR="00E5546E" w:rsidRPr="00E5546E">
        <w:rPr>
          <w:lang w:val="en-IE"/>
        </w:rPr>
        <w:t xml:space="preserve"> </w:t>
      </w:r>
      <w:r w:rsidR="00E5546E" w:rsidRPr="0005431A">
        <w:rPr>
          <w:lang w:val="en-IE"/>
        </w:rPr>
        <w:fldChar w:fldCharType="begin"/>
      </w:r>
      <w:r w:rsidR="00E5546E" w:rsidRPr="0005431A">
        <w:rPr>
          <w:lang w:val="en-IE"/>
        </w:rPr>
        <w:instrText xml:space="preserve"> ADDIN ZOTERO_ITEM CSL_CITATION {"citationID":"5cqtupi13","properties":{"formattedCitation":"(Geetha et al., 2009)","plainCitation":"(Geetha et al., 2009)"},"citationItems":[{"id":304,"uris":["http://zotero.org/users/1680862/items/6GQRJXCZ"],"uri":["http://zotero.org/users/1680862/items/6GQRJXCZ"],"itemData":{"id":304,"type":"paper-conference","title":"A perspective view on Travelling Salesman Problem using genetic algorithm","container-title":"World Congress on Nature Biologically Inspired Computing, 2009. NaBIC 2009","page":"356-361","source":"IEEE Xplore","event":"World Congress on Nature Biologically Inspired Computing, 2009. NaBIC 2009","abstract":"The travelling salesman problem (TSP) is one of the extensively studied optimization problem. The numerous direct applications of the TSP bring life to the research area and help to direct future work. To solve this problem many techniques have been developed. Genetic algorithm is one among those which solves this problem by using the processes observed in natural evolution to solve various optimizations and search problems. This paper presents a complete survey on genetic algorithm techniques proposed by researchers for solving travelling salesman problem.","DOI":"10.1109/NABIC.2009.5393321","author":[{"family":"Geetha","given":"R.R."},{"family":"Bouvanasilan","given":"N."},{"family":"Seenuvasan","given":"V."}],"issued":{"date-parts":[["2009",12]]}}}],"schema":"https://github.com/citation-style-language/schema/raw/master/csl-citation.json"} </w:instrText>
      </w:r>
      <w:r w:rsidR="00E5546E" w:rsidRPr="0005431A">
        <w:rPr>
          <w:lang w:val="en-IE"/>
        </w:rPr>
        <w:fldChar w:fldCharType="separate"/>
      </w:r>
      <w:r w:rsidR="00E5546E" w:rsidRPr="0005431A">
        <w:rPr>
          <w:lang w:val="en-IE"/>
        </w:rPr>
        <w:t xml:space="preserve">Geetha </w:t>
      </w:r>
      <w:r w:rsidR="00E5546E" w:rsidRPr="0005431A">
        <w:rPr>
          <w:i/>
          <w:lang w:val="en-IE"/>
        </w:rPr>
        <w:t>et al</w:t>
      </w:r>
      <w:r w:rsidR="00E5546E" w:rsidRPr="0005431A">
        <w:rPr>
          <w:lang w:val="en-IE"/>
        </w:rPr>
        <w:t xml:space="preserve">., </w:t>
      </w:r>
      <w:r w:rsidR="002E53FC">
        <w:rPr>
          <w:lang w:val="en-IE"/>
        </w:rPr>
        <w:t>(</w:t>
      </w:r>
      <w:r w:rsidR="00E5546E" w:rsidRPr="0005431A">
        <w:rPr>
          <w:lang w:val="en-IE"/>
        </w:rPr>
        <w:t>2009</w:t>
      </w:r>
      <w:r w:rsidR="002E53FC">
        <w:rPr>
          <w:lang w:val="en-IE"/>
        </w:rPr>
        <w:t>, p. 356</w:t>
      </w:r>
      <w:r w:rsidR="00E5546E" w:rsidRPr="0005431A">
        <w:rPr>
          <w:lang w:val="en-IE"/>
        </w:rPr>
        <w:t>)</w:t>
      </w:r>
      <w:r w:rsidR="00E5546E" w:rsidRPr="0005431A">
        <w:rPr>
          <w:lang w:val="en-IE"/>
        </w:rPr>
        <w:fldChar w:fldCharType="end"/>
      </w:r>
      <w:r w:rsidR="002E53FC">
        <w:rPr>
          <w:lang w:val="en-IE"/>
        </w:rPr>
        <w:t>.</w:t>
      </w:r>
      <w:r w:rsidRPr="0005431A">
        <w:rPr>
          <w:lang w:val="en-IE"/>
        </w:rPr>
        <w:t xml:space="preserve"> So solving the TSP problem is of academic interest and importance.</w:t>
      </w:r>
      <w:r w:rsidR="00CA61DB">
        <w:rPr>
          <w:lang w:val="en-IE"/>
        </w:rPr>
        <w:t xml:space="preserve"> </w:t>
      </w:r>
    </w:p>
    <w:p w14:paraId="6AF4E368" w14:textId="77777777" w:rsidR="00BC14F3" w:rsidRPr="0005431A" w:rsidRDefault="00BC14F3" w:rsidP="00BC14F3">
      <w:pPr>
        <w:rPr>
          <w:lang w:val="en-IE"/>
        </w:rPr>
      </w:pPr>
    </w:p>
    <w:p w14:paraId="4FC4EF50" w14:textId="2A17B652" w:rsidR="00F01014" w:rsidRPr="0005431A" w:rsidRDefault="00BC14F3" w:rsidP="00F01014">
      <w:pPr>
        <w:rPr>
          <w:sz w:val="23"/>
          <w:szCs w:val="23"/>
          <w:lang w:val="en-IE" w:eastAsia="en-IE"/>
        </w:rPr>
      </w:pPr>
      <w:r w:rsidRPr="0005431A">
        <w:rPr>
          <w:lang w:val="en-IE"/>
        </w:rPr>
        <w:t xml:space="preserve">In the case of the </w:t>
      </w:r>
      <w:r w:rsidR="000F1A9B" w:rsidRPr="0005431A">
        <w:rPr>
          <w:lang w:val="en-IE"/>
        </w:rPr>
        <w:t>Travelling Salesperson Problem</w:t>
      </w:r>
      <w:r w:rsidR="00EA389A" w:rsidRPr="0005431A">
        <w:rPr>
          <w:lang w:val="en-IE"/>
        </w:rPr>
        <w:t xml:space="preserve">, </w:t>
      </w:r>
      <w:r w:rsidRPr="0005431A">
        <w:rPr>
          <w:lang w:val="en-IE"/>
        </w:rPr>
        <w:t xml:space="preserve">adding one more city </w:t>
      </w:r>
      <w:r w:rsidR="00EA389A" w:rsidRPr="0005431A">
        <w:rPr>
          <w:lang w:val="en-IE"/>
        </w:rPr>
        <w:t xml:space="preserve">means the calculation </w:t>
      </w:r>
      <w:r w:rsidRPr="0005431A">
        <w:rPr>
          <w:lang w:val="en-IE"/>
        </w:rPr>
        <w:t>grows exponentially. As demonstrated in</w:t>
      </w:r>
      <w:r w:rsidR="00B12214" w:rsidRPr="0005431A">
        <w:rPr>
          <w:lang w:val="en-IE"/>
        </w:rPr>
        <w:t xml:space="preserve"> </w:t>
      </w:r>
      <w:r w:rsidR="00EA389A" w:rsidRPr="0005431A">
        <w:rPr>
          <w:lang w:val="en-IE"/>
        </w:rPr>
        <w:t>T</w:t>
      </w:r>
      <w:r w:rsidR="00B12214" w:rsidRPr="0005431A">
        <w:rPr>
          <w:lang w:val="en-IE"/>
        </w:rPr>
        <w:t>able 1</w:t>
      </w:r>
      <w:r w:rsidR="00EA389A" w:rsidRPr="0005431A">
        <w:rPr>
          <w:lang w:val="en-IE"/>
        </w:rPr>
        <w:t>,</w:t>
      </w:r>
      <w:r w:rsidRPr="0005431A">
        <w:rPr>
          <w:lang w:val="en-IE"/>
        </w:rPr>
        <w:t xml:space="preserve"> </w:t>
      </w:r>
      <w:r w:rsidR="007B4E3A">
        <w:rPr>
          <w:lang w:val="en-IE"/>
        </w:rPr>
        <w:t>solving a</w:t>
      </w:r>
      <w:r w:rsidR="00EA389A" w:rsidRPr="0005431A">
        <w:rPr>
          <w:lang w:val="en-IE"/>
        </w:rPr>
        <w:t xml:space="preserve"> </w:t>
      </w:r>
      <w:r w:rsidRPr="0005431A">
        <w:rPr>
          <w:lang w:val="en-IE"/>
        </w:rPr>
        <w:t xml:space="preserve">TSP for </w:t>
      </w:r>
      <w:r w:rsidR="007B4E3A">
        <w:rPr>
          <w:lang w:val="en-IE"/>
        </w:rPr>
        <w:t>five</w:t>
      </w:r>
      <w:r w:rsidR="00EA389A" w:rsidRPr="0005431A">
        <w:rPr>
          <w:lang w:val="en-IE"/>
        </w:rPr>
        <w:t xml:space="preserve"> </w:t>
      </w:r>
      <w:r w:rsidRPr="0005431A">
        <w:rPr>
          <w:lang w:val="en-IE"/>
        </w:rPr>
        <w:t xml:space="preserve">cities </w:t>
      </w:r>
      <w:r w:rsidR="00D84671" w:rsidRPr="0005431A">
        <w:rPr>
          <w:lang w:val="en-IE"/>
        </w:rPr>
        <w:t>would</w:t>
      </w:r>
      <w:r w:rsidR="00D84671">
        <w:rPr>
          <w:lang w:val="en-IE"/>
        </w:rPr>
        <w:t xml:space="preserve"> </w:t>
      </w:r>
      <w:r w:rsidR="00D84671" w:rsidRPr="0005431A">
        <w:rPr>
          <w:lang w:val="en-IE"/>
        </w:rPr>
        <w:t>require</w:t>
      </w:r>
      <w:r w:rsidRPr="0005431A">
        <w:rPr>
          <w:lang w:val="en-IE"/>
        </w:rPr>
        <w:t xml:space="preserve"> </w:t>
      </w:r>
      <w:r w:rsidR="0049507D">
        <w:rPr>
          <w:lang w:val="en-IE"/>
        </w:rPr>
        <w:t>24</w:t>
      </w:r>
      <w:r w:rsidRPr="0005431A">
        <w:rPr>
          <w:lang w:val="en-IE"/>
        </w:rPr>
        <w:t xml:space="preserve"> steps</w:t>
      </w:r>
      <w:r w:rsidR="007B4E3A">
        <w:rPr>
          <w:lang w:val="en-IE"/>
        </w:rPr>
        <w:t xml:space="preserve"> and for 10-citys would increase the complexity more than a thousand fold. </w:t>
      </w:r>
      <w:r w:rsidR="00EA389A" w:rsidRPr="0005431A">
        <w:rPr>
          <w:lang w:val="en-IE"/>
        </w:rPr>
        <w:t>It is</w:t>
      </w:r>
      <w:r w:rsidRPr="0005431A">
        <w:rPr>
          <w:lang w:val="en-IE"/>
        </w:rPr>
        <w:t xml:space="preserve"> clear</w:t>
      </w:r>
      <w:r w:rsidR="00EA389A" w:rsidRPr="0005431A">
        <w:rPr>
          <w:lang w:val="en-IE"/>
        </w:rPr>
        <w:t xml:space="preserve"> that</w:t>
      </w:r>
      <w:r w:rsidRPr="0005431A">
        <w:rPr>
          <w:lang w:val="en-IE"/>
        </w:rPr>
        <w:t xml:space="preserve"> a brute force calculation becomes impossible as a number of cities increase</w:t>
      </w:r>
      <w:r w:rsidR="00EA389A" w:rsidRPr="0005431A">
        <w:rPr>
          <w:lang w:val="en-IE"/>
        </w:rPr>
        <w:t>s, so</w:t>
      </w:r>
      <w:r w:rsidRPr="0005431A">
        <w:rPr>
          <w:lang w:val="en-IE"/>
        </w:rPr>
        <w:t xml:space="preserve"> this problem is said to be NP-hard </w:t>
      </w:r>
      <w:r w:rsidRPr="0005431A">
        <w:rPr>
          <w:lang w:val="en-IE"/>
        </w:rPr>
        <w:fldChar w:fldCharType="begin"/>
      </w:r>
      <w:r w:rsidRPr="0005431A">
        <w:rPr>
          <w:lang w:val="en-IE"/>
        </w:rPr>
        <w:instrText xml:space="preserve"> ADDIN ZOTERO_ITEM CSL_CITATION {"citationID":"sDxN7Qad","properties":{"formattedCitation":"(Karp, 1977)","plainCitation":"(Karp, 1977)"},"citationItems":[{"id":305,"uris":["http://zotero.org/users/1680862/items/DPDJJ4I7"],"uri":["http://zotero.org/users/1680862/items/DPDJJ4I7"],"itemData":{"id":305,"type":"article-journal","title":"Probabilistic Analysis of Partitioning Algorithms for the Traveling-Salesman Problem in the Plane","container-title":"Mathematics of Operations Research","page":"209-224","volume":"2","issue":"3","source":"pubsonline.informs.org (Atypon)","abstract":"We consider partitioning algorithms for the approximate solution of large instances of the traveling-salesman problem in the plane. These algorithms subdivide the set of cities into small groups, construct an optimum tour through each group, and then patch the subtours together to form a tour through all the cities. If the number of cities in the problem is n, and the number of cities in each group is t, then the worst-case error is $O(\\sqrt{n/t})$. If the cities are randomly distributed, then the relative error is O(t−1/2) (with probability one). Hybrid schemes are suggested, in which partitioning is used in conjunction with existing heuristic algorithms. These hybrid schemes may be expected to give near-optimum solutions to problems with thousands of cities.","DOI":"10.1287/moor.2.3.209","ISSN":"0364-765X","journalAbbreviation":"Mathematics of OR","author":[{"family":"Karp","given":"Richard M."}],"issued":{"date-parts":[["1977",8,1]]},"accessed":{"date-parts":[["2014",4,23]]}}}],"schema":"https://github.com/citation-style-language/schema/raw/master/csl-citation.json"} </w:instrText>
      </w:r>
      <w:r w:rsidRPr="0005431A">
        <w:rPr>
          <w:lang w:val="en-IE"/>
        </w:rPr>
        <w:fldChar w:fldCharType="separate"/>
      </w:r>
      <w:r w:rsidRPr="0005431A">
        <w:rPr>
          <w:lang w:val="en-IE"/>
        </w:rPr>
        <w:t>(Karp, 1977)</w:t>
      </w:r>
      <w:r w:rsidRPr="0005431A">
        <w:rPr>
          <w:lang w:val="en-IE"/>
        </w:rPr>
        <w:fldChar w:fldCharType="end"/>
      </w:r>
      <w:r w:rsidRPr="0005431A">
        <w:rPr>
          <w:lang w:val="en-IE"/>
        </w:rPr>
        <w:t xml:space="preserve"> </w:t>
      </w:r>
      <w:r w:rsidR="00EA389A" w:rsidRPr="0005431A">
        <w:rPr>
          <w:lang w:val="en-IE"/>
        </w:rPr>
        <w:t xml:space="preserve">in </w:t>
      </w:r>
      <w:r w:rsidRPr="0005431A">
        <w:rPr>
          <w:lang w:val="en-IE"/>
        </w:rPr>
        <w:t xml:space="preserve">that no algorithm exists that can find the solution quickly, and an </w:t>
      </w:r>
      <w:r w:rsidRPr="0005431A">
        <w:rPr>
          <w:rStyle w:val="QuoteChar"/>
          <w:lang w:val="en-IE"/>
        </w:rPr>
        <w:t>“exhaustive search</w:t>
      </w:r>
      <w:r w:rsidR="00EA389A" w:rsidRPr="0005431A">
        <w:rPr>
          <w:rStyle w:val="QuoteChar"/>
          <w:lang w:val="en-IE"/>
        </w:rPr>
        <w:t>”</w:t>
      </w:r>
      <w:r w:rsidRPr="0005431A">
        <w:rPr>
          <w:rStyle w:val="QuoteChar"/>
          <w:lang w:val="en-IE"/>
        </w:rPr>
        <w:t xml:space="preserve"> </w:t>
      </w:r>
      <w:r w:rsidRPr="0005431A">
        <w:rPr>
          <w:lang w:val="en-IE"/>
        </w:rPr>
        <w:t>brute-force algorithm</w:t>
      </w:r>
      <w:r w:rsidRPr="0005431A">
        <w:rPr>
          <w:rStyle w:val="QuoteChar"/>
          <w:lang w:val="en-IE"/>
        </w:rPr>
        <w:t xml:space="preserve"> </w:t>
      </w:r>
      <w:r w:rsidRPr="0005431A">
        <w:rPr>
          <w:lang w:val="en-IE"/>
        </w:rPr>
        <w:t xml:space="preserve">comparing each node must be implemented to find a solution. If you want to use </w:t>
      </w:r>
      <w:r w:rsidR="00EA389A" w:rsidRPr="0005431A">
        <w:rPr>
          <w:lang w:val="en-IE"/>
        </w:rPr>
        <w:t xml:space="preserve">an </w:t>
      </w:r>
      <w:r w:rsidRPr="0005431A">
        <w:rPr>
          <w:rStyle w:val="QuoteChar"/>
          <w:lang w:val="en-IE"/>
        </w:rPr>
        <w:t xml:space="preserve">exhaustive search </w:t>
      </w:r>
      <w:r w:rsidRPr="0005431A">
        <w:rPr>
          <w:lang w:val="en-IE"/>
        </w:rPr>
        <w:t>to solve a 20-city TSP problem, then you’ll need to generate 121</w:t>
      </w:r>
      <w:r w:rsidR="007E1B1A" w:rsidRPr="0005431A">
        <w:rPr>
          <w:lang w:val="en-IE"/>
        </w:rPr>
        <w:t>,</w:t>
      </w:r>
      <w:r w:rsidRPr="0005431A">
        <w:rPr>
          <w:lang w:val="en-IE"/>
        </w:rPr>
        <w:t>645</w:t>
      </w:r>
      <w:r w:rsidR="007E1B1A" w:rsidRPr="0005431A">
        <w:rPr>
          <w:lang w:val="en-IE"/>
        </w:rPr>
        <w:t>,</w:t>
      </w:r>
      <w:r w:rsidRPr="0005431A">
        <w:rPr>
          <w:lang w:val="en-IE"/>
        </w:rPr>
        <w:t>100</w:t>
      </w:r>
      <w:r w:rsidR="007E1B1A" w:rsidRPr="0005431A">
        <w:rPr>
          <w:lang w:val="en-IE"/>
        </w:rPr>
        <w:t>,</w:t>
      </w:r>
      <w:r w:rsidRPr="0005431A">
        <w:rPr>
          <w:lang w:val="en-IE"/>
        </w:rPr>
        <w:t>408</w:t>
      </w:r>
      <w:r w:rsidR="007E1B1A" w:rsidRPr="0005431A">
        <w:rPr>
          <w:lang w:val="en-IE"/>
        </w:rPr>
        <w:t>,</w:t>
      </w:r>
      <w:r w:rsidRPr="0005431A">
        <w:rPr>
          <w:lang w:val="en-IE"/>
        </w:rPr>
        <w:t>832</w:t>
      </w:r>
      <w:r w:rsidR="007E1B1A" w:rsidRPr="0005431A">
        <w:rPr>
          <w:lang w:val="en-IE"/>
        </w:rPr>
        <w:t>,</w:t>
      </w:r>
      <w:r w:rsidRPr="0005431A">
        <w:rPr>
          <w:lang w:val="en-IE"/>
        </w:rPr>
        <w:t>000 different permutations</w:t>
      </w:r>
      <w:r w:rsidR="002B735C" w:rsidRPr="0005431A">
        <w:rPr>
          <w:lang w:val="en-IE"/>
        </w:rPr>
        <w:t xml:space="preserve"> </w:t>
      </w:r>
      <w:r w:rsidR="002B735C" w:rsidRPr="0005431A">
        <w:rPr>
          <w:lang w:val="en-IE"/>
        </w:rPr>
        <w:fldChar w:fldCharType="begin"/>
      </w:r>
      <w:r w:rsidR="00B12214" w:rsidRPr="0005431A">
        <w:rPr>
          <w:lang w:val="en-IE"/>
        </w:rPr>
        <w:instrText xml:space="preserve"> ADDIN ZOTERO_ITEM CSL_CITATION {"citationID":"QWOti977","properties":{"formattedCitation":"(Sedgewick, 1998)","plainCitation":"(Sedgewick, 1998)"},"citationItems":[{"id":316,"uris":["http://zotero.org/users/1680862/items/9IEMQSG5"],"uri":["http://zotero.org/users/1680862/items/9IEMQSG5"],"itemData":{"id":316,"type":"book","title":"Algorithms in C++, Parts 1-4: Fundamentals, Data Structure, Sorting, Searching, Third Edition","publisher":"Addison-Wesley Professional","publisher-place":"Reading, Mass.","number-of-pages":"752","edition":"3 edition","source":"Amazon.com","event-place":"Reading, Mass.","abstract":"Robert Sedgewick has thoroughly rewritten and substantially expanded and updated his popular work to provide current and comprehensive coverage of important algorithms and data structures. Christopher Van Wyk and Sedgewick have developed new C++ implementations that both express the methods in a concise and direct manner, and also provide programmers with the practical means to test them on real applications.  Many new algorithms are presented, and the explanations of each algorithm are much more detailed than in previous editions. A new text design and detailed, innovative figures, with accompanying commentary, greatly enhance the presentation. The third edition retains the successful blend of theory and practice that has made Sedgewick's work an invaluable resource for more than 250,000 programmers!  This particular book, Parts 1n4, represents the essential first half of Sedgewick's complete work. It provides extensive coverage of fundamental data structures and algorithms for sorting, searching, and related applications. Although the substance of the book applies to programming in any language, the implementations by Van Wyk and Sedgewick also exploit the natural match between C++ classes and ADT implementations. Highlights     Expanded coverage of arrays, linked lists, strings, trees, and other basic data structures   Greater emphasis on abstract data types (ADTs), modular programming, object-oriented programming, and C++ classes than in previous editions   Over 100 algorithms for sorting, selection, priority queue ADT implementations, and symbol table ADT (searching) implementations   New implementations of binomial queues, multiway radix sorting, randomized BSTs, splay trees, skip lists, multiway tries, B trees, extendible hashing, and much more   Increased quantitative information about the algorithms, giving you a basis for comparing them   Over 1000 new exercises to help you learn the properties of algorithms    Whether you are learning the algorithms for the first time or wish to have up-to-date reference material that incorporates new programming styles with classic and new algorithms, you will find a wealth of useful information in this book.","ISBN":"9780201350883","shortTitle":"Algorithms in C++, Parts 1-4","language":"English","author":[{"family":"Sedgewick","given":"Robert"}],"issued":{"date-parts":[["1998",7,23]]}}}],"schema":"https://github.com/citation-style-language/schema/raw/master/csl-citation.json"} </w:instrText>
      </w:r>
      <w:r w:rsidR="002B735C" w:rsidRPr="0005431A">
        <w:rPr>
          <w:lang w:val="en-IE"/>
        </w:rPr>
        <w:fldChar w:fldCharType="separate"/>
      </w:r>
      <w:r w:rsidR="002B735C" w:rsidRPr="0005431A">
        <w:rPr>
          <w:lang w:val="en-IE"/>
        </w:rPr>
        <w:t>(Sedgewick, 1998)</w:t>
      </w:r>
      <w:r w:rsidR="002B735C" w:rsidRPr="0005431A">
        <w:rPr>
          <w:lang w:val="en-IE"/>
        </w:rPr>
        <w:fldChar w:fldCharType="end"/>
      </w:r>
      <w:r w:rsidR="007E1B1A" w:rsidRPr="0005431A">
        <w:rPr>
          <w:lang w:val="en-IE"/>
        </w:rPr>
        <w:t>.</w:t>
      </w:r>
      <w:r w:rsidR="00660156">
        <w:rPr>
          <w:lang w:val="en-IE"/>
        </w:rPr>
        <w:t xml:space="preserve"> TSP problems can </w:t>
      </w:r>
      <w:r w:rsidR="00911E30">
        <w:rPr>
          <w:lang w:val="en-IE"/>
        </w:rPr>
        <w:t xml:space="preserve">either </w:t>
      </w:r>
      <w:r w:rsidR="00660156">
        <w:rPr>
          <w:lang w:val="en-IE"/>
        </w:rPr>
        <w:t xml:space="preserve">be </w:t>
      </w:r>
      <w:r w:rsidR="00660156" w:rsidRPr="00660156">
        <w:rPr>
          <w:lang w:val="en-IE"/>
        </w:rPr>
        <w:t>symmetric</w:t>
      </w:r>
      <w:r w:rsidR="00660156">
        <w:rPr>
          <w:lang w:val="en-IE"/>
        </w:rPr>
        <w:t xml:space="preserve"> </w:t>
      </w:r>
      <w:r w:rsidR="00911E30">
        <w:rPr>
          <w:lang w:val="en-IE"/>
        </w:rPr>
        <w:t>or</w:t>
      </w:r>
      <w:r w:rsidR="00660156">
        <w:rPr>
          <w:lang w:val="en-IE"/>
        </w:rPr>
        <w:t xml:space="preserve"> </w:t>
      </w:r>
      <w:r w:rsidR="00660156" w:rsidRPr="00660156">
        <w:rPr>
          <w:lang w:val="en-IE"/>
        </w:rPr>
        <w:t>asymmetric</w:t>
      </w:r>
      <w:r w:rsidR="00660156">
        <w:rPr>
          <w:lang w:val="en-IE"/>
        </w:rPr>
        <w:t xml:space="preserve">, </w:t>
      </w:r>
      <w:r w:rsidR="0021740B">
        <w:rPr>
          <w:lang w:val="en-IE"/>
        </w:rPr>
        <w:t xml:space="preserve">that is when </w:t>
      </w:r>
      <w:r w:rsidR="00660156" w:rsidRPr="00660156">
        <w:rPr>
          <w:lang w:val="en-IE"/>
        </w:rPr>
        <w:t>vertex x</w:t>
      </w:r>
      <w:r w:rsidR="00660156" w:rsidRPr="008975E7">
        <w:rPr>
          <w:vertAlign w:val="subscript"/>
          <w:lang w:val="en-IE"/>
        </w:rPr>
        <w:t>i</w:t>
      </w:r>
      <w:r w:rsidR="00660156" w:rsidRPr="00660156">
        <w:rPr>
          <w:lang w:val="en-IE"/>
        </w:rPr>
        <w:t xml:space="preserve"> is connected to a vertex x</w:t>
      </w:r>
      <w:r w:rsidR="00660156" w:rsidRPr="008975E7">
        <w:rPr>
          <w:vertAlign w:val="subscript"/>
          <w:lang w:val="en-IE"/>
        </w:rPr>
        <w:t>j</w:t>
      </w:r>
      <w:r w:rsidR="00660156" w:rsidRPr="00660156">
        <w:rPr>
          <w:lang w:val="en-IE"/>
        </w:rPr>
        <w:t xml:space="preserve"> </w:t>
      </w:r>
      <w:r w:rsidR="0021740B">
        <w:rPr>
          <w:lang w:val="en-IE"/>
        </w:rPr>
        <w:t>and</w:t>
      </w:r>
      <w:r w:rsidR="00660156" w:rsidRPr="00660156">
        <w:rPr>
          <w:lang w:val="en-IE"/>
        </w:rPr>
        <w:t xml:space="preserve"> </w:t>
      </w:r>
      <w:r w:rsidR="008975E7">
        <w:rPr>
          <w:lang w:val="en-IE"/>
        </w:rPr>
        <w:t>edge e</w:t>
      </w:r>
      <w:r w:rsidR="008975E7">
        <w:rPr>
          <w:vertAlign w:val="subscript"/>
          <w:lang w:val="en-IE"/>
        </w:rPr>
        <w:t>ij</w:t>
      </w:r>
      <w:r w:rsidR="00660156" w:rsidRPr="00660156">
        <w:rPr>
          <w:lang w:val="en-IE"/>
        </w:rPr>
        <w:t xml:space="preserve"> is equal to </w:t>
      </w:r>
      <w:r w:rsidR="008975E7">
        <w:rPr>
          <w:lang w:val="en-IE"/>
        </w:rPr>
        <w:t>edge e</w:t>
      </w:r>
      <w:r w:rsidR="008975E7">
        <w:rPr>
          <w:vertAlign w:val="subscript"/>
          <w:lang w:val="en-IE"/>
        </w:rPr>
        <w:t>ji</w:t>
      </w:r>
      <w:r w:rsidR="0021740B">
        <w:rPr>
          <w:vertAlign w:val="subscript"/>
          <w:lang w:val="en-IE"/>
        </w:rPr>
        <w:t xml:space="preserve"> </w:t>
      </w:r>
      <w:r w:rsidR="0021740B">
        <w:rPr>
          <w:lang w:val="en-IE"/>
        </w:rPr>
        <w:t xml:space="preserve">then this is symmetrical if </w:t>
      </w:r>
      <w:r w:rsidR="00660156" w:rsidRPr="00660156">
        <w:rPr>
          <w:lang w:val="en-IE"/>
        </w:rPr>
        <w:t>asymmetric</w:t>
      </w:r>
      <w:r w:rsidR="00660156">
        <w:rPr>
          <w:lang w:val="en-IE"/>
        </w:rPr>
        <w:t xml:space="preserve"> </w:t>
      </w:r>
      <w:r w:rsidR="008975E7" w:rsidRPr="008975E7">
        <w:rPr>
          <w:lang w:val="en-IE"/>
        </w:rPr>
        <w:t xml:space="preserve">edge </w:t>
      </w:r>
      <w:r w:rsidR="008975E7">
        <w:rPr>
          <w:lang w:val="en-IE"/>
        </w:rPr>
        <w:t>e</w:t>
      </w:r>
      <w:r w:rsidR="008975E7">
        <w:rPr>
          <w:vertAlign w:val="subscript"/>
          <w:lang w:val="en-IE"/>
        </w:rPr>
        <w:t xml:space="preserve">ij </w:t>
      </w:r>
      <w:r w:rsidR="008975E7">
        <w:rPr>
          <w:lang w:val="en-IE"/>
        </w:rPr>
        <w:t>is</w:t>
      </w:r>
      <w:r w:rsidR="00660156" w:rsidRPr="00660156">
        <w:rPr>
          <w:lang w:val="en-IE"/>
        </w:rPr>
        <w:t xml:space="preserve"> </w:t>
      </w:r>
      <w:r w:rsidR="00660156">
        <w:rPr>
          <w:lang w:val="en-IE"/>
        </w:rPr>
        <w:t xml:space="preserve">not equal to </w:t>
      </w:r>
      <w:r w:rsidR="008975E7" w:rsidRPr="008975E7">
        <w:rPr>
          <w:lang w:val="en-IE"/>
        </w:rPr>
        <w:t>edge e</w:t>
      </w:r>
      <w:r w:rsidR="008975E7" w:rsidRPr="008975E7">
        <w:rPr>
          <w:vertAlign w:val="subscript"/>
          <w:lang w:val="en-IE"/>
        </w:rPr>
        <w:t>ji</w:t>
      </w:r>
      <w:r w:rsidR="00660156">
        <w:rPr>
          <w:lang w:val="en-IE"/>
        </w:rPr>
        <w:t>.</w:t>
      </w:r>
      <w:r w:rsidR="00F01014" w:rsidRPr="0005431A">
        <w:rPr>
          <w:lang w:val="en-IE"/>
        </w:rPr>
        <w:t xml:space="preserve"> </w:t>
      </w:r>
      <w:r w:rsidR="007E1B1A" w:rsidRPr="0005431A">
        <w:rPr>
          <w:lang w:val="en-IE"/>
        </w:rPr>
        <w:t>Fo</w:t>
      </w:r>
      <w:r w:rsidR="00F01014" w:rsidRPr="0005431A">
        <w:rPr>
          <w:lang w:val="en-IE"/>
        </w:rPr>
        <w:t>r</w:t>
      </w:r>
      <w:r w:rsidR="002E53FC">
        <w:rPr>
          <w:lang w:val="en-IE"/>
        </w:rPr>
        <w:t xml:space="preserve"> symmetric</w:t>
      </w:r>
      <w:r w:rsidR="00484A83" w:rsidRPr="0005431A">
        <w:rPr>
          <w:lang w:val="en-IE"/>
        </w:rPr>
        <w:t xml:space="preserve"> </w:t>
      </w:r>
      <w:r w:rsidR="00F01014" w:rsidRPr="0005431A">
        <w:rPr>
          <w:lang w:val="en-IE"/>
        </w:rPr>
        <w:t>TSP</w:t>
      </w:r>
      <w:r w:rsidR="00484A83" w:rsidRPr="0005431A">
        <w:rPr>
          <w:lang w:val="en-IE"/>
        </w:rPr>
        <w:t>,</w:t>
      </w:r>
      <w:r w:rsidR="00F01014" w:rsidRPr="0005431A">
        <w:rPr>
          <w:lang w:val="en-IE"/>
        </w:rPr>
        <w:t xml:space="preserve"> the complexity is (</w:t>
      </w:r>
      <w:r w:rsidR="002E53FC">
        <w:rPr>
          <w:sz w:val="23"/>
          <w:szCs w:val="23"/>
          <w:lang w:val="en-IE" w:eastAsia="en-IE"/>
        </w:rPr>
        <w:t xml:space="preserve">n-1)!/2. and </w:t>
      </w:r>
      <w:r w:rsidR="00911E30">
        <w:rPr>
          <w:sz w:val="23"/>
          <w:szCs w:val="23"/>
          <w:lang w:val="en-IE" w:eastAsia="en-IE"/>
        </w:rPr>
        <w:t>for a</w:t>
      </w:r>
      <w:r w:rsidR="002E53FC" w:rsidRPr="002E53FC">
        <w:rPr>
          <w:sz w:val="23"/>
          <w:szCs w:val="23"/>
          <w:lang w:val="en-IE" w:eastAsia="en-IE"/>
        </w:rPr>
        <w:t xml:space="preserve">symmetric </w:t>
      </w:r>
      <w:r w:rsidR="00F01014" w:rsidRPr="0005431A">
        <w:rPr>
          <w:sz w:val="23"/>
          <w:szCs w:val="23"/>
          <w:lang w:val="en-IE" w:eastAsia="en-IE"/>
        </w:rPr>
        <w:t xml:space="preserve">TSP (n-1)! </w:t>
      </w:r>
      <w:r w:rsidR="00F01014" w:rsidRPr="0005431A">
        <w:rPr>
          <w:sz w:val="23"/>
          <w:szCs w:val="23"/>
          <w:lang w:val="en-IE" w:eastAsia="en-IE"/>
        </w:rPr>
        <w:fldChar w:fldCharType="begin"/>
      </w:r>
      <w:r w:rsidR="00F01014" w:rsidRPr="0005431A">
        <w:rPr>
          <w:sz w:val="23"/>
          <w:szCs w:val="23"/>
          <w:lang w:val="en-IE" w:eastAsia="en-IE"/>
        </w:rPr>
        <w:instrText xml:space="preserve"> ADDIN ZOTERO_ITEM CSL_CITATION {"citationID":"1s5gfo6q7e","properties":{"formattedCitation":"(Donald, 2011)","plainCitation":"(Donald, 2011)"},"citationItems":[{"id":700,"uris":["http://zotero.org/users/1680862/items/2W3FH2BI"],"uri":["http://zotero.org/users/1680862/items/2W3FH2BI"],"itemData":{"id":700,"type":"article-journal","title":"Traveling Salesman Problem, Theory and Applications","source":"Google Scholar","URL":"http://repositories.vnu.edu.vn/jspui/handle/123456789/6187","author":[{"family":"Donald","given":"Davendra"}],"issued":{"date-parts":[["2011"]]},"accessed":{"date-parts":[["2014",8,8]]}}}],"schema":"https://github.com/citation-style-language/schema/raw/master/csl-citation.json"} </w:instrText>
      </w:r>
      <w:r w:rsidR="00F01014" w:rsidRPr="0005431A">
        <w:rPr>
          <w:sz w:val="23"/>
          <w:szCs w:val="23"/>
          <w:lang w:val="en-IE" w:eastAsia="en-IE"/>
        </w:rPr>
        <w:fldChar w:fldCharType="separate"/>
      </w:r>
      <w:r w:rsidR="00F01014" w:rsidRPr="0005431A">
        <w:rPr>
          <w:sz w:val="23"/>
          <w:lang w:val="en-IE"/>
        </w:rPr>
        <w:t>(Donald, 2011)</w:t>
      </w:r>
      <w:r w:rsidR="00F01014" w:rsidRPr="0005431A">
        <w:rPr>
          <w:sz w:val="23"/>
          <w:szCs w:val="23"/>
          <w:lang w:val="en-IE" w:eastAsia="en-IE"/>
        </w:rPr>
        <w:fldChar w:fldCharType="end"/>
      </w:r>
      <w:r w:rsidR="00027902">
        <w:rPr>
          <w:sz w:val="23"/>
          <w:szCs w:val="23"/>
          <w:lang w:val="en-IE" w:eastAsia="en-IE"/>
        </w:rPr>
        <w:t>.</w:t>
      </w:r>
    </w:p>
    <w:p w14:paraId="511DA482" w14:textId="77777777" w:rsidR="00BC14F3" w:rsidRPr="0005431A" w:rsidRDefault="00BC14F3" w:rsidP="00BC14F3">
      <w:pPr>
        <w:rPr>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20"/>
        <w:gridCol w:w="2687"/>
      </w:tblGrid>
      <w:tr w:rsidR="002B735C" w:rsidRPr="0005431A" w14:paraId="0C00AC30" w14:textId="77777777" w:rsidTr="002B735C">
        <w:tc>
          <w:tcPr>
            <w:tcW w:w="5920" w:type="dxa"/>
          </w:tcPr>
          <w:tbl>
            <w:tblPr>
              <w:tblW w:w="0" w:type="auto"/>
              <w:jc w:val="center"/>
              <w:tblCellMar>
                <w:left w:w="70" w:type="dxa"/>
                <w:right w:w="70" w:type="dxa"/>
              </w:tblCellMar>
              <w:tblLook w:val="0000" w:firstRow="0" w:lastRow="0" w:firstColumn="0" w:lastColumn="0" w:noHBand="0" w:noVBand="0"/>
            </w:tblPr>
            <w:tblGrid>
              <w:gridCol w:w="1400"/>
              <w:gridCol w:w="2860"/>
            </w:tblGrid>
            <w:tr w:rsidR="002B735C" w:rsidRPr="0005431A" w14:paraId="05859B6A" w14:textId="77777777" w:rsidTr="002B735C">
              <w:trPr>
                <w:jc w:val="center"/>
              </w:trPr>
              <w:tc>
                <w:tcPr>
                  <w:tcW w:w="0" w:type="auto"/>
                  <w:tcBorders>
                    <w:top w:val="single" w:sz="12" w:space="0" w:color="000000"/>
                    <w:bottom w:val="single" w:sz="6" w:space="0" w:color="000000"/>
                  </w:tcBorders>
                </w:tcPr>
                <w:p w14:paraId="721D7C7C" w14:textId="77777777" w:rsidR="002B735C" w:rsidRPr="0005431A" w:rsidRDefault="002B735C" w:rsidP="002B735C">
                  <w:pPr>
                    <w:pStyle w:val="NoSpacing"/>
                    <w:rPr>
                      <w:sz w:val="22"/>
                      <w:szCs w:val="18"/>
                      <w:lang w:val="en-IE"/>
                    </w:rPr>
                  </w:pPr>
                  <w:r w:rsidRPr="0005431A">
                    <w:rPr>
                      <w:lang w:val="en-IE"/>
                    </w:rPr>
                    <w:t>City Number</w:t>
                  </w:r>
                </w:p>
              </w:tc>
              <w:tc>
                <w:tcPr>
                  <w:tcW w:w="0" w:type="auto"/>
                  <w:tcBorders>
                    <w:top w:val="single" w:sz="12" w:space="0" w:color="000000"/>
                    <w:bottom w:val="single" w:sz="6" w:space="0" w:color="000000"/>
                  </w:tcBorders>
                </w:tcPr>
                <w:p w14:paraId="703D94E2" w14:textId="77777777" w:rsidR="002B735C" w:rsidRPr="0005431A" w:rsidRDefault="002B735C" w:rsidP="002B735C">
                  <w:pPr>
                    <w:pStyle w:val="NoSpacing"/>
                    <w:rPr>
                      <w:lang w:val="en-IE"/>
                    </w:rPr>
                  </w:pPr>
                  <w:r w:rsidRPr="0005431A">
                    <w:rPr>
                      <w:lang w:val="en-IE"/>
                    </w:rPr>
                    <w:t>Number of steps to compute</w:t>
                  </w:r>
                </w:p>
              </w:tc>
            </w:tr>
            <w:tr w:rsidR="002B735C" w:rsidRPr="0005431A" w14:paraId="05B9EE83" w14:textId="77777777" w:rsidTr="002B735C">
              <w:trPr>
                <w:jc w:val="center"/>
              </w:trPr>
              <w:tc>
                <w:tcPr>
                  <w:tcW w:w="0" w:type="auto"/>
                </w:tcPr>
                <w:p w14:paraId="71A7E7FA" w14:textId="77777777" w:rsidR="002B735C" w:rsidRPr="0005431A" w:rsidRDefault="002B735C" w:rsidP="002B735C">
                  <w:pPr>
                    <w:pStyle w:val="NoSpacing"/>
                    <w:rPr>
                      <w:lang w:val="en-IE"/>
                    </w:rPr>
                  </w:pPr>
                  <w:r w:rsidRPr="0005431A">
                    <w:rPr>
                      <w:lang w:val="en-IE"/>
                    </w:rPr>
                    <w:t>1</w:t>
                  </w:r>
                </w:p>
              </w:tc>
              <w:tc>
                <w:tcPr>
                  <w:tcW w:w="0" w:type="auto"/>
                </w:tcPr>
                <w:p w14:paraId="517B640C" w14:textId="35D04E29" w:rsidR="002B735C" w:rsidRPr="0005431A" w:rsidRDefault="0049507D" w:rsidP="002B735C">
                  <w:pPr>
                    <w:pStyle w:val="NoSpacing"/>
                    <w:rPr>
                      <w:lang w:val="en-IE"/>
                    </w:rPr>
                  </w:pPr>
                  <w:r>
                    <w:rPr>
                      <w:lang w:val="en-IE"/>
                    </w:rPr>
                    <w:t>0</w:t>
                  </w:r>
                </w:p>
              </w:tc>
            </w:tr>
            <w:tr w:rsidR="002B735C" w:rsidRPr="0005431A" w14:paraId="57CF16F7" w14:textId="77777777" w:rsidTr="002B735C">
              <w:trPr>
                <w:jc w:val="center"/>
              </w:trPr>
              <w:tc>
                <w:tcPr>
                  <w:tcW w:w="0" w:type="auto"/>
                </w:tcPr>
                <w:p w14:paraId="48FFDC60" w14:textId="05B3F7D4" w:rsidR="002B735C" w:rsidRPr="0005431A" w:rsidRDefault="0049507D" w:rsidP="002B735C">
                  <w:pPr>
                    <w:pStyle w:val="NoSpacing"/>
                    <w:rPr>
                      <w:lang w:val="en-IE"/>
                    </w:rPr>
                  </w:pPr>
                  <w:r>
                    <w:rPr>
                      <w:lang w:val="en-IE"/>
                    </w:rPr>
                    <w:t>2</w:t>
                  </w:r>
                </w:p>
              </w:tc>
              <w:tc>
                <w:tcPr>
                  <w:tcW w:w="0" w:type="auto"/>
                </w:tcPr>
                <w:p w14:paraId="1AB61EFA" w14:textId="77777777" w:rsidR="002B735C" w:rsidRPr="0005431A" w:rsidRDefault="002B735C" w:rsidP="002B735C">
                  <w:pPr>
                    <w:pStyle w:val="NoSpacing"/>
                    <w:rPr>
                      <w:lang w:val="en-IE"/>
                    </w:rPr>
                  </w:pPr>
                  <w:r w:rsidRPr="0005431A">
                    <w:rPr>
                      <w:lang w:val="en-IE"/>
                    </w:rPr>
                    <w:t>1</w:t>
                  </w:r>
                </w:p>
              </w:tc>
            </w:tr>
            <w:tr w:rsidR="002B735C" w:rsidRPr="0005431A" w14:paraId="761FCF21" w14:textId="77777777" w:rsidTr="002B735C">
              <w:trPr>
                <w:jc w:val="center"/>
              </w:trPr>
              <w:tc>
                <w:tcPr>
                  <w:tcW w:w="0" w:type="auto"/>
                </w:tcPr>
                <w:p w14:paraId="3EB0D9C6" w14:textId="77777777" w:rsidR="002B735C" w:rsidRPr="0005431A" w:rsidRDefault="002B735C" w:rsidP="002B735C">
                  <w:pPr>
                    <w:pStyle w:val="NoSpacing"/>
                    <w:rPr>
                      <w:lang w:val="en-IE"/>
                    </w:rPr>
                  </w:pPr>
                  <w:r w:rsidRPr="0005431A">
                    <w:rPr>
                      <w:lang w:val="en-IE"/>
                    </w:rPr>
                    <w:t>4</w:t>
                  </w:r>
                </w:p>
              </w:tc>
              <w:tc>
                <w:tcPr>
                  <w:tcW w:w="0" w:type="auto"/>
                </w:tcPr>
                <w:p w14:paraId="219F44D1" w14:textId="7DA77052" w:rsidR="002B735C" w:rsidRPr="0005431A" w:rsidRDefault="0049507D" w:rsidP="002B735C">
                  <w:pPr>
                    <w:pStyle w:val="NoSpacing"/>
                    <w:rPr>
                      <w:lang w:val="en-IE"/>
                    </w:rPr>
                  </w:pPr>
                  <w:r>
                    <w:rPr>
                      <w:lang w:val="en-IE"/>
                    </w:rPr>
                    <w:t>6</w:t>
                  </w:r>
                </w:p>
              </w:tc>
            </w:tr>
            <w:tr w:rsidR="002B735C" w:rsidRPr="0005431A" w14:paraId="4DFC2D6A" w14:textId="77777777" w:rsidTr="002B735C">
              <w:trPr>
                <w:jc w:val="center"/>
              </w:trPr>
              <w:tc>
                <w:tcPr>
                  <w:tcW w:w="0" w:type="auto"/>
                </w:tcPr>
                <w:p w14:paraId="3D5A1096" w14:textId="77777777" w:rsidR="002B735C" w:rsidRPr="0005431A" w:rsidRDefault="002B735C" w:rsidP="002B735C">
                  <w:pPr>
                    <w:pStyle w:val="NoSpacing"/>
                    <w:rPr>
                      <w:lang w:val="en-IE"/>
                    </w:rPr>
                  </w:pPr>
                  <w:r w:rsidRPr="0005431A">
                    <w:rPr>
                      <w:lang w:val="en-IE"/>
                    </w:rPr>
                    <w:t>5</w:t>
                  </w:r>
                </w:p>
              </w:tc>
              <w:tc>
                <w:tcPr>
                  <w:tcW w:w="0" w:type="auto"/>
                </w:tcPr>
                <w:p w14:paraId="433B1E0A" w14:textId="06FEB05B" w:rsidR="0049507D" w:rsidRPr="0005431A" w:rsidRDefault="0049507D" w:rsidP="002B735C">
                  <w:pPr>
                    <w:pStyle w:val="NoSpacing"/>
                    <w:rPr>
                      <w:lang w:val="en-IE"/>
                    </w:rPr>
                  </w:pPr>
                  <w:r>
                    <w:rPr>
                      <w:lang w:val="en-IE"/>
                    </w:rPr>
                    <w:t>24</w:t>
                  </w:r>
                </w:p>
              </w:tc>
            </w:tr>
            <w:tr w:rsidR="002B735C" w:rsidRPr="0005431A" w14:paraId="03789793" w14:textId="77777777" w:rsidTr="002E53FC">
              <w:trPr>
                <w:jc w:val="center"/>
              </w:trPr>
              <w:tc>
                <w:tcPr>
                  <w:tcW w:w="0" w:type="auto"/>
                </w:tcPr>
                <w:p w14:paraId="5E6715CB" w14:textId="77777777" w:rsidR="002B735C" w:rsidRPr="0005431A" w:rsidRDefault="002B735C" w:rsidP="002B735C">
                  <w:pPr>
                    <w:pStyle w:val="NoSpacing"/>
                    <w:rPr>
                      <w:lang w:val="en-IE"/>
                    </w:rPr>
                  </w:pPr>
                  <w:r w:rsidRPr="0005431A">
                    <w:rPr>
                      <w:lang w:val="en-IE"/>
                    </w:rPr>
                    <w:t>10</w:t>
                  </w:r>
                </w:p>
                <w:p w14:paraId="33BC083B" w14:textId="77777777" w:rsidR="002B735C" w:rsidRPr="0005431A" w:rsidRDefault="002B735C" w:rsidP="002B735C">
                  <w:pPr>
                    <w:pStyle w:val="NoSpacing"/>
                    <w:rPr>
                      <w:lang w:val="en-IE"/>
                    </w:rPr>
                  </w:pPr>
                  <w:r w:rsidRPr="0005431A">
                    <w:rPr>
                      <w:lang w:val="en-IE"/>
                    </w:rPr>
                    <w:t>20</w:t>
                  </w:r>
                </w:p>
              </w:tc>
              <w:tc>
                <w:tcPr>
                  <w:tcW w:w="0" w:type="auto"/>
                </w:tcPr>
                <w:p w14:paraId="4F948019" w14:textId="77777777" w:rsidR="002B735C" w:rsidRPr="0005431A" w:rsidRDefault="002B735C" w:rsidP="002B735C">
                  <w:pPr>
                    <w:pStyle w:val="NoSpacing"/>
                    <w:rPr>
                      <w:i/>
                      <w:lang w:val="en-IE"/>
                    </w:rPr>
                  </w:pPr>
                  <w:r w:rsidRPr="0005431A">
                    <w:rPr>
                      <w:i/>
                      <w:lang w:val="en-IE"/>
                    </w:rPr>
                    <w:t>362880</w:t>
                  </w:r>
                </w:p>
                <w:p w14:paraId="0F030F8F" w14:textId="317FA7FF" w:rsidR="002E53FC" w:rsidRPr="0005431A" w:rsidRDefault="002B735C" w:rsidP="00C46B45">
                  <w:pPr>
                    <w:pStyle w:val="NoSpacing"/>
                    <w:keepNext/>
                    <w:rPr>
                      <w:lang w:val="en-IE"/>
                    </w:rPr>
                  </w:pPr>
                  <w:r w:rsidRPr="0005431A">
                    <w:rPr>
                      <w:lang w:val="en-IE"/>
                    </w:rPr>
                    <w:t>121645100408832000</w:t>
                  </w:r>
                </w:p>
              </w:tc>
            </w:tr>
            <w:tr w:rsidR="002E53FC" w:rsidRPr="0005431A" w14:paraId="310EFE8B" w14:textId="77777777" w:rsidTr="002E53FC">
              <w:trPr>
                <w:jc w:val="center"/>
              </w:trPr>
              <w:tc>
                <w:tcPr>
                  <w:tcW w:w="0" w:type="auto"/>
                </w:tcPr>
                <w:p w14:paraId="1A9D59AE" w14:textId="579E72DF" w:rsidR="002E53FC" w:rsidRPr="0005431A" w:rsidRDefault="002E53FC" w:rsidP="002B735C">
                  <w:pPr>
                    <w:pStyle w:val="NoSpacing"/>
                    <w:rPr>
                      <w:lang w:val="en-IE"/>
                    </w:rPr>
                  </w:pPr>
                  <w:r>
                    <w:rPr>
                      <w:lang w:val="en-IE"/>
                    </w:rPr>
                    <w:t>50</w:t>
                  </w:r>
                </w:p>
              </w:tc>
              <w:tc>
                <w:tcPr>
                  <w:tcW w:w="0" w:type="auto"/>
                </w:tcPr>
                <w:p w14:paraId="21861CE3" w14:textId="17357DF5" w:rsidR="002E53FC" w:rsidRPr="002E53FC" w:rsidRDefault="002E53FC" w:rsidP="002B735C">
                  <w:pPr>
                    <w:pStyle w:val="NoSpacing"/>
                    <w:rPr>
                      <w:lang w:val="en-IE"/>
                    </w:rPr>
                  </w:pPr>
                  <w:r>
                    <w:rPr>
                      <w:lang w:val="en-IE"/>
                    </w:rPr>
                    <w:t>10</w:t>
                  </w:r>
                  <w:r w:rsidRPr="002E53FC">
                    <w:rPr>
                      <w:vertAlign w:val="superscript"/>
                      <w:lang w:val="en-IE"/>
                    </w:rPr>
                    <w:t>6</w:t>
                  </w:r>
                  <w:r>
                    <w:rPr>
                      <w:vertAlign w:val="superscript"/>
                      <w:lang w:val="en-IE"/>
                    </w:rPr>
                    <w:t>1</w:t>
                  </w:r>
                  <w:r w:rsidRPr="002E53FC">
                    <w:rPr>
                      <w:vertAlign w:val="superscript"/>
                      <w:lang w:val="en-IE"/>
                    </w:rPr>
                    <w:t xml:space="preserve"> </w:t>
                  </w:r>
                  <w:r w:rsidRPr="002E53FC">
                    <w:rPr>
                      <w:lang w:val="en-IE"/>
                    </w:rPr>
                    <w:t>Approx.</w:t>
                  </w:r>
                </w:p>
              </w:tc>
            </w:tr>
            <w:tr w:rsidR="002E53FC" w:rsidRPr="0005431A" w14:paraId="4CDF4EBB" w14:textId="77777777" w:rsidTr="002B735C">
              <w:trPr>
                <w:jc w:val="center"/>
              </w:trPr>
              <w:tc>
                <w:tcPr>
                  <w:tcW w:w="0" w:type="auto"/>
                  <w:tcBorders>
                    <w:bottom w:val="single" w:sz="12" w:space="0" w:color="000000"/>
                  </w:tcBorders>
                </w:tcPr>
                <w:p w14:paraId="0556E0F6" w14:textId="303A1A11" w:rsidR="002E53FC" w:rsidRDefault="002E53FC" w:rsidP="002B735C">
                  <w:pPr>
                    <w:pStyle w:val="NoSpacing"/>
                    <w:rPr>
                      <w:lang w:val="en-IE"/>
                    </w:rPr>
                  </w:pPr>
                  <w:r>
                    <w:rPr>
                      <w:lang w:val="en-IE"/>
                    </w:rPr>
                    <w:t>60</w:t>
                  </w:r>
                </w:p>
              </w:tc>
              <w:tc>
                <w:tcPr>
                  <w:tcW w:w="0" w:type="auto"/>
                  <w:tcBorders>
                    <w:bottom w:val="single" w:sz="12" w:space="0" w:color="000000"/>
                  </w:tcBorders>
                </w:tcPr>
                <w:p w14:paraId="7100F5B7" w14:textId="0EE996F0" w:rsidR="002E53FC" w:rsidRPr="002E53FC" w:rsidRDefault="002E53FC" w:rsidP="002E53FC">
                  <w:pPr>
                    <w:pStyle w:val="NoSpacing"/>
                    <w:rPr>
                      <w:lang w:val="en-IE"/>
                    </w:rPr>
                  </w:pPr>
                  <w:r w:rsidRPr="002E53FC">
                    <w:rPr>
                      <w:lang w:val="en-IE"/>
                    </w:rPr>
                    <w:t>10</w:t>
                  </w:r>
                  <w:r w:rsidRPr="002E53FC">
                    <w:rPr>
                      <w:vertAlign w:val="superscript"/>
                      <w:lang w:val="en-IE"/>
                    </w:rPr>
                    <w:t>7</w:t>
                  </w:r>
                  <w:r>
                    <w:rPr>
                      <w:vertAlign w:val="superscript"/>
                      <w:lang w:val="en-IE"/>
                    </w:rPr>
                    <w:t>9</w:t>
                  </w:r>
                  <w:r w:rsidRPr="002E53FC">
                    <w:rPr>
                      <w:lang w:val="en-IE"/>
                    </w:rPr>
                    <w:t xml:space="preserve"> Approx.</w:t>
                  </w:r>
                </w:p>
              </w:tc>
            </w:tr>
          </w:tbl>
          <w:p w14:paraId="445BA5D6" w14:textId="4741AA70" w:rsidR="00835387" w:rsidRPr="00835387" w:rsidRDefault="00C46B45" w:rsidP="00980EDC">
            <w:pPr>
              <w:pStyle w:val="Caption"/>
            </w:pPr>
            <w:bookmarkStart w:id="37" w:name="_Toc396945038"/>
            <w:r>
              <w:t xml:space="preserve">Table </w:t>
            </w:r>
            <w:r w:rsidR="00410F17">
              <w:fldChar w:fldCharType="begin"/>
            </w:r>
            <w:r w:rsidR="00410F17">
              <w:instrText xml:space="preserve"> SEQ Table \* ARABIC </w:instrText>
            </w:r>
            <w:r w:rsidR="00410F17">
              <w:fldChar w:fldCharType="separate"/>
            </w:r>
            <w:r w:rsidR="00DC0160">
              <w:rPr>
                <w:noProof/>
              </w:rPr>
              <w:t>1</w:t>
            </w:r>
            <w:r w:rsidR="00410F17">
              <w:fldChar w:fldCharType="end"/>
            </w:r>
            <w:r w:rsidR="00980EDC" w:rsidRPr="00980EDC">
              <w:t xml:space="preserve"> -</w:t>
            </w:r>
            <w:r w:rsidR="00980EDC">
              <w:t xml:space="preserve"> </w:t>
            </w:r>
            <w:r w:rsidRPr="00A91C18">
              <w:t>TSP calculation rates</w:t>
            </w:r>
            <w:bookmarkEnd w:id="37"/>
          </w:p>
        </w:tc>
        <w:tc>
          <w:tcPr>
            <w:tcW w:w="2687" w:type="dxa"/>
          </w:tcPr>
          <w:p w14:paraId="0AF5EEDE" w14:textId="6565B247" w:rsidR="002B735C" w:rsidRPr="0005431A" w:rsidRDefault="002B735C" w:rsidP="002B735C">
            <w:pPr>
              <w:keepNext/>
              <w:jc w:val="center"/>
              <w:rPr>
                <w:lang w:val="en-IE"/>
              </w:rPr>
            </w:pPr>
          </w:p>
          <w:p w14:paraId="0A9E05B3" w14:textId="77777777" w:rsidR="00484A83" w:rsidRPr="0005431A" w:rsidRDefault="00484A83" w:rsidP="002B735C">
            <w:pPr>
              <w:pStyle w:val="Caption"/>
              <w:jc w:val="center"/>
              <w:rPr>
                <w:lang w:val="en-IE"/>
              </w:rPr>
            </w:pPr>
          </w:p>
          <w:p w14:paraId="17D9723F" w14:textId="40C2F940" w:rsidR="002B735C" w:rsidRPr="0005431A" w:rsidRDefault="002B735C" w:rsidP="002B735C">
            <w:pPr>
              <w:pStyle w:val="Caption"/>
              <w:jc w:val="center"/>
              <w:rPr>
                <w:lang w:val="en-IE"/>
              </w:rPr>
            </w:pPr>
          </w:p>
        </w:tc>
      </w:tr>
    </w:tbl>
    <w:p w14:paraId="717A9953" w14:textId="77777777" w:rsidR="00484A83" w:rsidRDefault="00484A83" w:rsidP="00BC14F3">
      <w:pPr>
        <w:rPr>
          <w:lang w:val="en-IE"/>
        </w:rPr>
      </w:pPr>
    </w:p>
    <w:p w14:paraId="15E99F67" w14:textId="77777777" w:rsidR="00C46B45" w:rsidRDefault="00484A83" w:rsidP="00C46B45">
      <w:pPr>
        <w:keepNext/>
        <w:ind w:left="284"/>
      </w:pPr>
      <w:r w:rsidRPr="0005431A">
        <w:rPr>
          <w:noProof/>
          <w:lang w:val="en-IE" w:eastAsia="en-IE"/>
        </w:rPr>
        <w:lastRenderedPageBreak/>
        <w:drawing>
          <wp:inline distT="0" distB="0" distL="0" distR="0" wp14:anchorId="6582DD50" wp14:editId="5070FAA2">
            <wp:extent cx="1289050" cy="1657350"/>
            <wp:effectExtent l="0" t="0" r="6350" b="0"/>
            <wp:docPr id="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88062" cy="1656080"/>
                    </a:xfrm>
                    <a:prstGeom prst="rect">
                      <a:avLst/>
                    </a:prstGeom>
                    <a:noFill/>
                    <a:ln>
                      <a:noFill/>
                    </a:ln>
                  </pic:spPr>
                </pic:pic>
              </a:graphicData>
            </a:graphic>
          </wp:inline>
        </w:drawing>
      </w:r>
    </w:p>
    <w:p w14:paraId="5A8BBEBA" w14:textId="0FC783D0" w:rsidR="00841462" w:rsidRPr="00980EDC" w:rsidRDefault="00C46B45" w:rsidP="00980EDC">
      <w:pPr>
        <w:pStyle w:val="Caption"/>
      </w:pPr>
      <w:bookmarkStart w:id="38" w:name="_Toc396945001"/>
      <w:r w:rsidRPr="00980EDC">
        <w:t xml:space="preserve">Figure </w:t>
      </w:r>
      <w:r w:rsidR="00141A5B">
        <w:fldChar w:fldCharType="begin"/>
      </w:r>
      <w:r w:rsidR="00141A5B">
        <w:instrText xml:space="preserve"> SEQ Figure \* ARABIC </w:instrText>
      </w:r>
      <w:r w:rsidR="00141A5B">
        <w:fldChar w:fldCharType="separate"/>
      </w:r>
      <w:r w:rsidR="00DC0160">
        <w:rPr>
          <w:noProof/>
        </w:rPr>
        <w:t>2</w:t>
      </w:r>
      <w:r w:rsidR="00141A5B">
        <w:fldChar w:fldCharType="end"/>
      </w:r>
      <w:r w:rsidR="00980EDC" w:rsidRPr="00980EDC">
        <w:t xml:space="preserve"> - </w:t>
      </w:r>
      <w:r w:rsidRPr="00980EDC">
        <w:t>TSP 8,246 towns/cities in Ireland (“8,246 populated locations in Ireland,” n.d.)</w:t>
      </w:r>
      <w:bookmarkEnd w:id="38"/>
    </w:p>
    <w:p w14:paraId="0488B3C6" w14:textId="39B66328" w:rsidR="00484A83" w:rsidRPr="0005431A" w:rsidRDefault="00484A83" w:rsidP="00E5546E">
      <w:pPr>
        <w:ind w:left="1418" w:hanging="1418"/>
        <w:rPr>
          <w:lang w:val="en-IE"/>
        </w:rPr>
      </w:pPr>
    </w:p>
    <w:p w14:paraId="54B45C1E" w14:textId="31D425D0" w:rsidR="00BC14F3" w:rsidRPr="0005431A" w:rsidRDefault="00B2580F" w:rsidP="001A79D9">
      <w:pPr>
        <w:pStyle w:val="MSCHeading2"/>
      </w:pPr>
      <w:bookmarkStart w:id="39" w:name="_Toc396914388"/>
      <w:r w:rsidRPr="0005431A">
        <w:t>2.5</w:t>
      </w:r>
      <w:r w:rsidRPr="0005431A">
        <w:tab/>
      </w:r>
      <w:r w:rsidR="00BC14F3" w:rsidRPr="0005431A">
        <w:t>The Network Routing Problem</w:t>
      </w:r>
      <w:bookmarkEnd w:id="39"/>
    </w:p>
    <w:p w14:paraId="263EC87C" w14:textId="427DF8C8" w:rsidR="00BC14F3" w:rsidRPr="0005431A" w:rsidRDefault="00BC14F3" w:rsidP="00BC14F3">
      <w:pPr>
        <w:rPr>
          <w:lang w:val="en-IE"/>
        </w:rPr>
      </w:pPr>
      <w:r w:rsidRPr="0005431A">
        <w:rPr>
          <w:lang w:val="en-IE"/>
        </w:rPr>
        <w:t>When data is sent over a computer</w:t>
      </w:r>
      <w:r w:rsidR="008975E7">
        <w:rPr>
          <w:lang w:val="en-IE"/>
        </w:rPr>
        <w:t xml:space="preserve"> network such as the Internet</w:t>
      </w:r>
      <w:r w:rsidR="009D1B91" w:rsidRPr="0005431A">
        <w:rPr>
          <w:lang w:val="en-IE"/>
        </w:rPr>
        <w:t>,</w:t>
      </w:r>
      <w:r w:rsidRPr="0005431A">
        <w:rPr>
          <w:lang w:val="en-IE"/>
        </w:rPr>
        <w:t xml:space="preserve"> information get</w:t>
      </w:r>
      <w:r w:rsidR="009D1B91" w:rsidRPr="0005431A">
        <w:rPr>
          <w:lang w:val="en-IE"/>
        </w:rPr>
        <w:t>s</w:t>
      </w:r>
      <w:r w:rsidRPr="0005431A">
        <w:rPr>
          <w:lang w:val="en-IE"/>
        </w:rPr>
        <w:t xml:space="preserve"> transmitted over nodes, the information in a sense hops (the cost) from the transmission node to the destination node via a number of nodes in between (</w:t>
      </w:r>
      <w:r w:rsidR="009D1B91" w:rsidRPr="0005431A">
        <w:rPr>
          <w:lang w:val="en-IE"/>
        </w:rPr>
        <w:t>t</w:t>
      </w:r>
      <w:r w:rsidRPr="0005431A">
        <w:rPr>
          <w:lang w:val="en-IE"/>
        </w:rPr>
        <w:t>he network). Each node in the chain has to decide</w:t>
      </w:r>
      <w:r w:rsidR="009D1B91" w:rsidRPr="0005431A">
        <w:rPr>
          <w:lang w:val="en-IE"/>
        </w:rPr>
        <w:t xml:space="preserve"> to</w:t>
      </w:r>
      <w:r w:rsidRPr="0005431A">
        <w:rPr>
          <w:lang w:val="en-IE"/>
        </w:rPr>
        <w:t xml:space="preserve"> which node to route the data next (the protocol). A protocol like TCP/IP defines different methods that are used to exchange node information about the structure of the network at various nodes. Due to this nature the network topology is usually very dynamic, that is both the costs and the nodes can change dynamically. The goal is to find the shortest number of hops across the network from start to destination. If the costs are fixed, they can be easily solved with an exact algorithm. However, if the costs associated with transmitting from one node to another var</w:t>
      </w:r>
      <w:r w:rsidR="00D33966" w:rsidRPr="0005431A">
        <w:rPr>
          <w:lang w:val="en-IE"/>
        </w:rPr>
        <w:t>y</w:t>
      </w:r>
      <w:r w:rsidRPr="0005431A">
        <w:rPr>
          <w:lang w:val="en-IE"/>
        </w:rPr>
        <w:t xml:space="preserve"> with time</w:t>
      </w:r>
      <w:r w:rsidR="009D1B91" w:rsidRPr="0005431A">
        <w:rPr>
          <w:lang w:val="en-IE"/>
        </w:rPr>
        <w:t>,</w:t>
      </w:r>
      <w:r w:rsidRPr="0005431A">
        <w:rPr>
          <w:lang w:val="en-IE"/>
        </w:rPr>
        <w:t xml:space="preserve"> </w:t>
      </w:r>
      <w:r w:rsidR="00D33966" w:rsidRPr="0005431A">
        <w:rPr>
          <w:lang w:val="en-IE"/>
        </w:rPr>
        <w:t>(e.g.</w:t>
      </w:r>
      <w:r w:rsidRPr="0005431A">
        <w:rPr>
          <w:lang w:val="en-IE"/>
        </w:rPr>
        <w:t xml:space="preserve"> the </w:t>
      </w:r>
      <w:r w:rsidR="009D1B91" w:rsidRPr="0005431A">
        <w:rPr>
          <w:lang w:val="en-IE"/>
        </w:rPr>
        <w:t>node could be over a 3G network</w:t>
      </w:r>
      <w:r w:rsidR="00D33966" w:rsidRPr="0005431A">
        <w:rPr>
          <w:lang w:val="en-IE"/>
        </w:rPr>
        <w:t>)</w:t>
      </w:r>
      <w:r w:rsidRPr="0005431A">
        <w:rPr>
          <w:lang w:val="en-IE"/>
        </w:rPr>
        <w:t xml:space="preserve"> </w:t>
      </w:r>
      <w:r w:rsidR="009D1B91" w:rsidRPr="0005431A">
        <w:rPr>
          <w:lang w:val="en-IE"/>
        </w:rPr>
        <w:t>t</w:t>
      </w:r>
      <w:r w:rsidRPr="0005431A">
        <w:rPr>
          <w:lang w:val="en-IE"/>
        </w:rPr>
        <w:t>he problem becomes NP</w:t>
      </w:r>
      <w:r w:rsidR="00D33966" w:rsidRPr="0005431A">
        <w:rPr>
          <w:lang w:val="en-IE"/>
        </w:rPr>
        <w:t>-</w:t>
      </w:r>
      <w:r w:rsidRPr="0005431A">
        <w:rPr>
          <w:lang w:val="en-IE"/>
        </w:rPr>
        <w:t>hard</w:t>
      </w:r>
      <w:r w:rsidR="00B12214" w:rsidRPr="0005431A">
        <w:rPr>
          <w:lang w:val="en-IE"/>
        </w:rPr>
        <w:t xml:space="preserve"> </w:t>
      </w:r>
      <w:r w:rsidR="00B12214" w:rsidRPr="0005431A">
        <w:rPr>
          <w:lang w:val="en-IE"/>
        </w:rPr>
        <w:fldChar w:fldCharType="begin"/>
      </w:r>
      <w:r w:rsidR="00B12214" w:rsidRPr="0005431A">
        <w:rPr>
          <w:lang w:val="en-IE"/>
        </w:rPr>
        <w:instrText xml:space="preserve"> ADDIN ZOTERO_ITEM CSL_CITATION {"citationID":"3WdBgOru","properties":{"formattedCitation":"(Sim and Sun, 2003b)","plainCitation":"(Sim and Sun, 2003b)"},"citationItems":[{"id":334,"uris":["http://zotero.org/users/1680862/items/2CRV5BTG"],"uri":["http://zotero.org/users/1680862/items/2CRV5BTG"],"itemData":{"id":334,"type":"article-journal","title":"Ant colony optimization for routing and load-balancing: survey and new directions","container-title":"IEEE Transactions on Systems, Man and Cybernetics, Part A: Systems and Humans","page":"560-572","volume":"33","issue":"5","source":"IEEE Xplore","abstract":"Although an ant is a simple creature, collectively a colony of ants performs useful tasks such as finding the shortest path to a food source and sharing this information with other ants by depositing pheromone. In the field of ant colony optimization (ACO), models of collective intelligence of ants are transformed into useful optimization techniques that find applications in computer networking. In this survey, the problem-solving paradigm of ACO is explicated and compared to traditional routing algorithms along the issues of routing information, routing overhead and adaptivity. The contributions of this survey include 1) providing a comparison and critique of the state-of-the-art approaches for mitigating stagnation (a major problem in many ACO algorithms), 2) surveying and comparing three major research in applying ACO in routing and load-balancing, and 3) discussing new directions and identifying open problems. The approaches for mitigating stagnation discussed include: evaporation, aging, pheromone smoothing and limiting, privileged pheromone laying and pheromone-heuristic control. The survey on ACO in routing/load-balancing includes comparison and critique of ant-based control and its ramifications, AntNet and its extensions, as well as ASGA and SynthECA. Discussions on new directions include an ongoing work of the authors in applying multiple ant colony optimization in load-balancing.","DOI":"10.1109/TSMCA.2003.817391","ISSN":"1083-4427","shortTitle":"Ant colony optimization for routing and load-balancing","author":[{"family":"Sim","given":"Kwang Mong"},{"family":"Sun","given":"Weng Hong"}],"issued":{"date-parts":[["2003",9]]}}}],"schema":"https://github.com/citation-style-language/schema/raw/master/csl-citation.json"} </w:instrText>
      </w:r>
      <w:r w:rsidR="00B12214" w:rsidRPr="0005431A">
        <w:rPr>
          <w:lang w:val="en-IE"/>
        </w:rPr>
        <w:fldChar w:fldCharType="separate"/>
      </w:r>
      <w:r w:rsidR="00740CF5">
        <w:rPr>
          <w:lang w:val="en-IE"/>
        </w:rPr>
        <w:t>(Sim and Sun, 2003</w:t>
      </w:r>
      <w:r w:rsidR="00B12214" w:rsidRPr="0005431A">
        <w:rPr>
          <w:lang w:val="en-IE"/>
        </w:rPr>
        <w:t>)</w:t>
      </w:r>
      <w:r w:rsidR="00B12214" w:rsidRPr="0005431A">
        <w:rPr>
          <w:lang w:val="en-IE"/>
        </w:rPr>
        <w:fldChar w:fldCharType="end"/>
      </w:r>
      <w:r w:rsidR="00D33966" w:rsidRPr="0005431A">
        <w:rPr>
          <w:lang w:val="en-IE"/>
        </w:rPr>
        <w:t>.</w:t>
      </w:r>
    </w:p>
    <w:p w14:paraId="519E11DD" w14:textId="49276A3F" w:rsidR="00BC14F3" w:rsidRPr="0005431A" w:rsidRDefault="00E2762F" w:rsidP="001A79D9">
      <w:pPr>
        <w:pStyle w:val="MSCHeading2"/>
      </w:pPr>
      <w:bookmarkStart w:id="40" w:name="_Toc396914389"/>
      <w:r w:rsidRPr="0005431A">
        <w:t>2.6</w:t>
      </w:r>
      <w:r w:rsidRPr="0005431A">
        <w:tab/>
      </w:r>
      <w:r w:rsidR="00BC14F3" w:rsidRPr="0005431A">
        <w:t xml:space="preserve">The Dynamic Traveling </w:t>
      </w:r>
      <w:r w:rsidR="00364693" w:rsidRPr="0005431A">
        <w:t>Salesperson</w:t>
      </w:r>
      <w:r w:rsidR="00BC14F3" w:rsidRPr="0005431A">
        <w:t xml:space="preserve"> Problem</w:t>
      </w:r>
      <w:bookmarkEnd w:id="40"/>
    </w:p>
    <w:p w14:paraId="38203CCD" w14:textId="06107539" w:rsidR="00BC14F3" w:rsidRPr="0005431A" w:rsidRDefault="00C67E40" w:rsidP="00BC14F3">
      <w:pPr>
        <w:rPr>
          <w:lang w:val="en-IE"/>
        </w:rPr>
      </w:pPr>
      <w:r w:rsidRPr="0005431A">
        <w:rPr>
          <w:lang w:val="en-IE"/>
        </w:rPr>
        <w:t>T</w:t>
      </w:r>
      <w:r w:rsidR="00BC14F3" w:rsidRPr="0005431A">
        <w:rPr>
          <w:lang w:val="en-IE"/>
        </w:rPr>
        <w:t xml:space="preserve">he dynamic </w:t>
      </w:r>
      <w:r w:rsidR="000F1A9B" w:rsidRPr="0005431A">
        <w:rPr>
          <w:lang w:val="en-IE"/>
        </w:rPr>
        <w:t xml:space="preserve">Travelling Salesperson Problem </w:t>
      </w:r>
      <w:r w:rsidR="00D726CA" w:rsidRPr="0005431A">
        <w:rPr>
          <w:lang w:val="en-IE"/>
        </w:rPr>
        <w:t>is</w:t>
      </w:r>
      <w:r w:rsidR="00BC14F3" w:rsidRPr="0005431A">
        <w:rPr>
          <w:lang w:val="en-IE"/>
        </w:rPr>
        <w:t xml:space="preserve"> the same as a normal TSP, but the nodes</w:t>
      </w:r>
      <w:r w:rsidR="00D726CA" w:rsidRPr="0005431A">
        <w:rPr>
          <w:lang w:val="en-IE"/>
        </w:rPr>
        <w:t xml:space="preserve"> (cities)</w:t>
      </w:r>
      <w:r w:rsidR="00BC14F3" w:rsidRPr="0005431A">
        <w:rPr>
          <w:lang w:val="en-IE"/>
        </w:rPr>
        <w:t xml:space="preserve"> of the problem can change when the algorithms are finding a solution</w:t>
      </w:r>
      <w:r w:rsidR="00DF7707" w:rsidRPr="0005431A">
        <w:rPr>
          <w:lang w:val="en-IE"/>
        </w:rPr>
        <w:t xml:space="preserve"> (i.e. they change dynamically) such that</w:t>
      </w:r>
      <w:r w:rsidR="00BC14F3" w:rsidRPr="0005431A">
        <w:rPr>
          <w:lang w:val="en-IE"/>
        </w:rPr>
        <w:t xml:space="preserve"> in one iteration </w:t>
      </w:r>
      <w:r w:rsidR="00D726CA" w:rsidRPr="0005431A">
        <w:rPr>
          <w:lang w:val="en-IE"/>
        </w:rPr>
        <w:t xml:space="preserve">there </w:t>
      </w:r>
      <w:r w:rsidR="00BC14F3" w:rsidRPr="0005431A">
        <w:rPr>
          <w:lang w:val="en-IE"/>
        </w:rPr>
        <w:t>could be 51 node</w:t>
      </w:r>
      <w:r w:rsidR="00D726CA" w:rsidRPr="0005431A">
        <w:rPr>
          <w:lang w:val="en-IE"/>
        </w:rPr>
        <w:t>s</w:t>
      </w:r>
      <w:r w:rsidR="00DF7707" w:rsidRPr="0005431A">
        <w:rPr>
          <w:lang w:val="en-IE"/>
        </w:rPr>
        <w:t>, while</w:t>
      </w:r>
      <w:r w:rsidR="00BC14F3" w:rsidRPr="0005431A">
        <w:rPr>
          <w:lang w:val="en-IE"/>
        </w:rPr>
        <w:t xml:space="preserve"> </w:t>
      </w:r>
      <w:r w:rsidR="00DF7707" w:rsidRPr="0005431A">
        <w:rPr>
          <w:lang w:val="en-IE"/>
        </w:rPr>
        <w:t xml:space="preserve">in </w:t>
      </w:r>
      <w:r w:rsidR="00BC14F3" w:rsidRPr="0005431A">
        <w:rPr>
          <w:lang w:val="en-IE"/>
        </w:rPr>
        <w:t xml:space="preserve">the second </w:t>
      </w:r>
      <w:r w:rsidR="00D726CA" w:rsidRPr="0005431A">
        <w:rPr>
          <w:lang w:val="en-IE"/>
        </w:rPr>
        <w:t xml:space="preserve">iteration </w:t>
      </w:r>
      <w:r w:rsidR="00DF7707" w:rsidRPr="0005431A">
        <w:rPr>
          <w:lang w:val="en-IE"/>
        </w:rPr>
        <w:t xml:space="preserve">there could be </w:t>
      </w:r>
      <w:r w:rsidR="00BC14F3" w:rsidRPr="0005431A">
        <w:rPr>
          <w:lang w:val="en-IE"/>
        </w:rPr>
        <w:t>47 nodes</w:t>
      </w:r>
      <w:r w:rsidR="00DF7707" w:rsidRPr="0005431A">
        <w:rPr>
          <w:lang w:val="en-IE"/>
        </w:rPr>
        <w:t>. T</w:t>
      </w:r>
      <w:r w:rsidR="00BC14F3" w:rsidRPr="0005431A">
        <w:rPr>
          <w:lang w:val="en-IE"/>
        </w:rPr>
        <w:t xml:space="preserve">he algorithms should be able to adapt to these changes are not get stuck in </w:t>
      </w:r>
      <w:r w:rsidR="003405FF" w:rsidRPr="0005431A">
        <w:rPr>
          <w:lang w:val="en-IE"/>
        </w:rPr>
        <w:t>a</w:t>
      </w:r>
      <w:r w:rsidR="00BC14F3" w:rsidRPr="0005431A">
        <w:rPr>
          <w:lang w:val="en-IE"/>
        </w:rPr>
        <w:t xml:space="preserve"> </w:t>
      </w:r>
      <w:r w:rsidR="00EE5A41">
        <w:rPr>
          <w:lang w:val="en-IE"/>
        </w:rPr>
        <w:t>local optimum f</w:t>
      </w:r>
      <w:r w:rsidR="00BC14F3" w:rsidRPr="0005431A">
        <w:rPr>
          <w:lang w:val="en-IE"/>
        </w:rPr>
        <w:t xml:space="preserve">rom a previous iteration. The goal is </w:t>
      </w:r>
      <w:r w:rsidR="008975E7">
        <w:rPr>
          <w:lang w:val="en-IE"/>
        </w:rPr>
        <w:t>to find</w:t>
      </w:r>
      <w:r w:rsidR="00BC14F3" w:rsidRPr="0005431A">
        <w:rPr>
          <w:lang w:val="en-IE"/>
        </w:rPr>
        <w:t xml:space="preserve"> the new shortest tour after each iteration. Dynamic TSP can change in </w:t>
      </w:r>
      <w:r w:rsidR="00DF7707" w:rsidRPr="0005431A">
        <w:rPr>
          <w:lang w:val="en-IE"/>
        </w:rPr>
        <w:t xml:space="preserve">a number of </w:t>
      </w:r>
      <w:r w:rsidR="00BC14F3" w:rsidRPr="0005431A">
        <w:rPr>
          <w:lang w:val="en-IE"/>
        </w:rPr>
        <w:t>ways</w:t>
      </w:r>
      <w:r w:rsidR="00DF7707" w:rsidRPr="0005431A">
        <w:rPr>
          <w:lang w:val="en-IE"/>
        </w:rPr>
        <w:t>:</w:t>
      </w:r>
      <w:r w:rsidR="00BC14F3" w:rsidRPr="0005431A">
        <w:rPr>
          <w:lang w:val="en-IE"/>
        </w:rPr>
        <w:t xml:space="preserve"> </w:t>
      </w:r>
      <w:r w:rsidR="00DF7707" w:rsidRPr="0005431A">
        <w:rPr>
          <w:lang w:val="en-IE"/>
        </w:rPr>
        <w:t>n</w:t>
      </w:r>
      <w:r w:rsidR="00BC14F3" w:rsidRPr="0005431A">
        <w:rPr>
          <w:lang w:val="en-IE"/>
        </w:rPr>
        <w:t>odes can be added</w:t>
      </w:r>
      <w:r w:rsidR="00DF7707" w:rsidRPr="0005431A">
        <w:rPr>
          <w:lang w:val="en-IE"/>
        </w:rPr>
        <w:t xml:space="preserve"> or</w:t>
      </w:r>
      <w:r w:rsidR="00BC14F3" w:rsidRPr="0005431A">
        <w:rPr>
          <w:lang w:val="en-IE"/>
        </w:rPr>
        <w:t xml:space="preserve"> removed and the lengths of the edge</w:t>
      </w:r>
      <w:r w:rsidR="00D726CA" w:rsidRPr="0005431A">
        <w:rPr>
          <w:lang w:val="en-IE"/>
        </w:rPr>
        <w:t xml:space="preserve">s </w:t>
      </w:r>
      <w:r w:rsidR="00D726CA" w:rsidRPr="0005431A">
        <w:rPr>
          <w:lang w:val="en-IE"/>
        </w:rPr>
        <w:lastRenderedPageBreak/>
        <w:t>(vertices)</w:t>
      </w:r>
      <w:r w:rsidR="00BC14F3" w:rsidRPr="0005431A">
        <w:rPr>
          <w:lang w:val="en-IE"/>
        </w:rPr>
        <w:t xml:space="preserve"> can change. </w:t>
      </w:r>
      <w:r w:rsidR="00DF7707" w:rsidRPr="0005431A">
        <w:rPr>
          <w:lang w:val="en-IE"/>
        </w:rPr>
        <w:t>P</w:t>
      </w:r>
      <w:r w:rsidR="00BC14F3" w:rsidRPr="0005431A">
        <w:rPr>
          <w:lang w:val="en-IE"/>
        </w:rPr>
        <w:t>roblem</w:t>
      </w:r>
      <w:r w:rsidR="00DF7707" w:rsidRPr="0005431A">
        <w:rPr>
          <w:lang w:val="en-IE"/>
        </w:rPr>
        <w:t>s arise</w:t>
      </w:r>
      <w:r w:rsidR="00BC14F3" w:rsidRPr="0005431A">
        <w:rPr>
          <w:lang w:val="en-IE"/>
        </w:rPr>
        <w:t xml:space="preserve"> with this </w:t>
      </w:r>
      <w:r w:rsidR="00DF7707" w:rsidRPr="0005431A">
        <w:rPr>
          <w:lang w:val="en-IE"/>
        </w:rPr>
        <w:t xml:space="preserve">when </w:t>
      </w:r>
      <w:r w:rsidR="00BC14F3" w:rsidRPr="0005431A">
        <w:rPr>
          <w:lang w:val="en-IE"/>
        </w:rPr>
        <w:t xml:space="preserve">too many changes are added in an iteration </w:t>
      </w:r>
      <w:r w:rsidR="00D726CA" w:rsidRPr="0005431A">
        <w:rPr>
          <w:lang w:val="en-IE"/>
        </w:rPr>
        <w:t xml:space="preserve">and it </w:t>
      </w:r>
      <w:r w:rsidR="00BC14F3" w:rsidRPr="0005431A">
        <w:rPr>
          <w:lang w:val="en-IE"/>
        </w:rPr>
        <w:t xml:space="preserve">is not possible to use a solution already found as a search </w:t>
      </w:r>
      <w:r w:rsidR="00D726CA" w:rsidRPr="0005431A">
        <w:rPr>
          <w:lang w:val="en-IE"/>
        </w:rPr>
        <w:t>space</w:t>
      </w:r>
      <w:r w:rsidR="00BC14F3" w:rsidRPr="0005431A">
        <w:rPr>
          <w:lang w:val="en-IE"/>
        </w:rPr>
        <w:t xml:space="preserve"> has </w:t>
      </w:r>
      <w:r w:rsidR="00D726CA" w:rsidRPr="0005431A">
        <w:rPr>
          <w:lang w:val="en-IE"/>
        </w:rPr>
        <w:t>been modified</w:t>
      </w:r>
      <w:r w:rsidR="00BC14F3" w:rsidRPr="0005431A">
        <w:rPr>
          <w:lang w:val="en-IE"/>
        </w:rPr>
        <w:t xml:space="preserve"> too much </w:t>
      </w:r>
      <w:r w:rsidR="00B12214" w:rsidRPr="0005431A">
        <w:rPr>
          <w:lang w:val="en-IE"/>
        </w:rPr>
        <w:fldChar w:fldCharType="begin"/>
      </w:r>
      <w:r w:rsidR="00B12214" w:rsidRPr="0005431A">
        <w:rPr>
          <w:lang w:val="en-IE"/>
        </w:rPr>
        <w:instrText xml:space="preserve"> ADDIN ZOTERO_ITEM CSL_CITATION {"citationID":"JktMAf0R","properties":{"formattedCitation":"(Dorigo et al., 2006a)","plainCitation":"(Dorigo et al., 2006a)"},"citationItems":[{"id":340,"uris":["http://zotero.org/users/1680862/items/KCRD9FC2"],"uri":["http://zotero.org/users/1680862/items/KCRD9FC2"],"itemData":{"id":340,"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B12214" w:rsidRPr="0005431A">
        <w:rPr>
          <w:lang w:val="en-IE"/>
        </w:rPr>
        <w:fldChar w:fldCharType="separate"/>
      </w:r>
      <w:r w:rsidR="00B12214" w:rsidRPr="0005431A">
        <w:rPr>
          <w:lang w:val="en-IE"/>
        </w:rPr>
        <w:t xml:space="preserve">(Dorigo </w:t>
      </w:r>
      <w:r w:rsidR="00B12214" w:rsidRPr="00EB1A60">
        <w:rPr>
          <w:i/>
          <w:lang w:val="en-IE"/>
        </w:rPr>
        <w:t>et al</w:t>
      </w:r>
      <w:r w:rsidR="00EB60D9">
        <w:rPr>
          <w:lang w:val="en-IE"/>
        </w:rPr>
        <w:t>., 2006</w:t>
      </w:r>
      <w:r w:rsidR="00B12214" w:rsidRPr="0005431A">
        <w:rPr>
          <w:lang w:val="en-IE"/>
        </w:rPr>
        <w:t>)</w:t>
      </w:r>
      <w:r w:rsidR="00B12214" w:rsidRPr="0005431A">
        <w:rPr>
          <w:lang w:val="en-IE"/>
        </w:rPr>
        <w:fldChar w:fldCharType="end"/>
      </w:r>
      <w:r w:rsidR="00DF7707" w:rsidRPr="0005431A">
        <w:rPr>
          <w:lang w:val="en-IE"/>
        </w:rPr>
        <w:t>.</w:t>
      </w:r>
    </w:p>
    <w:p w14:paraId="47C9656E" w14:textId="09F51B63" w:rsidR="00BC14F3" w:rsidRPr="0005431A" w:rsidRDefault="00E2762F" w:rsidP="001A79D9">
      <w:pPr>
        <w:pStyle w:val="MSCHeading2"/>
      </w:pPr>
      <w:bookmarkStart w:id="41" w:name="_Toc396914390"/>
      <w:r w:rsidRPr="0005431A">
        <w:t>2.7</w:t>
      </w:r>
      <w:r w:rsidRPr="0005431A">
        <w:tab/>
      </w:r>
      <w:r w:rsidR="00BC14F3" w:rsidRPr="0005431A">
        <w:t xml:space="preserve">The Multiple </w:t>
      </w:r>
      <w:r w:rsidR="00163B6D">
        <w:t>Knap</w:t>
      </w:r>
      <w:r w:rsidR="00BC14F3" w:rsidRPr="0005431A">
        <w:t>sack Problem</w:t>
      </w:r>
      <w:bookmarkEnd w:id="41"/>
    </w:p>
    <w:p w14:paraId="14450874" w14:textId="34400B61" w:rsidR="00BC14F3" w:rsidRPr="0005431A" w:rsidRDefault="00163B6D" w:rsidP="00BC14F3">
      <w:pPr>
        <w:rPr>
          <w:rStyle w:val="QuoteChar"/>
          <w:lang w:val="en-IE"/>
        </w:rPr>
      </w:pPr>
      <w:r>
        <w:rPr>
          <w:lang w:val="en-IE"/>
        </w:rPr>
        <w:t xml:space="preserve">The multiple </w:t>
      </w:r>
      <w:r w:rsidR="008975E7">
        <w:rPr>
          <w:lang w:val="en-IE"/>
        </w:rPr>
        <w:t xml:space="preserve">knapsack problem </w:t>
      </w:r>
      <w:r w:rsidR="00DF7707" w:rsidRPr="0005431A">
        <w:rPr>
          <w:lang w:val="en-IE"/>
        </w:rPr>
        <w:t>can be described as follows: g</w:t>
      </w:r>
      <w:r w:rsidR="00BC14F3" w:rsidRPr="0005431A">
        <w:rPr>
          <w:lang w:val="en-IE"/>
        </w:rPr>
        <w:t>iven a set of items, each with a weight and value</w:t>
      </w:r>
      <w:r w:rsidR="00DF7707" w:rsidRPr="0005431A">
        <w:rPr>
          <w:lang w:val="en-IE"/>
        </w:rPr>
        <w:t>,</w:t>
      </w:r>
      <w:r w:rsidR="00BC14F3" w:rsidRPr="0005431A">
        <w:rPr>
          <w:lang w:val="en-IE"/>
        </w:rPr>
        <w:t xml:space="preserve"> calculate the numbe</w:t>
      </w:r>
      <w:r w:rsidR="004364D3" w:rsidRPr="0005431A">
        <w:rPr>
          <w:lang w:val="en-IE"/>
        </w:rPr>
        <w:t>r of items that can fit into a r</w:t>
      </w:r>
      <w:r w:rsidR="00BC14F3" w:rsidRPr="0005431A">
        <w:rPr>
          <w:lang w:val="en-IE"/>
        </w:rPr>
        <w:t xml:space="preserve">ucksack so that the total weight is less </w:t>
      </w:r>
      <w:r w:rsidR="00EB1A60">
        <w:rPr>
          <w:lang w:val="en-IE"/>
        </w:rPr>
        <w:t>than</w:t>
      </w:r>
      <w:r w:rsidR="00BC14F3" w:rsidRPr="0005431A">
        <w:rPr>
          <w:lang w:val="en-IE"/>
        </w:rPr>
        <w:t xml:space="preserve"> </w:t>
      </w:r>
      <w:r w:rsidR="00E830B7" w:rsidRPr="0005431A">
        <w:rPr>
          <w:lang w:val="en-IE"/>
        </w:rPr>
        <w:t xml:space="preserve">or </w:t>
      </w:r>
      <w:r w:rsidR="00BC14F3" w:rsidRPr="0005431A">
        <w:rPr>
          <w:lang w:val="en-IE"/>
        </w:rPr>
        <w:t xml:space="preserve">equal to a limit and the total value is as large as possible. As stated by </w:t>
      </w:r>
      <w:r w:rsidR="00BC14F3" w:rsidRPr="0005431A">
        <w:rPr>
          <w:rStyle w:val="QuoteChar"/>
          <w:lang w:val="en-IE"/>
        </w:rPr>
        <w:fldChar w:fldCharType="begin"/>
      </w:r>
      <w:r w:rsidR="00BC14F3" w:rsidRPr="0005431A">
        <w:rPr>
          <w:rStyle w:val="QuoteChar"/>
          <w:lang w:val="en-IE"/>
        </w:rPr>
        <w:instrText xml:space="preserve"> ADDIN ZOTERO_ITEM CSL_CITATION {"citationID":"1q45cqjbqp","properties":{"formattedCitation":"(Sedgewick, 1998)","plainCitation":"(Sedgewick, 1998)"},"citationItems":[{"id":316,"uris":["http://zotero.org/users/1680862/items/9IEMQSG5"],"uri":["http://zotero.org/users/1680862/items/9IEMQSG5"],"itemData":{"id":316,"type":"book","title":"Algorithms in C++, Parts 1-4: Fundamentals, Data Structure, Sorting, Searching, Third Edition","publisher":"Addison-Wesley Professional","publisher-place":"Reading, Mass.","number-of-pages":"752","edition":"3 edition","source":"Amazon.com","event-place":"Reading, Mass.","abstract":"Robert Sedgewick has thoroughly rewritten and substantially expanded and updated his popular work to provide current and comprehensive coverage of important algorithms and data structures. Christopher Van Wyk and Sedgewick have developed new C++ implementations that both express the methods in a concise and direct manner, and also provide programmers with the practical means to test them on real applications.  Many new algorithms are presented, and the explanations of each algorithm are much more detailed than in previous editions. A new text design and detailed, innovative figures, with accompanying commentary, greatly enhance the presentation. The third edition retains the successful blend of theory and practice that has made Sedgewick's work an invaluable resource for more than 250,000 programmers!  This particular book, Parts 1n4, represents the essential first half of Sedgewick's complete work. It provides extensive coverage of fundamental data structures and algorithms for sorting, searching, and related applications. Although the substance of the book applies to programming in any language, the implementations by Van Wyk and Sedgewick also exploit the natural match between C++ classes and ADT implementations. Highlights     Expanded coverage of arrays, linked lists, strings, trees, and other basic data structures   Greater emphasis on abstract data types (ADTs), modular programming, object-oriented programming, and C++ classes than in previous editions   Over 100 algorithms for sorting, selection, priority queue ADT implementations, and symbol table ADT (searching) implementations   New implementations of binomial queues, multiway radix sorting, randomized BSTs, splay trees, skip lists, multiway tries, B trees, extendible hashing, and much more   Increased quantitative information about the algorithms, giving you a basis for comparing them   Over 1000 new exercises to help you learn the properties of algorithms    Whether you are learning the algorithms for the first time or wish to have up-to-date reference material that incorporates new programming styles with classic and new algorithms, you will find a wealth of useful information in this book.","ISBN":"9780201350883","shortTitle":"Algorithms in C++, Parts 1-4","language":"English","author":[{"family":"Sedgewick","given":"Robert"}],"issued":{"date-parts":[["1998",7,23]]}}}],"schema":"https://github.com/citation-style-language/schema/raw/master/csl-citation.json"} </w:instrText>
      </w:r>
      <w:r w:rsidR="00BC14F3" w:rsidRPr="0005431A">
        <w:rPr>
          <w:rStyle w:val="QuoteChar"/>
          <w:lang w:val="en-IE"/>
        </w:rPr>
        <w:fldChar w:fldCharType="separate"/>
      </w:r>
      <w:r w:rsidR="00BC14F3" w:rsidRPr="0005431A">
        <w:rPr>
          <w:lang w:val="en-IE"/>
        </w:rPr>
        <w:t xml:space="preserve">Sedgewick </w:t>
      </w:r>
      <w:r w:rsidR="00E830B7" w:rsidRPr="0005431A">
        <w:rPr>
          <w:lang w:val="en-IE"/>
        </w:rPr>
        <w:t>(</w:t>
      </w:r>
      <w:r w:rsidR="00BC14F3" w:rsidRPr="0005431A">
        <w:rPr>
          <w:lang w:val="en-IE"/>
        </w:rPr>
        <w:t>1998)</w:t>
      </w:r>
      <w:r w:rsidR="00BC14F3" w:rsidRPr="0005431A">
        <w:rPr>
          <w:rStyle w:val="QuoteChar"/>
          <w:lang w:val="en-IE"/>
        </w:rPr>
        <w:fldChar w:fldCharType="end"/>
      </w:r>
      <w:r w:rsidR="00BC14F3" w:rsidRPr="0005431A">
        <w:rPr>
          <w:rStyle w:val="QuoteChar"/>
          <w:lang w:val="en-IE"/>
        </w:rPr>
        <w:t xml:space="preserve">“A thief robbing a safe finds it full with N types of items of </w:t>
      </w:r>
      <w:r w:rsidR="008975E7">
        <w:rPr>
          <w:rStyle w:val="QuoteChar"/>
          <w:lang w:val="en-IE"/>
        </w:rPr>
        <w:t>variable</w:t>
      </w:r>
      <w:r w:rsidR="00BC14F3" w:rsidRPr="0005431A">
        <w:rPr>
          <w:rStyle w:val="QuoteChar"/>
          <w:lang w:val="en-IE"/>
        </w:rPr>
        <w:t xml:space="preserve"> size and value, but has only a small knapsack of capacity M to carry the goods, what goods should he carry to maximise the total value”, </w:t>
      </w:r>
      <w:r w:rsidR="00BC14F3" w:rsidRPr="0005431A">
        <w:rPr>
          <w:lang w:val="en-IE"/>
        </w:rPr>
        <w:t>again this problem is easily solved if M is not large by exact methods</w:t>
      </w:r>
      <w:r w:rsidR="00801D67" w:rsidRPr="0005431A">
        <w:rPr>
          <w:lang w:val="en-IE"/>
        </w:rPr>
        <w:t xml:space="preserve"> </w:t>
      </w:r>
      <w:r w:rsidR="00B12214" w:rsidRPr="0005431A">
        <w:rPr>
          <w:lang w:val="en-IE"/>
        </w:rPr>
        <w:fldChar w:fldCharType="begin"/>
      </w:r>
      <w:r w:rsidR="00B12214" w:rsidRPr="0005431A">
        <w:rPr>
          <w:lang w:val="en-IE"/>
        </w:rPr>
        <w:instrText xml:space="preserve"> ADDIN ZOTERO_ITEM CSL_CITATION {"citationID":"2lsi2ucqlo","properties":{"formattedCitation":"(Sedgewick, 1998)","plainCitation":"(Sedgewick, 1998)"},"citationItems":[{"id":316,"uris":["http://zotero.org/users/1680862/items/9IEMQSG5"],"uri":["http://zotero.org/users/1680862/items/9IEMQSG5"],"itemData":{"id":316,"type":"book","title":"Algorithms in C++, Parts 1-4: Fundamentals, Data Structure, Sorting, Searching, Third Edition","publisher":"Addison-Wesley Professional","publisher-place":"Reading, Mass.","number-of-pages":"752","edition":"3 edition","source":"Amazon.com","event-place":"Reading, Mass.","abstract":"Robert Sedgewick has thoroughly rewritten and substantially expanded and updated his popular work to provide current and comprehensive coverage of important algorithms and data structures. Christopher Van Wyk and Sedgewick have developed new C++ implementations that both express the methods in a concise and direct manner, and also provide programmers with the practical means to test them on real applications.  Many new algorithms are presented, and the explanations of each algorithm are much more detailed than in previous editions. A new text design and detailed, innovative figures, with accompanying commentary, greatly enhance the presentation. The third edition retains the successful blend of theory and practice that has made Sedgewick's work an invaluable resource for more than 250,000 programmers!  This particular book, Parts 1n4, represents the essential first half of Sedgewick's complete work. It provides extensive coverage of fundamental data structures and algorithms for sorting, searching, and related applications. Although the substance of the book applies to programming in any language, the implementations by Van Wyk and Sedgewick also exploit the natural match between C++ classes and ADT implementations. Highlights     Expanded coverage of arrays, linked lists, strings, trees, and other basic data structures   Greater emphasis on abstract data types (ADTs), modular programming, object-oriented programming, and C++ classes than in previous editions   Over 100 algorithms for sorting, selection, priority queue ADT implementations, and symbol table ADT (searching) implementations   New implementations of binomial queues, multiway radix sorting, randomized BSTs, splay trees, skip lists, multiway tries, B trees, extendible hashing, and much more   Increased quantitative information about the algorithms, giving you a basis for comparing them   Over 1000 new exercises to help you learn the properties of algorithms    Whether you are learning the algorithms for the first time or wish to have up-to-date reference material that incorporates new programming styles with classic and new algorithms, you will find a wealth of useful information in this book.","ISBN":"9780201350883","shortTitle":"Algorithms in C++, Parts 1-4","language":"English","author":[{"family":"Sedgewick","given":"Robert"}],"issued":{"date-parts":[["1998",7,23]]}}}],"schema":"https://github.com/citation-style-language/schema/raw/master/csl-citation.json"} </w:instrText>
      </w:r>
      <w:r w:rsidR="00B12214" w:rsidRPr="0005431A">
        <w:rPr>
          <w:lang w:val="en-IE"/>
        </w:rPr>
        <w:fldChar w:fldCharType="separate"/>
      </w:r>
      <w:r w:rsidR="00B12214" w:rsidRPr="0005431A">
        <w:rPr>
          <w:lang w:val="en-IE"/>
        </w:rPr>
        <w:t>(Sedgewick, 1998</w:t>
      </w:r>
      <w:r>
        <w:rPr>
          <w:lang w:val="en-IE"/>
        </w:rPr>
        <w:t xml:space="preserve"> p. 596</w:t>
      </w:r>
      <w:r w:rsidR="00B12214" w:rsidRPr="0005431A">
        <w:rPr>
          <w:lang w:val="en-IE"/>
        </w:rPr>
        <w:t>)</w:t>
      </w:r>
      <w:r w:rsidR="00B12214" w:rsidRPr="0005431A">
        <w:rPr>
          <w:lang w:val="en-IE"/>
        </w:rPr>
        <w:fldChar w:fldCharType="end"/>
      </w:r>
      <w:r w:rsidR="00801D67" w:rsidRPr="0005431A">
        <w:rPr>
          <w:lang w:val="en-IE"/>
        </w:rPr>
        <w:t>.</w:t>
      </w:r>
    </w:p>
    <w:p w14:paraId="3761F54D" w14:textId="32C9D249" w:rsidR="00BC14F3" w:rsidRPr="0005431A" w:rsidRDefault="00E2762F" w:rsidP="001A79D9">
      <w:pPr>
        <w:pStyle w:val="MSCHeading2"/>
      </w:pPr>
      <w:bookmarkStart w:id="42" w:name="_Toc396914391"/>
      <w:r w:rsidRPr="0005431A">
        <w:t>2.8</w:t>
      </w:r>
      <w:r w:rsidRPr="0005431A">
        <w:tab/>
      </w:r>
      <w:r w:rsidR="00BC14F3" w:rsidRPr="0005431A">
        <w:t>Other optimisation problems</w:t>
      </w:r>
      <w:bookmarkEnd w:id="42"/>
    </w:p>
    <w:p w14:paraId="285C6A11" w14:textId="27B83DA4" w:rsidR="00BC14F3" w:rsidRPr="0005431A" w:rsidRDefault="006343F1" w:rsidP="006343F1">
      <w:pPr>
        <w:rPr>
          <w:szCs w:val="24"/>
          <w:lang w:val="en-IE"/>
        </w:rPr>
      </w:pPr>
      <w:r w:rsidRPr="0005431A">
        <w:rPr>
          <w:szCs w:val="24"/>
          <w:lang w:val="en-IE"/>
        </w:rPr>
        <w:t>Other optimisation problems include t</w:t>
      </w:r>
      <w:r w:rsidR="00BC14F3" w:rsidRPr="0005431A">
        <w:rPr>
          <w:szCs w:val="24"/>
          <w:lang w:val="en-IE"/>
        </w:rPr>
        <w:t>he vehicle routing problem</w:t>
      </w:r>
      <w:r w:rsidR="00131C9B" w:rsidRPr="0005431A">
        <w:rPr>
          <w:szCs w:val="24"/>
          <w:lang w:val="en-IE"/>
        </w:rPr>
        <w:t>,</w:t>
      </w:r>
      <w:r w:rsidRPr="0005431A">
        <w:rPr>
          <w:szCs w:val="24"/>
          <w:lang w:val="en-IE"/>
        </w:rPr>
        <w:t xml:space="preserve"> where </w:t>
      </w:r>
      <w:r w:rsidR="00BC14F3" w:rsidRPr="0005431A">
        <w:rPr>
          <w:szCs w:val="24"/>
          <w:lang w:val="en-IE"/>
        </w:rPr>
        <w:t>a fleet of vehicles at a</w:t>
      </w:r>
      <w:r w:rsidRPr="0005431A">
        <w:rPr>
          <w:szCs w:val="24"/>
          <w:lang w:val="en-IE"/>
        </w:rPr>
        <w:t>n</w:t>
      </w:r>
      <w:r w:rsidR="00BC14F3" w:rsidRPr="0005431A">
        <w:rPr>
          <w:szCs w:val="24"/>
          <w:lang w:val="en-IE"/>
        </w:rPr>
        <w:t xml:space="preserve"> initial depot ha</w:t>
      </w:r>
      <w:r w:rsidRPr="0005431A">
        <w:rPr>
          <w:szCs w:val="24"/>
          <w:lang w:val="en-IE"/>
        </w:rPr>
        <w:t>s</w:t>
      </w:r>
      <w:r w:rsidR="00BC14F3" w:rsidRPr="0005431A">
        <w:rPr>
          <w:szCs w:val="24"/>
          <w:lang w:val="en-IE"/>
        </w:rPr>
        <w:t xml:space="preserve"> to deliver goods to a certain number of customers such that the total travel time distance is minimised</w:t>
      </w:r>
      <w:r w:rsidR="00B12214" w:rsidRPr="0005431A">
        <w:rPr>
          <w:szCs w:val="24"/>
          <w:lang w:val="en-IE"/>
        </w:rPr>
        <w:t xml:space="preserve"> </w:t>
      </w:r>
      <w:r w:rsidR="00B12214" w:rsidRPr="0005431A">
        <w:rPr>
          <w:szCs w:val="24"/>
          <w:lang w:val="en-IE"/>
        </w:rPr>
        <w:fldChar w:fldCharType="begin"/>
      </w:r>
      <w:r w:rsidR="00B12214" w:rsidRPr="0005431A">
        <w:rPr>
          <w:szCs w:val="24"/>
          <w:lang w:val="en-IE"/>
        </w:rPr>
        <w:instrText xml:space="preserve"> ADDIN ZOTERO_ITEM CSL_CITATION {"citationID":"1iNGMhcc","properties":{"formattedCitation":"(Narasimha et al., 2012)","plainCitation":"(Narasimha et al., 2012)"},"citationItems":[{"id":349,"uris":["http://zotero.org/users/1680862/items/UVSPP979"],"uri":["http://zotero.org/users/1680862/items/UVSPP979"],"itemData":{"id":349,"type":"paper-conference","title":"Ant Colony optimization technique to Solve the min-max multi depot vehicle routing problem","container-title":"American Control Conference (ACC), 2012","page":"3980-3985","source":"IEEE Xplore","event":"American Control Conference (ACC), 2012","abstract":"In this paper, we extend our work on solving minmax single depot vehicle routing, published in the proceedings of the ACC 2011, to solving min-max multi depot vehicle routing problem. The min-max multi-depot vehicle routing problem involves minimizing the maximum distance travelled by any vehicle in case of vehicles starting from multiple depots and travelling to each customer location (or city) at least once. This problem is of specific significance in case of time critical applications such as emergency response in large-scale disasters, and server-client network latency. In this paper we extend the ant colony based algorithm which was proposed earlier in our previous paper and introduce a novel way to address the min-max multi-depot vehicle routing problem. The approach uses a region partitioning method developed by Carlsson et al. to convert the multi-depot problem into multiple single-depot versions. A computer simulation model using MATLAB was developed. Also, in terms of optimality of solution and computational time, a comparison with the existing Carlsson model has been carried out.","author":[{"family":"Narasimha","given":"K.S.V."},{"family":"Kivelevitch","given":"E."},{"family":"Kumar","given":"M."}],"issued":{"date-parts":[["2012",6]]}}}],"schema":"https://github.com/citation-style-language/schema/raw/master/csl-citation.json"} </w:instrText>
      </w:r>
      <w:r w:rsidR="00B12214" w:rsidRPr="0005431A">
        <w:rPr>
          <w:szCs w:val="24"/>
          <w:lang w:val="en-IE"/>
        </w:rPr>
        <w:fldChar w:fldCharType="separate"/>
      </w:r>
      <w:r w:rsidR="00B12214" w:rsidRPr="0005431A">
        <w:rPr>
          <w:szCs w:val="24"/>
          <w:lang w:val="en-IE"/>
        </w:rPr>
        <w:t xml:space="preserve">(Narasimha </w:t>
      </w:r>
      <w:r w:rsidR="00B12214" w:rsidRPr="00EB1A60">
        <w:rPr>
          <w:i/>
          <w:szCs w:val="24"/>
          <w:lang w:val="en-IE"/>
        </w:rPr>
        <w:t>et al</w:t>
      </w:r>
      <w:r w:rsidR="00B12214" w:rsidRPr="0005431A">
        <w:rPr>
          <w:szCs w:val="24"/>
          <w:lang w:val="en-IE"/>
        </w:rPr>
        <w:t>., 2012)</w:t>
      </w:r>
      <w:r w:rsidR="00B12214" w:rsidRPr="0005431A">
        <w:rPr>
          <w:szCs w:val="24"/>
          <w:lang w:val="en-IE"/>
        </w:rPr>
        <w:fldChar w:fldCharType="end"/>
      </w:r>
      <w:r w:rsidRPr="0005431A">
        <w:rPr>
          <w:szCs w:val="24"/>
          <w:lang w:val="en-IE"/>
        </w:rPr>
        <w:t xml:space="preserve">. Another example is the </w:t>
      </w:r>
      <w:r w:rsidR="00BC14F3" w:rsidRPr="0005431A">
        <w:rPr>
          <w:szCs w:val="24"/>
          <w:lang w:val="en-IE"/>
        </w:rPr>
        <w:t xml:space="preserve">Job Scheduling problem, </w:t>
      </w:r>
      <w:r w:rsidRPr="0005431A">
        <w:rPr>
          <w:szCs w:val="24"/>
          <w:lang w:val="en-IE"/>
        </w:rPr>
        <w:t xml:space="preserve">where </w:t>
      </w:r>
      <w:r w:rsidR="00BC14F3" w:rsidRPr="0005431A">
        <w:rPr>
          <w:szCs w:val="24"/>
          <w:lang w:val="en-IE"/>
        </w:rPr>
        <w:t>N jobs of various sizes</w:t>
      </w:r>
      <w:r w:rsidRPr="0005431A">
        <w:rPr>
          <w:szCs w:val="24"/>
          <w:lang w:val="en-IE"/>
        </w:rPr>
        <w:t xml:space="preserve"> </w:t>
      </w:r>
      <w:r w:rsidR="00BC14F3" w:rsidRPr="0005431A">
        <w:rPr>
          <w:szCs w:val="24"/>
          <w:lang w:val="en-IE"/>
        </w:rPr>
        <w:t xml:space="preserve">need to be scheduled </w:t>
      </w:r>
      <w:r w:rsidR="00BE79EB">
        <w:rPr>
          <w:szCs w:val="24"/>
          <w:lang w:val="en-IE"/>
        </w:rPr>
        <w:t xml:space="preserve">to </w:t>
      </w:r>
      <w:r w:rsidR="00BE79EB" w:rsidRPr="00BE79EB">
        <w:rPr>
          <w:szCs w:val="24"/>
          <w:lang w:val="en-IE"/>
        </w:rPr>
        <w:t xml:space="preserve">M </w:t>
      </w:r>
      <w:r w:rsidR="00BE79EB">
        <w:rPr>
          <w:szCs w:val="24"/>
          <w:lang w:val="en-IE"/>
        </w:rPr>
        <w:t>employees</w:t>
      </w:r>
      <w:r w:rsidR="00EB1A60">
        <w:rPr>
          <w:szCs w:val="24"/>
          <w:lang w:val="en-IE"/>
        </w:rPr>
        <w:t>.</w:t>
      </w:r>
      <w:r w:rsidR="00BC14F3" w:rsidRPr="0005431A">
        <w:rPr>
          <w:szCs w:val="24"/>
          <w:lang w:val="en-IE"/>
        </w:rPr>
        <w:t xml:space="preserve"> </w:t>
      </w:r>
      <w:r w:rsidRPr="0005431A">
        <w:rPr>
          <w:szCs w:val="24"/>
          <w:lang w:val="en-IE"/>
        </w:rPr>
        <w:t xml:space="preserve">The job scheduling problem seeks to find </w:t>
      </w:r>
      <w:r w:rsidR="00BC14F3" w:rsidRPr="0005431A">
        <w:rPr>
          <w:szCs w:val="24"/>
          <w:lang w:val="en-IE"/>
        </w:rPr>
        <w:t>the best</w:t>
      </w:r>
      <w:r w:rsidR="0086674E" w:rsidRPr="0005431A">
        <w:rPr>
          <w:szCs w:val="24"/>
          <w:lang w:val="en-IE"/>
        </w:rPr>
        <w:t xml:space="preserve"> schedule to complete the jobs and i</w:t>
      </w:r>
      <w:r w:rsidR="00BC14F3" w:rsidRPr="0005431A">
        <w:rPr>
          <w:szCs w:val="24"/>
          <w:lang w:val="en-IE"/>
        </w:rPr>
        <w:t>n most cases</w:t>
      </w:r>
      <w:r w:rsidR="0086674E" w:rsidRPr="0005431A">
        <w:rPr>
          <w:szCs w:val="24"/>
          <w:lang w:val="en-IE"/>
        </w:rPr>
        <w:t xml:space="preserve"> by the shortest</w:t>
      </w:r>
      <w:r w:rsidR="00BC14F3" w:rsidRPr="0005431A">
        <w:rPr>
          <w:szCs w:val="24"/>
          <w:lang w:val="en-IE"/>
        </w:rPr>
        <w:t xml:space="preserve"> time</w:t>
      </w:r>
      <w:r w:rsidRPr="0005431A">
        <w:rPr>
          <w:szCs w:val="24"/>
          <w:lang w:val="en-IE"/>
        </w:rPr>
        <w:t xml:space="preserve"> </w:t>
      </w:r>
      <w:r w:rsidR="00B12214" w:rsidRPr="0005431A">
        <w:rPr>
          <w:szCs w:val="24"/>
          <w:lang w:val="en-IE"/>
        </w:rPr>
        <w:fldChar w:fldCharType="begin"/>
      </w:r>
      <w:r w:rsidR="00B12214" w:rsidRPr="0005431A">
        <w:rPr>
          <w:szCs w:val="24"/>
          <w:lang w:val="en-IE"/>
        </w:rPr>
        <w:instrText xml:space="preserve"> ADDIN ZOTERO_ITEM CSL_CITATION {"citationID":"k6trpiaeb","properties":{"formattedCitation":"(Ku-Mahamud and Nasir, 2010)","plainCitation":"(Ku-Mahamud and Nasir, 2010)"},"citationItems":[{"id":668,"uris":["http://zotero.org/users/1680862/items/DN486WHI"],"uri":["http://zotero.org/users/1680862/items/DN486WHI"],"itemData":{"id":668,"type":"paper-conference","title":"Ant Colony Algorithm for Job Scheduling in Grid Computing","container-title":"2010 Fourth Asia International Conference on Mathematical/Analytical Modelling and Computer Simulation (AMS)","page":"40-45","source":"IEEE Xplore","event":"2010 Fourth Asia International Conference on Mathematical/Analytical Modelling and Computer Simulation (AMS)","abstract":"Scheduling jobs to resources in grid computing is complicated due to the distributed and heterogeneous nature of the resources. Stagnation in grid computing system may occur when all jobs require or are assigned to the same resources. This will lead to resources having high workload and stagnation may occur if computational times of the processed jobs are high. This paper proposed an enhanced ant colony optimization algorithm for jobs and resources scheduling in grid computing. The proposed ant colony algorithm for job scheduling in the grid environment combines the techniques from Ant Colony System and Max – Min Ant System. The algorithm focuses on local pheromone trail update and the trail limit values. A matrix is used to record the status of the available resources. The agent concept is also integrated in this algorithm for the purpose of updating the grid resource table. Experimental results obtained showed that this is a promising ant colony algorithm for job scheduling in grid environment.","DOI":"10.1109/AMS.2010.21","author":[{"family":"Ku-Mahamud","given":"K.R."},{"family":"Nasir","given":"H.J.A"}],"issued":{"date-parts":[["2010",5]]}}}],"schema":"https://github.com/citation-style-language/schema/raw/master/csl-citation.json"} </w:instrText>
      </w:r>
      <w:r w:rsidR="00B12214" w:rsidRPr="0005431A">
        <w:rPr>
          <w:szCs w:val="24"/>
          <w:lang w:val="en-IE"/>
        </w:rPr>
        <w:fldChar w:fldCharType="separate"/>
      </w:r>
      <w:r w:rsidR="00B12214" w:rsidRPr="0005431A">
        <w:rPr>
          <w:szCs w:val="24"/>
          <w:lang w:val="en-IE"/>
        </w:rPr>
        <w:t>(Ku-Mahamud and Nasir, 2010)</w:t>
      </w:r>
      <w:r w:rsidR="00B12214" w:rsidRPr="0005431A">
        <w:rPr>
          <w:szCs w:val="24"/>
          <w:lang w:val="en-IE"/>
        </w:rPr>
        <w:fldChar w:fldCharType="end"/>
      </w:r>
      <w:r w:rsidRPr="0005431A">
        <w:rPr>
          <w:szCs w:val="24"/>
          <w:lang w:val="en-IE"/>
        </w:rPr>
        <w:t>.</w:t>
      </w:r>
    </w:p>
    <w:p w14:paraId="37618CBB" w14:textId="7E965A76" w:rsidR="00BC14F3" w:rsidRPr="0005431A" w:rsidRDefault="00E2762F" w:rsidP="001A79D9">
      <w:pPr>
        <w:pStyle w:val="MSCHeading2"/>
      </w:pPr>
      <w:bookmarkStart w:id="43" w:name="_Toc396914392"/>
      <w:r w:rsidRPr="0005431A">
        <w:t>2.9</w:t>
      </w:r>
      <w:r w:rsidRPr="0005431A">
        <w:tab/>
      </w:r>
      <w:r w:rsidR="00BC14F3" w:rsidRPr="0005431A">
        <w:t>Exact Methods</w:t>
      </w:r>
      <w:bookmarkEnd w:id="43"/>
    </w:p>
    <w:p w14:paraId="3460C5AA" w14:textId="63A78AA7" w:rsidR="00B4219A" w:rsidRPr="0005431A" w:rsidRDefault="007E63B8" w:rsidP="00B4219A">
      <w:pPr>
        <w:rPr>
          <w:lang w:val="en-IE"/>
        </w:rPr>
      </w:pPr>
      <w:r w:rsidRPr="0005431A">
        <w:rPr>
          <w:lang w:val="en-IE"/>
        </w:rPr>
        <w:t>Many exact alg</w:t>
      </w:r>
      <w:r w:rsidR="00EB1A60">
        <w:rPr>
          <w:lang w:val="en-IE"/>
        </w:rPr>
        <w:t>orithms have been applied to NP-</w:t>
      </w:r>
      <w:r w:rsidRPr="0005431A">
        <w:rPr>
          <w:lang w:val="en-IE"/>
        </w:rPr>
        <w:t>hard problems. Exact methods suffer from high computational costs</w:t>
      </w:r>
      <w:r w:rsidR="00131C9B" w:rsidRPr="0005431A">
        <w:rPr>
          <w:lang w:val="en-IE"/>
        </w:rPr>
        <w:t xml:space="preserve"> but</w:t>
      </w:r>
      <w:r w:rsidRPr="0005431A">
        <w:rPr>
          <w:lang w:val="en-IE"/>
        </w:rPr>
        <w:t xml:space="preserve"> they do find the exact solution as they are proven to deliver optimal solutions theoretically. However</w:t>
      </w:r>
      <w:r w:rsidR="00131C9B" w:rsidRPr="0005431A">
        <w:rPr>
          <w:lang w:val="en-IE"/>
        </w:rPr>
        <w:t>, i</w:t>
      </w:r>
      <w:r w:rsidRPr="0005431A">
        <w:rPr>
          <w:lang w:val="en-IE"/>
        </w:rPr>
        <w:t>n practice, they usually run out of memory, or take an unacceptable time due to the enormous size of the search space. The high memory consumption is due to the fact that the algorithm needs to keep track of the partial solutions already generated</w:t>
      </w:r>
      <w:r w:rsidR="006343F1" w:rsidRPr="0005431A">
        <w:rPr>
          <w:lang w:val="en-IE"/>
        </w:rPr>
        <w:t xml:space="preserve"> </w:t>
      </w:r>
      <w:r w:rsidR="00B92BFF" w:rsidRPr="0005431A">
        <w:rPr>
          <w:lang w:val="en-IE"/>
        </w:rPr>
        <w:fldChar w:fldCharType="begin"/>
      </w:r>
      <w:r w:rsidR="00B92BFF" w:rsidRPr="0005431A">
        <w:rPr>
          <w:lang w:val="en-IE"/>
        </w:rPr>
        <w:instrText xml:space="preserve"> ADDIN ZOTERO_ITEM CSL_CITATION {"citationID":"2ahr9kehuo","properties":{"formattedCitation":"(Martello et al., 2000)","plainCitation":"(Martello et al., 2000)"},"citationItems":[{"id":685,"uris":["http://zotero.org/users/1680862/items/36H9CSZU"],"uri":["http://zotero.org/users/1680862/items/36H9CSZU"],"itemData":{"id":685,"type":"article-journal","title":"New trends in exact algorithms for the 0–1 knapsack problem","container-title":"European Journal of Operational Research","page":"325-332","volume":"123","issue":"2","source":"ScienceDirect","abstract":"While the 1980s were focused on the solution of large sized “easy” knapsack problems (KPs), this decade has brought several new algorithms, which are able to solve “hard” large sized instances. We will give an overview of the recent techniques for solving hard KPs, with special emphasis on the addition of cardinality constraints, dynamic programming, and rudimentary divisibility. Computational results, comparing all recent algorithms, are presented.","DOI":"10.1016/S0377-2217(99)00260-X","ISSN":"0377-2217","journalAbbreviation":"European Journal of Operational Research","author":[{"family":"Martello","given":"Silvano"},{"family":"Pisinger","given":"David"},{"family":"Toth","given":"Paolo"}],"issued":{"date-parts":[["2000",6,1]]},"accessed":{"date-parts":[["2014",8,6]]}}}],"schema":"https://github.com/citation-style-language/schema/raw/master/csl-citation.json"} </w:instrText>
      </w:r>
      <w:r w:rsidR="00B92BFF" w:rsidRPr="0005431A">
        <w:rPr>
          <w:lang w:val="en-IE"/>
        </w:rPr>
        <w:fldChar w:fldCharType="separate"/>
      </w:r>
      <w:r w:rsidR="00B92BFF" w:rsidRPr="0005431A">
        <w:rPr>
          <w:lang w:val="en-IE"/>
        </w:rPr>
        <w:t xml:space="preserve">(Martello </w:t>
      </w:r>
      <w:r w:rsidR="00B92BFF" w:rsidRPr="00EB1A60">
        <w:rPr>
          <w:i/>
          <w:lang w:val="en-IE"/>
        </w:rPr>
        <w:t>et al</w:t>
      </w:r>
      <w:r w:rsidR="00B92BFF" w:rsidRPr="0005431A">
        <w:rPr>
          <w:lang w:val="en-IE"/>
        </w:rPr>
        <w:t>., 2000)</w:t>
      </w:r>
      <w:r w:rsidR="00B92BFF" w:rsidRPr="0005431A">
        <w:rPr>
          <w:lang w:val="en-IE"/>
        </w:rPr>
        <w:fldChar w:fldCharType="end"/>
      </w:r>
      <w:r w:rsidR="00027902">
        <w:rPr>
          <w:lang w:val="en-IE"/>
        </w:rPr>
        <w:t>.</w:t>
      </w:r>
    </w:p>
    <w:p w14:paraId="7F8BDB87" w14:textId="74B8620B" w:rsidR="00BC14F3" w:rsidRPr="0005431A" w:rsidRDefault="00E2762F" w:rsidP="001A79D9">
      <w:pPr>
        <w:pStyle w:val="MSCHeading2"/>
      </w:pPr>
      <w:bookmarkStart w:id="44" w:name="_Toc396914393"/>
      <w:r w:rsidRPr="0005431A">
        <w:lastRenderedPageBreak/>
        <w:t>2.10</w:t>
      </w:r>
      <w:r w:rsidRPr="0005431A">
        <w:tab/>
      </w:r>
      <w:r w:rsidR="00BC14F3" w:rsidRPr="0005431A">
        <w:t>Branch and bound algorithms</w:t>
      </w:r>
      <w:bookmarkEnd w:id="44"/>
    </w:p>
    <w:p w14:paraId="3371C2E7" w14:textId="7EA20626" w:rsidR="00BC14F3" w:rsidRPr="0005431A" w:rsidRDefault="00BC14F3" w:rsidP="00BC14F3">
      <w:pPr>
        <w:rPr>
          <w:lang w:val="en-IE"/>
        </w:rPr>
      </w:pPr>
      <w:r w:rsidRPr="0005431A">
        <w:rPr>
          <w:lang w:val="en-IE"/>
        </w:rPr>
        <w:t>This algorithm is a general method that solves optimisation problems exactly while reducing the search space</w:t>
      </w:r>
      <w:r w:rsidR="006343F1" w:rsidRPr="0005431A">
        <w:rPr>
          <w:lang w:val="en-IE"/>
        </w:rPr>
        <w:t xml:space="preserve"> by utilising</w:t>
      </w:r>
      <w:r w:rsidRPr="0005431A">
        <w:rPr>
          <w:lang w:val="en-IE"/>
        </w:rPr>
        <w:t xml:space="preserve"> various so-c</w:t>
      </w:r>
      <w:r w:rsidR="00E14454" w:rsidRPr="0005431A">
        <w:rPr>
          <w:lang w:val="en-IE"/>
        </w:rPr>
        <w:t xml:space="preserve">alled </w:t>
      </w:r>
      <w:r w:rsidR="006343F1" w:rsidRPr="0005431A">
        <w:rPr>
          <w:lang w:val="en-IE"/>
        </w:rPr>
        <w:t>‘</w:t>
      </w:r>
      <w:r w:rsidR="00E14454" w:rsidRPr="0005431A">
        <w:rPr>
          <w:lang w:val="en-IE"/>
        </w:rPr>
        <w:t>pruning</w:t>
      </w:r>
      <w:r w:rsidR="006343F1" w:rsidRPr="0005431A">
        <w:rPr>
          <w:lang w:val="en-IE"/>
        </w:rPr>
        <w:t>’</w:t>
      </w:r>
      <w:r w:rsidR="00E14454" w:rsidRPr="0005431A">
        <w:rPr>
          <w:lang w:val="en-IE"/>
        </w:rPr>
        <w:t xml:space="preserve"> techniques. </w:t>
      </w:r>
      <w:r w:rsidRPr="0005431A">
        <w:rPr>
          <w:lang w:val="en-IE"/>
        </w:rPr>
        <w:t>The branch part of the algorithm divides the set of all feasible solutions in</w:t>
      </w:r>
      <w:r w:rsidR="006343F1" w:rsidRPr="0005431A">
        <w:rPr>
          <w:lang w:val="en-IE"/>
        </w:rPr>
        <w:t>to</w:t>
      </w:r>
      <w:r w:rsidRPr="0005431A">
        <w:rPr>
          <w:lang w:val="en-IE"/>
        </w:rPr>
        <w:t xml:space="preserve"> smaller subsets; the branching is performed recursively on all the subsets. Resulting in a tree, this tree is then pruned. Starting at the root of the tree a lower and upper bound </w:t>
      </w:r>
      <w:r w:rsidR="00EB1A60">
        <w:rPr>
          <w:lang w:val="en-IE"/>
        </w:rPr>
        <w:t>are</w:t>
      </w:r>
      <w:r w:rsidRPr="0005431A">
        <w:rPr>
          <w:lang w:val="en-IE"/>
        </w:rPr>
        <w:t xml:space="preserve"> calculated. </w:t>
      </w:r>
      <w:r w:rsidR="006343F1" w:rsidRPr="0005431A">
        <w:rPr>
          <w:lang w:val="en-IE"/>
        </w:rPr>
        <w:t>A m</w:t>
      </w:r>
      <w:r w:rsidRPr="0005431A">
        <w:rPr>
          <w:lang w:val="en-IE"/>
        </w:rPr>
        <w:t xml:space="preserve">inimum of all upper bounds is stored in a dedicated data structure. If the algorithm approaches </w:t>
      </w:r>
      <w:r w:rsidR="006343F1" w:rsidRPr="0005431A">
        <w:rPr>
          <w:lang w:val="en-IE"/>
        </w:rPr>
        <w:t xml:space="preserve">a </w:t>
      </w:r>
      <w:r w:rsidRPr="0005431A">
        <w:rPr>
          <w:lang w:val="en-IE"/>
        </w:rPr>
        <w:t>vertex whose lower bound is greater than the dedicated data structures bounds</w:t>
      </w:r>
      <w:r w:rsidR="006343F1" w:rsidRPr="0005431A">
        <w:rPr>
          <w:lang w:val="en-IE"/>
        </w:rPr>
        <w:t>,</w:t>
      </w:r>
      <w:r w:rsidRPr="0005431A">
        <w:rPr>
          <w:lang w:val="en-IE"/>
        </w:rPr>
        <w:t xml:space="preserve"> then all solutions in this branch can be discarded. A branch can also be discarded if the algorithm reaches a vertex having lower bounds equal to its upper bound as it already found the optimal solution within its branch. At the end</w:t>
      </w:r>
      <w:r w:rsidR="006343F1" w:rsidRPr="0005431A">
        <w:rPr>
          <w:lang w:val="en-IE"/>
        </w:rPr>
        <w:t>, all</w:t>
      </w:r>
      <w:r w:rsidRPr="0005431A">
        <w:rPr>
          <w:lang w:val="en-IE"/>
        </w:rPr>
        <w:t xml:space="preserve"> vertices either </w:t>
      </w:r>
      <w:r w:rsidR="006343F1" w:rsidRPr="0005431A">
        <w:rPr>
          <w:lang w:val="en-IE"/>
        </w:rPr>
        <w:t xml:space="preserve">have </w:t>
      </w:r>
      <w:r w:rsidRPr="0005431A">
        <w:rPr>
          <w:lang w:val="en-IE"/>
        </w:rPr>
        <w:t>been pruned or their lower bounds equal the upper bounds, meaning the optimal solution has been found</w:t>
      </w:r>
      <w:r w:rsidR="00B92BFF" w:rsidRPr="0005431A">
        <w:rPr>
          <w:lang w:val="en-IE"/>
        </w:rPr>
        <w:t xml:space="preserve"> </w:t>
      </w:r>
      <w:r w:rsidR="00B92BFF" w:rsidRPr="0005431A">
        <w:rPr>
          <w:lang w:val="en-IE"/>
        </w:rPr>
        <w:fldChar w:fldCharType="begin"/>
      </w:r>
      <w:r w:rsidR="00B92BFF" w:rsidRPr="0005431A">
        <w:rPr>
          <w:lang w:val="en-IE"/>
        </w:rPr>
        <w:instrText xml:space="preserve"> ADDIN ZOTERO_ITEM CSL_CITATION {"citationID":"22a4chpiir","properties":{"formattedCitation":"(Martello et al., 2000)","plainCitation":"(Martello et al., 2000)"},"citationItems":[{"id":685,"uris":["http://zotero.org/users/1680862/items/36H9CSZU"],"uri":["http://zotero.org/users/1680862/items/36H9CSZU"],"itemData":{"id":685,"type":"article-journal","title":"New trends in exact algorithms for the 0–1 knapsack problem","container-title":"European Journal of Operational Research","page":"325-332","volume":"123","issue":"2","source":"ScienceDirect","abstract":"While the 1980s were focused on the solution of large sized “easy” knapsack problems (KPs), this decade has brought several new algorithms, which are able to solve “hard” large sized instances. We will give an overview of the recent techniques for solving hard KPs, with special emphasis on the addition of cardinality constraints, dynamic programming, and rudimentary divisibility. Computational results, comparing all recent algorithms, are presented.","DOI":"10.1016/S0377-2217(99)00260-X","ISSN":"0377-2217","journalAbbreviation":"European Journal of Operational Research","author":[{"family":"Martello","given":"Silvano"},{"family":"Pisinger","given":"David"},{"family":"Toth","given":"Paolo"}],"issued":{"date-parts":[["2000",6,1]]},"accessed":{"date-parts":[["2014",8,6]]}}}],"schema":"https://github.com/citation-style-language/schema/raw/master/csl-citation.json"} </w:instrText>
      </w:r>
      <w:r w:rsidR="00B92BFF" w:rsidRPr="0005431A">
        <w:rPr>
          <w:lang w:val="en-IE"/>
        </w:rPr>
        <w:fldChar w:fldCharType="separate"/>
      </w:r>
      <w:r w:rsidR="00B92BFF" w:rsidRPr="0005431A">
        <w:rPr>
          <w:lang w:val="en-IE"/>
        </w:rPr>
        <w:t xml:space="preserve">(Martello </w:t>
      </w:r>
      <w:r w:rsidR="00B92BFF" w:rsidRPr="00D23D63">
        <w:rPr>
          <w:i/>
          <w:lang w:val="en-IE"/>
        </w:rPr>
        <w:t>et al</w:t>
      </w:r>
      <w:r w:rsidR="00B92BFF" w:rsidRPr="0005431A">
        <w:rPr>
          <w:lang w:val="en-IE"/>
        </w:rPr>
        <w:t>., 2000)</w:t>
      </w:r>
      <w:r w:rsidR="00B92BFF" w:rsidRPr="0005431A">
        <w:rPr>
          <w:lang w:val="en-IE"/>
        </w:rPr>
        <w:fldChar w:fldCharType="end"/>
      </w:r>
      <w:r w:rsidR="006343F1" w:rsidRPr="0005431A">
        <w:rPr>
          <w:lang w:val="en-IE"/>
        </w:rPr>
        <w:t>.</w:t>
      </w:r>
    </w:p>
    <w:p w14:paraId="2E4EF14F" w14:textId="3E192567" w:rsidR="00BC14F3" w:rsidRPr="0005431A" w:rsidRDefault="00E2762F" w:rsidP="001A79D9">
      <w:pPr>
        <w:pStyle w:val="MSCHeading2"/>
      </w:pPr>
      <w:bookmarkStart w:id="45" w:name="_Toc396914394"/>
      <w:r w:rsidRPr="0005431A">
        <w:t>2.11</w:t>
      </w:r>
      <w:r w:rsidRPr="0005431A">
        <w:tab/>
      </w:r>
      <w:r w:rsidR="00BC14F3" w:rsidRPr="0005431A">
        <w:t>Concorde</w:t>
      </w:r>
      <w:bookmarkEnd w:id="45"/>
    </w:p>
    <w:p w14:paraId="258C31ED" w14:textId="206AE9CB" w:rsidR="00BC14F3" w:rsidRPr="0005431A" w:rsidRDefault="00BC14F3" w:rsidP="00BC14F3">
      <w:pPr>
        <w:rPr>
          <w:szCs w:val="24"/>
          <w:lang w:val="en-IE"/>
        </w:rPr>
      </w:pPr>
      <w:r w:rsidRPr="0005431A">
        <w:rPr>
          <w:szCs w:val="24"/>
          <w:lang w:val="en-IE"/>
        </w:rPr>
        <w:t xml:space="preserve">In March 2005, </w:t>
      </w:r>
      <w:r w:rsidR="00131C9B" w:rsidRPr="0005431A">
        <w:rPr>
          <w:szCs w:val="24"/>
          <w:lang w:val="en-IE"/>
        </w:rPr>
        <w:t xml:space="preserve">the </w:t>
      </w:r>
      <w:r w:rsidR="000F1A9B" w:rsidRPr="0005431A">
        <w:rPr>
          <w:szCs w:val="24"/>
          <w:lang w:val="en-IE"/>
        </w:rPr>
        <w:t xml:space="preserve">Travelling Salesperson Problem </w:t>
      </w:r>
      <w:r w:rsidRPr="0005431A">
        <w:rPr>
          <w:szCs w:val="24"/>
          <w:lang w:val="en-IE"/>
        </w:rPr>
        <w:t xml:space="preserve">of visiting all 33,810 points in a circuit board was effectively solved by </w:t>
      </w:r>
      <w:r w:rsidR="00B92BFF" w:rsidRPr="0005431A">
        <w:rPr>
          <w:szCs w:val="24"/>
          <w:lang w:val="en-IE"/>
        </w:rPr>
        <w:t xml:space="preserve">the </w:t>
      </w:r>
      <w:r w:rsidR="00E14454" w:rsidRPr="0005431A">
        <w:rPr>
          <w:szCs w:val="24"/>
          <w:lang w:val="en-IE"/>
        </w:rPr>
        <w:t xml:space="preserve">Concorde TSP solver </w:t>
      </w:r>
      <w:r w:rsidRPr="0005431A">
        <w:rPr>
          <w:szCs w:val="24"/>
          <w:lang w:val="en-IE"/>
        </w:rPr>
        <w:t>to a length of 65,048, 945 units</w:t>
      </w:r>
      <w:r w:rsidR="0086674E" w:rsidRPr="0005431A">
        <w:rPr>
          <w:szCs w:val="24"/>
          <w:lang w:val="en-IE"/>
        </w:rPr>
        <w:t>. It</w:t>
      </w:r>
      <w:r w:rsidRPr="0005431A">
        <w:rPr>
          <w:szCs w:val="24"/>
          <w:lang w:val="en-IE"/>
        </w:rPr>
        <w:t xml:space="preserve"> was proven that no shorter tour exists. The computation took approximately 15.7 CPU years</w:t>
      </w:r>
      <w:r w:rsidR="00801D67" w:rsidRPr="0005431A">
        <w:rPr>
          <w:szCs w:val="24"/>
          <w:lang w:val="en-IE"/>
        </w:rPr>
        <w:t>.</w:t>
      </w:r>
      <w:r w:rsidRPr="0005431A">
        <w:rPr>
          <w:szCs w:val="24"/>
          <w:lang w:val="en-IE"/>
        </w:rPr>
        <w:t xml:space="preserve"> In April 2006</w:t>
      </w:r>
      <w:r w:rsidR="006343F1" w:rsidRPr="0005431A">
        <w:rPr>
          <w:szCs w:val="24"/>
          <w:lang w:val="en-IE"/>
        </w:rPr>
        <w:t>,</w:t>
      </w:r>
      <w:r w:rsidRPr="0005431A">
        <w:rPr>
          <w:szCs w:val="24"/>
          <w:lang w:val="en-IE"/>
        </w:rPr>
        <w:t xml:space="preserve"> an instance with 85,900 points was solved using Concorde TSP Solver, taking ov</w:t>
      </w:r>
      <w:r w:rsidR="00B92BFF" w:rsidRPr="0005431A">
        <w:rPr>
          <w:szCs w:val="24"/>
          <w:lang w:val="en-IE"/>
        </w:rPr>
        <w:t>er 136 CPU</w:t>
      </w:r>
      <w:r w:rsidR="006343F1" w:rsidRPr="0005431A">
        <w:rPr>
          <w:szCs w:val="24"/>
          <w:lang w:val="en-IE"/>
        </w:rPr>
        <w:t xml:space="preserve"> </w:t>
      </w:r>
      <w:r w:rsidR="00B92BFF" w:rsidRPr="0005431A">
        <w:rPr>
          <w:szCs w:val="24"/>
          <w:lang w:val="en-IE"/>
        </w:rPr>
        <w:t xml:space="preserve">years. </w:t>
      </w:r>
      <w:r w:rsidRPr="0005431A">
        <w:rPr>
          <w:szCs w:val="24"/>
          <w:lang w:val="en-IE"/>
        </w:rPr>
        <w:t xml:space="preserve">Concorde TSP solver uses very advanced methods of branching and bounding and different heuristics to exactly calculate NP hard problems. However, the mathematics and data structures involved are beyond the scope of this </w:t>
      </w:r>
      <w:r w:rsidR="0049507D">
        <w:rPr>
          <w:szCs w:val="24"/>
          <w:lang w:val="en-IE"/>
        </w:rPr>
        <w:t>dissertation</w:t>
      </w:r>
      <w:r w:rsidRPr="0005431A">
        <w:rPr>
          <w:szCs w:val="24"/>
          <w:lang w:val="en-IE"/>
        </w:rPr>
        <w:t>.</w:t>
      </w:r>
      <w:r w:rsidR="00E14454" w:rsidRPr="0005431A">
        <w:rPr>
          <w:szCs w:val="24"/>
          <w:lang w:val="en-IE"/>
        </w:rPr>
        <w:t xml:space="preserve"> </w:t>
      </w:r>
      <w:r w:rsidR="0087691C" w:rsidRPr="0005431A">
        <w:rPr>
          <w:szCs w:val="24"/>
          <w:lang w:val="en-IE"/>
        </w:rPr>
        <w:t>There are over 700 functions to s</w:t>
      </w:r>
      <w:r w:rsidRPr="0005431A">
        <w:rPr>
          <w:szCs w:val="24"/>
          <w:lang w:val="en-IE"/>
        </w:rPr>
        <w:t>olve TSP</w:t>
      </w:r>
      <w:r w:rsidR="0087691C" w:rsidRPr="0005431A">
        <w:rPr>
          <w:szCs w:val="24"/>
          <w:lang w:val="en-IE"/>
        </w:rPr>
        <w:t xml:space="preserve"> problems inside</w:t>
      </w:r>
      <w:r w:rsidRPr="0005431A">
        <w:rPr>
          <w:szCs w:val="24"/>
          <w:lang w:val="en-IE"/>
        </w:rPr>
        <w:t xml:space="preserve"> </w:t>
      </w:r>
      <w:r w:rsidR="0087691C" w:rsidRPr="0005431A">
        <w:rPr>
          <w:szCs w:val="24"/>
          <w:lang w:val="en-IE"/>
        </w:rPr>
        <w:t xml:space="preserve">the </w:t>
      </w:r>
      <w:r w:rsidRPr="0005431A">
        <w:rPr>
          <w:szCs w:val="24"/>
          <w:lang w:val="en-IE"/>
        </w:rPr>
        <w:t>Concord</w:t>
      </w:r>
      <w:r w:rsidR="006343F1" w:rsidRPr="0005431A">
        <w:rPr>
          <w:szCs w:val="24"/>
          <w:lang w:val="en-IE"/>
        </w:rPr>
        <w:t>e</w:t>
      </w:r>
      <w:r w:rsidRPr="0005431A">
        <w:rPr>
          <w:szCs w:val="24"/>
          <w:lang w:val="en-IE"/>
        </w:rPr>
        <w:t xml:space="preserve"> library. Concord</w:t>
      </w:r>
      <w:r w:rsidR="00131C9B" w:rsidRPr="0005431A">
        <w:rPr>
          <w:szCs w:val="24"/>
          <w:lang w:val="en-IE"/>
        </w:rPr>
        <w:t>e</w:t>
      </w:r>
      <w:r w:rsidRPr="0005431A">
        <w:rPr>
          <w:szCs w:val="24"/>
          <w:lang w:val="en-IE"/>
        </w:rPr>
        <w:t xml:space="preserve"> library can solve a thousand city problems in approximately three hours</w:t>
      </w:r>
      <w:r w:rsidR="00801D67" w:rsidRPr="0005431A">
        <w:rPr>
          <w:szCs w:val="24"/>
          <w:lang w:val="en-IE"/>
        </w:rPr>
        <w:t xml:space="preserve"> on an Intel Pentium III 600Mhz processor</w:t>
      </w:r>
      <w:r w:rsidRPr="0005431A">
        <w:rPr>
          <w:szCs w:val="24"/>
          <w:lang w:val="en-IE"/>
        </w:rPr>
        <w:t>. However</w:t>
      </w:r>
      <w:r w:rsidR="009A1E9C" w:rsidRPr="0005431A">
        <w:rPr>
          <w:szCs w:val="24"/>
          <w:lang w:val="en-IE"/>
        </w:rPr>
        <w:t xml:space="preserve"> a problem of 10</w:t>
      </w:r>
      <w:r w:rsidR="00131C9B" w:rsidRPr="0005431A">
        <w:rPr>
          <w:szCs w:val="24"/>
          <w:lang w:val="en-IE"/>
        </w:rPr>
        <w:t>,</w:t>
      </w:r>
      <w:r w:rsidR="009A1E9C" w:rsidRPr="0005431A">
        <w:rPr>
          <w:szCs w:val="24"/>
          <w:lang w:val="en-IE"/>
        </w:rPr>
        <w:t>000 cities</w:t>
      </w:r>
      <w:r w:rsidR="00BE79EB">
        <w:rPr>
          <w:szCs w:val="24"/>
          <w:lang w:val="en-IE"/>
        </w:rPr>
        <w:t>, like usa</w:t>
      </w:r>
      <w:r w:rsidRPr="0005431A">
        <w:rPr>
          <w:szCs w:val="24"/>
          <w:lang w:val="en-IE"/>
        </w:rPr>
        <w:t xml:space="preserve">13509 takes </w:t>
      </w:r>
      <w:r w:rsidR="00E14454" w:rsidRPr="0005431A">
        <w:rPr>
          <w:szCs w:val="24"/>
          <w:lang w:val="en-IE"/>
        </w:rPr>
        <w:t>in four years</w:t>
      </w:r>
      <w:r w:rsidR="00801D67" w:rsidRPr="0005431A">
        <w:rPr>
          <w:szCs w:val="24"/>
          <w:lang w:val="en-IE"/>
        </w:rPr>
        <w:t xml:space="preserve"> on the same machine</w:t>
      </w:r>
      <w:r w:rsidR="00E14454" w:rsidRPr="0005431A">
        <w:rPr>
          <w:szCs w:val="24"/>
          <w:lang w:val="en-IE"/>
        </w:rPr>
        <w:t>.</w:t>
      </w:r>
      <w:r w:rsidRPr="0005431A">
        <w:rPr>
          <w:szCs w:val="24"/>
          <w:lang w:val="en-IE"/>
        </w:rPr>
        <w:t xml:space="preserve"> Mona Lisa</w:t>
      </w:r>
      <w:r w:rsidR="00C62F53">
        <w:rPr>
          <w:rStyle w:val="FootnoteReference"/>
          <w:szCs w:val="24"/>
          <w:lang w:val="en-IE"/>
        </w:rPr>
        <w:footnoteReference w:id="7"/>
      </w:r>
      <w:r w:rsidRPr="0005431A">
        <w:rPr>
          <w:szCs w:val="24"/>
          <w:lang w:val="en-IE"/>
        </w:rPr>
        <w:t xml:space="preserve"> is a problem created by Robert Bosch containing</w:t>
      </w:r>
      <w:r w:rsidR="0087691C" w:rsidRPr="0005431A">
        <w:rPr>
          <w:szCs w:val="24"/>
          <w:lang w:val="en-IE"/>
        </w:rPr>
        <w:t xml:space="preserve"> </w:t>
      </w:r>
      <w:r w:rsidR="00E14454" w:rsidRPr="0005431A">
        <w:rPr>
          <w:szCs w:val="24"/>
          <w:lang w:val="en-IE"/>
        </w:rPr>
        <w:t>100</w:t>
      </w:r>
      <w:r w:rsidR="00D23D63">
        <w:rPr>
          <w:szCs w:val="24"/>
          <w:lang w:val="en-IE"/>
        </w:rPr>
        <w:t>,000</w:t>
      </w:r>
      <w:r w:rsidR="00E14454" w:rsidRPr="0005431A">
        <w:rPr>
          <w:szCs w:val="24"/>
          <w:lang w:val="en-IE"/>
        </w:rPr>
        <w:t xml:space="preserve"> vertices and is </w:t>
      </w:r>
      <w:r w:rsidRPr="0005431A">
        <w:rPr>
          <w:szCs w:val="24"/>
          <w:lang w:val="en-IE"/>
        </w:rPr>
        <w:t>still an on-going TSP problem and the last, best solution was found in 20</w:t>
      </w:r>
      <w:r w:rsidR="00C62F53">
        <w:rPr>
          <w:szCs w:val="24"/>
          <w:lang w:val="en-IE"/>
        </w:rPr>
        <w:t>12</w:t>
      </w:r>
      <w:r w:rsidR="00027902">
        <w:rPr>
          <w:szCs w:val="24"/>
          <w:lang w:val="en-IE"/>
        </w:rPr>
        <w:t>.</w:t>
      </w:r>
    </w:p>
    <w:p w14:paraId="0E641CDA" w14:textId="6CADF6FF" w:rsidR="00BC14F3" w:rsidRPr="0005431A" w:rsidRDefault="00745E0D" w:rsidP="001A79D9">
      <w:pPr>
        <w:pStyle w:val="MSCHeading2"/>
      </w:pPr>
      <w:bookmarkStart w:id="46" w:name="_Toc396914395"/>
      <w:r w:rsidRPr="0005431A">
        <w:lastRenderedPageBreak/>
        <w:t>2.12</w:t>
      </w:r>
      <w:r w:rsidRPr="0005431A">
        <w:tab/>
      </w:r>
      <w:r w:rsidR="00BC14F3" w:rsidRPr="0005431A">
        <w:t>Conclusions</w:t>
      </w:r>
      <w:bookmarkEnd w:id="46"/>
    </w:p>
    <w:p w14:paraId="31B3A32C" w14:textId="3BA93B42" w:rsidR="00BC14F3" w:rsidRPr="0005431A" w:rsidRDefault="0036047F" w:rsidP="0036047F">
      <w:pPr>
        <w:rPr>
          <w:lang w:val="en-IE"/>
        </w:rPr>
      </w:pPr>
      <w:r w:rsidRPr="0005431A">
        <w:rPr>
          <w:lang w:val="en-IE"/>
        </w:rPr>
        <w:t>NP-</w:t>
      </w:r>
      <w:r w:rsidR="009934B5" w:rsidRPr="0005431A">
        <w:rPr>
          <w:lang w:val="en-IE"/>
        </w:rPr>
        <w:t xml:space="preserve">hard </w:t>
      </w:r>
      <w:r w:rsidRPr="0005431A">
        <w:rPr>
          <w:lang w:val="en-IE"/>
        </w:rPr>
        <w:t xml:space="preserve">problems are important for everyday real world problems, from the </w:t>
      </w:r>
      <w:r w:rsidR="0086674E" w:rsidRPr="0005431A">
        <w:rPr>
          <w:lang w:val="en-IE"/>
        </w:rPr>
        <w:t>manufacture</w:t>
      </w:r>
      <w:r w:rsidRPr="0005431A">
        <w:rPr>
          <w:lang w:val="en-IE"/>
        </w:rPr>
        <w:t xml:space="preserve"> of microchips, planning of schedules, </w:t>
      </w:r>
      <w:r w:rsidR="00026455" w:rsidRPr="0005431A">
        <w:rPr>
          <w:lang w:val="en-IE"/>
        </w:rPr>
        <w:t xml:space="preserve">and </w:t>
      </w:r>
      <w:r w:rsidR="0086674E" w:rsidRPr="0005431A">
        <w:rPr>
          <w:lang w:val="en-IE"/>
        </w:rPr>
        <w:t xml:space="preserve">from </w:t>
      </w:r>
      <w:r w:rsidR="00026455" w:rsidRPr="0005431A">
        <w:rPr>
          <w:lang w:val="en-IE"/>
        </w:rPr>
        <w:t>logistics to a whole range of others</w:t>
      </w:r>
      <w:r w:rsidRPr="0005431A">
        <w:rPr>
          <w:lang w:val="en-IE"/>
        </w:rPr>
        <w:t xml:space="preserve">. </w:t>
      </w:r>
      <w:r w:rsidR="00AB37C0" w:rsidRPr="0005431A">
        <w:rPr>
          <w:lang w:val="en-IE"/>
        </w:rPr>
        <w:t>Due to their exponential nature NP-</w:t>
      </w:r>
      <w:r w:rsidR="003A3C29" w:rsidRPr="0005431A">
        <w:rPr>
          <w:lang w:val="en-IE"/>
        </w:rPr>
        <w:t xml:space="preserve">hard </w:t>
      </w:r>
      <w:r w:rsidR="00AB37C0" w:rsidRPr="0005431A">
        <w:rPr>
          <w:lang w:val="en-IE"/>
        </w:rPr>
        <w:t xml:space="preserve">problems can take an incredible amount of </w:t>
      </w:r>
      <w:r w:rsidR="00026455" w:rsidRPr="0005431A">
        <w:rPr>
          <w:lang w:val="en-IE"/>
        </w:rPr>
        <w:t>c</w:t>
      </w:r>
      <w:r w:rsidR="00AB37C0" w:rsidRPr="0005431A">
        <w:rPr>
          <w:lang w:val="en-IE"/>
        </w:rPr>
        <w:t xml:space="preserve">omputational complexity to solve using exact methods and even the state of the art solvers can take years </w:t>
      </w:r>
      <w:r w:rsidR="00026455" w:rsidRPr="0005431A">
        <w:rPr>
          <w:lang w:val="en-IE"/>
        </w:rPr>
        <w:t xml:space="preserve">to </w:t>
      </w:r>
      <w:r w:rsidR="00AB37C0" w:rsidRPr="0005431A">
        <w:rPr>
          <w:lang w:val="en-IE"/>
        </w:rPr>
        <w:t>solv</w:t>
      </w:r>
      <w:r w:rsidR="00026455" w:rsidRPr="0005431A">
        <w:rPr>
          <w:lang w:val="en-IE"/>
        </w:rPr>
        <w:t>e</w:t>
      </w:r>
      <w:r w:rsidR="00AB37C0" w:rsidRPr="0005431A">
        <w:rPr>
          <w:lang w:val="en-IE"/>
        </w:rPr>
        <w:t xml:space="preserve"> 10</w:t>
      </w:r>
      <w:r w:rsidR="009934B5" w:rsidRPr="0005431A">
        <w:rPr>
          <w:lang w:val="en-IE"/>
        </w:rPr>
        <w:t>,</w:t>
      </w:r>
      <w:r w:rsidR="00AB37C0" w:rsidRPr="0005431A">
        <w:rPr>
          <w:lang w:val="en-IE"/>
        </w:rPr>
        <w:t xml:space="preserve">000 </w:t>
      </w:r>
      <w:r w:rsidRPr="0005431A">
        <w:rPr>
          <w:lang w:val="en-IE"/>
        </w:rPr>
        <w:t>nodes</w:t>
      </w:r>
      <w:r w:rsidR="00AB37C0" w:rsidRPr="0005431A">
        <w:rPr>
          <w:lang w:val="en-IE"/>
        </w:rPr>
        <w:t xml:space="preserve">. </w:t>
      </w:r>
      <w:r w:rsidR="00BC14F3" w:rsidRPr="0005431A">
        <w:rPr>
          <w:lang w:val="en-IE"/>
        </w:rPr>
        <w:t xml:space="preserve">Clearly a better solution is needed and that </w:t>
      </w:r>
      <w:r w:rsidR="0086674E" w:rsidRPr="0005431A">
        <w:rPr>
          <w:lang w:val="en-IE"/>
        </w:rPr>
        <w:t xml:space="preserve">is </w:t>
      </w:r>
      <w:r w:rsidR="00BC14F3" w:rsidRPr="0005431A">
        <w:rPr>
          <w:lang w:val="en-IE"/>
        </w:rPr>
        <w:t>where approximation algorithms come in. These algorithms provide an optimisation approach to “best guess” solution</w:t>
      </w:r>
      <w:r w:rsidR="0086674E" w:rsidRPr="0005431A">
        <w:rPr>
          <w:lang w:val="en-IE"/>
        </w:rPr>
        <w:t>s</w:t>
      </w:r>
      <w:r w:rsidR="00BC14F3" w:rsidRPr="0005431A">
        <w:rPr>
          <w:lang w:val="en-IE"/>
        </w:rPr>
        <w:t xml:space="preserve">. These approximation algorithms </w:t>
      </w:r>
      <w:r w:rsidR="00BC14F3" w:rsidRPr="00613BBD">
        <w:rPr>
          <w:rStyle w:val="QuoteChar"/>
          <w:i w:val="0"/>
          <w:lang w:val="en-IE"/>
        </w:rPr>
        <w:t>trade optimality for efficiency</w:t>
      </w:r>
      <w:r w:rsidR="00BC14F3" w:rsidRPr="0005431A">
        <w:rPr>
          <w:lang w:val="en-IE"/>
        </w:rPr>
        <w:t xml:space="preserve"> although </w:t>
      </w:r>
      <w:r w:rsidR="003A3C29" w:rsidRPr="0005431A">
        <w:rPr>
          <w:lang w:val="en-IE"/>
        </w:rPr>
        <w:t xml:space="preserve">they </w:t>
      </w:r>
      <w:r w:rsidR="00BC14F3" w:rsidRPr="0005431A">
        <w:rPr>
          <w:lang w:val="en-IE"/>
        </w:rPr>
        <w:t>have the advantage of finding good solution</w:t>
      </w:r>
      <w:r w:rsidR="0086674E" w:rsidRPr="0005431A">
        <w:rPr>
          <w:lang w:val="en-IE"/>
        </w:rPr>
        <w:t>s</w:t>
      </w:r>
      <w:r w:rsidR="00BC14F3" w:rsidRPr="0005431A">
        <w:rPr>
          <w:lang w:val="en-IE"/>
        </w:rPr>
        <w:t xml:space="preserve"> quickly.</w:t>
      </w:r>
      <w:r w:rsidR="00613BBD">
        <w:rPr>
          <w:lang w:val="en-IE"/>
        </w:rPr>
        <w:t xml:space="preserve"> </w:t>
      </w:r>
      <w:r w:rsidR="00BC14F3" w:rsidRPr="0005431A">
        <w:rPr>
          <w:lang w:val="en-IE"/>
        </w:rPr>
        <w:t>However, the problem with optimisation algorithms is to be stuck in locally optimal</w:t>
      </w:r>
      <w:r w:rsidRPr="0005431A">
        <w:rPr>
          <w:lang w:val="en-IE"/>
        </w:rPr>
        <w:t xml:space="preserve"> loop discussed later </w:t>
      </w:r>
      <w:r w:rsidRPr="0005431A">
        <w:rPr>
          <w:lang w:val="en-IE"/>
        </w:rPr>
        <w:fldChar w:fldCharType="begin"/>
      </w:r>
      <w:r w:rsidRPr="0005431A">
        <w:rPr>
          <w:lang w:val="en-IE"/>
        </w:rPr>
        <w:instrText xml:space="preserve"> ADDIN ZOTERO_ITEM CSL_CITATION {"citationID":"TedJk1zZ","properties":{"formattedCitation":"(Dorigo and Socha, 2006a)","plainCitation":"(Dorigo and Socha, 2006a)"},"citationItems":[{"id":501,"uris":["http://zotero.org/users/1680862/items/8J7NJPFZ"],"uri":["http://zotero.org/users/1680862/items/8J7NJPFZ"],"itemData":{"id":501,"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Pr="0005431A">
        <w:rPr>
          <w:lang w:val="en-IE"/>
        </w:rPr>
        <w:fldChar w:fldCharType="separate"/>
      </w:r>
      <w:r w:rsidRPr="0005431A">
        <w:rPr>
          <w:lang w:val="en-IE"/>
        </w:rPr>
        <w:t>(Dorigo and Socha, 2006)</w:t>
      </w:r>
      <w:r w:rsidRPr="0005431A">
        <w:rPr>
          <w:lang w:val="en-IE"/>
        </w:rPr>
        <w:fldChar w:fldCharType="end"/>
      </w:r>
      <w:r w:rsidRPr="0005431A">
        <w:rPr>
          <w:lang w:val="en-IE"/>
        </w:rPr>
        <w:t xml:space="preserve">. </w:t>
      </w:r>
    </w:p>
    <w:p w14:paraId="1772AC2C" w14:textId="14F29FF2" w:rsidR="00BC14F3" w:rsidRPr="0005431A" w:rsidRDefault="003A3C29" w:rsidP="00BB0EF5">
      <w:pPr>
        <w:pStyle w:val="Heading1"/>
      </w:pPr>
      <w:r w:rsidRPr="0005431A">
        <w:lastRenderedPageBreak/>
        <w:tab/>
      </w:r>
      <w:bookmarkStart w:id="47" w:name="_Toc396914396"/>
      <w:r w:rsidR="00BC14F3" w:rsidRPr="0005431A">
        <w:t>Swarm intelligence</w:t>
      </w:r>
      <w:bookmarkEnd w:id="47"/>
      <w:r w:rsidR="00BC14F3" w:rsidRPr="0005431A">
        <w:t xml:space="preserve"> </w:t>
      </w:r>
    </w:p>
    <w:p w14:paraId="74A020B5" w14:textId="0CB9407A" w:rsidR="0062016F" w:rsidRPr="0005431A" w:rsidRDefault="0062016F" w:rsidP="0062016F">
      <w:pPr>
        <w:pStyle w:val="MSCHeading2"/>
      </w:pPr>
      <w:bookmarkStart w:id="48" w:name="_Toc396914397"/>
      <w:r>
        <w:t>3</w:t>
      </w:r>
      <w:r w:rsidRPr="0005431A">
        <w:t>.1</w:t>
      </w:r>
      <w:r w:rsidRPr="0005431A">
        <w:tab/>
        <w:t>Introduction</w:t>
      </w:r>
      <w:bookmarkEnd w:id="48"/>
    </w:p>
    <w:p w14:paraId="2543C344" w14:textId="50B2E6A3" w:rsidR="00BC14F3" w:rsidRPr="0005431A" w:rsidRDefault="00BC14F3" w:rsidP="00BC14F3">
      <w:pPr>
        <w:rPr>
          <w:i/>
          <w:lang w:val="en-IE"/>
        </w:rPr>
      </w:pPr>
      <w:r w:rsidRPr="0005431A">
        <w:rPr>
          <w:lang w:val="en-IE"/>
        </w:rPr>
        <w:t xml:space="preserve">Swarm intelligence </w:t>
      </w:r>
      <w:r w:rsidRPr="0005431A">
        <w:rPr>
          <w:lang w:val="en-IE"/>
        </w:rPr>
        <w:fldChar w:fldCharType="begin"/>
      </w:r>
      <w:r w:rsidRPr="0005431A">
        <w:rPr>
          <w:lang w:val="en-IE"/>
        </w:rPr>
        <w:instrText xml:space="preserve"> ADDIN ZOTERO_ITEM CSL_CITATION {"citationID":"3BB5WAPy","properties":{"formattedCitation":"(Beni and Wang, 1993)","plainCitation":"(Beni and Wang, 1993)"},"citationItems":[{"id":346,"uris":["http://zotero.org/users/1680862/items/E7JKNFF3"],"uri":["http://zotero.org/users/1680862/items/E7JKNFF3"],"itemData":{"id":346,"type":"chapter","title":"Swarm Intelligence in Cellular Robotic Systems","container-title":"Robots and Biological Systems: Towards a New Bionics?","collection-title":"NATO ASI Series","collection-number":"102","publisher":"Springer Berlin Heidelberg","page":"703-712","source":"link.springer.com","abstract":"Cellular Robotic Systems are capable of ’intelligent* behavior. The meaning of this intelligence is analyzed in the paper. We define robot intelligence and robot system intelligence in terms of unpredictability of improbable behavior. The concept of unpredictability is analyzed in relation to (1) statistical unpredictability, (2) inaccessibility, (3) undecidability, (4) intractability, and (5) non-representability. We argue that the latter two type of unpredictability, when exhibited by systems capable of producing order, can result in a non-trivial, different form of intelligent behavior (Swarm Intelligence). Engineering problems related to Swarm Intelligence are mentioned in relation to Cellular Robotic Systems which consist of collections of autonomous, non-synchronized, non-intelligent robots cooperating to achieve global tasks.","URL":"http://link.springer.com/chapter/10.1007/978-3-642-58069-7_38","ISBN":"978-3-642-63461-1, 978-3-642-58069-7","language":"en","author":[{"family":"Beni","given":"Gerardo"},{"family":"Wang","given":"Jing"}],"editor":[{"family":"Dario","given":"Paolo"},{"family":"Sandini","given":"Giulio"},{"family":"Aebischer","given":"Patrick"}],"issued":{"date-parts":[["1993",1,1]]},"accessed":{"date-parts":[["2014",4,23]]}}}],"schema":"https://github.com/citation-style-language/schema/raw/master/csl-citation.json"} </w:instrText>
      </w:r>
      <w:r w:rsidRPr="0005431A">
        <w:rPr>
          <w:lang w:val="en-IE"/>
        </w:rPr>
        <w:fldChar w:fldCharType="separate"/>
      </w:r>
      <w:r w:rsidRPr="0005431A">
        <w:rPr>
          <w:lang w:val="en-IE"/>
        </w:rPr>
        <w:t>(Beni and Wang, 1993)</w:t>
      </w:r>
      <w:r w:rsidRPr="0005431A">
        <w:rPr>
          <w:lang w:val="en-IE"/>
        </w:rPr>
        <w:fldChar w:fldCharType="end"/>
      </w:r>
      <w:r w:rsidRPr="0005431A">
        <w:rPr>
          <w:lang w:val="en-IE"/>
        </w:rPr>
        <w:t xml:space="preserve"> can be defined as the collective behaviour of </w:t>
      </w:r>
      <w:r w:rsidR="003A3C29" w:rsidRPr="0005431A">
        <w:rPr>
          <w:lang w:val="en-IE"/>
        </w:rPr>
        <w:t xml:space="preserve">natural or artificial </w:t>
      </w:r>
      <w:r w:rsidRPr="0005431A">
        <w:rPr>
          <w:lang w:val="en-IE"/>
        </w:rPr>
        <w:t>decentralised self-organising system</w:t>
      </w:r>
      <w:r w:rsidR="003A3C29" w:rsidRPr="0005431A">
        <w:rPr>
          <w:lang w:val="en-IE"/>
        </w:rPr>
        <w:t>s</w:t>
      </w:r>
      <w:r w:rsidR="00CE28EC" w:rsidRPr="0005431A">
        <w:rPr>
          <w:lang w:val="en-IE"/>
        </w:rPr>
        <w:t>.</w:t>
      </w:r>
      <w:r w:rsidRPr="0005431A">
        <w:rPr>
          <w:lang w:val="en-IE"/>
        </w:rPr>
        <w:t xml:space="preserve"> </w:t>
      </w:r>
      <w:r w:rsidR="00CE28EC" w:rsidRPr="0005431A">
        <w:rPr>
          <w:lang w:val="en-IE"/>
        </w:rPr>
        <w:t>R</w:t>
      </w:r>
      <w:r w:rsidRPr="0005431A">
        <w:rPr>
          <w:lang w:val="en-IE"/>
        </w:rPr>
        <w:t xml:space="preserve">esearchers study the behaviour of social insects, including ants, bees, and termites. The ability that swarm insects have to survive and solve complex tasks, </w:t>
      </w:r>
      <w:r w:rsidR="003A3C29" w:rsidRPr="0005431A">
        <w:rPr>
          <w:lang w:val="en-IE"/>
        </w:rPr>
        <w:t xml:space="preserve">while </w:t>
      </w:r>
      <w:r w:rsidRPr="0005431A">
        <w:rPr>
          <w:lang w:val="en-IE"/>
        </w:rPr>
        <w:t>each insect cannot survive on its own is of particular interest to computer algorithm designers.</w:t>
      </w:r>
      <w:r w:rsidR="00613BBD">
        <w:rPr>
          <w:lang w:val="en-IE"/>
        </w:rPr>
        <w:t xml:space="preserve"> </w:t>
      </w:r>
      <w:r w:rsidR="00613BBD">
        <w:rPr>
          <w:lang w:val="en-IE"/>
        </w:rPr>
        <w:fldChar w:fldCharType="begin"/>
      </w:r>
      <w:r w:rsidR="00613BBD">
        <w:rPr>
          <w:lang w:val="en-IE"/>
        </w:rPr>
        <w:instrText xml:space="preserve"> ADDIN ZOTERO_ITEM CSL_CITATION {"citationID":"CeR1Vv9w","properties":{"formattedCitation":"(Sim and Sun, 2003a, p. 560)","plainCitation":"(Sim and Sun, 2003a, p. 560)"},"citationItems":[{"id":272,"uris":["http://zotero.org/users/1680862/items/NIUJGB66"],"uri":["http://zotero.org/users/1680862/items/NIUJGB66"],"itemData":{"id":272,"type":"article-journal","title":"Ant colony optimization for routing and load-balancing: survey and new directions","container-title":"IEEE Transactions on Systems, Man and Cybernetics, Part A: Systems and Humans","page":"560-572","volume":"33","issue":"5","source":"IEEE Xplore","abstract":"Although an ant is a simple creature, collectively a colony of ants performs useful tasks such as finding the shortest path to a food source and sharing this information with other ants by depositing pheromone. In the field of ant colony optimization (ACO), models of collective intelligence of ants are transformed into useful optimization techniques that find applications in computer networking. In this survey, the problem-solving paradigm of ACO is explicated and compared to traditional routing algorithms along the issues of routing information, routing overhead and adaptivity. The contributions of this survey include 1) providing a comparison and critique of the state-of-the-art approaches for mitigating stagnation (a major problem in many ACO algorithms), 2) surveying and comparing three major research in applying ACO in routing and load-balancing, and 3) discussing new directions and identifying open problems. The approaches for mitigating stagnation discussed include: evaporation, aging, pheromone smoothing and limiting, privileged pheromone laying and pheromone-heuristic control. The survey on ACO in routing/load-balancing includes comparison and critique of ant-based control and its ramifications, AntNet and its extensions, as well as ASGA and SynthECA. Discussions on new directions include an ongoing work of the authors in applying multiple ant colony optimization in load-balancing.","DOI":"10.1109/TSMCA.2003.817391","ISSN":"1083-4427","shortTitle":"Ant colony optimization for routing and load-balancing","author":[{"family":"Sim","given":"Kwang Mong"},{"family":"Sun","given":"Weng Hong"}],"issued":{"date-parts":[["2003",9]]}},"locator":"560","label":"page"}],"schema":"https://github.com/citation-style-language/schema/raw/master/csl-citation.json"} </w:instrText>
      </w:r>
      <w:r w:rsidR="00613BBD">
        <w:rPr>
          <w:lang w:val="en-IE"/>
        </w:rPr>
        <w:fldChar w:fldCharType="separate"/>
      </w:r>
      <w:r w:rsidR="00613BBD" w:rsidRPr="00613BBD">
        <w:t xml:space="preserve">Sim and Sun, </w:t>
      </w:r>
      <w:r w:rsidR="00613BBD">
        <w:t>(</w:t>
      </w:r>
      <w:r w:rsidR="00740CF5">
        <w:t>2003</w:t>
      </w:r>
      <w:r w:rsidR="00613BBD" w:rsidRPr="00613BBD">
        <w:t>, p. 560)</w:t>
      </w:r>
      <w:r w:rsidR="00613BBD">
        <w:rPr>
          <w:lang w:val="en-IE"/>
        </w:rPr>
        <w:fldChar w:fldCharType="end"/>
      </w:r>
      <w:r w:rsidRPr="0005431A">
        <w:rPr>
          <w:lang w:val="en-IE"/>
        </w:rPr>
        <w:t xml:space="preserve"> </w:t>
      </w:r>
      <w:r w:rsidR="00613BBD">
        <w:rPr>
          <w:lang w:val="en-IE"/>
        </w:rPr>
        <w:t xml:space="preserve">state </w:t>
      </w:r>
      <w:r w:rsidRPr="0005431A">
        <w:rPr>
          <w:rStyle w:val="QuoteChar"/>
          <w:lang w:val="en-IE"/>
        </w:rPr>
        <w:t>“Ants are able to discover the shortest path to a food source and share this information with other ants”</w:t>
      </w:r>
      <w:r w:rsidR="00613BBD">
        <w:rPr>
          <w:lang w:val="en-IE"/>
        </w:rPr>
        <w:t xml:space="preserve">. </w:t>
      </w:r>
      <w:r w:rsidRPr="0005431A">
        <w:rPr>
          <w:lang w:val="en-IE"/>
        </w:rPr>
        <w:t>Swarm intelligence is of particular interest in the robotics domain, some notable research applications include Sensorfly</w:t>
      </w:r>
      <w:r w:rsidR="003A3C29" w:rsidRPr="0005431A">
        <w:rPr>
          <w:lang w:val="en-IE"/>
        </w:rPr>
        <w:t>,</w:t>
      </w:r>
      <w:r w:rsidRPr="0005431A">
        <w:rPr>
          <w:lang w:val="en-IE"/>
        </w:rPr>
        <w:t xml:space="preserve"> a swarm of autonomous helicopters that could be used to search for humans during disasters, the basic </w:t>
      </w:r>
      <w:r w:rsidR="00CE28EC" w:rsidRPr="0005431A">
        <w:rPr>
          <w:lang w:val="en-IE"/>
        </w:rPr>
        <w:t>principle</w:t>
      </w:r>
      <w:r w:rsidRPr="0005431A">
        <w:rPr>
          <w:lang w:val="en-IE"/>
        </w:rPr>
        <w:t xml:space="preserve"> </w:t>
      </w:r>
      <w:r w:rsidR="003A3C29" w:rsidRPr="0005431A">
        <w:rPr>
          <w:lang w:val="en-IE"/>
        </w:rPr>
        <w:t xml:space="preserve">being </w:t>
      </w:r>
      <w:r w:rsidRPr="0005431A">
        <w:rPr>
          <w:lang w:val="en-IE"/>
        </w:rPr>
        <w:t xml:space="preserve">that the swarm is better than one </w:t>
      </w:r>
      <w:r w:rsidRPr="0005431A">
        <w:rPr>
          <w:lang w:val="en-IE"/>
        </w:rPr>
        <w:fldChar w:fldCharType="begin"/>
      </w:r>
      <w:r w:rsidRPr="0005431A">
        <w:rPr>
          <w:lang w:val="en-IE"/>
        </w:rPr>
        <w:instrText xml:space="preserve"> ADDIN ZOTERO_ITEM CSL_CITATION {"citationID":"VRQ952kn","properties":{"formattedCitation":"(Purohit et al., 2011)","plainCitation":"(Purohit et al., 2011)"},"citationItems":[{"id":514,"uris":["http://zotero.org/users/1680862/items/UV3VC428"],"uri":["http://zotero.org/users/1680862/items/UV3VC428"],"itemData":{"id":514,"type":"paper-conference","title":"SensorFly: Controlled-mobile sensing platform for indoor emergency response applications","container-title":"2011 10th International Conference on Information Processing in Sensor Networks (IPSN)","page":"223-234","source":"IEEE Xplore","event":"2011 10th International Conference on Information Processing in Sensor Networks (IPSN)","abstract":"Indoor emergency response situations, such as urban fire, are characterized by dangerous constantly-changing operating environments with little access to situational information for first responders. In-situ information about the conditions, such as the extent and evolution of an indoor fire, can augment rescue efforts and reduce risk to emergency personnel. Static sensor networks that are pre-deployed or manually deployed have been proposed, but are less practical due to need for large infrastructure, lack of adaptivity and limited coverage. Controlled-mobility in sensor networks, i.e. the capability of nodes to move as per network needs can provide the desired autonomy to overcome these limitations. In this paper, we present SensorFly, a controlled-mobile aerial sensor network platform for indoor emergency response application. The miniature, low-cost sensor platform has capabilities to self deploy, achieve 3-D sensing, and adapt to node and network disruptions in harsh environments. We describe hardware design trade-offs, the software architecture, and the implementation that enables limited-capability nodes to collectively achieve application goals. Through the indoor fire monitoring application scenario we validate that the platform can achieve coverage and sensing accuracy that matches or exceeds static sensor networks and provide higher adaptability and autonomy.","shortTitle":"SensorFly","author":[{"family":"Purohit","given":"A."},{"family":"Sun","given":"Zheng"},{"family":"Mokaya","given":"F."},{"family":"Zhang","given":"Pei"}],"issued":{"date-parts":[["2011",4]]}}}],"schema":"https://github.com/citation-style-language/schema/raw/master/csl-citation.json"} </w:instrText>
      </w:r>
      <w:r w:rsidRPr="0005431A">
        <w:rPr>
          <w:lang w:val="en-IE"/>
        </w:rPr>
        <w:fldChar w:fldCharType="separate"/>
      </w:r>
      <w:r w:rsidRPr="0005431A">
        <w:rPr>
          <w:lang w:val="en-IE"/>
        </w:rPr>
        <w:t xml:space="preserve">(Purohit </w:t>
      </w:r>
      <w:r w:rsidRPr="00D23D63">
        <w:rPr>
          <w:i/>
          <w:lang w:val="en-IE"/>
        </w:rPr>
        <w:t>et al</w:t>
      </w:r>
      <w:r w:rsidRPr="0005431A">
        <w:rPr>
          <w:lang w:val="en-IE"/>
        </w:rPr>
        <w:t>., 2011)</w:t>
      </w:r>
      <w:r w:rsidRPr="0005431A">
        <w:rPr>
          <w:lang w:val="en-IE"/>
        </w:rPr>
        <w:fldChar w:fldCharType="end"/>
      </w:r>
      <w:r w:rsidRPr="0005431A">
        <w:rPr>
          <w:lang w:val="en-IE"/>
        </w:rPr>
        <w:t>.  Swarm</w:t>
      </w:r>
      <w:r w:rsidR="003A3C29" w:rsidRPr="0005431A">
        <w:rPr>
          <w:lang w:val="en-IE"/>
        </w:rPr>
        <w:t>-</w:t>
      </w:r>
      <w:r w:rsidRPr="0005431A">
        <w:rPr>
          <w:lang w:val="en-IE"/>
        </w:rPr>
        <w:t xml:space="preserve">based computer systems are highly fault-tolerant because the failure of one component in a swarm does not affect the overall system. This makes them particularly suitable for hazardous or remote environments, and the military is also interested in swarm research, developing a swarm of Spybot’s known as MAST </w:t>
      </w:r>
      <w:r w:rsidRPr="0005431A">
        <w:rPr>
          <w:lang w:val="en-IE"/>
        </w:rPr>
        <w:fldChar w:fldCharType="begin"/>
      </w:r>
      <w:r w:rsidRPr="0005431A">
        <w:rPr>
          <w:lang w:val="en-IE"/>
        </w:rPr>
        <w:instrText xml:space="preserve"> ADDIN ZOTERO_ITEM CSL_CITATION {"citationID":"6zmONDuL","properties":{"formattedCitation":"{\\rtf (\\uc0\\u8220{}Micro Autonomous System Technologies (MAST),\\uc0\\u8221{} n.d.)}","plainCitation":"(“Micro Autonomous System Technologies (MAST),” n.d.)"},"citationItems":[{"id":522,"uris":["http://zotero.org/users/1680862/items/2DVIMINV"],"uri":["http://zotero.org/users/1680862/items/2DVIMINV"],"itemData":{"id":522,"type":"webpage","title":"Micro Autonomous System Technologies (MAST)","URL":"http://www.mast-cta.org/","accessed":{"date-parts":[["2014",5,6]]}}}],"schema":"https://github.com/citation-style-language/schema/raw/master/csl-citation.json"} </w:instrText>
      </w:r>
      <w:r w:rsidRPr="0005431A">
        <w:rPr>
          <w:lang w:val="en-IE"/>
        </w:rPr>
        <w:fldChar w:fldCharType="separate"/>
      </w:r>
      <w:r w:rsidRPr="0005431A">
        <w:rPr>
          <w:lang w:val="en-IE"/>
        </w:rPr>
        <w:t>(“Micro Autonomous System Technologies (MAST),” n.d.)</w:t>
      </w:r>
      <w:r w:rsidRPr="0005431A">
        <w:rPr>
          <w:lang w:val="en-IE"/>
        </w:rPr>
        <w:fldChar w:fldCharType="end"/>
      </w:r>
      <w:r w:rsidR="00D23D63">
        <w:rPr>
          <w:lang w:val="en-IE"/>
        </w:rPr>
        <w:t>.</w:t>
      </w:r>
      <w:r w:rsidR="003A3C29" w:rsidRPr="0005431A">
        <w:rPr>
          <w:lang w:val="en-IE"/>
        </w:rPr>
        <w:t xml:space="preserve"> </w:t>
      </w:r>
      <w:r w:rsidRPr="0005431A">
        <w:rPr>
          <w:lang w:val="en-IE"/>
        </w:rPr>
        <w:t>In swarm intelligence self-organisation</w:t>
      </w:r>
      <w:r w:rsidR="00CE28EC" w:rsidRPr="0005431A">
        <w:rPr>
          <w:lang w:val="en-IE"/>
        </w:rPr>
        <w:t xml:space="preserve"> is</w:t>
      </w:r>
      <w:r w:rsidRPr="0005431A">
        <w:rPr>
          <w:lang w:val="en-IE"/>
        </w:rPr>
        <w:t xml:space="preserve"> </w:t>
      </w:r>
      <w:r w:rsidR="00CE28EC" w:rsidRPr="0005431A">
        <w:rPr>
          <w:lang w:val="en-IE"/>
        </w:rPr>
        <w:t>the</w:t>
      </w:r>
      <w:r w:rsidRPr="0005431A">
        <w:rPr>
          <w:lang w:val="en-IE"/>
        </w:rPr>
        <w:t xml:space="preserve"> key concept. </w:t>
      </w:r>
      <w:r w:rsidRPr="0005431A">
        <w:rPr>
          <w:lang w:val="en-IE"/>
        </w:rPr>
        <w:fldChar w:fldCharType="begin"/>
      </w:r>
      <w:r w:rsidRPr="0005431A">
        <w:rPr>
          <w:lang w:val="en-IE"/>
        </w:rPr>
        <w:instrText xml:space="preserve"> ADDIN ZOTERO_ITEM CSL_CITATION {"citationID":"oOX4S4Ab","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Pr="0005431A">
        <w:rPr>
          <w:lang w:val="en-IE"/>
        </w:rPr>
        <w:fldChar w:fldCharType="separate"/>
      </w:r>
      <w:r w:rsidRPr="0005431A">
        <w:rPr>
          <w:lang w:val="en-IE"/>
        </w:rPr>
        <w:t xml:space="preserve">Goss et al., </w:t>
      </w:r>
      <w:r w:rsidRPr="0005431A">
        <w:rPr>
          <w:lang w:val="en-IE"/>
        </w:rPr>
        <w:fldChar w:fldCharType="end"/>
      </w:r>
      <w:r w:rsidRPr="0005431A">
        <w:rPr>
          <w:lang w:val="en-IE"/>
        </w:rPr>
        <w:t xml:space="preserve"> state "</w:t>
      </w:r>
      <w:r w:rsidRPr="0005431A">
        <w:rPr>
          <w:i/>
          <w:lang w:val="en-IE"/>
        </w:rPr>
        <w:t xml:space="preserve">It is important to note that the selection of the shortest branch is not the result of individual ants comparing the different lengths of each branch, but is instead a collective and self-organizing process" </w:t>
      </w:r>
      <w:r w:rsidR="004E2257">
        <w:rPr>
          <w:i/>
          <w:lang w:val="en-IE"/>
        </w:rPr>
        <w:fldChar w:fldCharType="begin"/>
      </w:r>
      <w:r w:rsidR="004E2257">
        <w:rPr>
          <w:i/>
          <w:lang w:val="en-IE"/>
        </w:rPr>
        <w:instrText xml:space="preserve"> ADDIN ZOTERO_ITEM CSL_CITATION {"citationID":"DacW47jt","properties":{"formattedCitation":"(Goss et al., 1989, p. 667)","plainCitation":"(Goss et al., 1989, p. 667)"},"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locator":"667","label":"page"}],"schema":"https://github.com/citation-style-language/schema/raw/master/csl-citation.json"} </w:instrText>
      </w:r>
      <w:r w:rsidR="004E2257">
        <w:rPr>
          <w:i/>
          <w:lang w:val="en-IE"/>
        </w:rPr>
        <w:fldChar w:fldCharType="separate"/>
      </w:r>
      <w:r w:rsidR="004E2257" w:rsidRPr="004E2257">
        <w:t>(Goss et al., 1989, p. 667)</w:t>
      </w:r>
      <w:r w:rsidR="004E2257">
        <w:rPr>
          <w:i/>
          <w:lang w:val="en-IE"/>
        </w:rPr>
        <w:fldChar w:fldCharType="end"/>
      </w:r>
      <w:r w:rsidR="00027902">
        <w:rPr>
          <w:i/>
          <w:lang w:val="en-IE"/>
        </w:rPr>
        <w:t>.</w:t>
      </w:r>
    </w:p>
    <w:p w14:paraId="33A6D2C8" w14:textId="26ADC3B3" w:rsidR="00BC14F3" w:rsidRPr="0005431A" w:rsidRDefault="0062016F" w:rsidP="001A79D9">
      <w:pPr>
        <w:pStyle w:val="MSCHeading2"/>
      </w:pPr>
      <w:bookmarkStart w:id="49" w:name="_Toc396914398"/>
      <w:r>
        <w:t>3.2</w:t>
      </w:r>
      <w:r w:rsidR="00B45CF6" w:rsidRPr="0005431A">
        <w:tab/>
      </w:r>
      <w:r w:rsidR="00BC14F3" w:rsidRPr="0005431A">
        <w:t>Real Ants</w:t>
      </w:r>
      <w:bookmarkEnd w:id="49"/>
    </w:p>
    <w:p w14:paraId="39E4C58D" w14:textId="09258E2C" w:rsidR="00BC14F3" w:rsidRPr="0005431A" w:rsidRDefault="00BC14F3" w:rsidP="00BC14F3">
      <w:pPr>
        <w:rPr>
          <w:lang w:val="en-IE"/>
        </w:rPr>
      </w:pPr>
      <w:r w:rsidRPr="0005431A">
        <w:rPr>
          <w:lang w:val="en-IE"/>
        </w:rPr>
        <w:t>In nature, ants live in a colony in which t</w:t>
      </w:r>
      <w:r w:rsidRPr="0005431A">
        <w:rPr>
          <w:rFonts w:eastAsia="Times-Roman"/>
          <w:lang w:val="en-IE"/>
        </w:rPr>
        <w:t xml:space="preserve">he number may vary from </w:t>
      </w:r>
      <w:r w:rsidR="00C56023" w:rsidRPr="0005431A">
        <w:rPr>
          <w:rFonts w:eastAsia="Times-Roman"/>
          <w:lang w:val="en-IE"/>
        </w:rPr>
        <w:t xml:space="preserve">30 </w:t>
      </w:r>
      <w:r w:rsidRPr="0005431A">
        <w:rPr>
          <w:rFonts w:eastAsia="Times-Roman"/>
          <w:lang w:val="en-IE"/>
        </w:rPr>
        <w:t xml:space="preserve">to tens of millions to super colonies </w:t>
      </w:r>
      <w:r w:rsidRPr="0005431A">
        <w:rPr>
          <w:rFonts w:eastAsia="Times-Roman"/>
          <w:lang w:val="en-IE"/>
        </w:rPr>
        <w:fldChar w:fldCharType="begin"/>
      </w:r>
      <w:r w:rsidRPr="0005431A">
        <w:rPr>
          <w:rFonts w:eastAsia="Times-Roman"/>
          <w:lang w:val="en-IE"/>
        </w:rPr>
        <w:instrText xml:space="preserve"> ADDIN ZOTERO_ITEM CSL_CITATION {"citationID":"113aaum5eh","properties":{"formattedCitation":"(Browne, n.d.)","plainCitation":"(Browne, n.d.)"},"citationItems":[{"id":567,"uris":["http://zotero.org/users/1680862/items/AFMDURZF"],"uri":["http://zotero.org/users/1680862/items/AFMDURZF"],"itemData":{"id":567,"type":"webpage","title":"Sydney eScholarship Repository","URL":"http://ses.library.usyd.edu.au/handle/2123/11091","note":"Sydney University's eScholarship Repository service, to capture, store, index, preserve, and distribute the University's digital research material.","author":[{"family":"Browne","given":"Gary"}],"accessed":{"date-parts":[["2014",7,22]]}}}],"schema":"https://github.com/citation-style-language/schema/raw/master/csl-citation.json"} </w:instrText>
      </w:r>
      <w:r w:rsidRPr="0005431A">
        <w:rPr>
          <w:rFonts w:eastAsia="Times-Roman"/>
          <w:lang w:val="en-IE"/>
        </w:rPr>
        <w:fldChar w:fldCharType="separate"/>
      </w:r>
      <w:r w:rsidRPr="0005431A">
        <w:rPr>
          <w:rFonts w:eastAsia="Times-Roman"/>
          <w:lang w:val="en-IE"/>
        </w:rPr>
        <w:t>(Browne, n.d.)</w:t>
      </w:r>
      <w:r w:rsidRPr="0005431A">
        <w:rPr>
          <w:rFonts w:eastAsia="Times-Roman"/>
          <w:lang w:val="en-IE"/>
        </w:rPr>
        <w:fldChar w:fldCharType="end"/>
      </w:r>
      <w:r w:rsidR="00C56023" w:rsidRPr="0005431A">
        <w:rPr>
          <w:rFonts w:eastAsia="Times-Roman"/>
          <w:lang w:val="en-IE"/>
        </w:rPr>
        <w:t>.</w:t>
      </w:r>
      <w:r w:rsidRPr="0005431A">
        <w:rPr>
          <w:rFonts w:eastAsia="Times-Roman"/>
          <w:lang w:val="en-IE"/>
        </w:rPr>
        <w:t xml:space="preserve"> </w:t>
      </w:r>
      <w:r w:rsidR="00CE28EC" w:rsidRPr="0005431A">
        <w:rPr>
          <w:rFonts w:eastAsia="Times-Roman"/>
          <w:lang w:val="en-IE"/>
        </w:rPr>
        <w:t>There is no</w:t>
      </w:r>
      <w:r w:rsidRPr="0005431A">
        <w:rPr>
          <w:lang w:val="en-IE"/>
        </w:rPr>
        <w:t xml:space="preserve"> one ant in </w:t>
      </w:r>
      <w:r w:rsidR="00653F77" w:rsidRPr="0005431A">
        <w:rPr>
          <w:lang w:val="en-IE"/>
        </w:rPr>
        <w:t>charge</w:t>
      </w:r>
      <w:r w:rsidRPr="0005431A">
        <w:rPr>
          <w:lang w:val="en-IE"/>
        </w:rPr>
        <w:t xml:space="preserve"> </w:t>
      </w:r>
      <w:r w:rsidR="00C56023" w:rsidRPr="0005431A">
        <w:rPr>
          <w:lang w:val="en-IE"/>
        </w:rPr>
        <w:t xml:space="preserve">and </w:t>
      </w:r>
      <w:r w:rsidRPr="0005431A">
        <w:rPr>
          <w:lang w:val="en-IE"/>
        </w:rPr>
        <w:t>each individual ant has a particular function within the colony</w:t>
      </w:r>
      <w:r w:rsidR="00C56023" w:rsidRPr="0005431A">
        <w:rPr>
          <w:lang w:val="en-IE"/>
        </w:rPr>
        <w:t>;</w:t>
      </w:r>
      <w:r w:rsidRPr="0005431A">
        <w:rPr>
          <w:lang w:val="en-IE"/>
        </w:rPr>
        <w:t xml:space="preserve"> even the Queen</w:t>
      </w:r>
      <w:r w:rsidR="00C56023" w:rsidRPr="0005431A">
        <w:rPr>
          <w:lang w:val="en-IE"/>
        </w:rPr>
        <w:t>’</w:t>
      </w:r>
      <w:r w:rsidRPr="0005431A">
        <w:rPr>
          <w:lang w:val="en-IE"/>
        </w:rPr>
        <w:t xml:space="preserve">s function is only to lay eggs. All ants work for the success of the colony </w:t>
      </w:r>
      <w:r w:rsidR="00C56023" w:rsidRPr="0005431A">
        <w:rPr>
          <w:lang w:val="en-IE"/>
        </w:rPr>
        <w:t xml:space="preserve">- </w:t>
      </w:r>
      <w:r w:rsidR="00CE28EC" w:rsidRPr="0005431A">
        <w:rPr>
          <w:lang w:val="en-IE"/>
        </w:rPr>
        <w:t xml:space="preserve">they are </w:t>
      </w:r>
      <w:r w:rsidRPr="0005431A">
        <w:rPr>
          <w:lang w:val="en-IE"/>
        </w:rPr>
        <w:t xml:space="preserve">a truly social insect. So successful </w:t>
      </w:r>
      <w:r w:rsidR="00C56023" w:rsidRPr="0005431A">
        <w:rPr>
          <w:lang w:val="en-IE"/>
        </w:rPr>
        <w:t>are they that they</w:t>
      </w:r>
      <w:r w:rsidRPr="0005431A">
        <w:rPr>
          <w:lang w:val="en-IE"/>
        </w:rPr>
        <w:t xml:space="preserve"> have </w:t>
      </w:r>
      <w:r w:rsidR="00C56023" w:rsidRPr="0005431A">
        <w:rPr>
          <w:lang w:val="en-IE"/>
        </w:rPr>
        <w:t>survived 100</w:t>
      </w:r>
      <w:r w:rsidRPr="0005431A">
        <w:rPr>
          <w:lang w:val="en-IE"/>
        </w:rPr>
        <w:t xml:space="preserve"> million years</w:t>
      </w:r>
      <w:r w:rsidR="00C56023" w:rsidRPr="0005431A">
        <w:rPr>
          <w:lang w:val="en-IE"/>
        </w:rPr>
        <w:t>,</w:t>
      </w:r>
      <w:r w:rsidRPr="0005431A">
        <w:rPr>
          <w:lang w:val="en-IE"/>
        </w:rPr>
        <w:t xml:space="preserve"> and in the process </w:t>
      </w:r>
      <w:r w:rsidR="00C56023" w:rsidRPr="0005431A">
        <w:rPr>
          <w:lang w:val="en-IE"/>
        </w:rPr>
        <w:t xml:space="preserve">have </w:t>
      </w:r>
      <w:r w:rsidRPr="0005431A">
        <w:rPr>
          <w:lang w:val="en-IE"/>
        </w:rPr>
        <w:t>colonised the earth (except for Antarctica and a few small island</w:t>
      </w:r>
      <w:r w:rsidR="00CE28EC" w:rsidRPr="0005431A">
        <w:rPr>
          <w:lang w:val="en-IE"/>
        </w:rPr>
        <w:t>s</w:t>
      </w:r>
      <w:r w:rsidRPr="0005431A">
        <w:rPr>
          <w:lang w:val="en-IE"/>
        </w:rPr>
        <w:t xml:space="preserve">). </w:t>
      </w:r>
      <w:r w:rsidRPr="0005431A">
        <w:rPr>
          <w:rFonts w:eastAsia="Times-Roman"/>
          <w:lang w:val="en-IE"/>
        </w:rPr>
        <w:t>The efficien</w:t>
      </w:r>
      <w:r w:rsidR="00CE28EC" w:rsidRPr="0005431A">
        <w:rPr>
          <w:rFonts w:eastAsia="Times-Roman"/>
          <w:lang w:val="en-IE"/>
        </w:rPr>
        <w:t>c</w:t>
      </w:r>
      <w:r w:rsidRPr="0005431A">
        <w:rPr>
          <w:rFonts w:eastAsia="Times-Roman"/>
          <w:lang w:val="en-IE"/>
        </w:rPr>
        <w:t xml:space="preserve">y of ants </w:t>
      </w:r>
      <w:r w:rsidR="00C56023" w:rsidRPr="0005431A">
        <w:rPr>
          <w:rFonts w:eastAsia="Times-Roman"/>
          <w:lang w:val="en-IE"/>
        </w:rPr>
        <w:t xml:space="preserve">in </w:t>
      </w:r>
      <w:r w:rsidRPr="0005431A">
        <w:rPr>
          <w:rFonts w:eastAsia="Times-Roman"/>
          <w:lang w:val="en-IE"/>
        </w:rPr>
        <w:t xml:space="preserve">finding and transporting food, overcoming obstacles, building anthills, and other operations is truly optimal. Success does not arise from leadership </w:t>
      </w:r>
      <w:r w:rsidRPr="0005431A">
        <w:rPr>
          <w:rFonts w:eastAsia="Times-Roman"/>
          <w:lang w:val="en-IE"/>
        </w:rPr>
        <w:lastRenderedPageBreak/>
        <w:t>or the intelligence of a few ants, but emerges from the trial and error of many non-intelligent individuals</w:t>
      </w:r>
      <w:r w:rsidR="00CE28EC" w:rsidRPr="0005431A">
        <w:rPr>
          <w:rFonts w:eastAsia="Times-Roman"/>
          <w:lang w:val="en-IE"/>
        </w:rPr>
        <w:t xml:space="preserve">. </w:t>
      </w:r>
      <w:r w:rsidR="00C56023" w:rsidRPr="0005431A">
        <w:rPr>
          <w:rFonts w:eastAsia="Times-Roman"/>
          <w:lang w:val="en-IE"/>
        </w:rPr>
        <w:t>A</w:t>
      </w:r>
      <w:r w:rsidRPr="0005431A">
        <w:rPr>
          <w:lang w:val="en-IE"/>
        </w:rPr>
        <w:t xml:space="preserve"> single ant cannot survive outside of the colony for long</w:t>
      </w:r>
      <w:r w:rsidR="00D23D63">
        <w:rPr>
          <w:lang w:val="en-IE"/>
        </w:rPr>
        <w:t>;</w:t>
      </w:r>
      <w:r w:rsidRPr="0005431A">
        <w:rPr>
          <w:lang w:val="en-IE"/>
        </w:rPr>
        <w:t xml:space="preserve"> </w:t>
      </w:r>
      <w:r w:rsidR="00C56023" w:rsidRPr="0005431A">
        <w:rPr>
          <w:lang w:val="en-IE"/>
        </w:rPr>
        <w:t>h</w:t>
      </w:r>
      <w:r w:rsidRPr="0005431A">
        <w:rPr>
          <w:lang w:val="en-IE"/>
        </w:rPr>
        <w:t>owever the ant colon</w:t>
      </w:r>
      <w:r w:rsidR="00CE28EC" w:rsidRPr="0005431A">
        <w:rPr>
          <w:lang w:val="en-IE"/>
        </w:rPr>
        <w:t>y</w:t>
      </w:r>
      <w:r w:rsidRPr="0005431A">
        <w:rPr>
          <w:lang w:val="en-IE"/>
        </w:rPr>
        <w:t xml:space="preserve"> as a system </w:t>
      </w:r>
      <w:r w:rsidR="00CE28EC" w:rsidRPr="0005431A">
        <w:rPr>
          <w:lang w:val="en-IE"/>
        </w:rPr>
        <w:t>itself</w:t>
      </w:r>
      <w:r w:rsidRPr="0005431A">
        <w:rPr>
          <w:lang w:val="en-IE"/>
        </w:rPr>
        <w:t xml:space="preserve"> is extremely robust: a reduction of up to 40% of insects has practically no effect on the functioning of the whole society. A mass destruction of ants (for example, resulting from a chemical treatment of their habitat) </w:t>
      </w:r>
      <w:r w:rsidRPr="0005431A">
        <w:rPr>
          <w:rFonts w:eastAsia="Times-Roman"/>
          <w:lang w:val="en-IE"/>
        </w:rPr>
        <w:t xml:space="preserve">leads to the consolidation of insects from the neighbouring anthills into one family to save the society </w:t>
      </w:r>
      <w:r w:rsidRPr="0005431A">
        <w:rPr>
          <w:rFonts w:eastAsia="Times-Roman"/>
          <w:lang w:val="en-IE"/>
        </w:rPr>
        <w:fldChar w:fldCharType="begin"/>
      </w:r>
      <w:r w:rsidRPr="0005431A">
        <w:rPr>
          <w:rFonts w:eastAsia="Times-Roman"/>
          <w:lang w:val="en-IE"/>
        </w:rPr>
        <w:instrText xml:space="preserve"> ADDIN ZOTERO_ITEM CSL_CITATION {"citationID":"98G5c2aB","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Pr="0005431A">
        <w:rPr>
          <w:rFonts w:eastAsia="Times-Roman"/>
          <w:lang w:val="en-IE"/>
        </w:rPr>
        <w:fldChar w:fldCharType="separate"/>
      </w:r>
      <w:r w:rsidRPr="0005431A">
        <w:rPr>
          <w:rFonts w:eastAsia="Times-Roman"/>
          <w:lang w:val="en-IE"/>
        </w:rPr>
        <w:t xml:space="preserve">(Goss </w:t>
      </w:r>
      <w:r w:rsidRPr="00D23D63">
        <w:rPr>
          <w:rFonts w:eastAsia="Times-Roman"/>
          <w:i/>
          <w:lang w:val="en-IE"/>
        </w:rPr>
        <w:t>et al</w:t>
      </w:r>
      <w:r w:rsidRPr="0005431A">
        <w:rPr>
          <w:rFonts w:eastAsia="Times-Roman"/>
          <w:lang w:val="en-IE"/>
        </w:rPr>
        <w:t>., 1989)</w:t>
      </w:r>
      <w:r w:rsidRPr="0005431A">
        <w:rPr>
          <w:rFonts w:eastAsia="Times-Roman"/>
          <w:lang w:val="en-IE"/>
        </w:rPr>
        <w:fldChar w:fldCharType="end"/>
      </w:r>
      <w:r w:rsidRPr="0005431A">
        <w:rPr>
          <w:rFonts w:eastAsia="Times-Roman"/>
          <w:lang w:val="en-IE"/>
        </w:rPr>
        <w:t xml:space="preserve"> </w:t>
      </w:r>
      <w:r w:rsidRPr="0005431A">
        <w:rPr>
          <w:rFonts w:eastAsia="Times-Roman"/>
          <w:lang w:val="en-IE"/>
        </w:rPr>
        <w:fldChar w:fldCharType="begin"/>
      </w:r>
      <w:r w:rsidRPr="0005431A">
        <w:rPr>
          <w:rFonts w:eastAsia="Times-Roman"/>
          <w:lang w:val="en-IE"/>
        </w:rPr>
        <w:instrText xml:space="preserve"> ADDIN ZOTERO_ITEM CSL_CITATION {"citationID":"3J3jLG7z","properties":{"formattedCitation":"{\\rtf (H\\uc0\\u246{}lldobler, 1990)}","plainCitation":"(Hölldobler, 1990)"},"citationItems":[{"id":538,"uris":["http://zotero.org/users/1680862/items/JV4K5SPX"],"uri":["http://zotero.org/users/1680862/items/JV4K5SPX"],"itemData":{"id":538,"type":"book","title":"The Ants","publisher":"Harvard University Press","number-of-pages":"784","source":"Google Books","abstract":"View a collection of videos on Professor Wilson entitled \"On the Relation of Science and the Humanities\" This landmark work, the distillation of a lifetime of research by the world's leading myrmecologists, is a thoroughgoing survey of one of the largest and most diverse groups of animals on the planet. Hölldobler and Wilson review in exhaustive detail virtually all topics in the anatomy, physiology, social organization, ecology, and natural history of the ants. In large format, with almost a thousand line drawings, photographs, and paintings, it is one of the most visually rich and all-encompassing views of any group of organisms on earth. It will be welcomed both as an introduction to the subject and as an encyclopedia reference for researchers in entomology, ecology, and sociobiology.","ISBN":"9780674040755","language":"en","author":[{"family":"Hölldobler","given":"Bert"}],"issued":{"date-parts":[["1990"]]}}}],"schema":"https://github.com/citation-style-language/schema/raw/master/csl-citation.json"} </w:instrText>
      </w:r>
      <w:r w:rsidRPr="0005431A">
        <w:rPr>
          <w:rFonts w:eastAsia="Times-Roman"/>
          <w:lang w:val="en-IE"/>
        </w:rPr>
        <w:fldChar w:fldCharType="separate"/>
      </w:r>
      <w:r w:rsidRPr="0005431A">
        <w:rPr>
          <w:lang w:val="en-IE"/>
        </w:rPr>
        <w:t>(Hölldobler, 1990)</w:t>
      </w:r>
      <w:r w:rsidRPr="0005431A">
        <w:rPr>
          <w:rFonts w:eastAsia="Times-Roman"/>
          <w:lang w:val="en-IE"/>
        </w:rPr>
        <w:fldChar w:fldCharType="end"/>
      </w:r>
      <w:r w:rsidR="00860705" w:rsidRPr="0005431A">
        <w:rPr>
          <w:rFonts w:eastAsia="Times-Roman"/>
          <w:lang w:val="en-IE"/>
        </w:rPr>
        <w:t>.</w:t>
      </w:r>
      <w:r w:rsidRPr="0005431A">
        <w:rPr>
          <w:rFonts w:eastAsia="Times-Roman"/>
          <w:lang w:val="en-IE"/>
        </w:rPr>
        <w:t xml:space="preserve"> </w:t>
      </w:r>
      <w:r w:rsidRPr="0005431A">
        <w:rPr>
          <w:lang w:val="en-IE"/>
        </w:rPr>
        <w:t xml:space="preserve"> Ants are said to be self-organisation</w:t>
      </w:r>
      <w:r w:rsidR="00CE28EC" w:rsidRPr="0005431A">
        <w:rPr>
          <w:lang w:val="en-IE"/>
        </w:rPr>
        <w:t>al</w:t>
      </w:r>
      <w:r w:rsidRPr="0005431A">
        <w:rPr>
          <w:lang w:val="en-IE"/>
        </w:rPr>
        <w:t xml:space="preserve"> as stated by </w:t>
      </w:r>
      <w:r w:rsidR="004E2257">
        <w:rPr>
          <w:lang w:val="en-IE"/>
        </w:rPr>
        <w:fldChar w:fldCharType="begin"/>
      </w:r>
      <w:r w:rsidR="004E2257">
        <w:rPr>
          <w:lang w:val="en-IE"/>
        </w:rPr>
        <w:instrText xml:space="preserve"> ADDIN ZOTERO_ITEM CSL_CITATION {"citationID":"157q24abeq","properties":{"formattedCitation":"(Prabhakar et al., 2012, p. 2)","plainCitation":"(Prabhakar et al., 2012, p. 2)"},"citationItems":[{"id":260,"uris":["http://zotero.org/users/1680862/items/KV95AJTQ"],"uri":["http://zotero.org/users/1680862/items/KV95AJTQ"],"itemData":{"id":260,"type":"article-journal","title":"The Regulation of Ant Colony Foraging Activity without Spatial Information","container-title":"PLoS Comput Biol","page":"e1002670","volume":"8","issue":"8","source":"PLoS Journals","abstract":"Author SummarySocial insect colonies operate without any central control. Their collective behavior arises from local interactions among individuals. Here we present a simple stochastic model of the regulation of foraging by harvester ant (Pogonomyrmex barbatus) colonies, which forage for scattered seeds that one ant can retrieve on its own, so there is no need for pheromone trails to specific locations. Previous work shows that colony foraging activity is regulated in response to current food availability, using the rate of brief antennal contacts inside the nest between foragers returning with food and outgoing foragers. Our feedback-based algorithm estimates the effect of each returning forager on the rate at which foragers leave the nest. The model shows how the regulation of ant colony foraging can operate without spatial information, describing a process at the level of individual ants that predicts the overall foraging activity of the colony.","DOI":"10.1371/journal.pcbi.1002670","journalAbbreviation":"PLoS Comput Biol","author":[{"family":"Prabhakar","given":"Balaji"},{"family":"Dektar","given":"Katherine N."},{"family":"Gordon","given":"Deborah M."}],"issued":{"date-parts":[["2012",8,23]]},"accessed":{"date-parts":[["2014",4,22]]}},"locator":"2","label":"page"}],"schema":"https://github.com/citation-style-language/schema/raw/master/csl-citation.json"} </w:instrText>
      </w:r>
      <w:r w:rsidR="004E2257">
        <w:rPr>
          <w:lang w:val="en-IE"/>
        </w:rPr>
        <w:fldChar w:fldCharType="separate"/>
      </w:r>
      <w:r w:rsidR="004E2257" w:rsidRPr="004E2257">
        <w:t xml:space="preserve">Prabhakar et al., </w:t>
      </w:r>
      <w:r w:rsidR="004E2257">
        <w:t>(</w:t>
      </w:r>
      <w:r w:rsidR="004E2257" w:rsidRPr="004E2257">
        <w:t>2012, p. 2)</w:t>
      </w:r>
      <w:r w:rsidR="004E2257">
        <w:rPr>
          <w:lang w:val="en-IE"/>
        </w:rPr>
        <w:fldChar w:fldCharType="end"/>
      </w:r>
      <w:r w:rsidRPr="0005431A">
        <w:rPr>
          <w:i/>
          <w:lang w:val="en-IE"/>
        </w:rPr>
        <w:t>“Social insect colonies operate without any central control. Their collective behavior arises from local interactions among individuals</w:t>
      </w:r>
      <w:r w:rsidR="00D17FF7" w:rsidRPr="0005431A">
        <w:rPr>
          <w:i/>
          <w:lang w:val="en-IE"/>
        </w:rPr>
        <w:t>”</w:t>
      </w:r>
      <w:r w:rsidR="00FB4164" w:rsidRPr="0005431A">
        <w:rPr>
          <w:lang w:val="en-IE"/>
        </w:rPr>
        <w:t xml:space="preserve">. This behaviour is known as emergent behaviour </w:t>
      </w:r>
      <w:r w:rsidR="00CE28EC" w:rsidRPr="0005431A">
        <w:rPr>
          <w:lang w:val="en-IE"/>
        </w:rPr>
        <w:t xml:space="preserve">which </w:t>
      </w:r>
      <w:r w:rsidR="00FB4164" w:rsidRPr="0005431A">
        <w:rPr>
          <w:lang w:val="en-IE"/>
        </w:rPr>
        <w:t xml:space="preserve">in the context of computer science is defined as the complex and unexpected outcomes arising from the interaction of simple individual entities  </w:t>
      </w:r>
      <w:r w:rsidR="00FB4164" w:rsidRPr="0005431A">
        <w:rPr>
          <w:lang w:val="en-IE"/>
        </w:rPr>
        <w:fldChar w:fldCharType="begin"/>
      </w:r>
      <w:r w:rsidR="00FB4164" w:rsidRPr="0005431A">
        <w:rPr>
          <w:lang w:val="en-IE"/>
        </w:rPr>
        <w:instrText xml:space="preserve"> ADDIN ZOTERO_ITEM CSL_CITATION {"citationID":"1np6nn7npj","properties":{"formattedCitation":"(Bonabeau, 1999)","plainCitation":"(Bonabeau, 1999)"},"citationItems":[{"id":331,"uris":["http://zotero.org/users/1680862/items/IFKJJQMZ"],"uri":["http://zotero.org/users/1680862/items/IFKJJQMZ"],"itemData":{"id":331,"type":"article-journal","title":"Editor's Introduction: Stigmergy","container-title":"Artificial Life","page":"95-96","volume":"5","issue":"2","source":"MIT Press Journals","DOI":"10.1162/106454699568692","ISSN":"1064-5462","shortTitle":"Editor's Introduction","journalAbbreviation":"Artificial Life","author":[{"family":"Bonabeau","given":"Eric"}],"issued":{"date-parts":[["1999",4,1]]},"accessed":{"date-parts":[["2014",4,23]]}}}],"schema":"https://github.com/citation-style-language/schema/raw/master/csl-citation.json"} </w:instrText>
      </w:r>
      <w:r w:rsidR="00FB4164" w:rsidRPr="0005431A">
        <w:rPr>
          <w:lang w:val="en-IE"/>
        </w:rPr>
        <w:fldChar w:fldCharType="separate"/>
      </w:r>
      <w:r w:rsidR="00FB4164" w:rsidRPr="0005431A">
        <w:rPr>
          <w:lang w:val="en-IE"/>
        </w:rPr>
        <w:t>(Bonabeau, 1999)</w:t>
      </w:r>
      <w:r w:rsidR="00FB4164" w:rsidRPr="0005431A">
        <w:rPr>
          <w:lang w:val="en-IE"/>
        </w:rPr>
        <w:fldChar w:fldCharType="end"/>
      </w:r>
      <w:r w:rsidR="00FB4164" w:rsidRPr="0005431A">
        <w:rPr>
          <w:lang w:val="en-IE"/>
        </w:rPr>
        <w:t>.</w:t>
      </w:r>
    </w:p>
    <w:p w14:paraId="556BA27C" w14:textId="0D6509FA" w:rsidR="00BC14F3" w:rsidRPr="0005431A" w:rsidRDefault="00B45CF6" w:rsidP="001A79D9">
      <w:pPr>
        <w:pStyle w:val="MSCHeading2"/>
      </w:pPr>
      <w:bookmarkStart w:id="50" w:name="_Toc396914399"/>
      <w:r w:rsidRPr="0005431A">
        <w:t>3.</w:t>
      </w:r>
      <w:r w:rsidR="0062016F">
        <w:t>3</w:t>
      </w:r>
      <w:r w:rsidRPr="0005431A">
        <w:tab/>
      </w:r>
      <w:r w:rsidR="00BC14F3" w:rsidRPr="0005431A">
        <w:t>Stigmergy</w:t>
      </w:r>
      <w:bookmarkEnd w:id="50"/>
    </w:p>
    <w:p w14:paraId="1D455A1F" w14:textId="0611E081" w:rsidR="00BC14F3" w:rsidRPr="0005431A" w:rsidRDefault="00BC14F3" w:rsidP="00BC14F3">
      <w:pPr>
        <w:rPr>
          <w:lang w:val="en-IE"/>
        </w:rPr>
      </w:pPr>
      <w:r w:rsidRPr="0005431A">
        <w:rPr>
          <w:lang w:val="en-IE"/>
        </w:rPr>
        <w:t>When searching for food</w:t>
      </w:r>
      <w:r w:rsidR="00CE28EC" w:rsidRPr="0005431A">
        <w:rPr>
          <w:lang w:val="en-IE"/>
        </w:rPr>
        <w:t>,</w:t>
      </w:r>
      <w:r w:rsidRPr="0005431A">
        <w:rPr>
          <w:lang w:val="en-IE"/>
        </w:rPr>
        <w:t xml:space="preserve"> ants initially explore areas around their colony randomly. Most ants communicate with one another via a chemical substance called a pheromone which other ants can smell. As an ant moves around</w:t>
      </w:r>
      <w:r w:rsidR="00B04FFB">
        <w:rPr>
          <w:lang w:val="en-IE"/>
        </w:rPr>
        <w:t>,</w:t>
      </w:r>
      <w:r w:rsidRPr="0005431A">
        <w:rPr>
          <w:lang w:val="en-IE"/>
        </w:rPr>
        <w:t xml:space="preserve"> it deposits a constant amount of this pheromone that other ants</w:t>
      </w:r>
      <w:r w:rsidR="00254F4F" w:rsidRPr="0005431A">
        <w:rPr>
          <w:lang w:val="en-IE"/>
        </w:rPr>
        <w:t xml:space="preserve"> can </w:t>
      </w:r>
      <w:r w:rsidRPr="0005431A">
        <w:rPr>
          <w:lang w:val="en-IE"/>
        </w:rPr>
        <w:t xml:space="preserve">follow. Each ant moves in a random fashion. As soon as a particular ant finds food it carries some food on its back and returns to </w:t>
      </w:r>
      <w:r w:rsidR="00CE28EC" w:rsidRPr="0005431A">
        <w:rPr>
          <w:lang w:val="en-IE"/>
        </w:rPr>
        <w:t>its</w:t>
      </w:r>
      <w:r w:rsidRPr="0005431A">
        <w:rPr>
          <w:lang w:val="en-IE"/>
        </w:rPr>
        <w:t xml:space="preserve"> colony (nest) releasing stronger concentrations of the pheromone </w:t>
      </w:r>
      <w:r w:rsidR="00254F4F" w:rsidRPr="0005431A">
        <w:rPr>
          <w:lang w:val="en-IE"/>
        </w:rPr>
        <w:t xml:space="preserve">in </w:t>
      </w:r>
      <w:r w:rsidRPr="0005431A">
        <w:rPr>
          <w:lang w:val="en-IE"/>
        </w:rPr>
        <w:t xml:space="preserve">proportion to the quality and quantity of the food source found. When another ant smells this pheromone the other ant simply decides to follow the previous path depending on the strength of the </w:t>
      </w:r>
      <w:r w:rsidR="00CE28EC" w:rsidRPr="0005431A">
        <w:rPr>
          <w:lang w:val="en-IE"/>
        </w:rPr>
        <w:t>pheromone. I</w:t>
      </w:r>
      <w:r w:rsidRPr="0005431A">
        <w:rPr>
          <w:lang w:val="en-IE"/>
        </w:rPr>
        <w:t>f it chooses to do so it will reinforce the existing trail, so that the next ant that stumbles upon this trail will almost certainly follow it. Therefore, the more ants that travel along the path</w:t>
      </w:r>
      <w:r w:rsidR="00254F4F" w:rsidRPr="0005431A">
        <w:rPr>
          <w:lang w:val="en-IE"/>
        </w:rPr>
        <w:t>, the</w:t>
      </w:r>
      <w:r w:rsidRPr="0005431A">
        <w:rPr>
          <w:lang w:val="en-IE"/>
        </w:rPr>
        <w:t xml:space="preserve"> more attractive the path will be</w:t>
      </w:r>
      <w:r w:rsidR="00254F4F" w:rsidRPr="0005431A">
        <w:rPr>
          <w:lang w:val="en-IE"/>
        </w:rPr>
        <w:t>come</w:t>
      </w:r>
      <w:r w:rsidRPr="0005431A">
        <w:rPr>
          <w:lang w:val="en-IE"/>
        </w:rPr>
        <w:t xml:space="preserve"> for the next ants. This is known as </w:t>
      </w:r>
      <w:r w:rsidR="00127C7A">
        <w:rPr>
          <w:lang w:val="en-IE"/>
        </w:rPr>
        <w:t>stigmergy</w:t>
      </w:r>
      <w:r w:rsidRPr="0005431A">
        <w:rPr>
          <w:lang w:val="en-IE"/>
        </w:rPr>
        <w:t xml:space="preserve"> </w:t>
      </w:r>
      <w:r w:rsidR="00254F4F" w:rsidRPr="0005431A">
        <w:rPr>
          <w:lang w:val="en-IE"/>
        </w:rPr>
        <w:t xml:space="preserve">and was </w:t>
      </w:r>
      <w:r w:rsidRPr="0005431A">
        <w:rPr>
          <w:lang w:val="en-IE"/>
        </w:rPr>
        <w:t>discovered by French entomologist Pierre-Paul Gra</w:t>
      </w:r>
      <w:r w:rsidR="00D23D63">
        <w:rPr>
          <w:lang w:val="en-IE"/>
        </w:rPr>
        <w:t>ssé within ant colonies in 1959</w:t>
      </w:r>
      <w:r w:rsidRPr="0005431A">
        <w:rPr>
          <w:lang w:val="en-IE"/>
        </w:rPr>
        <w:t xml:space="preserve"> </w:t>
      </w:r>
      <w:r w:rsidRPr="0005431A">
        <w:rPr>
          <w:lang w:val="en-IE"/>
        </w:rPr>
        <w:fldChar w:fldCharType="begin"/>
      </w:r>
      <w:r w:rsidRPr="0005431A">
        <w:rPr>
          <w:lang w:val="en-IE"/>
        </w:rPr>
        <w:instrText xml:space="preserve"> ADDIN ZOTERO_ITEM CSL_CITATION {"citationID":"2a2lg6kp16","properties":{"formattedCitation":"(Bonabeau, 1999)","plainCitation":"(Bonabeau, 1999)"},"citationItems":[{"id":331,"uris":["http://zotero.org/users/1680862/items/IFKJJQMZ"],"uri":["http://zotero.org/users/1680862/items/IFKJJQMZ"],"itemData":{"id":331,"type":"article-journal","title":"Editor's Introduction: Stigmergy","container-title":"Artificial Life","page":"95-96","volume":"5","issue":"2","source":"MIT Press Journals","DOI":"10.1162/106454699568692","ISSN":"1064-5462","shortTitle":"Editor's Introduction","journalAbbreviation":"Artificial Life","author":[{"family":"Bonabeau","given":"Eric"}],"issued":{"date-parts":[["1999",4,1]]},"accessed":{"date-parts":[["2014",4,23]]}}}],"schema":"https://github.com/citation-style-language/schema/raw/master/csl-citation.json"} </w:instrText>
      </w:r>
      <w:r w:rsidRPr="0005431A">
        <w:rPr>
          <w:lang w:val="en-IE"/>
        </w:rPr>
        <w:fldChar w:fldCharType="separate"/>
      </w:r>
      <w:r w:rsidRPr="0005431A">
        <w:rPr>
          <w:lang w:val="en-IE"/>
        </w:rPr>
        <w:t>(Bonabeau, 1999)</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9X216WhX","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Pr="0005431A">
        <w:rPr>
          <w:lang w:val="en-IE"/>
        </w:rPr>
        <w:fldChar w:fldCharType="separate"/>
      </w:r>
      <w:r w:rsidRPr="0005431A">
        <w:rPr>
          <w:lang w:val="en-IE"/>
        </w:rPr>
        <w:t xml:space="preserve">(Goss </w:t>
      </w:r>
      <w:r w:rsidRPr="00D23D63">
        <w:rPr>
          <w:i/>
          <w:lang w:val="en-IE"/>
        </w:rPr>
        <w:t>et al.</w:t>
      </w:r>
      <w:r w:rsidRPr="0005431A">
        <w:rPr>
          <w:lang w:val="en-IE"/>
        </w:rPr>
        <w:t>, 1989)</w:t>
      </w:r>
      <w:r w:rsidRPr="0005431A">
        <w:rPr>
          <w:lang w:val="en-IE"/>
        </w:rPr>
        <w:fldChar w:fldCharType="end"/>
      </w:r>
      <w:r w:rsidRPr="0005431A">
        <w:rPr>
          <w:lang w:val="en-IE"/>
        </w:rPr>
        <w:t>.  With time, these pheromones evaporate, which allows the ants to adapt to their environment. Therefore an ant using the shortest path will return to the nest quicker therefore reinforcing the path more, over</w:t>
      </w:r>
      <w:r w:rsidR="00CE28EC" w:rsidRPr="0005431A">
        <w:rPr>
          <w:lang w:val="en-IE"/>
        </w:rPr>
        <w:t xml:space="preserve"> </w:t>
      </w:r>
      <w:r w:rsidRPr="0005431A">
        <w:rPr>
          <w:lang w:val="en-IE"/>
        </w:rPr>
        <w:t>time more ants are able to complete the shorter route and more pheromone accumulate</w:t>
      </w:r>
      <w:r w:rsidR="00254F4F" w:rsidRPr="0005431A">
        <w:rPr>
          <w:lang w:val="en-IE"/>
        </w:rPr>
        <w:t>s</w:t>
      </w:r>
      <w:r w:rsidRPr="0005431A">
        <w:rPr>
          <w:lang w:val="en-IE"/>
        </w:rPr>
        <w:t xml:space="preserve"> on the shorter path. This continuous random movement of each ant helps the colony find different routes. This also ensures that the ant can find its way around any obstacles that may become present in </w:t>
      </w:r>
      <w:r w:rsidR="00CE28EC" w:rsidRPr="0005431A">
        <w:rPr>
          <w:lang w:val="en-IE"/>
        </w:rPr>
        <w:t>its</w:t>
      </w:r>
      <w:r w:rsidRPr="0005431A">
        <w:rPr>
          <w:lang w:val="en-IE"/>
        </w:rPr>
        <w:t xml:space="preserve"> path. As </w:t>
      </w:r>
      <w:r w:rsidRPr="0005431A">
        <w:rPr>
          <w:lang w:val="en-IE"/>
        </w:rPr>
        <w:lastRenderedPageBreak/>
        <w:fldChar w:fldCharType="begin"/>
      </w:r>
      <w:r w:rsidRPr="0005431A">
        <w:rPr>
          <w:lang w:val="en-IE"/>
        </w:rPr>
        <w:instrText xml:space="preserve"> ADDIN ZOTERO_ITEM CSL_CITATION {"citationID":"13l1dn0ol","properties":{"formattedCitation":"(Clark, 1997)","plainCitation":"(Clark, 1997)"},"citationItems":[{"id":574,"uris":["http://zotero.org/users/1680862/items/SEIFAZRG"],"uri":["http://zotero.org/users/1680862/items/SEIFAZRG"],"itemData":{"id":574,"type":"book","title":"Being There: Putting Brain, Body, and World Together Again","publisher":"MIT Press","source":"PhilPapers","abstract":"In treating cognition as problem solving, Andy Clark suggests, we may often abstract too far from the very body and world in which our brains evolved to guide...","shortTitle":"Being There","author":[{"family":"Clark","given":"Andy"}],"issued":{"date-parts":[["1997"]]}}}],"schema":"https://github.com/citation-style-language/schema/raw/master/csl-citation.json"} </w:instrText>
      </w:r>
      <w:r w:rsidRPr="0005431A">
        <w:rPr>
          <w:lang w:val="en-IE"/>
        </w:rPr>
        <w:fldChar w:fldCharType="separate"/>
      </w:r>
      <w:r w:rsidRPr="0005431A">
        <w:rPr>
          <w:lang w:val="en-IE"/>
        </w:rPr>
        <w:t>Clark</w:t>
      </w:r>
      <w:r w:rsidR="00254F4F" w:rsidRPr="0005431A">
        <w:rPr>
          <w:lang w:val="en-IE"/>
        </w:rPr>
        <w:t xml:space="preserve"> (</w:t>
      </w:r>
      <w:r w:rsidRPr="0005431A">
        <w:rPr>
          <w:lang w:val="en-IE"/>
        </w:rPr>
        <w:t>1997</w:t>
      </w:r>
      <w:r w:rsidR="004E2257">
        <w:rPr>
          <w:lang w:val="en-IE"/>
        </w:rPr>
        <w:t>, p.186</w:t>
      </w:r>
      <w:r w:rsidRPr="0005431A">
        <w:rPr>
          <w:lang w:val="en-IE"/>
        </w:rPr>
        <w:t>)</w:t>
      </w:r>
      <w:r w:rsidRPr="0005431A">
        <w:rPr>
          <w:lang w:val="en-IE"/>
        </w:rPr>
        <w:fldChar w:fldCharType="end"/>
      </w:r>
      <w:r w:rsidR="00127C7A">
        <w:rPr>
          <w:lang w:val="en-IE"/>
        </w:rPr>
        <w:t xml:space="preserve"> defines s</w:t>
      </w:r>
      <w:r w:rsidRPr="0005431A">
        <w:rPr>
          <w:lang w:val="en-IE"/>
        </w:rPr>
        <w:t xml:space="preserve">tigmergy </w:t>
      </w:r>
      <w:r w:rsidRPr="0005431A">
        <w:rPr>
          <w:rStyle w:val="QuoteChar"/>
          <w:lang w:val="en-IE"/>
        </w:rPr>
        <w:t>‘‘the use of environmental conditions as instigators of action and the overall ability of the group to perform problem-solving activity that exceeds the knowledge and the computational scope of each individual member’’</w:t>
      </w:r>
      <w:r w:rsidRPr="0005431A">
        <w:rPr>
          <w:lang w:val="en-IE"/>
        </w:rPr>
        <w:t xml:space="preserve"> this is a good analogy when applied to computer science</w:t>
      </w:r>
      <w:r w:rsidR="00027902">
        <w:rPr>
          <w:lang w:val="en-IE"/>
        </w:rPr>
        <w:t>.</w:t>
      </w:r>
    </w:p>
    <w:p w14:paraId="089F2065" w14:textId="77777777" w:rsidR="00BC14F3" w:rsidRPr="0005431A" w:rsidRDefault="00BC14F3" w:rsidP="00BC14F3">
      <w:pPr>
        <w:rPr>
          <w:lang w:val="en-IE"/>
        </w:rPr>
      </w:pPr>
    </w:p>
    <w:tbl>
      <w:tblPr>
        <w:tblW w:w="0" w:type="auto"/>
        <w:tblLook w:val="04A0" w:firstRow="1" w:lastRow="0" w:firstColumn="1" w:lastColumn="0" w:noHBand="0" w:noVBand="1"/>
      </w:tblPr>
      <w:tblGrid>
        <w:gridCol w:w="8607"/>
      </w:tblGrid>
      <w:tr w:rsidR="00BC14F3" w:rsidRPr="0005431A" w14:paraId="3099A3E4" w14:textId="77777777" w:rsidTr="00961BDF">
        <w:tc>
          <w:tcPr>
            <w:tcW w:w="8607" w:type="dxa"/>
          </w:tcPr>
          <w:p w14:paraId="3FF55AF6" w14:textId="77777777" w:rsidR="00C46B45" w:rsidRDefault="004E30F5" w:rsidP="00C46B45">
            <w:pPr>
              <w:keepNext/>
              <w:jc w:val="center"/>
            </w:pPr>
            <w:r>
              <w:rPr>
                <w:lang w:val="en-IE"/>
              </w:rPr>
              <w:pict w14:anchorId="4D3FB9F0">
                <v:shape id="_x0000_i1026" type="#_x0000_t75" style="width:317.2pt;height:205.8pt">
                  <v:imagedata r:id="rId18" o:title=""/>
                </v:shape>
              </w:pict>
            </w:r>
          </w:p>
          <w:p w14:paraId="37220EAC" w14:textId="0A171C14" w:rsidR="00BC14F3" w:rsidRPr="00C46B45" w:rsidRDefault="00C46B45" w:rsidP="00C46B45">
            <w:pPr>
              <w:pStyle w:val="Caption"/>
              <w:jc w:val="left"/>
            </w:pPr>
            <w:bookmarkStart w:id="51" w:name="_Toc396945002"/>
            <w:r>
              <w:t xml:space="preserve">Figure </w:t>
            </w:r>
            <w:r w:rsidR="00141A5B">
              <w:fldChar w:fldCharType="begin"/>
            </w:r>
            <w:r w:rsidR="00141A5B">
              <w:instrText xml:space="preserve"> SEQ Figure \* ARABIC </w:instrText>
            </w:r>
            <w:r w:rsidR="00141A5B">
              <w:fldChar w:fldCharType="separate"/>
            </w:r>
            <w:r w:rsidR="00DC0160">
              <w:rPr>
                <w:noProof/>
              </w:rPr>
              <w:t>3</w:t>
            </w:r>
            <w:r w:rsidR="00141A5B">
              <w:fldChar w:fldCharType="end"/>
            </w:r>
            <w:r w:rsidR="00980EDC" w:rsidRPr="00980EDC">
              <w:t xml:space="preserve"> - </w:t>
            </w:r>
            <w:r w:rsidRPr="00FF17C6">
              <w:t>Asymmetric bridge experiment</w:t>
            </w:r>
            <w:bookmarkEnd w:id="51"/>
          </w:p>
        </w:tc>
      </w:tr>
    </w:tbl>
    <w:p w14:paraId="037E98B1" w14:textId="20FE3CDB" w:rsidR="00BC14F3" w:rsidRPr="0005431A" w:rsidRDefault="00BC14F3" w:rsidP="00BC14F3">
      <w:pPr>
        <w:rPr>
          <w:lang w:val="en-IE"/>
        </w:rPr>
      </w:pPr>
      <w:r w:rsidRPr="0005431A">
        <w:rPr>
          <w:lang w:val="en-IE"/>
        </w:rPr>
        <w:t xml:space="preserve">The asymmetric bridge in </w:t>
      </w:r>
      <w:r w:rsidR="00254F4F" w:rsidRPr="0005431A">
        <w:rPr>
          <w:lang w:val="en-IE"/>
        </w:rPr>
        <w:t>F</w:t>
      </w:r>
      <w:r w:rsidRPr="0005431A">
        <w:rPr>
          <w:lang w:val="en-IE"/>
        </w:rPr>
        <w:t xml:space="preserve">igure </w:t>
      </w:r>
      <w:r w:rsidR="00254F4F" w:rsidRPr="0005431A">
        <w:rPr>
          <w:lang w:val="en-IE"/>
        </w:rPr>
        <w:t>3</w:t>
      </w:r>
      <w:r w:rsidR="00801D67" w:rsidRPr="0005431A">
        <w:rPr>
          <w:lang w:val="en-IE"/>
        </w:rPr>
        <w:t xml:space="preserve"> </w:t>
      </w:r>
      <w:r w:rsidRPr="0005431A">
        <w:rPr>
          <w:lang w:val="en-IE"/>
        </w:rPr>
        <w:t xml:space="preserve">was an experiment carried out in a laboratory using a colony of Argentine ants that use pheromones to communicate. Proposed by </w:t>
      </w:r>
      <w:r w:rsidRPr="0005431A">
        <w:rPr>
          <w:lang w:val="en-IE"/>
        </w:rPr>
        <w:fldChar w:fldCharType="begin"/>
      </w:r>
      <w:r w:rsidRPr="0005431A">
        <w:rPr>
          <w:lang w:val="en-IE"/>
        </w:rPr>
        <w:instrText xml:space="preserve"> ADDIN ZOTERO_ITEM CSL_CITATION {"citationID":"1k9kdup530","properties":{"formattedCitation":"(Goss et al., 1989)","plainCitation":"(Goss et al., 1989)"},"citationItems":[{"id":325,"uris":["http://zotero.org/users/1680862/items/ZDFWN5DV"],"uri":["http://zotero.org/users/1680862/items/ZDFWN5DV"],"itemData":{"id":325,"type":"article-journal","title":"Self-organized shortcuts in the Argentine ant","container-title":"Naturwissenschaften","page":"579-581","volume":"76","issue":"12","source":"link.springer.com","DOI":"10.1007/BF00462870","ISSN":"0028-1042, 1432-1904","journalAbbreviation":"Naturwissenschaften","language":"en","author":[{"family":"Goss","given":"S."},{"family":"Aron","given":"S."},{"family":"Deneubourg","given":"J. L."},{"family":"Pasteels","given":"J. M."}],"issued":{"date-parts":[["1989",12,1]]},"accessed":{"date-parts":[["2014",4,23]]}}}],"schema":"https://github.com/citation-style-language/schema/raw/master/csl-citation.json"} </w:instrText>
      </w:r>
      <w:r w:rsidRPr="0005431A">
        <w:rPr>
          <w:lang w:val="en-IE"/>
        </w:rPr>
        <w:fldChar w:fldCharType="separate"/>
      </w:r>
      <w:r w:rsidRPr="0005431A">
        <w:rPr>
          <w:lang w:val="en-IE"/>
        </w:rPr>
        <w:t xml:space="preserve">(Goss </w:t>
      </w:r>
      <w:r w:rsidRPr="00D23D63">
        <w:rPr>
          <w:i/>
          <w:lang w:val="en-IE"/>
        </w:rPr>
        <w:t>et al</w:t>
      </w:r>
      <w:r w:rsidRPr="0005431A">
        <w:rPr>
          <w:lang w:val="en-IE"/>
        </w:rPr>
        <w:t>., 1989)</w:t>
      </w:r>
      <w:r w:rsidRPr="0005431A">
        <w:rPr>
          <w:lang w:val="en-IE"/>
        </w:rPr>
        <w:fldChar w:fldCharType="end"/>
      </w:r>
      <w:r w:rsidRPr="0005431A">
        <w:rPr>
          <w:lang w:val="en-IE"/>
        </w:rPr>
        <w:t xml:space="preserve">  </w:t>
      </w:r>
      <w:r w:rsidR="00254F4F" w:rsidRPr="0005431A">
        <w:rPr>
          <w:lang w:val="en-IE"/>
        </w:rPr>
        <w:t xml:space="preserve">it </w:t>
      </w:r>
      <w:r w:rsidRPr="0005431A">
        <w:rPr>
          <w:lang w:val="en-IE"/>
        </w:rPr>
        <w:t>demonstrates how the social operation of ants allow</w:t>
      </w:r>
      <w:r w:rsidR="00254F4F" w:rsidRPr="0005431A">
        <w:rPr>
          <w:lang w:val="en-IE"/>
        </w:rPr>
        <w:t>s</w:t>
      </w:r>
      <w:r w:rsidRPr="0005431A">
        <w:rPr>
          <w:lang w:val="en-IE"/>
        </w:rPr>
        <w:t xml:space="preserve"> them to find the shortest path. A bridge </w:t>
      </w:r>
      <w:r w:rsidRPr="0005431A">
        <w:rPr>
          <w:i/>
          <w:lang w:val="en-IE"/>
        </w:rPr>
        <w:t xml:space="preserve">ABCD </w:t>
      </w:r>
      <w:r w:rsidRPr="0005431A">
        <w:rPr>
          <w:lang w:val="en-IE"/>
        </w:rPr>
        <w:t xml:space="preserve">was constructed. Point </w:t>
      </w:r>
      <w:r w:rsidRPr="0005431A">
        <w:rPr>
          <w:i/>
          <w:lang w:val="en-IE"/>
        </w:rPr>
        <w:t>A</w:t>
      </w:r>
      <w:r w:rsidRPr="0005431A">
        <w:rPr>
          <w:lang w:val="en-IE"/>
        </w:rPr>
        <w:t xml:space="preserve"> is a gate, and is opened</w:t>
      </w:r>
      <w:r w:rsidR="00254F4F" w:rsidRPr="0005431A">
        <w:rPr>
          <w:lang w:val="en-IE"/>
        </w:rPr>
        <w:t>. T</w:t>
      </w:r>
      <w:r w:rsidRPr="0005431A">
        <w:rPr>
          <w:lang w:val="en-IE"/>
        </w:rPr>
        <w:t xml:space="preserve">he number of ants travelling along route </w:t>
      </w:r>
      <w:r w:rsidRPr="0005431A">
        <w:rPr>
          <w:i/>
          <w:lang w:val="en-IE"/>
        </w:rPr>
        <w:t>ABD</w:t>
      </w:r>
      <w:r w:rsidRPr="0005431A">
        <w:rPr>
          <w:lang w:val="en-IE"/>
        </w:rPr>
        <w:t xml:space="preserve"> and the route </w:t>
      </w:r>
      <w:r w:rsidRPr="0005431A">
        <w:rPr>
          <w:i/>
          <w:lang w:val="en-IE"/>
        </w:rPr>
        <w:t>A</w:t>
      </w:r>
      <w:r w:rsidR="004E2257">
        <w:rPr>
          <w:i/>
          <w:lang w:val="en-IE"/>
        </w:rPr>
        <w:t>C</w:t>
      </w:r>
      <w:r w:rsidRPr="0005431A">
        <w:rPr>
          <w:i/>
          <w:lang w:val="en-IE"/>
        </w:rPr>
        <w:t>D</w:t>
      </w:r>
      <w:r w:rsidRPr="0005431A">
        <w:rPr>
          <w:lang w:val="en-IE"/>
        </w:rPr>
        <w:t xml:space="preserve"> to the food and back to the nest was counted. At early stages of the experiment both routes were selected evenly by the ants. But after some time, the ants preferred the shorter route </w:t>
      </w:r>
      <w:r w:rsidRPr="0005431A">
        <w:rPr>
          <w:i/>
          <w:lang w:val="en-IE"/>
        </w:rPr>
        <w:t>ABD</w:t>
      </w:r>
      <w:r w:rsidRPr="0005431A">
        <w:rPr>
          <w:lang w:val="en-IE"/>
        </w:rPr>
        <w:t xml:space="preserve"> as the quantity of pheromone on the shorter path is greater than that of the longer path. </w:t>
      </w:r>
    </w:p>
    <w:p w14:paraId="2AB468DD" w14:textId="59FCECD3" w:rsidR="00BC14F3" w:rsidRPr="0005431A" w:rsidRDefault="0062016F" w:rsidP="001A79D9">
      <w:pPr>
        <w:pStyle w:val="MSCHeading2"/>
      </w:pPr>
      <w:bookmarkStart w:id="52" w:name="_Toc396914400"/>
      <w:r>
        <w:t>3.4</w:t>
      </w:r>
      <w:r w:rsidR="009A3C34" w:rsidRPr="0005431A">
        <w:tab/>
      </w:r>
      <w:r w:rsidR="00BC14F3" w:rsidRPr="0005431A">
        <w:t>Conclusions</w:t>
      </w:r>
      <w:bookmarkEnd w:id="52"/>
    </w:p>
    <w:p w14:paraId="6627A05A" w14:textId="4940C277" w:rsidR="00077837" w:rsidRPr="0005431A" w:rsidRDefault="00077837" w:rsidP="00077837">
      <w:pPr>
        <w:rPr>
          <w:lang w:val="en-IE"/>
        </w:rPr>
      </w:pPr>
      <w:r w:rsidRPr="0005431A">
        <w:rPr>
          <w:lang w:val="en-IE"/>
        </w:rPr>
        <w:t xml:space="preserve">Swarm intelligence can be defined as the collective behaviour of decentralised self-organising system that shows emergent behaviour. Ants are an example of how simple individuals can self-organise to show emergent behaviour. When travelling from their nests </w:t>
      </w:r>
      <w:r w:rsidR="00B244EF" w:rsidRPr="0005431A">
        <w:rPr>
          <w:lang w:val="en-IE"/>
        </w:rPr>
        <w:t xml:space="preserve">to a </w:t>
      </w:r>
      <w:r w:rsidRPr="0005431A">
        <w:rPr>
          <w:lang w:val="en-IE"/>
        </w:rPr>
        <w:t>food source</w:t>
      </w:r>
      <w:r w:rsidR="00B244EF" w:rsidRPr="0005431A">
        <w:rPr>
          <w:lang w:val="en-IE"/>
        </w:rPr>
        <w:t>,</w:t>
      </w:r>
      <w:r w:rsidRPr="0005431A">
        <w:rPr>
          <w:lang w:val="en-IE"/>
        </w:rPr>
        <w:t xml:space="preserve"> an ant deposits a chemical known as a pheromone</w:t>
      </w:r>
      <w:r w:rsidR="00D7205C" w:rsidRPr="0005431A">
        <w:rPr>
          <w:lang w:val="en-IE"/>
        </w:rPr>
        <w:t>,</w:t>
      </w:r>
      <w:r w:rsidRPr="0005431A">
        <w:rPr>
          <w:lang w:val="en-IE"/>
        </w:rPr>
        <w:t xml:space="preserve"> the </w:t>
      </w:r>
      <w:r w:rsidR="00CE28EC" w:rsidRPr="0005431A">
        <w:rPr>
          <w:lang w:val="en-IE"/>
        </w:rPr>
        <w:t>intensity</w:t>
      </w:r>
      <w:r w:rsidRPr="0005431A">
        <w:rPr>
          <w:lang w:val="en-IE"/>
        </w:rPr>
        <w:t xml:space="preserve"> of </w:t>
      </w:r>
      <w:r w:rsidR="00D7205C" w:rsidRPr="0005431A">
        <w:rPr>
          <w:lang w:val="en-IE"/>
        </w:rPr>
        <w:t>which</w:t>
      </w:r>
      <w:r w:rsidRPr="0005431A">
        <w:rPr>
          <w:lang w:val="en-IE"/>
        </w:rPr>
        <w:t xml:space="preserve"> depends upon the quality of the food source found. The ant </w:t>
      </w:r>
      <w:r w:rsidR="00D7205C" w:rsidRPr="0005431A">
        <w:rPr>
          <w:lang w:val="en-IE"/>
        </w:rPr>
        <w:t xml:space="preserve">then </w:t>
      </w:r>
      <w:r w:rsidRPr="0005431A">
        <w:rPr>
          <w:lang w:val="en-IE"/>
        </w:rPr>
        <w:t>uses this pheromone trail to find its way back to the nest</w:t>
      </w:r>
      <w:r w:rsidR="00B244EF" w:rsidRPr="0005431A">
        <w:rPr>
          <w:lang w:val="en-IE"/>
        </w:rPr>
        <w:t>.</w:t>
      </w:r>
      <w:r w:rsidRPr="0005431A">
        <w:rPr>
          <w:lang w:val="en-IE"/>
        </w:rPr>
        <w:t xml:space="preserve"> </w:t>
      </w:r>
      <w:r w:rsidR="00B244EF" w:rsidRPr="0005431A">
        <w:rPr>
          <w:lang w:val="en-IE"/>
        </w:rPr>
        <w:t>O</w:t>
      </w:r>
      <w:r w:rsidRPr="0005431A">
        <w:rPr>
          <w:lang w:val="en-IE"/>
        </w:rPr>
        <w:t>ther ants in the colony can sense</w:t>
      </w:r>
      <w:r w:rsidR="00B244EF" w:rsidRPr="0005431A">
        <w:rPr>
          <w:lang w:val="en-IE"/>
        </w:rPr>
        <w:t xml:space="preserve"> this </w:t>
      </w:r>
      <w:r w:rsidR="00B244EF" w:rsidRPr="0005431A">
        <w:rPr>
          <w:lang w:val="en-IE"/>
        </w:rPr>
        <w:lastRenderedPageBreak/>
        <w:t xml:space="preserve">pheromone </w:t>
      </w:r>
      <w:r w:rsidRPr="0005431A">
        <w:rPr>
          <w:lang w:val="en-IE"/>
        </w:rPr>
        <w:t xml:space="preserve">and decide if </w:t>
      </w:r>
      <w:r w:rsidR="00D73574" w:rsidRPr="0005431A">
        <w:rPr>
          <w:lang w:val="en-IE"/>
        </w:rPr>
        <w:t>they</w:t>
      </w:r>
      <w:r w:rsidRPr="0005431A">
        <w:rPr>
          <w:lang w:val="en-IE"/>
        </w:rPr>
        <w:t xml:space="preserve"> </w:t>
      </w:r>
      <w:r w:rsidR="00B244EF" w:rsidRPr="0005431A">
        <w:rPr>
          <w:lang w:val="en-IE"/>
        </w:rPr>
        <w:t xml:space="preserve">want to </w:t>
      </w:r>
      <w:r w:rsidRPr="0005431A">
        <w:rPr>
          <w:lang w:val="en-IE"/>
        </w:rPr>
        <w:t xml:space="preserve">follow </w:t>
      </w:r>
      <w:r w:rsidR="00B244EF" w:rsidRPr="0005431A">
        <w:rPr>
          <w:lang w:val="en-IE"/>
        </w:rPr>
        <w:t>the trail or not</w:t>
      </w:r>
      <w:r w:rsidR="00D73574" w:rsidRPr="0005431A">
        <w:rPr>
          <w:lang w:val="en-IE"/>
        </w:rPr>
        <w:t>,</w:t>
      </w:r>
      <w:r w:rsidRPr="0005431A">
        <w:rPr>
          <w:lang w:val="en-IE"/>
        </w:rPr>
        <w:t xml:space="preserve"> they in turn deposit pheromone </w:t>
      </w:r>
      <w:r w:rsidR="008975E7">
        <w:rPr>
          <w:lang w:val="en-IE"/>
        </w:rPr>
        <w:t>reinforcing</w:t>
      </w:r>
      <w:r w:rsidRPr="0005431A">
        <w:rPr>
          <w:lang w:val="en-IE"/>
        </w:rPr>
        <w:t xml:space="preserve"> the trail </w:t>
      </w:r>
      <w:r w:rsidR="00D7205C" w:rsidRPr="0005431A">
        <w:rPr>
          <w:lang w:val="en-IE"/>
        </w:rPr>
        <w:t xml:space="preserve">and </w:t>
      </w:r>
      <w:r w:rsidRPr="0005431A">
        <w:rPr>
          <w:lang w:val="en-IE"/>
        </w:rPr>
        <w:t xml:space="preserve">making it more attractive to the next ant. Over time, the </w:t>
      </w:r>
      <w:r w:rsidR="00D442F3" w:rsidRPr="0005431A">
        <w:rPr>
          <w:lang w:val="en-IE"/>
        </w:rPr>
        <w:t xml:space="preserve">colony of ants </w:t>
      </w:r>
      <w:r w:rsidR="00D7205C" w:rsidRPr="0005431A">
        <w:rPr>
          <w:lang w:val="en-IE"/>
        </w:rPr>
        <w:t>rein</w:t>
      </w:r>
      <w:r w:rsidR="00D442F3" w:rsidRPr="0005431A">
        <w:rPr>
          <w:lang w:val="en-IE"/>
        </w:rPr>
        <w:t>forces</w:t>
      </w:r>
      <w:r w:rsidRPr="0005431A">
        <w:rPr>
          <w:lang w:val="en-IE"/>
        </w:rPr>
        <w:t xml:space="preserve"> good trails and the bad trails evaporate. The ants never need to interact directly, </w:t>
      </w:r>
      <w:r w:rsidR="00D7205C" w:rsidRPr="0005431A">
        <w:rPr>
          <w:lang w:val="en-IE"/>
        </w:rPr>
        <w:t xml:space="preserve">as </w:t>
      </w:r>
      <w:r w:rsidRPr="0005431A">
        <w:rPr>
          <w:lang w:val="en-IE"/>
        </w:rPr>
        <w:t>all</w:t>
      </w:r>
      <w:r w:rsidR="00D442F3" w:rsidRPr="0005431A">
        <w:rPr>
          <w:lang w:val="en-IE"/>
        </w:rPr>
        <w:t xml:space="preserve"> this </w:t>
      </w:r>
      <w:r w:rsidRPr="0005431A">
        <w:rPr>
          <w:lang w:val="en-IE"/>
        </w:rPr>
        <w:t xml:space="preserve">information </w:t>
      </w:r>
      <w:r w:rsidR="00D442F3" w:rsidRPr="0005431A">
        <w:rPr>
          <w:lang w:val="en-IE"/>
        </w:rPr>
        <w:t>is stored in th</w:t>
      </w:r>
      <w:r w:rsidRPr="0005431A">
        <w:rPr>
          <w:lang w:val="en-IE"/>
        </w:rPr>
        <w:t xml:space="preserve">e strength of the pheromone trail. This communication method is called </w:t>
      </w:r>
      <w:r w:rsidR="00127C7A">
        <w:rPr>
          <w:lang w:val="en-IE"/>
        </w:rPr>
        <w:t>stigmergy</w:t>
      </w:r>
      <w:r w:rsidRPr="0005431A">
        <w:rPr>
          <w:lang w:val="en-IE"/>
        </w:rPr>
        <w:t xml:space="preserve">. </w:t>
      </w:r>
      <w:r w:rsidR="00D442F3" w:rsidRPr="0005431A">
        <w:rPr>
          <w:lang w:val="en-IE"/>
        </w:rPr>
        <w:t xml:space="preserve">These traits make swarm intelligence of great interest </w:t>
      </w:r>
      <w:r w:rsidR="00B244EF" w:rsidRPr="0005431A">
        <w:rPr>
          <w:lang w:val="en-IE"/>
        </w:rPr>
        <w:t xml:space="preserve">to </w:t>
      </w:r>
      <w:r w:rsidR="00D442F3" w:rsidRPr="0005431A">
        <w:rPr>
          <w:lang w:val="en-IE"/>
        </w:rPr>
        <w:t>computer algorithm designers.</w:t>
      </w:r>
    </w:p>
    <w:p w14:paraId="193F9422" w14:textId="3AEEB3CC" w:rsidR="000B3C97" w:rsidRPr="0005431A" w:rsidRDefault="00D7205C" w:rsidP="00BB0EF5">
      <w:pPr>
        <w:pStyle w:val="Heading1"/>
      </w:pPr>
      <w:r w:rsidRPr="0005431A">
        <w:lastRenderedPageBreak/>
        <w:tab/>
      </w:r>
      <w:bookmarkStart w:id="53" w:name="_Toc396914401"/>
      <w:r w:rsidR="000B3C97" w:rsidRPr="0005431A">
        <w:t xml:space="preserve">ANT COLONY </w:t>
      </w:r>
      <w:r w:rsidRPr="0005431A">
        <w:t>OPTIMISATION</w:t>
      </w:r>
      <w:bookmarkEnd w:id="53"/>
    </w:p>
    <w:p w14:paraId="3722A45C" w14:textId="66AB95D2" w:rsidR="000B3C97" w:rsidRPr="0005431A" w:rsidRDefault="00775A60" w:rsidP="001A79D9">
      <w:pPr>
        <w:pStyle w:val="MSCHeading2"/>
      </w:pPr>
      <w:bookmarkStart w:id="54" w:name="_Toc394431375"/>
      <w:bookmarkStart w:id="55" w:name="_Toc394537986"/>
      <w:bookmarkStart w:id="56" w:name="_Toc394431376"/>
      <w:bookmarkStart w:id="57" w:name="_Toc394537987"/>
      <w:bookmarkStart w:id="58" w:name="_Toc396914402"/>
      <w:bookmarkEnd w:id="54"/>
      <w:bookmarkEnd w:id="55"/>
      <w:bookmarkEnd w:id="56"/>
      <w:bookmarkEnd w:id="57"/>
      <w:r w:rsidRPr="0005431A">
        <w:t>4.1</w:t>
      </w:r>
      <w:r w:rsidRPr="0005431A">
        <w:tab/>
      </w:r>
      <w:r w:rsidR="000B3C97" w:rsidRPr="0005431A">
        <w:t>Introduction</w:t>
      </w:r>
      <w:bookmarkEnd w:id="58"/>
    </w:p>
    <w:p w14:paraId="47082641" w14:textId="46339CA6" w:rsidR="00E2722F" w:rsidRPr="0005431A" w:rsidRDefault="000B3C97" w:rsidP="006B71C9">
      <w:pPr>
        <w:rPr>
          <w:lang w:val="en-IE"/>
        </w:rPr>
      </w:pPr>
      <w:r w:rsidRPr="0005431A">
        <w:rPr>
          <w:lang w:val="en-IE"/>
        </w:rPr>
        <w:t>M</w:t>
      </w:r>
      <w:r w:rsidR="00BB1E99" w:rsidRPr="0005431A">
        <w:rPr>
          <w:lang w:val="en-IE"/>
        </w:rPr>
        <w:t>arco Dorigo</w:t>
      </w:r>
      <w:r w:rsidRPr="0005431A">
        <w:rPr>
          <w:lang w:val="en-IE"/>
        </w:rPr>
        <w:t xml:space="preserve"> founded the field of Ant Colony Optimisation (ACO) in 1991</w:t>
      </w:r>
      <w:r w:rsidR="006B71C9" w:rsidRPr="0005431A">
        <w:rPr>
          <w:lang w:val="en-IE"/>
        </w:rPr>
        <w:t xml:space="preserve"> with his </w:t>
      </w:r>
      <w:r w:rsidR="00BB1E99" w:rsidRPr="0005431A">
        <w:rPr>
          <w:lang w:val="en-IE"/>
        </w:rPr>
        <w:t>PhD</w:t>
      </w:r>
      <w:r w:rsidR="006B71C9" w:rsidRPr="0005431A">
        <w:rPr>
          <w:lang w:val="en-IE"/>
        </w:rPr>
        <w:t xml:space="preserve"> thesis on positive feedback as search strategy</w:t>
      </w:r>
      <w:r w:rsidRPr="0005431A">
        <w:rPr>
          <w:lang w:val="en-IE"/>
        </w:rPr>
        <w:t xml:space="preserve"> </w:t>
      </w:r>
      <w:r w:rsidRPr="0005431A">
        <w:rPr>
          <w:lang w:val="en-IE"/>
        </w:rPr>
        <w:fldChar w:fldCharType="begin"/>
      </w:r>
      <w:r w:rsidR="00B12214" w:rsidRPr="0005431A">
        <w:rPr>
          <w:lang w:val="en-IE"/>
        </w:rPr>
        <w:instrText xml:space="preserve"> ADDIN ZOTERO_ITEM CSL_CITATION {"citationID":"XyjPxkd1","properties":{"formattedCitation":"(Dorigo et al., 2006b)","plainCitation":"(Dorigo et al., 2006b)"},"citationItems":[{"id":328,"uris":["http://zotero.org/users/1680862/items/B7Q7T8S9"],"uri":["http://zotero.org/users/1680862/items/B7Q7T8S9"],"itemData":{"id":328,"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Pr="0005431A">
        <w:rPr>
          <w:lang w:val="en-IE"/>
        </w:rPr>
        <w:fldChar w:fldCharType="separate"/>
      </w:r>
      <w:r w:rsidR="00B12214" w:rsidRPr="0005431A">
        <w:rPr>
          <w:lang w:val="en-IE"/>
        </w:rPr>
        <w:t xml:space="preserve">(Dorigo </w:t>
      </w:r>
      <w:r w:rsidR="00B12214" w:rsidRPr="00D23D63">
        <w:rPr>
          <w:i/>
          <w:lang w:val="en-IE"/>
        </w:rPr>
        <w:t>et al</w:t>
      </w:r>
      <w:r w:rsidR="00B12214" w:rsidRPr="0005431A">
        <w:rPr>
          <w:lang w:val="en-IE"/>
        </w:rPr>
        <w:t>., 2006)</w:t>
      </w:r>
      <w:r w:rsidRPr="0005431A">
        <w:rPr>
          <w:lang w:val="en-IE"/>
        </w:rPr>
        <w:fldChar w:fldCharType="end"/>
      </w:r>
      <w:r w:rsidR="00DE4795" w:rsidRPr="0005431A">
        <w:rPr>
          <w:lang w:val="en-IE"/>
        </w:rPr>
        <w:t>.</w:t>
      </w:r>
      <w:r w:rsidRPr="0005431A">
        <w:rPr>
          <w:lang w:val="en-IE"/>
        </w:rPr>
        <w:t xml:space="preserve"> ACO is a </w:t>
      </w:r>
      <w:r w:rsidR="008975E7">
        <w:rPr>
          <w:lang w:val="en-IE"/>
        </w:rPr>
        <w:t>subset</w:t>
      </w:r>
      <w:r w:rsidRPr="0005431A">
        <w:rPr>
          <w:lang w:val="en-IE"/>
        </w:rPr>
        <w:t xml:space="preserve"> of swarm intelligence that introduces a meta-heuristic algorithm that uses artificial ant</w:t>
      </w:r>
      <w:r w:rsidR="0086674E" w:rsidRPr="0005431A">
        <w:rPr>
          <w:lang w:val="en-IE"/>
        </w:rPr>
        <w:t>s to find solutions to problems.</w:t>
      </w:r>
      <w:r w:rsidRPr="0005431A">
        <w:rPr>
          <w:lang w:val="en-IE"/>
        </w:rPr>
        <w:t xml:space="preserve"> </w:t>
      </w:r>
      <w:r w:rsidR="0086674E" w:rsidRPr="0005431A">
        <w:rPr>
          <w:lang w:val="en-IE"/>
        </w:rPr>
        <w:t>R</w:t>
      </w:r>
      <w:r w:rsidRPr="0005431A">
        <w:rPr>
          <w:lang w:val="en-IE"/>
        </w:rPr>
        <w:t xml:space="preserve">esearchers study the behaviour of real ants in nature in which an individual ant is unable to hunt for food or </w:t>
      </w:r>
      <w:r w:rsidR="00717D21" w:rsidRPr="0005431A">
        <w:rPr>
          <w:lang w:val="en-IE"/>
        </w:rPr>
        <w:t>survive</w:t>
      </w:r>
      <w:r w:rsidRPr="0005431A">
        <w:rPr>
          <w:lang w:val="en-IE"/>
        </w:rPr>
        <w:t xml:space="preserve"> by itself. As part of the collective</w:t>
      </w:r>
      <w:r w:rsidR="006B7A4D" w:rsidRPr="0005431A">
        <w:rPr>
          <w:lang w:val="en-IE"/>
        </w:rPr>
        <w:t>,</w:t>
      </w:r>
      <w:r w:rsidRPr="0005431A">
        <w:rPr>
          <w:lang w:val="en-IE"/>
        </w:rPr>
        <w:t xml:space="preserve"> the ants together can solve complicated problems and can successfully operate their </w:t>
      </w:r>
      <w:r w:rsidR="00717D21" w:rsidRPr="0005431A">
        <w:rPr>
          <w:lang w:val="en-IE"/>
        </w:rPr>
        <w:t>colony.</w:t>
      </w:r>
      <w:r w:rsidRPr="0005431A">
        <w:rPr>
          <w:lang w:val="en-IE"/>
        </w:rPr>
        <w:t xml:space="preserve"> The concept</w:t>
      </w:r>
      <w:r w:rsidR="00D23D63">
        <w:rPr>
          <w:lang w:val="en-IE"/>
        </w:rPr>
        <w:t>s</w:t>
      </w:r>
      <w:r w:rsidRPr="0005431A">
        <w:rPr>
          <w:lang w:val="en-IE"/>
        </w:rPr>
        <w:t xml:space="preserve"> of </w:t>
      </w:r>
      <w:r w:rsidR="00127C7A">
        <w:rPr>
          <w:lang w:val="en-IE"/>
        </w:rPr>
        <w:t>stigmergy</w:t>
      </w:r>
      <w:r w:rsidRPr="0005431A">
        <w:rPr>
          <w:lang w:val="en-IE"/>
        </w:rPr>
        <w:t xml:space="preserve"> and randomness are key element</w:t>
      </w:r>
      <w:r w:rsidR="00D23D63">
        <w:rPr>
          <w:lang w:val="en-IE"/>
        </w:rPr>
        <w:t>s</w:t>
      </w:r>
      <w:r w:rsidRPr="0005431A">
        <w:rPr>
          <w:lang w:val="en-IE"/>
        </w:rPr>
        <w:t xml:space="preserve"> in the implementation of ant colony optimisation algorithms.</w:t>
      </w:r>
      <w:r w:rsidR="006B71C9" w:rsidRPr="0005431A">
        <w:rPr>
          <w:lang w:val="en-IE"/>
        </w:rPr>
        <w:t xml:space="preserve"> Ant colony optimisation </w:t>
      </w:r>
      <w:r w:rsidR="006B7A4D" w:rsidRPr="0005431A">
        <w:rPr>
          <w:lang w:val="en-IE"/>
        </w:rPr>
        <w:t>are among</w:t>
      </w:r>
      <w:r w:rsidR="006B71C9" w:rsidRPr="0005431A">
        <w:rPr>
          <w:lang w:val="en-IE"/>
        </w:rPr>
        <w:t xml:space="preserve"> the best algorithms available for combinational optimisation problems</w:t>
      </w:r>
      <w:r w:rsidRPr="0005431A">
        <w:rPr>
          <w:lang w:val="en-IE"/>
        </w:rPr>
        <w:t xml:space="preserve"> </w:t>
      </w:r>
      <w:r w:rsidRPr="0005431A">
        <w:rPr>
          <w:lang w:val="en-IE"/>
        </w:rPr>
        <w:fldChar w:fldCharType="begin"/>
      </w:r>
      <w:r w:rsidRPr="0005431A">
        <w:rPr>
          <w:lang w:val="en-IE"/>
        </w:rPr>
        <w:instrText xml:space="preserve"> ADDIN ZOTERO_ITEM CSL_CITATION {"citationID":"QubNGkng","properties":{"formattedCitation":"(Manjurul Islam et al., 2006)","plainCitation":"(Manjurul Islam et al., 2006)"},"citationItems":[{"id":297,"uris":["http://zotero.org/users/1680862/items/7FW8EWQM"],"uri":["http://zotero.org/users/1680862/items/7FW8EWQM"],"itemData":{"id":297,"type":"paper-conference","title":"An Implementation of ACO System for Solving NP-Complete Problem; TSP","container-title":"International Conference on Electrical and Computer Engineering, 2006. ICECE '06","page":"304-307","source":"IEEE Xplore","event":"International Conference on Electrical and Computer Engineering, 2006. ICECE '06","abstract":"This paper presents an ant colonies optimization (ACO) system as a distributed computation for the solution of NP-complete problem, which was inspired by the observation of real colonies of ants.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The authors apply the methodology to the travelling salesman problem (TSP) (Lawler et al., 1985) and report simulation results. The paper also discusses parameter selection and the early setups of the model and compares it with tabu search.","DOI":"10.1109/ICECE.2006.355632","author":[{"family":"Manjurul Islam","given":"M.M."},{"family":"Waselul Hague Sadid","given":"M."},{"family":"Mamun Ar Rashid","given":"S.M."},{"family":"Kabir","given":"M.J."}],"issued":{"date-parts":[["2006",12]]}}}],"schema":"https://github.com/citation-style-language/schema/raw/master/csl-citation.json"} </w:instrText>
      </w:r>
      <w:r w:rsidRPr="0005431A">
        <w:rPr>
          <w:lang w:val="en-IE"/>
        </w:rPr>
        <w:fldChar w:fldCharType="separate"/>
      </w:r>
      <w:r w:rsidRPr="0005431A">
        <w:rPr>
          <w:lang w:val="en-IE"/>
        </w:rPr>
        <w:t xml:space="preserve">(Manjurul Islam </w:t>
      </w:r>
      <w:r w:rsidRPr="00D23D63">
        <w:rPr>
          <w:i/>
          <w:lang w:val="en-IE"/>
        </w:rPr>
        <w:t>et al</w:t>
      </w:r>
      <w:r w:rsidRPr="0005431A">
        <w:rPr>
          <w:lang w:val="en-IE"/>
        </w:rPr>
        <w:t>., 2006)</w:t>
      </w:r>
      <w:r w:rsidRPr="0005431A">
        <w:rPr>
          <w:lang w:val="en-IE"/>
        </w:rPr>
        <w:fldChar w:fldCharType="end"/>
      </w:r>
      <w:r w:rsidRPr="0005431A">
        <w:rPr>
          <w:lang w:val="en-IE"/>
        </w:rPr>
        <w:t xml:space="preserve"> </w:t>
      </w:r>
      <w:r w:rsidRPr="0005431A">
        <w:rPr>
          <w:lang w:val="en-IE"/>
        </w:rPr>
        <w:fldChar w:fldCharType="begin"/>
      </w:r>
      <w:r w:rsidR="00AF1C16" w:rsidRPr="0005431A">
        <w:rPr>
          <w:lang w:val="en-IE"/>
        </w:rPr>
        <w:instrText xml:space="preserve"> ADDIN ZOTERO_ITEM CSL_CITATION {"citationID":"EHqiN37Z","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05431A">
        <w:rPr>
          <w:lang w:val="en-IE"/>
        </w:rPr>
        <w:fldChar w:fldCharType="separate"/>
      </w:r>
      <w:r w:rsidR="007E3458">
        <w:rPr>
          <w:lang w:val="en-IE"/>
        </w:rPr>
        <w:t>(Dorigo and Gambardella, 1997</w:t>
      </w:r>
      <w:r w:rsidR="00AF1C16" w:rsidRPr="0005431A">
        <w:rPr>
          <w:lang w:val="en-IE"/>
        </w:rPr>
        <w:t>)</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k3qbdobsu","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05431A">
        <w:rPr>
          <w:lang w:val="en-IE"/>
        </w:rPr>
        <w:fldChar w:fldCharType="separate"/>
      </w:r>
      <w:r w:rsidRPr="0005431A">
        <w:rPr>
          <w:lang w:val="en-IE"/>
        </w:rPr>
        <w:t xml:space="preserve">(Dorigo </w:t>
      </w:r>
      <w:r w:rsidRPr="00D23D63">
        <w:rPr>
          <w:i/>
          <w:lang w:val="en-IE"/>
        </w:rPr>
        <w:t>et al.</w:t>
      </w:r>
      <w:r w:rsidRPr="0005431A">
        <w:rPr>
          <w:lang w:val="en-IE"/>
        </w:rPr>
        <w:t>, 1996)</w:t>
      </w:r>
      <w:r w:rsidRPr="0005431A">
        <w:rPr>
          <w:lang w:val="en-IE"/>
        </w:rPr>
        <w:fldChar w:fldCharType="end"/>
      </w:r>
      <w:r w:rsidR="006B71C9" w:rsidRPr="0005431A">
        <w:rPr>
          <w:lang w:val="en-IE"/>
        </w:rPr>
        <w:t>.</w:t>
      </w:r>
    </w:p>
    <w:p w14:paraId="1EB0545F" w14:textId="1F206224" w:rsidR="00E2722F" w:rsidRPr="0005431A" w:rsidRDefault="00E2722F" w:rsidP="00E2722F">
      <w:pPr>
        <w:pStyle w:val="Caption"/>
        <w:keepNext/>
        <w:rPr>
          <w:lang w:val="en-IE"/>
        </w:rPr>
      </w:pPr>
    </w:p>
    <w:tbl>
      <w:tblPr>
        <w:tblW w:w="0" w:type="auto"/>
        <w:jc w:val="center"/>
        <w:tblInd w:w="42" w:type="dxa"/>
        <w:tblCellMar>
          <w:left w:w="70" w:type="dxa"/>
          <w:right w:w="70" w:type="dxa"/>
        </w:tblCellMar>
        <w:tblLook w:val="0000" w:firstRow="0" w:lastRow="0" w:firstColumn="0" w:lastColumn="0" w:noHBand="0" w:noVBand="0"/>
      </w:tblPr>
      <w:tblGrid>
        <w:gridCol w:w="620"/>
        <w:gridCol w:w="2721"/>
        <w:gridCol w:w="3286"/>
      </w:tblGrid>
      <w:tr w:rsidR="006B71C9" w:rsidRPr="0005431A" w14:paraId="086BDE25" w14:textId="77777777" w:rsidTr="006B71C9">
        <w:trPr>
          <w:jc w:val="center"/>
        </w:trPr>
        <w:tc>
          <w:tcPr>
            <w:tcW w:w="0" w:type="auto"/>
            <w:tcBorders>
              <w:top w:val="single" w:sz="12" w:space="0" w:color="000000"/>
              <w:bottom w:val="single" w:sz="6" w:space="0" w:color="000000"/>
            </w:tcBorders>
          </w:tcPr>
          <w:p w14:paraId="6DA1824C" w14:textId="77777777" w:rsidR="006B71C9" w:rsidRPr="0005431A" w:rsidRDefault="006B71C9" w:rsidP="008E112A">
            <w:pPr>
              <w:pStyle w:val="NoSpacing"/>
              <w:rPr>
                <w:lang w:val="en-IE"/>
              </w:rPr>
            </w:pPr>
            <w:r w:rsidRPr="0005431A">
              <w:rPr>
                <w:lang w:val="en-IE"/>
              </w:rPr>
              <w:t>Year</w:t>
            </w:r>
          </w:p>
        </w:tc>
        <w:tc>
          <w:tcPr>
            <w:tcW w:w="0" w:type="auto"/>
            <w:tcBorders>
              <w:top w:val="single" w:sz="12" w:space="0" w:color="000000"/>
              <w:bottom w:val="single" w:sz="6" w:space="0" w:color="000000"/>
            </w:tcBorders>
          </w:tcPr>
          <w:p w14:paraId="681089E1" w14:textId="77777777" w:rsidR="006B71C9" w:rsidRPr="0005431A" w:rsidRDefault="006B71C9" w:rsidP="008E112A">
            <w:pPr>
              <w:pStyle w:val="NoSpacing"/>
              <w:rPr>
                <w:lang w:val="en-IE"/>
              </w:rPr>
            </w:pPr>
            <w:r w:rsidRPr="0005431A">
              <w:rPr>
                <w:lang w:val="en-IE"/>
              </w:rPr>
              <w:t>Algorithm</w:t>
            </w:r>
          </w:p>
        </w:tc>
        <w:tc>
          <w:tcPr>
            <w:tcW w:w="0" w:type="auto"/>
            <w:tcBorders>
              <w:top w:val="single" w:sz="12" w:space="0" w:color="000000"/>
              <w:bottom w:val="single" w:sz="6" w:space="0" w:color="000000"/>
            </w:tcBorders>
          </w:tcPr>
          <w:p w14:paraId="5D8668B5" w14:textId="77777777" w:rsidR="006B71C9" w:rsidRPr="0005431A" w:rsidRDefault="006B71C9" w:rsidP="008E112A">
            <w:pPr>
              <w:pStyle w:val="NoSpacing"/>
              <w:rPr>
                <w:lang w:val="en-IE"/>
              </w:rPr>
            </w:pPr>
            <w:r w:rsidRPr="0005431A">
              <w:rPr>
                <w:lang w:val="en-IE"/>
              </w:rPr>
              <w:t>Authors</w:t>
            </w:r>
          </w:p>
        </w:tc>
      </w:tr>
      <w:tr w:rsidR="006B71C9" w:rsidRPr="0005431A" w14:paraId="77920B60" w14:textId="77777777" w:rsidTr="006B71C9">
        <w:trPr>
          <w:jc w:val="center"/>
        </w:trPr>
        <w:tc>
          <w:tcPr>
            <w:tcW w:w="0" w:type="auto"/>
          </w:tcPr>
          <w:p w14:paraId="2D35E49E" w14:textId="77777777" w:rsidR="006B71C9" w:rsidRPr="0005431A" w:rsidRDefault="006B71C9" w:rsidP="008E112A">
            <w:pPr>
              <w:pStyle w:val="NoSpacing"/>
              <w:rPr>
                <w:lang w:val="en-IE"/>
              </w:rPr>
            </w:pPr>
            <w:r w:rsidRPr="0005431A">
              <w:rPr>
                <w:lang w:val="en-IE"/>
              </w:rPr>
              <w:t>1991</w:t>
            </w:r>
          </w:p>
        </w:tc>
        <w:tc>
          <w:tcPr>
            <w:tcW w:w="0" w:type="auto"/>
          </w:tcPr>
          <w:p w14:paraId="07905D90" w14:textId="77777777" w:rsidR="006B71C9" w:rsidRPr="0005431A" w:rsidRDefault="006B71C9" w:rsidP="008E112A">
            <w:pPr>
              <w:pStyle w:val="NoSpacing"/>
              <w:rPr>
                <w:lang w:val="en-IE"/>
              </w:rPr>
            </w:pPr>
            <w:r w:rsidRPr="0005431A">
              <w:rPr>
                <w:lang w:val="en-IE"/>
              </w:rPr>
              <w:t>Ant System (AS)</w:t>
            </w:r>
          </w:p>
        </w:tc>
        <w:tc>
          <w:tcPr>
            <w:tcW w:w="0" w:type="auto"/>
          </w:tcPr>
          <w:p w14:paraId="486220D3" w14:textId="77777777" w:rsidR="006B71C9" w:rsidRPr="0005431A" w:rsidRDefault="006B71C9" w:rsidP="008E112A">
            <w:pPr>
              <w:pStyle w:val="NoSpacing"/>
              <w:rPr>
                <w:lang w:val="en-IE"/>
              </w:rPr>
            </w:pPr>
            <w:r w:rsidRPr="0005431A">
              <w:rPr>
                <w:lang w:val="en-IE"/>
              </w:rPr>
              <w:fldChar w:fldCharType="begin"/>
            </w:r>
            <w:r w:rsidR="00AF1C16" w:rsidRPr="0005431A">
              <w:rPr>
                <w:lang w:val="en-IE"/>
              </w:rPr>
              <w:instrText xml:space="preserve"> ADDIN ZOTERO_ITEM CSL_CITATION {"citationID":"GU1FwwfO","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05431A">
              <w:rPr>
                <w:lang w:val="en-IE"/>
              </w:rPr>
              <w:fldChar w:fldCharType="separate"/>
            </w:r>
            <w:r w:rsidRPr="0005431A">
              <w:rPr>
                <w:lang w:val="en-IE"/>
              </w:rPr>
              <w:t xml:space="preserve">(Dorigo </w:t>
            </w:r>
            <w:r w:rsidRPr="00D23D63">
              <w:rPr>
                <w:i/>
                <w:lang w:val="en-IE"/>
              </w:rPr>
              <w:t>et al</w:t>
            </w:r>
            <w:r w:rsidRPr="0005431A">
              <w:rPr>
                <w:lang w:val="en-IE"/>
              </w:rPr>
              <w:t>., 1996)</w:t>
            </w:r>
            <w:r w:rsidRPr="0005431A">
              <w:rPr>
                <w:lang w:val="en-IE"/>
              </w:rPr>
              <w:fldChar w:fldCharType="end"/>
            </w:r>
          </w:p>
        </w:tc>
      </w:tr>
      <w:tr w:rsidR="006B71C9" w:rsidRPr="0005431A" w14:paraId="0B883009" w14:textId="77777777" w:rsidTr="006B71C9">
        <w:trPr>
          <w:jc w:val="center"/>
        </w:trPr>
        <w:tc>
          <w:tcPr>
            <w:tcW w:w="0" w:type="auto"/>
          </w:tcPr>
          <w:p w14:paraId="38CB6214" w14:textId="77777777" w:rsidR="006B71C9" w:rsidRPr="0005431A" w:rsidRDefault="006B71C9" w:rsidP="008E112A">
            <w:pPr>
              <w:pStyle w:val="NoSpacing"/>
              <w:rPr>
                <w:lang w:val="en-IE"/>
              </w:rPr>
            </w:pPr>
            <w:r w:rsidRPr="0005431A">
              <w:rPr>
                <w:lang w:val="en-IE"/>
              </w:rPr>
              <w:t>1992</w:t>
            </w:r>
          </w:p>
        </w:tc>
        <w:tc>
          <w:tcPr>
            <w:tcW w:w="0" w:type="auto"/>
          </w:tcPr>
          <w:p w14:paraId="6D7E6B03" w14:textId="77777777" w:rsidR="006B71C9" w:rsidRPr="0005431A" w:rsidRDefault="006B71C9" w:rsidP="008E112A">
            <w:pPr>
              <w:pStyle w:val="NoSpacing"/>
              <w:rPr>
                <w:lang w:val="en-IE"/>
              </w:rPr>
            </w:pPr>
            <w:r w:rsidRPr="0005431A">
              <w:rPr>
                <w:lang w:val="en-IE"/>
              </w:rPr>
              <w:t>Elitist ant system (EAS)</w:t>
            </w:r>
          </w:p>
        </w:tc>
        <w:tc>
          <w:tcPr>
            <w:tcW w:w="0" w:type="auto"/>
          </w:tcPr>
          <w:p w14:paraId="25DC3273" w14:textId="77777777" w:rsidR="006B71C9" w:rsidRPr="0005431A" w:rsidRDefault="00AF1C16" w:rsidP="008E112A">
            <w:pPr>
              <w:pStyle w:val="NoSpacing"/>
              <w:rPr>
                <w:lang w:val="en-IE"/>
              </w:rPr>
            </w:pPr>
            <w:r w:rsidRPr="0005431A">
              <w:rPr>
                <w:lang w:val="en-IE"/>
              </w:rPr>
              <w:fldChar w:fldCharType="begin"/>
            </w:r>
            <w:r w:rsidRPr="0005431A">
              <w:rPr>
                <w:lang w:val="en-IE"/>
              </w:rPr>
              <w:instrText xml:space="preserve"> ADDIN ZOTERO_ITEM CSL_CITATION {"citationID":"157hmql55","properties":{"formattedCitation":"(Dorigo and Di Caro, 1999)","plainCitation":"(Dorigo and Di Caro, 1999)"},"citationItems":[{"id":336,"uris":["http://zotero.org/users/1680862/items/FTV4VGQJ"],"uri":["http://zotero.org/users/1680862/items/FTV4VGQJ"],"itemData":{"id":336,"type":"paper-conference","title":"Ant colony optimization: a new meta-heuristic","container-title":"Proceedings of the 1999 Congress on Evolutionary Computation, 1999. CEC 99","page":"-1477 Vol. 2","volume":"2","source":"IEEE Xplore","event":"Proceedings of the 1999 Congress on Evolutionary Computation, 1999. CEC 99","abstract":"Recently, a number of algorithms inspired by the foraging behavior of ant colonies have been applied to the solution of difficult discrete optimization problems. We put these algorithms in a common framework by defining the Ant Colony Optimization (ACO) meta-heuristic. A couple of paradigmatic examples of applications of these novel meta-heuristic are given, as well as a brief overview of existing applications","DOI":"10.1109/CEC.1999.782657","shortTitle":"Ant colony optimization","author":[{"family":"Dorigo","given":"M."},{"family":"Di Caro","given":"G."}],"issued":{"date-parts":[["1999"]]}}}],"schema":"https://github.com/citation-style-language/schema/raw/master/csl-citation.json"} </w:instrText>
            </w:r>
            <w:r w:rsidRPr="0005431A">
              <w:rPr>
                <w:lang w:val="en-IE"/>
              </w:rPr>
              <w:fldChar w:fldCharType="separate"/>
            </w:r>
            <w:r w:rsidRPr="0005431A">
              <w:rPr>
                <w:lang w:val="en-IE"/>
              </w:rPr>
              <w:t>(Dorigo and Di Caro, 1999)</w:t>
            </w:r>
            <w:r w:rsidRPr="0005431A">
              <w:rPr>
                <w:lang w:val="en-IE"/>
              </w:rPr>
              <w:fldChar w:fldCharType="end"/>
            </w:r>
          </w:p>
        </w:tc>
      </w:tr>
      <w:tr w:rsidR="006B71C9" w:rsidRPr="0005431A" w14:paraId="0C39EB05" w14:textId="77777777" w:rsidTr="006B71C9">
        <w:trPr>
          <w:jc w:val="center"/>
        </w:trPr>
        <w:tc>
          <w:tcPr>
            <w:tcW w:w="0" w:type="auto"/>
          </w:tcPr>
          <w:p w14:paraId="02A77CF9" w14:textId="77777777" w:rsidR="006B71C9" w:rsidRPr="0005431A" w:rsidRDefault="006B71C9" w:rsidP="008E112A">
            <w:pPr>
              <w:pStyle w:val="NoSpacing"/>
              <w:rPr>
                <w:lang w:val="en-IE"/>
              </w:rPr>
            </w:pPr>
            <w:r w:rsidRPr="0005431A">
              <w:rPr>
                <w:lang w:val="en-IE"/>
              </w:rPr>
              <w:t>1996</w:t>
            </w:r>
          </w:p>
        </w:tc>
        <w:tc>
          <w:tcPr>
            <w:tcW w:w="0" w:type="auto"/>
          </w:tcPr>
          <w:p w14:paraId="6E721CAB" w14:textId="77777777" w:rsidR="006B71C9" w:rsidRPr="0005431A" w:rsidRDefault="006B71C9" w:rsidP="008E112A">
            <w:pPr>
              <w:pStyle w:val="NoSpacing"/>
              <w:rPr>
                <w:lang w:val="en-IE"/>
              </w:rPr>
            </w:pPr>
            <w:r w:rsidRPr="0005431A">
              <w:rPr>
                <w:lang w:val="en-IE"/>
              </w:rPr>
              <w:t>Ant Colony System (ACS)</w:t>
            </w:r>
          </w:p>
        </w:tc>
        <w:tc>
          <w:tcPr>
            <w:tcW w:w="0" w:type="auto"/>
          </w:tcPr>
          <w:p w14:paraId="2AC2BF84" w14:textId="522C2EB0" w:rsidR="006B71C9" w:rsidRPr="0005431A" w:rsidRDefault="00AF1C16" w:rsidP="008E112A">
            <w:pPr>
              <w:pStyle w:val="NoSpacing"/>
              <w:rPr>
                <w:lang w:val="en-IE"/>
              </w:rPr>
            </w:pPr>
            <w:r w:rsidRPr="0005431A">
              <w:rPr>
                <w:lang w:val="en-IE"/>
              </w:rPr>
              <w:fldChar w:fldCharType="begin"/>
            </w:r>
            <w:r w:rsidRPr="0005431A">
              <w:rPr>
                <w:lang w:val="en-IE"/>
              </w:rPr>
              <w:instrText xml:space="preserve"> ADDIN ZOTERO_ITEM CSL_CITATION {"citationID":"K7ugQazb","properties":{"formattedCitation":"(Dorigo and Gambardella, 1997b)","plainCitation":"(Dorigo and Gambardella, 1997b)"},"citationItems":[{"id":313,"uris":["http://zotero.org/users/1680862/items/USBR78RF"],"uri":["http://zotero.org/users/1680862/items/USBR78RF"],"itemData":{"id":313,"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05431A">
              <w:rPr>
                <w:lang w:val="en-IE"/>
              </w:rPr>
              <w:fldChar w:fldCharType="separate"/>
            </w:r>
            <w:r w:rsidR="007E3458">
              <w:rPr>
                <w:lang w:val="en-IE"/>
              </w:rPr>
              <w:t>(Dorigo and Gambardella, 1997</w:t>
            </w:r>
            <w:r w:rsidRPr="0005431A">
              <w:rPr>
                <w:lang w:val="en-IE"/>
              </w:rPr>
              <w:t>)</w:t>
            </w:r>
            <w:r w:rsidRPr="0005431A">
              <w:rPr>
                <w:lang w:val="en-IE"/>
              </w:rPr>
              <w:fldChar w:fldCharType="end"/>
            </w:r>
          </w:p>
        </w:tc>
      </w:tr>
      <w:tr w:rsidR="00B77C05" w:rsidRPr="0005431A" w14:paraId="125E7E7F" w14:textId="77777777" w:rsidTr="00CA2CE5">
        <w:trPr>
          <w:jc w:val="center"/>
        </w:trPr>
        <w:tc>
          <w:tcPr>
            <w:tcW w:w="0" w:type="auto"/>
          </w:tcPr>
          <w:p w14:paraId="24F9DDE8" w14:textId="77777777" w:rsidR="00B77C05" w:rsidRPr="0005431A" w:rsidRDefault="00B77C05" w:rsidP="008E112A">
            <w:pPr>
              <w:pStyle w:val="NoSpacing"/>
              <w:rPr>
                <w:lang w:val="en-IE"/>
              </w:rPr>
            </w:pPr>
            <w:r w:rsidRPr="0005431A">
              <w:rPr>
                <w:lang w:val="en-IE"/>
              </w:rPr>
              <w:t>1997</w:t>
            </w:r>
          </w:p>
        </w:tc>
        <w:tc>
          <w:tcPr>
            <w:tcW w:w="0" w:type="auto"/>
          </w:tcPr>
          <w:p w14:paraId="20C2E4E0" w14:textId="77777777" w:rsidR="00B77C05" w:rsidRPr="0005431A" w:rsidRDefault="00B77C05" w:rsidP="008E112A">
            <w:pPr>
              <w:pStyle w:val="NoSpacing"/>
              <w:rPr>
                <w:lang w:val="en-IE"/>
              </w:rPr>
            </w:pPr>
            <w:r w:rsidRPr="0005431A">
              <w:rPr>
                <w:lang w:val="en-IE"/>
              </w:rPr>
              <w:t>Rank-Based AS (RAS)</w:t>
            </w:r>
          </w:p>
        </w:tc>
        <w:tc>
          <w:tcPr>
            <w:tcW w:w="0" w:type="auto"/>
          </w:tcPr>
          <w:p w14:paraId="6FD325D0" w14:textId="281C5539" w:rsidR="00B77C05" w:rsidRPr="0005431A" w:rsidRDefault="00B77C05" w:rsidP="007E3458">
            <w:pPr>
              <w:pStyle w:val="NoSpacing"/>
              <w:rPr>
                <w:lang w:val="en-IE"/>
              </w:rPr>
            </w:pPr>
            <w:r w:rsidRPr="0005431A">
              <w:rPr>
                <w:lang w:val="en-IE"/>
              </w:rPr>
              <w:fldChar w:fldCharType="begin"/>
            </w:r>
            <w:r w:rsidRPr="0005431A">
              <w:rPr>
                <w:lang w:val="en-IE"/>
              </w:rPr>
              <w:instrText xml:space="preserve"> ADDIN ZOTERO_ITEM CSL_CITATION {"citationID":"1mgqd74rrn","properties":{"formattedCitation":"(Bullnheimer et al., 1997a)","plainCitation":"(Bullnheimer et al., 1997a)"},"citationItems":[{"id":464,"uris":["http://zotero.org/users/1680862/items/FEKRUDUE"],"uri":["http://zotero.org/users/1680862/items/FEKRUDUE"],"itemData":{"id":464,"type":"article-journal","title":"A new rank based version of the Ant System. A computational study.","source":"Google Scholar","URL":"http://epub.wu.ac.at/616/","author":[{"family":"Bullnheimer","given":"Bernd"},{"family":"Hartl","given":"Richard F."},{"family":"Strauss","given":"Christine"}],"issued":{"date-parts":[["1997"]]},"accessed":{"date-parts":[["2014",5,3]]}}}],"schema":"https://github.com/citation-style-language/schema/raw/master/csl-citation.json"} </w:instrText>
            </w:r>
            <w:r w:rsidRPr="0005431A">
              <w:rPr>
                <w:lang w:val="en-IE"/>
              </w:rPr>
              <w:fldChar w:fldCharType="separate"/>
            </w:r>
            <w:r w:rsidRPr="0005431A">
              <w:rPr>
                <w:lang w:val="en-IE"/>
              </w:rPr>
              <w:t xml:space="preserve">(Bullnheimer </w:t>
            </w:r>
            <w:r w:rsidRPr="00D23D63">
              <w:rPr>
                <w:i/>
                <w:lang w:val="en-IE"/>
              </w:rPr>
              <w:t>et al</w:t>
            </w:r>
            <w:r w:rsidRPr="0005431A">
              <w:rPr>
                <w:lang w:val="en-IE"/>
              </w:rPr>
              <w:t>., 1997)</w:t>
            </w:r>
            <w:r w:rsidRPr="0005431A">
              <w:rPr>
                <w:lang w:val="en-IE"/>
              </w:rPr>
              <w:fldChar w:fldCharType="end"/>
            </w:r>
          </w:p>
        </w:tc>
      </w:tr>
      <w:tr w:rsidR="00AF1C16" w:rsidRPr="0005431A" w14:paraId="189D95D8" w14:textId="77777777" w:rsidTr="00CA2CE5">
        <w:trPr>
          <w:jc w:val="center"/>
        </w:trPr>
        <w:tc>
          <w:tcPr>
            <w:tcW w:w="0" w:type="auto"/>
          </w:tcPr>
          <w:p w14:paraId="4E279132" w14:textId="77777777" w:rsidR="00AF1C16" w:rsidRPr="0005431A" w:rsidRDefault="00AF1C16" w:rsidP="008E112A">
            <w:pPr>
              <w:pStyle w:val="NoSpacing"/>
              <w:rPr>
                <w:lang w:val="en-IE"/>
              </w:rPr>
            </w:pPr>
            <w:r w:rsidRPr="0005431A">
              <w:rPr>
                <w:lang w:val="en-IE"/>
              </w:rPr>
              <w:t>1998</w:t>
            </w:r>
          </w:p>
        </w:tc>
        <w:tc>
          <w:tcPr>
            <w:tcW w:w="0" w:type="auto"/>
          </w:tcPr>
          <w:p w14:paraId="5EFA1ACE" w14:textId="77777777" w:rsidR="00AF1C16" w:rsidRPr="0005431A" w:rsidRDefault="00AF1C16" w:rsidP="008E112A">
            <w:pPr>
              <w:pStyle w:val="NoSpacing"/>
              <w:rPr>
                <w:lang w:val="en-IE"/>
              </w:rPr>
            </w:pPr>
            <w:r w:rsidRPr="0005431A">
              <w:rPr>
                <w:lang w:val="en-IE"/>
              </w:rPr>
              <w:t>Min Max AS (MMAS)</w:t>
            </w:r>
          </w:p>
        </w:tc>
        <w:tc>
          <w:tcPr>
            <w:tcW w:w="0" w:type="auto"/>
          </w:tcPr>
          <w:p w14:paraId="3BE34367" w14:textId="77777777" w:rsidR="00AF1C16" w:rsidRPr="0005431A" w:rsidRDefault="00AF1C16" w:rsidP="008E112A">
            <w:pPr>
              <w:pStyle w:val="NoSpacing"/>
              <w:rPr>
                <w:lang w:val="en-IE"/>
              </w:rPr>
            </w:pPr>
            <w:r w:rsidRPr="0005431A">
              <w:rPr>
                <w:lang w:val="en-IE"/>
              </w:rPr>
              <w:fldChar w:fldCharType="begin"/>
            </w:r>
            <w:r w:rsidRPr="0005431A">
              <w:rPr>
                <w:lang w:val="en-IE"/>
              </w:rPr>
              <w:instrText xml:space="preserve"> ADDIN ZOTERO_ITEM CSL_CITATION {"citationID":"2k18pgfvl9","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Stützle and Hoos, 2000)</w:t>
            </w:r>
            <w:r w:rsidRPr="0005431A">
              <w:rPr>
                <w:lang w:val="en-IE"/>
              </w:rPr>
              <w:fldChar w:fldCharType="end"/>
            </w:r>
          </w:p>
        </w:tc>
      </w:tr>
      <w:tr w:rsidR="00AF1C16" w:rsidRPr="0005431A" w14:paraId="646F8208" w14:textId="77777777" w:rsidTr="00CA2CE5">
        <w:trPr>
          <w:jc w:val="center"/>
        </w:trPr>
        <w:tc>
          <w:tcPr>
            <w:tcW w:w="0" w:type="auto"/>
            <w:tcBorders>
              <w:bottom w:val="single" w:sz="4" w:space="0" w:color="auto"/>
            </w:tcBorders>
          </w:tcPr>
          <w:p w14:paraId="708A479F" w14:textId="77777777" w:rsidR="00AF1C16" w:rsidRPr="0005431A" w:rsidRDefault="00AF1C16" w:rsidP="008E112A">
            <w:pPr>
              <w:pStyle w:val="NoSpacing"/>
              <w:rPr>
                <w:lang w:val="en-IE"/>
              </w:rPr>
            </w:pPr>
            <w:r w:rsidRPr="0005431A">
              <w:rPr>
                <w:lang w:val="en-IE"/>
              </w:rPr>
              <w:t>2000</w:t>
            </w:r>
          </w:p>
        </w:tc>
        <w:tc>
          <w:tcPr>
            <w:tcW w:w="0" w:type="auto"/>
            <w:tcBorders>
              <w:bottom w:val="single" w:sz="4" w:space="0" w:color="auto"/>
            </w:tcBorders>
          </w:tcPr>
          <w:p w14:paraId="03EA9BE5" w14:textId="77777777" w:rsidR="00AF1C16" w:rsidRPr="0005431A" w:rsidRDefault="00AF1C16" w:rsidP="008E112A">
            <w:pPr>
              <w:pStyle w:val="NoSpacing"/>
              <w:rPr>
                <w:lang w:val="en-IE"/>
              </w:rPr>
            </w:pPr>
            <w:r w:rsidRPr="0005431A">
              <w:rPr>
                <w:lang w:val="en-IE"/>
              </w:rPr>
              <w:t>Best Worst AS BWAS</w:t>
            </w:r>
          </w:p>
        </w:tc>
        <w:tc>
          <w:tcPr>
            <w:tcW w:w="0" w:type="auto"/>
            <w:tcBorders>
              <w:bottom w:val="single" w:sz="4" w:space="0" w:color="auto"/>
            </w:tcBorders>
          </w:tcPr>
          <w:p w14:paraId="5A6B60DA" w14:textId="77777777" w:rsidR="00AF1C16" w:rsidRPr="0005431A" w:rsidRDefault="00AF1C16" w:rsidP="003A46C6">
            <w:pPr>
              <w:pStyle w:val="NoSpacing"/>
              <w:keepNext/>
              <w:rPr>
                <w:lang w:val="en-IE"/>
              </w:rPr>
            </w:pPr>
            <w:r w:rsidRPr="0005431A">
              <w:rPr>
                <w:lang w:val="en-IE"/>
              </w:rPr>
              <w:fldChar w:fldCharType="begin"/>
            </w:r>
            <w:r w:rsidRPr="0005431A">
              <w:rPr>
                <w:lang w:val="en-IE"/>
              </w:rPr>
              <w:instrText xml:space="preserve"> ADDIN ZOTERO_ITEM CSL_CITATION {"citationID":"29d3jh12ie","properties":{"formattedCitation":"{\\rtf (Cord\\uc0\\u243{}n et al., 2000)}","plainCitation":"(Cordón et al., 2000)"},"citationItems":[{"id":491,"uris":["http://zotero.org/users/1680862/items/X7QDEGQV"],"uri":["http://zotero.org/users/1680862/items/X7QDEGQV"],"itemData":{"id":491,"type":"article-journal","title":"A new ACO model integrating evolutionary computation concepts: The best-worst Ant System","source":"Google Scholar","URL":"http://citeseerx.ist.psu.edu/viewdoc/summary?doi=10.1.1.30.6593","shortTitle":"A new ACO model integrating evolutionary computation concepts","author":[{"family":"Cordón","given":"Oscar"},{"family":"de Viana","given":"Iñaki Fernández"},{"family":"Herrera","given":"Francisco"},{"family":"Moreno","given":"Llanos"}],"issued":{"date-parts":[["2000"]]},"accessed":{"date-parts":[["2014",5,3]]}}}],"schema":"https://github.com/citation-style-language/schema/raw/master/csl-citation.json"} </w:instrText>
            </w:r>
            <w:r w:rsidRPr="0005431A">
              <w:rPr>
                <w:lang w:val="en-IE"/>
              </w:rPr>
              <w:fldChar w:fldCharType="separate"/>
            </w:r>
            <w:r w:rsidRPr="0005431A">
              <w:rPr>
                <w:lang w:val="en-IE"/>
              </w:rPr>
              <w:t xml:space="preserve">(Cordón </w:t>
            </w:r>
            <w:r w:rsidRPr="00D23D63">
              <w:rPr>
                <w:i/>
                <w:lang w:val="en-IE"/>
              </w:rPr>
              <w:t>et al</w:t>
            </w:r>
            <w:r w:rsidRPr="0005431A">
              <w:rPr>
                <w:lang w:val="en-IE"/>
              </w:rPr>
              <w:t>., 2000)</w:t>
            </w:r>
            <w:r w:rsidRPr="0005431A">
              <w:rPr>
                <w:lang w:val="en-IE"/>
              </w:rPr>
              <w:fldChar w:fldCharType="end"/>
            </w:r>
          </w:p>
        </w:tc>
      </w:tr>
    </w:tbl>
    <w:p w14:paraId="46B34097" w14:textId="5602C5E6" w:rsidR="003A46C6" w:rsidRDefault="003A46C6">
      <w:pPr>
        <w:pStyle w:val="Caption"/>
      </w:pPr>
      <w:bookmarkStart w:id="59" w:name="_Toc396945039"/>
      <w:r>
        <w:t xml:space="preserve">Table </w:t>
      </w:r>
      <w:r w:rsidR="00410F17">
        <w:fldChar w:fldCharType="begin"/>
      </w:r>
      <w:r w:rsidR="00410F17">
        <w:instrText xml:space="preserve"> SEQ Table \* ARABIC </w:instrText>
      </w:r>
      <w:r w:rsidR="00410F17">
        <w:fldChar w:fldCharType="separate"/>
      </w:r>
      <w:r w:rsidR="00DC0160">
        <w:rPr>
          <w:noProof/>
        </w:rPr>
        <w:t>2</w:t>
      </w:r>
      <w:r w:rsidR="00410F17">
        <w:fldChar w:fldCharType="end"/>
      </w:r>
      <w:r w:rsidR="00980EDC">
        <w:t xml:space="preserve"> </w:t>
      </w:r>
      <w:r w:rsidR="00980EDC" w:rsidRPr="00980EDC">
        <w:t xml:space="preserve">- </w:t>
      </w:r>
      <w:r w:rsidRPr="003626AB">
        <w:t>A list of ant algorithms discussed</w:t>
      </w:r>
      <w:bookmarkEnd w:id="59"/>
    </w:p>
    <w:p w14:paraId="24DC49E5" w14:textId="198706AE" w:rsidR="000B3C97" w:rsidRPr="0005431A" w:rsidRDefault="00543666" w:rsidP="001A79D9">
      <w:pPr>
        <w:pStyle w:val="MSCHeading2"/>
      </w:pPr>
      <w:bookmarkStart w:id="60" w:name="_Toc396914403"/>
      <w:r w:rsidRPr="0005431A">
        <w:t>4.2</w:t>
      </w:r>
      <w:r w:rsidRPr="0005431A">
        <w:tab/>
      </w:r>
      <w:r w:rsidR="000B3C97" w:rsidRPr="0005431A">
        <w:t xml:space="preserve">From real ants to </w:t>
      </w:r>
      <w:r w:rsidR="00766904" w:rsidRPr="0005431A">
        <w:t>v</w:t>
      </w:r>
      <w:r w:rsidR="000B3C97" w:rsidRPr="0005431A">
        <w:t xml:space="preserve">irtual </w:t>
      </w:r>
      <w:r w:rsidR="00E840FD" w:rsidRPr="0005431A">
        <w:t>ants</w:t>
      </w:r>
      <w:bookmarkEnd w:id="60"/>
    </w:p>
    <w:p w14:paraId="320B99A1" w14:textId="10738F39" w:rsidR="003B65DD" w:rsidRPr="0005431A" w:rsidRDefault="000B3C97" w:rsidP="00B92F52">
      <w:pPr>
        <w:rPr>
          <w:lang w:val="en-IE"/>
        </w:rPr>
      </w:pPr>
      <w:r w:rsidRPr="0005431A">
        <w:rPr>
          <w:lang w:val="en-IE"/>
        </w:rPr>
        <w:t xml:space="preserve">The ant system </w:t>
      </w:r>
      <w:r w:rsidR="00746E72" w:rsidRPr="0005431A">
        <w:rPr>
          <w:lang w:val="en-IE"/>
        </w:rPr>
        <w:t xml:space="preserve">(AS) </w:t>
      </w:r>
      <w:r w:rsidRPr="0005431A">
        <w:rPr>
          <w:lang w:val="en-IE"/>
        </w:rPr>
        <w:t xml:space="preserve">was the first algorithm of the ant colony optimisation </w:t>
      </w:r>
      <w:r w:rsidR="00C46B45">
        <w:rPr>
          <w:lang w:val="en-IE"/>
        </w:rPr>
        <w:t xml:space="preserve">(ACO) </w:t>
      </w:r>
      <w:r w:rsidRPr="0005431A">
        <w:rPr>
          <w:lang w:val="en-IE"/>
        </w:rPr>
        <w:t xml:space="preserve">algorithms proposed by Marco Dorigo. It is inferior to all other </w:t>
      </w:r>
      <w:r w:rsidR="00C46B45">
        <w:rPr>
          <w:lang w:val="en-IE"/>
        </w:rPr>
        <w:t>ACO</w:t>
      </w:r>
      <w:r w:rsidRPr="0005431A">
        <w:rPr>
          <w:lang w:val="en-IE"/>
        </w:rPr>
        <w:t xml:space="preserve"> algorithms according to most research and Marco himself. As the first</w:t>
      </w:r>
      <w:r w:rsidR="00775A60" w:rsidRPr="0005431A">
        <w:rPr>
          <w:lang w:val="en-IE"/>
        </w:rPr>
        <w:t xml:space="preserve"> of its kind,</w:t>
      </w:r>
      <w:r w:rsidRPr="0005431A">
        <w:rPr>
          <w:lang w:val="en-IE"/>
        </w:rPr>
        <w:t xml:space="preserve"> </w:t>
      </w:r>
      <w:r w:rsidR="00C46B45">
        <w:rPr>
          <w:lang w:val="en-IE"/>
        </w:rPr>
        <w:t>AS</w:t>
      </w:r>
      <w:r w:rsidRPr="0005431A">
        <w:rPr>
          <w:lang w:val="en-IE"/>
        </w:rPr>
        <w:t xml:space="preserve"> was used</w:t>
      </w:r>
      <w:r w:rsidR="00775A60" w:rsidRPr="0005431A">
        <w:rPr>
          <w:lang w:val="en-IE"/>
        </w:rPr>
        <w:t xml:space="preserve"> simply</w:t>
      </w:r>
      <w:r w:rsidRPr="0005431A">
        <w:rPr>
          <w:lang w:val="en-IE"/>
        </w:rPr>
        <w:t xml:space="preserve"> to prove the concept and is the basis for all other ACO algorithms </w:t>
      </w:r>
    </w:p>
    <w:p w14:paraId="36D6C8E7" w14:textId="0843D8F0" w:rsidR="000B3C97" w:rsidRPr="0005431A" w:rsidRDefault="00775A60" w:rsidP="001A79D9">
      <w:pPr>
        <w:pStyle w:val="MSCHeading2"/>
      </w:pPr>
      <w:bookmarkStart w:id="61" w:name="_Toc396914404"/>
      <w:r w:rsidRPr="0005431A">
        <w:t>4.</w:t>
      </w:r>
      <w:r w:rsidR="0032185A" w:rsidRPr="0005431A">
        <w:t>3</w:t>
      </w:r>
      <w:r w:rsidRPr="0005431A">
        <w:tab/>
      </w:r>
      <w:r w:rsidR="00B92F52" w:rsidRPr="0005431A">
        <w:t>The Ants System</w:t>
      </w:r>
      <w:r w:rsidR="00671707" w:rsidRPr="0005431A">
        <w:t xml:space="preserve"> meta</w:t>
      </w:r>
      <w:r w:rsidR="000F2CDD" w:rsidRPr="0005431A">
        <w:t>-</w:t>
      </w:r>
      <w:r w:rsidR="00B92F52" w:rsidRPr="0005431A">
        <w:t>heuristic</w:t>
      </w:r>
      <w:bookmarkEnd w:id="61"/>
    </w:p>
    <w:p w14:paraId="4E04772D" w14:textId="7742E05A" w:rsidR="00C46B45" w:rsidRDefault="00746E72" w:rsidP="001E14D6">
      <w:r w:rsidRPr="0005431A">
        <w:rPr>
          <w:lang w:val="en-IE"/>
        </w:rPr>
        <w:t xml:space="preserve">All Ant </w:t>
      </w:r>
      <w:r w:rsidR="00775A60" w:rsidRPr="0005431A">
        <w:rPr>
          <w:lang w:val="en-IE"/>
        </w:rPr>
        <w:t>C</w:t>
      </w:r>
      <w:r w:rsidR="00B92F52" w:rsidRPr="0005431A">
        <w:rPr>
          <w:lang w:val="en-IE"/>
        </w:rPr>
        <w:t xml:space="preserve">olony </w:t>
      </w:r>
      <w:r w:rsidR="00775A60" w:rsidRPr="0005431A">
        <w:rPr>
          <w:lang w:val="en-IE"/>
        </w:rPr>
        <w:t>O</w:t>
      </w:r>
      <w:r w:rsidR="00B92F52" w:rsidRPr="0005431A">
        <w:rPr>
          <w:lang w:val="en-IE"/>
        </w:rPr>
        <w:t xml:space="preserve">ptimisation </w:t>
      </w:r>
      <w:r w:rsidR="00775A60" w:rsidRPr="0005431A">
        <w:rPr>
          <w:lang w:val="en-IE"/>
        </w:rPr>
        <w:t xml:space="preserve">(ACO) </w:t>
      </w:r>
      <w:r w:rsidR="00B92F52" w:rsidRPr="0005431A">
        <w:rPr>
          <w:lang w:val="en-IE"/>
        </w:rPr>
        <w:t>algorithm</w:t>
      </w:r>
      <w:r w:rsidRPr="0005431A">
        <w:rPr>
          <w:lang w:val="en-IE"/>
        </w:rPr>
        <w:t>s</w:t>
      </w:r>
      <w:r w:rsidR="00B92F52" w:rsidRPr="0005431A">
        <w:rPr>
          <w:lang w:val="en-IE"/>
        </w:rPr>
        <w:t xml:space="preserve"> </w:t>
      </w:r>
      <w:r w:rsidRPr="0005431A">
        <w:rPr>
          <w:lang w:val="en-IE"/>
        </w:rPr>
        <w:t xml:space="preserve">are </w:t>
      </w:r>
      <w:r w:rsidR="00B92F52" w:rsidRPr="0005431A">
        <w:rPr>
          <w:lang w:val="en-IE"/>
        </w:rPr>
        <w:t>to be executed on graph</w:t>
      </w:r>
      <w:r w:rsidRPr="0005431A">
        <w:rPr>
          <w:lang w:val="en-IE"/>
        </w:rPr>
        <w:t>s</w:t>
      </w:r>
      <w:r w:rsidR="00B92F52" w:rsidRPr="0005431A">
        <w:rPr>
          <w:lang w:val="en-IE"/>
        </w:rPr>
        <w:t xml:space="preserve">, a </w:t>
      </w:r>
      <w:r w:rsidR="00247A3E" w:rsidRPr="0005431A">
        <w:rPr>
          <w:lang w:val="en-IE"/>
        </w:rPr>
        <w:t xml:space="preserve">graph </w:t>
      </w:r>
      <w:r w:rsidR="00B92F52" w:rsidRPr="0005431A">
        <w:rPr>
          <w:lang w:val="en-IE"/>
        </w:rPr>
        <w:t xml:space="preserve">representation of the particular problem be solved. This graph is called the construction </w:t>
      </w:r>
      <w:r w:rsidR="00B92F52" w:rsidRPr="0005431A">
        <w:rPr>
          <w:lang w:val="en-IE"/>
        </w:rPr>
        <w:lastRenderedPageBreak/>
        <w:t xml:space="preserve">graph and is created in a way that the ants can walk from the </w:t>
      </w:r>
      <w:r w:rsidR="00BB1E99" w:rsidRPr="0005431A">
        <w:rPr>
          <w:lang w:val="en-IE"/>
        </w:rPr>
        <w:t>vertex</w:t>
      </w:r>
      <w:r w:rsidR="00B92F52" w:rsidRPr="0005431A">
        <w:rPr>
          <w:lang w:val="en-IE"/>
        </w:rPr>
        <w:t xml:space="preserve"> </w:t>
      </w:r>
      <w:r w:rsidR="00B92F52" w:rsidRPr="0005431A">
        <w:rPr>
          <w:rStyle w:val="QuoteChar"/>
          <w:b/>
          <w:lang w:val="en-IE"/>
        </w:rPr>
        <w:t>i</w:t>
      </w:r>
      <w:r w:rsidR="00B92F52" w:rsidRPr="0005431A">
        <w:rPr>
          <w:b/>
          <w:lang w:val="en-IE"/>
        </w:rPr>
        <w:t xml:space="preserve"> </w:t>
      </w:r>
      <w:r w:rsidR="00B92F52" w:rsidRPr="0005431A">
        <w:rPr>
          <w:lang w:val="en-IE"/>
        </w:rPr>
        <w:t xml:space="preserve">to </w:t>
      </w:r>
      <w:r w:rsidRPr="0005431A">
        <w:rPr>
          <w:lang w:val="en-IE"/>
        </w:rPr>
        <w:t>vertex</w:t>
      </w:r>
      <w:r w:rsidR="00B92F52" w:rsidRPr="0005431A">
        <w:rPr>
          <w:lang w:val="en-IE"/>
        </w:rPr>
        <w:t xml:space="preserve"> </w:t>
      </w:r>
      <w:r w:rsidR="00B92F52" w:rsidRPr="0005431A">
        <w:rPr>
          <w:rStyle w:val="QuoteChar"/>
          <w:b/>
          <w:lang w:val="en-IE"/>
        </w:rPr>
        <w:t xml:space="preserve">j </w:t>
      </w:r>
      <w:r w:rsidR="00B92F52" w:rsidRPr="0005431A">
        <w:rPr>
          <w:lang w:val="en-IE"/>
        </w:rPr>
        <w:t>over the edges</w:t>
      </w:r>
      <w:r w:rsidR="00B92F52" w:rsidRPr="0005431A">
        <w:rPr>
          <w:rStyle w:val="QuoteChar"/>
          <w:lang w:val="en-IE"/>
        </w:rPr>
        <w:t xml:space="preserve"> </w:t>
      </w:r>
      <m:oMath>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j</m:t>
            </m:r>
          </m:sub>
        </m:sSub>
      </m:oMath>
      <w:r w:rsidR="00D83AAC" w:rsidRPr="0005431A">
        <w:rPr>
          <w:lang w:val="en-IE"/>
        </w:rPr>
        <w:t xml:space="preserve"> </w:t>
      </w:r>
      <w:r w:rsidR="00B071BF" w:rsidRPr="0005431A">
        <w:rPr>
          <w:lang w:val="en-IE"/>
        </w:rPr>
        <w:t>to</w:t>
      </w:r>
      <w:r w:rsidR="00B92F52" w:rsidRPr="0005431A">
        <w:rPr>
          <w:lang w:val="en-IE"/>
        </w:rPr>
        <w:t xml:space="preserve"> find a solution</w:t>
      </w:r>
      <w:r w:rsidR="00543666" w:rsidRPr="0005431A">
        <w:rPr>
          <w:lang w:val="en-IE"/>
        </w:rPr>
        <w:t>.</w:t>
      </w:r>
      <w:r w:rsidR="00292D9D" w:rsidRPr="0005431A">
        <w:rPr>
          <w:lang w:val="en-IE"/>
        </w:rPr>
        <w:t xml:space="preserve"> </w:t>
      </w:r>
      <w:r w:rsidR="00543666" w:rsidRPr="0005431A">
        <w:rPr>
          <w:lang w:val="en-IE"/>
        </w:rPr>
        <w:t>T</w:t>
      </w:r>
      <w:r w:rsidR="00292D9D" w:rsidRPr="0005431A">
        <w:rPr>
          <w:lang w:val="en-IE"/>
        </w:rPr>
        <w:t>h</w:t>
      </w:r>
      <w:r w:rsidR="00543666" w:rsidRPr="0005431A">
        <w:rPr>
          <w:lang w:val="en-IE"/>
        </w:rPr>
        <w:t>e</w:t>
      </w:r>
      <w:r w:rsidR="00292D9D" w:rsidRPr="0005431A">
        <w:rPr>
          <w:lang w:val="en-IE"/>
        </w:rPr>
        <w:t xml:space="preserve"> </w:t>
      </w:r>
      <w:r w:rsidR="007C341D" w:rsidRPr="0005431A">
        <w:rPr>
          <w:lang w:val="en-IE"/>
        </w:rPr>
        <w:t>graph</w:t>
      </w:r>
      <w:r w:rsidR="00292D9D" w:rsidRPr="0005431A">
        <w:rPr>
          <w:lang w:val="en-IE"/>
        </w:rPr>
        <w:t xml:space="preserve"> is </w:t>
      </w:r>
      <w:r w:rsidR="00543666" w:rsidRPr="0005431A">
        <w:rPr>
          <w:lang w:val="en-IE"/>
        </w:rPr>
        <w:t xml:space="preserve">usually </w:t>
      </w:r>
      <w:r w:rsidR="00292D9D" w:rsidRPr="0005431A">
        <w:rPr>
          <w:lang w:val="en-IE"/>
        </w:rPr>
        <w:t>a fully connected graph</w:t>
      </w:r>
      <w:r w:rsidR="00E528B8">
        <w:rPr>
          <w:lang w:val="en-IE"/>
        </w:rPr>
        <w:t xml:space="preserve"> that each vertex has edges to move to,</w:t>
      </w:r>
      <w:r w:rsidR="00292D9D" w:rsidRPr="0005431A">
        <w:rPr>
          <w:lang w:val="en-IE"/>
        </w:rPr>
        <w:t xml:space="preserve"> to prevent ants</w:t>
      </w:r>
      <w:r w:rsidR="00247A3E" w:rsidRPr="0005431A">
        <w:rPr>
          <w:lang w:val="en-IE"/>
        </w:rPr>
        <w:t xml:space="preserve"> </w:t>
      </w:r>
      <w:r w:rsidR="00543666" w:rsidRPr="0005431A">
        <w:rPr>
          <w:lang w:val="en-IE"/>
        </w:rPr>
        <w:t xml:space="preserve">from </w:t>
      </w:r>
      <w:r w:rsidR="00247A3E" w:rsidRPr="0005431A">
        <w:rPr>
          <w:lang w:val="en-IE"/>
        </w:rPr>
        <w:t>becoming stuck.</w:t>
      </w:r>
      <w:r w:rsidR="00A70EC2" w:rsidRPr="0005431A">
        <w:rPr>
          <w:lang w:val="en-IE"/>
        </w:rPr>
        <w:t xml:space="preserve"> Several </w:t>
      </w:r>
      <w:r w:rsidR="00603DFD" w:rsidRPr="0005431A">
        <w:rPr>
          <w:lang w:val="en-IE"/>
        </w:rPr>
        <w:t>c</w:t>
      </w:r>
      <w:r w:rsidR="00A70EC2" w:rsidRPr="0005431A">
        <w:rPr>
          <w:lang w:val="en-IE"/>
        </w:rPr>
        <w:t xml:space="preserve">omputational complexity problems as discussed in </w:t>
      </w:r>
      <w:r w:rsidR="00CC3984" w:rsidRPr="0005431A">
        <w:rPr>
          <w:lang w:val="en-IE"/>
        </w:rPr>
        <w:t xml:space="preserve">Chapter </w:t>
      </w:r>
      <w:r w:rsidR="00AF1C16" w:rsidRPr="0005431A">
        <w:rPr>
          <w:lang w:val="en-IE"/>
        </w:rPr>
        <w:t xml:space="preserve">2 can be condensed to graphs </w:t>
      </w:r>
      <w:r w:rsidR="00543666" w:rsidRPr="0005431A">
        <w:rPr>
          <w:lang w:val="en-IE"/>
        </w:rPr>
        <w:t xml:space="preserve">and </w:t>
      </w:r>
      <w:r w:rsidR="001D18BA">
        <w:rPr>
          <w:lang w:val="en-IE"/>
        </w:rPr>
        <w:t xml:space="preserve">more </w:t>
      </w:r>
      <w:r w:rsidR="00543666" w:rsidRPr="0005431A">
        <w:rPr>
          <w:lang w:val="en-IE"/>
        </w:rPr>
        <w:t xml:space="preserve">are </w:t>
      </w:r>
      <w:r w:rsidR="000C519F" w:rsidRPr="0005431A">
        <w:rPr>
          <w:lang w:val="en-IE"/>
        </w:rPr>
        <w:t>discussed later in this chapter</w:t>
      </w:r>
      <w:r w:rsidR="00684AFA" w:rsidRPr="0005431A">
        <w:rPr>
          <w:lang w:val="en-IE"/>
        </w:rPr>
        <w:t xml:space="preserve"> </w:t>
      </w:r>
      <w:r w:rsidR="00AF1C16" w:rsidRPr="0005431A">
        <w:rPr>
          <w:lang w:val="en-IE"/>
        </w:rPr>
        <w:t>“</w:t>
      </w:r>
      <w:r w:rsidR="004E2257">
        <w:rPr>
          <w:lang w:val="en-IE"/>
        </w:rPr>
        <w:t>Other problems solved by Ants</w:t>
      </w:r>
      <w:r w:rsidR="00AF1C16" w:rsidRPr="0005431A">
        <w:rPr>
          <w:lang w:val="en-IE"/>
        </w:rPr>
        <w:t>”.</w:t>
      </w:r>
    </w:p>
    <w:p w14:paraId="55C506E4" w14:textId="62D51F9F" w:rsidR="00275D7B" w:rsidRPr="0005431A" w:rsidRDefault="0090065A" w:rsidP="000A3135">
      <w:pPr>
        <w:pStyle w:val="MSCHeading3"/>
      </w:pPr>
      <w:r>
        <w:tab/>
      </w:r>
      <w:bookmarkStart w:id="62" w:name="_Toc396914405"/>
      <w:r w:rsidR="00B27D06" w:rsidRPr="0005431A">
        <w:t>4.3</w:t>
      </w:r>
      <w:r w:rsidR="0032185A" w:rsidRPr="0005431A">
        <w:t>.1</w:t>
      </w:r>
      <w:r w:rsidR="00B27D06" w:rsidRPr="0005431A">
        <w:tab/>
      </w:r>
      <w:r w:rsidR="0086674E" w:rsidRPr="0005431A">
        <w:t>Ant System</w:t>
      </w:r>
      <w:r w:rsidR="00746E72" w:rsidRPr="0005431A">
        <w:t xml:space="preserve"> </w:t>
      </w:r>
      <w:r w:rsidR="00275D7B" w:rsidRPr="0005431A">
        <w:t>Solution construction</w:t>
      </w:r>
      <w:bookmarkEnd w:id="62"/>
    </w:p>
    <w:p w14:paraId="02A64B9F" w14:textId="64831B56" w:rsidR="008E5191" w:rsidRPr="0005431A" w:rsidRDefault="00FB4B7E" w:rsidP="008E5191">
      <w:pPr>
        <w:rPr>
          <w:vertAlign w:val="subscript"/>
          <w:lang w:val="en-IE"/>
        </w:rPr>
      </w:pPr>
      <w:r w:rsidRPr="0005431A">
        <w:rPr>
          <w:lang w:val="en-IE"/>
        </w:rPr>
        <w:t>This step is part of the algorithm in which the ants create</w:t>
      </w:r>
      <w:r w:rsidR="00BB1E99" w:rsidRPr="0005431A">
        <w:rPr>
          <w:lang w:val="en-IE"/>
        </w:rPr>
        <w:t xml:space="preserve"> and</w:t>
      </w:r>
      <w:r w:rsidRPr="0005431A">
        <w:rPr>
          <w:lang w:val="en-IE"/>
        </w:rPr>
        <w:t xml:space="preserve"> construct their solution. To avoid having to calculate actual probabilities, the next partial solution of the complete solution can be chosen using roulette-wheel selection. </w:t>
      </w:r>
      <w:r w:rsidR="00AF7C63" w:rsidRPr="0005431A">
        <w:rPr>
          <w:lang w:val="en-IE"/>
        </w:rPr>
        <w:t>V</w:t>
      </w:r>
      <w:r w:rsidR="000B3C97" w:rsidRPr="0005431A">
        <w:rPr>
          <w:lang w:val="en-IE"/>
        </w:rPr>
        <w:t xml:space="preserve">irtual ant </w:t>
      </w:r>
      <w:r w:rsidR="000B3C97" w:rsidRPr="0005431A">
        <w:rPr>
          <w:b/>
          <w:i/>
          <w:lang w:val="en-IE"/>
        </w:rPr>
        <w:t>k</w:t>
      </w:r>
      <w:r w:rsidR="000B3C97" w:rsidRPr="0005431A">
        <w:rPr>
          <w:lang w:val="en-IE"/>
        </w:rPr>
        <w:t xml:space="preserve"> starts at a </w:t>
      </w:r>
      <w:r w:rsidR="003B65DD" w:rsidRPr="0005431A">
        <w:rPr>
          <w:lang w:val="en-IE"/>
        </w:rPr>
        <w:t xml:space="preserve">vertex </w:t>
      </w:r>
      <w:r w:rsidR="000B3C97" w:rsidRPr="0005431A">
        <w:rPr>
          <w:b/>
          <w:i/>
          <w:lang w:val="en-IE"/>
        </w:rPr>
        <w:t>i</w:t>
      </w:r>
      <w:r w:rsidR="00AC4837" w:rsidRPr="0005431A">
        <w:rPr>
          <w:b/>
          <w:i/>
          <w:lang w:val="en-IE"/>
        </w:rPr>
        <w:t xml:space="preserve"> </w:t>
      </w:r>
      <w:r w:rsidR="00AC4837" w:rsidRPr="0005431A">
        <w:rPr>
          <w:lang w:val="en-IE"/>
        </w:rPr>
        <w:t>and c</w:t>
      </w:r>
      <w:r w:rsidR="000B3C97" w:rsidRPr="0005431A">
        <w:rPr>
          <w:lang w:val="en-IE"/>
        </w:rPr>
        <w:t xml:space="preserve">hooses the next </w:t>
      </w:r>
      <w:r w:rsidR="00AC4837" w:rsidRPr="0005431A">
        <w:rPr>
          <w:lang w:val="en-IE"/>
        </w:rPr>
        <w:t xml:space="preserve">(state) </w:t>
      </w:r>
      <w:r w:rsidR="003B65DD" w:rsidRPr="0005431A">
        <w:rPr>
          <w:lang w:val="en-IE"/>
        </w:rPr>
        <w:t>vertex</w:t>
      </w:r>
      <w:r w:rsidR="003B65DD" w:rsidRPr="0005431A">
        <w:rPr>
          <w:b/>
          <w:i/>
          <w:lang w:val="en-IE"/>
        </w:rPr>
        <w:t xml:space="preserve"> </w:t>
      </w:r>
      <w:r w:rsidR="000B3C97" w:rsidRPr="0005431A">
        <w:rPr>
          <w:b/>
          <w:i/>
          <w:lang w:val="en-IE"/>
        </w:rPr>
        <w:t>j</w:t>
      </w:r>
      <w:r w:rsidR="000B3C97" w:rsidRPr="0005431A">
        <w:rPr>
          <w:lang w:val="en-IE"/>
        </w:rPr>
        <w:t xml:space="preserve"> to visit based upon the following probabilistic proportional </w:t>
      </w:r>
      <m:oMath>
        <m:sSubSup>
          <m:sSubSupPr>
            <m:ctrlPr>
              <w:rPr>
                <w:rFonts w:ascii="Cambria Math" w:hAnsi="Cambria Math"/>
                <w:b/>
                <w:i/>
                <w:lang w:val="en-IE"/>
              </w:rPr>
            </m:ctrlPr>
          </m:sSubSupPr>
          <m:e>
            <m:r>
              <m:rPr>
                <m:sty m:val="bi"/>
              </m:rPr>
              <w:rPr>
                <w:rFonts w:ascii="Cambria Math" w:hAnsi="Cambria Math"/>
                <w:lang w:val="en-IE"/>
              </w:rPr>
              <m:t>ρ</m:t>
            </m:r>
          </m:e>
          <m:sub>
            <m:r>
              <m:rPr>
                <m:sty m:val="bi"/>
              </m:rPr>
              <w:rPr>
                <w:rFonts w:ascii="Cambria Math" w:hAnsi="Cambria Math"/>
                <w:lang w:val="en-IE"/>
              </w:rPr>
              <m:t>ij</m:t>
            </m:r>
          </m:sub>
          <m:sup>
            <m:r>
              <m:rPr>
                <m:sty m:val="bi"/>
              </m:rPr>
              <w:rPr>
                <w:rFonts w:ascii="Cambria Math" w:hAnsi="Cambria Math"/>
                <w:lang w:val="en-IE"/>
              </w:rPr>
              <m:t>k</m:t>
            </m:r>
          </m:sup>
        </m:sSubSup>
      </m:oMath>
      <w:r w:rsidR="00AC4837" w:rsidRPr="0005431A">
        <w:rPr>
          <w:b/>
          <w:lang w:val="en-IE"/>
        </w:rPr>
        <w:t xml:space="preserve">  </w:t>
      </w:r>
      <w:r w:rsidR="000B3C97" w:rsidRPr="0005431A">
        <w:rPr>
          <w:lang w:val="en-IE"/>
        </w:rPr>
        <w:t>rule</w:t>
      </w:r>
      <w:r w:rsidR="00AC4837" w:rsidRPr="0005431A">
        <w:rPr>
          <w:lang w:val="en-IE"/>
        </w:rPr>
        <w:t xml:space="preserve"> shown in Equation </w:t>
      </w:r>
      <w:r w:rsidR="00C46B45">
        <w:rPr>
          <w:lang w:val="en-IE"/>
        </w:rPr>
        <w:t>4.</w:t>
      </w:r>
      <w:r w:rsidR="00D83AAC" w:rsidRPr="0005431A">
        <w:rPr>
          <w:lang w:val="en-IE"/>
        </w:rPr>
        <w:t>1</w:t>
      </w:r>
      <w:r w:rsidR="0032185A" w:rsidRPr="0005431A">
        <w:rPr>
          <w:lang w:val="en-IE"/>
        </w:rPr>
        <w:t xml:space="preserve"> (below)</w:t>
      </w:r>
      <w:r w:rsidR="00AC4837" w:rsidRPr="0005431A">
        <w:rPr>
          <w:lang w:val="en-IE"/>
        </w:rPr>
        <w:t xml:space="preserve"> to </w:t>
      </w:r>
      <w:r w:rsidR="008E5191" w:rsidRPr="0005431A">
        <w:rPr>
          <w:lang w:val="en-IE"/>
        </w:rPr>
        <w:t>construct</w:t>
      </w:r>
      <w:r w:rsidR="00AC4837" w:rsidRPr="0005431A">
        <w:rPr>
          <w:lang w:val="en-IE"/>
        </w:rPr>
        <w:t xml:space="preserve"> a set of states </w:t>
      </w:r>
      <w:r w:rsidR="008E5191" w:rsidRPr="0005431A">
        <w:rPr>
          <w:lang w:val="en-IE"/>
        </w:rPr>
        <w:t xml:space="preserve">that combine to form a </w:t>
      </w:r>
      <w:r w:rsidR="00AC4837" w:rsidRPr="0005431A">
        <w:rPr>
          <w:lang w:val="en-IE"/>
        </w:rPr>
        <w:t xml:space="preserve">complete solution to the problem </w:t>
      </w:r>
      <w:r w:rsidR="0086674E" w:rsidRPr="0005431A">
        <w:rPr>
          <w:lang w:val="en-IE"/>
        </w:rPr>
        <w:t>to be solved</w:t>
      </w:r>
      <w:r w:rsidR="00AC4837" w:rsidRPr="0005431A">
        <w:rPr>
          <w:lang w:val="en-IE"/>
        </w:rPr>
        <w:t xml:space="preserve">. </w:t>
      </w:r>
    </w:p>
    <w:p w14:paraId="40AFD0BA" w14:textId="77777777" w:rsidR="00AC4837" w:rsidRPr="0005431A" w:rsidRDefault="00AC4837" w:rsidP="00AC4837">
      <w:pPr>
        <w:rPr>
          <w:lang w:val="en-IE"/>
        </w:rPr>
      </w:pPr>
    </w:p>
    <w:p w14:paraId="33E751BB" w14:textId="49CE4C29" w:rsidR="009122FE" w:rsidRPr="0005431A" w:rsidRDefault="009122FE" w:rsidP="009122FE">
      <w:pPr>
        <w:pStyle w:val="Caption"/>
        <w:keepNext/>
        <w:rPr>
          <w:sz w:val="24"/>
          <w:lang w:val="en-IE"/>
        </w:rPr>
      </w:pPr>
      <w:bookmarkStart w:id="63" w:name="_Toc396945067"/>
      <w:r w:rsidRPr="0005431A">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4</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1</w:t>
      </w:r>
      <w:r w:rsidR="00F139E7">
        <w:rPr>
          <w:sz w:val="24"/>
          <w:lang w:val="en-IE"/>
        </w:rPr>
        <w:fldChar w:fldCharType="end"/>
      </w:r>
      <w:r w:rsidR="00980EDC" w:rsidRPr="00980EDC">
        <w:rPr>
          <w:sz w:val="24"/>
          <w:lang w:val="en-IE"/>
        </w:rPr>
        <w:t xml:space="preserve"> - </w:t>
      </w:r>
      <w:r w:rsidR="0095463A" w:rsidRPr="0095463A">
        <w:rPr>
          <w:sz w:val="24"/>
          <w:lang w:val="en-IE"/>
        </w:rPr>
        <w:t>AS Solution construction rule</w:t>
      </w:r>
      <w:bookmarkEnd w:id="63"/>
    </w:p>
    <w:tbl>
      <w:tblPr>
        <w:tblW w:w="0" w:type="auto"/>
        <w:tblLook w:val="04A0" w:firstRow="1" w:lastRow="0" w:firstColumn="1" w:lastColumn="0" w:noHBand="0" w:noVBand="1"/>
      </w:tblPr>
      <w:tblGrid>
        <w:gridCol w:w="8607"/>
      </w:tblGrid>
      <w:tr w:rsidR="000B3C97" w:rsidRPr="0005431A" w14:paraId="7DF11779" w14:textId="77777777" w:rsidTr="000B3C97">
        <w:tc>
          <w:tcPr>
            <w:tcW w:w="8607" w:type="dxa"/>
          </w:tcPr>
          <w:p w14:paraId="4C373B77" w14:textId="77777777" w:rsidR="000B3C97" w:rsidRPr="0005431A" w:rsidRDefault="00B15046" w:rsidP="00C46B45">
            <w:pPr>
              <w:keepNext/>
              <w:rPr>
                <w:b/>
                <w:lang w:val="en-IE"/>
              </w:rPr>
            </w:pPr>
            <m:oMathPara>
              <m:oMath>
                <m:sSubSup>
                  <m:sSubSupPr>
                    <m:ctrlPr>
                      <w:rPr>
                        <w:rFonts w:ascii="Cambria Math" w:hAnsi="Cambria Math"/>
                        <w:b/>
                        <w:lang w:val="en-IE"/>
                      </w:rPr>
                    </m:ctrlPr>
                  </m:sSubSupPr>
                  <m:e>
                    <m:r>
                      <m:rPr>
                        <m:sty m:val="b"/>
                      </m:rPr>
                      <w:rPr>
                        <w:rFonts w:ascii="Cambria Math" w:hAnsi="Cambria Math"/>
                        <w:lang w:val="en-IE"/>
                      </w:rPr>
                      <m:t>ρ</m:t>
                    </m:r>
                  </m:e>
                  <m:sub>
                    <m:r>
                      <m:rPr>
                        <m:sty m:val="b"/>
                      </m:rPr>
                      <w:rPr>
                        <w:rFonts w:ascii="Cambria Math" w:hAnsi="Cambria Math"/>
                        <w:lang w:val="en-IE"/>
                      </w:rPr>
                      <m:t>ij</m:t>
                    </m:r>
                  </m:sub>
                  <m:sup>
                    <m:r>
                      <m:rPr>
                        <m:sty m:val="b"/>
                      </m:rPr>
                      <w:rPr>
                        <w:rFonts w:ascii="Cambria Math" w:hAnsi="Cambria Math"/>
                        <w:lang w:val="en-IE"/>
                      </w:rPr>
                      <m:t>k</m:t>
                    </m:r>
                  </m:sup>
                </m:sSubSup>
                <m:r>
                  <m:rPr>
                    <m:sty m:val="b"/>
                  </m:rPr>
                  <w:rPr>
                    <w:rFonts w:ascii="Cambria Math" w:hAnsi="Cambria Math"/>
                    <w:lang w:val="en-IE"/>
                  </w:rPr>
                  <m:t xml:space="preserve">= </m:t>
                </m:r>
                <m:f>
                  <m:fPr>
                    <m:ctrlPr>
                      <w:rPr>
                        <w:rFonts w:ascii="Cambria Math" w:hAnsi="Cambria Math"/>
                        <w:b/>
                        <w:lang w:val="en-IE"/>
                      </w:rPr>
                    </m:ctrlPr>
                  </m:fPr>
                  <m:num>
                    <m:sSup>
                      <m:sSupPr>
                        <m:ctrlPr>
                          <w:rPr>
                            <w:rFonts w:ascii="Cambria Math" w:hAnsi="Cambria Math"/>
                            <w:b/>
                            <w:lang w:val="en-IE"/>
                          </w:rPr>
                        </m:ctrlPr>
                      </m:sSupPr>
                      <m:e>
                        <m:d>
                          <m:dPr>
                            <m:begChr m:val="["/>
                            <m:endChr m:val="]"/>
                            <m:ctrlPr>
                              <w:rPr>
                                <w:rFonts w:ascii="Cambria Math" w:hAnsi="Cambria Math"/>
                                <w:b/>
                                <w:lang w:val="en-IE"/>
                              </w:rPr>
                            </m:ctrlPr>
                          </m:dPr>
                          <m:e>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jl</m:t>
                                </m:r>
                              </m:sub>
                            </m:sSub>
                          </m:e>
                        </m:d>
                      </m:e>
                      <m:sup>
                        <m:r>
                          <m:rPr>
                            <m:sty m:val="b"/>
                          </m:rPr>
                          <w:rPr>
                            <w:rFonts w:ascii="Cambria Math" w:hAnsi="Cambria Math"/>
                            <w:lang w:val="en-IE"/>
                          </w:rPr>
                          <m:t>α</m:t>
                        </m:r>
                      </m:sup>
                    </m:sSup>
                    <m:r>
                      <m:rPr>
                        <m:sty m:val="b"/>
                      </m:rPr>
                      <w:rPr>
                        <w:rFonts w:ascii="Cambria Math" w:hAnsi="Cambria Math"/>
                        <w:lang w:val="en-IE"/>
                      </w:rPr>
                      <m:t xml:space="preserve"> </m:t>
                    </m:r>
                    <m:sSup>
                      <m:sSupPr>
                        <m:ctrlPr>
                          <w:rPr>
                            <w:rFonts w:ascii="Cambria Math" w:hAnsi="Cambria Math"/>
                            <w:b/>
                            <w:lang w:val="en-IE"/>
                          </w:rPr>
                        </m:ctrlPr>
                      </m:sSupPr>
                      <m:e>
                        <m:d>
                          <m:dPr>
                            <m:begChr m:val="["/>
                            <m:endChr m:val="]"/>
                            <m:ctrlPr>
                              <w:rPr>
                                <w:rFonts w:ascii="Cambria Math" w:hAnsi="Cambria Math"/>
                                <w:b/>
                                <w:lang w:val="en-IE"/>
                              </w:rPr>
                            </m:ctrlPr>
                          </m:dPr>
                          <m:e>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j</m:t>
                                </m:r>
                              </m:sub>
                            </m:sSub>
                          </m:e>
                        </m:d>
                      </m:e>
                      <m:sup>
                        <m:r>
                          <m:rPr>
                            <m:sty m:val="b"/>
                          </m:rPr>
                          <w:rPr>
                            <w:rFonts w:ascii="Cambria Math" w:hAnsi="Cambria Math"/>
                            <w:lang w:val="en-IE"/>
                          </w:rPr>
                          <m:t>β</m:t>
                        </m:r>
                      </m:sup>
                    </m:sSup>
                  </m:num>
                  <m:den>
                    <m:nary>
                      <m:naryPr>
                        <m:chr m:val="∑"/>
                        <m:limLoc m:val="undOvr"/>
                        <m:supHide m:val="1"/>
                        <m:ctrlPr>
                          <w:rPr>
                            <w:rFonts w:ascii="Cambria Math" w:hAnsi="Cambria Math"/>
                            <w:b/>
                            <w:lang w:val="en-IE"/>
                          </w:rPr>
                        </m:ctrlPr>
                      </m:naryPr>
                      <m:sub>
                        <m:r>
                          <m:rPr>
                            <m:sty m:val="b"/>
                          </m:rPr>
                          <w:rPr>
                            <w:rFonts w:ascii="Cambria Math" w:hAnsi="Cambria Math"/>
                            <w:lang w:val="en-IE"/>
                          </w:rPr>
                          <m:t>l∈</m:t>
                        </m:r>
                        <m:sSubSup>
                          <m:sSubSupPr>
                            <m:ctrlPr>
                              <w:rPr>
                                <w:rFonts w:ascii="Cambria Math" w:hAnsi="Cambria Math"/>
                                <w:b/>
                                <w:lang w:val="en-IE"/>
                              </w:rPr>
                            </m:ctrlPr>
                          </m:sSubSupPr>
                          <m:e>
                            <m:r>
                              <m:rPr>
                                <m:sty m:val="b"/>
                              </m:rPr>
                              <w:rPr>
                                <w:rFonts w:ascii="Cambria Math" w:hAnsi="Cambria Math"/>
                                <w:lang w:val="en-IE"/>
                              </w:rPr>
                              <m:t>N</m:t>
                            </m:r>
                          </m:e>
                          <m:sub>
                            <m:r>
                              <m:rPr>
                                <m:sty m:val="b"/>
                              </m:rPr>
                              <w:rPr>
                                <w:rFonts w:ascii="Cambria Math" w:hAnsi="Cambria Math"/>
                                <w:lang w:val="en-IE"/>
                              </w:rPr>
                              <m:t>i</m:t>
                            </m:r>
                          </m:sub>
                          <m:sup>
                            <m:r>
                              <m:rPr>
                                <m:sty m:val="b"/>
                              </m:rPr>
                              <w:rPr>
                                <w:rFonts w:ascii="Cambria Math" w:hAnsi="Cambria Math"/>
                                <w:lang w:val="en-IE"/>
                              </w:rPr>
                              <m:t>k</m:t>
                            </m:r>
                          </m:sup>
                        </m:sSubSup>
                      </m:sub>
                      <m:sup/>
                      <m:e>
                        <m:sSup>
                          <m:sSupPr>
                            <m:ctrlPr>
                              <w:rPr>
                                <w:rFonts w:ascii="Cambria Math" w:hAnsi="Cambria Math"/>
                                <w:b/>
                                <w:lang w:val="en-IE"/>
                              </w:rPr>
                            </m:ctrlPr>
                          </m:sSupPr>
                          <m:e>
                            <m:d>
                              <m:dPr>
                                <m:begChr m:val="["/>
                                <m:endChr m:val="]"/>
                                <m:ctrlPr>
                                  <w:rPr>
                                    <w:rFonts w:ascii="Cambria Math" w:hAnsi="Cambria Math"/>
                                    <w:b/>
                                    <w:lang w:val="en-IE"/>
                                  </w:rPr>
                                </m:ctrlPr>
                              </m:dPr>
                              <m:e>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e>
                            </m:d>
                          </m:e>
                          <m:sup>
                            <m:r>
                              <m:rPr>
                                <m:sty m:val="b"/>
                              </m:rPr>
                              <w:rPr>
                                <w:rFonts w:ascii="Cambria Math" w:hAnsi="Cambria Math"/>
                                <w:lang w:val="en-IE"/>
                              </w:rPr>
                              <m:t>α</m:t>
                            </m:r>
                          </m:sup>
                        </m:sSup>
                        <m:r>
                          <m:rPr>
                            <m:sty m:val="b"/>
                          </m:rPr>
                          <w:rPr>
                            <w:rFonts w:ascii="Cambria Math" w:hAnsi="Cambria Math"/>
                            <w:lang w:val="en-IE"/>
                          </w:rPr>
                          <m:t xml:space="preserve"> </m:t>
                        </m:r>
                        <m:sSup>
                          <m:sSupPr>
                            <m:ctrlPr>
                              <w:rPr>
                                <w:rFonts w:ascii="Cambria Math" w:hAnsi="Cambria Math"/>
                                <w:b/>
                                <w:lang w:val="en-IE"/>
                              </w:rPr>
                            </m:ctrlPr>
                          </m:sSupPr>
                          <m:e>
                            <m:d>
                              <m:dPr>
                                <m:begChr m:val="["/>
                                <m:endChr m:val="]"/>
                                <m:ctrlPr>
                                  <w:rPr>
                                    <w:rFonts w:ascii="Cambria Math" w:hAnsi="Cambria Math"/>
                                    <w:b/>
                                    <w:lang w:val="en-IE"/>
                                  </w:rPr>
                                </m:ctrlPr>
                              </m:dPr>
                              <m:e>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j</m:t>
                                    </m:r>
                                  </m:sub>
                                </m:sSub>
                              </m:e>
                            </m:d>
                          </m:e>
                          <m:sup>
                            <m:r>
                              <m:rPr>
                                <m:sty m:val="b"/>
                              </m:rPr>
                              <w:rPr>
                                <w:rFonts w:ascii="Cambria Math" w:hAnsi="Cambria Math"/>
                                <w:lang w:val="en-IE"/>
                              </w:rPr>
                              <m:t>β</m:t>
                            </m:r>
                          </m:sup>
                        </m:sSup>
                      </m:e>
                    </m:nary>
                  </m:den>
                </m:f>
                <m:r>
                  <m:rPr>
                    <m:sty m:val="b"/>
                  </m:rPr>
                  <w:rPr>
                    <w:rFonts w:ascii="Cambria Math" w:hAnsi="Cambria Math"/>
                    <w:lang w:val="en-IE"/>
                  </w:rPr>
                  <m:t xml:space="preserve">      if j ∈ </m:t>
                </m:r>
                <m:sSubSup>
                  <m:sSubSupPr>
                    <m:ctrlPr>
                      <w:rPr>
                        <w:rFonts w:ascii="Cambria Math" w:hAnsi="Cambria Math"/>
                        <w:b/>
                        <w:lang w:val="en-IE"/>
                      </w:rPr>
                    </m:ctrlPr>
                  </m:sSubSupPr>
                  <m:e>
                    <m:r>
                      <m:rPr>
                        <m:sty m:val="b"/>
                      </m:rPr>
                      <w:rPr>
                        <w:rFonts w:ascii="Cambria Math" w:hAnsi="Cambria Math"/>
                        <w:lang w:val="en-IE"/>
                      </w:rPr>
                      <m:t>N</m:t>
                    </m:r>
                  </m:e>
                  <m:sub>
                    <m:r>
                      <m:rPr>
                        <m:sty m:val="b"/>
                      </m:rPr>
                      <w:rPr>
                        <w:rFonts w:ascii="Cambria Math" w:hAnsi="Cambria Math"/>
                        <w:lang w:val="en-IE"/>
                      </w:rPr>
                      <m:t>i</m:t>
                    </m:r>
                  </m:sub>
                  <m:sup>
                    <m:r>
                      <m:rPr>
                        <m:sty m:val="b"/>
                      </m:rPr>
                      <w:rPr>
                        <w:rFonts w:ascii="Cambria Math" w:hAnsi="Cambria Math"/>
                        <w:lang w:val="en-IE"/>
                      </w:rPr>
                      <m:t>k</m:t>
                    </m:r>
                  </m:sup>
                </m:sSubSup>
                <m:r>
                  <m:rPr>
                    <m:sty m:val="b"/>
                  </m:rPr>
                  <w:rPr>
                    <w:rFonts w:ascii="Cambria Math" w:hAnsi="Cambria Math"/>
                    <w:lang w:val="en-IE"/>
                  </w:rPr>
                  <m:t>,</m:t>
                </m:r>
              </m:oMath>
            </m:oMathPara>
          </w:p>
        </w:tc>
      </w:tr>
    </w:tbl>
    <w:p w14:paraId="251E7598" w14:textId="77777777" w:rsidR="000B3C97" w:rsidRPr="0005431A" w:rsidRDefault="00AF7C63" w:rsidP="000B3C97">
      <w:pPr>
        <w:rPr>
          <w:lang w:val="en-IE"/>
        </w:rPr>
      </w:pPr>
      <w:r w:rsidRPr="0005431A">
        <w:rPr>
          <w:lang w:val="en-IE"/>
        </w:rPr>
        <w:t>Where:</w:t>
      </w:r>
    </w:p>
    <w:p w14:paraId="1C920CC8" w14:textId="77777777" w:rsidR="000B3C97" w:rsidRPr="0005431A" w:rsidRDefault="00B15046" w:rsidP="000B3C97">
      <w:pPr>
        <w:rPr>
          <w:lang w:val="en-IE"/>
        </w:rPr>
      </w:pPr>
      <m:oMath>
        <m:sSubSup>
          <m:sSubSupPr>
            <m:ctrlPr>
              <w:rPr>
                <w:rFonts w:ascii="Cambria Math" w:hAnsi="Cambria Math"/>
                <w:b/>
                <w:i/>
                <w:lang w:val="en-IE"/>
              </w:rPr>
            </m:ctrlPr>
          </m:sSubSupPr>
          <m:e>
            <m:r>
              <m:rPr>
                <m:sty m:val="bi"/>
              </m:rPr>
              <w:rPr>
                <w:rFonts w:ascii="Cambria Math" w:hAnsi="Cambria Math"/>
                <w:lang w:val="en-IE"/>
              </w:rPr>
              <m:t>ρ</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m:t>
        </m:r>
      </m:oMath>
      <w:r w:rsidR="009C25F1" w:rsidRPr="0005431A">
        <w:rPr>
          <w:lang w:val="en-IE"/>
        </w:rPr>
        <w:t xml:space="preserve">- </w:t>
      </w:r>
      <w:r w:rsidR="00FB4B7E" w:rsidRPr="0005431A">
        <w:rPr>
          <w:lang w:val="en-IE"/>
        </w:rPr>
        <w:t>Probability</w:t>
      </w:r>
    </w:p>
    <w:p w14:paraId="2A010FDA" w14:textId="77777777" w:rsidR="000B3C97" w:rsidRPr="0005431A" w:rsidRDefault="00B15046" w:rsidP="000B3C97">
      <w:pPr>
        <w:rPr>
          <w:lang w:val="en-IE"/>
        </w:rPr>
      </w:pPr>
      <m:oMath>
        <m:sSubSup>
          <m:sSubSupPr>
            <m:ctrlPr>
              <w:rPr>
                <w:rFonts w:ascii="Cambria Math" w:hAnsi="Cambria Math"/>
                <w:b/>
                <w:lang w:val="en-IE"/>
              </w:rPr>
            </m:ctrlPr>
          </m:sSubSupPr>
          <m:e>
            <m:r>
              <m:rPr>
                <m:sty m:val="b"/>
              </m:rPr>
              <w:rPr>
                <w:rFonts w:ascii="Cambria Math" w:hAnsi="Cambria Math"/>
                <w:lang w:val="en-IE"/>
              </w:rPr>
              <m:t>N</m:t>
            </m:r>
          </m:e>
          <m:sub>
            <m:r>
              <m:rPr>
                <m:sty m:val="b"/>
              </m:rPr>
              <w:rPr>
                <w:rFonts w:ascii="Cambria Math" w:hAnsi="Cambria Math"/>
                <w:lang w:val="en-IE"/>
              </w:rPr>
              <m:t>i</m:t>
            </m:r>
          </m:sub>
          <m:sup>
            <m:r>
              <m:rPr>
                <m:sty m:val="b"/>
              </m:rPr>
              <w:rPr>
                <w:rFonts w:ascii="Cambria Math" w:hAnsi="Cambria Math"/>
                <w:lang w:val="en-IE"/>
              </w:rPr>
              <m:t>k</m:t>
            </m:r>
          </m:sup>
        </m:sSubSup>
        <m:r>
          <m:rPr>
            <m:sty m:val="b"/>
          </m:rPr>
          <w:rPr>
            <w:rFonts w:ascii="Cambria Math" w:hAnsi="Cambria Math"/>
            <w:lang w:val="en-IE"/>
          </w:rPr>
          <m:t>,</m:t>
        </m:r>
      </m:oMath>
      <w:r w:rsidR="000B3C97" w:rsidRPr="0005431A">
        <w:rPr>
          <w:lang w:val="en-IE"/>
        </w:rPr>
        <w:t xml:space="preserve">- </w:t>
      </w:r>
      <w:r w:rsidR="008E5191" w:rsidRPr="0005431A">
        <w:rPr>
          <w:lang w:val="en-IE"/>
        </w:rPr>
        <w:t>Set</w:t>
      </w:r>
      <w:r w:rsidR="000B3C97" w:rsidRPr="0005431A">
        <w:rPr>
          <w:lang w:val="en-IE"/>
        </w:rPr>
        <w:t xml:space="preserve"> of all paths from </w:t>
      </w:r>
      <w:r w:rsidR="00B92F52" w:rsidRPr="0005431A">
        <w:rPr>
          <w:lang w:val="en-IE"/>
        </w:rPr>
        <w:t xml:space="preserve">vertex </w:t>
      </w:r>
      <w:r w:rsidR="000B3C97" w:rsidRPr="0005431A">
        <w:rPr>
          <w:lang w:val="en-IE"/>
        </w:rPr>
        <w:t xml:space="preserve">i to all adjacent </w:t>
      </w:r>
      <w:r w:rsidR="00B92F52" w:rsidRPr="0005431A">
        <w:rPr>
          <w:lang w:val="en-IE"/>
        </w:rPr>
        <w:t>vertices</w:t>
      </w:r>
      <w:r w:rsidR="000B3C97" w:rsidRPr="0005431A">
        <w:rPr>
          <w:lang w:val="en-IE"/>
        </w:rPr>
        <w:t xml:space="preserve"> still not visited by ant</w:t>
      </w:r>
      <w:r w:rsidR="00AF7C63" w:rsidRPr="0005431A">
        <w:rPr>
          <w:lang w:val="en-IE"/>
        </w:rPr>
        <w:t xml:space="preserve"> k</w:t>
      </w:r>
    </w:p>
    <w:p w14:paraId="05C9E4B5" w14:textId="77777777" w:rsidR="000B3C97" w:rsidRPr="0005431A" w:rsidRDefault="003647BC" w:rsidP="000B3C97">
      <w:pPr>
        <w:rPr>
          <w:lang w:val="en-IE"/>
        </w:rPr>
      </w:pPr>
      <w:r w:rsidRPr="0005431A">
        <w:rPr>
          <w:b/>
          <w:lang w:val="en-IE"/>
        </w:rPr>
        <w:t>i</w:t>
      </w:r>
      <w:r w:rsidR="000B3C97" w:rsidRPr="0005431A">
        <w:rPr>
          <w:b/>
          <w:lang w:val="en-IE"/>
        </w:rPr>
        <w:t>j</w:t>
      </w:r>
      <w:r w:rsidRPr="0005431A">
        <w:rPr>
          <w:b/>
          <w:lang w:val="en-IE"/>
        </w:rPr>
        <w:t>,</w:t>
      </w:r>
      <w:r w:rsidR="00FB4B7E" w:rsidRPr="0005431A">
        <w:rPr>
          <w:lang w:val="en-IE"/>
        </w:rPr>
        <w:t>- P</w:t>
      </w:r>
      <w:r w:rsidR="000B3C97" w:rsidRPr="0005431A">
        <w:rPr>
          <w:lang w:val="en-IE"/>
        </w:rPr>
        <w:t xml:space="preserve">ath from the </w:t>
      </w:r>
      <w:r w:rsidR="00B92F52" w:rsidRPr="0005431A">
        <w:rPr>
          <w:lang w:val="en-IE"/>
        </w:rPr>
        <w:t>vertex</w:t>
      </w:r>
      <w:r w:rsidR="000B3C97" w:rsidRPr="0005431A">
        <w:rPr>
          <w:lang w:val="en-IE"/>
        </w:rPr>
        <w:t xml:space="preserve"> i to the </w:t>
      </w:r>
      <w:r w:rsidR="00B92F52" w:rsidRPr="0005431A">
        <w:rPr>
          <w:lang w:val="en-IE"/>
        </w:rPr>
        <w:t>vertex</w:t>
      </w:r>
      <w:r w:rsidR="000B3C97" w:rsidRPr="0005431A">
        <w:rPr>
          <w:lang w:val="en-IE"/>
        </w:rPr>
        <w:t xml:space="preserve"> j</w:t>
      </w:r>
    </w:p>
    <w:p w14:paraId="2D57A44F" w14:textId="77777777" w:rsidR="000B3C97" w:rsidRPr="0005431A" w:rsidRDefault="00B15046" w:rsidP="000B3C97">
      <w:pPr>
        <w:rPr>
          <w:lang w:val="en-IE"/>
        </w:rPr>
      </w:pPr>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l,</m:t>
            </m:r>
          </m:sub>
        </m:sSub>
      </m:oMath>
      <w:r w:rsidR="000B3C97" w:rsidRPr="0005431A">
        <w:rPr>
          <w:lang w:val="en-IE"/>
        </w:rPr>
        <w:t xml:space="preserve">- </w:t>
      </w:r>
      <w:r w:rsidR="00FB4B7E" w:rsidRPr="0005431A">
        <w:rPr>
          <w:lang w:val="en-IE"/>
        </w:rPr>
        <w:t>Amount</w:t>
      </w:r>
      <w:r w:rsidR="000B3C97" w:rsidRPr="0005431A">
        <w:rPr>
          <w:lang w:val="en-IE"/>
        </w:rPr>
        <w:t xml:space="preserve"> of pheromone on the </w:t>
      </w:r>
      <w:r w:rsidR="00B92F52" w:rsidRPr="0005431A">
        <w:rPr>
          <w:lang w:val="en-IE"/>
        </w:rPr>
        <w:t>edge</w:t>
      </w:r>
      <w:r w:rsidR="000B3C97" w:rsidRPr="0005431A">
        <w:rPr>
          <w:lang w:val="en-IE"/>
        </w:rPr>
        <w:t xml:space="preserve"> </w:t>
      </w:r>
      <w:r w:rsidR="00AF7C63" w:rsidRPr="0005431A">
        <w:rPr>
          <w:lang w:val="en-IE"/>
        </w:rPr>
        <w:t>ij</w:t>
      </w:r>
    </w:p>
    <w:p w14:paraId="16473927" w14:textId="77777777" w:rsidR="00AF7C63" w:rsidRPr="0005431A" w:rsidRDefault="00B15046" w:rsidP="00AF7C63">
      <w:pPr>
        <w:rPr>
          <w:lang w:val="en-IE"/>
        </w:rPr>
      </w:pPr>
      <m:oMath>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j</m:t>
            </m:r>
          </m:sub>
        </m:sSub>
        <m:r>
          <m:rPr>
            <m:sty m:val="bi"/>
          </m:rPr>
          <w:rPr>
            <w:rFonts w:ascii="Cambria Math" w:hAnsi="Cambria Math"/>
            <w:lang w:val="en-IE"/>
          </w:rPr>
          <m:t>,</m:t>
        </m:r>
      </m:oMath>
      <w:r w:rsidR="00AF7C63" w:rsidRPr="0005431A">
        <w:rPr>
          <w:lang w:val="en-IE"/>
        </w:rPr>
        <w:t xml:space="preserve">- </w:t>
      </w:r>
      <w:r w:rsidR="00FB4B7E" w:rsidRPr="0005431A">
        <w:rPr>
          <w:lang w:val="en-IE"/>
        </w:rPr>
        <w:t>Amount</w:t>
      </w:r>
      <w:r w:rsidR="00AF7C63" w:rsidRPr="0005431A">
        <w:rPr>
          <w:lang w:val="en-IE"/>
        </w:rPr>
        <w:t xml:space="preserve"> of pheromone on the edge ij</w:t>
      </w:r>
    </w:p>
    <w:p w14:paraId="45684776" w14:textId="77777777" w:rsidR="00AC4837" w:rsidRPr="0005431A" w:rsidRDefault="00AC4837" w:rsidP="00AF7C63">
      <w:pPr>
        <w:rPr>
          <w:lang w:val="en-IE"/>
        </w:rPr>
      </w:pPr>
      <w:r w:rsidRPr="0005431A">
        <w:rPr>
          <w:b/>
          <w:i/>
          <w:lang w:val="en-IE"/>
        </w:rPr>
        <w:t>α</w:t>
      </w:r>
      <w:r w:rsidR="003647BC" w:rsidRPr="0005431A">
        <w:rPr>
          <w:b/>
          <w:i/>
          <w:lang w:val="en-IE"/>
        </w:rPr>
        <w:t>,</w:t>
      </w:r>
      <w:r w:rsidR="00AF7C63" w:rsidRPr="0005431A">
        <w:rPr>
          <w:lang w:val="en-IE"/>
        </w:rPr>
        <w:t xml:space="preserve">- </w:t>
      </w:r>
      <w:r w:rsidR="00FB4B7E" w:rsidRPr="0005431A">
        <w:rPr>
          <w:lang w:val="en-IE"/>
        </w:rPr>
        <w:t>A</w:t>
      </w:r>
      <w:r w:rsidR="00AF7C63" w:rsidRPr="0005431A">
        <w:rPr>
          <w:lang w:val="en-IE"/>
        </w:rPr>
        <w:t xml:space="preserve">djustable parameter </w:t>
      </w:r>
      <w:r w:rsidR="008E5191" w:rsidRPr="0005431A">
        <w:rPr>
          <w:lang w:val="en-IE"/>
        </w:rPr>
        <w:t xml:space="preserve"> </w:t>
      </w:r>
    </w:p>
    <w:p w14:paraId="4C8A5FD8" w14:textId="77777777" w:rsidR="00AF7C63" w:rsidRPr="0005431A" w:rsidRDefault="00AC4837" w:rsidP="00AF7C63">
      <w:pPr>
        <w:rPr>
          <w:lang w:val="en-IE"/>
        </w:rPr>
      </w:pPr>
      <w:r w:rsidRPr="0005431A">
        <w:rPr>
          <w:b/>
          <w:i/>
          <w:lang w:val="en-IE"/>
        </w:rPr>
        <w:t>β</w:t>
      </w:r>
      <w:r w:rsidR="003647BC" w:rsidRPr="0005431A">
        <w:rPr>
          <w:b/>
          <w:i/>
          <w:lang w:val="en-IE"/>
        </w:rPr>
        <w:t>,</w:t>
      </w:r>
      <w:r w:rsidR="00AF7C63" w:rsidRPr="0005431A">
        <w:rPr>
          <w:b/>
          <w:i/>
          <w:lang w:val="en-IE"/>
        </w:rPr>
        <w:t>-</w:t>
      </w:r>
      <w:r w:rsidR="00AF7C63" w:rsidRPr="0005431A">
        <w:rPr>
          <w:lang w:val="en-IE"/>
        </w:rPr>
        <w:t xml:space="preserve"> </w:t>
      </w:r>
      <w:r w:rsidR="00FB4B7E" w:rsidRPr="0005431A">
        <w:rPr>
          <w:lang w:val="en-IE"/>
        </w:rPr>
        <w:t>A</w:t>
      </w:r>
      <w:r w:rsidR="00AF7C63" w:rsidRPr="0005431A">
        <w:rPr>
          <w:lang w:val="en-IE"/>
        </w:rPr>
        <w:t xml:space="preserve">djustable parameter  </w:t>
      </w:r>
    </w:p>
    <w:p w14:paraId="738BC379" w14:textId="77777777" w:rsidR="00AC4837" w:rsidRPr="0005431A" w:rsidRDefault="00AC4837" w:rsidP="000B3C97">
      <w:pPr>
        <w:rPr>
          <w:vertAlign w:val="subscript"/>
          <w:lang w:val="en-IE"/>
        </w:rPr>
      </w:pPr>
    </w:p>
    <w:p w14:paraId="53D6E946" w14:textId="77777777" w:rsidR="00424690" w:rsidRPr="0005431A" w:rsidRDefault="008E5191" w:rsidP="008E5191">
      <w:pPr>
        <w:rPr>
          <w:lang w:val="en-IE"/>
        </w:rPr>
      </w:pPr>
      <w:r w:rsidRPr="0005431A">
        <w:rPr>
          <w:lang w:val="en-IE"/>
        </w:rPr>
        <w:t xml:space="preserve">The probability rule depends upon the combination of two values. </w:t>
      </w:r>
    </w:p>
    <w:p w14:paraId="76C0070E" w14:textId="60119E80" w:rsidR="008E5191" w:rsidRPr="0005431A" w:rsidRDefault="00653F77" w:rsidP="008E5191">
      <w:pPr>
        <w:rPr>
          <w:lang w:val="en-IE"/>
        </w:rPr>
      </w:pPr>
      <w:r w:rsidRPr="0005431A">
        <w:rPr>
          <w:lang w:val="en-IE"/>
        </w:rPr>
        <w:t xml:space="preserve">1) The attractiveness of the move </w:t>
      </w:r>
      <m:oMath>
        <m:sSup>
          <m:sSupPr>
            <m:ctrlPr>
              <w:rPr>
                <w:rFonts w:ascii="Cambria Math" w:hAnsi="Cambria Math"/>
                <w:b/>
                <w:lang w:val="en-IE"/>
              </w:rPr>
            </m:ctrlPr>
          </m:sSupPr>
          <m:e>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j</m:t>
                </m:r>
              </m:sub>
            </m:sSub>
          </m:e>
          <m:sup>
            <m:r>
              <m:rPr>
                <m:sty m:val="b"/>
              </m:rPr>
              <w:rPr>
                <w:rFonts w:ascii="Cambria Math" w:hAnsi="Cambria Math"/>
                <w:lang w:val="en-IE"/>
              </w:rPr>
              <m:t>β</m:t>
            </m:r>
          </m:sup>
        </m:sSup>
        <m:r>
          <m:rPr>
            <m:sty m:val="bi"/>
          </m:rPr>
          <w:rPr>
            <w:rFonts w:ascii="Cambria Math" w:hAnsi="Cambria Math"/>
            <w:lang w:val="en-IE"/>
          </w:rPr>
          <m:t xml:space="preserve"> </m:t>
        </m:r>
      </m:oMath>
      <w:r w:rsidRPr="0005431A">
        <w:rPr>
          <w:lang w:val="en-IE"/>
        </w:rPr>
        <w:t xml:space="preserve">, that is computed by a heuristic value usually the inverse of the distance between vertex </w:t>
      </w:r>
      <w:r w:rsidRPr="0005431A">
        <w:rPr>
          <w:b/>
          <w:i/>
          <w:lang w:val="en-IE"/>
        </w:rPr>
        <w:t>i</w:t>
      </w:r>
      <w:r w:rsidRPr="0005431A">
        <w:rPr>
          <w:lang w:val="en-IE"/>
        </w:rPr>
        <w:t xml:space="preserve"> and </w:t>
      </w:r>
      <w:r w:rsidRPr="0005431A">
        <w:rPr>
          <w:b/>
          <w:i/>
          <w:lang w:val="en-IE"/>
        </w:rPr>
        <w:t xml:space="preserve">j </w:t>
      </w:r>
      <w:r w:rsidRPr="0005431A">
        <w:rPr>
          <w:lang w:val="en-IE"/>
        </w:rPr>
        <w:t xml:space="preserve">on the edge </w:t>
      </w:r>
      <m:oMath>
        <m:sSub>
          <m:sSubPr>
            <m:ctrlPr>
              <w:rPr>
                <w:rFonts w:ascii="Cambria Math" w:hAnsi="Cambria Math"/>
                <w:b/>
                <w:lang w:val="en-IE"/>
              </w:rPr>
            </m:ctrlPr>
          </m:sSubPr>
          <m:e>
            <m:r>
              <m:rPr>
                <m:sty m:val="b"/>
              </m:rPr>
              <w:rPr>
                <w:rFonts w:ascii="Cambria Math" w:hAnsi="Cambria Math"/>
                <w:lang w:val="en-IE"/>
              </w:rPr>
              <m:t>η</m:t>
            </m:r>
          </m:e>
          <m:sub>
            <m:r>
              <m:rPr>
                <m:sty m:val="b"/>
              </m:rPr>
              <w:rPr>
                <w:rFonts w:ascii="Cambria Math" w:hAnsi="Cambria Math"/>
                <w:lang w:val="en-IE"/>
              </w:rPr>
              <m:t>ij</m:t>
            </m:r>
          </m:sub>
        </m:sSub>
      </m:oMath>
      <w:r w:rsidRPr="0005431A">
        <w:rPr>
          <w:lang w:val="en-IE"/>
        </w:rPr>
        <w:t xml:space="preserve"> and </w:t>
      </w:r>
      <w:r w:rsidRPr="0005431A">
        <w:rPr>
          <w:b/>
          <w:lang w:val="en-IE"/>
        </w:rPr>
        <w:t xml:space="preserve">β </w:t>
      </w:r>
      <w:r w:rsidRPr="0005431A">
        <w:rPr>
          <w:lang w:val="en-IE"/>
        </w:rPr>
        <w:t xml:space="preserve">is heuristic parameter to control the influence of this attractiveness that is </w:t>
      </w:r>
      <w:r>
        <w:rPr>
          <w:b/>
          <w:i/>
          <w:lang w:val="en-IE"/>
        </w:rPr>
        <w:t>β</w:t>
      </w:r>
      <w:r w:rsidRPr="0005431A">
        <w:rPr>
          <w:b/>
          <w:i/>
          <w:lang w:val="en-IE"/>
        </w:rPr>
        <w:t xml:space="preserve"> ≥ 0</w:t>
      </w:r>
      <w:r w:rsidRPr="0005431A">
        <w:rPr>
          <w:lang w:val="en-IE"/>
        </w:rPr>
        <w:t xml:space="preserve">. </w:t>
      </w:r>
    </w:p>
    <w:p w14:paraId="3FDBA21E" w14:textId="77777777" w:rsidR="00424690" w:rsidRPr="0005431A" w:rsidRDefault="00424690" w:rsidP="008E5191">
      <w:pPr>
        <w:rPr>
          <w:lang w:val="en-IE"/>
        </w:rPr>
      </w:pPr>
    </w:p>
    <w:p w14:paraId="67E72074" w14:textId="77777777" w:rsidR="008E5191" w:rsidRPr="0005431A" w:rsidRDefault="008E5191" w:rsidP="008E5191">
      <w:pPr>
        <w:rPr>
          <w:vertAlign w:val="subscript"/>
          <w:lang w:val="en-IE"/>
        </w:rPr>
      </w:pPr>
      <w:r w:rsidRPr="0005431A">
        <w:rPr>
          <w:lang w:val="en-IE"/>
        </w:rPr>
        <w:lastRenderedPageBreak/>
        <w:t xml:space="preserve">2) </w:t>
      </w:r>
      <m:oMath>
        <m:sSup>
          <m:sSupPr>
            <m:ctrlPr>
              <w:rPr>
                <w:rFonts w:ascii="Cambria Math" w:hAnsi="Cambria Math"/>
                <w:b/>
                <w:lang w:val="en-IE"/>
              </w:rPr>
            </m:ctrlPr>
          </m:sSupPr>
          <m:e>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l</m:t>
                </m:r>
              </m:sub>
            </m:sSub>
          </m:e>
          <m:sup>
            <m:r>
              <m:rPr>
                <m:sty m:val="b"/>
              </m:rPr>
              <w:rPr>
                <w:rFonts w:ascii="Cambria Math" w:hAnsi="Cambria Math"/>
                <w:lang w:val="en-IE"/>
              </w:rPr>
              <m:t>α</m:t>
            </m:r>
          </m:sup>
        </m:sSup>
      </m:oMath>
      <w:r w:rsidRPr="0005431A">
        <w:rPr>
          <w:lang w:val="en-IE"/>
        </w:rPr>
        <w:t xml:space="preserve"> </w:t>
      </w:r>
      <w:r w:rsidR="00FB4B7E" w:rsidRPr="0005431A">
        <w:rPr>
          <w:lang w:val="en-IE"/>
        </w:rPr>
        <w:t>The</w:t>
      </w:r>
      <w:r w:rsidRPr="0005431A">
        <w:rPr>
          <w:lang w:val="en-IE"/>
        </w:rPr>
        <w:t xml:space="preserve"> pheromone level </w:t>
      </w:r>
      <w:r w:rsidR="00FB4B7E" w:rsidRPr="0005431A">
        <w:rPr>
          <w:lang w:val="en-IE"/>
        </w:rPr>
        <w:t>indicates</w:t>
      </w:r>
      <w:r w:rsidRPr="0005431A">
        <w:rPr>
          <w:lang w:val="en-IE"/>
        </w:rPr>
        <w:t xml:space="preserve"> how successful that particular move has been in the past and </w:t>
      </w:r>
      <w:r w:rsidR="00FB4B7E" w:rsidRPr="0005431A">
        <w:rPr>
          <w:b/>
          <w:i/>
          <w:lang w:val="en-IE"/>
        </w:rPr>
        <w:t>α</w:t>
      </w:r>
      <w:r w:rsidRPr="0005431A">
        <w:rPr>
          <w:lang w:val="en-IE"/>
        </w:rPr>
        <w:t xml:space="preserve"> </w:t>
      </w:r>
      <w:r w:rsidR="00FB4B7E" w:rsidRPr="0005431A">
        <w:rPr>
          <w:lang w:val="en-IE"/>
        </w:rPr>
        <w:t xml:space="preserve">an </w:t>
      </w:r>
      <w:r w:rsidRPr="0005431A">
        <w:rPr>
          <w:lang w:val="en-IE"/>
        </w:rPr>
        <w:t>heuristic parameter to control the attractiveness of the pheromone level</w:t>
      </w:r>
      <w:r w:rsidRPr="0005431A">
        <w:rPr>
          <w:b/>
          <w:i/>
          <w:lang w:val="en-IE"/>
        </w:rPr>
        <w:t xml:space="preserve"> α ≥ 0.</w:t>
      </w:r>
    </w:p>
    <w:p w14:paraId="28D4EDE4" w14:textId="77777777" w:rsidR="000B3C97" w:rsidRPr="0005431A" w:rsidRDefault="000B3C97" w:rsidP="000B3C97">
      <w:pPr>
        <w:rPr>
          <w:lang w:val="en-IE"/>
        </w:rPr>
      </w:pPr>
    </w:p>
    <w:p w14:paraId="0BB6FEF3" w14:textId="01C43C60" w:rsidR="002D4D12" w:rsidRPr="0005431A" w:rsidRDefault="00FB4B7E" w:rsidP="000B3C97">
      <w:pPr>
        <w:rPr>
          <w:lang w:val="en-IE"/>
        </w:rPr>
      </w:pPr>
      <w:r w:rsidRPr="0005431A">
        <w:rPr>
          <w:b/>
          <w:i/>
          <w:lang w:val="en-IE"/>
        </w:rPr>
        <w:t>α</w:t>
      </w:r>
      <w:r w:rsidRPr="0005431A">
        <w:rPr>
          <w:lang w:val="en-IE"/>
        </w:rPr>
        <w:t xml:space="preserve"> and</w:t>
      </w:r>
      <w:r w:rsidR="000B3C97" w:rsidRPr="0005431A">
        <w:rPr>
          <w:lang w:val="en-IE"/>
        </w:rPr>
        <w:t xml:space="preserve"> </w:t>
      </w:r>
      <w:r w:rsidR="000B3C97" w:rsidRPr="0005431A">
        <w:rPr>
          <w:b/>
          <w:i/>
          <w:lang w:val="en-IE"/>
        </w:rPr>
        <w:t>β</w:t>
      </w:r>
      <w:r w:rsidR="000B3C97" w:rsidRPr="0005431A">
        <w:rPr>
          <w:lang w:val="en-IE"/>
        </w:rPr>
        <w:t xml:space="preserve">  are adjustable parameters</w:t>
      </w:r>
      <w:r w:rsidR="00AF7C63" w:rsidRPr="0005431A">
        <w:rPr>
          <w:lang w:val="en-IE"/>
        </w:rPr>
        <w:t>,</w:t>
      </w:r>
      <w:r w:rsidR="000B3C97" w:rsidRPr="0005431A">
        <w:rPr>
          <w:lang w:val="en-IE"/>
        </w:rPr>
        <w:t xml:space="preserve"> if </w:t>
      </w:r>
      <w:r w:rsidR="00AF7C63" w:rsidRPr="0005431A">
        <w:rPr>
          <w:lang w:val="en-IE"/>
        </w:rPr>
        <w:t>(</w:t>
      </w:r>
      <w:r w:rsidR="000B3C97" w:rsidRPr="0005431A">
        <w:rPr>
          <w:b/>
          <w:i/>
          <w:lang w:val="en-IE"/>
        </w:rPr>
        <w:t>α = 0</w:t>
      </w:r>
      <w:r w:rsidR="00AF7C63" w:rsidRPr="0005431A">
        <w:rPr>
          <w:lang w:val="en-IE"/>
        </w:rPr>
        <w:t xml:space="preserve">) </w:t>
      </w:r>
      <w:r w:rsidR="003647BC" w:rsidRPr="0005431A">
        <w:rPr>
          <w:lang w:val="en-IE"/>
        </w:rPr>
        <w:t xml:space="preserve">nearest edge is chosen, like the nearest neighbour algorithm described in </w:t>
      </w:r>
      <w:r w:rsidR="0032185A" w:rsidRPr="0005431A">
        <w:rPr>
          <w:lang w:val="en-IE"/>
        </w:rPr>
        <w:t>C</w:t>
      </w:r>
      <w:r w:rsidR="003647BC" w:rsidRPr="0005431A">
        <w:rPr>
          <w:lang w:val="en-IE"/>
        </w:rPr>
        <w:t xml:space="preserve">hapter </w:t>
      </w:r>
      <w:r w:rsidR="00B77C05" w:rsidRPr="0005431A">
        <w:rPr>
          <w:lang w:val="en-IE"/>
        </w:rPr>
        <w:t>7</w:t>
      </w:r>
      <w:r w:rsidR="003647BC" w:rsidRPr="0005431A">
        <w:rPr>
          <w:lang w:val="en-IE"/>
        </w:rPr>
        <w:t xml:space="preserve">. </w:t>
      </w:r>
      <w:r w:rsidR="00AF7C63" w:rsidRPr="0005431A">
        <w:rPr>
          <w:lang w:val="en-IE"/>
        </w:rPr>
        <w:t xml:space="preserve">However on the other hand if </w:t>
      </w:r>
      <w:r w:rsidR="00AF7C63" w:rsidRPr="0005431A">
        <w:rPr>
          <w:b/>
          <w:i/>
          <w:lang w:val="en-IE"/>
        </w:rPr>
        <w:t>(β =0)</w:t>
      </w:r>
      <w:r w:rsidR="00AF7C63" w:rsidRPr="0005431A">
        <w:rPr>
          <w:lang w:val="en-IE"/>
        </w:rPr>
        <w:t xml:space="preserve"> </w:t>
      </w:r>
      <w:r w:rsidR="003647BC" w:rsidRPr="0005431A">
        <w:rPr>
          <w:lang w:val="en-IE"/>
        </w:rPr>
        <w:t>only the pheromone trail is tak</w:t>
      </w:r>
      <w:r w:rsidR="0086674E" w:rsidRPr="0005431A">
        <w:rPr>
          <w:lang w:val="en-IE"/>
        </w:rPr>
        <w:t>en</w:t>
      </w:r>
      <w:r w:rsidR="003647BC" w:rsidRPr="0005431A">
        <w:rPr>
          <w:lang w:val="en-IE"/>
        </w:rPr>
        <w:t xml:space="preserve"> into account</w:t>
      </w:r>
      <w:r w:rsidR="0032185A" w:rsidRPr="0005431A">
        <w:rPr>
          <w:lang w:val="en-IE"/>
        </w:rPr>
        <w:t>,</w:t>
      </w:r>
      <w:r w:rsidR="003647BC" w:rsidRPr="0005431A">
        <w:rPr>
          <w:lang w:val="en-IE"/>
        </w:rPr>
        <w:t xml:space="preserve"> which implies that</w:t>
      </w:r>
      <w:r w:rsidR="00C06ACF">
        <w:rPr>
          <w:lang w:val="en-IE"/>
        </w:rPr>
        <w:t xml:space="preserve"> the ants will select suboptimal </w:t>
      </w:r>
      <w:r w:rsidR="003647BC" w:rsidRPr="0005431A">
        <w:rPr>
          <w:lang w:val="en-IE"/>
        </w:rPr>
        <w:t>routes.</w:t>
      </w:r>
      <w:r w:rsidR="00AF7C63" w:rsidRPr="0005431A">
        <w:rPr>
          <w:lang w:val="en-IE"/>
        </w:rPr>
        <w:t xml:space="preserve"> </w:t>
      </w:r>
      <w:r w:rsidRPr="0005431A">
        <w:rPr>
          <w:lang w:val="en-IE"/>
        </w:rPr>
        <w:t>The</w:t>
      </w:r>
      <w:r w:rsidR="002D4D12" w:rsidRPr="0005431A">
        <w:rPr>
          <w:lang w:val="en-IE"/>
        </w:rPr>
        <w:t xml:space="preserve"> selection of these parameters is very important so that the ants can find the best solution to </w:t>
      </w:r>
      <w:r w:rsidR="00D83AAC" w:rsidRPr="0005431A">
        <w:rPr>
          <w:lang w:val="en-IE"/>
        </w:rPr>
        <w:t xml:space="preserve">the </w:t>
      </w:r>
      <w:r w:rsidR="002D4D12" w:rsidRPr="0005431A">
        <w:rPr>
          <w:lang w:val="en-IE"/>
        </w:rPr>
        <w:t xml:space="preserve">problem </w:t>
      </w:r>
      <w:r w:rsidR="00D83AAC" w:rsidRPr="0005431A">
        <w:rPr>
          <w:lang w:val="en-IE"/>
        </w:rPr>
        <w:t>at</w:t>
      </w:r>
      <w:r w:rsidR="002D4D12" w:rsidRPr="0005431A">
        <w:rPr>
          <w:lang w:val="en-IE"/>
        </w:rPr>
        <w:t xml:space="preserve"> hand. These parameters are discussed in detail in </w:t>
      </w:r>
      <w:r w:rsidR="0032185A" w:rsidRPr="0005431A">
        <w:rPr>
          <w:lang w:val="en-IE"/>
        </w:rPr>
        <w:t>C</w:t>
      </w:r>
      <w:r w:rsidR="002D4D12" w:rsidRPr="0005431A">
        <w:rPr>
          <w:lang w:val="en-IE"/>
        </w:rPr>
        <w:t xml:space="preserve">hapter </w:t>
      </w:r>
      <w:r w:rsidR="00B77C05" w:rsidRPr="0005431A">
        <w:rPr>
          <w:lang w:val="en-IE"/>
        </w:rPr>
        <w:t>5</w:t>
      </w:r>
      <w:r w:rsidR="002D4D12" w:rsidRPr="0005431A">
        <w:rPr>
          <w:lang w:val="en-IE"/>
        </w:rPr>
        <w:t>.</w:t>
      </w:r>
    </w:p>
    <w:p w14:paraId="065F6FD2" w14:textId="77777777" w:rsidR="00AF7C63" w:rsidRPr="0005431A" w:rsidRDefault="000B3C97" w:rsidP="000B3C97">
      <w:pPr>
        <w:rPr>
          <w:lang w:val="en-IE"/>
        </w:rPr>
      </w:pPr>
      <w:r w:rsidRPr="0005431A">
        <w:rPr>
          <w:lang w:val="en-IE"/>
        </w:rPr>
        <w:t xml:space="preserve"> </w:t>
      </w:r>
    </w:p>
    <w:p w14:paraId="16517FF7" w14:textId="5B2796F6" w:rsidR="000B3C97" w:rsidRPr="0005431A" w:rsidRDefault="00AF7C63" w:rsidP="000B3C97">
      <w:pPr>
        <w:rPr>
          <w:lang w:val="en-IE"/>
        </w:rPr>
      </w:pPr>
      <w:r w:rsidRPr="0005431A">
        <w:rPr>
          <w:lang w:val="en-IE"/>
        </w:rPr>
        <w:t xml:space="preserve">The </w:t>
      </w:r>
      <w:r w:rsidR="000B3C97" w:rsidRPr="0005431A">
        <w:rPr>
          <w:lang w:val="en-IE"/>
        </w:rPr>
        <w:t xml:space="preserve">probabilistic proportional rule is sometimes referred </w:t>
      </w:r>
      <w:r w:rsidR="00C06ACF">
        <w:rPr>
          <w:lang w:val="en-IE"/>
        </w:rPr>
        <w:t>as</w:t>
      </w:r>
      <w:r w:rsidR="000B3C97" w:rsidRPr="0005431A">
        <w:rPr>
          <w:lang w:val="en-IE"/>
        </w:rPr>
        <w:t xml:space="preserve"> the roulette wheel principle. </w:t>
      </w:r>
      <w:r w:rsidR="00FB4B7E" w:rsidRPr="0005431A">
        <w:rPr>
          <w:lang w:val="en-IE"/>
        </w:rPr>
        <w:t> </w:t>
      </w:r>
      <w:r w:rsidR="00D83AAC" w:rsidRPr="0005431A">
        <w:rPr>
          <w:lang w:val="en-IE"/>
        </w:rPr>
        <w:t>I</w:t>
      </w:r>
      <w:r w:rsidR="00FB4B7E" w:rsidRPr="0005431A">
        <w:rPr>
          <w:lang w:val="en-IE"/>
        </w:rPr>
        <w:t xml:space="preserve">ntervals are then placed end to end and a random point picked from this set of intervals. The wider the interval, the more likely that interval is </w:t>
      </w:r>
      <w:r w:rsidR="00E528B8">
        <w:rPr>
          <w:lang w:val="en-IE"/>
        </w:rPr>
        <w:t>selected</w:t>
      </w:r>
      <w:r w:rsidR="00FB4B7E" w:rsidRPr="0005431A">
        <w:rPr>
          <w:lang w:val="en-IE"/>
        </w:rPr>
        <w:t xml:space="preserve"> </w:t>
      </w:r>
      <w:r w:rsidR="00E528B8">
        <w:rPr>
          <w:lang w:val="en-IE"/>
        </w:rPr>
        <w:t xml:space="preserve">and the </w:t>
      </w:r>
      <w:r w:rsidR="00FB4B7E" w:rsidRPr="0005431A">
        <w:rPr>
          <w:lang w:val="en-IE"/>
        </w:rPr>
        <w:t>corresponding vertex is chosen as a partial solution. </w:t>
      </w:r>
      <w:r w:rsidR="000B3C97" w:rsidRPr="0005431A">
        <w:rPr>
          <w:lang w:val="en-IE"/>
        </w:rPr>
        <w:t xml:space="preserve">Imagine a pie </w:t>
      </w:r>
      <w:r w:rsidR="00FB4B7E" w:rsidRPr="0005431A">
        <w:rPr>
          <w:lang w:val="en-IE"/>
        </w:rPr>
        <w:t>chart;</w:t>
      </w:r>
      <w:r w:rsidR="000B3C97" w:rsidRPr="0005431A">
        <w:rPr>
          <w:lang w:val="en-IE"/>
        </w:rPr>
        <w:t xml:space="preserve"> each </w:t>
      </w:r>
      <w:r w:rsidR="002D4D12" w:rsidRPr="0005431A">
        <w:rPr>
          <w:lang w:val="en-IE"/>
        </w:rPr>
        <w:t>vertex of the graph</w:t>
      </w:r>
      <w:r w:rsidR="000B3C97" w:rsidRPr="0005431A">
        <w:rPr>
          <w:lang w:val="en-IE"/>
        </w:rPr>
        <w:t xml:space="preserve"> has a certain percentage proportional to the probability. The</w:t>
      </w:r>
      <w:r w:rsidR="002D4D12" w:rsidRPr="0005431A">
        <w:rPr>
          <w:lang w:val="en-IE"/>
        </w:rPr>
        <w:t xml:space="preserve"> next vertex </w:t>
      </w:r>
      <w:r w:rsidR="000B3C97" w:rsidRPr="0005431A">
        <w:rPr>
          <w:lang w:val="en-IE"/>
        </w:rPr>
        <w:t>is then chosen</w:t>
      </w:r>
      <w:r w:rsidR="002D4D12" w:rsidRPr="0005431A">
        <w:rPr>
          <w:lang w:val="en-IE"/>
        </w:rPr>
        <w:t>,</w:t>
      </w:r>
      <w:r w:rsidR="000B3C97" w:rsidRPr="0005431A">
        <w:rPr>
          <w:lang w:val="en-IE"/>
        </w:rPr>
        <w:t xml:space="preserve"> like throwing a roulette ball </w:t>
      </w:r>
      <w:r w:rsidR="0086674E" w:rsidRPr="0005431A">
        <w:rPr>
          <w:lang w:val="en-IE"/>
        </w:rPr>
        <w:t xml:space="preserve">and </w:t>
      </w:r>
      <w:r w:rsidR="000B3C97" w:rsidRPr="0005431A">
        <w:rPr>
          <w:lang w:val="en-IE"/>
        </w:rPr>
        <w:t>whenever the ball stops that is the next</w:t>
      </w:r>
      <w:r w:rsidR="002D4D12" w:rsidRPr="0005431A">
        <w:rPr>
          <w:lang w:val="en-IE"/>
        </w:rPr>
        <w:t xml:space="preserve"> vertex in the solution</w:t>
      </w:r>
      <w:r w:rsidR="000B3C97" w:rsidRPr="0005431A">
        <w:rPr>
          <w:lang w:val="en-IE"/>
        </w:rPr>
        <w:t>.</w:t>
      </w:r>
      <w:r w:rsidR="00D83AAC" w:rsidRPr="0005431A">
        <w:rPr>
          <w:lang w:val="en-IE"/>
        </w:rPr>
        <w:t xml:space="preserve"> </w:t>
      </w:r>
      <w:r w:rsidR="0032185A" w:rsidRPr="0005431A">
        <w:rPr>
          <w:lang w:val="en-IE"/>
        </w:rPr>
        <w:t>This is discussed further in</w:t>
      </w:r>
      <w:r w:rsidR="00D83AAC" w:rsidRPr="0005431A">
        <w:rPr>
          <w:lang w:val="en-IE"/>
        </w:rPr>
        <w:t xml:space="preserve"> </w:t>
      </w:r>
      <w:r w:rsidR="0032185A" w:rsidRPr="0005431A">
        <w:rPr>
          <w:lang w:val="en-IE"/>
        </w:rPr>
        <w:t>C</w:t>
      </w:r>
      <w:r w:rsidR="001E14D6">
        <w:rPr>
          <w:lang w:val="en-IE"/>
        </w:rPr>
        <w:t>hapter 6</w:t>
      </w:r>
      <w:r w:rsidR="00D83AAC" w:rsidRPr="0005431A">
        <w:rPr>
          <w:lang w:val="en-IE"/>
        </w:rPr>
        <w:t xml:space="preserve"> “Roulette Wheel Selection”.</w:t>
      </w:r>
    </w:p>
    <w:p w14:paraId="4FA6F4CE" w14:textId="2DE61EEB" w:rsidR="00B77258" w:rsidRPr="0005431A" w:rsidRDefault="0032185A" w:rsidP="000A3135">
      <w:pPr>
        <w:pStyle w:val="MSCHeading3"/>
      </w:pPr>
      <w:r w:rsidRPr="0005431A">
        <w:tab/>
      </w:r>
      <w:bookmarkStart w:id="64" w:name="_Toc396914406"/>
      <w:r w:rsidRPr="0005431A">
        <w:t>4.3.2</w:t>
      </w:r>
      <w:r w:rsidRPr="0005431A">
        <w:tab/>
      </w:r>
      <w:r w:rsidR="00B77258" w:rsidRPr="0005431A">
        <w:t>Pheromone Update</w:t>
      </w:r>
      <w:bookmarkEnd w:id="64"/>
    </w:p>
    <w:p w14:paraId="530A6704" w14:textId="124ABC5B" w:rsidR="000B3C97" w:rsidRPr="0005431A" w:rsidRDefault="000B3C97" w:rsidP="00EE231B">
      <w:pPr>
        <w:rPr>
          <w:lang w:val="en-IE"/>
        </w:rPr>
      </w:pPr>
      <w:r w:rsidRPr="0005431A">
        <w:rPr>
          <w:lang w:val="en-IE"/>
        </w:rPr>
        <w:t xml:space="preserve">When </w:t>
      </w:r>
      <w:r w:rsidR="003B65DD" w:rsidRPr="0005431A">
        <w:rPr>
          <w:lang w:val="en-IE"/>
        </w:rPr>
        <w:t xml:space="preserve">a </w:t>
      </w:r>
      <w:r w:rsidR="003647BC" w:rsidRPr="0005431A">
        <w:rPr>
          <w:lang w:val="en-IE"/>
        </w:rPr>
        <w:t xml:space="preserve">complete </w:t>
      </w:r>
      <w:r w:rsidR="003B65DD" w:rsidRPr="0005431A">
        <w:rPr>
          <w:lang w:val="en-IE"/>
        </w:rPr>
        <w:t>solution is found</w:t>
      </w:r>
      <w:r w:rsidR="003647BC" w:rsidRPr="0005431A">
        <w:rPr>
          <w:lang w:val="en-IE"/>
        </w:rPr>
        <w:t xml:space="preserve"> by the virtual ant</w:t>
      </w:r>
      <w:r w:rsidRPr="0005431A">
        <w:rPr>
          <w:lang w:val="en-IE"/>
        </w:rPr>
        <w:t xml:space="preserve"> </w:t>
      </w:r>
      <w:r w:rsidRPr="0005431A">
        <w:rPr>
          <w:b/>
          <w:i/>
          <w:lang w:val="en-IE"/>
        </w:rPr>
        <w:t>k</w:t>
      </w:r>
      <w:r w:rsidR="00D83AAC" w:rsidRPr="0005431A">
        <w:rPr>
          <w:b/>
          <w:lang w:val="en-IE"/>
        </w:rPr>
        <w:t>,</w:t>
      </w:r>
      <w:r w:rsidR="003647BC" w:rsidRPr="0005431A">
        <w:rPr>
          <w:b/>
          <w:lang w:val="en-IE"/>
        </w:rPr>
        <w:t xml:space="preserve"> </w:t>
      </w:r>
      <w:r w:rsidR="00D83AAC" w:rsidRPr="0005431A">
        <w:rPr>
          <w:lang w:val="en-IE"/>
        </w:rPr>
        <w:t>p</w:t>
      </w:r>
      <w:r w:rsidR="003647BC" w:rsidRPr="0005431A">
        <w:rPr>
          <w:lang w:val="en-IE"/>
        </w:rPr>
        <w:t>heromones are deposited</w:t>
      </w:r>
      <w:r w:rsidRPr="0005431A">
        <w:rPr>
          <w:lang w:val="en-IE"/>
        </w:rPr>
        <w:t xml:space="preserve"> onto all the edges </w:t>
      </w:r>
      <w:r w:rsidR="003647BC" w:rsidRPr="0005431A">
        <w:rPr>
          <w:lang w:val="en-IE"/>
        </w:rPr>
        <w:t>th</w:t>
      </w:r>
      <w:r w:rsidR="00B071BF" w:rsidRPr="0005431A">
        <w:rPr>
          <w:lang w:val="en-IE"/>
        </w:rPr>
        <w:t>at the</w:t>
      </w:r>
      <w:r w:rsidR="003647BC" w:rsidRPr="0005431A">
        <w:rPr>
          <w:lang w:val="en-IE"/>
        </w:rPr>
        <w:t xml:space="preserve"> ant has visited</w:t>
      </w:r>
      <w:r w:rsidR="003B65DD" w:rsidRPr="0005431A">
        <w:rPr>
          <w:lang w:val="en-IE"/>
        </w:rPr>
        <w:t>;</w:t>
      </w:r>
      <w:r w:rsidRPr="0005431A">
        <w:rPr>
          <w:lang w:val="en-IE"/>
        </w:rPr>
        <w:t xml:space="preserve"> the amount</w:t>
      </w:r>
      <w:r w:rsidR="003647BC" w:rsidRPr="0005431A">
        <w:rPr>
          <w:lang w:val="en-IE"/>
        </w:rPr>
        <w:t xml:space="preserve"> the pheromone deposited </w:t>
      </w:r>
      <w:r w:rsidRPr="0005431A">
        <w:rPr>
          <w:lang w:val="en-IE"/>
        </w:rPr>
        <w:t>depends upon the quality o</w:t>
      </w:r>
      <w:r w:rsidR="003647BC" w:rsidRPr="0005431A">
        <w:rPr>
          <w:lang w:val="en-IE"/>
        </w:rPr>
        <w:t xml:space="preserve">f the </w:t>
      </w:r>
      <w:r w:rsidR="00D83AAC" w:rsidRPr="0005431A">
        <w:rPr>
          <w:lang w:val="en-IE"/>
        </w:rPr>
        <w:t>solution</w:t>
      </w:r>
      <w:r w:rsidR="003647BC" w:rsidRPr="0005431A">
        <w:rPr>
          <w:lang w:val="en-IE"/>
        </w:rPr>
        <w:t xml:space="preserve"> like real </w:t>
      </w:r>
      <w:r w:rsidR="00FB4B7E" w:rsidRPr="0005431A">
        <w:rPr>
          <w:lang w:val="en-IE"/>
        </w:rPr>
        <w:t>ants as</w:t>
      </w:r>
      <w:r w:rsidR="003647BC" w:rsidRPr="0005431A">
        <w:rPr>
          <w:lang w:val="en-IE"/>
        </w:rPr>
        <w:t xml:space="preserve"> defined by </w:t>
      </w:r>
      <w:r w:rsidR="000160BA" w:rsidRPr="0005431A">
        <w:rPr>
          <w:lang w:val="en-IE"/>
        </w:rPr>
        <w:t>E</w:t>
      </w:r>
      <w:r w:rsidR="003647BC" w:rsidRPr="0005431A">
        <w:rPr>
          <w:lang w:val="en-IE"/>
        </w:rPr>
        <w:t xml:space="preserve">quation </w:t>
      </w:r>
      <w:r w:rsidR="00C46B45">
        <w:rPr>
          <w:lang w:val="en-IE"/>
        </w:rPr>
        <w:t>4.</w:t>
      </w:r>
      <w:r w:rsidR="003647BC" w:rsidRPr="0005431A">
        <w:rPr>
          <w:lang w:val="en-IE"/>
        </w:rPr>
        <w:t>2</w:t>
      </w:r>
      <w:r w:rsidR="00D83AAC" w:rsidRPr="0005431A">
        <w:rPr>
          <w:lang w:val="en-IE"/>
        </w:rPr>
        <w:t>.</w:t>
      </w:r>
    </w:p>
    <w:p w14:paraId="725E4241" w14:textId="77777777" w:rsidR="000160BA" w:rsidRPr="0005431A" w:rsidRDefault="000160BA" w:rsidP="00EE231B">
      <w:pPr>
        <w:pStyle w:val="Caption"/>
        <w:keepNext/>
        <w:rPr>
          <w:sz w:val="24"/>
          <w:lang w:val="en-IE"/>
        </w:rPr>
      </w:pPr>
    </w:p>
    <w:p w14:paraId="511ED8AC" w14:textId="5D37F436" w:rsidR="00EE231B" w:rsidRPr="0005431A" w:rsidRDefault="00EE231B" w:rsidP="00EE231B">
      <w:pPr>
        <w:pStyle w:val="Caption"/>
        <w:keepNext/>
        <w:rPr>
          <w:sz w:val="24"/>
          <w:lang w:val="en-IE"/>
        </w:rPr>
      </w:pPr>
      <w:bookmarkStart w:id="65" w:name="_Toc396945068"/>
      <w:r w:rsidRPr="0005431A">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4</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2</w:t>
      </w:r>
      <w:r w:rsidR="00F139E7">
        <w:rPr>
          <w:sz w:val="24"/>
          <w:lang w:val="en-IE"/>
        </w:rPr>
        <w:fldChar w:fldCharType="end"/>
      </w:r>
      <w:r w:rsidR="00980EDC" w:rsidRPr="00980EDC">
        <w:rPr>
          <w:sz w:val="24"/>
          <w:lang w:val="en-IE"/>
        </w:rPr>
        <w:t xml:space="preserve"> - </w:t>
      </w:r>
      <w:r w:rsidR="0095463A" w:rsidRPr="0095463A">
        <w:rPr>
          <w:sz w:val="24"/>
          <w:lang w:val="en-IE"/>
        </w:rPr>
        <w:t>AS pheromone update rule</w:t>
      </w:r>
      <w:bookmarkEnd w:id="65"/>
    </w:p>
    <w:tbl>
      <w:tblPr>
        <w:tblW w:w="0" w:type="auto"/>
        <w:tblLook w:val="04A0" w:firstRow="1" w:lastRow="0" w:firstColumn="1" w:lastColumn="0" w:noHBand="0" w:noVBand="1"/>
      </w:tblPr>
      <w:tblGrid>
        <w:gridCol w:w="8607"/>
      </w:tblGrid>
      <w:tr w:rsidR="000B3C97" w:rsidRPr="0005431A" w14:paraId="53826EF6" w14:textId="77777777" w:rsidTr="000B3C97">
        <w:tc>
          <w:tcPr>
            <w:tcW w:w="8607" w:type="dxa"/>
          </w:tcPr>
          <w:p w14:paraId="276B1E9F" w14:textId="77777777" w:rsidR="000B3C97" w:rsidRPr="0005431A" w:rsidRDefault="00EE231B" w:rsidP="00B92F52">
            <w:pPr>
              <w:rPr>
                <w:b/>
                <w:lang w:val="en-IE"/>
              </w:rPr>
            </w:pPr>
            <m:oMathPara>
              <m:oMathParaPr>
                <m:jc m:val="center"/>
              </m:oMathParaPr>
              <m:oMath>
                <m:r>
                  <m:rPr>
                    <m:sty m:val="b"/>
                  </m:rPr>
                  <w:rPr>
                    <w:rFonts w:ascii="Cambria Math" w:hAnsi="Cambria Math"/>
                    <w:lang w:val="en-IE"/>
                  </w:rPr>
                  <m:t>∆</m:t>
                </m:r>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k</m:t>
                    </m:r>
                  </m:sup>
                </m:sSubSup>
                <m:r>
                  <m:rPr>
                    <m:sty m:val="b"/>
                  </m:rPr>
                  <w:rPr>
                    <w:rFonts w:ascii="Cambria Math" w:hAnsi="Cambria Math"/>
                    <w:lang w:val="en-IE"/>
                  </w:rPr>
                  <m:t xml:space="preserve">= </m:t>
                </m:r>
                <m:d>
                  <m:dPr>
                    <m:begChr m:val="{"/>
                    <m:endChr m:val=""/>
                    <m:ctrlPr>
                      <w:rPr>
                        <w:rFonts w:ascii="Cambria Math" w:hAnsi="Cambria Math"/>
                        <w:b/>
                        <w:lang w:val="en-IE"/>
                      </w:rPr>
                    </m:ctrlPr>
                  </m:dPr>
                  <m:e>
                    <m:eqArr>
                      <m:eqArrPr>
                        <m:ctrlPr>
                          <w:rPr>
                            <w:rFonts w:ascii="Cambria Math" w:hAnsi="Cambria Math"/>
                            <w:b/>
                            <w:lang w:val="en-IE"/>
                          </w:rPr>
                        </m:ctrlPr>
                      </m:eqArrPr>
                      <m:e>
                        <m:f>
                          <m:fPr>
                            <m:ctrlPr>
                              <w:rPr>
                                <w:rFonts w:ascii="Cambria Math" w:hAnsi="Cambria Math"/>
                                <w:b/>
                                <w:lang w:val="en-IE"/>
                              </w:rPr>
                            </m:ctrlPr>
                          </m:fPr>
                          <m:num>
                            <m:r>
                              <m:rPr>
                                <m:sty m:val="b"/>
                              </m:rPr>
                              <w:rPr>
                                <w:rFonts w:ascii="Cambria Math" w:hAnsi="Cambria Math"/>
                                <w:lang w:val="en-IE"/>
                              </w:rPr>
                              <m:t>Q</m:t>
                            </m:r>
                          </m:num>
                          <m:den>
                            <m:sSub>
                              <m:sSubPr>
                                <m:ctrlPr>
                                  <w:rPr>
                                    <w:rFonts w:ascii="Cambria Math" w:hAnsi="Cambria Math"/>
                                    <w:b/>
                                    <w:lang w:val="en-IE"/>
                                  </w:rPr>
                                </m:ctrlPr>
                              </m:sSubPr>
                              <m:e>
                                <m:r>
                                  <m:rPr>
                                    <m:sty m:val="b"/>
                                  </m:rPr>
                                  <w:rPr>
                                    <w:rFonts w:ascii="Cambria Math" w:hAnsi="Cambria Math"/>
                                    <w:lang w:val="en-IE"/>
                                  </w:rPr>
                                  <m:t>L</m:t>
                                </m:r>
                              </m:e>
                              <m:sub>
                                <m:r>
                                  <m:rPr>
                                    <m:sty m:val="b"/>
                                  </m:rPr>
                                  <w:rPr>
                                    <w:rFonts w:ascii="Cambria Math" w:hAnsi="Cambria Math"/>
                                    <w:lang w:val="en-IE"/>
                                  </w:rPr>
                                  <m:t xml:space="preserve">k </m:t>
                                </m:r>
                              </m:sub>
                            </m:sSub>
                          </m:den>
                        </m:f>
                        <m:r>
                          <m:rPr>
                            <m:sty m:val="b"/>
                          </m:rPr>
                          <w:rPr>
                            <w:rFonts w:ascii="Cambria Math" w:hAnsi="Cambria Math"/>
                            <w:lang w:val="en-IE"/>
                          </w:rPr>
                          <m:t xml:space="preserve"> if ant used edge </m:t>
                        </m:r>
                        <m:d>
                          <m:dPr>
                            <m:ctrlPr>
                              <w:rPr>
                                <w:rFonts w:ascii="Cambria Math" w:hAnsi="Cambria Math"/>
                                <w:b/>
                                <w:lang w:val="en-IE"/>
                              </w:rPr>
                            </m:ctrlPr>
                          </m:dPr>
                          <m:e>
                            <m:r>
                              <m:rPr>
                                <m:sty m:val="b"/>
                              </m:rPr>
                              <w:rPr>
                                <w:rFonts w:ascii="Cambria Math" w:hAnsi="Cambria Math"/>
                                <w:lang w:val="en-IE"/>
                              </w:rPr>
                              <m:t>i,j</m:t>
                            </m:r>
                          </m:e>
                        </m:d>
                        <m:r>
                          <m:rPr>
                            <m:sty m:val="b"/>
                          </m:rPr>
                          <w:rPr>
                            <w:rFonts w:ascii="Cambria Math" w:hAnsi="Cambria Math"/>
                            <w:lang w:val="en-IE"/>
                          </w:rPr>
                          <m:t xml:space="preserve">, in its solution </m:t>
                        </m:r>
                      </m:e>
                      <m:e>
                        <m:r>
                          <m:rPr>
                            <m:sty m:val="b"/>
                          </m:rPr>
                          <w:rPr>
                            <w:rFonts w:ascii="Cambria Math" w:hAnsi="Cambria Math"/>
                            <w:lang w:val="en-IE"/>
                          </w:rPr>
                          <m:t>0 otherwise,</m:t>
                        </m:r>
                      </m:e>
                    </m:eqArr>
                  </m:e>
                </m:d>
                <m:r>
                  <m:rPr>
                    <m:sty m:val="b"/>
                  </m:rPr>
                  <w:rPr>
                    <w:rFonts w:ascii="Cambria Math" w:hAnsi="Cambria Math"/>
                    <w:lang w:val="en-IE"/>
                  </w:rPr>
                  <m:t xml:space="preserve">   </m:t>
                </m:r>
              </m:oMath>
            </m:oMathPara>
          </w:p>
        </w:tc>
      </w:tr>
    </w:tbl>
    <w:p w14:paraId="4DE7ABDB" w14:textId="77777777" w:rsidR="000B3C97" w:rsidRPr="0005431A" w:rsidRDefault="000B3C97" w:rsidP="000B3C97">
      <w:pPr>
        <w:rPr>
          <w:lang w:val="en-IE"/>
        </w:rPr>
      </w:pPr>
    </w:p>
    <w:p w14:paraId="4BB8DE41" w14:textId="77777777" w:rsidR="003647BC" w:rsidRPr="0005431A" w:rsidRDefault="000B3C97" w:rsidP="000B3C97">
      <w:pPr>
        <w:rPr>
          <w:lang w:val="en-IE"/>
        </w:rPr>
      </w:pPr>
      <w:r w:rsidRPr="0005431A">
        <w:rPr>
          <w:lang w:val="en-IE"/>
        </w:rPr>
        <w:t>Where</w:t>
      </w:r>
      <w:r w:rsidR="003647BC" w:rsidRPr="0005431A">
        <w:rPr>
          <w:lang w:val="en-IE"/>
        </w:rPr>
        <w:t>:</w:t>
      </w:r>
    </w:p>
    <w:p w14:paraId="0E333A75" w14:textId="77777777" w:rsidR="000B3C97" w:rsidRPr="0005431A" w:rsidRDefault="000B3C97" w:rsidP="003647BC">
      <w:pPr>
        <w:jc w:val="left"/>
        <w:rPr>
          <w:lang w:val="en-IE"/>
        </w:rPr>
      </w:pPr>
      <w:r w:rsidRPr="0005431A">
        <w:rPr>
          <w:b/>
          <w:lang w:val="en-IE"/>
        </w:rPr>
        <w:t xml:space="preserve"> </w:t>
      </w: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m:t>
        </m:r>
      </m:oMath>
      <w:r w:rsidRPr="0005431A">
        <w:rPr>
          <w:lang w:val="en-IE"/>
        </w:rPr>
        <w:t xml:space="preserve"> </w:t>
      </w:r>
      <w:r w:rsidR="003647BC" w:rsidRPr="0005431A">
        <w:rPr>
          <w:lang w:val="en-IE"/>
        </w:rPr>
        <w:t>-</w:t>
      </w:r>
      <w:r w:rsidRPr="0005431A">
        <w:rPr>
          <w:lang w:val="en-IE"/>
        </w:rPr>
        <w:t xml:space="preserve"> </w:t>
      </w:r>
      <w:r w:rsidR="00B071BF" w:rsidRPr="0005431A">
        <w:rPr>
          <w:lang w:val="en-IE"/>
        </w:rPr>
        <w:t>P</w:t>
      </w:r>
      <w:r w:rsidRPr="0005431A">
        <w:rPr>
          <w:lang w:val="en-IE"/>
        </w:rPr>
        <w:t xml:space="preserve">heromone deposited for ant </w:t>
      </w:r>
      <w:r w:rsidRPr="0005431A">
        <w:rPr>
          <w:b/>
          <w:i/>
          <w:lang w:val="en-IE"/>
        </w:rPr>
        <w:t>k</w:t>
      </w:r>
      <w:r w:rsidRPr="0005431A">
        <w:rPr>
          <w:lang w:val="en-IE"/>
        </w:rPr>
        <w:t xml:space="preserve"> on edges </w:t>
      </w:r>
      <w:r w:rsidRPr="0005431A">
        <w:rPr>
          <w:b/>
          <w:i/>
          <w:lang w:val="en-IE"/>
        </w:rPr>
        <w:t>i,j</w:t>
      </w:r>
    </w:p>
    <w:p w14:paraId="5E5661FC" w14:textId="77777777" w:rsidR="000B3C97" w:rsidRPr="0005431A" w:rsidRDefault="000B3C97" w:rsidP="003647BC">
      <w:pPr>
        <w:jc w:val="left"/>
        <w:rPr>
          <w:lang w:val="en-IE"/>
        </w:rPr>
      </w:pPr>
      <w:r w:rsidRPr="0005431A">
        <w:rPr>
          <w:b/>
          <w:i/>
          <w:lang w:val="en-IE"/>
        </w:rPr>
        <w:t>Q</w:t>
      </w:r>
      <w:r w:rsidRPr="0005431A">
        <w:rPr>
          <w:lang w:val="en-IE"/>
        </w:rPr>
        <w:t xml:space="preserve"> </w:t>
      </w:r>
      <w:r w:rsidR="003647BC" w:rsidRPr="0005431A">
        <w:rPr>
          <w:lang w:val="en-IE"/>
        </w:rPr>
        <w:t>-</w:t>
      </w:r>
      <w:r w:rsidRPr="0005431A">
        <w:rPr>
          <w:lang w:val="en-IE"/>
        </w:rPr>
        <w:t xml:space="preserve"> </w:t>
      </w:r>
      <w:r w:rsidR="00B071BF" w:rsidRPr="0005431A">
        <w:rPr>
          <w:lang w:val="en-IE"/>
        </w:rPr>
        <w:t>H</w:t>
      </w:r>
      <w:r w:rsidRPr="0005431A">
        <w:rPr>
          <w:lang w:val="en-IE"/>
        </w:rPr>
        <w:t xml:space="preserve">euristic value where </w:t>
      </w:r>
      <w:r w:rsidR="003647BC" w:rsidRPr="0005431A">
        <w:rPr>
          <w:b/>
          <w:i/>
          <w:lang w:val="en-IE"/>
        </w:rPr>
        <w:t>(</w:t>
      </w:r>
      <w:r w:rsidRPr="0005431A">
        <w:rPr>
          <w:b/>
          <w:i/>
          <w:lang w:val="en-IE"/>
        </w:rPr>
        <w:t>Q &gt; 0</w:t>
      </w:r>
      <w:r w:rsidR="003647BC" w:rsidRPr="0005431A">
        <w:rPr>
          <w:b/>
          <w:i/>
          <w:lang w:val="en-IE"/>
        </w:rPr>
        <w:t>)</w:t>
      </w:r>
      <w:r w:rsidRPr="0005431A">
        <w:rPr>
          <w:lang w:val="en-IE"/>
        </w:rPr>
        <w:t xml:space="preserve"> usually defined as 1</w:t>
      </w:r>
    </w:p>
    <w:p w14:paraId="32F9E554" w14:textId="77777777" w:rsidR="003647BC" w:rsidRPr="0005431A" w:rsidRDefault="00B15046" w:rsidP="003647BC">
      <w:pPr>
        <w:jc w:val="left"/>
        <w:rPr>
          <w:lang w:val="en-IE"/>
        </w:rPr>
      </w:pPr>
      <m:oMath>
        <m:sSub>
          <m:sSubPr>
            <m:ctrlPr>
              <w:rPr>
                <w:rFonts w:ascii="Cambria Math" w:hAnsi="Cambria Math"/>
                <w:b/>
                <w:i/>
                <w:lang w:val="en-IE"/>
              </w:rPr>
            </m:ctrlPr>
          </m:sSubPr>
          <m:e>
            <m:r>
              <m:rPr>
                <m:sty m:val="bi"/>
              </m:rPr>
              <w:rPr>
                <w:rFonts w:ascii="Cambria Math" w:hAnsi="Cambria Math"/>
                <w:lang w:val="en-IE"/>
              </w:rPr>
              <m:t>L</m:t>
            </m:r>
          </m:e>
          <m:sub>
            <m:r>
              <m:rPr>
                <m:sty m:val="bi"/>
              </m:rPr>
              <w:rPr>
                <w:rFonts w:ascii="Cambria Math" w:hAnsi="Cambria Math"/>
                <w:lang w:val="en-IE"/>
              </w:rPr>
              <m:t xml:space="preserve">k </m:t>
            </m:r>
          </m:sub>
        </m:sSub>
      </m:oMath>
      <w:r w:rsidR="00B071BF" w:rsidRPr="0005431A">
        <w:rPr>
          <w:b/>
          <w:lang w:val="en-IE"/>
        </w:rPr>
        <w:t>,</w:t>
      </w:r>
      <w:r w:rsidR="00B071BF" w:rsidRPr="0005431A">
        <w:rPr>
          <w:lang w:val="en-IE"/>
        </w:rPr>
        <w:t>- Ant k complete solution quality</w:t>
      </w:r>
      <w:r w:rsidR="003647BC" w:rsidRPr="0005431A">
        <w:rPr>
          <w:lang w:val="en-IE"/>
        </w:rPr>
        <w:t xml:space="preserve">. </w:t>
      </w:r>
    </w:p>
    <w:p w14:paraId="37DF86C2" w14:textId="77777777" w:rsidR="003647BC" w:rsidRPr="0005431A" w:rsidRDefault="003647BC" w:rsidP="003647BC">
      <w:pPr>
        <w:jc w:val="left"/>
        <w:rPr>
          <w:lang w:val="en-IE"/>
        </w:rPr>
      </w:pPr>
    </w:p>
    <w:p w14:paraId="15417FA5" w14:textId="6748670F" w:rsidR="00B071BF" w:rsidRPr="0005431A" w:rsidRDefault="00B071BF" w:rsidP="00B071BF">
      <w:pPr>
        <w:rPr>
          <w:lang w:val="en-IE"/>
        </w:rPr>
      </w:pPr>
      <w:r w:rsidRPr="0005431A">
        <w:rPr>
          <w:lang w:val="en-IE"/>
        </w:rPr>
        <w:t xml:space="preserve">The better the solution, the greater the </w:t>
      </w:r>
      <w:r w:rsidR="000160BA" w:rsidRPr="0005431A">
        <w:rPr>
          <w:lang w:val="en-IE"/>
        </w:rPr>
        <w:t xml:space="preserve">amount of </w:t>
      </w:r>
      <w:r w:rsidRPr="0005431A">
        <w:rPr>
          <w:lang w:val="en-IE"/>
        </w:rPr>
        <w:t xml:space="preserve">pheromone </w:t>
      </w:r>
      <w:r w:rsidR="00956E18">
        <w:rPr>
          <w:lang w:val="en-IE"/>
        </w:rPr>
        <w:t xml:space="preserve">is </w:t>
      </w:r>
      <w:r w:rsidRPr="0005431A">
        <w:rPr>
          <w:lang w:val="en-IE"/>
        </w:rPr>
        <w:t>deposited and the more attractive that particular solution will be for the next generation. This is different to real ants that will deposit a set amount of pheromones regardless of the move</w:t>
      </w:r>
      <w:r w:rsidR="00D83AAC" w:rsidRPr="0005431A">
        <w:rPr>
          <w:lang w:val="en-IE"/>
        </w:rPr>
        <w:t>.</w:t>
      </w:r>
    </w:p>
    <w:p w14:paraId="0CCA9524" w14:textId="77777777" w:rsidR="00B071BF" w:rsidRPr="0005431A" w:rsidRDefault="00B071BF" w:rsidP="000B3C97">
      <w:pPr>
        <w:rPr>
          <w:lang w:val="en-IE"/>
        </w:rPr>
      </w:pPr>
    </w:p>
    <w:p w14:paraId="52C84265" w14:textId="5FA69CB7" w:rsidR="000B3C97" w:rsidRPr="0005431A" w:rsidRDefault="00B071BF" w:rsidP="000B3C97">
      <w:pPr>
        <w:rPr>
          <w:lang w:val="en-IE"/>
        </w:rPr>
      </w:pPr>
      <w:r w:rsidRPr="0005431A">
        <w:rPr>
          <w:lang w:val="en-IE"/>
        </w:rPr>
        <w:t>The</w:t>
      </w:r>
      <w:r w:rsidR="003647BC" w:rsidRPr="0005431A">
        <w:rPr>
          <w:lang w:val="en-IE"/>
        </w:rPr>
        <w:t xml:space="preserve"> </w:t>
      </w:r>
      <w:r w:rsidRPr="0005431A">
        <w:rPr>
          <w:lang w:val="en-IE"/>
        </w:rPr>
        <w:t>pheromone then</w:t>
      </w:r>
      <w:r w:rsidR="003647BC" w:rsidRPr="0005431A">
        <w:rPr>
          <w:lang w:val="en-IE"/>
        </w:rPr>
        <w:t xml:space="preserve"> </w:t>
      </w:r>
      <w:r w:rsidR="000B3C97" w:rsidRPr="0005431A">
        <w:rPr>
          <w:lang w:val="en-IE"/>
        </w:rPr>
        <w:t xml:space="preserve">evaporates based upon the rules of the </w:t>
      </w:r>
      <w:r w:rsidR="003647BC" w:rsidRPr="0005431A">
        <w:rPr>
          <w:lang w:val="en-IE"/>
        </w:rPr>
        <w:t>algorithm</w:t>
      </w:r>
      <w:r w:rsidR="000B3C97" w:rsidRPr="0005431A">
        <w:rPr>
          <w:lang w:val="en-IE"/>
        </w:rPr>
        <w:t>, which allows the virtual ants over time to forget previous moves so this area of the search space can be rediscovered</w:t>
      </w:r>
      <w:r w:rsidR="00EE231B" w:rsidRPr="0005431A">
        <w:rPr>
          <w:lang w:val="en-IE"/>
        </w:rPr>
        <w:t xml:space="preserve"> </w:t>
      </w:r>
      <w:r w:rsidR="003647BC" w:rsidRPr="0005431A">
        <w:rPr>
          <w:lang w:val="en-IE"/>
        </w:rPr>
        <w:fldChar w:fldCharType="begin"/>
      </w:r>
      <w:r w:rsidR="00B12214" w:rsidRPr="0005431A">
        <w:rPr>
          <w:lang w:val="en-IE"/>
        </w:rPr>
        <w:instrText xml:space="preserve"> ADDIN ZOTERO_ITEM CSL_CITATION {"citationID":"noKBHBrj","properties":{"formattedCitation":"(Dorigo et al., 2006b)","plainCitation":"(Dorigo et al., 2006b)","dontUpdate":true},"citationItems":[{"id":338,"uris":["http://zotero.org/users/1680862/items/8RH4J59U"],"uri":["http://zotero.org/users/1680862/items/8RH4J59U"],"itemData":{"id":338,"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3647BC" w:rsidRPr="0005431A">
        <w:rPr>
          <w:lang w:val="en-IE"/>
        </w:rPr>
        <w:fldChar w:fldCharType="separate"/>
      </w:r>
      <w:r w:rsidR="003647BC" w:rsidRPr="0005431A">
        <w:rPr>
          <w:lang w:val="en-IE"/>
        </w:rPr>
        <w:t xml:space="preserve">(Dorigo </w:t>
      </w:r>
      <w:r w:rsidR="003647BC" w:rsidRPr="00956E18">
        <w:rPr>
          <w:i/>
          <w:lang w:val="en-IE"/>
        </w:rPr>
        <w:t>et al</w:t>
      </w:r>
      <w:r w:rsidR="003647BC" w:rsidRPr="0005431A">
        <w:rPr>
          <w:lang w:val="en-IE"/>
        </w:rPr>
        <w:t>., 2006)</w:t>
      </w:r>
      <w:r w:rsidR="003647BC" w:rsidRPr="0005431A">
        <w:rPr>
          <w:lang w:val="en-IE"/>
        </w:rPr>
        <w:fldChar w:fldCharType="end"/>
      </w:r>
      <w:r w:rsidR="000160BA" w:rsidRPr="0005431A">
        <w:rPr>
          <w:lang w:val="en-IE"/>
        </w:rPr>
        <w:t>.</w:t>
      </w:r>
    </w:p>
    <w:p w14:paraId="419892D4" w14:textId="77777777" w:rsidR="000160BA" w:rsidRPr="0005431A" w:rsidRDefault="000160BA" w:rsidP="00EE231B">
      <w:pPr>
        <w:pStyle w:val="Caption"/>
        <w:keepNext/>
        <w:rPr>
          <w:sz w:val="24"/>
          <w:lang w:val="en-IE"/>
        </w:rPr>
      </w:pPr>
    </w:p>
    <w:p w14:paraId="67A7FEFF" w14:textId="1BFD0C27" w:rsidR="00EE231B" w:rsidRPr="00956E18" w:rsidRDefault="00EE231B" w:rsidP="00EE231B">
      <w:pPr>
        <w:pStyle w:val="Caption"/>
        <w:keepNext/>
        <w:rPr>
          <w:sz w:val="24"/>
          <w:lang w:val="en-IE"/>
        </w:rPr>
      </w:pPr>
      <w:bookmarkStart w:id="66" w:name="_Toc396945069"/>
      <w:r w:rsidRPr="00956E18">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4</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3</w:t>
      </w:r>
      <w:r w:rsidR="00F139E7">
        <w:rPr>
          <w:sz w:val="24"/>
          <w:lang w:val="en-IE"/>
        </w:rPr>
        <w:fldChar w:fldCharType="end"/>
      </w:r>
      <w:r w:rsidR="00980EDC" w:rsidRPr="00980EDC">
        <w:rPr>
          <w:sz w:val="24"/>
          <w:lang w:val="en-IE"/>
        </w:rPr>
        <w:t xml:space="preserve"> - </w:t>
      </w:r>
      <w:r w:rsidR="0095463A" w:rsidRPr="0095463A">
        <w:rPr>
          <w:sz w:val="24"/>
          <w:lang w:val="en-IE"/>
        </w:rPr>
        <w:t>AS evaporation rule</w:t>
      </w:r>
      <w:bookmarkEnd w:id="66"/>
    </w:p>
    <w:tbl>
      <w:tblPr>
        <w:tblW w:w="0" w:type="auto"/>
        <w:tblLook w:val="04A0" w:firstRow="1" w:lastRow="0" w:firstColumn="1" w:lastColumn="0" w:noHBand="0" w:noVBand="1"/>
      </w:tblPr>
      <w:tblGrid>
        <w:gridCol w:w="8607"/>
      </w:tblGrid>
      <w:tr w:rsidR="000B3C97" w:rsidRPr="0005431A" w14:paraId="7E44434C" w14:textId="77777777" w:rsidTr="000B3C97">
        <w:tc>
          <w:tcPr>
            <w:tcW w:w="8607" w:type="dxa"/>
          </w:tcPr>
          <w:p w14:paraId="32EE6277" w14:textId="77777777" w:rsidR="000B3C97" w:rsidRPr="0005431A" w:rsidRDefault="00B15046" w:rsidP="000B3C97">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t>
                </m:r>
                <m:d>
                  <m:dPr>
                    <m:ctrlPr>
                      <w:rPr>
                        <w:rFonts w:ascii="Cambria Math" w:eastAsia="Cambria Math" w:hAnsi="Cambria Math"/>
                        <w:b/>
                        <w:lang w:val="en-IE"/>
                      </w:rPr>
                    </m:ctrlPr>
                  </m:dPr>
                  <m:e>
                    <m:r>
                      <m:rPr>
                        <m:sty m:val="b"/>
                      </m:rPr>
                      <w:rPr>
                        <w:rFonts w:ascii="Cambria Math" w:eastAsia="Cambria Math" w:hAnsi="Cambria Math"/>
                        <w:lang w:val="en-IE"/>
                      </w:rPr>
                      <m:t>1- ρ</m:t>
                    </m:r>
                  </m:e>
                </m:d>
                <m:r>
                  <m:rPr>
                    <m:sty m:val="b"/>
                  </m:rPr>
                  <w:rPr>
                    <w:rFonts w:ascii="Cambria Math" w:eastAsia="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oMath>
            </m:oMathPara>
          </w:p>
        </w:tc>
      </w:tr>
    </w:tbl>
    <w:p w14:paraId="1BD6B32C" w14:textId="77777777" w:rsidR="000B3C97" w:rsidRPr="0005431A" w:rsidRDefault="000B3C97" w:rsidP="000B3C97">
      <w:pPr>
        <w:rPr>
          <w:lang w:val="en-IE"/>
        </w:rPr>
      </w:pPr>
    </w:p>
    <w:p w14:paraId="16A45C81" w14:textId="77777777" w:rsidR="000B3C97" w:rsidRPr="0005431A" w:rsidRDefault="00B15046" w:rsidP="000B3C97">
      <w:pPr>
        <w:rPr>
          <w:lang w:val="en-IE"/>
        </w:rPr>
      </w:pPr>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oMath>
      <w:r w:rsidR="000B3C97" w:rsidRPr="0005431A">
        <w:rPr>
          <w:lang w:val="en-IE"/>
        </w:rPr>
        <w:t xml:space="preserve"> Is the pheromone deposited on edges i,j</w:t>
      </w:r>
    </w:p>
    <w:p w14:paraId="3A7D7936" w14:textId="77777777" w:rsidR="000B3C97" w:rsidRPr="0005431A" w:rsidRDefault="003647BC" w:rsidP="000B3C97">
      <w:pPr>
        <w:rPr>
          <w:b/>
          <w:i/>
          <w:lang w:val="en-IE"/>
        </w:rPr>
      </w:pPr>
      <m:oMath>
        <m:r>
          <m:rPr>
            <m:sty m:val="bi"/>
          </m:rPr>
          <w:rPr>
            <w:rFonts w:ascii="Cambria Math" w:eastAsia="Cambria Math" w:hAnsi="Cambria Math"/>
            <w:lang w:val="en-IE"/>
          </w:rPr>
          <m:t>ρ</m:t>
        </m:r>
      </m:oMath>
      <w:r w:rsidR="000B3C97" w:rsidRPr="0005431A">
        <w:rPr>
          <w:b/>
          <w:lang w:val="en-IE"/>
        </w:rPr>
        <w:t xml:space="preserve"> </w:t>
      </w:r>
      <w:r w:rsidR="000B3C97" w:rsidRPr="0005431A">
        <w:rPr>
          <w:lang w:val="en-IE"/>
        </w:rPr>
        <w:t>is another heuristic that defines the evaporation rate</w:t>
      </w:r>
      <w:r w:rsidRPr="0005431A">
        <w:rPr>
          <w:lang w:val="en-IE"/>
        </w:rPr>
        <w:t xml:space="preserve"> </w:t>
      </w:r>
      <m:oMath>
        <m:r>
          <m:rPr>
            <m:sty m:val="bi"/>
          </m:rPr>
          <w:rPr>
            <w:rFonts w:ascii="Cambria Math" w:eastAsia="Cambria Math" w:hAnsi="Cambria Math"/>
            <w:lang w:val="en-IE"/>
          </w:rPr>
          <m:t>ρ</m:t>
        </m:r>
        <m:r>
          <m:rPr>
            <m:sty m:val="bi"/>
          </m:rPr>
          <w:rPr>
            <w:rFonts w:ascii="Cambria Math" w:hAnsi="Cambria Math"/>
            <w:lang w:val="en-IE"/>
          </w:rPr>
          <m:t xml:space="preserve"> ∈[0 , 1]</m:t>
        </m:r>
      </m:oMath>
    </w:p>
    <w:p w14:paraId="7A9FD6DE" w14:textId="2E203918" w:rsidR="00B77258" w:rsidRPr="0005431A" w:rsidRDefault="000160BA" w:rsidP="001A79D9">
      <w:pPr>
        <w:pStyle w:val="MSCHeading2"/>
      </w:pPr>
      <w:bookmarkStart w:id="67" w:name="_Toc396914407"/>
      <w:r w:rsidRPr="0005431A">
        <w:t>4.4</w:t>
      </w:r>
      <w:r w:rsidRPr="0005431A">
        <w:tab/>
      </w:r>
      <w:r w:rsidR="003647BC" w:rsidRPr="0005431A">
        <w:t>Initial</w:t>
      </w:r>
      <w:r w:rsidR="00B77258" w:rsidRPr="0005431A">
        <w:t xml:space="preserve"> </w:t>
      </w:r>
      <w:r w:rsidR="003647BC" w:rsidRPr="0005431A">
        <w:t>pheromone</w:t>
      </w:r>
      <w:r w:rsidR="00B77258" w:rsidRPr="0005431A">
        <w:t xml:space="preserve"> levels</w:t>
      </w:r>
      <w:bookmarkEnd w:id="67"/>
    </w:p>
    <w:p w14:paraId="61030313" w14:textId="18A87C4D" w:rsidR="00B77258" w:rsidRPr="0005431A" w:rsidRDefault="003647BC" w:rsidP="00B77258">
      <w:pPr>
        <w:rPr>
          <w:b/>
          <w:lang w:val="en-IE"/>
        </w:rPr>
      </w:pPr>
      <w:r w:rsidRPr="0005431A">
        <w:rPr>
          <w:lang w:val="en-IE"/>
        </w:rPr>
        <w:t xml:space="preserve">In the initial ant system </w:t>
      </w:r>
      <w:r w:rsidRPr="0005431A">
        <w:rPr>
          <w:lang w:val="en-IE"/>
        </w:rPr>
        <w:fldChar w:fldCharType="begin"/>
      </w:r>
      <w:r w:rsidRPr="0005431A">
        <w:rPr>
          <w:lang w:val="en-IE"/>
        </w:rPr>
        <w:instrText xml:space="preserve"> ADDIN ZOTERO_ITEM CSL_CITATION {"citationID":"gUPDE36l","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05431A">
        <w:rPr>
          <w:lang w:val="en-IE"/>
        </w:rPr>
        <w:fldChar w:fldCharType="separate"/>
      </w:r>
      <w:r w:rsidRPr="0005431A">
        <w:rPr>
          <w:lang w:val="en-IE"/>
        </w:rPr>
        <w:t xml:space="preserve">Dorigo </w:t>
      </w:r>
      <w:r w:rsidRPr="00956E18">
        <w:rPr>
          <w:i/>
          <w:lang w:val="en-IE"/>
        </w:rPr>
        <w:t>et al</w:t>
      </w:r>
      <w:r w:rsidRPr="0005431A">
        <w:rPr>
          <w:lang w:val="en-IE"/>
        </w:rPr>
        <w:t xml:space="preserve">. </w:t>
      </w:r>
      <w:r w:rsidR="000160BA" w:rsidRPr="0005431A">
        <w:rPr>
          <w:lang w:val="en-IE"/>
        </w:rPr>
        <w:t>(</w:t>
      </w:r>
      <w:r w:rsidRPr="0005431A">
        <w:rPr>
          <w:lang w:val="en-IE"/>
        </w:rPr>
        <w:t>1996)</w:t>
      </w:r>
      <w:r w:rsidRPr="0005431A">
        <w:rPr>
          <w:lang w:val="en-IE"/>
        </w:rPr>
        <w:fldChar w:fldCharType="end"/>
      </w:r>
      <w:r w:rsidRPr="0005431A">
        <w:rPr>
          <w:lang w:val="en-IE"/>
        </w:rPr>
        <w:t>, did not specify values</w:t>
      </w:r>
      <w:r w:rsidR="00D83AAC" w:rsidRPr="0005431A">
        <w:rPr>
          <w:lang w:val="en-IE"/>
        </w:rPr>
        <w:t xml:space="preserve"> f</w:t>
      </w:r>
      <w:r w:rsidRPr="0005431A">
        <w:rPr>
          <w:lang w:val="en-IE"/>
        </w:rPr>
        <w:t xml:space="preserve">or the initial pheromone levels </w:t>
      </w:r>
      <m:oMath>
        <m:r>
          <m:rPr>
            <m:sty m:val="b"/>
          </m:rPr>
          <w:rPr>
            <w:rFonts w:ascii="Cambria Math" w:hAnsi="Cambria Math"/>
            <w:lang w:val="en-IE"/>
          </w:rPr>
          <m:t>τ0</m:t>
        </m:r>
      </m:oMath>
      <w:r w:rsidR="0086674E" w:rsidRPr="0005431A">
        <w:rPr>
          <w:b/>
          <w:lang w:val="en-IE"/>
        </w:rPr>
        <w:t>.</w:t>
      </w:r>
      <w:r w:rsidRPr="0005431A">
        <w:rPr>
          <w:lang w:val="en-IE"/>
        </w:rPr>
        <w:t xml:space="preserve"> </w:t>
      </w:r>
      <w:r w:rsidR="0086674E" w:rsidRPr="0005431A">
        <w:rPr>
          <w:lang w:val="en-IE"/>
        </w:rPr>
        <w:t>H</w:t>
      </w:r>
      <w:r w:rsidRPr="0005431A">
        <w:rPr>
          <w:lang w:val="en-IE"/>
        </w:rPr>
        <w:t xml:space="preserve">owever, they </w:t>
      </w:r>
      <w:r w:rsidR="00096632" w:rsidRPr="0005431A">
        <w:rPr>
          <w:lang w:val="en-IE"/>
        </w:rPr>
        <w:t>are</w:t>
      </w:r>
      <w:r w:rsidRPr="0005431A">
        <w:rPr>
          <w:lang w:val="en-IE"/>
        </w:rPr>
        <w:t xml:space="preserve"> assumed to be a small random value. </w:t>
      </w:r>
      <w:r w:rsidR="0086674E" w:rsidRPr="0005431A">
        <w:rPr>
          <w:lang w:val="en-IE"/>
        </w:rPr>
        <w:t>I</w:t>
      </w:r>
      <w:r w:rsidRPr="0005431A">
        <w:rPr>
          <w:lang w:val="en-IE"/>
        </w:rPr>
        <w:t xml:space="preserve">n later </w:t>
      </w:r>
      <w:r w:rsidR="0086674E" w:rsidRPr="0005431A">
        <w:rPr>
          <w:lang w:val="en-IE"/>
        </w:rPr>
        <w:t>research papers</w:t>
      </w:r>
      <w:r w:rsidRPr="0005431A">
        <w:rPr>
          <w:lang w:val="en-IE"/>
        </w:rPr>
        <w:t xml:space="preserve"> t</w:t>
      </w:r>
      <w:r w:rsidR="00B77258" w:rsidRPr="0005431A">
        <w:rPr>
          <w:lang w:val="en-IE"/>
        </w:rPr>
        <w:t>he initial pheromone</w:t>
      </w:r>
      <w:r w:rsidRPr="0005431A">
        <w:rPr>
          <w:lang w:val="en-IE"/>
        </w:rPr>
        <w:t xml:space="preserve"> </w:t>
      </w:r>
      <m:oMath>
        <m:r>
          <m:rPr>
            <m:sty m:val="b"/>
          </m:rPr>
          <w:rPr>
            <w:rFonts w:ascii="Cambria Math" w:hAnsi="Cambria Math"/>
            <w:lang w:val="en-IE"/>
          </w:rPr>
          <m:t>τ0</m:t>
        </m:r>
      </m:oMath>
      <w:r w:rsidR="00B77258" w:rsidRPr="0005431A">
        <w:rPr>
          <w:lang w:val="en-IE"/>
        </w:rPr>
        <w:t xml:space="preserve"> trails are </w:t>
      </w:r>
      <w:r w:rsidR="0086674E" w:rsidRPr="0005431A">
        <w:rPr>
          <w:lang w:val="en-IE"/>
        </w:rPr>
        <w:t>initialised with</w:t>
      </w:r>
      <w:r w:rsidR="00B77258" w:rsidRPr="0005431A">
        <w:rPr>
          <w:lang w:val="en-IE"/>
        </w:rPr>
        <w:t xml:space="preserve"> </w:t>
      </w:r>
    </w:p>
    <w:p w14:paraId="4B99D6A1" w14:textId="195E589A" w:rsidR="00B77258" w:rsidRPr="0005431A" w:rsidRDefault="00B77258" w:rsidP="00B77258">
      <w:pPr>
        <w:pStyle w:val="Caption"/>
        <w:keepNext/>
        <w:rPr>
          <w:sz w:val="24"/>
          <w:lang w:val="en-IE"/>
        </w:rPr>
      </w:pPr>
      <w:bookmarkStart w:id="68" w:name="_Toc396945070"/>
      <w:r w:rsidRPr="0005431A">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4</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4</w:t>
      </w:r>
      <w:r w:rsidR="00F139E7">
        <w:rPr>
          <w:sz w:val="24"/>
          <w:lang w:val="en-IE"/>
        </w:rPr>
        <w:fldChar w:fldCharType="end"/>
      </w:r>
      <w:r w:rsidR="00980EDC" w:rsidRPr="00980EDC">
        <w:rPr>
          <w:sz w:val="24"/>
          <w:lang w:val="en-IE"/>
        </w:rPr>
        <w:t xml:space="preserve"> - </w:t>
      </w:r>
      <w:r w:rsidR="0095463A" w:rsidRPr="0095463A">
        <w:rPr>
          <w:sz w:val="24"/>
          <w:lang w:val="en-IE"/>
        </w:rPr>
        <w:t>Initial pheromone level rule</w:t>
      </w:r>
      <w:bookmarkEnd w:id="68"/>
    </w:p>
    <w:tbl>
      <w:tblPr>
        <w:tblW w:w="0" w:type="auto"/>
        <w:tblLook w:val="04A0" w:firstRow="1" w:lastRow="0" w:firstColumn="1" w:lastColumn="0" w:noHBand="0" w:noVBand="1"/>
      </w:tblPr>
      <w:tblGrid>
        <w:gridCol w:w="8607"/>
      </w:tblGrid>
      <w:tr w:rsidR="00B77258" w:rsidRPr="0005431A" w14:paraId="0D965E40" w14:textId="77777777" w:rsidTr="00961BDF">
        <w:tc>
          <w:tcPr>
            <w:tcW w:w="8607" w:type="dxa"/>
          </w:tcPr>
          <w:p w14:paraId="67CBB973" w14:textId="77777777" w:rsidR="00B77258" w:rsidRPr="0005431A" w:rsidRDefault="00B15046" w:rsidP="00961BDF">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τ0= </m:t>
                </m:r>
                <m:f>
                  <m:fPr>
                    <m:ctrlPr>
                      <w:rPr>
                        <w:rFonts w:ascii="Cambria Math" w:hAnsi="Cambria Math"/>
                        <w:b/>
                        <w:lang w:val="en-IE"/>
                      </w:rPr>
                    </m:ctrlPr>
                  </m:fPr>
                  <m:num>
                    <m:r>
                      <m:rPr>
                        <m:sty m:val="b"/>
                      </m:rPr>
                      <w:rPr>
                        <w:rFonts w:ascii="Cambria Math" w:hAnsi="Cambria Math"/>
                        <w:lang w:val="en-IE"/>
                      </w:rPr>
                      <m:t>m</m:t>
                    </m:r>
                  </m:num>
                  <m:den>
                    <m:sSup>
                      <m:sSupPr>
                        <m:ctrlPr>
                          <w:rPr>
                            <w:rFonts w:ascii="Cambria Math" w:hAnsi="Cambria Math"/>
                            <w:b/>
                            <w:lang w:val="en-IE"/>
                          </w:rPr>
                        </m:ctrlPr>
                      </m:sSupPr>
                      <m:e>
                        <m:r>
                          <m:rPr>
                            <m:sty m:val="b"/>
                          </m:rPr>
                          <w:rPr>
                            <w:rFonts w:ascii="Cambria Math" w:hAnsi="Cambria Math"/>
                            <w:lang w:val="en-IE"/>
                          </w:rPr>
                          <m:t>c</m:t>
                        </m:r>
                      </m:e>
                      <m:sup>
                        <m:r>
                          <m:rPr>
                            <m:sty m:val="b"/>
                          </m:rPr>
                          <w:rPr>
                            <w:rFonts w:ascii="Cambria Math" w:hAnsi="Cambria Math"/>
                            <w:lang w:val="en-IE"/>
                          </w:rPr>
                          <m:t>nn</m:t>
                        </m:r>
                      </m:sup>
                    </m:sSup>
                  </m:den>
                </m:f>
                <m:r>
                  <m:rPr>
                    <m:sty m:val="b"/>
                  </m:rPr>
                  <w:rPr>
                    <w:rFonts w:ascii="Cambria Math" w:hAnsi="Cambria Math"/>
                    <w:lang w:val="en-IE"/>
                  </w:rPr>
                  <m:t xml:space="preserve"> </m:t>
                </m:r>
              </m:oMath>
            </m:oMathPara>
          </w:p>
        </w:tc>
      </w:tr>
    </w:tbl>
    <w:p w14:paraId="5CAA7F2F" w14:textId="77777777" w:rsidR="00B77258" w:rsidRPr="0005431A" w:rsidRDefault="00B77258" w:rsidP="00B77258">
      <w:pPr>
        <w:rPr>
          <w:lang w:val="en-IE"/>
        </w:rPr>
      </w:pPr>
    </w:p>
    <w:p w14:paraId="13DE2849" w14:textId="522E1729" w:rsidR="00B77258" w:rsidRPr="0005431A" w:rsidRDefault="00B77258" w:rsidP="00B77258">
      <w:pPr>
        <w:rPr>
          <w:lang w:val="en-IE"/>
        </w:rPr>
      </w:pPr>
      <w:r w:rsidRPr="0005431A">
        <w:rPr>
          <w:lang w:val="en-IE"/>
        </w:rPr>
        <w:t xml:space="preserve">Where </w:t>
      </w:r>
      <w:r w:rsidRPr="0005431A">
        <w:rPr>
          <w:b/>
          <w:i/>
          <w:lang w:val="en-IE"/>
        </w:rPr>
        <w:t xml:space="preserve">m </w:t>
      </w:r>
      <w:r w:rsidRPr="0005431A">
        <w:rPr>
          <w:lang w:val="en-IE"/>
        </w:rPr>
        <w:t xml:space="preserve">is the number of </w:t>
      </w:r>
      <w:r w:rsidR="00EE07B4" w:rsidRPr="0005431A">
        <w:rPr>
          <w:lang w:val="en-IE"/>
        </w:rPr>
        <w:t>ants</w:t>
      </w:r>
      <w:r w:rsidRPr="0005431A">
        <w:rPr>
          <w:lang w:val="en-IE"/>
        </w:rPr>
        <w:t xml:space="preserve">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nn</m:t>
            </m:r>
          </m:sup>
        </m:sSup>
      </m:oMath>
      <w:r w:rsidRPr="0005431A">
        <w:rPr>
          <w:lang w:val="en-IE"/>
        </w:rPr>
        <w:t xml:space="preserve"> is the total cost of the solution applying the nearest neighbour </w:t>
      </w:r>
      <w:r w:rsidR="003647BC" w:rsidRPr="0005431A">
        <w:rPr>
          <w:lang w:val="en-IE"/>
        </w:rPr>
        <w:t xml:space="preserve">algorithm </w:t>
      </w:r>
      <w:r w:rsidR="000160BA" w:rsidRPr="0005431A">
        <w:rPr>
          <w:lang w:val="en-IE"/>
        </w:rPr>
        <w:t xml:space="preserve">(for more detail </w:t>
      </w:r>
      <w:r w:rsidRPr="0005431A">
        <w:rPr>
          <w:lang w:val="en-IE"/>
        </w:rPr>
        <w:t xml:space="preserve">see </w:t>
      </w:r>
      <w:r w:rsidR="000160BA" w:rsidRPr="0005431A">
        <w:rPr>
          <w:lang w:val="en-IE"/>
        </w:rPr>
        <w:t xml:space="preserve">Chapter </w:t>
      </w:r>
      <w:r w:rsidR="00D83AAC" w:rsidRPr="0005431A">
        <w:rPr>
          <w:lang w:val="en-IE"/>
        </w:rPr>
        <w:t>7</w:t>
      </w:r>
      <w:r w:rsidR="000160BA" w:rsidRPr="0005431A">
        <w:rPr>
          <w:lang w:val="en-IE"/>
        </w:rPr>
        <w:t>)</w:t>
      </w:r>
      <w:r w:rsidR="00D83AAC" w:rsidRPr="0005431A">
        <w:rPr>
          <w:lang w:val="en-IE"/>
        </w:rPr>
        <w:t>.</w:t>
      </w:r>
    </w:p>
    <w:p w14:paraId="6B69365D" w14:textId="2AFC5F29" w:rsidR="0099576F" w:rsidRPr="0005431A" w:rsidRDefault="000160BA" w:rsidP="001A79D9">
      <w:pPr>
        <w:pStyle w:val="MSCHeading2"/>
      </w:pPr>
      <w:bookmarkStart w:id="69" w:name="_Toc396914408"/>
      <w:r w:rsidRPr="0005431A">
        <w:t>4.5</w:t>
      </w:r>
      <w:r w:rsidRPr="0005431A">
        <w:tab/>
      </w:r>
      <w:r w:rsidR="0099576F" w:rsidRPr="0005431A">
        <w:t>Number of ants</w:t>
      </w:r>
      <w:bookmarkEnd w:id="69"/>
    </w:p>
    <w:p w14:paraId="3E578AC4" w14:textId="50ACD51C" w:rsidR="0099576F" w:rsidRPr="0005431A" w:rsidRDefault="0005308A" w:rsidP="005C28C0">
      <w:pPr>
        <w:rPr>
          <w:rStyle w:val="QuoteChar"/>
          <w:lang w:val="en-IE"/>
        </w:rPr>
      </w:pPr>
      <w:r w:rsidRPr="0005431A">
        <w:rPr>
          <w:szCs w:val="24"/>
          <w:lang w:val="en-IE"/>
        </w:rPr>
        <w:t>As the</w:t>
      </w:r>
      <w:r w:rsidR="00E93897" w:rsidRPr="0005431A">
        <w:rPr>
          <w:szCs w:val="24"/>
          <w:lang w:val="en-IE"/>
        </w:rPr>
        <w:t xml:space="preserve"> t</w:t>
      </w:r>
      <w:r w:rsidR="0099576F" w:rsidRPr="0005431A">
        <w:rPr>
          <w:szCs w:val="24"/>
          <w:lang w:val="en-IE"/>
        </w:rPr>
        <w:t xml:space="preserve">otal number of </w:t>
      </w:r>
      <w:r w:rsidR="00E528B8">
        <w:rPr>
          <w:szCs w:val="24"/>
          <w:lang w:val="en-IE"/>
        </w:rPr>
        <w:t xml:space="preserve">virtual </w:t>
      </w:r>
      <w:r w:rsidR="0099576F" w:rsidRPr="0005431A">
        <w:rPr>
          <w:szCs w:val="24"/>
          <w:lang w:val="en-IE"/>
        </w:rPr>
        <w:t>ants in the colony remains constant,</w:t>
      </w:r>
      <w:r w:rsidRPr="0005431A">
        <w:rPr>
          <w:szCs w:val="24"/>
          <w:lang w:val="en-IE"/>
        </w:rPr>
        <w:t xml:space="preserve"> in</w:t>
      </w:r>
      <w:r w:rsidR="0099576F" w:rsidRPr="0005431A">
        <w:rPr>
          <w:szCs w:val="24"/>
          <w:lang w:val="en-IE"/>
        </w:rPr>
        <w:t xml:space="preserve"> very large colony</w:t>
      </w:r>
      <w:r w:rsidRPr="0005431A">
        <w:rPr>
          <w:szCs w:val="24"/>
          <w:lang w:val="en-IE"/>
        </w:rPr>
        <w:t xml:space="preserve"> having a large number of </w:t>
      </w:r>
      <w:r w:rsidR="00E528B8">
        <w:rPr>
          <w:szCs w:val="24"/>
          <w:lang w:val="en-IE"/>
        </w:rPr>
        <w:t>virtual ants,</w:t>
      </w:r>
      <w:r w:rsidR="0099576F" w:rsidRPr="0005431A">
        <w:rPr>
          <w:szCs w:val="24"/>
          <w:lang w:val="en-IE"/>
        </w:rPr>
        <w:t xml:space="preserve"> leads</w:t>
      </w:r>
      <w:r w:rsidRPr="0005431A">
        <w:rPr>
          <w:szCs w:val="24"/>
          <w:lang w:val="en-IE"/>
        </w:rPr>
        <w:t xml:space="preserve"> to</w:t>
      </w:r>
      <w:r w:rsidR="0099576F" w:rsidRPr="0005431A">
        <w:rPr>
          <w:szCs w:val="24"/>
          <w:lang w:val="en-IE"/>
        </w:rPr>
        <w:t xml:space="preserve"> the pheromone matrix </w:t>
      </w:r>
      <w:r w:rsidRPr="0005431A">
        <w:rPr>
          <w:szCs w:val="24"/>
          <w:lang w:val="en-IE"/>
        </w:rPr>
        <w:t xml:space="preserve">growing </w:t>
      </w:r>
      <w:r w:rsidR="0099576F" w:rsidRPr="0005431A">
        <w:rPr>
          <w:szCs w:val="24"/>
          <w:lang w:val="en-IE"/>
        </w:rPr>
        <w:t>very quickly to sub</w:t>
      </w:r>
      <w:r w:rsidR="00957B44" w:rsidRPr="0005431A">
        <w:rPr>
          <w:szCs w:val="24"/>
          <w:lang w:val="en-IE"/>
        </w:rPr>
        <w:t>-</w:t>
      </w:r>
      <w:r w:rsidR="0099576F" w:rsidRPr="0005431A">
        <w:rPr>
          <w:szCs w:val="24"/>
          <w:lang w:val="en-IE"/>
        </w:rPr>
        <w:t xml:space="preserve">optimal </w:t>
      </w:r>
      <w:r w:rsidRPr="0005431A">
        <w:rPr>
          <w:szCs w:val="24"/>
          <w:lang w:val="en-IE"/>
        </w:rPr>
        <w:t>solutions.</w:t>
      </w:r>
      <w:r w:rsidR="0099576F" w:rsidRPr="0005431A">
        <w:rPr>
          <w:szCs w:val="24"/>
          <w:lang w:val="en-IE"/>
        </w:rPr>
        <w:t xml:space="preserve"> </w:t>
      </w:r>
      <w:r w:rsidR="000160BA" w:rsidRPr="0005431A">
        <w:rPr>
          <w:szCs w:val="24"/>
          <w:lang w:val="en-IE"/>
        </w:rPr>
        <w:t xml:space="preserve">In contrast, </w:t>
      </w:r>
      <w:r w:rsidR="0099576F" w:rsidRPr="0005431A">
        <w:rPr>
          <w:szCs w:val="24"/>
          <w:lang w:val="en-IE"/>
        </w:rPr>
        <w:t xml:space="preserve">a very small number of </w:t>
      </w:r>
      <w:r w:rsidR="00E528B8">
        <w:rPr>
          <w:szCs w:val="24"/>
          <w:lang w:val="en-IE"/>
        </w:rPr>
        <w:t xml:space="preserve">virtual </w:t>
      </w:r>
      <w:r w:rsidR="0099576F" w:rsidRPr="0005431A">
        <w:rPr>
          <w:szCs w:val="24"/>
          <w:lang w:val="en-IE"/>
        </w:rPr>
        <w:t xml:space="preserve">ants may </w:t>
      </w:r>
      <w:r w:rsidR="0099576F" w:rsidRPr="0005431A">
        <w:rPr>
          <w:szCs w:val="24"/>
          <w:lang w:val="en-IE"/>
        </w:rPr>
        <w:lastRenderedPageBreak/>
        <w:t xml:space="preserve">result </w:t>
      </w:r>
      <w:r w:rsidR="000160BA" w:rsidRPr="0005431A">
        <w:rPr>
          <w:szCs w:val="24"/>
          <w:lang w:val="en-IE"/>
        </w:rPr>
        <w:t xml:space="preserve">in </w:t>
      </w:r>
      <w:r w:rsidR="0099576F" w:rsidRPr="0005431A">
        <w:rPr>
          <w:szCs w:val="24"/>
          <w:lang w:val="en-IE"/>
        </w:rPr>
        <w:t>the breakdown of the pheromone matrix, based upon quick evaporation, and reduced updates of the pheromones</w:t>
      </w:r>
      <w:r w:rsidR="00E93897" w:rsidRPr="0005431A">
        <w:rPr>
          <w:szCs w:val="24"/>
          <w:lang w:val="en-IE"/>
        </w:rPr>
        <w:t>.</w:t>
      </w:r>
      <w:r w:rsidR="0099576F" w:rsidRPr="0005431A">
        <w:rPr>
          <w:szCs w:val="24"/>
          <w:lang w:val="en-IE"/>
        </w:rPr>
        <w:t xml:space="preserve"> </w:t>
      </w:r>
      <w:r w:rsidR="00E93897" w:rsidRPr="0005431A">
        <w:rPr>
          <w:szCs w:val="24"/>
          <w:lang w:val="en-IE"/>
        </w:rPr>
        <w:t>N</w:t>
      </w:r>
      <w:r w:rsidR="0099576F" w:rsidRPr="0005431A">
        <w:rPr>
          <w:szCs w:val="24"/>
          <w:lang w:val="en-IE"/>
        </w:rPr>
        <w:t xml:space="preserve">ormally the number of </w:t>
      </w:r>
      <w:r w:rsidR="00E528B8">
        <w:rPr>
          <w:szCs w:val="24"/>
          <w:lang w:val="en-IE"/>
        </w:rPr>
        <w:t xml:space="preserve">virtual </w:t>
      </w:r>
      <w:r w:rsidR="0099576F" w:rsidRPr="0005431A">
        <w:rPr>
          <w:szCs w:val="24"/>
          <w:lang w:val="en-IE"/>
        </w:rPr>
        <w:t xml:space="preserve">ants is equal to the number of </w:t>
      </w:r>
      <w:r w:rsidR="00D83AAC" w:rsidRPr="0005431A">
        <w:rPr>
          <w:szCs w:val="24"/>
          <w:lang w:val="en-IE"/>
        </w:rPr>
        <w:t>vertices</w:t>
      </w:r>
      <w:r w:rsidR="0099576F" w:rsidRPr="0005431A">
        <w:rPr>
          <w:szCs w:val="24"/>
          <w:lang w:val="en-IE"/>
        </w:rPr>
        <w:t xml:space="preserve"> in the problem to be solved</w:t>
      </w:r>
      <w:r w:rsidR="00D83AAC" w:rsidRPr="0005431A">
        <w:rPr>
          <w:szCs w:val="24"/>
          <w:lang w:val="en-IE"/>
        </w:rPr>
        <w:t>. Both</w:t>
      </w:r>
      <w:r w:rsidR="0099576F" w:rsidRPr="0005431A">
        <w:rPr>
          <w:szCs w:val="24"/>
          <w:lang w:val="en-IE"/>
        </w:rPr>
        <w:t xml:space="preserve"> </w:t>
      </w:r>
      <w:r w:rsidR="0099576F" w:rsidRPr="0005431A">
        <w:rPr>
          <w:szCs w:val="24"/>
          <w:lang w:val="en-IE"/>
        </w:rPr>
        <w:fldChar w:fldCharType="begin"/>
      </w:r>
      <w:r w:rsidR="0099576F" w:rsidRPr="0005431A">
        <w:rPr>
          <w:szCs w:val="24"/>
          <w:lang w:val="en-IE"/>
        </w:rPr>
        <w:instrText xml:space="preserve"> ADDIN ZOTERO_ITEM CSL_CITATION {"citationID":"Zp5iaX8D","properties":{"formattedCitation":"(Milanovic et al., 2013a)","plainCitation":"(Milanovic et al., 2013a)"},"citationItems":[{"id":82,"uris":["http://zotero.org/users/1680862/items/RKDVESQU"],"uri":["http://zotero.org/users/1680862/items/RKDVESQU"],"itemData":{"id":82,"type":"paper-conference","title":"Performance analysis of the traveling salesman problem optimization using ant colony algorithm and OpenMP","container-title":"2013 36th International Convention on Information Communication Technology Electronics Microelectronics (MIPRO)","page":"1310-1313","source":"IEEE Xplore","event":"2013 36th International Convention on Information Communication Technology Electronics Microelectronics (MIPRO)","abstract":"Optimization using ant colony (ACO) is one of algorithms which is used for distributed control and optimization. Beside static methods these methods and algorithms are more flexible and robust in dynamical environments such as traffic on Internet and standard telephony. These problems belong to class of hard problems because of huge space of possible solutions which need to be found in reasonable time. Traveling salesman problem (TSP) belongs to hard problems. Since solving these problems need a lot of time for execution this paper presents an attempt to decrees execution time using parallelization on multicore processors. OpenMP was used as a main parallelization tool. Certain acceleration was achieved.","author":[{"family":"Milanovic","given":"A."},{"family":"Duranovic","given":"M."},{"family":"Nosovic","given":"N."}],"issued":{"date-parts":[["2013",5]]}}}],"schema":"https://github.com/citation-style-language/schema/raw/master/csl-citation.json"} </w:instrText>
      </w:r>
      <w:r w:rsidR="0099576F" w:rsidRPr="0005431A">
        <w:rPr>
          <w:szCs w:val="24"/>
          <w:lang w:val="en-IE"/>
        </w:rPr>
        <w:fldChar w:fldCharType="separate"/>
      </w:r>
      <w:r w:rsidR="0099576F" w:rsidRPr="0005431A">
        <w:rPr>
          <w:szCs w:val="24"/>
          <w:lang w:val="en-IE"/>
        </w:rPr>
        <w:t xml:space="preserve">Milanovic </w:t>
      </w:r>
      <w:r w:rsidR="0099576F" w:rsidRPr="00956E18">
        <w:rPr>
          <w:i/>
          <w:szCs w:val="24"/>
          <w:lang w:val="en-IE"/>
        </w:rPr>
        <w:t>et al</w:t>
      </w:r>
      <w:r w:rsidR="0099576F" w:rsidRPr="0005431A">
        <w:rPr>
          <w:szCs w:val="24"/>
          <w:lang w:val="en-IE"/>
        </w:rPr>
        <w:t xml:space="preserve">. </w:t>
      </w:r>
      <w:r w:rsidR="000160BA" w:rsidRPr="0005431A">
        <w:rPr>
          <w:szCs w:val="24"/>
          <w:lang w:val="en-IE"/>
        </w:rPr>
        <w:t>(</w:t>
      </w:r>
      <w:r w:rsidR="00740CF5">
        <w:rPr>
          <w:szCs w:val="24"/>
          <w:lang w:val="en-IE"/>
        </w:rPr>
        <w:t>2013</w:t>
      </w:r>
      <w:r w:rsidR="0099576F" w:rsidRPr="0005431A">
        <w:rPr>
          <w:szCs w:val="24"/>
          <w:lang w:val="en-IE"/>
        </w:rPr>
        <w:t>)</w:t>
      </w:r>
      <w:r w:rsidR="0099576F" w:rsidRPr="0005431A">
        <w:rPr>
          <w:szCs w:val="24"/>
          <w:lang w:val="en-IE"/>
        </w:rPr>
        <w:fldChar w:fldCharType="end"/>
      </w:r>
      <w:r w:rsidR="0099576F" w:rsidRPr="0005431A">
        <w:rPr>
          <w:szCs w:val="24"/>
          <w:lang w:val="en-IE"/>
        </w:rPr>
        <w:t xml:space="preserve"> and </w:t>
      </w:r>
      <w:r w:rsidR="0099576F" w:rsidRPr="0005431A">
        <w:rPr>
          <w:szCs w:val="24"/>
          <w:lang w:val="en-IE"/>
        </w:rPr>
        <w:fldChar w:fldCharType="begin"/>
      </w:r>
      <w:r w:rsidR="00AF1C16" w:rsidRPr="0005431A">
        <w:rPr>
          <w:szCs w:val="24"/>
          <w:lang w:val="en-IE"/>
        </w:rPr>
        <w:instrText xml:space="preserve"> ADDIN ZOTERO_ITEM CSL_CITATION {"citationID":"nJIug2so","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0099576F" w:rsidRPr="0005431A">
        <w:rPr>
          <w:szCs w:val="24"/>
          <w:lang w:val="en-IE"/>
        </w:rPr>
        <w:fldChar w:fldCharType="separate"/>
      </w:r>
      <w:r w:rsidR="00AF1C16" w:rsidRPr="0005431A">
        <w:rPr>
          <w:lang w:val="en-IE"/>
        </w:rPr>
        <w:t xml:space="preserve">Dorigo and Gambardella </w:t>
      </w:r>
      <w:r w:rsidR="000160BA" w:rsidRPr="0005431A">
        <w:rPr>
          <w:lang w:val="en-IE"/>
        </w:rPr>
        <w:t>(</w:t>
      </w:r>
      <w:r w:rsidR="007E3458">
        <w:rPr>
          <w:lang w:val="en-IE"/>
        </w:rPr>
        <w:t>1997</w:t>
      </w:r>
      <w:r w:rsidR="00AF1C16" w:rsidRPr="0005431A">
        <w:rPr>
          <w:lang w:val="en-IE"/>
        </w:rPr>
        <w:t>)</w:t>
      </w:r>
      <w:r w:rsidR="0099576F" w:rsidRPr="0005431A">
        <w:rPr>
          <w:szCs w:val="24"/>
          <w:lang w:val="en-IE"/>
        </w:rPr>
        <w:fldChar w:fldCharType="end"/>
      </w:r>
      <w:r w:rsidR="0099576F" w:rsidRPr="0005431A">
        <w:rPr>
          <w:szCs w:val="24"/>
          <w:lang w:val="en-IE"/>
        </w:rPr>
        <w:t xml:space="preserve"> state that these </w:t>
      </w:r>
      <w:r w:rsidR="00D83AAC" w:rsidRPr="0005431A">
        <w:rPr>
          <w:szCs w:val="24"/>
          <w:lang w:val="en-IE"/>
        </w:rPr>
        <w:t>give</w:t>
      </w:r>
      <w:r w:rsidR="0099576F" w:rsidRPr="0005431A">
        <w:rPr>
          <w:szCs w:val="24"/>
          <w:lang w:val="en-IE"/>
        </w:rPr>
        <w:t xml:space="preserve"> good values. However, in experiments of the better performing algorithms discussed later, </w:t>
      </w:r>
      <w:r w:rsidR="0099576F" w:rsidRPr="0005431A">
        <w:rPr>
          <w:szCs w:val="24"/>
          <w:lang w:val="en-IE"/>
        </w:rPr>
        <w:fldChar w:fldCharType="begin"/>
      </w:r>
      <w:r w:rsidR="00B12214" w:rsidRPr="0005431A">
        <w:rPr>
          <w:szCs w:val="24"/>
          <w:lang w:val="en-IE"/>
        </w:rPr>
        <w:instrText xml:space="preserve"> ADDIN ZOTERO_ITEM CSL_CITATION {"citationID":"KOjvKqOg","properties":{"formattedCitation":"(Dorigo et al., 2006b)","plainCitation":"(Dorigo et al., 2006b)"},"citationItems":[{"id":328,"uris":["http://zotero.org/users/1680862/items/B7Q7T8S9"],"uri":["http://zotero.org/users/1680862/items/B7Q7T8S9"],"itemData":{"id":328,"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99576F" w:rsidRPr="0005431A">
        <w:rPr>
          <w:szCs w:val="24"/>
          <w:lang w:val="en-IE"/>
        </w:rPr>
        <w:fldChar w:fldCharType="separate"/>
      </w:r>
      <w:r w:rsidR="00B12214" w:rsidRPr="0005431A">
        <w:rPr>
          <w:lang w:val="en-IE"/>
        </w:rPr>
        <w:t xml:space="preserve">Dorigo </w:t>
      </w:r>
      <w:r w:rsidR="00B12214" w:rsidRPr="00956E18">
        <w:rPr>
          <w:i/>
          <w:lang w:val="en-IE"/>
        </w:rPr>
        <w:t>et al</w:t>
      </w:r>
      <w:r w:rsidR="00B12214" w:rsidRPr="0005431A">
        <w:rPr>
          <w:lang w:val="en-IE"/>
        </w:rPr>
        <w:t xml:space="preserve">. </w:t>
      </w:r>
      <w:r w:rsidR="006F779F" w:rsidRPr="0005431A">
        <w:rPr>
          <w:lang w:val="en-IE"/>
        </w:rPr>
        <w:t>(</w:t>
      </w:r>
      <w:r w:rsidR="00EB60D9">
        <w:rPr>
          <w:lang w:val="en-IE"/>
        </w:rPr>
        <w:t>2006</w:t>
      </w:r>
      <w:r w:rsidR="00B12214" w:rsidRPr="0005431A">
        <w:rPr>
          <w:lang w:val="en-IE"/>
        </w:rPr>
        <w:t>)</w:t>
      </w:r>
      <w:r w:rsidR="0099576F" w:rsidRPr="0005431A">
        <w:rPr>
          <w:szCs w:val="24"/>
          <w:lang w:val="en-IE"/>
        </w:rPr>
        <w:fldChar w:fldCharType="end"/>
      </w:r>
      <w:r w:rsidR="0099576F" w:rsidRPr="0005431A">
        <w:rPr>
          <w:szCs w:val="24"/>
          <w:lang w:val="en-IE"/>
        </w:rPr>
        <w:t xml:space="preserve">, noted for solving small problems, a small number of </w:t>
      </w:r>
      <w:r w:rsidR="00D83AAC" w:rsidRPr="0005431A">
        <w:rPr>
          <w:szCs w:val="24"/>
          <w:lang w:val="en-IE"/>
        </w:rPr>
        <w:t>vertices</w:t>
      </w:r>
      <w:r w:rsidR="0099576F" w:rsidRPr="0005431A">
        <w:rPr>
          <w:szCs w:val="24"/>
          <w:lang w:val="en-IE"/>
        </w:rPr>
        <w:t xml:space="preserve"> </w:t>
      </w:r>
      <w:r w:rsidR="006F779F" w:rsidRPr="0005431A">
        <w:rPr>
          <w:szCs w:val="24"/>
          <w:lang w:val="en-IE"/>
        </w:rPr>
        <w:t xml:space="preserve">(i.e. </w:t>
      </w:r>
      <w:r w:rsidR="0099576F" w:rsidRPr="0005431A">
        <w:rPr>
          <w:szCs w:val="24"/>
          <w:lang w:val="en-IE"/>
        </w:rPr>
        <w:t>under 500</w:t>
      </w:r>
      <w:r w:rsidR="006F779F" w:rsidRPr="0005431A">
        <w:rPr>
          <w:szCs w:val="24"/>
          <w:lang w:val="en-IE"/>
        </w:rPr>
        <w:t>),</w:t>
      </w:r>
      <w:r w:rsidR="0099576F" w:rsidRPr="0005431A">
        <w:rPr>
          <w:szCs w:val="24"/>
          <w:lang w:val="en-IE"/>
        </w:rPr>
        <w:t xml:space="preserve"> the number of ants did not matter very much</w:t>
      </w:r>
      <w:r w:rsidRPr="0005431A">
        <w:rPr>
          <w:szCs w:val="24"/>
          <w:lang w:val="en-IE"/>
        </w:rPr>
        <w:t>.</w:t>
      </w:r>
      <w:r w:rsidR="0099576F" w:rsidRPr="0005431A">
        <w:rPr>
          <w:szCs w:val="24"/>
          <w:lang w:val="en-IE"/>
        </w:rPr>
        <w:t xml:space="preserve"> </w:t>
      </w:r>
      <w:r w:rsidRPr="0005431A">
        <w:rPr>
          <w:szCs w:val="24"/>
          <w:lang w:val="en-IE"/>
        </w:rPr>
        <w:t>I</w:t>
      </w:r>
      <w:r w:rsidR="0099576F" w:rsidRPr="0005431A">
        <w:rPr>
          <w:szCs w:val="24"/>
          <w:lang w:val="en-IE"/>
        </w:rPr>
        <w:t xml:space="preserve">n fact a smaller number of ants </w:t>
      </w:r>
      <w:r w:rsidR="00956E18">
        <w:rPr>
          <w:szCs w:val="24"/>
          <w:lang w:val="en-IE"/>
        </w:rPr>
        <w:t>(</w:t>
      </w:r>
      <w:r w:rsidR="0099576F" w:rsidRPr="0005431A">
        <w:rPr>
          <w:szCs w:val="24"/>
          <w:lang w:val="en-IE"/>
        </w:rPr>
        <w:t xml:space="preserve">between two and </w:t>
      </w:r>
      <w:r w:rsidR="006F779F" w:rsidRPr="0005431A">
        <w:rPr>
          <w:szCs w:val="24"/>
          <w:lang w:val="en-IE"/>
        </w:rPr>
        <w:t>10</w:t>
      </w:r>
      <w:r w:rsidR="00956E18">
        <w:rPr>
          <w:szCs w:val="24"/>
          <w:lang w:val="en-IE"/>
        </w:rPr>
        <w:t>)</w:t>
      </w:r>
      <w:r w:rsidR="006F779F" w:rsidRPr="0005431A">
        <w:rPr>
          <w:szCs w:val="24"/>
          <w:lang w:val="en-IE"/>
        </w:rPr>
        <w:t xml:space="preserve"> </w:t>
      </w:r>
      <w:r w:rsidR="0099576F" w:rsidRPr="0005431A">
        <w:rPr>
          <w:szCs w:val="24"/>
          <w:lang w:val="en-IE"/>
        </w:rPr>
        <w:t>g</w:t>
      </w:r>
      <w:r w:rsidR="006F779F" w:rsidRPr="0005431A">
        <w:rPr>
          <w:szCs w:val="24"/>
          <w:lang w:val="en-IE"/>
        </w:rPr>
        <w:t>a</w:t>
      </w:r>
      <w:r w:rsidR="0099576F" w:rsidRPr="0005431A">
        <w:rPr>
          <w:szCs w:val="24"/>
          <w:lang w:val="en-IE"/>
        </w:rPr>
        <w:t xml:space="preserve">ve good solutions and performance. However, in bigger problems </w:t>
      </w:r>
      <w:r w:rsidR="006F779F" w:rsidRPr="0005431A">
        <w:rPr>
          <w:szCs w:val="24"/>
          <w:lang w:val="en-IE"/>
        </w:rPr>
        <w:t xml:space="preserve">they </w:t>
      </w:r>
      <w:r w:rsidR="0099576F" w:rsidRPr="0005431A">
        <w:rPr>
          <w:szCs w:val="24"/>
          <w:lang w:val="en-IE"/>
        </w:rPr>
        <w:t>noted that a large population of ants gives better solution</w:t>
      </w:r>
      <w:r w:rsidR="006F779F" w:rsidRPr="0005431A">
        <w:rPr>
          <w:szCs w:val="24"/>
          <w:lang w:val="en-IE"/>
        </w:rPr>
        <w:t>s</w:t>
      </w:r>
      <w:r w:rsidR="0099576F" w:rsidRPr="0005431A">
        <w:rPr>
          <w:szCs w:val="24"/>
          <w:lang w:val="en-IE"/>
        </w:rPr>
        <w:t xml:space="preserve"> </w:t>
      </w:r>
      <w:r w:rsidR="006F779F" w:rsidRPr="0005431A">
        <w:rPr>
          <w:szCs w:val="24"/>
          <w:lang w:val="en-IE"/>
        </w:rPr>
        <w:t xml:space="preserve">in terms of </w:t>
      </w:r>
      <w:r w:rsidR="0099576F" w:rsidRPr="0005431A">
        <w:rPr>
          <w:szCs w:val="24"/>
          <w:lang w:val="en-IE"/>
        </w:rPr>
        <w:t>quality and performance</w:t>
      </w:r>
      <w:r w:rsidR="005C28C0" w:rsidRPr="0005431A">
        <w:rPr>
          <w:szCs w:val="24"/>
          <w:lang w:val="en-IE"/>
        </w:rPr>
        <w:t xml:space="preserve">, and </w:t>
      </w:r>
      <w:r w:rsidR="006F779F" w:rsidRPr="0005431A">
        <w:rPr>
          <w:szCs w:val="24"/>
          <w:lang w:val="en-IE"/>
        </w:rPr>
        <w:t xml:space="preserve">the authors </w:t>
      </w:r>
      <w:r w:rsidR="005C28C0" w:rsidRPr="0005431A">
        <w:rPr>
          <w:szCs w:val="24"/>
          <w:lang w:val="en-IE"/>
        </w:rPr>
        <w:t>go on to state “</w:t>
      </w:r>
      <w:r w:rsidR="005C28C0" w:rsidRPr="0005431A">
        <w:rPr>
          <w:rStyle w:val="QuoteChar"/>
          <w:lang w:val="en-IE"/>
        </w:rPr>
        <w:t xml:space="preserve">the </w:t>
      </w:r>
      <w:r w:rsidR="005C28C0" w:rsidRPr="0005431A">
        <w:rPr>
          <w:rStyle w:val="QuoteChar"/>
          <w:rFonts w:eastAsia="AdvTmath1"/>
          <w:lang w:val="en-IE"/>
        </w:rPr>
        <w:t>worst computational results were always obtained when using only one ant and the second wo</w:t>
      </w:r>
      <w:r w:rsidR="00D83AAC" w:rsidRPr="0005431A">
        <w:rPr>
          <w:rStyle w:val="QuoteChar"/>
          <w:rFonts w:eastAsia="AdvTmath1"/>
          <w:lang w:val="en-IE"/>
        </w:rPr>
        <w:t>r</w:t>
      </w:r>
      <w:r w:rsidR="00027902">
        <w:rPr>
          <w:rStyle w:val="QuoteChar"/>
          <w:rFonts w:eastAsia="AdvTmath1"/>
          <w:lang w:val="en-IE"/>
        </w:rPr>
        <w:t>st results when using two ants”</w:t>
      </w:r>
      <w:r w:rsidR="001E14D6">
        <w:rPr>
          <w:rStyle w:val="QuoteChar"/>
          <w:rFonts w:eastAsia="AdvTmath1"/>
          <w:lang w:val="en-IE"/>
        </w:rPr>
        <w:fldChar w:fldCharType="begin"/>
      </w:r>
      <w:r w:rsidR="001E14D6">
        <w:rPr>
          <w:rStyle w:val="QuoteChar"/>
          <w:rFonts w:eastAsia="AdvTmath1"/>
          <w:lang w:val="en-IE"/>
        </w:rPr>
        <w:instrText xml:space="preserve"> ADDIN ZOTERO_ITEM CSL_CITATION {"citationID":"fnXeBe9i","properties":{"formattedCitation":"{\\rtf (Dorigo and St\\uc0\\u252{}tzle, 2004a, p. 97)}","plainCitation":"(Dorigo and Stützle, 2004a, p. 97)"},"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locator":"97","label":"page"}],"schema":"https://github.com/citation-style-language/schema/raw/master/csl-citation.json"} </w:instrText>
      </w:r>
      <w:r w:rsidR="001E14D6">
        <w:rPr>
          <w:rStyle w:val="QuoteChar"/>
          <w:rFonts w:eastAsia="AdvTmath1"/>
          <w:lang w:val="en-IE"/>
        </w:rPr>
        <w:fldChar w:fldCharType="separate"/>
      </w:r>
      <w:r w:rsidR="00EB60D9">
        <w:rPr>
          <w:szCs w:val="24"/>
        </w:rPr>
        <w:t>(Dorigo and Stützle, 2004</w:t>
      </w:r>
      <w:r w:rsidR="001E14D6" w:rsidRPr="001E14D6">
        <w:rPr>
          <w:szCs w:val="24"/>
        </w:rPr>
        <w:t>, p. 97)</w:t>
      </w:r>
      <w:r w:rsidR="001E14D6">
        <w:rPr>
          <w:rStyle w:val="QuoteChar"/>
          <w:rFonts w:eastAsia="AdvTmath1"/>
          <w:lang w:val="en-IE"/>
        </w:rPr>
        <w:fldChar w:fldCharType="end"/>
      </w:r>
      <w:r w:rsidR="00027902">
        <w:rPr>
          <w:rStyle w:val="QuoteChar"/>
          <w:rFonts w:eastAsia="AdvTmath1"/>
          <w:lang w:val="en-IE"/>
        </w:rPr>
        <w:t>.</w:t>
      </w:r>
    </w:p>
    <w:p w14:paraId="3F735A25" w14:textId="332B558D" w:rsidR="00B92F52" w:rsidRPr="0005431A" w:rsidRDefault="006F779F" w:rsidP="001A79D9">
      <w:pPr>
        <w:pStyle w:val="MSCHeading2"/>
      </w:pPr>
      <w:bookmarkStart w:id="70" w:name="_Toc396914409"/>
      <w:r w:rsidRPr="0005431A">
        <w:t>4.6</w:t>
      </w:r>
      <w:r w:rsidRPr="0005431A">
        <w:tab/>
      </w:r>
      <w:r w:rsidR="00B92F52" w:rsidRPr="0005431A">
        <w:t>Heuristic information</w:t>
      </w:r>
      <w:bookmarkEnd w:id="70"/>
    </w:p>
    <w:p w14:paraId="47560838" w14:textId="77777777" w:rsidR="00B747CE" w:rsidRPr="0005431A" w:rsidRDefault="00B747CE" w:rsidP="00B747CE">
      <w:pPr>
        <w:rPr>
          <w:lang w:val="en-IE"/>
        </w:rPr>
      </w:pPr>
    </w:p>
    <w:p w14:paraId="4A8630D3" w14:textId="44C6F755" w:rsidR="00B92F52" w:rsidRPr="0005431A" w:rsidRDefault="00492D5F" w:rsidP="0005308A">
      <w:pPr>
        <w:rPr>
          <w:lang w:val="en-IE"/>
        </w:rPr>
      </w:pPr>
      <w:r w:rsidRPr="0005431A">
        <w:rPr>
          <w:lang w:val="en-IE"/>
        </w:rPr>
        <w:t>Ant Colony Optimisation (</w:t>
      </w:r>
      <w:r w:rsidR="00B747CE" w:rsidRPr="0005431A">
        <w:rPr>
          <w:lang w:val="en-IE"/>
        </w:rPr>
        <w:t>ACO</w:t>
      </w:r>
      <w:r w:rsidRPr="0005431A">
        <w:rPr>
          <w:lang w:val="en-IE"/>
        </w:rPr>
        <w:t>)</w:t>
      </w:r>
      <w:r w:rsidR="00B747CE" w:rsidRPr="0005431A">
        <w:rPr>
          <w:lang w:val="en-IE"/>
        </w:rPr>
        <w:t xml:space="preserve">, in common with other meta-heuristics based on natural systems, is quite sensitive to </w:t>
      </w:r>
      <w:r w:rsidR="0005308A" w:rsidRPr="0005431A">
        <w:rPr>
          <w:lang w:val="en-IE"/>
        </w:rPr>
        <w:t xml:space="preserve">the choice of global parameters </w:t>
      </w:r>
      <w:r w:rsidR="00B747CE" w:rsidRPr="0005431A">
        <w:rPr>
          <w:lang w:val="en-IE"/>
        </w:rPr>
        <w:t xml:space="preserve">alpha, beta and so </w:t>
      </w:r>
      <w:r w:rsidR="00956E18">
        <w:rPr>
          <w:lang w:val="en-IE"/>
        </w:rPr>
        <w:t xml:space="preserve">on as shown </w:t>
      </w:r>
      <w:r w:rsidR="00956E18" w:rsidRPr="001E14D6">
        <w:rPr>
          <w:lang w:val="en-IE"/>
        </w:rPr>
        <w:t xml:space="preserve">in </w:t>
      </w:r>
      <w:r w:rsidR="0005308A" w:rsidRPr="001E14D6">
        <w:rPr>
          <w:lang w:val="en-IE"/>
        </w:rPr>
        <w:t xml:space="preserve">Equation </w:t>
      </w:r>
      <w:r w:rsidR="00F60732" w:rsidRPr="001E14D6">
        <w:rPr>
          <w:lang w:val="en-IE"/>
        </w:rPr>
        <w:t>4.</w:t>
      </w:r>
      <w:r w:rsidR="00956E18" w:rsidRPr="001E14D6">
        <w:rPr>
          <w:lang w:val="en-IE"/>
        </w:rPr>
        <w:t>1</w:t>
      </w:r>
      <w:r w:rsidR="0005308A" w:rsidRPr="0005431A">
        <w:rPr>
          <w:lang w:val="en-IE"/>
        </w:rPr>
        <w:t>.</w:t>
      </w:r>
      <w:r w:rsidR="00B747CE" w:rsidRPr="0005431A">
        <w:rPr>
          <w:lang w:val="en-IE"/>
        </w:rPr>
        <w:t xml:space="preserve"> Although there has been quite a bit of research on ACO parameters, the general consensus is that </w:t>
      </w:r>
      <w:r w:rsidR="0005308A" w:rsidRPr="0005431A">
        <w:rPr>
          <w:lang w:val="en-IE"/>
        </w:rPr>
        <w:t>one</w:t>
      </w:r>
      <w:r w:rsidR="00B747CE" w:rsidRPr="0005431A">
        <w:rPr>
          <w:lang w:val="en-IE"/>
        </w:rPr>
        <w:t xml:space="preserve"> must experiment a bit with free parameters to get the best combination of performance and solution quality s</w:t>
      </w:r>
      <w:r w:rsidR="00710D3F" w:rsidRPr="0005431A">
        <w:rPr>
          <w:lang w:val="en-IE"/>
        </w:rPr>
        <w:t>ee</w:t>
      </w:r>
      <w:r w:rsidR="00737C8F" w:rsidRPr="0005431A">
        <w:rPr>
          <w:lang w:val="en-IE"/>
        </w:rPr>
        <w:t xml:space="preserve"> </w:t>
      </w:r>
      <w:r w:rsidR="00F6610B" w:rsidRPr="0005431A">
        <w:rPr>
          <w:lang w:val="en-IE"/>
        </w:rPr>
        <w:t>T</w:t>
      </w:r>
      <w:r w:rsidR="00737C8F" w:rsidRPr="0005431A">
        <w:rPr>
          <w:lang w:val="en-IE"/>
        </w:rPr>
        <w:t xml:space="preserve">able </w:t>
      </w:r>
      <w:r w:rsidR="006A505B">
        <w:rPr>
          <w:lang w:val="en-IE"/>
        </w:rPr>
        <w:t>3</w:t>
      </w:r>
      <w:r w:rsidR="00737C8F" w:rsidRPr="0005431A">
        <w:rPr>
          <w:lang w:val="en-IE"/>
        </w:rPr>
        <w:t xml:space="preserve"> for known </w:t>
      </w:r>
      <w:r w:rsidR="0005308A" w:rsidRPr="0005431A">
        <w:rPr>
          <w:lang w:val="en-IE"/>
        </w:rPr>
        <w:t>optimal</w:t>
      </w:r>
      <w:r w:rsidR="00737C8F" w:rsidRPr="0005431A">
        <w:rPr>
          <w:lang w:val="en-IE"/>
        </w:rPr>
        <w:t xml:space="preserve"> values of heuristics</w:t>
      </w:r>
      <w:r w:rsidR="00710D3F" w:rsidRPr="0005431A">
        <w:rPr>
          <w:lang w:val="en-IE"/>
        </w:rPr>
        <w:t xml:space="preserve"> researched</w:t>
      </w:r>
      <w:r w:rsidR="00737C8F" w:rsidRPr="0005431A">
        <w:rPr>
          <w:lang w:val="en-IE"/>
        </w:rPr>
        <w:t xml:space="preserve"> </w:t>
      </w:r>
      <w:r w:rsidR="00710D3F" w:rsidRPr="0005431A">
        <w:rPr>
          <w:lang w:val="en-IE"/>
        </w:rPr>
        <w:fldChar w:fldCharType="begin"/>
      </w:r>
      <w:r w:rsidR="00710D3F" w:rsidRPr="0005431A">
        <w:rPr>
          <w:lang w:val="en-IE"/>
        </w:rPr>
        <w:instrText xml:space="preserve"> ADDIN ZOTERO_ITEM CSL_CITATION {"citationID":"iNSVejgk","properties":{"formattedCitation":"(Birattari et al., 2007)","plainCitation":"(Birattari et al., 2007)"},"citationItems":[{"id":614,"uris":["http://zotero.org/users/1680862/items/NWXHC4WS"],"uri":["http://zotero.org/users/1680862/items/NWXHC4WS"],"itemData":{"id":614,"type":"article-journal","title":"On the Invariance of Ant Colony Optimization","container-title":"IEEE Transactions on Evolutionary Computation","page":"732-742","volume":"11","issue":"6","source":"IEEE Xplore","abstract":"Ant colony optimization (ACO) is a promising metaheuristic and a great amount of research has been devoted to its empirical and theoretical analysis. Recently, with the introduction of the hypercube framework, Blum and Dorigo have explicitly raised the issue of the invariance of ACO algorithms to transformation of units. They state (Blum and Dorigo, 2004) that the performance of ACO depends on the scale of the problem instance under analysis. In this paper, we show that the ACO internal state - commonly referred to as the pheromone - indeed depends on the scale of the problem at hand. Nonetheless, we formally prove that this does not affect the sequence of solutions produced by the three most widely adopted algorithms belonging to the ACO family: ant system, MAX-MIN ant system, and ant colony system. For these algorithms, the sequence of solutions does not depend on the scale of the problem instance under analysis. Moreover, we introduce three new ACO algorithms, the internal state of which is independent of the scale of the problem instance considered. These algorithms are obtained as minor variations of ant system, MAX-MIN ant system, and ant colony system. We formally show that these algorithms are functionally equivalent to their original counterparts. That is, for any given instance, these algorithms produce the same sequence of solutions as the original ones.","DOI":"10.1109/TEVC.2007.892762","ISSN":"1089-778X","author":[{"family":"Birattari","given":"M."},{"family":"Pellegrini","given":"P."},{"family":"Dorigo","given":"M."}],"issued":{"date-parts":[["2007",12]]}}}],"schema":"https://github.com/citation-style-language/schema/raw/master/csl-citation.json"} </w:instrText>
      </w:r>
      <w:r w:rsidR="00710D3F" w:rsidRPr="0005431A">
        <w:rPr>
          <w:lang w:val="en-IE"/>
        </w:rPr>
        <w:fldChar w:fldCharType="separate"/>
      </w:r>
      <w:r w:rsidR="00710D3F" w:rsidRPr="0005431A">
        <w:rPr>
          <w:lang w:val="en-IE"/>
        </w:rPr>
        <w:t xml:space="preserve">(Birattari </w:t>
      </w:r>
      <w:r w:rsidR="00710D3F" w:rsidRPr="00956E18">
        <w:rPr>
          <w:i/>
          <w:lang w:val="en-IE"/>
        </w:rPr>
        <w:t>et al</w:t>
      </w:r>
      <w:r w:rsidR="00710D3F" w:rsidRPr="0005431A">
        <w:rPr>
          <w:lang w:val="en-IE"/>
        </w:rPr>
        <w:t>., 2007)</w:t>
      </w:r>
      <w:r w:rsidR="00710D3F" w:rsidRPr="0005431A">
        <w:rPr>
          <w:lang w:val="en-IE"/>
        </w:rPr>
        <w:fldChar w:fldCharType="end"/>
      </w:r>
      <w:r w:rsidR="00710D3F" w:rsidRPr="0005431A">
        <w:rPr>
          <w:lang w:val="en-IE"/>
        </w:rPr>
        <w:t xml:space="preserve"> </w:t>
      </w:r>
      <w:r w:rsidR="00710D3F" w:rsidRPr="0005431A">
        <w:rPr>
          <w:lang w:val="en-IE"/>
        </w:rPr>
        <w:fldChar w:fldCharType="begin"/>
      </w:r>
      <w:r w:rsidR="00710D3F" w:rsidRPr="0005431A">
        <w:rPr>
          <w:lang w:val="en-IE"/>
        </w:rPr>
        <w:instrText xml:space="preserve"> ADDIN ZOTERO_ITEM CSL_CITATION {"citationID":"nyhZyXjj","properties":{"formattedCitation":"(Lissovoi and Witt, n.d.)","plainCitation":"(Lissovoi and Witt, n.d.)"},"citationItems":[{"id":583,"uris":["http://zotero.org/users/1680862/items/KEPKUDPQ"],"uri":["http://zotero.org/users/1680862/items/KEPKUDPQ"],"itemData":{"id":583,"type":"article-journal","title":"Runtime analysis of ant colony optimization on dynamic shortest path problems","container-title":"Theoretical Computer Science","source":"ScienceDirect","abstract":"A simple ACO algorithm called λ-MMAS for dynamic variants of the single-destination shortest paths problem is studied by rigorous runtime analyses. Building upon previous results for the special case of 1-MMAS, it is studied to what extent an enlarged colony using λ ants per vertex helps in tracking an oscillating optimum. It is shown that easy cases of oscillations can be tracked by a constant number of ants. However, the paper also identifies more involved oscillations that with overwhelming probability cannot be tracked with any polynomial-size colony. Finally, parameters of dynamic shortest-path problems which make the optimum difficult to track are discussed. Experiments illustrate theoretical findings and conjectures.","URL":"http://www.sciencedirect.com/science/article/pii/S0304397514004952","DOI":"10.1016/j.tcs.2014.06.035","ISSN":"0304-3975","journalAbbreviation":"Theoretical Computer Science","author":[{"family":"Lissovoi","given":"Andrei"},{"family":"Witt","given":"Carsten"}],"accessed":{"date-parts":[["2014",7,22]]}}}],"schema":"https://github.com/citation-style-language/schema/raw/master/csl-citation.json"} </w:instrText>
      </w:r>
      <w:r w:rsidR="00710D3F" w:rsidRPr="0005431A">
        <w:rPr>
          <w:lang w:val="en-IE"/>
        </w:rPr>
        <w:fldChar w:fldCharType="separate"/>
      </w:r>
      <w:r w:rsidR="00710D3F" w:rsidRPr="0005431A">
        <w:rPr>
          <w:lang w:val="en-IE"/>
        </w:rPr>
        <w:t>(Lissovoi and Witt, n.d.)</w:t>
      </w:r>
      <w:r w:rsidR="00710D3F" w:rsidRPr="0005431A">
        <w:rPr>
          <w:lang w:val="en-IE"/>
        </w:rPr>
        <w:fldChar w:fldCharType="end"/>
      </w:r>
      <w:r w:rsidR="00710D3F" w:rsidRPr="0005431A">
        <w:rPr>
          <w:lang w:val="en-IE"/>
        </w:rPr>
        <w:t xml:space="preserve"> </w:t>
      </w:r>
      <w:r w:rsidR="00E93897" w:rsidRPr="0005431A">
        <w:rPr>
          <w:lang w:val="en-IE"/>
        </w:rPr>
        <w:fldChar w:fldCharType="begin"/>
      </w:r>
      <w:r w:rsidR="00E93897" w:rsidRPr="0005431A">
        <w:rPr>
          <w:lang w:val="en-IE"/>
        </w:rPr>
        <w:instrText xml:space="preserve"> ADDIN ZOTERO_ITEM CSL_CITATION {"citationID":"24pc6m8bck","properties":{"formattedCitation":"(Dorigo et al., 2006a)","plainCitation":"(Dorigo et al., 2006a)"},"citationItems":[{"id":340,"uris":["http://zotero.org/users/1680862/items/KCRD9FC2"],"uri":["http://zotero.org/users/1680862/items/KCRD9FC2"],"itemData":{"id":340,"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E93897" w:rsidRPr="0005431A">
        <w:rPr>
          <w:lang w:val="en-IE"/>
        </w:rPr>
        <w:fldChar w:fldCharType="separate"/>
      </w:r>
      <w:r w:rsidR="00E93897" w:rsidRPr="0005431A">
        <w:rPr>
          <w:lang w:val="en-IE"/>
        </w:rPr>
        <w:t xml:space="preserve">(Dorigo </w:t>
      </w:r>
      <w:r w:rsidR="00E93897" w:rsidRPr="00956E18">
        <w:rPr>
          <w:i/>
          <w:lang w:val="en-IE"/>
        </w:rPr>
        <w:t>et al</w:t>
      </w:r>
      <w:r w:rsidR="00E93897" w:rsidRPr="0005431A">
        <w:rPr>
          <w:lang w:val="en-IE"/>
        </w:rPr>
        <w:t>., 2006)</w:t>
      </w:r>
      <w:r w:rsidR="00E93897" w:rsidRPr="0005431A">
        <w:rPr>
          <w:lang w:val="en-IE"/>
        </w:rPr>
        <w:fldChar w:fldCharType="end"/>
      </w:r>
      <w:r w:rsidR="00710D3F" w:rsidRPr="0005431A">
        <w:rPr>
          <w:lang w:val="en-IE"/>
        </w:rPr>
        <w:t>.</w:t>
      </w:r>
    </w:p>
    <w:p w14:paraId="7678F73F" w14:textId="6C383F2E" w:rsidR="00710D3F" w:rsidRPr="0005431A" w:rsidRDefault="00710D3F" w:rsidP="00710D3F">
      <w:pPr>
        <w:pStyle w:val="Caption"/>
        <w:keepNext/>
        <w:rPr>
          <w:lang w:val="en-IE"/>
        </w:rPr>
      </w:pPr>
    </w:p>
    <w:tbl>
      <w:tblPr>
        <w:tblW w:w="0" w:type="auto"/>
        <w:jc w:val="center"/>
        <w:tblLook w:val="04A0" w:firstRow="1" w:lastRow="0" w:firstColumn="1" w:lastColumn="0" w:noHBand="0" w:noVBand="1"/>
      </w:tblPr>
      <w:tblGrid>
        <w:gridCol w:w="870"/>
        <w:gridCol w:w="345"/>
        <w:gridCol w:w="338"/>
        <w:gridCol w:w="484"/>
        <w:gridCol w:w="437"/>
        <w:gridCol w:w="725"/>
        <w:gridCol w:w="1908"/>
      </w:tblGrid>
      <w:tr w:rsidR="00B77C05" w:rsidRPr="0005431A" w14:paraId="40C0C07F" w14:textId="77777777" w:rsidTr="00F6610B">
        <w:trPr>
          <w:jc w:val="center"/>
        </w:trPr>
        <w:tc>
          <w:tcPr>
            <w:tcW w:w="0" w:type="auto"/>
            <w:tcBorders>
              <w:top w:val="single" w:sz="4" w:space="0" w:color="auto"/>
              <w:bottom w:val="single" w:sz="4" w:space="0" w:color="auto"/>
            </w:tcBorders>
            <w:shd w:val="clear" w:color="auto" w:fill="auto"/>
          </w:tcPr>
          <w:p w14:paraId="19B22F50" w14:textId="77777777" w:rsidR="00B77C05" w:rsidRPr="0005431A" w:rsidRDefault="00B77C05" w:rsidP="00E93897">
            <w:pPr>
              <w:pStyle w:val="NoSpacing"/>
              <w:rPr>
                <w:b/>
                <w:sz w:val="20"/>
                <w:lang w:val="en-IE"/>
              </w:rPr>
            </w:pPr>
          </w:p>
        </w:tc>
        <w:tc>
          <w:tcPr>
            <w:tcW w:w="0" w:type="auto"/>
            <w:tcBorders>
              <w:top w:val="single" w:sz="4" w:space="0" w:color="auto"/>
              <w:bottom w:val="single" w:sz="4" w:space="0" w:color="auto"/>
            </w:tcBorders>
            <w:shd w:val="clear" w:color="auto" w:fill="auto"/>
          </w:tcPr>
          <w:p w14:paraId="63CDDA9D" w14:textId="77777777" w:rsidR="00B77C05" w:rsidRPr="0005431A" w:rsidRDefault="00B77C05" w:rsidP="00E93897">
            <w:pPr>
              <w:pStyle w:val="NoSpacing"/>
              <w:rPr>
                <w:b/>
                <w:sz w:val="20"/>
                <w:lang w:val="en-IE"/>
              </w:rPr>
            </w:pPr>
            <w:r w:rsidRPr="0005431A">
              <w:rPr>
                <w:b/>
                <w:sz w:val="20"/>
                <w:lang w:val="en-IE"/>
              </w:rPr>
              <w:t>α</w:t>
            </w:r>
          </w:p>
        </w:tc>
        <w:tc>
          <w:tcPr>
            <w:tcW w:w="0" w:type="auto"/>
            <w:tcBorders>
              <w:top w:val="single" w:sz="4" w:space="0" w:color="auto"/>
              <w:bottom w:val="single" w:sz="4" w:space="0" w:color="auto"/>
            </w:tcBorders>
            <w:shd w:val="clear" w:color="auto" w:fill="auto"/>
          </w:tcPr>
          <w:p w14:paraId="6B48AEF8" w14:textId="77777777" w:rsidR="00B77C05" w:rsidRPr="0005431A" w:rsidRDefault="00B77C05" w:rsidP="00E93897">
            <w:pPr>
              <w:pStyle w:val="NoSpacing"/>
              <w:rPr>
                <w:b/>
                <w:sz w:val="20"/>
                <w:lang w:val="en-IE"/>
              </w:rPr>
            </w:pPr>
            <w:r w:rsidRPr="0005431A">
              <w:rPr>
                <w:b/>
                <w:sz w:val="20"/>
                <w:lang w:val="en-IE"/>
              </w:rPr>
              <w:t>β</w:t>
            </w:r>
          </w:p>
        </w:tc>
        <w:tc>
          <w:tcPr>
            <w:tcW w:w="0" w:type="auto"/>
            <w:tcBorders>
              <w:top w:val="single" w:sz="4" w:space="0" w:color="auto"/>
              <w:bottom w:val="single" w:sz="4" w:space="0" w:color="auto"/>
            </w:tcBorders>
          </w:tcPr>
          <w:p w14:paraId="5E6D5C8C" w14:textId="77777777" w:rsidR="00B77C05" w:rsidRPr="0005431A" w:rsidRDefault="00B77C05" w:rsidP="00E93897">
            <w:pPr>
              <w:pStyle w:val="NoSpacing"/>
              <w:rPr>
                <w:b/>
                <w:sz w:val="20"/>
                <w:lang w:val="en-IE"/>
              </w:rPr>
            </w:pPr>
            <w:r w:rsidRPr="0005431A">
              <w:rPr>
                <w:b/>
                <w:sz w:val="20"/>
                <w:lang w:val="en-IE"/>
              </w:rPr>
              <w:t>e</w:t>
            </w:r>
          </w:p>
        </w:tc>
        <w:tc>
          <w:tcPr>
            <w:tcW w:w="0" w:type="auto"/>
            <w:tcBorders>
              <w:top w:val="single" w:sz="4" w:space="0" w:color="auto"/>
              <w:bottom w:val="single" w:sz="4" w:space="0" w:color="auto"/>
            </w:tcBorders>
            <w:shd w:val="clear" w:color="auto" w:fill="auto"/>
          </w:tcPr>
          <w:p w14:paraId="24845BD3" w14:textId="77777777" w:rsidR="00B77C05" w:rsidRPr="0005431A" w:rsidRDefault="00B77C05" w:rsidP="00E93897">
            <w:pPr>
              <w:pStyle w:val="NoSpacing"/>
              <w:rPr>
                <w:b/>
                <w:sz w:val="20"/>
                <w:lang w:val="en-IE"/>
              </w:rPr>
            </w:pPr>
            <w:r w:rsidRPr="0005431A">
              <w:rPr>
                <w:b/>
                <w:sz w:val="20"/>
                <w:lang w:val="en-IE"/>
              </w:rPr>
              <w:t>m</w:t>
            </w:r>
          </w:p>
        </w:tc>
        <w:tc>
          <w:tcPr>
            <w:tcW w:w="690" w:type="dxa"/>
            <w:tcBorders>
              <w:top w:val="single" w:sz="4" w:space="0" w:color="auto"/>
              <w:bottom w:val="single" w:sz="4" w:space="0" w:color="auto"/>
            </w:tcBorders>
          </w:tcPr>
          <w:p w14:paraId="04C375E3" w14:textId="77777777" w:rsidR="00B77C05" w:rsidRPr="0005431A" w:rsidRDefault="00B77C05" w:rsidP="00E93897">
            <w:pPr>
              <w:pStyle w:val="NoSpacing"/>
              <w:rPr>
                <w:b/>
                <w:sz w:val="20"/>
                <w:lang w:val="en-IE"/>
              </w:rPr>
            </w:pPr>
            <w:r w:rsidRPr="0005431A">
              <w:rPr>
                <w:b/>
                <w:sz w:val="20"/>
                <w:lang w:val="en-IE"/>
              </w:rPr>
              <w:t>p</w:t>
            </w:r>
          </w:p>
        </w:tc>
        <w:tc>
          <w:tcPr>
            <w:tcW w:w="1816" w:type="dxa"/>
            <w:tcBorders>
              <w:top w:val="single" w:sz="4" w:space="0" w:color="auto"/>
              <w:bottom w:val="single" w:sz="4" w:space="0" w:color="auto"/>
            </w:tcBorders>
            <w:shd w:val="clear" w:color="auto" w:fill="auto"/>
          </w:tcPr>
          <w:p w14:paraId="598E3CD6" w14:textId="77777777" w:rsidR="00B77C05" w:rsidRPr="0005431A" w:rsidRDefault="00B77C05" w:rsidP="00E93897">
            <w:pPr>
              <w:pStyle w:val="NoSpacing"/>
              <w:rPr>
                <w:b/>
                <w:sz w:val="20"/>
                <w:lang w:val="en-IE"/>
              </w:rPr>
            </w:pPr>
            <w:r w:rsidRPr="0005431A">
              <w:rPr>
                <w:b/>
                <w:sz w:val="20"/>
                <w:lang w:val="en-IE"/>
              </w:rPr>
              <w:t>T0</w:t>
            </w:r>
          </w:p>
        </w:tc>
      </w:tr>
      <w:tr w:rsidR="00B77C05" w:rsidRPr="0005431A" w14:paraId="79B8637A" w14:textId="77777777" w:rsidTr="00F6610B">
        <w:trPr>
          <w:jc w:val="center"/>
        </w:trPr>
        <w:tc>
          <w:tcPr>
            <w:tcW w:w="0" w:type="auto"/>
            <w:tcBorders>
              <w:top w:val="single" w:sz="4" w:space="0" w:color="auto"/>
            </w:tcBorders>
            <w:shd w:val="clear" w:color="auto" w:fill="auto"/>
          </w:tcPr>
          <w:p w14:paraId="3DA5B169" w14:textId="77777777" w:rsidR="00B77C05" w:rsidRPr="0005431A" w:rsidRDefault="00B77C05" w:rsidP="00E93897">
            <w:pPr>
              <w:pStyle w:val="NoSpacing"/>
              <w:rPr>
                <w:sz w:val="20"/>
                <w:lang w:val="en-IE"/>
              </w:rPr>
            </w:pPr>
            <w:r w:rsidRPr="0005431A">
              <w:rPr>
                <w:sz w:val="20"/>
                <w:lang w:val="en-IE"/>
              </w:rPr>
              <w:t>AS</w:t>
            </w:r>
          </w:p>
        </w:tc>
        <w:tc>
          <w:tcPr>
            <w:tcW w:w="0" w:type="auto"/>
            <w:tcBorders>
              <w:top w:val="single" w:sz="4" w:space="0" w:color="auto"/>
            </w:tcBorders>
            <w:shd w:val="clear" w:color="auto" w:fill="auto"/>
          </w:tcPr>
          <w:p w14:paraId="1893EADB" w14:textId="77777777" w:rsidR="00B77C05" w:rsidRPr="0005431A" w:rsidRDefault="00B77C05" w:rsidP="00E93897">
            <w:pPr>
              <w:pStyle w:val="NoSpacing"/>
              <w:rPr>
                <w:sz w:val="20"/>
                <w:lang w:val="en-IE"/>
              </w:rPr>
            </w:pPr>
            <w:r w:rsidRPr="0005431A">
              <w:rPr>
                <w:sz w:val="20"/>
                <w:lang w:val="en-IE"/>
              </w:rPr>
              <w:t>1</w:t>
            </w:r>
          </w:p>
        </w:tc>
        <w:tc>
          <w:tcPr>
            <w:tcW w:w="0" w:type="auto"/>
            <w:tcBorders>
              <w:top w:val="single" w:sz="4" w:space="0" w:color="auto"/>
            </w:tcBorders>
            <w:shd w:val="clear" w:color="auto" w:fill="auto"/>
          </w:tcPr>
          <w:p w14:paraId="7DA581A3" w14:textId="77777777" w:rsidR="00B77C05" w:rsidRPr="0005431A" w:rsidRDefault="00B77C05" w:rsidP="00E93897">
            <w:pPr>
              <w:pStyle w:val="NoSpacing"/>
              <w:rPr>
                <w:sz w:val="20"/>
                <w:lang w:val="en-IE"/>
              </w:rPr>
            </w:pPr>
            <w:r w:rsidRPr="0005431A">
              <w:rPr>
                <w:sz w:val="20"/>
                <w:lang w:val="en-IE"/>
              </w:rPr>
              <w:t>5</w:t>
            </w:r>
          </w:p>
        </w:tc>
        <w:tc>
          <w:tcPr>
            <w:tcW w:w="0" w:type="auto"/>
            <w:tcBorders>
              <w:top w:val="single" w:sz="4" w:space="0" w:color="auto"/>
            </w:tcBorders>
          </w:tcPr>
          <w:p w14:paraId="516B3F41" w14:textId="77777777" w:rsidR="00B77C05" w:rsidRPr="0005431A" w:rsidRDefault="00B77C05" w:rsidP="00E93897">
            <w:pPr>
              <w:pStyle w:val="NoSpacing"/>
              <w:rPr>
                <w:sz w:val="20"/>
                <w:lang w:val="en-IE"/>
              </w:rPr>
            </w:pPr>
            <w:r w:rsidRPr="0005431A">
              <w:rPr>
                <w:sz w:val="20"/>
                <w:lang w:val="en-IE"/>
              </w:rPr>
              <w:t>n/a</w:t>
            </w:r>
          </w:p>
        </w:tc>
        <w:tc>
          <w:tcPr>
            <w:tcW w:w="0" w:type="auto"/>
            <w:tcBorders>
              <w:top w:val="single" w:sz="4" w:space="0" w:color="auto"/>
            </w:tcBorders>
            <w:shd w:val="clear" w:color="auto" w:fill="auto"/>
          </w:tcPr>
          <w:p w14:paraId="1A666FF7" w14:textId="77777777" w:rsidR="00B77C05" w:rsidRPr="0005431A" w:rsidRDefault="00B77C05" w:rsidP="00E93897">
            <w:pPr>
              <w:pStyle w:val="NoSpacing"/>
              <w:rPr>
                <w:sz w:val="20"/>
                <w:lang w:val="en-IE"/>
              </w:rPr>
            </w:pPr>
            <w:r w:rsidRPr="0005431A">
              <w:rPr>
                <w:sz w:val="20"/>
                <w:lang w:val="en-IE"/>
              </w:rPr>
              <w:t>n</w:t>
            </w:r>
          </w:p>
        </w:tc>
        <w:tc>
          <w:tcPr>
            <w:tcW w:w="690" w:type="dxa"/>
            <w:tcBorders>
              <w:top w:val="single" w:sz="4" w:space="0" w:color="auto"/>
            </w:tcBorders>
          </w:tcPr>
          <w:p w14:paraId="66E217EB" w14:textId="77777777" w:rsidR="00B77C05" w:rsidRPr="0005431A" w:rsidRDefault="00B77C05" w:rsidP="00E93897">
            <w:pPr>
              <w:pStyle w:val="NoSpacing"/>
              <w:rPr>
                <w:sz w:val="20"/>
                <w:lang w:val="en-IE"/>
              </w:rPr>
            </w:pPr>
            <w:r w:rsidRPr="0005431A">
              <w:rPr>
                <w:sz w:val="20"/>
                <w:lang w:val="en-IE"/>
              </w:rPr>
              <w:t>0.5</w:t>
            </w:r>
          </w:p>
        </w:tc>
        <w:tc>
          <w:tcPr>
            <w:tcW w:w="1816" w:type="dxa"/>
            <w:tcBorders>
              <w:top w:val="single" w:sz="4" w:space="0" w:color="auto"/>
            </w:tcBorders>
            <w:shd w:val="clear" w:color="auto" w:fill="auto"/>
          </w:tcPr>
          <w:p w14:paraId="0ABC6D43" w14:textId="77777777" w:rsidR="00B77C05" w:rsidRPr="0005431A" w:rsidRDefault="00B77C05" w:rsidP="00B77C05">
            <w:pPr>
              <w:pStyle w:val="NoSpacing"/>
              <w:rPr>
                <w:sz w:val="20"/>
                <w:lang w:val="en-IE"/>
              </w:rPr>
            </w:pPr>
            <w:r w:rsidRPr="0005431A">
              <w:rPr>
                <w:sz w:val="20"/>
                <w:lang w:val="en-IE"/>
              </w:rPr>
              <w:t>m/C</w:t>
            </w:r>
            <w:r w:rsidRPr="0005431A">
              <w:rPr>
                <w:sz w:val="20"/>
                <w:vertAlign w:val="superscript"/>
                <w:lang w:val="en-IE"/>
              </w:rPr>
              <w:t>nn</w:t>
            </w:r>
          </w:p>
        </w:tc>
      </w:tr>
      <w:tr w:rsidR="00B77C05" w:rsidRPr="0005431A" w14:paraId="124B29DB" w14:textId="77777777" w:rsidTr="00F6610B">
        <w:trPr>
          <w:jc w:val="center"/>
        </w:trPr>
        <w:tc>
          <w:tcPr>
            <w:tcW w:w="0" w:type="auto"/>
            <w:shd w:val="clear" w:color="auto" w:fill="auto"/>
          </w:tcPr>
          <w:p w14:paraId="31CD2BBE" w14:textId="77777777" w:rsidR="00B77C05" w:rsidRPr="0005431A" w:rsidRDefault="00B77C05" w:rsidP="00E93897">
            <w:pPr>
              <w:pStyle w:val="NoSpacing"/>
              <w:rPr>
                <w:sz w:val="20"/>
                <w:lang w:val="en-IE"/>
              </w:rPr>
            </w:pPr>
            <w:r w:rsidRPr="0005431A">
              <w:rPr>
                <w:sz w:val="20"/>
                <w:lang w:val="en-IE"/>
              </w:rPr>
              <w:t>EAS</w:t>
            </w:r>
          </w:p>
        </w:tc>
        <w:tc>
          <w:tcPr>
            <w:tcW w:w="0" w:type="auto"/>
            <w:shd w:val="clear" w:color="auto" w:fill="auto"/>
          </w:tcPr>
          <w:p w14:paraId="2713EB92" w14:textId="77777777" w:rsidR="00B77C05" w:rsidRPr="0005431A" w:rsidRDefault="00B77C05" w:rsidP="00E93897">
            <w:pPr>
              <w:pStyle w:val="NoSpacing"/>
              <w:rPr>
                <w:sz w:val="20"/>
                <w:lang w:val="en-IE"/>
              </w:rPr>
            </w:pPr>
            <w:r w:rsidRPr="0005431A">
              <w:rPr>
                <w:sz w:val="20"/>
                <w:lang w:val="en-IE"/>
              </w:rPr>
              <w:t>1</w:t>
            </w:r>
          </w:p>
        </w:tc>
        <w:tc>
          <w:tcPr>
            <w:tcW w:w="0" w:type="auto"/>
            <w:shd w:val="clear" w:color="auto" w:fill="auto"/>
          </w:tcPr>
          <w:p w14:paraId="424107D2" w14:textId="77777777" w:rsidR="00B77C05" w:rsidRPr="0005431A" w:rsidRDefault="00B77C05" w:rsidP="00E93897">
            <w:pPr>
              <w:pStyle w:val="NoSpacing"/>
              <w:rPr>
                <w:sz w:val="20"/>
                <w:lang w:val="en-IE"/>
              </w:rPr>
            </w:pPr>
            <w:r w:rsidRPr="0005431A">
              <w:rPr>
                <w:sz w:val="20"/>
                <w:lang w:val="en-IE"/>
              </w:rPr>
              <w:t>2</w:t>
            </w:r>
          </w:p>
        </w:tc>
        <w:tc>
          <w:tcPr>
            <w:tcW w:w="0" w:type="auto"/>
          </w:tcPr>
          <w:p w14:paraId="53D5DD94" w14:textId="77777777" w:rsidR="00B77C05" w:rsidRPr="0005431A" w:rsidRDefault="00710D3F" w:rsidP="00E93897">
            <w:pPr>
              <w:pStyle w:val="NoSpacing"/>
              <w:rPr>
                <w:sz w:val="20"/>
                <w:lang w:val="en-IE"/>
              </w:rPr>
            </w:pPr>
            <w:r w:rsidRPr="0005431A">
              <w:rPr>
                <w:sz w:val="20"/>
                <w:lang w:val="en-IE"/>
              </w:rPr>
              <w:t>5</w:t>
            </w:r>
          </w:p>
        </w:tc>
        <w:tc>
          <w:tcPr>
            <w:tcW w:w="0" w:type="auto"/>
            <w:shd w:val="clear" w:color="auto" w:fill="auto"/>
          </w:tcPr>
          <w:p w14:paraId="4EA24BE2" w14:textId="77777777" w:rsidR="00B77C05" w:rsidRPr="0005431A" w:rsidRDefault="00B77C05" w:rsidP="00E93897">
            <w:pPr>
              <w:pStyle w:val="NoSpacing"/>
              <w:rPr>
                <w:sz w:val="20"/>
                <w:lang w:val="en-IE"/>
              </w:rPr>
            </w:pPr>
            <w:r w:rsidRPr="0005431A">
              <w:rPr>
                <w:sz w:val="20"/>
                <w:lang w:val="en-IE"/>
              </w:rPr>
              <w:t>n</w:t>
            </w:r>
          </w:p>
        </w:tc>
        <w:tc>
          <w:tcPr>
            <w:tcW w:w="690" w:type="dxa"/>
          </w:tcPr>
          <w:p w14:paraId="43460421" w14:textId="77777777" w:rsidR="00B77C05" w:rsidRPr="0005431A" w:rsidRDefault="00B77C05" w:rsidP="00E93897">
            <w:pPr>
              <w:pStyle w:val="NoSpacing"/>
              <w:rPr>
                <w:sz w:val="20"/>
                <w:lang w:val="en-IE"/>
              </w:rPr>
            </w:pPr>
            <w:r w:rsidRPr="0005431A">
              <w:rPr>
                <w:sz w:val="20"/>
                <w:lang w:val="en-IE"/>
              </w:rPr>
              <w:t>0.5</w:t>
            </w:r>
          </w:p>
        </w:tc>
        <w:tc>
          <w:tcPr>
            <w:tcW w:w="1816" w:type="dxa"/>
            <w:shd w:val="clear" w:color="auto" w:fill="auto"/>
          </w:tcPr>
          <w:p w14:paraId="70193675" w14:textId="076D1BCA" w:rsidR="00B77C05" w:rsidRPr="0005431A" w:rsidRDefault="00B77C05" w:rsidP="00E93897">
            <w:pPr>
              <w:pStyle w:val="NoSpacing"/>
              <w:rPr>
                <w:sz w:val="20"/>
                <w:lang w:val="en-IE"/>
              </w:rPr>
            </w:pPr>
            <w:r w:rsidRPr="0005431A">
              <w:rPr>
                <w:sz w:val="20"/>
                <w:lang w:val="en-IE"/>
              </w:rPr>
              <w:t>(E+M)</w:t>
            </w:r>
            <w:r w:rsidR="00710D3F" w:rsidRPr="0005431A">
              <w:rPr>
                <w:sz w:val="20"/>
                <w:lang w:val="en-IE"/>
              </w:rPr>
              <w:t>/</w:t>
            </w:r>
            <w:r w:rsidRPr="0005431A">
              <w:rPr>
                <w:sz w:val="20"/>
                <w:lang w:val="en-IE"/>
              </w:rPr>
              <w:t>C</w:t>
            </w:r>
            <w:r w:rsidRPr="0005431A">
              <w:rPr>
                <w:sz w:val="20"/>
                <w:vertAlign w:val="superscript"/>
                <w:lang w:val="en-IE"/>
              </w:rPr>
              <w:t>nn</w:t>
            </w:r>
          </w:p>
        </w:tc>
      </w:tr>
      <w:tr w:rsidR="00B77C05" w:rsidRPr="0005431A" w14:paraId="023134B1" w14:textId="77777777" w:rsidTr="00F6610B">
        <w:trPr>
          <w:jc w:val="center"/>
        </w:trPr>
        <w:tc>
          <w:tcPr>
            <w:tcW w:w="0" w:type="auto"/>
            <w:shd w:val="clear" w:color="auto" w:fill="auto"/>
          </w:tcPr>
          <w:p w14:paraId="68917A11" w14:textId="77777777" w:rsidR="00B77C05" w:rsidRPr="0005431A" w:rsidRDefault="00234989" w:rsidP="00E93897">
            <w:pPr>
              <w:pStyle w:val="NoSpacing"/>
              <w:rPr>
                <w:sz w:val="20"/>
                <w:lang w:val="en-IE"/>
              </w:rPr>
            </w:pPr>
            <w:r w:rsidRPr="0005431A">
              <w:rPr>
                <w:sz w:val="20"/>
                <w:lang w:val="en-IE"/>
              </w:rPr>
              <w:t>BWAS</w:t>
            </w:r>
          </w:p>
        </w:tc>
        <w:tc>
          <w:tcPr>
            <w:tcW w:w="0" w:type="auto"/>
            <w:shd w:val="clear" w:color="auto" w:fill="auto"/>
          </w:tcPr>
          <w:p w14:paraId="3004D144" w14:textId="77777777" w:rsidR="00B77C05" w:rsidRPr="0005431A" w:rsidRDefault="00B77C05" w:rsidP="00E93897">
            <w:pPr>
              <w:pStyle w:val="NoSpacing"/>
              <w:rPr>
                <w:sz w:val="20"/>
                <w:lang w:val="en-IE"/>
              </w:rPr>
            </w:pPr>
            <w:r w:rsidRPr="0005431A">
              <w:rPr>
                <w:sz w:val="20"/>
                <w:lang w:val="en-IE"/>
              </w:rPr>
              <w:t>1</w:t>
            </w:r>
          </w:p>
        </w:tc>
        <w:tc>
          <w:tcPr>
            <w:tcW w:w="0" w:type="auto"/>
            <w:shd w:val="clear" w:color="auto" w:fill="auto"/>
          </w:tcPr>
          <w:p w14:paraId="43DCF78B" w14:textId="77777777" w:rsidR="00B77C05" w:rsidRPr="0005431A" w:rsidRDefault="00B77C05" w:rsidP="00E93897">
            <w:pPr>
              <w:pStyle w:val="NoSpacing"/>
              <w:rPr>
                <w:sz w:val="20"/>
                <w:lang w:val="en-IE"/>
              </w:rPr>
            </w:pPr>
            <w:r w:rsidRPr="0005431A">
              <w:rPr>
                <w:sz w:val="20"/>
                <w:lang w:val="en-IE"/>
              </w:rPr>
              <w:t>2</w:t>
            </w:r>
          </w:p>
        </w:tc>
        <w:tc>
          <w:tcPr>
            <w:tcW w:w="0" w:type="auto"/>
          </w:tcPr>
          <w:p w14:paraId="0F11612C" w14:textId="77777777" w:rsidR="00B77C05" w:rsidRPr="0005431A" w:rsidRDefault="00710D3F" w:rsidP="00E93897">
            <w:pPr>
              <w:pStyle w:val="NoSpacing"/>
              <w:rPr>
                <w:sz w:val="20"/>
                <w:lang w:val="en-IE"/>
              </w:rPr>
            </w:pPr>
            <w:r w:rsidRPr="0005431A">
              <w:rPr>
                <w:sz w:val="20"/>
                <w:lang w:val="en-IE"/>
              </w:rPr>
              <w:t>n/a</w:t>
            </w:r>
          </w:p>
        </w:tc>
        <w:tc>
          <w:tcPr>
            <w:tcW w:w="0" w:type="auto"/>
            <w:shd w:val="clear" w:color="auto" w:fill="auto"/>
          </w:tcPr>
          <w:p w14:paraId="28C98803" w14:textId="77777777" w:rsidR="00B77C05" w:rsidRPr="0005431A" w:rsidRDefault="00B77C05" w:rsidP="00E93897">
            <w:pPr>
              <w:pStyle w:val="NoSpacing"/>
              <w:rPr>
                <w:sz w:val="20"/>
                <w:lang w:val="en-IE"/>
              </w:rPr>
            </w:pPr>
            <w:r w:rsidRPr="0005431A">
              <w:rPr>
                <w:sz w:val="20"/>
                <w:lang w:val="en-IE"/>
              </w:rPr>
              <w:t>n</w:t>
            </w:r>
          </w:p>
        </w:tc>
        <w:tc>
          <w:tcPr>
            <w:tcW w:w="690" w:type="dxa"/>
          </w:tcPr>
          <w:p w14:paraId="5673A950" w14:textId="77777777" w:rsidR="00B77C05" w:rsidRPr="0005431A" w:rsidRDefault="00B77C05" w:rsidP="00E93897">
            <w:pPr>
              <w:pStyle w:val="NoSpacing"/>
              <w:rPr>
                <w:sz w:val="20"/>
                <w:lang w:val="en-IE"/>
              </w:rPr>
            </w:pPr>
            <w:r w:rsidRPr="0005431A">
              <w:rPr>
                <w:sz w:val="20"/>
                <w:lang w:val="en-IE"/>
              </w:rPr>
              <w:t>0.5</w:t>
            </w:r>
          </w:p>
        </w:tc>
        <w:tc>
          <w:tcPr>
            <w:tcW w:w="1816" w:type="dxa"/>
            <w:shd w:val="clear" w:color="auto" w:fill="auto"/>
          </w:tcPr>
          <w:p w14:paraId="2E33542E" w14:textId="08C219C1" w:rsidR="00B77C05" w:rsidRPr="0005431A" w:rsidRDefault="00E528B8" w:rsidP="00E528B8">
            <w:pPr>
              <w:pStyle w:val="NoSpacing"/>
              <w:rPr>
                <w:sz w:val="20"/>
                <w:lang w:val="en-IE"/>
              </w:rPr>
            </w:pPr>
            <w:r>
              <w:rPr>
                <w:sz w:val="20"/>
                <w:lang w:val="en-IE"/>
              </w:rPr>
              <w:t>0.5p(p-1)/</w:t>
            </w:r>
            <w:r w:rsidR="00B77C05" w:rsidRPr="0005431A">
              <w:rPr>
                <w:sz w:val="20"/>
                <w:lang w:val="en-IE"/>
              </w:rPr>
              <w:t>C</w:t>
            </w:r>
            <w:r w:rsidR="00B77C05" w:rsidRPr="0005431A">
              <w:rPr>
                <w:sz w:val="20"/>
                <w:vertAlign w:val="superscript"/>
                <w:lang w:val="en-IE"/>
              </w:rPr>
              <w:t>nn</w:t>
            </w:r>
          </w:p>
        </w:tc>
      </w:tr>
      <w:tr w:rsidR="00B77C05" w:rsidRPr="0005431A" w14:paraId="4FFE12FB" w14:textId="77777777" w:rsidTr="00F6610B">
        <w:trPr>
          <w:jc w:val="center"/>
        </w:trPr>
        <w:tc>
          <w:tcPr>
            <w:tcW w:w="0" w:type="auto"/>
            <w:shd w:val="clear" w:color="auto" w:fill="auto"/>
          </w:tcPr>
          <w:p w14:paraId="34BF24D2" w14:textId="77777777" w:rsidR="00B77C05" w:rsidRPr="0005431A" w:rsidRDefault="00B77C05" w:rsidP="00E93897">
            <w:pPr>
              <w:pStyle w:val="NoSpacing"/>
              <w:rPr>
                <w:sz w:val="20"/>
                <w:lang w:val="en-IE"/>
              </w:rPr>
            </w:pPr>
            <w:r w:rsidRPr="0005431A">
              <w:rPr>
                <w:sz w:val="20"/>
                <w:lang w:val="en-IE"/>
              </w:rPr>
              <w:t>MMAS</w:t>
            </w:r>
          </w:p>
        </w:tc>
        <w:tc>
          <w:tcPr>
            <w:tcW w:w="0" w:type="auto"/>
            <w:shd w:val="clear" w:color="auto" w:fill="auto"/>
          </w:tcPr>
          <w:p w14:paraId="23F460D0" w14:textId="77777777" w:rsidR="00B77C05" w:rsidRPr="0005431A" w:rsidRDefault="00B77C05" w:rsidP="00E93897">
            <w:pPr>
              <w:pStyle w:val="NoSpacing"/>
              <w:rPr>
                <w:sz w:val="20"/>
                <w:lang w:val="en-IE"/>
              </w:rPr>
            </w:pPr>
            <w:r w:rsidRPr="0005431A">
              <w:rPr>
                <w:sz w:val="20"/>
                <w:lang w:val="en-IE"/>
              </w:rPr>
              <w:t>1</w:t>
            </w:r>
          </w:p>
        </w:tc>
        <w:tc>
          <w:tcPr>
            <w:tcW w:w="0" w:type="auto"/>
            <w:shd w:val="clear" w:color="auto" w:fill="auto"/>
          </w:tcPr>
          <w:p w14:paraId="7132D1D8" w14:textId="77777777" w:rsidR="00B77C05" w:rsidRPr="0005431A" w:rsidRDefault="00B77C05" w:rsidP="00E93897">
            <w:pPr>
              <w:pStyle w:val="NoSpacing"/>
              <w:rPr>
                <w:sz w:val="20"/>
                <w:lang w:val="en-IE"/>
              </w:rPr>
            </w:pPr>
            <w:r w:rsidRPr="0005431A">
              <w:rPr>
                <w:sz w:val="20"/>
                <w:lang w:val="en-IE"/>
              </w:rPr>
              <w:t>5</w:t>
            </w:r>
          </w:p>
        </w:tc>
        <w:tc>
          <w:tcPr>
            <w:tcW w:w="0" w:type="auto"/>
          </w:tcPr>
          <w:p w14:paraId="45A933D8" w14:textId="77777777" w:rsidR="00B77C05" w:rsidRPr="0005431A" w:rsidRDefault="00B77C05" w:rsidP="00E93897">
            <w:pPr>
              <w:pStyle w:val="NoSpacing"/>
              <w:rPr>
                <w:sz w:val="20"/>
                <w:lang w:val="en-IE"/>
              </w:rPr>
            </w:pPr>
            <w:r w:rsidRPr="0005431A">
              <w:rPr>
                <w:sz w:val="20"/>
                <w:lang w:val="en-IE"/>
              </w:rPr>
              <w:t>n/a</w:t>
            </w:r>
          </w:p>
        </w:tc>
        <w:tc>
          <w:tcPr>
            <w:tcW w:w="0" w:type="auto"/>
            <w:shd w:val="clear" w:color="auto" w:fill="auto"/>
          </w:tcPr>
          <w:p w14:paraId="0736C05C" w14:textId="77777777" w:rsidR="00B77C05" w:rsidRPr="0005431A" w:rsidRDefault="00B77C05" w:rsidP="00E93897">
            <w:pPr>
              <w:pStyle w:val="NoSpacing"/>
              <w:rPr>
                <w:sz w:val="20"/>
                <w:lang w:val="en-IE"/>
              </w:rPr>
            </w:pPr>
            <w:r w:rsidRPr="0005431A">
              <w:rPr>
                <w:sz w:val="20"/>
                <w:lang w:val="en-IE"/>
              </w:rPr>
              <w:t>n</w:t>
            </w:r>
          </w:p>
        </w:tc>
        <w:tc>
          <w:tcPr>
            <w:tcW w:w="690" w:type="dxa"/>
          </w:tcPr>
          <w:p w14:paraId="5A7E498F" w14:textId="77777777" w:rsidR="00B77C05" w:rsidRPr="0005431A" w:rsidRDefault="00B77C05" w:rsidP="00E93897">
            <w:pPr>
              <w:pStyle w:val="NoSpacing"/>
              <w:rPr>
                <w:sz w:val="20"/>
                <w:lang w:val="en-IE"/>
              </w:rPr>
            </w:pPr>
            <w:r w:rsidRPr="0005431A">
              <w:rPr>
                <w:sz w:val="20"/>
                <w:lang w:val="en-IE"/>
              </w:rPr>
              <w:t>0.5</w:t>
            </w:r>
          </w:p>
        </w:tc>
        <w:tc>
          <w:tcPr>
            <w:tcW w:w="1816" w:type="dxa"/>
            <w:shd w:val="clear" w:color="auto" w:fill="auto"/>
          </w:tcPr>
          <w:p w14:paraId="39D8DF5F" w14:textId="68A43ECD" w:rsidR="00B77C05" w:rsidRPr="0005431A" w:rsidRDefault="00E528B8" w:rsidP="00E93897">
            <w:pPr>
              <w:pStyle w:val="NoSpacing"/>
              <w:rPr>
                <w:sz w:val="20"/>
                <w:lang w:val="en-IE"/>
              </w:rPr>
            </w:pPr>
            <w:r>
              <w:rPr>
                <w:sz w:val="20"/>
                <w:lang w:val="en-IE"/>
              </w:rPr>
              <w:t>1/</w:t>
            </w:r>
            <w:r w:rsidR="00B77C05" w:rsidRPr="0005431A">
              <w:rPr>
                <w:sz w:val="20"/>
                <w:lang w:val="en-IE"/>
              </w:rPr>
              <w:t>C</w:t>
            </w:r>
            <w:r w:rsidR="00B77C05" w:rsidRPr="0005431A">
              <w:rPr>
                <w:sz w:val="20"/>
                <w:vertAlign w:val="superscript"/>
                <w:lang w:val="en-IE"/>
              </w:rPr>
              <w:t>nn</w:t>
            </w:r>
          </w:p>
        </w:tc>
      </w:tr>
      <w:tr w:rsidR="00B77C05" w:rsidRPr="0005431A" w14:paraId="4846F9B1" w14:textId="77777777" w:rsidTr="00F6610B">
        <w:trPr>
          <w:jc w:val="center"/>
        </w:trPr>
        <w:tc>
          <w:tcPr>
            <w:tcW w:w="0" w:type="auto"/>
            <w:tcBorders>
              <w:bottom w:val="single" w:sz="4" w:space="0" w:color="auto"/>
            </w:tcBorders>
            <w:shd w:val="clear" w:color="auto" w:fill="auto"/>
          </w:tcPr>
          <w:p w14:paraId="612B0E5C" w14:textId="77777777" w:rsidR="00B77C05" w:rsidRPr="0005431A" w:rsidRDefault="00B77C05" w:rsidP="00E93897">
            <w:pPr>
              <w:pStyle w:val="NoSpacing"/>
              <w:rPr>
                <w:sz w:val="20"/>
                <w:lang w:val="en-IE"/>
              </w:rPr>
            </w:pPr>
            <w:r w:rsidRPr="0005431A">
              <w:rPr>
                <w:sz w:val="20"/>
                <w:lang w:val="en-IE"/>
              </w:rPr>
              <w:t>ACS</w:t>
            </w:r>
          </w:p>
        </w:tc>
        <w:tc>
          <w:tcPr>
            <w:tcW w:w="0" w:type="auto"/>
            <w:tcBorders>
              <w:bottom w:val="single" w:sz="4" w:space="0" w:color="auto"/>
            </w:tcBorders>
            <w:shd w:val="clear" w:color="auto" w:fill="auto"/>
          </w:tcPr>
          <w:p w14:paraId="4BD2BDD5" w14:textId="77777777" w:rsidR="00B77C05" w:rsidRPr="0005431A" w:rsidRDefault="00B77C05" w:rsidP="00E93897">
            <w:pPr>
              <w:pStyle w:val="NoSpacing"/>
              <w:rPr>
                <w:sz w:val="20"/>
                <w:lang w:val="en-IE"/>
              </w:rPr>
            </w:pPr>
            <w:r w:rsidRPr="0005431A">
              <w:rPr>
                <w:sz w:val="20"/>
                <w:lang w:val="en-IE"/>
              </w:rPr>
              <w:t>1</w:t>
            </w:r>
          </w:p>
        </w:tc>
        <w:tc>
          <w:tcPr>
            <w:tcW w:w="0" w:type="auto"/>
            <w:tcBorders>
              <w:bottom w:val="single" w:sz="4" w:space="0" w:color="auto"/>
            </w:tcBorders>
            <w:shd w:val="clear" w:color="auto" w:fill="auto"/>
          </w:tcPr>
          <w:p w14:paraId="6EC9691F" w14:textId="77777777" w:rsidR="00B77C05" w:rsidRPr="0005431A" w:rsidRDefault="00B77C05" w:rsidP="00E93897">
            <w:pPr>
              <w:pStyle w:val="NoSpacing"/>
              <w:rPr>
                <w:sz w:val="20"/>
                <w:lang w:val="en-IE"/>
              </w:rPr>
            </w:pPr>
            <w:r w:rsidRPr="0005431A">
              <w:rPr>
                <w:sz w:val="20"/>
                <w:lang w:val="en-IE"/>
              </w:rPr>
              <w:t>5</w:t>
            </w:r>
          </w:p>
        </w:tc>
        <w:tc>
          <w:tcPr>
            <w:tcW w:w="0" w:type="auto"/>
            <w:tcBorders>
              <w:bottom w:val="single" w:sz="4" w:space="0" w:color="auto"/>
            </w:tcBorders>
          </w:tcPr>
          <w:p w14:paraId="3FD2B4CF" w14:textId="77777777" w:rsidR="00B77C05" w:rsidRPr="0005431A" w:rsidRDefault="00B77C05" w:rsidP="00E93897">
            <w:pPr>
              <w:pStyle w:val="NoSpacing"/>
              <w:rPr>
                <w:sz w:val="20"/>
                <w:lang w:val="en-IE"/>
              </w:rPr>
            </w:pPr>
            <w:r w:rsidRPr="0005431A">
              <w:rPr>
                <w:sz w:val="20"/>
                <w:lang w:val="en-IE"/>
              </w:rPr>
              <w:t>n/a</w:t>
            </w:r>
          </w:p>
        </w:tc>
        <w:tc>
          <w:tcPr>
            <w:tcW w:w="0" w:type="auto"/>
            <w:tcBorders>
              <w:bottom w:val="single" w:sz="4" w:space="0" w:color="auto"/>
            </w:tcBorders>
            <w:shd w:val="clear" w:color="auto" w:fill="auto"/>
          </w:tcPr>
          <w:p w14:paraId="116F4E6E" w14:textId="77777777" w:rsidR="00B77C05" w:rsidRPr="0005431A" w:rsidRDefault="00B77C05" w:rsidP="00E93897">
            <w:pPr>
              <w:pStyle w:val="NoSpacing"/>
              <w:rPr>
                <w:sz w:val="20"/>
                <w:lang w:val="en-IE"/>
              </w:rPr>
            </w:pPr>
            <w:r w:rsidRPr="0005431A">
              <w:rPr>
                <w:sz w:val="20"/>
                <w:lang w:val="en-IE"/>
              </w:rPr>
              <w:t>10</w:t>
            </w:r>
          </w:p>
        </w:tc>
        <w:tc>
          <w:tcPr>
            <w:tcW w:w="690" w:type="dxa"/>
            <w:tcBorders>
              <w:bottom w:val="single" w:sz="4" w:space="0" w:color="auto"/>
            </w:tcBorders>
          </w:tcPr>
          <w:p w14:paraId="762094A5" w14:textId="77777777" w:rsidR="00B77C05" w:rsidRPr="0005431A" w:rsidRDefault="00B77C05" w:rsidP="00E93897">
            <w:pPr>
              <w:pStyle w:val="NoSpacing"/>
              <w:rPr>
                <w:sz w:val="20"/>
                <w:lang w:val="en-IE"/>
              </w:rPr>
            </w:pPr>
            <w:r w:rsidRPr="0005431A">
              <w:rPr>
                <w:sz w:val="20"/>
                <w:lang w:val="en-IE"/>
              </w:rPr>
              <w:t>0.05</w:t>
            </w:r>
          </w:p>
        </w:tc>
        <w:tc>
          <w:tcPr>
            <w:tcW w:w="1816" w:type="dxa"/>
            <w:tcBorders>
              <w:bottom w:val="single" w:sz="4" w:space="0" w:color="auto"/>
            </w:tcBorders>
            <w:shd w:val="clear" w:color="auto" w:fill="auto"/>
          </w:tcPr>
          <w:p w14:paraId="5AF3711B" w14:textId="23EB0655" w:rsidR="00B77C05" w:rsidRPr="0005431A" w:rsidRDefault="00E528B8" w:rsidP="00E93897">
            <w:pPr>
              <w:pStyle w:val="NoSpacing"/>
              <w:rPr>
                <w:sz w:val="20"/>
                <w:lang w:val="en-IE"/>
              </w:rPr>
            </w:pPr>
            <w:r>
              <w:rPr>
                <w:sz w:val="20"/>
                <w:lang w:val="en-IE"/>
              </w:rPr>
              <w:t>1/</w:t>
            </w:r>
            <w:r w:rsidR="00B77C05" w:rsidRPr="0005431A">
              <w:rPr>
                <w:sz w:val="20"/>
                <w:lang w:val="en-IE"/>
              </w:rPr>
              <w:t>C</w:t>
            </w:r>
            <w:r w:rsidR="00B77C05" w:rsidRPr="0005431A">
              <w:rPr>
                <w:sz w:val="20"/>
                <w:vertAlign w:val="superscript"/>
                <w:lang w:val="en-IE"/>
              </w:rPr>
              <w:t>nn</w:t>
            </w:r>
          </w:p>
        </w:tc>
      </w:tr>
      <w:tr w:rsidR="00B77C05" w:rsidRPr="0005431A" w14:paraId="099D11E5" w14:textId="77777777" w:rsidTr="00B747CE">
        <w:trPr>
          <w:jc w:val="center"/>
        </w:trPr>
        <w:tc>
          <w:tcPr>
            <w:tcW w:w="0" w:type="auto"/>
            <w:gridSpan w:val="7"/>
            <w:tcBorders>
              <w:top w:val="single" w:sz="4" w:space="0" w:color="auto"/>
              <w:bottom w:val="single" w:sz="4" w:space="0" w:color="auto"/>
            </w:tcBorders>
            <w:shd w:val="clear" w:color="auto" w:fill="auto"/>
          </w:tcPr>
          <w:p w14:paraId="65E5CFD1" w14:textId="77777777" w:rsidR="00B77C05" w:rsidRPr="0005431A" w:rsidRDefault="00B77C05" w:rsidP="00B747CE">
            <w:pPr>
              <w:pStyle w:val="NoSpacing"/>
              <w:jc w:val="left"/>
              <w:rPr>
                <w:sz w:val="20"/>
                <w:lang w:val="en-IE"/>
              </w:rPr>
            </w:pPr>
            <w:r w:rsidRPr="0005431A">
              <w:rPr>
                <w:sz w:val="20"/>
                <w:lang w:val="en-IE"/>
              </w:rPr>
              <w:t>Here n is the number of</w:t>
            </w:r>
            <w:r w:rsidR="00710D3F" w:rsidRPr="0005431A">
              <w:rPr>
                <w:sz w:val="20"/>
                <w:lang w:val="en-IE"/>
              </w:rPr>
              <w:t xml:space="preserve"> cities in the TSP problem file.</w:t>
            </w:r>
            <w:r w:rsidRPr="0005431A">
              <w:rPr>
                <w:sz w:val="20"/>
                <w:lang w:val="en-IE"/>
              </w:rPr>
              <w:t xml:space="preserve"> </w:t>
            </w:r>
            <w:r w:rsidRPr="0005431A">
              <w:rPr>
                <w:sz w:val="20"/>
                <w:lang w:val="en-IE"/>
              </w:rPr>
              <w:br/>
              <w:t>C</w:t>
            </w:r>
            <w:r w:rsidRPr="0005431A">
              <w:rPr>
                <w:sz w:val="20"/>
                <w:vertAlign w:val="superscript"/>
                <w:lang w:val="en-IE"/>
              </w:rPr>
              <w:t xml:space="preserve">nn </w:t>
            </w:r>
            <w:r w:rsidRPr="0005431A">
              <w:rPr>
                <w:sz w:val="20"/>
                <w:lang w:val="en-IE"/>
              </w:rPr>
              <w:t>is the nearest neighbour distance.</w:t>
            </w:r>
          </w:p>
          <w:p w14:paraId="3C6280EF" w14:textId="77777777" w:rsidR="00B747CE" w:rsidRPr="0005431A" w:rsidRDefault="00B747CE" w:rsidP="00B747CE">
            <w:pPr>
              <w:pStyle w:val="NoSpacing"/>
              <w:jc w:val="left"/>
              <w:rPr>
                <w:sz w:val="20"/>
                <w:lang w:val="en-IE"/>
              </w:rPr>
            </w:pPr>
            <w:r w:rsidRPr="0005431A">
              <w:rPr>
                <w:sz w:val="20"/>
                <w:lang w:val="en-IE"/>
              </w:rPr>
              <w:t>Elitist ant system parameter e=</w:t>
            </w:r>
            <w:r w:rsidR="00234989" w:rsidRPr="0005431A">
              <w:rPr>
                <w:sz w:val="20"/>
                <w:lang w:val="en-IE"/>
              </w:rPr>
              <w:t>5</w:t>
            </w:r>
          </w:p>
          <w:p w14:paraId="29F91BE7" w14:textId="7326DFE1" w:rsidR="00B747CE" w:rsidRDefault="00B747CE" w:rsidP="00B747CE">
            <w:pPr>
              <w:pStyle w:val="NoSpacing"/>
              <w:jc w:val="left"/>
              <w:rPr>
                <w:sz w:val="20"/>
                <w:lang w:val="en-IE"/>
              </w:rPr>
            </w:pPr>
            <w:r w:rsidRPr="0005431A">
              <w:rPr>
                <w:sz w:val="20"/>
                <w:lang w:val="en-IE"/>
              </w:rPr>
              <w:t>MM</w:t>
            </w:r>
            <w:r w:rsidR="00746E72" w:rsidRPr="0005431A">
              <w:rPr>
                <w:sz w:val="20"/>
                <w:lang w:val="en-IE"/>
              </w:rPr>
              <w:t>AS</w:t>
            </w:r>
            <w:r w:rsidRPr="0005431A">
              <w:rPr>
                <w:sz w:val="20"/>
                <w:lang w:val="en-IE"/>
              </w:rPr>
              <w:t>, </w:t>
            </w:r>
            <m:oMath>
              <m:sSub>
                <m:sSubPr>
                  <m:ctrlPr>
                    <w:rPr>
                      <w:rFonts w:ascii="Cambria Math" w:hAnsi="Cambria Math"/>
                      <w:sz w:val="20"/>
                      <w:lang w:val="en-IE"/>
                    </w:rPr>
                  </m:ctrlPr>
                </m:sSubPr>
                <m:e>
                  <m:r>
                    <m:rPr>
                      <m:sty m:val="p"/>
                    </m:rPr>
                    <w:rPr>
                      <w:rFonts w:ascii="Cambria Math" w:hAnsi="Cambria Math"/>
                      <w:sz w:val="20"/>
                      <w:lang w:val="en-IE"/>
                    </w:rPr>
                    <m:t xml:space="preserve"> </m:t>
                  </m:r>
                  <m:r>
                    <w:rPr>
                      <w:rFonts w:ascii="Cambria Math" w:hAnsi="Cambria Math"/>
                      <w:sz w:val="20"/>
                      <w:lang w:val="en-IE"/>
                    </w:rPr>
                    <m:t>τ</m:t>
                  </m:r>
                </m:e>
                <m:sub>
                  <m:r>
                    <w:rPr>
                      <w:rFonts w:ascii="Cambria Math" w:hAnsi="Cambria Math"/>
                      <w:sz w:val="20"/>
                      <w:lang w:val="en-IE"/>
                    </w:rPr>
                    <m:t>min</m:t>
                  </m:r>
                </m:sub>
              </m:sSub>
              <m:r>
                <m:rPr>
                  <m:sty m:val="p"/>
                </m:rPr>
                <w:rPr>
                  <w:rFonts w:ascii="Cambria Math" w:hAnsi="Cambria Math"/>
                  <w:sz w:val="20"/>
                  <w:lang w:val="en-IE"/>
                </w:rPr>
                <m:t xml:space="preserve"> </m:t>
              </m:r>
            </m:oMath>
            <w:r w:rsidR="00E528B8" w:rsidRPr="0005431A">
              <w:rPr>
                <w:sz w:val="20"/>
                <w:lang w:val="en-IE"/>
              </w:rPr>
              <w:t>and</w:t>
            </w:r>
            <m:oMath>
              <m:sSub>
                <m:sSubPr>
                  <m:ctrlPr>
                    <w:rPr>
                      <w:rFonts w:ascii="Cambria Math" w:hAnsi="Cambria Math"/>
                      <w:sz w:val="20"/>
                      <w:lang w:val="en-IE"/>
                    </w:rPr>
                  </m:ctrlPr>
                </m:sSubPr>
                <m:e>
                  <m:r>
                    <m:rPr>
                      <m:sty m:val="p"/>
                    </m:rPr>
                    <w:rPr>
                      <w:rFonts w:ascii="Cambria Math" w:hAnsi="Cambria Math"/>
                      <w:sz w:val="20"/>
                      <w:lang w:val="en-IE"/>
                    </w:rPr>
                    <m:t xml:space="preserve"> </m:t>
                  </m:r>
                  <m:r>
                    <w:rPr>
                      <w:rFonts w:ascii="Cambria Math" w:hAnsi="Cambria Math"/>
                      <w:sz w:val="20"/>
                      <w:lang w:val="en-IE"/>
                    </w:rPr>
                    <m:t>τ</m:t>
                  </m:r>
                </m:e>
                <m:sub>
                  <m:r>
                    <w:rPr>
                      <w:rFonts w:ascii="Cambria Math" w:hAnsi="Cambria Math"/>
                      <w:sz w:val="20"/>
                      <w:lang w:val="en-IE"/>
                    </w:rPr>
                    <m:t>max</m:t>
                  </m:r>
                </m:sub>
              </m:sSub>
            </m:oMath>
            <w:r w:rsidR="00E528B8">
              <w:rPr>
                <w:sz w:val="20"/>
                <w:lang w:val="en-IE"/>
              </w:rPr>
              <w:t xml:space="preserve">. = </w:t>
            </w:r>
            <w:r w:rsidR="00E528B8" w:rsidRPr="00E528B8">
              <w:rPr>
                <w:sz w:val="20"/>
                <w:lang w:val="en-IE"/>
              </w:rPr>
              <w:t>1/C</w:t>
            </w:r>
            <w:r w:rsidR="00E528B8" w:rsidRPr="00E528B8">
              <w:rPr>
                <w:sz w:val="20"/>
                <w:vertAlign w:val="superscript"/>
                <w:lang w:val="en-IE"/>
              </w:rPr>
              <w:t>nn</w:t>
            </w:r>
          </w:p>
          <w:p w14:paraId="63D81A45" w14:textId="42711631" w:rsidR="00E528B8" w:rsidRPr="0005431A" w:rsidRDefault="00E528B8" w:rsidP="00B747CE">
            <w:pPr>
              <w:pStyle w:val="NoSpacing"/>
              <w:jc w:val="left"/>
              <w:rPr>
                <w:sz w:val="20"/>
                <w:lang w:val="en-IE"/>
              </w:rPr>
            </w:pPr>
            <w:r>
              <w:rPr>
                <w:sz w:val="20"/>
                <w:lang w:val="en-IE"/>
              </w:rPr>
              <w:t>m is the number of ants.</w:t>
            </w:r>
          </w:p>
          <w:p w14:paraId="54B046E8" w14:textId="77777777" w:rsidR="00B747CE" w:rsidRPr="0005431A" w:rsidRDefault="00B747CE" w:rsidP="00C46B45">
            <w:pPr>
              <w:pStyle w:val="NoSpacing"/>
              <w:keepNext/>
              <w:jc w:val="left"/>
              <w:rPr>
                <w:sz w:val="20"/>
                <w:lang w:val="en-IE"/>
              </w:rPr>
            </w:pPr>
            <w:r w:rsidRPr="0005431A">
              <w:rPr>
                <w:sz w:val="20"/>
                <w:lang w:val="en-IE"/>
              </w:rPr>
              <w:t>ant colony system , proportional random choice rule q0 = 0.9</w:t>
            </w:r>
          </w:p>
        </w:tc>
      </w:tr>
    </w:tbl>
    <w:p w14:paraId="1927BA44" w14:textId="6DE25013" w:rsidR="00F6610B" w:rsidRPr="0005431A" w:rsidRDefault="00C46B45" w:rsidP="00C46B45">
      <w:pPr>
        <w:pStyle w:val="Caption"/>
        <w:rPr>
          <w:lang w:val="en-IE"/>
        </w:rPr>
      </w:pPr>
      <w:bookmarkStart w:id="71" w:name="_Toc396945040"/>
      <w:r>
        <w:t xml:space="preserve">Table </w:t>
      </w:r>
      <w:r w:rsidR="00410F17">
        <w:fldChar w:fldCharType="begin"/>
      </w:r>
      <w:r w:rsidR="00410F17">
        <w:instrText xml:space="preserve"> SEQ Table \* ARABIC </w:instrText>
      </w:r>
      <w:r w:rsidR="00410F17">
        <w:fldChar w:fldCharType="separate"/>
      </w:r>
      <w:r w:rsidR="00DC0160">
        <w:rPr>
          <w:noProof/>
        </w:rPr>
        <w:t>3</w:t>
      </w:r>
      <w:r w:rsidR="00410F17">
        <w:fldChar w:fldCharType="end"/>
      </w:r>
      <w:r w:rsidR="00980EDC" w:rsidRPr="00980EDC">
        <w:t xml:space="preserve"> - </w:t>
      </w:r>
      <w:r w:rsidR="00A423B4" w:rsidRPr="0005431A">
        <w:rPr>
          <w:lang w:val="en-IE"/>
        </w:rPr>
        <w:t>“suggested” parameter settings for heuristics</w:t>
      </w:r>
      <w:bookmarkEnd w:id="71"/>
    </w:p>
    <w:p w14:paraId="69C428F9" w14:textId="242179B4" w:rsidR="00B92F52" w:rsidRPr="0005431A" w:rsidRDefault="00F6610B" w:rsidP="001A79D9">
      <w:pPr>
        <w:pStyle w:val="MSCHeading2"/>
      </w:pPr>
      <w:bookmarkStart w:id="72" w:name="_Toc396914410"/>
      <w:r w:rsidRPr="0005431A">
        <w:lastRenderedPageBreak/>
        <w:t>4.7</w:t>
      </w:r>
      <w:r w:rsidRPr="0005431A">
        <w:tab/>
      </w:r>
      <w:r w:rsidR="00710D3F" w:rsidRPr="0005431A">
        <w:t>Exploration</w:t>
      </w:r>
      <w:r w:rsidR="00B92F52" w:rsidRPr="0005431A">
        <w:t xml:space="preserve"> and exploitation</w:t>
      </w:r>
      <w:bookmarkEnd w:id="72"/>
    </w:p>
    <w:p w14:paraId="2564CDCC" w14:textId="4D80AE3D" w:rsidR="00737C8F" w:rsidRPr="0005431A" w:rsidRDefault="00710D3F" w:rsidP="00737C8F">
      <w:pPr>
        <w:rPr>
          <w:lang w:val="en-IE"/>
        </w:rPr>
      </w:pPr>
      <w:r w:rsidRPr="0005431A">
        <w:rPr>
          <w:lang w:val="en-IE"/>
        </w:rPr>
        <w:t>Meta-heuristics</w:t>
      </w:r>
      <w:r w:rsidR="00737C8F" w:rsidRPr="0005431A">
        <w:rPr>
          <w:lang w:val="en-IE"/>
        </w:rPr>
        <w:t xml:space="preserve"> algorithms have to achieve the appropriate balance between the exploitation of the search </w:t>
      </w:r>
      <w:r w:rsidRPr="0005431A">
        <w:rPr>
          <w:lang w:val="en-IE"/>
        </w:rPr>
        <w:t>space gathered</w:t>
      </w:r>
      <w:r w:rsidR="00737C8F" w:rsidRPr="0005431A">
        <w:rPr>
          <w:lang w:val="en-IE"/>
        </w:rPr>
        <w:t xml:space="preserve"> by the algorithm and the solutions not yet discovered, as the ant colony algorithms update a pheromone matrix due to the probabilistic proportional rule. The problem is that this matrix becomes bias</w:t>
      </w:r>
      <w:r w:rsidR="00F6610B" w:rsidRPr="0005431A">
        <w:rPr>
          <w:lang w:val="en-IE"/>
        </w:rPr>
        <w:t>ed</w:t>
      </w:r>
      <w:r w:rsidR="00737C8F" w:rsidRPr="0005431A">
        <w:rPr>
          <w:lang w:val="en-IE"/>
        </w:rPr>
        <w:t xml:space="preserve"> in that some solutions eventually get a probability of zero and others a probability of one and the</w:t>
      </w:r>
      <w:r w:rsidR="00F6610B" w:rsidRPr="0005431A">
        <w:rPr>
          <w:lang w:val="en-IE"/>
        </w:rPr>
        <w:t>n</w:t>
      </w:r>
      <w:r w:rsidR="00737C8F" w:rsidRPr="0005431A">
        <w:rPr>
          <w:lang w:val="en-IE"/>
        </w:rPr>
        <w:t xml:space="preserve"> search </w:t>
      </w:r>
      <w:r w:rsidR="00F6610B" w:rsidRPr="0005431A">
        <w:rPr>
          <w:lang w:val="en-IE"/>
        </w:rPr>
        <w:t xml:space="preserve">becomes </w:t>
      </w:r>
      <w:r w:rsidR="00737C8F" w:rsidRPr="0005431A">
        <w:rPr>
          <w:lang w:val="en-IE"/>
        </w:rPr>
        <w:t>stagnated</w:t>
      </w:r>
      <w:r w:rsidR="00F6610B" w:rsidRPr="0005431A">
        <w:rPr>
          <w:lang w:val="en-IE"/>
        </w:rPr>
        <w:t>. T</w:t>
      </w:r>
      <w:r w:rsidR="00737C8F" w:rsidRPr="0005431A">
        <w:rPr>
          <w:lang w:val="en-IE"/>
        </w:rPr>
        <w:t>he improved ant system algorithm</w:t>
      </w:r>
      <w:r w:rsidR="00F6610B" w:rsidRPr="0005431A">
        <w:rPr>
          <w:lang w:val="en-IE"/>
        </w:rPr>
        <w:t>s</w:t>
      </w:r>
      <w:r w:rsidR="00737C8F" w:rsidRPr="0005431A">
        <w:rPr>
          <w:lang w:val="en-IE"/>
        </w:rPr>
        <w:t xml:space="preserve"> discussed in </w:t>
      </w:r>
      <w:r w:rsidR="00F6610B" w:rsidRPr="0005431A">
        <w:rPr>
          <w:lang w:val="en-IE"/>
        </w:rPr>
        <w:t>C</w:t>
      </w:r>
      <w:r w:rsidR="00737C8F" w:rsidRPr="0005431A">
        <w:rPr>
          <w:lang w:val="en-IE"/>
        </w:rPr>
        <w:t xml:space="preserve">hapter </w:t>
      </w:r>
      <w:r w:rsidRPr="0005431A">
        <w:rPr>
          <w:lang w:val="en-IE"/>
        </w:rPr>
        <w:t>5</w:t>
      </w:r>
      <w:r w:rsidR="00737C8F" w:rsidRPr="0005431A">
        <w:rPr>
          <w:lang w:val="en-IE"/>
        </w:rPr>
        <w:t xml:space="preserve"> </w:t>
      </w:r>
      <w:r w:rsidR="00F6610B" w:rsidRPr="0005431A">
        <w:rPr>
          <w:lang w:val="en-IE"/>
        </w:rPr>
        <w:fldChar w:fldCharType="begin"/>
      </w:r>
      <w:r w:rsidR="00F6610B" w:rsidRPr="0005431A">
        <w:rPr>
          <w:lang w:val="en-IE"/>
        </w:rPr>
        <w:instrText xml:space="preserve"> ADDIN ZOTERO_ITEM CSL_CITATION {"citationID":"fPANhXkq","properties":{"formattedCitation":"(Parsons, 2005)","plainCitation":"(Parsons, 2005)"},"citationItems":[{"id":530,"uris":["http://zotero.org/users/1680862/items/8Z63VS2W"],"uri":["http://zotero.org/users/1680862/items/8Z63VS2W"],"itemData":{"id":530,"type":"book","title":"Ant Colony Optimization by Marco Dorigo and Thomas Stützle, MIT Press, 305 pp., $40.00, ISBN 0-262-04219-3","publisher":"Cambridge Univ Press","source":"Google Scholar","URL":"http://journals.cambridge.org/abstract_S0269888905220386","author":[{"family":"Parsons","given":"Simon"}],"issued":{"date-parts":[["2005"]]},"accessed":{"date-parts":[["2014",5,6]]}}}],"schema":"https://github.com/citation-style-language/schema/raw/master/csl-citation.json"} </w:instrText>
      </w:r>
      <w:r w:rsidR="00F6610B" w:rsidRPr="0005431A">
        <w:rPr>
          <w:lang w:val="en-IE"/>
        </w:rPr>
        <w:fldChar w:fldCharType="separate"/>
      </w:r>
      <w:r w:rsidR="00F6610B" w:rsidRPr="0005431A">
        <w:rPr>
          <w:lang w:val="en-IE"/>
        </w:rPr>
        <w:t>(Parsons, 2005)</w:t>
      </w:r>
      <w:r w:rsidR="00F6610B" w:rsidRPr="0005431A">
        <w:rPr>
          <w:lang w:val="en-IE"/>
        </w:rPr>
        <w:fldChar w:fldCharType="end"/>
      </w:r>
      <w:r w:rsidR="00F6610B" w:rsidRPr="0005431A">
        <w:rPr>
          <w:lang w:val="en-IE"/>
        </w:rPr>
        <w:t xml:space="preserve"> </w:t>
      </w:r>
      <w:r w:rsidR="00F6610B" w:rsidRPr="0005431A">
        <w:rPr>
          <w:lang w:val="en-IE"/>
        </w:rPr>
        <w:fldChar w:fldCharType="begin"/>
      </w:r>
      <w:r w:rsidR="00F6610B" w:rsidRPr="0005431A">
        <w:rPr>
          <w:lang w:val="en-IE"/>
        </w:rPr>
        <w:instrText xml:space="preserve"> ADDIN ZOTERO_ITEM CSL_CITATION {"citationID":"tGGYYPtM","properties":{"formattedCitation":"(Song et al., 2006)","plainCitation":"(Song et al., 2006)"},"citationItems":[{"id":115,"uris":["http://zotero.org/users/1680862/items/ZJJJ7DV3"],"uri":["http://zotero.org/users/1680862/items/ZJJJ7DV3"],"itemData":{"id":115,"type":"paper-conference","title":"Improved Ant Colony Algorithm and its Applications in TSP","container-title":"Sixth International Conference on Intelligent Systems Design and Applications, 2006. ISDA '06","page":"1145-1148","volume":"2","source":"IEEE Xplore","event":"Sixth International Conference on Intelligent Systems Design and Applications, 2006. ISDA '06","abstract":"In the fields of ant colony optimization (ACO), models of collective intelligence of ants are transformed into useful optimization techniques. A kind of improved ACO (named PMACO) approach for traveling salesman problems (TSP) is presented. Aimed at the disadvantages existed in ACO, several new betterments are proposed and evaluated. In particular, the option that an ant hunts for the next step, the use of a combination of two kinds of pheromone evaluation models, the change of amount in the ant colony during the run of the algorithm, and the mutation of pheromone are studied. We tested ACO algorithm on a set of benchmark problems from the traveling salesman problem library. It performed better than the original and the other improved ACO algorithms","DOI":"10.1109/ISDA.2006.253773","author":[{"family":"Song","given":"Xuemei"},{"family":"Li","given":"Bing"},{"family":"Yang","given":"Hongmei"}],"issued":{"date-parts":[["2006",10]]}}}],"schema":"https://github.com/citation-style-language/schema/raw/master/csl-citation.json"} </w:instrText>
      </w:r>
      <w:r w:rsidR="00F6610B" w:rsidRPr="0005431A">
        <w:rPr>
          <w:lang w:val="en-IE"/>
        </w:rPr>
        <w:fldChar w:fldCharType="separate"/>
      </w:r>
      <w:r w:rsidR="00F6610B" w:rsidRPr="0005431A">
        <w:rPr>
          <w:lang w:val="en-IE"/>
        </w:rPr>
        <w:t xml:space="preserve">(Song </w:t>
      </w:r>
      <w:r w:rsidR="00F6610B" w:rsidRPr="00956E18">
        <w:rPr>
          <w:i/>
          <w:lang w:val="en-IE"/>
        </w:rPr>
        <w:t>et al.</w:t>
      </w:r>
      <w:r w:rsidR="00F6610B" w:rsidRPr="0005431A">
        <w:rPr>
          <w:lang w:val="en-IE"/>
        </w:rPr>
        <w:t>, 2006)</w:t>
      </w:r>
      <w:r w:rsidR="00F6610B" w:rsidRPr="0005431A">
        <w:rPr>
          <w:lang w:val="en-IE"/>
        </w:rPr>
        <w:fldChar w:fldCharType="end"/>
      </w:r>
      <w:r w:rsidR="00F6610B" w:rsidRPr="0005431A">
        <w:rPr>
          <w:lang w:val="en-IE"/>
        </w:rPr>
        <w:t xml:space="preserve"> </w:t>
      </w:r>
      <w:r w:rsidR="00F6610B" w:rsidRPr="0005431A">
        <w:rPr>
          <w:lang w:val="en-IE"/>
        </w:rPr>
        <w:fldChar w:fldCharType="begin"/>
      </w:r>
      <w:r w:rsidR="00F6610B" w:rsidRPr="0005431A">
        <w:rPr>
          <w:lang w:val="en-IE"/>
        </w:rPr>
        <w:instrText xml:space="preserve"> ADDIN ZOTERO_ITEM CSL_CITATION {"citationID":"xbqWqkW9","properties":{"formattedCitation":"(Pour et al., 2008)","plainCitation":"(Pour et al., 2008)"},"citationItems":[{"id":109,"uris":["http://zotero.org/users/1680862/items/XSIV4762"],"uri":["http://zotero.org/users/1680862/items/XSIV4762"],"itemData":{"id":109,"type":"paper-conference","title":"A hybrid approach involving artificial neural network and ant colony optimization for direction of arrival estimation","container-title":"Canadian Conference on Electrical and Computer Engineering, 2008. CCECE 2008","page":"001059-001064","source":"IEEE Xplore","event":"Canadian Conference on Electrical and Computer Engineering, 2008. CCECE 2008","abstract":"This paper discusses the application of a multi-layer perceptron network to estimate direction of arrival (DOA) using ant colony optimization (ACO) for training. ACO simulates the foraging behavior of ant colonies which manage to find the shortest path from nest to feeding source. This technique was originally developed for discrete optimization problems, but recent research efforts has led to some algorithm modifications to make it applicable to continuous optimization problems. In this work we utilize continuous ACO to train a neural network for direction of arrival estimation which encounters an interpolation of a complex nonlinear function. The performance of proposed hybrid approach is compared to radial basis function network that is a well known solution to DOA problem and some improvements in approximation are discussed.","DOI":"10.1109/CCECE.2008.4564699","author":[{"family":"Pour","given":"H.M."},{"family":"Atlasbaf","given":"Z."},{"family":"Mirzaee","given":"A."},{"family":"Hakkak","given":"M."}],"issued":{"date-parts":[["2008",5]]}}}],"schema":"https://github.com/citation-style-language/schema/raw/master/csl-citation.json"} </w:instrText>
      </w:r>
      <w:r w:rsidR="00F6610B" w:rsidRPr="0005431A">
        <w:rPr>
          <w:lang w:val="en-IE"/>
        </w:rPr>
        <w:fldChar w:fldCharType="separate"/>
      </w:r>
      <w:r w:rsidR="00F6610B" w:rsidRPr="0005431A">
        <w:rPr>
          <w:lang w:val="en-IE"/>
        </w:rPr>
        <w:t xml:space="preserve">(Pour </w:t>
      </w:r>
      <w:r w:rsidR="00F6610B" w:rsidRPr="00956E18">
        <w:rPr>
          <w:i/>
          <w:lang w:val="en-IE"/>
        </w:rPr>
        <w:t>et al.</w:t>
      </w:r>
      <w:r w:rsidR="00F6610B" w:rsidRPr="0005431A">
        <w:rPr>
          <w:lang w:val="en-IE"/>
        </w:rPr>
        <w:t>, 2008)</w:t>
      </w:r>
      <w:r w:rsidR="00F6610B" w:rsidRPr="0005431A">
        <w:rPr>
          <w:lang w:val="en-IE"/>
        </w:rPr>
        <w:fldChar w:fldCharType="end"/>
      </w:r>
      <w:r w:rsidR="00F6610B" w:rsidRPr="0005431A">
        <w:rPr>
          <w:lang w:val="en-IE"/>
        </w:rPr>
        <w:t xml:space="preserve"> </w:t>
      </w:r>
      <w:r w:rsidR="00737C8F" w:rsidRPr="0005431A">
        <w:rPr>
          <w:lang w:val="en-IE"/>
        </w:rPr>
        <w:t>try to address this problem</w:t>
      </w:r>
      <w:r w:rsidR="00027902">
        <w:rPr>
          <w:lang w:val="en-IE"/>
        </w:rPr>
        <w:t>.</w:t>
      </w:r>
    </w:p>
    <w:p w14:paraId="2737CFD2" w14:textId="3E75FC5A" w:rsidR="00B92F52" w:rsidRPr="0005431A" w:rsidRDefault="009A4626" w:rsidP="001A79D9">
      <w:pPr>
        <w:pStyle w:val="MSCHeading2"/>
      </w:pPr>
      <w:bookmarkStart w:id="73" w:name="_Toc396914411"/>
      <w:r w:rsidRPr="0005431A">
        <w:t>4.8</w:t>
      </w:r>
      <w:r w:rsidRPr="0005431A">
        <w:tab/>
      </w:r>
      <w:r w:rsidR="00096632" w:rsidRPr="0005431A">
        <w:t>Travelling</w:t>
      </w:r>
      <w:r w:rsidR="00B92F52" w:rsidRPr="0005431A">
        <w:t xml:space="preserve"> </w:t>
      </w:r>
      <w:r w:rsidR="00364693" w:rsidRPr="0005431A">
        <w:t>Salesperson</w:t>
      </w:r>
      <w:r w:rsidR="00B92F52" w:rsidRPr="0005431A">
        <w:t xml:space="preserve"> </w:t>
      </w:r>
      <w:r w:rsidRPr="0005431A">
        <w:t>P</w:t>
      </w:r>
      <w:r w:rsidR="00B92F52" w:rsidRPr="0005431A">
        <w:t>roblem</w:t>
      </w:r>
      <w:bookmarkEnd w:id="73"/>
    </w:p>
    <w:p w14:paraId="232C746C" w14:textId="29978035" w:rsidR="00B92F52" w:rsidRPr="0005431A" w:rsidRDefault="00B92F52" w:rsidP="00B92F52">
      <w:pPr>
        <w:rPr>
          <w:lang w:val="en-IE"/>
        </w:rPr>
      </w:pPr>
      <w:r w:rsidRPr="0005431A">
        <w:rPr>
          <w:lang w:val="en-IE"/>
        </w:rPr>
        <w:t>TSP was the first problem so</w:t>
      </w:r>
      <w:r w:rsidR="005C4A97" w:rsidRPr="0005431A">
        <w:rPr>
          <w:lang w:val="en-IE"/>
        </w:rPr>
        <w:t xml:space="preserve">lved by ant colony optimisation </w:t>
      </w:r>
      <w:r w:rsidRPr="0005431A">
        <w:rPr>
          <w:lang w:val="en-IE"/>
        </w:rPr>
        <w:fldChar w:fldCharType="begin"/>
      </w:r>
      <w:r w:rsidR="00AF1C16" w:rsidRPr="0005431A">
        <w:rPr>
          <w:lang w:val="en-IE"/>
        </w:rPr>
        <w:instrText xml:space="preserve"> ADDIN ZOTERO_ITEM CSL_CITATION {"citationID":"IPHwhJIS","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05431A">
        <w:rPr>
          <w:lang w:val="en-IE"/>
        </w:rPr>
        <w:fldChar w:fldCharType="separate"/>
      </w:r>
      <w:r w:rsidR="007E3458">
        <w:rPr>
          <w:lang w:val="en-IE"/>
        </w:rPr>
        <w:t>(Dorigo and Gambardella, 1997</w:t>
      </w:r>
      <w:r w:rsidR="00AF1C16" w:rsidRPr="0005431A">
        <w:rPr>
          <w:lang w:val="en-IE"/>
        </w:rPr>
        <w:t>)</w:t>
      </w:r>
      <w:r w:rsidRPr="0005431A">
        <w:rPr>
          <w:lang w:val="en-IE"/>
        </w:rPr>
        <w:fldChar w:fldCharType="end"/>
      </w:r>
      <w:r w:rsidRPr="0005431A">
        <w:rPr>
          <w:lang w:val="en-IE"/>
        </w:rPr>
        <w:t xml:space="preserve">. Ants are well suited </w:t>
      </w:r>
      <w:r w:rsidR="009A4626" w:rsidRPr="0005431A">
        <w:rPr>
          <w:lang w:val="en-IE"/>
        </w:rPr>
        <w:t xml:space="preserve">to </w:t>
      </w:r>
      <w:r w:rsidRPr="0005431A">
        <w:rPr>
          <w:lang w:val="en-IE"/>
        </w:rPr>
        <w:t>finding the shortest path</w:t>
      </w:r>
      <w:r w:rsidR="009A4626" w:rsidRPr="0005431A">
        <w:rPr>
          <w:lang w:val="en-IE"/>
        </w:rPr>
        <w:t>,</w:t>
      </w:r>
      <w:r w:rsidRPr="0005431A">
        <w:rPr>
          <w:lang w:val="en-IE"/>
        </w:rPr>
        <w:t xml:space="preserve"> as discussed in </w:t>
      </w:r>
      <w:r w:rsidR="00492D5F" w:rsidRPr="0005431A">
        <w:rPr>
          <w:lang w:val="en-IE"/>
        </w:rPr>
        <w:t>C</w:t>
      </w:r>
      <w:r w:rsidRPr="0005431A">
        <w:rPr>
          <w:lang w:val="en-IE"/>
        </w:rPr>
        <w:t xml:space="preserve">hapter </w:t>
      </w:r>
      <w:r w:rsidR="00710D3F" w:rsidRPr="0005431A">
        <w:rPr>
          <w:lang w:val="en-IE"/>
        </w:rPr>
        <w:t>2</w:t>
      </w:r>
      <w:r w:rsidR="009A4626" w:rsidRPr="0005431A">
        <w:rPr>
          <w:lang w:val="en-IE"/>
        </w:rPr>
        <w:t>,</w:t>
      </w:r>
      <w:r w:rsidRPr="0005431A">
        <w:rPr>
          <w:lang w:val="en-IE"/>
        </w:rPr>
        <w:t xml:space="preserve"> and can generate good solutions to NP-</w:t>
      </w:r>
      <w:r w:rsidR="005A5E0B" w:rsidRPr="0005431A">
        <w:rPr>
          <w:lang w:val="en-IE"/>
        </w:rPr>
        <w:t>h</w:t>
      </w:r>
      <w:r w:rsidRPr="0005431A">
        <w:rPr>
          <w:lang w:val="en-IE"/>
        </w:rPr>
        <w:t>ard problem</w:t>
      </w:r>
      <w:r w:rsidR="00E93897" w:rsidRPr="0005431A">
        <w:rPr>
          <w:lang w:val="en-IE"/>
        </w:rPr>
        <w:t>s</w:t>
      </w:r>
      <w:r w:rsidRPr="0005431A">
        <w:rPr>
          <w:lang w:val="en-IE"/>
        </w:rPr>
        <w:t xml:space="preserve">. To recap the </w:t>
      </w:r>
      <w:r w:rsidR="000F1A9B" w:rsidRPr="0005431A">
        <w:rPr>
          <w:lang w:val="en-IE"/>
        </w:rPr>
        <w:t xml:space="preserve">Travelling Salesperson Problem </w:t>
      </w:r>
      <w:r w:rsidRPr="0005431A">
        <w:rPr>
          <w:lang w:val="en-IE"/>
        </w:rPr>
        <w:t xml:space="preserve">is defined </w:t>
      </w:r>
      <w:r w:rsidR="001E14D6">
        <w:rPr>
          <w:lang w:val="en-IE"/>
        </w:rPr>
        <w:t>by</w:t>
      </w:r>
      <w:r w:rsidRPr="0005431A">
        <w:rPr>
          <w:lang w:val="en-IE"/>
        </w:rPr>
        <w:t xml:space="preserve"> </w:t>
      </w:r>
      <w:r w:rsidR="001E14D6" w:rsidRPr="001E14D6">
        <w:rPr>
          <w:lang w:val="en-IE"/>
        </w:rPr>
        <w:t>Donald, (2011, p. 1) “</w:t>
      </w:r>
      <w:r w:rsidR="00502527" w:rsidRPr="00502527">
        <w:rPr>
          <w:rStyle w:val="QuoteChar"/>
          <w:lang w:val="en-IE"/>
        </w:rPr>
        <w:t>given a complete undirected graph G that has a nonnegative integer cost (weight) associated with each edge, and we must find a complete Hamiltonian cycle of G with minimum cost.”</w:t>
      </w:r>
      <w:r w:rsidR="00F75532">
        <w:rPr>
          <w:rStyle w:val="QuoteChar"/>
          <w:lang w:val="en-IE"/>
        </w:rPr>
        <w:t xml:space="preserve"> </w:t>
      </w:r>
      <w:r w:rsidR="001E14D6">
        <w:rPr>
          <w:lang w:val="en-IE"/>
        </w:rPr>
        <w:t xml:space="preserve"> </w:t>
      </w:r>
      <w:r w:rsidRPr="0005431A">
        <w:rPr>
          <w:lang w:val="en-IE"/>
        </w:rPr>
        <w:fldChar w:fldCharType="begin"/>
      </w:r>
      <w:r w:rsidRPr="0005431A">
        <w:rPr>
          <w:lang w:val="en-IE"/>
        </w:rPr>
        <w:instrText xml:space="preserve"> ADDIN ZOTERO_ITEM CSL_CITATION {"citationID":"BvDJfB5A","properties":{"formattedCitation":"(Karp, 1977)","plainCitation":"(Karp, 1977)"},"citationItems":[{"id":305,"uris":["http://zotero.org/users/1680862/items/DPDJJ4I7"],"uri":["http://zotero.org/users/1680862/items/DPDJJ4I7"],"itemData":{"id":305,"type":"article-journal","title":"Probabilistic Analysis of Partitioning Algorithms for the Traveling-Salesman Problem in the Plane","container-title":"Mathematics of Operations Research","page":"209-224","volume":"2","issue":"3","source":"pubsonline.informs.org (Atypon)","abstract":"We consider partitioning algorithms for the approximate solution of large instances of the traveling-salesman problem in the plane. These algorithms subdivide the set of cities into small groups, construct an optimum tour through each group, and then patch the subtours together to form a tour through all the cities. If the number of cities in the problem is n, and the number of cities in each group is t, then the worst-case error is $O(\\sqrt{n/t})$. If the cities are randomly distributed, then the relative error is O(t−1/2) (with probability one). Hybrid schemes are suggested, in which partitioning is used in conjunction with existing heuristic algorithms. These hybrid schemes may be expected to give near-optimum solutions to problems with thousands of cities.","DOI":"10.1287/moor.2.3.209","ISSN":"0364-765X","journalAbbreviation":"Mathematics of OR","author":[{"family":"Karp","given":"Richard M."}],"issued":{"date-parts":[["1977",8,1]]},"accessed":{"date-parts":[["2014",4,23]]}}}],"schema":"https://github.com/citation-style-language/schema/raw/master/csl-citation.json"} </w:instrText>
      </w:r>
      <w:r w:rsidRPr="0005431A">
        <w:rPr>
          <w:lang w:val="en-IE"/>
        </w:rPr>
        <w:fldChar w:fldCharType="separate"/>
      </w:r>
      <w:r w:rsidRPr="0005431A">
        <w:rPr>
          <w:lang w:val="en-IE"/>
        </w:rPr>
        <w:t>(Karp, 1977)</w:t>
      </w:r>
      <w:r w:rsidRPr="0005431A">
        <w:rPr>
          <w:lang w:val="en-IE"/>
        </w:rPr>
        <w:fldChar w:fldCharType="end"/>
      </w:r>
      <w:r w:rsidR="005B05DB" w:rsidRPr="0005431A">
        <w:rPr>
          <w:lang w:val="en-IE"/>
        </w:rPr>
        <w:t xml:space="preserve"> </w:t>
      </w:r>
      <w:r w:rsidR="005B05DB" w:rsidRPr="0005431A">
        <w:rPr>
          <w:lang w:val="en-IE"/>
        </w:rPr>
        <w:fldChar w:fldCharType="begin"/>
      </w:r>
      <w:r w:rsidR="005B05DB" w:rsidRPr="0005431A">
        <w:rPr>
          <w:lang w:val="en-IE"/>
        </w:rPr>
        <w:instrText xml:space="preserve"> ADDIN ZOTERO_ITEM CSL_CITATION {"citationID":"PgDdwfqg","properties":{"formattedCitation":"(Lissovoi and Witt, 2013)","plainCitation":"(Lissovoi and Witt, 2013)"},"citationItems":[{"id":258,"uris":["http://zotero.org/users/1680862/items/UE6IHT64"],"uri":["http://zotero.org/users/1680862/items/UE6IHT64"],"itemData":{"id":258,"type":"paper-conference","title":"Runtime Analysis of Ant Colony Optimization on Dynamic Shortest Path Problems","container-title":"Proceedings of the 15th Annual Conference on Genetic and Evolutionary Computation","collection-title":"GECCO '13","publisher":"ACM","publisher-place":"New York, NY, USA","page":"1605–1612","source":"ACM Digital Library","event-place":"New York, NY, USA","abstract":"A simple ACO algorithm called λ-MMAS for dynamic variants of the single-destination shortest paths problem is studied by rigorous runtime analyses. Building upon previous results for the special case of 1-MMAS, it is studied to what extent an enlarged colony using $\\lambda$ ants per vertex helps in tracking an oscillating optimum. It is shown that easy cases of oscillations can be tracked by a constant number of ants. However, the paper also identifies more involved oscillations that with overwhelming probability cannot be tracked with any polynomial-size colony. Finally, parameters of dynamic shortest-path problems which make the optimum difficult to track are discussed. Experiments illustrate theoretical findings and conjectures.","URL":"http://doi.acm.org/10.1145/2463372.2463567","DOI":"10.1145/2463372.2463567","ISBN":"978-1-4503-1963-8","author":[{"family":"Lissovoi","given":"Andrei"},{"family":"Witt","given":"Carsten"}],"issued":{"date-parts":[["2013"]]},"accessed":{"date-parts":[["2014",4,22]]}}}],"schema":"https://github.com/citation-style-language/schema/raw/master/csl-citation.json"} </w:instrText>
      </w:r>
      <w:r w:rsidR="005B05DB" w:rsidRPr="0005431A">
        <w:rPr>
          <w:lang w:val="en-IE"/>
        </w:rPr>
        <w:fldChar w:fldCharType="separate"/>
      </w:r>
      <w:r w:rsidR="005B05DB" w:rsidRPr="0005431A">
        <w:rPr>
          <w:lang w:val="en-IE"/>
        </w:rPr>
        <w:t>(Lissovoi and Witt, 2013)</w:t>
      </w:r>
      <w:r w:rsidR="005B05DB" w:rsidRPr="0005431A">
        <w:rPr>
          <w:lang w:val="en-IE"/>
        </w:rPr>
        <w:fldChar w:fldCharType="end"/>
      </w:r>
      <w:r w:rsidR="009A4626" w:rsidRPr="0005431A">
        <w:rPr>
          <w:lang w:val="en-IE"/>
        </w:rPr>
        <w:t>.</w:t>
      </w:r>
    </w:p>
    <w:p w14:paraId="7B7B117F" w14:textId="77777777" w:rsidR="00DE1ADB" w:rsidRPr="0005431A" w:rsidRDefault="00DE1ADB" w:rsidP="00DE1ADB">
      <w:pPr>
        <w:rPr>
          <w:lang w:val="en-IE"/>
        </w:rPr>
      </w:pPr>
    </w:p>
    <w:p w14:paraId="3B5B332B" w14:textId="6BF9048C" w:rsidR="00DE1ADB" w:rsidRPr="0005431A" w:rsidRDefault="00DE1ADB" w:rsidP="00DE1ADB">
      <w:pPr>
        <w:rPr>
          <w:lang w:val="en-IE"/>
        </w:rPr>
      </w:pPr>
      <w:r w:rsidRPr="0005431A">
        <w:rPr>
          <w:lang w:val="en-IE"/>
        </w:rPr>
        <w:t xml:space="preserve">TSP also has the advantage </w:t>
      </w:r>
      <w:r w:rsidR="009A4626" w:rsidRPr="0005431A">
        <w:rPr>
          <w:lang w:val="en-IE"/>
        </w:rPr>
        <w:t xml:space="preserve">that </w:t>
      </w:r>
      <w:r w:rsidRPr="0005431A">
        <w:rPr>
          <w:lang w:val="en-IE"/>
        </w:rPr>
        <w:t xml:space="preserve">it is used as a traditional benchmarking tool for combinatorial </w:t>
      </w:r>
      <w:r w:rsidR="00492D5F" w:rsidRPr="0005431A">
        <w:rPr>
          <w:lang w:val="en-IE"/>
        </w:rPr>
        <w:t xml:space="preserve">optimisation </w:t>
      </w:r>
      <w:r w:rsidRPr="0005431A">
        <w:rPr>
          <w:lang w:val="en-IE"/>
        </w:rPr>
        <w:t xml:space="preserve">algorithms </w:t>
      </w:r>
      <w:r w:rsidR="009A4626" w:rsidRPr="0005431A">
        <w:rPr>
          <w:lang w:val="en-IE"/>
        </w:rPr>
        <w:t xml:space="preserve">and </w:t>
      </w:r>
      <w:r w:rsidRPr="0005431A">
        <w:rPr>
          <w:lang w:val="en-IE"/>
        </w:rPr>
        <w:t>this makes it easy to compare algorithms with each other</w:t>
      </w:r>
      <w:r w:rsidR="00E93897" w:rsidRPr="0005431A">
        <w:rPr>
          <w:lang w:val="en-IE"/>
        </w:rPr>
        <w:t xml:space="preserve"> </w:t>
      </w:r>
      <w:r w:rsidR="00E93897" w:rsidRPr="0005431A">
        <w:rPr>
          <w:lang w:val="en-IE"/>
        </w:rPr>
        <w:fldChar w:fldCharType="begin"/>
      </w:r>
      <w:r w:rsidR="00B46E7E" w:rsidRPr="0005431A">
        <w:rPr>
          <w:lang w:val="en-IE"/>
        </w:rPr>
        <w:instrText xml:space="preserve"> ADDIN ZOTERO_ITEM CSL_CITATION {"citationID":"Ugm3gQ3v","properties":{"formattedCitation":"(Dorigo et al., 2006a)","plainCitation":"(Dorigo et al., 2006a)"},"citationItems":[{"id":340,"uris":["http://zotero.org/users/1680862/items/KCRD9FC2"],"uri":["http://zotero.org/users/1680862/items/KCRD9FC2"],"itemData":{"id":340,"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E93897" w:rsidRPr="0005431A">
        <w:rPr>
          <w:lang w:val="en-IE"/>
        </w:rPr>
        <w:fldChar w:fldCharType="separate"/>
      </w:r>
      <w:r w:rsidR="00E93897" w:rsidRPr="0005431A">
        <w:rPr>
          <w:lang w:val="en-IE"/>
        </w:rPr>
        <w:t xml:space="preserve">(Dorigo </w:t>
      </w:r>
      <w:r w:rsidR="00E93897" w:rsidRPr="00956E18">
        <w:rPr>
          <w:i/>
          <w:lang w:val="en-IE"/>
        </w:rPr>
        <w:t>et al</w:t>
      </w:r>
      <w:r w:rsidR="00E93897" w:rsidRPr="0005431A">
        <w:rPr>
          <w:lang w:val="en-IE"/>
        </w:rPr>
        <w:t>., 2006)</w:t>
      </w:r>
      <w:r w:rsidR="00E93897" w:rsidRPr="0005431A">
        <w:rPr>
          <w:lang w:val="en-IE"/>
        </w:rPr>
        <w:fldChar w:fldCharType="end"/>
      </w:r>
      <w:r w:rsidR="00E93897" w:rsidRPr="0005431A">
        <w:rPr>
          <w:lang w:val="en-IE"/>
        </w:rPr>
        <w:t>.</w:t>
      </w:r>
    </w:p>
    <w:p w14:paraId="34C6C02E" w14:textId="72F93A0D" w:rsidR="00DE1ADB" w:rsidRPr="0005431A" w:rsidRDefault="00957B44" w:rsidP="000A3135">
      <w:pPr>
        <w:pStyle w:val="MSCHeading3"/>
      </w:pPr>
      <w:r w:rsidRPr="0005431A">
        <w:tab/>
      </w:r>
      <w:bookmarkStart w:id="74" w:name="_Toc396914412"/>
      <w:r w:rsidRPr="0005431A">
        <w:t>4.8.1</w:t>
      </w:r>
      <w:r w:rsidRPr="0005431A">
        <w:tab/>
      </w:r>
      <w:r w:rsidR="00DE1ADB" w:rsidRPr="0005431A">
        <w:t>Solution construction</w:t>
      </w:r>
      <w:bookmarkEnd w:id="74"/>
    </w:p>
    <w:p w14:paraId="47C76A18" w14:textId="2EB97AA0" w:rsidR="00DE1ADB" w:rsidRPr="0005431A" w:rsidRDefault="00B92F52" w:rsidP="00B92F52">
      <w:pPr>
        <w:rPr>
          <w:lang w:val="en-IE"/>
        </w:rPr>
      </w:pPr>
      <w:r w:rsidRPr="0005431A">
        <w:rPr>
          <w:lang w:val="en-IE"/>
        </w:rPr>
        <w:t xml:space="preserve">The TSP problem can easily </w:t>
      </w:r>
      <w:r w:rsidR="00957B44" w:rsidRPr="0005431A">
        <w:rPr>
          <w:lang w:val="en-IE"/>
        </w:rPr>
        <w:t xml:space="preserve">be </w:t>
      </w:r>
      <w:r w:rsidRPr="0005431A">
        <w:rPr>
          <w:lang w:val="en-IE"/>
        </w:rPr>
        <w:t>adapted to ants as the movement of the travel</w:t>
      </w:r>
      <w:r w:rsidR="0005308A" w:rsidRPr="0005431A">
        <w:rPr>
          <w:lang w:val="en-IE"/>
        </w:rPr>
        <w:t>l</w:t>
      </w:r>
      <w:r w:rsidRPr="0005431A">
        <w:rPr>
          <w:lang w:val="en-IE"/>
        </w:rPr>
        <w:t>ing salesperson is similar to that of ants.</w:t>
      </w:r>
      <w:r w:rsidR="00DE1ADB" w:rsidRPr="0005431A">
        <w:rPr>
          <w:lang w:val="en-IE"/>
        </w:rPr>
        <w:t xml:space="preserve"> In more formal terms the construction graph is identical to the problem graph.</w:t>
      </w:r>
      <w:r w:rsidRPr="0005431A">
        <w:rPr>
          <w:lang w:val="en-IE"/>
        </w:rPr>
        <w:t xml:space="preserve"> Virtual ant agents are considered </w:t>
      </w:r>
      <w:r w:rsidR="00957B44" w:rsidRPr="0005431A">
        <w:rPr>
          <w:lang w:val="en-IE"/>
        </w:rPr>
        <w:t xml:space="preserve">to be </w:t>
      </w:r>
      <w:r w:rsidRPr="0005431A">
        <w:rPr>
          <w:lang w:val="en-IE"/>
        </w:rPr>
        <w:t xml:space="preserve">autonomous in the </w:t>
      </w:r>
      <w:r w:rsidR="00957B44" w:rsidRPr="0005431A">
        <w:rPr>
          <w:lang w:val="en-IE"/>
        </w:rPr>
        <w:t xml:space="preserve">same </w:t>
      </w:r>
      <w:r w:rsidRPr="0005431A">
        <w:rPr>
          <w:lang w:val="en-IE"/>
        </w:rPr>
        <w:t xml:space="preserve">sense </w:t>
      </w:r>
      <w:r w:rsidR="00957B44" w:rsidRPr="0005431A">
        <w:rPr>
          <w:lang w:val="en-IE"/>
        </w:rPr>
        <w:t xml:space="preserve">as </w:t>
      </w:r>
      <w:r w:rsidRPr="0005431A">
        <w:rPr>
          <w:lang w:val="en-IE"/>
        </w:rPr>
        <w:t>an independent travelling salesperson</w:t>
      </w:r>
      <w:r w:rsidR="00957B44" w:rsidRPr="0005431A">
        <w:rPr>
          <w:lang w:val="en-IE"/>
        </w:rPr>
        <w:t xml:space="preserve"> is,</w:t>
      </w:r>
      <w:r w:rsidRPr="0005431A">
        <w:rPr>
          <w:lang w:val="en-IE"/>
        </w:rPr>
        <w:t xml:space="preserve"> </w:t>
      </w:r>
      <w:r w:rsidR="00957B44" w:rsidRPr="0005431A">
        <w:rPr>
          <w:lang w:val="en-IE"/>
        </w:rPr>
        <w:t xml:space="preserve">in </w:t>
      </w:r>
      <w:r w:rsidRPr="0005431A">
        <w:rPr>
          <w:lang w:val="en-IE"/>
        </w:rPr>
        <w:t xml:space="preserve">solving his own problem </w:t>
      </w:r>
      <w:r w:rsidR="00957B44" w:rsidRPr="0005431A">
        <w:rPr>
          <w:lang w:val="en-IE"/>
        </w:rPr>
        <w:t>while being unable to</w:t>
      </w:r>
      <w:r w:rsidRPr="0005431A">
        <w:rPr>
          <w:lang w:val="en-IE"/>
        </w:rPr>
        <w:t xml:space="preserve"> see the overall </w:t>
      </w:r>
      <w:r w:rsidR="0087691C" w:rsidRPr="0005431A">
        <w:rPr>
          <w:lang w:val="en-IE"/>
        </w:rPr>
        <w:t>problem;</w:t>
      </w:r>
      <w:r w:rsidR="003F6D75" w:rsidRPr="0005431A">
        <w:rPr>
          <w:lang w:val="en-IE"/>
        </w:rPr>
        <w:t xml:space="preserve"> in</w:t>
      </w:r>
      <w:r w:rsidR="00DE1ADB" w:rsidRPr="0005431A">
        <w:rPr>
          <w:lang w:val="en-IE"/>
        </w:rPr>
        <w:t xml:space="preserve"> the travelling </w:t>
      </w:r>
      <w:r w:rsidR="00364693" w:rsidRPr="0005431A">
        <w:rPr>
          <w:lang w:val="en-IE"/>
        </w:rPr>
        <w:t>Salesperson</w:t>
      </w:r>
      <w:r w:rsidR="00DE1ADB" w:rsidRPr="0005431A">
        <w:rPr>
          <w:lang w:val="en-IE"/>
        </w:rPr>
        <w:t xml:space="preserve"> the constraint is that </w:t>
      </w:r>
      <w:r w:rsidR="007D0DFD">
        <w:rPr>
          <w:lang w:val="en-IE"/>
        </w:rPr>
        <w:t>the person</w:t>
      </w:r>
      <w:r w:rsidR="00DE1ADB" w:rsidRPr="0005431A">
        <w:rPr>
          <w:lang w:val="en-IE"/>
        </w:rPr>
        <w:t xml:space="preserve"> can only visit a city once</w:t>
      </w:r>
      <w:r w:rsidR="00E93897" w:rsidRPr="0005431A">
        <w:rPr>
          <w:lang w:val="en-IE"/>
        </w:rPr>
        <w:t xml:space="preserve"> </w:t>
      </w:r>
      <w:r w:rsidR="00E93897" w:rsidRPr="0005431A">
        <w:rPr>
          <w:lang w:val="en-IE"/>
        </w:rPr>
        <w:fldChar w:fldCharType="begin"/>
      </w:r>
      <w:r w:rsidR="00B46E7E" w:rsidRPr="0005431A">
        <w:rPr>
          <w:lang w:val="en-IE"/>
        </w:rPr>
        <w:instrText xml:space="preserve"> ADDIN ZOTERO_ITEM CSL_CITATION {"citationID":"UT3vXhnn","properties":{"formattedCitation":"(Dorigo et al., 2006a)","plainCitation":"(Dorigo et al., 2006a)"},"citationItems":[{"id":340,"uris":["http://zotero.org/users/1680862/items/KCRD9FC2"],"uri":["http://zotero.org/users/1680862/items/KCRD9FC2"],"itemData":{"id":340,"type":"article-journal","title":"Ant colony optimization","container-title":"IEEE Computational Intelligence Magazine","page":"28-39","volume":"1","issue":"4","source":"IEEE Xplore","abstract":"Swarm intelligence is a relatively new approach to problem solving that takes inspiration from the social behaviors of insects and of other animals. In particular, ants have inspired a number of methods and techniques among which the most studied and the most successful is the general purpose optimization technique known as ant colony optimization. Ant colony optimization (ACO) takes inspiration from the foraging behavior of some ant species. These ants deposit pheromone on the ground in order to mark some favorable path that should be followed by other members of the colony. Ant colony optimization exploits a similar mechanism for solving optimization problems. From the early nineties, when the first ant colony optimization algorithm was proposed, ACO attracted the attention of increasing numbers of researchers and many successful applications are now available. Moreover, a substantial corpus of theoretical results is becoming available that provides useful guidelines to researchers and practitioners in further applications of ACO. The goal of this article is to introduce ant colony optimization and to survey its most notable applications","DOI":"10.1109/MCI.2006.329691","ISSN":"1556-603X","author":[{"family":"Dorigo","given":"M."},{"family":"Birattari","given":"M."},{"family":"Stutzle","given":"T."}],"issued":{"date-parts":[["2006",11]]}}}],"schema":"https://github.com/citation-style-language/schema/raw/master/csl-citation.json"} </w:instrText>
      </w:r>
      <w:r w:rsidR="00E93897" w:rsidRPr="0005431A">
        <w:rPr>
          <w:lang w:val="en-IE"/>
        </w:rPr>
        <w:fldChar w:fldCharType="separate"/>
      </w:r>
      <w:r w:rsidR="00E93897" w:rsidRPr="0005431A">
        <w:rPr>
          <w:lang w:val="en-IE"/>
        </w:rPr>
        <w:t xml:space="preserve">(Dorigo </w:t>
      </w:r>
      <w:r w:rsidR="00E93897" w:rsidRPr="00956E18">
        <w:rPr>
          <w:i/>
          <w:lang w:val="en-IE"/>
        </w:rPr>
        <w:t>et al</w:t>
      </w:r>
      <w:r w:rsidR="00EB60D9">
        <w:rPr>
          <w:lang w:val="en-IE"/>
        </w:rPr>
        <w:t>., 2006</w:t>
      </w:r>
      <w:r w:rsidR="00E93897" w:rsidRPr="0005431A">
        <w:rPr>
          <w:lang w:val="en-IE"/>
        </w:rPr>
        <w:t>)</w:t>
      </w:r>
      <w:r w:rsidR="00E93897" w:rsidRPr="0005431A">
        <w:rPr>
          <w:lang w:val="en-IE"/>
        </w:rPr>
        <w:fldChar w:fldCharType="end"/>
      </w:r>
      <w:r w:rsidR="00E93897" w:rsidRPr="0005431A">
        <w:rPr>
          <w:lang w:val="en-IE"/>
        </w:rPr>
        <w:t>.</w:t>
      </w:r>
    </w:p>
    <w:p w14:paraId="483DFC33" w14:textId="77777777" w:rsidR="00DE1ADB" w:rsidRPr="0005431A" w:rsidRDefault="00DE1ADB" w:rsidP="00B92F52">
      <w:pPr>
        <w:rPr>
          <w:lang w:val="en-IE"/>
        </w:rPr>
      </w:pPr>
    </w:p>
    <w:p w14:paraId="0D01166F" w14:textId="71E2DE72" w:rsidR="00B92F52" w:rsidRPr="0005431A" w:rsidRDefault="00B92F52" w:rsidP="00B92F52">
      <w:pPr>
        <w:rPr>
          <w:lang w:val="en-IE"/>
        </w:rPr>
      </w:pPr>
      <w:r w:rsidRPr="0005431A">
        <w:rPr>
          <w:lang w:val="en-IE"/>
        </w:rPr>
        <w:lastRenderedPageBreak/>
        <w:t xml:space="preserve">When these equations are transcribed to </w:t>
      </w:r>
      <w:r w:rsidR="007D0DFD">
        <w:rPr>
          <w:lang w:val="en-IE"/>
        </w:rPr>
        <w:t>virtual</w:t>
      </w:r>
      <w:r w:rsidRPr="0005431A">
        <w:rPr>
          <w:lang w:val="en-IE"/>
        </w:rPr>
        <w:t xml:space="preserve"> ants the double bridge experiment described in </w:t>
      </w:r>
      <w:r w:rsidR="00957B44" w:rsidRPr="0005431A">
        <w:rPr>
          <w:lang w:val="en-IE"/>
        </w:rPr>
        <w:t>C</w:t>
      </w:r>
      <w:r w:rsidR="00E93897" w:rsidRPr="0005431A">
        <w:rPr>
          <w:lang w:val="en-IE"/>
        </w:rPr>
        <w:t xml:space="preserve">hapter 3 </w:t>
      </w:r>
      <w:r w:rsidRPr="0005431A">
        <w:rPr>
          <w:lang w:val="en-IE"/>
        </w:rPr>
        <w:t>can be modelled as a graph</w:t>
      </w:r>
      <w:r w:rsidR="00E93897" w:rsidRPr="0005431A">
        <w:rPr>
          <w:lang w:val="en-IE"/>
        </w:rPr>
        <w:t>.</w:t>
      </w:r>
      <w:r w:rsidRPr="0005431A">
        <w:rPr>
          <w:lang w:val="en-IE"/>
        </w:rPr>
        <w:t xml:space="preserve"> </w:t>
      </w:r>
      <w:r w:rsidR="00E93897" w:rsidRPr="0005431A">
        <w:rPr>
          <w:lang w:val="en-IE"/>
        </w:rPr>
        <w:t>T</w:t>
      </w:r>
      <w:r w:rsidRPr="0005431A">
        <w:rPr>
          <w:lang w:val="en-IE"/>
        </w:rPr>
        <w:t xml:space="preserve">he </w:t>
      </w:r>
      <w:r w:rsidR="007D0DFD">
        <w:rPr>
          <w:lang w:val="en-IE"/>
        </w:rPr>
        <w:t>virtual</w:t>
      </w:r>
      <w:r w:rsidRPr="0005431A">
        <w:rPr>
          <w:lang w:val="en-IE"/>
        </w:rPr>
        <w:t xml:space="preserve"> ants travel from one location (</w:t>
      </w:r>
      <w:r w:rsidR="0005308A" w:rsidRPr="0005431A">
        <w:rPr>
          <w:lang w:val="en-IE"/>
        </w:rPr>
        <w:t>vertex</w:t>
      </w:r>
      <w:r w:rsidRPr="0005431A">
        <w:rPr>
          <w:lang w:val="en-IE"/>
        </w:rPr>
        <w:t xml:space="preserve">) to another searching for the overall solution. At the end of each tour the </w:t>
      </w:r>
      <w:r w:rsidR="007D0DFD">
        <w:rPr>
          <w:lang w:val="en-IE"/>
        </w:rPr>
        <w:t>virtual ant</w:t>
      </w:r>
      <w:r w:rsidRPr="0005431A">
        <w:rPr>
          <w:lang w:val="en-IE"/>
        </w:rPr>
        <w:t xml:space="preserve"> then deposit pheromones at each location edge proportional to the locations (</w:t>
      </w:r>
      <w:r w:rsidR="0005308A" w:rsidRPr="0005431A">
        <w:rPr>
          <w:lang w:val="en-IE"/>
        </w:rPr>
        <w:t>vertices) quality.</w:t>
      </w:r>
      <w:r w:rsidRPr="0005431A">
        <w:rPr>
          <w:lang w:val="en-IE"/>
        </w:rPr>
        <w:t xml:space="preserve"> </w:t>
      </w:r>
      <w:r w:rsidR="0005308A" w:rsidRPr="0005431A">
        <w:rPr>
          <w:lang w:val="en-IE"/>
        </w:rPr>
        <w:t>W</w:t>
      </w:r>
      <w:r w:rsidRPr="0005431A">
        <w:rPr>
          <w:lang w:val="en-IE"/>
        </w:rPr>
        <w:t xml:space="preserve">hen the </w:t>
      </w:r>
      <w:r w:rsidR="007D0DFD">
        <w:rPr>
          <w:lang w:val="en-IE"/>
        </w:rPr>
        <w:t xml:space="preserve">virtual </w:t>
      </w:r>
      <w:r w:rsidRPr="0005431A">
        <w:rPr>
          <w:lang w:val="en-IE"/>
        </w:rPr>
        <w:t>ant chooses the next location to visit it considers the amount of pheromone present on the edge and uses an heuristic to choose</w:t>
      </w:r>
      <w:r w:rsidR="005B05DB" w:rsidRPr="0005431A">
        <w:rPr>
          <w:lang w:val="en-IE"/>
        </w:rPr>
        <w:t xml:space="preserve"> which vertex to travel to next </w:t>
      </w:r>
      <w:r w:rsidR="005B05DB" w:rsidRPr="0005431A">
        <w:rPr>
          <w:lang w:val="en-IE"/>
        </w:rPr>
        <w:fldChar w:fldCharType="begin"/>
      </w:r>
      <w:r w:rsidR="005B05DB" w:rsidRPr="0005431A">
        <w:rPr>
          <w:lang w:val="en-IE"/>
        </w:rPr>
        <w:instrText xml:space="preserve"> ADDIN ZOTERO_ITEM CSL_CITATION {"citationID":"EH3GnEW6","properties":{"formattedCitation":"(Fejzagic and Oputic, 2013)","plainCitation":"(Fejzagic and Oputic, 2013)"},"citationItems":[{"id":39,"uris":["http://zotero.org/users/1680862/items/BWS8FBVI"],"uri":["http://zotero.org/users/1680862/items/BWS8FBVI"],"itemData":{"id":39,"type":"paper-conference","title":"Performance comparison of sequential and parallel execution of the Ant Colony Optimization algorithm for solving the traveling salesman problem","container-title":"2013 36th International Convention on Information Communication Technology Electronics Microelectronics (MIPRO)","page":"1301-1305","source":"IEEE Xplore","event":"2013 36th International Convention on Information Communication Technology Electronics Microelectronics (MIPRO)","abstract":"Ant Colony Optimization (ACO) is a metaheuristic algorithm which uses ideas from nature to find solutions to instances of the Travelling Salesman Problem (TSP) and other combinatorial optimisation problems. ACO is taken as one of the high performance computing methods for TSP. In this paper, the impact of parallelizing an ant colony optimization (ACO) algorithm for the traveling salesman problem in increasing performances is studied, using the task parallel library. One of the main reasons for parallelizing this alghoritm is to reduce the time needed to find a solution while the quality of solution is the same as in the algorithm which is not parallelized.","author":[{"family":"Fejzagic","given":"E."},{"family":"Oputic","given":"A."}],"issued":{"date-parts":[["2013",5]]}}}],"schema":"https://github.com/citation-style-language/schema/raw/master/csl-citation.json"} </w:instrText>
      </w:r>
      <w:r w:rsidR="005B05DB" w:rsidRPr="0005431A">
        <w:rPr>
          <w:lang w:val="en-IE"/>
        </w:rPr>
        <w:fldChar w:fldCharType="separate"/>
      </w:r>
      <w:r w:rsidR="005B05DB" w:rsidRPr="0005431A">
        <w:rPr>
          <w:lang w:val="en-IE"/>
        </w:rPr>
        <w:t>(Fejzagic and Oputic, 2013)</w:t>
      </w:r>
      <w:r w:rsidR="005B05DB" w:rsidRPr="0005431A">
        <w:rPr>
          <w:lang w:val="en-IE"/>
        </w:rPr>
        <w:fldChar w:fldCharType="end"/>
      </w:r>
      <w:r w:rsidR="00957B44" w:rsidRPr="0005431A">
        <w:rPr>
          <w:lang w:val="en-IE"/>
        </w:rPr>
        <w:t>.</w:t>
      </w:r>
    </w:p>
    <w:p w14:paraId="7DC654FF" w14:textId="47CA4A67" w:rsidR="000B3C97" w:rsidRPr="0005431A" w:rsidRDefault="00957B44" w:rsidP="000A3135">
      <w:pPr>
        <w:pStyle w:val="MSCHeading3"/>
      </w:pPr>
      <w:r w:rsidRPr="0005431A">
        <w:tab/>
      </w:r>
      <w:bookmarkStart w:id="75" w:name="_Toc396914413"/>
      <w:r w:rsidRPr="0005431A">
        <w:t>4.8.2</w:t>
      </w:r>
      <w:r w:rsidRPr="0005431A">
        <w:tab/>
      </w:r>
      <w:r w:rsidR="000B3C97" w:rsidRPr="0005431A">
        <w:t xml:space="preserve">Example </w:t>
      </w:r>
      <w:r w:rsidR="00FB1312">
        <w:t>4.</w:t>
      </w:r>
      <w:r w:rsidR="000B3C97" w:rsidRPr="0005431A">
        <w:t>1</w:t>
      </w:r>
      <w:bookmarkEnd w:id="75"/>
      <w:r w:rsidR="00B92F52" w:rsidRPr="0005431A">
        <w:t xml:space="preserve"> </w:t>
      </w:r>
    </w:p>
    <w:p w14:paraId="3CB7AF13" w14:textId="62F95E5E" w:rsidR="000B3C97" w:rsidRPr="0005431A" w:rsidRDefault="000B3C97" w:rsidP="000B3C97">
      <w:pPr>
        <w:rPr>
          <w:lang w:val="en-IE"/>
        </w:rPr>
      </w:pPr>
      <w:r w:rsidRPr="0005431A">
        <w:rPr>
          <w:lang w:val="en-IE"/>
        </w:rPr>
        <w:t>Imagine an ant’s fictitious tour around Kevin Street DIT campus</w:t>
      </w:r>
      <w:r w:rsidR="00957B44" w:rsidRPr="0005431A">
        <w:rPr>
          <w:lang w:val="en-IE"/>
        </w:rPr>
        <w:t>,</w:t>
      </w:r>
      <w:r w:rsidRPr="0005431A">
        <w:rPr>
          <w:lang w:val="en-IE"/>
        </w:rPr>
        <w:t xml:space="preserve"> assuming the ant can travel in </w:t>
      </w:r>
      <w:r w:rsidR="00957B44" w:rsidRPr="0005431A">
        <w:rPr>
          <w:lang w:val="en-IE"/>
        </w:rPr>
        <w:t xml:space="preserve">a </w:t>
      </w:r>
      <w:r w:rsidRPr="0005431A">
        <w:rPr>
          <w:lang w:val="en-IE"/>
        </w:rPr>
        <w:t>straight line to all locations.</w:t>
      </w:r>
    </w:p>
    <w:p w14:paraId="6EE6B405" w14:textId="2663B348" w:rsidR="00926920" w:rsidRDefault="004E30F5" w:rsidP="00926920">
      <w:pPr>
        <w:keepNext/>
        <w:jc w:val="center"/>
      </w:pPr>
      <w:r>
        <w:rPr>
          <w:lang w:val="en-IE"/>
        </w:rPr>
        <w:pict w14:anchorId="20CD086D">
          <v:shape id="_x0000_i1027" type="#_x0000_t75" style="width:188.85pt;height:189.5pt">
            <v:imagedata r:id="rId19" o:title=""/>
          </v:shape>
        </w:pict>
      </w:r>
    </w:p>
    <w:p w14:paraId="1F46C998" w14:textId="2B975C10" w:rsidR="00234989" w:rsidRPr="0005431A" w:rsidRDefault="00926920" w:rsidP="00926920">
      <w:pPr>
        <w:pStyle w:val="Caption"/>
        <w:jc w:val="left"/>
        <w:rPr>
          <w:lang w:val="en-IE"/>
        </w:rPr>
      </w:pPr>
      <w:bookmarkStart w:id="76" w:name="_Toc396945003"/>
      <w:r>
        <w:t xml:space="preserve">Figure </w:t>
      </w:r>
      <w:r w:rsidR="00141A5B">
        <w:fldChar w:fldCharType="begin"/>
      </w:r>
      <w:r w:rsidR="00141A5B">
        <w:instrText xml:space="preserve"> SEQ Figure \* ARABIC </w:instrText>
      </w:r>
      <w:r w:rsidR="00141A5B">
        <w:fldChar w:fldCharType="separate"/>
      </w:r>
      <w:r w:rsidR="00DC0160">
        <w:rPr>
          <w:noProof/>
        </w:rPr>
        <w:t>4</w:t>
      </w:r>
      <w:r w:rsidR="00141A5B">
        <w:fldChar w:fldCharType="end"/>
      </w:r>
      <w:r w:rsidR="00980EDC" w:rsidRPr="00980EDC">
        <w:t xml:space="preserve"> - </w:t>
      </w:r>
      <w:r w:rsidRPr="00C33E7B">
        <w:t>Locational distances – DIT Kevin Street</w:t>
      </w:r>
      <w:bookmarkEnd w:id="76"/>
    </w:p>
    <w:p w14:paraId="3A2483E0" w14:textId="77777777" w:rsidR="00957B44" w:rsidRPr="0005431A" w:rsidRDefault="00957B44" w:rsidP="000B3C97">
      <w:pPr>
        <w:rPr>
          <w:lang w:val="en-IE"/>
        </w:rPr>
      </w:pPr>
    </w:p>
    <w:p w14:paraId="79B07DE5" w14:textId="23371E21" w:rsidR="000B3C97" w:rsidRPr="0005431A" w:rsidRDefault="000B3C97" w:rsidP="000B3C97">
      <w:pPr>
        <w:rPr>
          <w:lang w:val="en-IE"/>
        </w:rPr>
      </w:pPr>
      <w:r w:rsidRPr="0005431A">
        <w:rPr>
          <w:lang w:val="en-IE"/>
        </w:rPr>
        <w:t>The ant wants to visit all locations</w:t>
      </w:r>
      <w:r w:rsidR="00957B44" w:rsidRPr="0005431A">
        <w:rPr>
          <w:lang w:val="en-IE"/>
        </w:rPr>
        <w:t>,</w:t>
      </w:r>
      <w:r w:rsidRPr="0005431A">
        <w:rPr>
          <w:lang w:val="en-IE"/>
        </w:rPr>
        <w:t xml:space="preserve"> but just once</w:t>
      </w:r>
      <w:r w:rsidR="00957B44" w:rsidRPr="0005431A">
        <w:rPr>
          <w:lang w:val="en-IE"/>
        </w:rPr>
        <w:t>.</w:t>
      </w:r>
      <w:r w:rsidRPr="0005431A">
        <w:rPr>
          <w:lang w:val="en-IE"/>
        </w:rPr>
        <w:t xml:space="preserve"> </w:t>
      </w:r>
      <w:r w:rsidR="00957B44" w:rsidRPr="0005431A">
        <w:rPr>
          <w:lang w:val="en-IE"/>
        </w:rPr>
        <w:t>T</w:t>
      </w:r>
      <w:r w:rsidRPr="0005431A">
        <w:rPr>
          <w:lang w:val="en-IE"/>
        </w:rPr>
        <w:t xml:space="preserve">he distance between each </w:t>
      </w:r>
      <w:r w:rsidR="00E93897" w:rsidRPr="0005431A">
        <w:rPr>
          <w:lang w:val="en-IE"/>
        </w:rPr>
        <w:t xml:space="preserve">location is as shown in </w:t>
      </w:r>
      <w:r w:rsidR="00957B44" w:rsidRPr="0005431A">
        <w:rPr>
          <w:lang w:val="en-IE"/>
        </w:rPr>
        <w:t>F</w:t>
      </w:r>
      <w:r w:rsidR="00E93897" w:rsidRPr="0005431A">
        <w:rPr>
          <w:lang w:val="en-IE"/>
        </w:rPr>
        <w:t xml:space="preserve">igure </w:t>
      </w:r>
      <w:r w:rsidR="00A90ECC">
        <w:rPr>
          <w:lang w:val="en-IE"/>
        </w:rPr>
        <w:t>4.</w:t>
      </w:r>
      <w:r w:rsidRPr="0005431A">
        <w:rPr>
          <w:lang w:val="en-IE"/>
        </w:rPr>
        <w:t xml:space="preserve"> It does not matter </w:t>
      </w:r>
      <w:r w:rsidR="0005308A" w:rsidRPr="0005431A">
        <w:rPr>
          <w:lang w:val="en-IE"/>
        </w:rPr>
        <w:t>at which</w:t>
      </w:r>
      <w:r w:rsidRPr="0005431A">
        <w:rPr>
          <w:lang w:val="en-IE"/>
        </w:rPr>
        <w:t xml:space="preserve"> location the ant starts, as starting in a random location will not affect the overall tour length. The ant wants to find the shortest path possible; this describes the travelling </w:t>
      </w:r>
      <w:r w:rsidR="00364693" w:rsidRPr="0005431A">
        <w:rPr>
          <w:lang w:val="en-IE"/>
        </w:rPr>
        <w:t>Salesperson</w:t>
      </w:r>
      <w:r w:rsidRPr="0005431A">
        <w:rPr>
          <w:lang w:val="en-IE"/>
        </w:rPr>
        <w:t xml:space="preserve"> problem. Firstly, there are no pheromones deposited on the edges and they have to be initialised with some initial value, so applying </w:t>
      </w:r>
      <w:r w:rsidR="00F60732" w:rsidRPr="001E14D6">
        <w:rPr>
          <w:lang w:val="en-IE"/>
        </w:rPr>
        <w:t>E</w:t>
      </w:r>
      <w:r w:rsidRPr="001E14D6">
        <w:rPr>
          <w:lang w:val="en-IE"/>
        </w:rPr>
        <w:t>quation</w:t>
      </w:r>
      <w:r w:rsidRPr="0005431A">
        <w:rPr>
          <w:lang w:val="en-IE"/>
        </w:rPr>
        <w:t xml:space="preserve"> </w:t>
      </w:r>
      <w:r w:rsidR="00F60732">
        <w:rPr>
          <w:lang w:val="en-IE"/>
        </w:rPr>
        <w:t>4.</w:t>
      </w:r>
      <w:r w:rsidR="001E14D6">
        <w:rPr>
          <w:lang w:val="en-IE"/>
        </w:rPr>
        <w:t>4</w:t>
      </w:r>
      <w:r w:rsidRPr="0005431A">
        <w:rPr>
          <w:lang w:val="en-IE"/>
        </w:rPr>
        <w:t xml:space="preserve"> using the nearest neighbour algorithm and setting m = 5 ants, </w:t>
      </w:r>
      <m:oMath>
        <m:r>
          <w:rPr>
            <w:rFonts w:ascii="Cambria Math" w:hAnsi="Cambria Math"/>
            <w:lang w:val="en-IE"/>
          </w:rPr>
          <m:t>τ0</m:t>
        </m:r>
      </m:oMath>
      <w:r w:rsidRPr="0005431A">
        <w:rPr>
          <w:lang w:val="en-IE"/>
        </w:rPr>
        <w:t xml:space="preserve"> is defined as:</w:t>
      </w:r>
    </w:p>
    <w:p w14:paraId="02DAA472" w14:textId="77777777" w:rsidR="000B3C97" w:rsidRPr="0005431A" w:rsidRDefault="000B3C97" w:rsidP="000B3C97">
      <w:pPr>
        <w:rPr>
          <w:lang w:val="en-IE"/>
        </w:rPr>
      </w:pPr>
    </w:p>
    <w:p w14:paraId="18E34C69" w14:textId="77777777" w:rsidR="000B3C97" w:rsidRPr="0005431A" w:rsidRDefault="00766904" w:rsidP="000B3C97">
      <w:pPr>
        <w:rPr>
          <w:b/>
          <w:lang w:val="en-IE"/>
        </w:rPr>
      </w:pPr>
      <m:oMathPara>
        <m:oMath>
          <m:r>
            <m:rPr>
              <m:sty m:val="b"/>
            </m:rPr>
            <w:rPr>
              <w:rFonts w:ascii="Cambria Math" w:hAnsi="Cambria Math"/>
              <w:lang w:val="en-IE"/>
            </w:rPr>
            <m:t xml:space="preserve">τ0= </m:t>
          </m:r>
          <m:f>
            <m:fPr>
              <m:ctrlPr>
                <w:rPr>
                  <w:rFonts w:ascii="Cambria Math" w:hAnsi="Cambria Math"/>
                  <w:b/>
                  <w:lang w:val="en-IE"/>
                </w:rPr>
              </m:ctrlPr>
            </m:fPr>
            <m:num>
              <m:r>
                <m:rPr>
                  <m:sty m:val="b"/>
                </m:rPr>
                <w:rPr>
                  <w:rFonts w:ascii="Cambria Math" w:hAnsi="Cambria Math"/>
                  <w:lang w:val="en-IE"/>
                </w:rPr>
                <m:t>m</m:t>
              </m:r>
            </m:num>
            <m:den>
              <m:sSup>
                <m:sSupPr>
                  <m:ctrlPr>
                    <w:rPr>
                      <w:rFonts w:ascii="Cambria Math" w:hAnsi="Cambria Math"/>
                      <w:b/>
                      <w:lang w:val="en-IE"/>
                    </w:rPr>
                  </m:ctrlPr>
                </m:sSupPr>
                <m:e>
                  <m:r>
                    <m:rPr>
                      <m:sty m:val="b"/>
                    </m:rPr>
                    <w:rPr>
                      <w:rFonts w:ascii="Cambria Math" w:hAnsi="Cambria Math"/>
                      <w:lang w:val="en-IE"/>
                    </w:rPr>
                    <m:t>c</m:t>
                  </m:r>
                </m:e>
                <m:sup>
                  <m:r>
                    <m:rPr>
                      <m:sty m:val="b"/>
                    </m:rPr>
                    <w:rPr>
                      <w:rFonts w:ascii="Cambria Math" w:hAnsi="Cambria Math"/>
                      <w:lang w:val="en-IE"/>
                    </w:rPr>
                    <m:t>nn</m:t>
                  </m:r>
                </m:sup>
              </m:sSup>
            </m:den>
          </m:f>
          <m:r>
            <m:rPr>
              <m:sty m:val="b"/>
            </m:rPr>
            <w:rPr>
              <w:rFonts w:ascii="Cambria Math" w:hAnsi="Cambria Math"/>
              <w:lang w:val="en-IE"/>
            </w:rPr>
            <m:t xml:space="preserve">=  </m:t>
          </m:r>
          <m:f>
            <m:fPr>
              <m:ctrlPr>
                <w:rPr>
                  <w:rFonts w:ascii="Cambria Math" w:hAnsi="Cambria Math"/>
                  <w:b/>
                  <w:lang w:val="en-IE"/>
                </w:rPr>
              </m:ctrlPr>
            </m:fPr>
            <m:num>
              <m:r>
                <m:rPr>
                  <m:sty m:val="b"/>
                </m:rPr>
                <w:rPr>
                  <w:rFonts w:ascii="Cambria Math" w:hAnsi="Cambria Math"/>
                  <w:lang w:val="en-IE"/>
                </w:rPr>
                <m:t>5 (ants)</m:t>
              </m:r>
            </m:num>
            <m:den>
              <m:r>
                <m:rPr>
                  <m:sty m:val="b"/>
                </m:rPr>
                <w:rPr>
                  <w:rFonts w:ascii="Cambria Math" w:hAnsi="Cambria Math"/>
                  <w:lang w:val="en-IE"/>
                </w:rPr>
                <m:t>800+950+1000+1300</m:t>
              </m:r>
            </m:den>
          </m:f>
          <m:r>
            <m:rPr>
              <m:sty m:val="b"/>
            </m:rPr>
            <w:rPr>
              <w:rFonts w:ascii="Cambria Math" w:hAnsi="Cambria Math"/>
              <w:lang w:val="en-IE"/>
            </w:rPr>
            <m:t xml:space="preserve">= </m:t>
          </m:r>
          <m:f>
            <m:fPr>
              <m:ctrlPr>
                <w:rPr>
                  <w:rFonts w:ascii="Cambria Math" w:hAnsi="Cambria Math"/>
                  <w:b/>
                  <w:lang w:val="en-IE"/>
                </w:rPr>
              </m:ctrlPr>
            </m:fPr>
            <m:num>
              <m:r>
                <m:rPr>
                  <m:sty m:val="b"/>
                </m:rPr>
                <w:rPr>
                  <w:rFonts w:ascii="Cambria Math" w:hAnsi="Cambria Math"/>
                  <w:lang w:val="en-IE"/>
                </w:rPr>
                <m:t>5</m:t>
              </m:r>
            </m:num>
            <m:den>
              <m:r>
                <m:rPr>
                  <m:sty m:val="b"/>
                </m:rPr>
                <w:rPr>
                  <w:rFonts w:ascii="Cambria Math" w:hAnsi="Cambria Math"/>
                  <w:lang w:val="en-IE"/>
                </w:rPr>
                <m:t>4050</m:t>
              </m:r>
            </m:den>
          </m:f>
        </m:oMath>
      </m:oMathPara>
    </w:p>
    <w:p w14:paraId="62F704F4" w14:textId="77777777" w:rsidR="000B3C97" w:rsidRPr="0005431A" w:rsidRDefault="000B3C97" w:rsidP="000B3C97">
      <w:pPr>
        <w:rPr>
          <w:lang w:val="en-IE"/>
        </w:rPr>
      </w:pPr>
    </w:p>
    <w:p w14:paraId="3985E6F2" w14:textId="77777777" w:rsidR="000B3C97" w:rsidRPr="0005431A" w:rsidRDefault="000B3C97" w:rsidP="000B3C97">
      <w:pPr>
        <w:rPr>
          <w:lang w:val="en-IE"/>
        </w:rPr>
      </w:pPr>
    </w:p>
    <w:p w14:paraId="60F9B7BD" w14:textId="433C4411" w:rsidR="00766904" w:rsidRPr="0005431A" w:rsidRDefault="000B3C97" w:rsidP="00766904">
      <w:pPr>
        <w:rPr>
          <w:lang w:val="en-IE"/>
        </w:rPr>
      </w:pPr>
      <w:r w:rsidRPr="0005431A">
        <w:rPr>
          <w:lang w:val="en-IE"/>
        </w:rPr>
        <w:t xml:space="preserve">Next the ant </w:t>
      </w:r>
      <w:r w:rsidRPr="00956E18">
        <w:rPr>
          <w:b/>
          <w:i/>
          <w:lang w:val="en-IE"/>
        </w:rPr>
        <w:t>k</w:t>
      </w:r>
      <w:r w:rsidRPr="0005431A">
        <w:rPr>
          <w:lang w:val="en-IE"/>
        </w:rPr>
        <w:t xml:space="preserve"> starts out in the library </w:t>
      </w:r>
      <w:r w:rsidRPr="00956E18">
        <w:rPr>
          <w:b/>
          <w:i/>
          <w:lang w:val="en-IE"/>
        </w:rPr>
        <w:t xml:space="preserve">i </w:t>
      </w:r>
      <w:r w:rsidRPr="0005431A">
        <w:rPr>
          <w:lang w:val="en-IE"/>
        </w:rPr>
        <w:t xml:space="preserve">and has to decide which vertex </w:t>
      </w:r>
      <w:r w:rsidRPr="00956E18">
        <w:rPr>
          <w:b/>
          <w:i/>
          <w:lang w:val="en-IE"/>
        </w:rPr>
        <w:t>j</w:t>
      </w:r>
      <w:r w:rsidRPr="0005431A">
        <w:rPr>
          <w:lang w:val="en-IE"/>
        </w:rPr>
        <w:t xml:space="preserve"> to move to next, so by </w:t>
      </w:r>
      <w:r w:rsidR="00957B44" w:rsidRPr="0005431A">
        <w:rPr>
          <w:lang w:val="en-IE"/>
        </w:rPr>
        <w:t>E</w:t>
      </w:r>
      <w:r w:rsidRPr="0005431A">
        <w:rPr>
          <w:lang w:val="en-IE"/>
        </w:rPr>
        <w:t xml:space="preserve">quation </w:t>
      </w:r>
      <w:r w:rsidR="00F60732">
        <w:rPr>
          <w:lang w:val="en-IE"/>
        </w:rPr>
        <w:t>4.</w:t>
      </w:r>
      <w:r w:rsidR="001E14D6">
        <w:rPr>
          <w:lang w:val="en-IE"/>
        </w:rPr>
        <w:t>1</w:t>
      </w:r>
    </w:p>
    <w:tbl>
      <w:tblPr>
        <w:tblW w:w="0" w:type="auto"/>
        <w:tblLook w:val="04A0" w:firstRow="1" w:lastRow="0" w:firstColumn="1" w:lastColumn="0" w:noHBand="0" w:noVBand="1"/>
      </w:tblPr>
      <w:tblGrid>
        <w:gridCol w:w="8607"/>
      </w:tblGrid>
      <w:tr w:rsidR="000B3C97" w:rsidRPr="0005431A" w14:paraId="05C01B30" w14:textId="77777777" w:rsidTr="000B3C97">
        <w:tc>
          <w:tcPr>
            <w:tcW w:w="8607" w:type="dxa"/>
          </w:tcPr>
          <w:p w14:paraId="670AC817" w14:textId="77777777" w:rsidR="000B3C97" w:rsidRPr="0005431A" w:rsidRDefault="00B15046" w:rsidP="000B3C97">
            <w:pPr>
              <w:rPr>
                <w:b/>
                <w:lang w:val="en-IE"/>
              </w:rPr>
            </w:pPr>
            <m:oMathPara>
              <m:oMath>
                <m:sSubSup>
                  <m:sSubSupPr>
                    <m:ctrlPr>
                      <w:rPr>
                        <w:rFonts w:ascii="Cambria Math" w:hAnsi="Cambria Math"/>
                        <w:b/>
                        <w:i/>
                        <w:lang w:val="en-IE"/>
                      </w:rPr>
                    </m:ctrlPr>
                  </m:sSubSupPr>
                  <m:e>
                    <m:r>
                      <m:rPr>
                        <m:sty m:val="bi"/>
                      </m:rPr>
                      <w:rPr>
                        <w:rFonts w:ascii="Cambria Math" w:hAnsi="Cambria Math"/>
                        <w:lang w:val="en-IE"/>
                      </w:rPr>
                      <m:t>ρ</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 xml:space="preserve">= </m:t>
                </m:r>
                <m:f>
                  <m:fPr>
                    <m:ctrlPr>
                      <w:rPr>
                        <w:rFonts w:ascii="Cambria Math" w:hAnsi="Cambria Math"/>
                        <w:b/>
                        <w:i/>
                        <w:lang w:val="en-IE"/>
                      </w:rPr>
                    </m:ctrlPr>
                  </m:fPr>
                  <m:num>
                    <m:sSup>
                      <m:sSupPr>
                        <m:ctrlPr>
                          <w:rPr>
                            <w:rFonts w:ascii="Cambria Math" w:hAnsi="Cambria Math"/>
                            <w:b/>
                            <w:i/>
                            <w:lang w:val="en-IE"/>
                          </w:rPr>
                        </m:ctrlPr>
                      </m:sSupPr>
                      <m:e>
                        <m:d>
                          <m:dPr>
                            <m:begChr m:val="["/>
                            <m:endChr m:val="]"/>
                            <m:ctrlPr>
                              <w:rPr>
                                <w:rFonts w:ascii="Cambria Math" w:hAnsi="Cambria Math"/>
                                <w:b/>
                                <w:i/>
                                <w:lang w:val="en-IE"/>
                              </w:rPr>
                            </m:ctrlPr>
                          </m:dPr>
                          <m:e>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l</m:t>
                                </m:r>
                              </m:sub>
                            </m:sSub>
                          </m:e>
                        </m:d>
                      </m:e>
                      <m:sup>
                        <m:r>
                          <m:rPr>
                            <m:sty m:val="bi"/>
                          </m:rPr>
                          <w:rPr>
                            <w:rFonts w:ascii="Cambria Math" w:hAnsi="Cambria Math"/>
                            <w:lang w:val="en-IE"/>
                          </w:rPr>
                          <m:t>α</m:t>
                        </m:r>
                      </m:sup>
                    </m:sSup>
                    <m:r>
                      <m:rPr>
                        <m:sty m:val="bi"/>
                      </m:rPr>
                      <w:rPr>
                        <w:rFonts w:ascii="Cambria Math" w:hAnsi="Cambria Math"/>
                        <w:lang w:val="en-IE"/>
                      </w:rPr>
                      <m:t xml:space="preserve"> </m:t>
                    </m:r>
                    <m:sSup>
                      <m:sSupPr>
                        <m:ctrlPr>
                          <w:rPr>
                            <w:rFonts w:ascii="Cambria Math" w:hAnsi="Cambria Math"/>
                            <w:b/>
                            <w:i/>
                            <w:lang w:val="en-IE"/>
                          </w:rPr>
                        </m:ctrlPr>
                      </m:sSupPr>
                      <m:e>
                        <m:d>
                          <m:dPr>
                            <m:begChr m:val="["/>
                            <m:endChr m:val="]"/>
                            <m:ctrlPr>
                              <w:rPr>
                                <w:rFonts w:ascii="Cambria Math" w:hAnsi="Cambria Math"/>
                                <w:b/>
                                <w:i/>
                                <w:lang w:val="en-IE"/>
                              </w:rPr>
                            </m:ctrlPr>
                          </m:dPr>
                          <m:e>
                            <m:sSub>
                              <m:sSubPr>
                                <m:ctrlPr>
                                  <w:rPr>
                                    <w:rFonts w:ascii="Cambria Math" w:hAnsi="Cambria Math"/>
                                    <w:b/>
                                    <w:i/>
                                    <w:lang w:val="en-IE"/>
                                  </w:rPr>
                                </m:ctrlPr>
                              </m:sSubPr>
                              <m:e>
                                <m:r>
                                  <m:rPr>
                                    <m:sty m:val="bi"/>
                                  </m:rPr>
                                  <w:rPr>
                                    <w:rFonts w:ascii="Cambria Math" w:hAnsi="Cambria Math"/>
                                    <w:lang w:val="en-IE"/>
                                  </w:rPr>
                                  <m:t>η</m:t>
                                </m:r>
                              </m:e>
                              <m:sub>
                                <m:r>
                                  <m:rPr>
                                    <m:sty m:val="bi"/>
                                  </m:rPr>
                                  <w:rPr>
                                    <w:rFonts w:ascii="Cambria Math" w:hAnsi="Cambria Math"/>
                                    <w:lang w:val="en-IE"/>
                                  </w:rPr>
                                  <m:t>il</m:t>
                                </m:r>
                              </m:sub>
                            </m:sSub>
                          </m:e>
                        </m:d>
                      </m:e>
                      <m:sup>
                        <m:r>
                          <m:rPr>
                            <m:sty m:val="bi"/>
                          </m:rPr>
                          <w:rPr>
                            <w:rFonts w:ascii="Cambria Math" w:hAnsi="Cambria Math"/>
                            <w:lang w:val="en-IE"/>
                          </w:rPr>
                          <m:t>β</m:t>
                        </m:r>
                      </m:sup>
                    </m:sSup>
                  </m:num>
                  <m:den>
                    <m:nary>
                      <m:naryPr>
                        <m:chr m:val="∑"/>
                        <m:limLoc m:val="undOvr"/>
                        <m:supHide m:val="1"/>
                        <m:ctrlPr>
                          <w:rPr>
                            <w:rFonts w:ascii="Cambria Math" w:hAnsi="Cambria Math"/>
                            <w:b/>
                            <w:i/>
                            <w:lang w:val="en-IE"/>
                          </w:rPr>
                        </m:ctrlPr>
                      </m:naryPr>
                      <m:sub>
                        <m:r>
                          <m:rPr>
                            <m:sty m:val="bi"/>
                          </m:rPr>
                          <w:rPr>
                            <w:rFonts w:ascii="Cambria Math" w:hAnsi="Cambria Math"/>
                            <w:lang w:val="en-IE"/>
                          </w:rPr>
                          <m:t>l∈</m:t>
                        </m:r>
                        <m:sSubSup>
                          <m:sSubSupPr>
                            <m:ctrlPr>
                              <w:rPr>
                                <w:rFonts w:ascii="Cambria Math" w:hAnsi="Cambria Math"/>
                                <w:b/>
                                <w:i/>
                                <w:lang w:val="en-IE"/>
                              </w:rPr>
                            </m:ctrlPr>
                          </m:sSubSupPr>
                          <m:e>
                            <m:r>
                              <m:rPr>
                                <m:sty m:val="bi"/>
                              </m:rPr>
                              <w:rPr>
                                <w:rFonts w:ascii="Cambria Math" w:hAnsi="Cambria Math"/>
                                <w:lang w:val="en-IE"/>
                              </w:rPr>
                              <m:t>N</m:t>
                            </m:r>
                          </m:e>
                          <m:sub>
                            <m:r>
                              <m:rPr>
                                <m:sty m:val="bi"/>
                              </m:rPr>
                              <w:rPr>
                                <w:rFonts w:ascii="Cambria Math" w:hAnsi="Cambria Math"/>
                                <w:lang w:val="en-IE"/>
                              </w:rPr>
                              <m:t>i</m:t>
                            </m:r>
                          </m:sub>
                          <m:sup>
                            <m:r>
                              <m:rPr>
                                <m:sty m:val="bi"/>
                              </m:rPr>
                              <w:rPr>
                                <w:rFonts w:ascii="Cambria Math" w:hAnsi="Cambria Math"/>
                                <w:lang w:val="en-IE"/>
                              </w:rPr>
                              <m:t>k</m:t>
                            </m:r>
                          </m:sup>
                        </m:sSubSup>
                      </m:sub>
                      <m:sup/>
                      <m:e>
                        <m:sSup>
                          <m:sSupPr>
                            <m:ctrlPr>
                              <w:rPr>
                                <w:rFonts w:ascii="Cambria Math" w:hAnsi="Cambria Math"/>
                                <w:b/>
                                <w:i/>
                                <w:lang w:val="en-IE"/>
                              </w:rPr>
                            </m:ctrlPr>
                          </m:sSupPr>
                          <m:e>
                            <m:d>
                              <m:dPr>
                                <m:begChr m:val="["/>
                                <m:endChr m:val="]"/>
                                <m:ctrlPr>
                                  <w:rPr>
                                    <w:rFonts w:ascii="Cambria Math" w:hAnsi="Cambria Math"/>
                                    <w:b/>
                                    <w:i/>
                                    <w:lang w:val="en-IE"/>
                                  </w:rPr>
                                </m:ctrlPr>
                              </m:dPr>
                              <m:e>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l</m:t>
                                    </m:r>
                                  </m:sub>
                                </m:sSub>
                              </m:e>
                            </m:d>
                          </m:e>
                          <m:sup>
                            <m:r>
                              <m:rPr>
                                <m:sty m:val="bi"/>
                              </m:rPr>
                              <w:rPr>
                                <w:rFonts w:ascii="Cambria Math" w:hAnsi="Cambria Math"/>
                                <w:lang w:val="en-IE"/>
                              </w:rPr>
                              <m:t>α</m:t>
                            </m:r>
                          </m:sup>
                        </m:sSup>
                        <m:r>
                          <m:rPr>
                            <m:sty m:val="bi"/>
                          </m:rPr>
                          <w:rPr>
                            <w:rFonts w:ascii="Cambria Math" w:hAnsi="Cambria Math"/>
                            <w:lang w:val="en-IE"/>
                          </w:rPr>
                          <m:t xml:space="preserve"> </m:t>
                        </m:r>
                        <m:sSup>
                          <m:sSupPr>
                            <m:ctrlPr>
                              <w:rPr>
                                <w:rFonts w:ascii="Cambria Math" w:hAnsi="Cambria Math"/>
                                <w:b/>
                                <w:i/>
                                <w:lang w:val="en-IE"/>
                              </w:rPr>
                            </m:ctrlPr>
                          </m:sSupPr>
                          <m:e>
                            <m:d>
                              <m:dPr>
                                <m:begChr m:val="["/>
                                <m:endChr m:val="]"/>
                                <m:ctrlPr>
                                  <w:rPr>
                                    <w:rFonts w:ascii="Cambria Math" w:hAnsi="Cambria Math"/>
                                    <w:b/>
                                    <w:i/>
                                    <w:lang w:val="en-IE"/>
                                  </w:rPr>
                                </m:ctrlPr>
                              </m:dPr>
                              <m:e>
                                <m:sSub>
                                  <m:sSubPr>
                                    <m:ctrlPr>
                                      <w:rPr>
                                        <w:rFonts w:ascii="Cambria Math" w:hAnsi="Cambria Math"/>
                                        <w:b/>
                                        <w:i/>
                                        <w:lang w:val="en-IE"/>
                                      </w:rPr>
                                    </m:ctrlPr>
                                  </m:sSubPr>
                                  <m:e>
                                    <m:r>
                                      <m:rPr>
                                        <m:sty m:val="bi"/>
                                      </m:rPr>
                                      <w:rPr>
                                        <w:rFonts w:ascii="Cambria Math" w:hAnsi="Cambria Math"/>
                                        <w:lang w:val="en-IE"/>
                                      </w:rPr>
                                      <m:t>η</m:t>
                                    </m:r>
                                  </m:e>
                                  <m:sub>
                                    <m:r>
                                      <m:rPr>
                                        <m:sty m:val="bi"/>
                                      </m:rPr>
                                      <w:rPr>
                                        <w:rFonts w:ascii="Cambria Math" w:hAnsi="Cambria Math"/>
                                        <w:lang w:val="en-IE"/>
                                      </w:rPr>
                                      <m:t>il</m:t>
                                    </m:r>
                                  </m:sub>
                                </m:sSub>
                              </m:e>
                            </m:d>
                          </m:e>
                          <m:sup>
                            <m:r>
                              <m:rPr>
                                <m:sty m:val="bi"/>
                              </m:rPr>
                              <w:rPr>
                                <w:rFonts w:ascii="Cambria Math" w:hAnsi="Cambria Math"/>
                                <w:lang w:val="en-IE"/>
                              </w:rPr>
                              <m:t>β</m:t>
                            </m:r>
                          </m:sup>
                        </m:sSup>
                      </m:e>
                    </m:nary>
                  </m:den>
                </m:f>
                <m:r>
                  <m:rPr>
                    <m:sty m:val="bi"/>
                  </m:rPr>
                  <w:rPr>
                    <w:rFonts w:ascii="Cambria Math" w:hAnsi="Cambria Math"/>
                    <w:lang w:val="en-IE"/>
                  </w:rPr>
                  <m:t xml:space="preserve">   </m:t>
                </m:r>
              </m:oMath>
            </m:oMathPara>
          </w:p>
          <w:tbl>
            <w:tblPr>
              <w:tblStyle w:val="TableGrid"/>
              <w:tblW w:w="0" w:type="auto"/>
              <w:tblLook w:val="04A0" w:firstRow="1" w:lastRow="0" w:firstColumn="1" w:lastColumn="0" w:noHBand="0" w:noVBand="1"/>
            </w:tblPr>
            <w:tblGrid>
              <w:gridCol w:w="8376"/>
            </w:tblGrid>
            <w:tr w:rsidR="00710D3F" w:rsidRPr="0005431A" w14:paraId="7738F109" w14:textId="77777777" w:rsidTr="00710D3F">
              <w:tc>
                <w:tcPr>
                  <w:tcW w:w="8376" w:type="dxa"/>
                </w:tcPr>
                <w:p w14:paraId="23AB12EB" w14:textId="77777777" w:rsidR="00710D3F" w:rsidRPr="0005431A" w:rsidRDefault="0005308A" w:rsidP="00710D3F">
                  <w:pPr>
                    <w:rPr>
                      <w:lang w:val="en-IE"/>
                    </w:rPr>
                  </w:pPr>
                  <w:r w:rsidRPr="0005431A">
                    <w:rPr>
                      <w:lang w:val="en-IE"/>
                    </w:rPr>
                    <w:t>given</w:t>
                  </w:r>
                  <w:r w:rsidR="00710D3F" w:rsidRPr="0005431A">
                    <w:rPr>
                      <w:lang w:val="en-IE"/>
                    </w:rPr>
                    <w:t xml:space="preserve"> α = 1 and β = 2 </w:t>
                  </w:r>
                </w:p>
                <w:p w14:paraId="75017ECF" w14:textId="77777777" w:rsidR="00710D3F" w:rsidRPr="0005431A" w:rsidRDefault="00B15046" w:rsidP="00710D3F">
                  <w:pPr>
                    <w:rPr>
                      <w:lang w:val="en-IE"/>
                    </w:rPr>
                  </w:pP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library -gym</m:t>
                        </m:r>
                      </m:sub>
                    </m:sSub>
                  </m:oMath>
                  <w:r w:rsidR="00710D3F" w:rsidRPr="0005431A">
                    <w:rPr>
                      <w:lang w:val="en-IE"/>
                    </w:rPr>
                    <w:t xml:space="preserve"> = </w:t>
                  </w: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gym -libary</m:t>
                        </m:r>
                      </m:sub>
                    </m:sSub>
                  </m:oMath>
                  <w:r w:rsidR="00710D3F" w:rsidRPr="0005431A">
                    <w:rPr>
                      <w:lang w:val="en-IE"/>
                    </w:rPr>
                    <w:t>= 1/800</w:t>
                  </w:r>
                </w:p>
                <w:p w14:paraId="556AC94D" w14:textId="77777777" w:rsidR="00710D3F" w:rsidRPr="0005431A" w:rsidRDefault="00B15046" w:rsidP="00710D3F">
                  <w:pPr>
                    <w:rPr>
                      <w:lang w:val="en-IE"/>
                    </w:rPr>
                  </w:pP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library -lecture1</m:t>
                        </m:r>
                      </m:sub>
                    </m:sSub>
                  </m:oMath>
                  <w:r w:rsidR="00710D3F" w:rsidRPr="0005431A">
                    <w:rPr>
                      <w:lang w:val="en-IE"/>
                    </w:rPr>
                    <w:t xml:space="preserve"> = </w:t>
                  </w: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lecture1-libary</m:t>
                        </m:r>
                      </m:sub>
                    </m:sSub>
                  </m:oMath>
                  <w:r w:rsidR="00710D3F" w:rsidRPr="0005431A">
                    <w:rPr>
                      <w:lang w:val="en-IE"/>
                    </w:rPr>
                    <w:t>= 1/1000</w:t>
                  </w:r>
                </w:p>
                <w:p w14:paraId="7CB983C8" w14:textId="77777777" w:rsidR="00710D3F" w:rsidRPr="0005431A" w:rsidRDefault="00B15046" w:rsidP="00710D3F">
                  <w:pPr>
                    <w:rPr>
                      <w:lang w:val="en-IE"/>
                    </w:rPr>
                  </w:pP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library -lecture2</m:t>
                        </m:r>
                      </m:sub>
                    </m:sSub>
                  </m:oMath>
                  <w:r w:rsidR="00710D3F" w:rsidRPr="0005431A">
                    <w:rPr>
                      <w:lang w:val="en-IE"/>
                    </w:rPr>
                    <w:t xml:space="preserve"> = </w:t>
                  </w:r>
                  <m:oMath>
                    <m:sSub>
                      <m:sSubPr>
                        <m:ctrlPr>
                          <w:rPr>
                            <w:rFonts w:ascii="Cambria Math" w:hAnsi="Cambria Math"/>
                            <w:i/>
                            <w:lang w:val="en-IE"/>
                          </w:rPr>
                        </m:ctrlPr>
                      </m:sSubPr>
                      <m:e>
                        <m:r>
                          <w:rPr>
                            <w:rFonts w:ascii="Cambria Math" w:hAnsi="Cambria Math"/>
                            <w:lang w:val="en-IE"/>
                          </w:rPr>
                          <m:t>η</m:t>
                        </m:r>
                      </m:e>
                      <m:sub>
                        <m:r>
                          <m:rPr>
                            <m:sty m:val="p"/>
                          </m:rPr>
                          <w:rPr>
                            <w:rFonts w:ascii="Cambria Math" w:hAnsi="Cambria Math"/>
                            <w:lang w:val="en-IE"/>
                          </w:rPr>
                          <m:t>lecture2-libary</m:t>
                        </m:r>
                      </m:sub>
                    </m:sSub>
                  </m:oMath>
                  <w:r w:rsidR="00710D3F" w:rsidRPr="0005431A">
                    <w:rPr>
                      <w:lang w:val="en-IE"/>
                    </w:rPr>
                    <w:t>= 1/1600</w:t>
                  </w:r>
                </w:p>
                <w:p w14:paraId="740196AD" w14:textId="77777777" w:rsidR="00710D3F" w:rsidRPr="0005431A" w:rsidRDefault="00B15046" w:rsidP="00710D3F">
                  <w:pPr>
                    <w:rPr>
                      <w:lang w:val="en-IE"/>
                    </w:rPr>
                  </w:pPr>
                  <m:oMath>
                    <m:nary>
                      <m:naryPr>
                        <m:chr m:val="∑"/>
                        <m:limLoc m:val="undOvr"/>
                        <m:supHide m:val="1"/>
                        <m:ctrlPr>
                          <w:rPr>
                            <w:rFonts w:ascii="Cambria Math" w:hAnsi="Cambria Math"/>
                            <w:i/>
                            <w:lang w:val="en-IE"/>
                          </w:rPr>
                        </m:ctrlPr>
                      </m:naryPr>
                      <m:sub>
                        <m:r>
                          <w:rPr>
                            <w:rFonts w:ascii="Cambria Math" w:hAnsi="Cambria Math"/>
                            <w:lang w:val="en-IE"/>
                          </w:rPr>
                          <m:t>l∈</m:t>
                        </m:r>
                        <m:sSubSup>
                          <m:sSubSupPr>
                            <m:ctrlPr>
                              <w:rPr>
                                <w:rFonts w:ascii="Cambria Math" w:hAnsi="Cambria Math"/>
                                <w:i/>
                                <w:lang w:val="en-IE"/>
                              </w:rPr>
                            </m:ctrlPr>
                          </m:sSubSupPr>
                          <m:e>
                            <m:r>
                              <w:rPr>
                                <w:rFonts w:ascii="Cambria Math" w:hAnsi="Cambria Math"/>
                                <w:lang w:val="en-IE"/>
                              </w:rPr>
                              <m:t>N</m:t>
                            </m:r>
                          </m:e>
                          <m:sub>
                            <m:r>
                              <w:rPr>
                                <w:rFonts w:ascii="Cambria Math" w:hAnsi="Cambria Math"/>
                                <w:lang w:val="en-IE"/>
                              </w:rPr>
                              <m:t>i</m:t>
                            </m:r>
                          </m:sub>
                          <m:sup>
                            <m:r>
                              <w:rPr>
                                <w:rFonts w:ascii="Cambria Math" w:hAnsi="Cambria Math"/>
                                <w:lang w:val="en-IE"/>
                              </w:rPr>
                              <m:t>k</m:t>
                            </m:r>
                          </m:sup>
                        </m:sSubSup>
                      </m:sub>
                      <m:sup/>
                      <m:e>
                        <m:sSup>
                          <m:sSupPr>
                            <m:ctrlPr>
                              <w:rPr>
                                <w:rFonts w:ascii="Cambria Math" w:hAnsi="Cambria Math"/>
                                <w:i/>
                                <w:lang w:val="en-IE"/>
                              </w:rPr>
                            </m:ctrlPr>
                          </m:sSupPr>
                          <m:e>
                            <m:d>
                              <m:dPr>
                                <m:begChr m:val="["/>
                                <m:endChr m:val="]"/>
                                <m:ctrlPr>
                                  <w:rPr>
                                    <w:rFonts w:ascii="Cambria Math" w:hAnsi="Cambria Math"/>
                                    <w:i/>
                                    <w:lang w:val="en-IE"/>
                                  </w:rPr>
                                </m:ctrlPr>
                              </m:dPr>
                              <m:e>
                                <m:sSub>
                                  <m:sSubPr>
                                    <m:ctrlPr>
                                      <w:rPr>
                                        <w:rFonts w:ascii="Cambria Math" w:hAnsi="Cambria Math"/>
                                        <w:i/>
                                        <w:lang w:val="en-IE"/>
                                      </w:rPr>
                                    </m:ctrlPr>
                                  </m:sSubPr>
                                  <m:e>
                                    <m:r>
                                      <w:rPr>
                                        <w:rFonts w:ascii="Cambria Math" w:hAnsi="Cambria Math"/>
                                        <w:lang w:val="en-IE"/>
                                      </w:rPr>
                                      <m:t>τ</m:t>
                                    </m:r>
                                  </m:e>
                                  <m:sub>
                                    <m:r>
                                      <w:rPr>
                                        <w:rFonts w:ascii="Cambria Math" w:hAnsi="Cambria Math"/>
                                        <w:lang w:val="en-IE"/>
                                      </w:rPr>
                                      <m:t>il</m:t>
                                    </m:r>
                                  </m:sub>
                                </m:sSub>
                              </m:e>
                            </m:d>
                          </m:e>
                          <m:sup>
                            <m:r>
                              <w:rPr>
                                <w:rFonts w:ascii="Cambria Math" w:hAnsi="Cambria Math"/>
                                <w:lang w:val="en-IE"/>
                              </w:rPr>
                              <m:t>α</m:t>
                            </m:r>
                          </m:sup>
                        </m:sSup>
                        <m:r>
                          <w:rPr>
                            <w:rFonts w:ascii="Cambria Math" w:hAnsi="Cambria Math"/>
                            <w:lang w:val="en-IE"/>
                          </w:rPr>
                          <m:t xml:space="preserve"> </m:t>
                        </m:r>
                        <m:sSup>
                          <m:sSupPr>
                            <m:ctrlPr>
                              <w:rPr>
                                <w:rFonts w:ascii="Cambria Math" w:hAnsi="Cambria Math"/>
                                <w:i/>
                                <w:lang w:val="en-IE"/>
                              </w:rPr>
                            </m:ctrlPr>
                          </m:sSupPr>
                          <m:e>
                            <m:d>
                              <m:dPr>
                                <m:begChr m:val="["/>
                                <m:endChr m:val="]"/>
                                <m:ctrlPr>
                                  <w:rPr>
                                    <w:rFonts w:ascii="Cambria Math" w:hAnsi="Cambria Math"/>
                                    <w:i/>
                                    <w:lang w:val="en-IE"/>
                                  </w:rPr>
                                </m:ctrlPr>
                              </m:dPr>
                              <m:e>
                                <m:sSub>
                                  <m:sSubPr>
                                    <m:ctrlPr>
                                      <w:rPr>
                                        <w:rFonts w:ascii="Cambria Math" w:hAnsi="Cambria Math"/>
                                        <w:i/>
                                        <w:lang w:val="en-IE"/>
                                      </w:rPr>
                                    </m:ctrlPr>
                                  </m:sSubPr>
                                  <m:e>
                                    <m:r>
                                      <w:rPr>
                                        <w:rFonts w:ascii="Cambria Math" w:hAnsi="Cambria Math"/>
                                        <w:lang w:val="en-IE"/>
                                      </w:rPr>
                                      <m:t>η</m:t>
                                    </m:r>
                                  </m:e>
                                  <m:sub>
                                    <m:r>
                                      <w:rPr>
                                        <w:rFonts w:ascii="Cambria Math" w:hAnsi="Cambria Math"/>
                                        <w:lang w:val="en-IE"/>
                                      </w:rPr>
                                      <m:t>il</m:t>
                                    </m:r>
                                  </m:sub>
                                </m:sSub>
                              </m:e>
                            </m:d>
                          </m:e>
                          <m:sup>
                            <m:r>
                              <w:rPr>
                                <w:rFonts w:ascii="Cambria Math" w:hAnsi="Cambria Math"/>
                                <w:lang w:val="en-IE"/>
                              </w:rPr>
                              <m:t>β</m:t>
                            </m:r>
                          </m:sup>
                        </m:sSup>
                      </m:e>
                    </m:nary>
                  </m:oMath>
                  <w:r w:rsidR="00710D3F" w:rsidRPr="0005431A">
                    <w:rPr>
                      <w:lang w:val="en-IE"/>
                    </w:rPr>
                    <w:t xml:space="preserve">= </w:t>
                  </w:r>
                  <m:oMath>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800</m:t>
                        </m:r>
                      </m:den>
                    </m:f>
                    <m:r>
                      <w:rPr>
                        <w:rFonts w:ascii="Cambria Math" w:hAnsi="Cambria Math"/>
                        <w:lang w:val="en-IE"/>
                      </w:rPr>
                      <m:t xml:space="preserve">+ </m:t>
                    </m:r>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1000</m:t>
                        </m:r>
                      </m:den>
                    </m:f>
                    <m:r>
                      <w:rPr>
                        <w:rFonts w:ascii="Cambria Math" w:hAnsi="Cambria Math"/>
                        <w:lang w:val="en-IE"/>
                      </w:rPr>
                      <m:t xml:space="preserve">+ </m:t>
                    </m:r>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1600</m:t>
                        </m:r>
                      </m:den>
                    </m:f>
                    <m:r>
                      <w:rPr>
                        <w:rFonts w:ascii="Cambria Math" w:hAnsi="Cambria Math"/>
                        <w:lang w:val="en-IE"/>
                      </w:rPr>
                      <m:t>= approx 0.000008</m:t>
                    </m:r>
                  </m:oMath>
                </w:p>
                <w:p w14:paraId="7BFE50F9" w14:textId="77777777" w:rsidR="00710D3F" w:rsidRPr="0005431A" w:rsidRDefault="00710D3F" w:rsidP="00710D3F">
                  <w:pPr>
                    <w:rPr>
                      <w:lang w:val="en-IE"/>
                    </w:rPr>
                  </w:pPr>
                </w:p>
                <w:p w14:paraId="66755079" w14:textId="77777777" w:rsidR="00710D3F" w:rsidRPr="0005431A" w:rsidRDefault="00B15046" w:rsidP="00710D3F">
                  <w:pPr>
                    <w:rPr>
                      <w:lang w:val="en-IE"/>
                    </w:rPr>
                  </w:pPr>
                  <m:oMath>
                    <m:sSubSup>
                      <m:sSubSupPr>
                        <m:ctrlPr>
                          <w:rPr>
                            <w:rFonts w:ascii="Cambria Math" w:hAnsi="Cambria Math"/>
                            <w:i/>
                            <w:lang w:val="en-IE"/>
                          </w:rPr>
                        </m:ctrlPr>
                      </m:sSubSupPr>
                      <m:e>
                        <m:r>
                          <w:rPr>
                            <w:rFonts w:ascii="Cambria Math" w:hAnsi="Cambria Math"/>
                            <w:lang w:val="en-IE"/>
                          </w:rPr>
                          <m:t>ρ</m:t>
                        </m:r>
                      </m:e>
                      <m:sub>
                        <m:r>
                          <w:rPr>
                            <w:rFonts w:ascii="Cambria Math" w:hAnsi="Cambria Math"/>
                            <w:lang w:val="en-IE"/>
                          </w:rPr>
                          <m:t>libary-gym</m:t>
                        </m:r>
                      </m:sub>
                      <m:sup>
                        <m:r>
                          <w:rPr>
                            <w:rFonts w:ascii="Cambria Math" w:hAnsi="Cambria Math"/>
                            <w:lang w:val="en-IE"/>
                          </w:rPr>
                          <m:t>k</m:t>
                        </m:r>
                      </m:sup>
                    </m:sSubSup>
                    <m:r>
                      <w:rPr>
                        <w:rFonts w:ascii="Cambria Math" w:hAnsi="Cambria Math"/>
                        <w:lang w:val="en-IE"/>
                      </w:rPr>
                      <m:t xml:space="preserve">= </m:t>
                    </m:r>
                    <m:f>
                      <m:fPr>
                        <m:ctrlPr>
                          <w:rPr>
                            <w:rFonts w:ascii="Cambria Math" w:hAnsi="Cambria Math"/>
                            <w:i/>
                            <w:lang w:val="en-IE"/>
                          </w:rPr>
                        </m:ctrlPr>
                      </m:fPr>
                      <m:num>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800</m:t>
                            </m:r>
                          </m:den>
                        </m:f>
                      </m:num>
                      <m:den>
                        <m:r>
                          <w:rPr>
                            <w:rFonts w:ascii="Cambria Math" w:hAnsi="Cambria Math"/>
                            <w:lang w:val="en-IE"/>
                          </w:rPr>
                          <m:t>0.00008</m:t>
                        </m:r>
                      </m:den>
                    </m:f>
                    <m:r>
                      <w:rPr>
                        <w:rFonts w:ascii="Cambria Math" w:hAnsi="Cambria Math"/>
                        <w:lang w:val="en-IE"/>
                      </w:rPr>
                      <m:t xml:space="preserve"> </m:t>
                    </m:r>
                  </m:oMath>
                  <w:r w:rsidR="00710D3F" w:rsidRPr="0005431A">
                    <w:rPr>
                      <w:lang w:val="en-IE"/>
                    </w:rPr>
                    <w:t xml:space="preserve"> =   0.019 Approx.</w:t>
                  </w:r>
                </w:p>
                <w:p w14:paraId="3D9D2113" w14:textId="77777777" w:rsidR="00710D3F" w:rsidRPr="0005431A" w:rsidRDefault="00710D3F" w:rsidP="00710D3F">
                  <w:pPr>
                    <w:rPr>
                      <w:lang w:val="en-IE"/>
                    </w:rPr>
                  </w:pPr>
                </w:p>
                <w:p w14:paraId="500ABE0D" w14:textId="77777777" w:rsidR="00710D3F" w:rsidRPr="0005431A" w:rsidRDefault="00B15046" w:rsidP="00710D3F">
                  <w:pPr>
                    <w:rPr>
                      <w:lang w:val="en-IE"/>
                    </w:rPr>
                  </w:pPr>
                  <m:oMath>
                    <m:sSubSup>
                      <m:sSubSupPr>
                        <m:ctrlPr>
                          <w:rPr>
                            <w:rFonts w:ascii="Cambria Math" w:hAnsi="Cambria Math"/>
                            <w:i/>
                            <w:lang w:val="en-IE"/>
                          </w:rPr>
                        </m:ctrlPr>
                      </m:sSubSupPr>
                      <m:e>
                        <m:r>
                          <w:rPr>
                            <w:rFonts w:ascii="Cambria Math" w:hAnsi="Cambria Math"/>
                            <w:lang w:val="en-IE"/>
                          </w:rPr>
                          <m:t>ρ</m:t>
                        </m:r>
                      </m:e>
                      <m:sub>
                        <m:r>
                          <w:rPr>
                            <w:rFonts w:ascii="Cambria Math" w:hAnsi="Cambria Math"/>
                            <w:lang w:val="en-IE"/>
                          </w:rPr>
                          <m:t>libary-</m:t>
                        </m:r>
                        <m:r>
                          <m:rPr>
                            <m:sty m:val="p"/>
                          </m:rPr>
                          <w:rPr>
                            <w:rFonts w:ascii="Cambria Math" w:hAnsi="Cambria Math"/>
                            <w:lang w:val="en-IE"/>
                          </w:rPr>
                          <m:t>lecture1</m:t>
                        </m:r>
                      </m:sub>
                      <m:sup>
                        <m:r>
                          <w:rPr>
                            <w:rFonts w:ascii="Cambria Math" w:hAnsi="Cambria Math"/>
                            <w:lang w:val="en-IE"/>
                          </w:rPr>
                          <m:t>k</m:t>
                        </m:r>
                      </m:sup>
                    </m:sSubSup>
                    <m:r>
                      <w:rPr>
                        <w:rFonts w:ascii="Cambria Math" w:hAnsi="Cambria Math"/>
                        <w:lang w:val="en-IE"/>
                      </w:rPr>
                      <m:t xml:space="preserve">= </m:t>
                    </m:r>
                    <m:f>
                      <m:fPr>
                        <m:ctrlPr>
                          <w:rPr>
                            <w:rFonts w:ascii="Cambria Math" w:hAnsi="Cambria Math"/>
                            <w:i/>
                            <w:lang w:val="en-IE"/>
                          </w:rPr>
                        </m:ctrlPr>
                      </m:fPr>
                      <m:num>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1000</m:t>
                            </m:r>
                          </m:den>
                        </m:f>
                      </m:num>
                      <m:den>
                        <m:r>
                          <w:rPr>
                            <w:rFonts w:ascii="Cambria Math" w:hAnsi="Cambria Math"/>
                            <w:lang w:val="en-IE"/>
                          </w:rPr>
                          <m:t>0.00008</m:t>
                        </m:r>
                      </m:den>
                    </m:f>
                    <m:r>
                      <w:rPr>
                        <w:rFonts w:ascii="Cambria Math" w:hAnsi="Cambria Math"/>
                        <w:lang w:val="en-IE"/>
                      </w:rPr>
                      <m:t xml:space="preserve"> </m:t>
                    </m:r>
                  </m:oMath>
                  <w:r w:rsidR="00710D3F" w:rsidRPr="0005431A">
                    <w:rPr>
                      <w:lang w:val="en-IE"/>
                    </w:rPr>
                    <w:t xml:space="preserve"> =  0.015 Approx.</w:t>
                  </w:r>
                </w:p>
                <w:p w14:paraId="4729E4FE" w14:textId="77777777" w:rsidR="00710D3F" w:rsidRPr="0005431A" w:rsidRDefault="00710D3F" w:rsidP="00710D3F">
                  <w:pPr>
                    <w:rPr>
                      <w:lang w:val="en-IE"/>
                    </w:rPr>
                  </w:pPr>
                </w:p>
                <w:p w14:paraId="2D42D02C" w14:textId="77777777" w:rsidR="00710D3F" w:rsidRPr="0005431A" w:rsidRDefault="00B15046" w:rsidP="00710D3F">
                  <w:pPr>
                    <w:rPr>
                      <w:lang w:val="en-IE"/>
                    </w:rPr>
                  </w:pPr>
                  <m:oMath>
                    <m:sSubSup>
                      <m:sSubSupPr>
                        <m:ctrlPr>
                          <w:rPr>
                            <w:rFonts w:ascii="Cambria Math" w:hAnsi="Cambria Math"/>
                            <w:i/>
                            <w:lang w:val="en-IE"/>
                          </w:rPr>
                        </m:ctrlPr>
                      </m:sSubSupPr>
                      <m:e>
                        <m:r>
                          <w:rPr>
                            <w:rFonts w:ascii="Cambria Math" w:hAnsi="Cambria Math"/>
                            <w:lang w:val="en-IE"/>
                          </w:rPr>
                          <m:t>ρ</m:t>
                        </m:r>
                      </m:e>
                      <m:sub>
                        <m:r>
                          <w:rPr>
                            <w:rFonts w:ascii="Cambria Math" w:hAnsi="Cambria Math"/>
                            <w:lang w:val="en-IE"/>
                          </w:rPr>
                          <m:t>libary-</m:t>
                        </m:r>
                        <m:r>
                          <m:rPr>
                            <m:sty m:val="p"/>
                          </m:rPr>
                          <w:rPr>
                            <w:rFonts w:ascii="Cambria Math" w:hAnsi="Cambria Math"/>
                            <w:lang w:val="en-IE"/>
                          </w:rPr>
                          <m:t>lecture2</m:t>
                        </m:r>
                      </m:sub>
                      <m:sup>
                        <m:r>
                          <w:rPr>
                            <w:rFonts w:ascii="Cambria Math" w:hAnsi="Cambria Math"/>
                            <w:lang w:val="en-IE"/>
                          </w:rPr>
                          <m:t>k</m:t>
                        </m:r>
                      </m:sup>
                    </m:sSubSup>
                    <m:r>
                      <w:rPr>
                        <w:rFonts w:ascii="Cambria Math" w:hAnsi="Cambria Math"/>
                        <w:lang w:val="en-IE"/>
                      </w:rPr>
                      <m:t xml:space="preserve">= </m:t>
                    </m:r>
                    <m:f>
                      <m:fPr>
                        <m:ctrlPr>
                          <w:rPr>
                            <w:rFonts w:ascii="Cambria Math" w:hAnsi="Cambria Math"/>
                            <w:i/>
                            <w:lang w:val="en-IE"/>
                          </w:rPr>
                        </m:ctrlPr>
                      </m:fPr>
                      <m:num>
                        <m:f>
                          <m:fPr>
                            <m:ctrlPr>
                              <w:rPr>
                                <w:rFonts w:ascii="Cambria Math" w:hAnsi="Cambria Math"/>
                                <w:i/>
                                <w:lang w:val="en-IE"/>
                              </w:rPr>
                            </m:ctrlPr>
                          </m:fPr>
                          <m:num>
                            <m:r>
                              <w:rPr>
                                <w:rFonts w:ascii="Cambria Math" w:hAnsi="Cambria Math"/>
                                <w:lang w:val="en-IE"/>
                              </w:rPr>
                              <m:t>5</m:t>
                            </m:r>
                          </m:num>
                          <m:den>
                            <m:r>
                              <w:rPr>
                                <w:rFonts w:ascii="Cambria Math" w:hAnsi="Cambria Math"/>
                                <w:lang w:val="en-IE"/>
                              </w:rPr>
                              <m:t>4050</m:t>
                            </m:r>
                          </m:den>
                        </m:f>
                        <m:r>
                          <w:rPr>
                            <w:rFonts w:ascii="Cambria Math" w:hAnsi="Cambria Math"/>
                            <w:lang w:val="en-IE"/>
                          </w:rPr>
                          <m:t xml:space="preserve">. </m:t>
                        </m:r>
                        <m:f>
                          <m:fPr>
                            <m:ctrlPr>
                              <w:rPr>
                                <w:rFonts w:ascii="Cambria Math" w:hAnsi="Cambria Math"/>
                                <w:i/>
                                <w:lang w:val="en-IE"/>
                              </w:rPr>
                            </m:ctrlPr>
                          </m:fPr>
                          <m:num>
                            <m:r>
                              <w:rPr>
                                <w:rFonts w:ascii="Cambria Math" w:hAnsi="Cambria Math"/>
                                <w:lang w:val="en-IE"/>
                              </w:rPr>
                              <m:t>1</m:t>
                            </m:r>
                          </m:num>
                          <m:den>
                            <m:r>
                              <w:rPr>
                                <w:rFonts w:ascii="Cambria Math" w:hAnsi="Cambria Math"/>
                                <w:lang w:val="en-IE"/>
                              </w:rPr>
                              <m:t>1600</m:t>
                            </m:r>
                          </m:den>
                        </m:f>
                      </m:num>
                      <m:den>
                        <m:r>
                          <w:rPr>
                            <w:rFonts w:ascii="Cambria Math" w:hAnsi="Cambria Math"/>
                            <w:lang w:val="en-IE"/>
                          </w:rPr>
                          <m:t>0.00008</m:t>
                        </m:r>
                      </m:den>
                    </m:f>
                    <m:r>
                      <w:rPr>
                        <w:rFonts w:ascii="Cambria Math" w:hAnsi="Cambria Math"/>
                        <w:lang w:val="en-IE"/>
                      </w:rPr>
                      <m:t xml:space="preserve"> </m:t>
                    </m:r>
                  </m:oMath>
                  <w:r w:rsidR="00710D3F" w:rsidRPr="0005431A">
                    <w:rPr>
                      <w:lang w:val="en-IE"/>
                    </w:rPr>
                    <w:t xml:space="preserve"> =  0.01 Approx.</w:t>
                  </w:r>
                </w:p>
              </w:tc>
            </w:tr>
          </w:tbl>
          <w:p w14:paraId="5E83EA4B" w14:textId="77777777" w:rsidR="000B3C97" w:rsidRPr="0005431A" w:rsidRDefault="000B3C97" w:rsidP="00F93FC9">
            <w:pPr>
              <w:keepNext/>
              <w:rPr>
                <w:lang w:val="en-IE"/>
              </w:rPr>
            </w:pPr>
          </w:p>
        </w:tc>
      </w:tr>
    </w:tbl>
    <w:p w14:paraId="35DFAF0B" w14:textId="4C3AEC62" w:rsidR="000B3C97" w:rsidRPr="0005431A" w:rsidRDefault="00F93FC9" w:rsidP="00F93FC9">
      <w:pPr>
        <w:pStyle w:val="Caption"/>
        <w:rPr>
          <w:lang w:val="en-IE"/>
        </w:rPr>
      </w:pPr>
      <w:bookmarkStart w:id="77" w:name="_Toc396945071"/>
      <w:r>
        <w:t xml:space="preserve">Equation </w:t>
      </w:r>
      <w:r w:rsidR="00F139E7">
        <w:fldChar w:fldCharType="begin"/>
      </w:r>
      <w:r w:rsidR="00F139E7">
        <w:instrText xml:space="preserve"> STYLEREF 1 \s </w:instrText>
      </w:r>
      <w:r w:rsidR="00F139E7">
        <w:fldChar w:fldCharType="separate"/>
      </w:r>
      <w:r w:rsidR="00DC0160">
        <w:rPr>
          <w:noProof/>
        </w:rPr>
        <w:t>4</w:t>
      </w:r>
      <w:r w:rsidR="00F139E7">
        <w:fldChar w:fldCharType="end"/>
      </w:r>
      <w:r w:rsidR="00F139E7">
        <w:t>.</w:t>
      </w:r>
      <w:r w:rsidR="00F139E7">
        <w:fldChar w:fldCharType="begin"/>
      </w:r>
      <w:r w:rsidR="00F139E7">
        <w:instrText xml:space="preserve"> SEQ Equation \* ARABIC \s 1 </w:instrText>
      </w:r>
      <w:r w:rsidR="00F139E7">
        <w:fldChar w:fldCharType="separate"/>
      </w:r>
      <w:r w:rsidR="00DC0160">
        <w:rPr>
          <w:noProof/>
        </w:rPr>
        <w:t>5</w:t>
      </w:r>
      <w:r w:rsidR="00F139E7">
        <w:fldChar w:fldCharType="end"/>
      </w:r>
      <w:r w:rsidR="00980EDC" w:rsidRPr="00980EDC">
        <w:t xml:space="preserve"> - </w:t>
      </w:r>
      <w:r w:rsidR="00585EB0">
        <w:t xml:space="preserve">Example Ant tour DIT Kevin </w:t>
      </w:r>
      <w:r w:rsidR="00B1648A">
        <w:t>Street</w:t>
      </w:r>
      <w:bookmarkEnd w:id="77"/>
    </w:p>
    <w:p w14:paraId="614B1216" w14:textId="77777777" w:rsidR="000B3C97" w:rsidRPr="0005431A" w:rsidRDefault="000B3C97" w:rsidP="000B3C97">
      <w:pPr>
        <w:rPr>
          <w:lang w:val="en-IE"/>
        </w:rPr>
      </w:pPr>
      <w:r w:rsidRPr="0005431A">
        <w:rPr>
          <w:lang w:val="en-IE"/>
        </w:rPr>
        <w:t xml:space="preserve">As can </w:t>
      </w:r>
      <w:r w:rsidR="0005308A" w:rsidRPr="0005431A">
        <w:rPr>
          <w:lang w:val="en-IE"/>
        </w:rPr>
        <w:t xml:space="preserve">be </w:t>
      </w:r>
      <w:r w:rsidRPr="0005431A">
        <w:rPr>
          <w:lang w:val="en-IE"/>
        </w:rPr>
        <w:t>see</w:t>
      </w:r>
      <w:r w:rsidR="0005308A" w:rsidRPr="0005431A">
        <w:rPr>
          <w:lang w:val="en-IE"/>
        </w:rPr>
        <w:t>n</w:t>
      </w:r>
      <w:r w:rsidRPr="0005431A">
        <w:rPr>
          <w:lang w:val="en-IE"/>
        </w:rPr>
        <w:t xml:space="preserve"> </w:t>
      </w:r>
      <m:oMath>
        <m:sSubSup>
          <m:sSubSupPr>
            <m:ctrlPr>
              <w:rPr>
                <w:rFonts w:ascii="Cambria Math" w:hAnsi="Cambria Math"/>
                <w:i/>
                <w:lang w:val="en-IE"/>
              </w:rPr>
            </m:ctrlPr>
          </m:sSubSupPr>
          <m:e>
            <m:r>
              <w:rPr>
                <w:rFonts w:ascii="Cambria Math" w:hAnsi="Cambria Math"/>
                <w:lang w:val="en-IE"/>
              </w:rPr>
              <m:t>ρ</m:t>
            </m:r>
          </m:e>
          <m:sub>
            <m:r>
              <w:rPr>
                <w:rFonts w:ascii="Cambria Math" w:hAnsi="Cambria Math"/>
                <w:lang w:val="en-IE"/>
              </w:rPr>
              <m:t>libary-</m:t>
            </m:r>
            <m:r>
              <m:rPr>
                <m:sty m:val="p"/>
              </m:rPr>
              <w:rPr>
                <w:rFonts w:ascii="Cambria Math" w:hAnsi="Cambria Math"/>
                <w:lang w:val="en-IE"/>
              </w:rPr>
              <m:t>lecture2</m:t>
            </m:r>
          </m:sub>
          <m:sup>
            <m:r>
              <w:rPr>
                <w:rFonts w:ascii="Cambria Math" w:hAnsi="Cambria Math"/>
                <w:lang w:val="en-IE"/>
              </w:rPr>
              <m:t>k</m:t>
            </m:r>
          </m:sup>
        </m:sSubSup>
      </m:oMath>
      <w:r w:rsidRPr="0005431A">
        <w:rPr>
          <w:lang w:val="en-IE"/>
        </w:rPr>
        <w:t xml:space="preserve"> has the lowest probability of getting selected as this path has the longest distance, as this is the first </w:t>
      </w:r>
      <w:r w:rsidR="00E93897" w:rsidRPr="0005431A">
        <w:rPr>
          <w:lang w:val="en-IE"/>
        </w:rPr>
        <w:t>iteration</w:t>
      </w:r>
      <w:r w:rsidRPr="0005431A">
        <w:rPr>
          <w:lang w:val="en-IE"/>
        </w:rPr>
        <w:t xml:space="preserve"> </w:t>
      </w:r>
      <w:r w:rsidR="00E93897" w:rsidRPr="0005431A">
        <w:rPr>
          <w:lang w:val="en-IE"/>
        </w:rPr>
        <w:t xml:space="preserve">and </w:t>
      </w:r>
      <w:r w:rsidRPr="0005431A">
        <w:rPr>
          <w:lang w:val="en-IE"/>
        </w:rPr>
        <w:t xml:space="preserve">all pheromones have just been initialised, probability is only selected on the initial pheromones levels at this stage but this will change on the next iteration. </w:t>
      </w:r>
    </w:p>
    <w:p w14:paraId="1801AEB6" w14:textId="77777777" w:rsidR="00F43513" w:rsidRPr="0005431A" w:rsidRDefault="00F43513" w:rsidP="000B3C97">
      <w:pPr>
        <w:rPr>
          <w:lang w:val="en-IE"/>
        </w:rPr>
      </w:pPr>
    </w:p>
    <w:p w14:paraId="139831FE" w14:textId="65FED5EC" w:rsidR="000B3C97" w:rsidRDefault="00F43513" w:rsidP="000B3C97">
      <w:pPr>
        <w:rPr>
          <w:lang w:val="en-IE"/>
        </w:rPr>
      </w:pPr>
      <w:r w:rsidRPr="0005431A">
        <w:rPr>
          <w:lang w:val="en-IE"/>
        </w:rPr>
        <w:t>T</w:t>
      </w:r>
      <w:r w:rsidR="000B3C97" w:rsidRPr="0005431A">
        <w:rPr>
          <w:lang w:val="en-IE"/>
        </w:rPr>
        <w:t>he probability decision is based upon the pheromone levels and a</w:t>
      </w:r>
      <w:r w:rsidR="00957B44" w:rsidRPr="0005431A">
        <w:rPr>
          <w:lang w:val="en-IE"/>
        </w:rPr>
        <w:t>n</w:t>
      </w:r>
      <w:r w:rsidR="000B3C97" w:rsidRPr="0005431A">
        <w:rPr>
          <w:lang w:val="en-IE"/>
        </w:rPr>
        <w:t xml:space="preserve"> heuristic at the beginning of the algorithm. So the higher the heuristic value the more likely the ant will move to that location. This is important as if the heuristic value is low the overall optimal solution may never be found. Thus the ants will keep searching within their initial </w:t>
      </w:r>
      <w:r w:rsidR="0005308A" w:rsidRPr="0005431A">
        <w:rPr>
          <w:lang w:val="en-IE"/>
        </w:rPr>
        <w:t>sub-optimal</w:t>
      </w:r>
      <w:r w:rsidR="000B3C97" w:rsidRPr="0005431A">
        <w:rPr>
          <w:lang w:val="en-IE"/>
        </w:rPr>
        <w:t xml:space="preserve"> tour. At each location edge a pheromone matrix is updated, that is </w:t>
      </w:r>
      <w:r w:rsidR="0005308A" w:rsidRPr="0005431A">
        <w:rPr>
          <w:lang w:val="en-IE"/>
        </w:rPr>
        <w:t>t</w:t>
      </w:r>
      <w:r w:rsidR="000B3C97" w:rsidRPr="0005431A">
        <w:rPr>
          <w:lang w:val="en-IE"/>
        </w:rPr>
        <w:t>he library location will contain pheromones to all other points</w:t>
      </w:r>
      <w:r w:rsidR="0005308A" w:rsidRPr="0005431A">
        <w:rPr>
          <w:lang w:val="en-IE"/>
        </w:rPr>
        <w:t>. It is</w:t>
      </w:r>
      <w:r w:rsidR="000B3C97" w:rsidRPr="0005431A">
        <w:rPr>
          <w:lang w:val="en-IE"/>
        </w:rPr>
        <w:t xml:space="preserve"> the same, for all other points so the matrix size is 4</w:t>
      </w:r>
      <w:r w:rsidR="000B3C97" w:rsidRPr="0005431A">
        <w:rPr>
          <w:vertAlign w:val="superscript"/>
          <w:lang w:val="en-IE"/>
        </w:rPr>
        <w:t>2</w:t>
      </w:r>
      <w:r w:rsidR="000B3C97" w:rsidRPr="0005431A">
        <w:rPr>
          <w:lang w:val="en-IE"/>
        </w:rPr>
        <w:t xml:space="preserve"> = 16.  It is important that the pheromones matrix be initialised </w:t>
      </w:r>
      <w:r w:rsidR="0005308A" w:rsidRPr="0005431A">
        <w:rPr>
          <w:lang w:val="en-IE"/>
        </w:rPr>
        <w:t>by</w:t>
      </w:r>
      <w:r w:rsidR="000B3C97" w:rsidRPr="0005431A">
        <w:rPr>
          <w:lang w:val="en-IE"/>
        </w:rPr>
        <w:t xml:space="preserve"> some value that is not too low </w:t>
      </w:r>
      <w:r w:rsidR="0005308A" w:rsidRPr="0005431A">
        <w:rPr>
          <w:lang w:val="en-IE"/>
        </w:rPr>
        <w:t>or</w:t>
      </w:r>
      <w:r w:rsidR="000B3C97" w:rsidRPr="0005431A">
        <w:rPr>
          <w:lang w:val="en-IE"/>
        </w:rPr>
        <w:t xml:space="preserve"> too high</w:t>
      </w:r>
      <w:r w:rsidR="0005308A" w:rsidRPr="0005431A">
        <w:rPr>
          <w:lang w:val="en-IE"/>
        </w:rPr>
        <w:t>.</w:t>
      </w:r>
      <w:r w:rsidR="000B3C97" w:rsidRPr="0005431A">
        <w:rPr>
          <w:lang w:val="en-IE"/>
        </w:rPr>
        <w:t xml:space="preserve"> </w:t>
      </w:r>
      <w:r w:rsidR="0005308A" w:rsidRPr="0005431A">
        <w:rPr>
          <w:lang w:val="en-IE"/>
        </w:rPr>
        <w:t>I</w:t>
      </w:r>
      <w:r w:rsidR="000B3C97" w:rsidRPr="0005431A">
        <w:rPr>
          <w:lang w:val="en-IE"/>
        </w:rPr>
        <w:t>f too low</w:t>
      </w:r>
      <w:r w:rsidR="0099367B" w:rsidRPr="0005431A">
        <w:rPr>
          <w:lang w:val="en-IE"/>
        </w:rPr>
        <w:t>, this</w:t>
      </w:r>
      <w:r w:rsidR="000B3C97" w:rsidRPr="0005431A">
        <w:rPr>
          <w:lang w:val="en-IE"/>
        </w:rPr>
        <w:t xml:space="preserve"> will cause the </w:t>
      </w:r>
      <w:r w:rsidR="000B3C97" w:rsidRPr="0005431A">
        <w:rPr>
          <w:lang w:val="en-IE"/>
        </w:rPr>
        <w:lastRenderedPageBreak/>
        <w:t xml:space="preserve">ants never to search other solutions, or if too high a couple of </w:t>
      </w:r>
      <w:r w:rsidR="0005308A" w:rsidRPr="0005431A">
        <w:rPr>
          <w:lang w:val="en-IE"/>
        </w:rPr>
        <w:t>solutions</w:t>
      </w:r>
      <w:r w:rsidR="000B3C97" w:rsidRPr="0005431A">
        <w:rPr>
          <w:lang w:val="en-IE"/>
        </w:rPr>
        <w:t xml:space="preserve"> </w:t>
      </w:r>
      <w:r w:rsidR="0099367B" w:rsidRPr="0005431A">
        <w:rPr>
          <w:lang w:val="en-IE"/>
        </w:rPr>
        <w:t xml:space="preserve">will be required </w:t>
      </w:r>
      <w:r w:rsidR="000B3C97" w:rsidRPr="0005431A">
        <w:rPr>
          <w:lang w:val="en-IE"/>
        </w:rPr>
        <w:t>to have any real impact. All researchers of ant colony optimisation report that a good value of the average pheromone is the reciprocal of the distanc</w:t>
      </w:r>
      <w:r w:rsidR="0005308A" w:rsidRPr="0005431A">
        <w:rPr>
          <w:lang w:val="en-IE"/>
        </w:rPr>
        <w:t xml:space="preserve">e of the nearest neighbour tour </w:t>
      </w:r>
      <w:r w:rsidR="0099367B" w:rsidRPr="0005431A">
        <w:rPr>
          <w:lang w:val="en-IE"/>
        </w:rPr>
        <w:t>(C</w:t>
      </w:r>
      <w:r w:rsidR="0005308A" w:rsidRPr="0005431A">
        <w:rPr>
          <w:lang w:val="en-IE"/>
        </w:rPr>
        <w:t>hapter 7</w:t>
      </w:r>
      <w:r w:rsidR="0099367B" w:rsidRPr="0005431A">
        <w:rPr>
          <w:lang w:val="en-IE"/>
        </w:rPr>
        <w:t>)</w:t>
      </w:r>
      <w:r w:rsidR="0005308A" w:rsidRPr="0005431A">
        <w:rPr>
          <w:lang w:val="en-IE"/>
        </w:rPr>
        <w:t>.</w:t>
      </w:r>
    </w:p>
    <w:p w14:paraId="77C8404D" w14:textId="77777777" w:rsidR="001E14D6" w:rsidRPr="0005431A" w:rsidRDefault="001E14D6" w:rsidP="001E14D6">
      <w:pPr>
        <w:rPr>
          <w:lang w:val="en-IE"/>
        </w:rPr>
      </w:pPr>
    </w:p>
    <w:tbl>
      <w:tblPr>
        <w:tblW w:w="0" w:type="auto"/>
        <w:jc w:val="center"/>
        <w:tblCellMar>
          <w:left w:w="70" w:type="dxa"/>
          <w:right w:w="70" w:type="dxa"/>
        </w:tblCellMar>
        <w:tblLook w:val="0000" w:firstRow="0" w:lastRow="0" w:firstColumn="0" w:lastColumn="0" w:noHBand="0" w:noVBand="0"/>
      </w:tblPr>
      <w:tblGrid>
        <w:gridCol w:w="260"/>
        <w:gridCol w:w="2684"/>
      </w:tblGrid>
      <w:tr w:rsidR="001E14D6" w:rsidRPr="0005431A" w14:paraId="386D2F1E" w14:textId="77777777" w:rsidTr="00B66760">
        <w:trPr>
          <w:jc w:val="center"/>
        </w:trPr>
        <w:tc>
          <w:tcPr>
            <w:tcW w:w="0" w:type="auto"/>
            <w:gridSpan w:val="2"/>
            <w:tcBorders>
              <w:top w:val="single" w:sz="12" w:space="0" w:color="000000"/>
              <w:bottom w:val="single" w:sz="6" w:space="0" w:color="000000"/>
            </w:tcBorders>
          </w:tcPr>
          <w:p w14:paraId="5857B951" w14:textId="77777777" w:rsidR="001E14D6" w:rsidRPr="0005431A" w:rsidRDefault="001E14D6" w:rsidP="00B66760">
            <w:pPr>
              <w:autoSpaceDE w:val="0"/>
              <w:autoSpaceDN w:val="0"/>
              <w:adjustRightInd w:val="0"/>
              <w:spacing w:line="240" w:lineRule="auto"/>
              <w:jc w:val="left"/>
              <w:rPr>
                <w:sz w:val="20"/>
                <w:lang w:val="en-IE" w:eastAsia="en-IE"/>
              </w:rPr>
            </w:pPr>
            <w:r w:rsidRPr="0005431A">
              <w:rPr>
                <w:sz w:val="20"/>
                <w:lang w:val="en-IE" w:eastAsia="en-IE"/>
              </w:rPr>
              <w:t>Pseudo-code for the Ant System</w:t>
            </w:r>
          </w:p>
        </w:tc>
      </w:tr>
      <w:tr w:rsidR="001E14D6" w:rsidRPr="0005431A" w14:paraId="531B2E69" w14:textId="77777777" w:rsidTr="00B66760">
        <w:trPr>
          <w:jc w:val="center"/>
        </w:trPr>
        <w:tc>
          <w:tcPr>
            <w:tcW w:w="0" w:type="auto"/>
          </w:tcPr>
          <w:p w14:paraId="4FB571CE" w14:textId="77777777" w:rsidR="001E14D6" w:rsidRPr="0005431A" w:rsidRDefault="001E14D6" w:rsidP="00B66760">
            <w:pPr>
              <w:pStyle w:val="NoSpacing"/>
              <w:rPr>
                <w:lang w:val="en-IE"/>
              </w:rPr>
            </w:pPr>
            <w:r w:rsidRPr="0005431A">
              <w:rPr>
                <w:lang w:val="en-IE"/>
              </w:rPr>
              <w:t>1</w:t>
            </w:r>
          </w:p>
        </w:tc>
        <w:tc>
          <w:tcPr>
            <w:tcW w:w="0" w:type="auto"/>
          </w:tcPr>
          <w:p w14:paraId="7EDBD8DA" w14:textId="77777777" w:rsidR="001E14D6" w:rsidRPr="0005431A" w:rsidRDefault="001E14D6" w:rsidP="00B66760">
            <w:pPr>
              <w:pStyle w:val="NoSpacing"/>
              <w:rPr>
                <w:lang w:val="en-IE"/>
              </w:rPr>
            </w:pPr>
            <w:r w:rsidRPr="0005431A">
              <w:rPr>
                <w:sz w:val="20"/>
                <w:lang w:val="en-IE" w:eastAsia="en-IE"/>
              </w:rPr>
              <w:t>Create construction graph</w:t>
            </w:r>
          </w:p>
        </w:tc>
      </w:tr>
      <w:tr w:rsidR="001E14D6" w:rsidRPr="0005431A" w14:paraId="0340AA67" w14:textId="77777777" w:rsidTr="00B66760">
        <w:trPr>
          <w:jc w:val="center"/>
        </w:trPr>
        <w:tc>
          <w:tcPr>
            <w:tcW w:w="0" w:type="auto"/>
          </w:tcPr>
          <w:p w14:paraId="54D05EB7" w14:textId="77777777" w:rsidR="001E14D6" w:rsidRPr="0005431A" w:rsidRDefault="001E14D6" w:rsidP="00B66760">
            <w:pPr>
              <w:pStyle w:val="NoSpacing"/>
              <w:rPr>
                <w:lang w:val="en-IE"/>
              </w:rPr>
            </w:pPr>
            <w:r w:rsidRPr="0005431A">
              <w:rPr>
                <w:lang w:val="en-IE"/>
              </w:rPr>
              <w:t>2</w:t>
            </w:r>
          </w:p>
        </w:tc>
        <w:tc>
          <w:tcPr>
            <w:tcW w:w="0" w:type="auto"/>
          </w:tcPr>
          <w:p w14:paraId="58CE73E3" w14:textId="77777777" w:rsidR="001E14D6" w:rsidRPr="0005431A" w:rsidRDefault="001E14D6" w:rsidP="00B66760">
            <w:pPr>
              <w:pStyle w:val="NoSpacing"/>
              <w:rPr>
                <w:lang w:val="en-IE"/>
              </w:rPr>
            </w:pPr>
            <w:r w:rsidRPr="0005431A">
              <w:rPr>
                <w:sz w:val="20"/>
                <w:lang w:val="en-IE" w:eastAsia="en-IE"/>
              </w:rPr>
              <w:t>Initialise pheromone values</w:t>
            </w:r>
          </w:p>
        </w:tc>
      </w:tr>
      <w:tr w:rsidR="001E14D6" w:rsidRPr="0005431A" w14:paraId="2F24CAEB" w14:textId="77777777" w:rsidTr="00B66760">
        <w:trPr>
          <w:jc w:val="center"/>
        </w:trPr>
        <w:tc>
          <w:tcPr>
            <w:tcW w:w="0" w:type="auto"/>
          </w:tcPr>
          <w:p w14:paraId="62D5EA36" w14:textId="77777777" w:rsidR="001E14D6" w:rsidRPr="0005431A" w:rsidRDefault="001E14D6" w:rsidP="00B66760">
            <w:pPr>
              <w:pStyle w:val="NoSpacing"/>
              <w:rPr>
                <w:lang w:val="en-IE"/>
              </w:rPr>
            </w:pPr>
            <w:r w:rsidRPr="0005431A">
              <w:rPr>
                <w:lang w:val="en-IE"/>
              </w:rPr>
              <w:t>3</w:t>
            </w:r>
          </w:p>
        </w:tc>
        <w:tc>
          <w:tcPr>
            <w:tcW w:w="0" w:type="auto"/>
          </w:tcPr>
          <w:p w14:paraId="43870DAF" w14:textId="77777777" w:rsidR="001E14D6" w:rsidRPr="0005431A" w:rsidRDefault="001E14D6" w:rsidP="00B66760">
            <w:pPr>
              <w:pStyle w:val="NoSpacing"/>
              <w:rPr>
                <w:lang w:val="en-IE"/>
              </w:rPr>
            </w:pPr>
            <w:r w:rsidRPr="0005431A">
              <w:rPr>
                <w:b/>
                <w:bCs/>
                <w:sz w:val="20"/>
                <w:lang w:val="en-IE" w:eastAsia="en-IE"/>
              </w:rPr>
              <w:t xml:space="preserve">while </w:t>
            </w:r>
            <w:r w:rsidRPr="0005431A">
              <w:rPr>
                <w:sz w:val="20"/>
                <w:lang w:val="en-IE" w:eastAsia="en-IE"/>
              </w:rPr>
              <w:t xml:space="preserve">not stop-condition </w:t>
            </w:r>
            <w:r w:rsidRPr="0005431A">
              <w:rPr>
                <w:b/>
                <w:bCs/>
                <w:sz w:val="20"/>
                <w:lang w:val="en-IE" w:eastAsia="en-IE"/>
              </w:rPr>
              <w:t>do</w:t>
            </w:r>
          </w:p>
        </w:tc>
      </w:tr>
      <w:tr w:rsidR="001E14D6" w:rsidRPr="0005431A" w14:paraId="32FFC59E" w14:textId="77777777" w:rsidTr="00B66760">
        <w:trPr>
          <w:jc w:val="center"/>
        </w:trPr>
        <w:tc>
          <w:tcPr>
            <w:tcW w:w="0" w:type="auto"/>
          </w:tcPr>
          <w:p w14:paraId="318952C4" w14:textId="77777777" w:rsidR="001E14D6" w:rsidRPr="0005431A" w:rsidRDefault="001E14D6" w:rsidP="00B66760">
            <w:pPr>
              <w:pStyle w:val="NoSpacing"/>
              <w:rPr>
                <w:lang w:val="en-IE"/>
              </w:rPr>
            </w:pPr>
            <w:r w:rsidRPr="0005431A">
              <w:rPr>
                <w:lang w:val="en-IE"/>
              </w:rPr>
              <w:t>4</w:t>
            </w:r>
          </w:p>
        </w:tc>
        <w:tc>
          <w:tcPr>
            <w:tcW w:w="0" w:type="auto"/>
          </w:tcPr>
          <w:p w14:paraId="7C390849" w14:textId="77777777" w:rsidR="001E14D6" w:rsidRPr="0005431A" w:rsidRDefault="001E14D6" w:rsidP="00B66760">
            <w:pPr>
              <w:pStyle w:val="NoSpacing"/>
              <w:rPr>
                <w:lang w:val="en-IE"/>
              </w:rPr>
            </w:pPr>
            <w:r w:rsidRPr="0005431A">
              <w:rPr>
                <w:sz w:val="20"/>
                <w:lang w:val="en-IE" w:eastAsia="en-IE"/>
              </w:rPr>
              <w:t>Construct ants solutions</w:t>
            </w:r>
          </w:p>
        </w:tc>
      </w:tr>
      <w:tr w:rsidR="001E14D6" w:rsidRPr="0005431A" w14:paraId="39F41B82" w14:textId="77777777" w:rsidTr="00B66760">
        <w:trPr>
          <w:jc w:val="center"/>
        </w:trPr>
        <w:tc>
          <w:tcPr>
            <w:tcW w:w="0" w:type="auto"/>
          </w:tcPr>
          <w:p w14:paraId="194D03DC" w14:textId="77777777" w:rsidR="001E14D6" w:rsidRPr="0005431A" w:rsidRDefault="001E14D6" w:rsidP="00B66760">
            <w:pPr>
              <w:pStyle w:val="NoSpacing"/>
              <w:rPr>
                <w:lang w:val="en-IE"/>
              </w:rPr>
            </w:pPr>
            <w:r w:rsidRPr="0005431A">
              <w:rPr>
                <w:lang w:val="en-IE"/>
              </w:rPr>
              <w:t>5</w:t>
            </w:r>
          </w:p>
        </w:tc>
        <w:tc>
          <w:tcPr>
            <w:tcW w:w="0" w:type="auto"/>
          </w:tcPr>
          <w:p w14:paraId="3A99D102" w14:textId="77777777" w:rsidR="001E14D6" w:rsidRPr="0005431A" w:rsidRDefault="001E14D6" w:rsidP="00B66760">
            <w:pPr>
              <w:pStyle w:val="NoSpacing"/>
              <w:rPr>
                <w:sz w:val="20"/>
                <w:lang w:val="en-IE" w:eastAsia="en-IE"/>
              </w:rPr>
            </w:pPr>
            <w:r w:rsidRPr="0005431A">
              <w:rPr>
                <w:sz w:val="20"/>
                <w:lang w:val="en-IE" w:eastAsia="en-IE"/>
              </w:rPr>
              <w:t>Perform local search  (optional)</w:t>
            </w:r>
          </w:p>
        </w:tc>
      </w:tr>
      <w:tr w:rsidR="001E14D6" w:rsidRPr="0005431A" w14:paraId="71571AEC" w14:textId="77777777" w:rsidTr="00B66760">
        <w:trPr>
          <w:jc w:val="center"/>
        </w:trPr>
        <w:tc>
          <w:tcPr>
            <w:tcW w:w="0" w:type="auto"/>
          </w:tcPr>
          <w:p w14:paraId="64D025A3" w14:textId="77777777" w:rsidR="001E14D6" w:rsidRPr="0005431A" w:rsidRDefault="001E14D6" w:rsidP="00B66760">
            <w:pPr>
              <w:pStyle w:val="NoSpacing"/>
              <w:rPr>
                <w:lang w:val="en-IE"/>
              </w:rPr>
            </w:pPr>
            <w:r w:rsidRPr="0005431A">
              <w:rPr>
                <w:lang w:val="en-IE"/>
              </w:rPr>
              <w:t>6</w:t>
            </w:r>
          </w:p>
        </w:tc>
        <w:tc>
          <w:tcPr>
            <w:tcW w:w="0" w:type="auto"/>
          </w:tcPr>
          <w:p w14:paraId="2040CF22" w14:textId="77777777" w:rsidR="001E14D6" w:rsidRPr="0005431A" w:rsidRDefault="001E14D6" w:rsidP="00B66760">
            <w:pPr>
              <w:pStyle w:val="NoSpacing"/>
              <w:rPr>
                <w:sz w:val="20"/>
                <w:lang w:val="en-IE" w:eastAsia="en-IE"/>
              </w:rPr>
            </w:pPr>
            <w:r w:rsidRPr="0005431A">
              <w:rPr>
                <w:sz w:val="20"/>
                <w:lang w:val="en-IE" w:eastAsia="en-IE"/>
              </w:rPr>
              <w:t>Update pheromone values</w:t>
            </w:r>
          </w:p>
        </w:tc>
      </w:tr>
      <w:tr w:rsidR="001E14D6" w:rsidRPr="0005431A" w14:paraId="517E31A6" w14:textId="77777777" w:rsidTr="00B66760">
        <w:trPr>
          <w:jc w:val="center"/>
        </w:trPr>
        <w:tc>
          <w:tcPr>
            <w:tcW w:w="0" w:type="auto"/>
            <w:tcBorders>
              <w:bottom w:val="single" w:sz="12" w:space="0" w:color="000000"/>
            </w:tcBorders>
          </w:tcPr>
          <w:p w14:paraId="35B0CC31" w14:textId="77777777" w:rsidR="001E14D6" w:rsidRPr="0005431A" w:rsidRDefault="001E14D6" w:rsidP="00B66760">
            <w:pPr>
              <w:pStyle w:val="NoSpacing"/>
              <w:rPr>
                <w:lang w:val="en-IE"/>
              </w:rPr>
            </w:pPr>
            <w:r w:rsidRPr="0005431A">
              <w:rPr>
                <w:lang w:val="en-IE"/>
              </w:rPr>
              <w:t>7</w:t>
            </w:r>
          </w:p>
        </w:tc>
        <w:tc>
          <w:tcPr>
            <w:tcW w:w="0" w:type="auto"/>
            <w:tcBorders>
              <w:bottom w:val="single" w:sz="12" w:space="0" w:color="000000"/>
            </w:tcBorders>
          </w:tcPr>
          <w:p w14:paraId="5A964266" w14:textId="77777777" w:rsidR="001E14D6" w:rsidRPr="0005431A" w:rsidRDefault="001E14D6" w:rsidP="00B66760">
            <w:pPr>
              <w:pStyle w:val="NoSpacing"/>
              <w:rPr>
                <w:sz w:val="20"/>
                <w:lang w:val="en-IE" w:eastAsia="en-IE"/>
              </w:rPr>
            </w:pPr>
            <w:r w:rsidRPr="0005431A">
              <w:rPr>
                <w:b/>
                <w:bCs/>
                <w:sz w:val="20"/>
                <w:lang w:val="en-IE" w:eastAsia="en-IE"/>
              </w:rPr>
              <w:t>end while</w:t>
            </w:r>
          </w:p>
        </w:tc>
      </w:tr>
      <w:tr w:rsidR="001E14D6" w:rsidRPr="0005431A" w14:paraId="12887C3E" w14:textId="77777777" w:rsidTr="00B66760">
        <w:trPr>
          <w:jc w:val="center"/>
        </w:trPr>
        <w:tc>
          <w:tcPr>
            <w:tcW w:w="0" w:type="auto"/>
          </w:tcPr>
          <w:p w14:paraId="71438B0A" w14:textId="77777777" w:rsidR="001E14D6" w:rsidRPr="0005431A" w:rsidRDefault="001E14D6" w:rsidP="00B66760">
            <w:pPr>
              <w:pStyle w:val="NoSpacing"/>
              <w:rPr>
                <w:lang w:val="en-IE"/>
              </w:rPr>
            </w:pPr>
          </w:p>
        </w:tc>
        <w:tc>
          <w:tcPr>
            <w:tcW w:w="0" w:type="auto"/>
          </w:tcPr>
          <w:p w14:paraId="4739E163" w14:textId="77777777" w:rsidR="001E14D6" w:rsidRPr="0005431A" w:rsidRDefault="001E14D6" w:rsidP="00B66760">
            <w:pPr>
              <w:pStyle w:val="NoSpacing"/>
              <w:keepNext/>
              <w:rPr>
                <w:sz w:val="20"/>
                <w:lang w:val="en-IE" w:eastAsia="en-IE"/>
              </w:rPr>
            </w:pPr>
          </w:p>
        </w:tc>
      </w:tr>
    </w:tbl>
    <w:p w14:paraId="191311DF" w14:textId="43C20DD2" w:rsidR="001E14D6" w:rsidRDefault="001E14D6" w:rsidP="001E14D6">
      <w:pPr>
        <w:pStyle w:val="Caption"/>
      </w:pPr>
      <w:bookmarkStart w:id="78" w:name="_Toc396945041"/>
      <w:r>
        <w:t xml:space="preserve">Table </w:t>
      </w:r>
      <w:r>
        <w:fldChar w:fldCharType="begin"/>
      </w:r>
      <w:r>
        <w:instrText xml:space="preserve"> SEQ Table \* ARABIC </w:instrText>
      </w:r>
      <w:r>
        <w:fldChar w:fldCharType="separate"/>
      </w:r>
      <w:r w:rsidR="00DC0160">
        <w:rPr>
          <w:noProof/>
        </w:rPr>
        <w:t>4</w:t>
      </w:r>
      <w:r>
        <w:fldChar w:fldCharType="end"/>
      </w:r>
      <w:r w:rsidR="00980EDC" w:rsidRPr="00980EDC">
        <w:t xml:space="preserve"> - </w:t>
      </w:r>
      <w:r w:rsidRPr="00A87D29">
        <w:t>Pseudo-code for the Ant System</w:t>
      </w:r>
      <w:bookmarkEnd w:id="78"/>
    </w:p>
    <w:p w14:paraId="6126F00E" w14:textId="5EE18B46" w:rsidR="00B92F52" w:rsidRPr="0005431A" w:rsidRDefault="000B3C97" w:rsidP="00B92F52">
      <w:pPr>
        <w:rPr>
          <w:lang w:val="en-IE"/>
        </w:rPr>
      </w:pPr>
      <w:r w:rsidRPr="0005431A">
        <w:rPr>
          <w:lang w:val="en-IE"/>
        </w:rPr>
        <w:t>After the ant finishes its tour the pheromone matrix is updated depending upon the algorithm implemented</w:t>
      </w:r>
      <w:r w:rsidR="0099367B" w:rsidRPr="0005431A">
        <w:rPr>
          <w:lang w:val="en-IE"/>
        </w:rPr>
        <w:t>,</w:t>
      </w:r>
      <w:r w:rsidRPr="0005431A">
        <w:rPr>
          <w:lang w:val="en-IE"/>
        </w:rPr>
        <w:t xml:space="preserve"> and </w:t>
      </w:r>
      <w:r w:rsidR="0099367B" w:rsidRPr="0005431A">
        <w:rPr>
          <w:lang w:val="en-IE"/>
        </w:rPr>
        <w:t xml:space="preserve">a </w:t>
      </w:r>
      <w:r w:rsidRPr="0005431A">
        <w:rPr>
          <w:lang w:val="en-IE"/>
        </w:rPr>
        <w:t xml:space="preserve">certain amount of evaporation is applied. This allows the ants </w:t>
      </w:r>
      <w:r w:rsidR="00956E18">
        <w:rPr>
          <w:lang w:val="en-IE"/>
        </w:rPr>
        <w:t xml:space="preserve">eventually </w:t>
      </w:r>
      <w:r w:rsidR="0099367B" w:rsidRPr="0005431A">
        <w:rPr>
          <w:lang w:val="en-IE"/>
        </w:rPr>
        <w:t xml:space="preserve">to </w:t>
      </w:r>
      <w:r w:rsidR="00956E18">
        <w:rPr>
          <w:lang w:val="en-IE"/>
        </w:rPr>
        <w:t>f</w:t>
      </w:r>
      <w:r w:rsidRPr="0005431A">
        <w:rPr>
          <w:lang w:val="en-IE"/>
        </w:rPr>
        <w:t xml:space="preserve">orget previous tours. </w:t>
      </w:r>
      <w:r w:rsidR="0087691C" w:rsidRPr="0005431A">
        <w:rPr>
          <w:lang w:val="en-IE"/>
        </w:rPr>
        <w:t>Pseudo</w:t>
      </w:r>
      <w:r w:rsidRPr="0005431A">
        <w:rPr>
          <w:lang w:val="en-IE"/>
        </w:rPr>
        <w:t xml:space="preserve"> code for the ant system algorithm is </w:t>
      </w:r>
      <w:r w:rsidR="00B92F52" w:rsidRPr="0005431A">
        <w:rPr>
          <w:lang w:val="en-IE"/>
        </w:rPr>
        <w:t xml:space="preserve">shown in </w:t>
      </w:r>
      <w:r w:rsidR="00F966CF">
        <w:rPr>
          <w:lang w:val="en-IE"/>
        </w:rPr>
        <w:t>Table 4</w:t>
      </w:r>
      <w:r w:rsidR="006F0A25">
        <w:rPr>
          <w:lang w:val="en-IE"/>
        </w:rPr>
        <w:t xml:space="preserve"> and </w:t>
      </w:r>
      <w:r w:rsidR="00B92F52" w:rsidRPr="0005431A">
        <w:rPr>
          <w:lang w:val="en-IE"/>
        </w:rPr>
        <w:t xml:space="preserve">Figure </w:t>
      </w:r>
      <w:r w:rsidR="00A90ECC">
        <w:rPr>
          <w:lang w:val="en-IE"/>
        </w:rPr>
        <w:t>5</w:t>
      </w:r>
      <w:r w:rsidR="00B92F52" w:rsidRPr="0005431A">
        <w:rPr>
          <w:lang w:val="en-IE"/>
        </w:rPr>
        <w:t xml:space="preserve"> </w:t>
      </w:r>
      <w:r w:rsidR="00B92F52" w:rsidRPr="0005431A">
        <w:rPr>
          <w:lang w:val="en-IE"/>
        </w:rPr>
        <w:fldChar w:fldCharType="begin"/>
      </w:r>
      <w:r w:rsidR="00B92F52" w:rsidRPr="0005431A">
        <w:rPr>
          <w:lang w:val="en-IE"/>
        </w:rPr>
        <w:instrText xml:space="preserve"> ADDIN ZOTERO_ITEM CSL_CITATION {"citationID":"1u3np0mq6r","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00B92F52" w:rsidRPr="0005431A">
        <w:rPr>
          <w:lang w:val="en-IE"/>
        </w:rPr>
        <w:fldChar w:fldCharType="separate"/>
      </w:r>
      <w:r w:rsidR="00EB60D9">
        <w:rPr>
          <w:lang w:val="en-IE"/>
        </w:rPr>
        <w:t>(Dorigo and Socha, 2006</w:t>
      </w:r>
      <w:r w:rsidR="00B92F52" w:rsidRPr="0005431A">
        <w:rPr>
          <w:lang w:val="en-IE"/>
        </w:rPr>
        <w:t>)</w:t>
      </w:r>
      <w:r w:rsidR="00B92F52" w:rsidRPr="0005431A">
        <w:rPr>
          <w:lang w:val="en-IE"/>
        </w:rPr>
        <w:fldChar w:fldCharType="end"/>
      </w:r>
      <w:r w:rsidR="0099367B" w:rsidRPr="0005431A">
        <w:rPr>
          <w:lang w:val="en-IE"/>
        </w:rPr>
        <w:t>.</w:t>
      </w:r>
    </w:p>
    <w:p w14:paraId="2DD43D9A" w14:textId="77777777" w:rsidR="00B92F52" w:rsidRPr="0005431A" w:rsidRDefault="00B92F52" w:rsidP="00B92F52">
      <w:pPr>
        <w:rPr>
          <w:lang w:val="en-IE"/>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07"/>
      </w:tblGrid>
      <w:tr w:rsidR="00B92F52" w:rsidRPr="0005431A" w14:paraId="4DA517CF" w14:textId="77777777" w:rsidTr="00961BDF">
        <w:tc>
          <w:tcPr>
            <w:tcW w:w="8607" w:type="dxa"/>
            <w:shd w:val="clear" w:color="auto" w:fill="auto"/>
          </w:tcPr>
          <w:p w14:paraId="424C01BB" w14:textId="77777777" w:rsidR="00B92F52" w:rsidRPr="0005431A" w:rsidRDefault="00B92F52" w:rsidP="000139CD">
            <w:pPr>
              <w:pStyle w:val="NoSpacing"/>
              <w:rPr>
                <w:i/>
                <w:lang w:val="en-IE"/>
              </w:rPr>
            </w:pPr>
            <w:r w:rsidRPr="0005431A">
              <w:rPr>
                <w:i/>
                <w:lang w:val="en-IE"/>
              </w:rPr>
              <w:t>Algorithm AS-TSP</w:t>
            </w:r>
          </w:p>
          <w:p w14:paraId="78EB3307" w14:textId="77777777" w:rsidR="00B92F52" w:rsidRPr="0005431A" w:rsidRDefault="00B92F52" w:rsidP="000139CD">
            <w:pPr>
              <w:pStyle w:val="NoSpacing"/>
              <w:rPr>
                <w:i/>
                <w:lang w:val="en-IE"/>
              </w:rPr>
            </w:pPr>
            <w:r w:rsidRPr="0005431A">
              <w:rPr>
                <w:i/>
                <w:lang w:val="en-IE"/>
              </w:rPr>
              <w:t>initialize all edges to (small) initial pheromone level τ0;</w:t>
            </w:r>
          </w:p>
          <w:p w14:paraId="72119A69" w14:textId="77777777" w:rsidR="00B92F52" w:rsidRPr="0005431A" w:rsidRDefault="00B92F52" w:rsidP="000139CD">
            <w:pPr>
              <w:pStyle w:val="NoSpacing"/>
              <w:rPr>
                <w:i/>
                <w:lang w:val="en-IE"/>
              </w:rPr>
            </w:pPr>
            <w:r w:rsidRPr="0005431A">
              <w:rPr>
                <w:i/>
                <w:lang w:val="en-IE"/>
              </w:rPr>
              <w:t>place each ant on a randomly chosen city;</w:t>
            </w:r>
          </w:p>
          <w:p w14:paraId="285DAC8D" w14:textId="77777777" w:rsidR="00B92F52" w:rsidRPr="0005431A" w:rsidRDefault="00B92F52" w:rsidP="000139CD">
            <w:pPr>
              <w:pStyle w:val="NoSpacing"/>
              <w:rPr>
                <w:i/>
                <w:lang w:val="en-IE"/>
              </w:rPr>
            </w:pPr>
            <w:r w:rsidRPr="0005431A">
              <w:rPr>
                <w:i/>
                <w:lang w:val="en-IE"/>
              </w:rPr>
              <w:t>for t := 1 to t_max do</w:t>
            </w:r>
          </w:p>
          <w:p w14:paraId="2CB1612F" w14:textId="77777777" w:rsidR="00B92F52" w:rsidRPr="0005431A" w:rsidRDefault="00B92F52" w:rsidP="000139CD">
            <w:pPr>
              <w:pStyle w:val="NoSpacing"/>
              <w:rPr>
                <w:i/>
                <w:lang w:val="en-IE"/>
              </w:rPr>
            </w:pPr>
            <w:r w:rsidRPr="0005431A">
              <w:rPr>
                <w:i/>
                <w:lang w:val="en-IE"/>
              </w:rPr>
              <w:t>for k := 1 to m do</w:t>
            </w:r>
          </w:p>
          <w:p w14:paraId="2BEA1840" w14:textId="77777777" w:rsidR="00B92F52" w:rsidRPr="0005431A" w:rsidRDefault="00B92F52" w:rsidP="000139CD">
            <w:pPr>
              <w:pStyle w:val="NoSpacing"/>
              <w:rPr>
                <w:i/>
                <w:lang w:val="en-IE"/>
              </w:rPr>
            </w:pPr>
            <w:r w:rsidRPr="0005431A">
              <w:rPr>
                <w:i/>
                <w:lang w:val="en-IE"/>
              </w:rPr>
              <w:t>build a tour T(k,t) for ant k by applying the probabilistic transition rule;</w:t>
            </w:r>
          </w:p>
          <w:p w14:paraId="4EB1105D" w14:textId="77777777" w:rsidR="00B92F52" w:rsidRPr="0005431A" w:rsidRDefault="00B92F52" w:rsidP="000139CD">
            <w:pPr>
              <w:pStyle w:val="NoSpacing"/>
              <w:rPr>
                <w:i/>
                <w:lang w:val="en-IE"/>
              </w:rPr>
            </w:pPr>
            <w:r w:rsidRPr="0005431A">
              <w:rPr>
                <w:i/>
                <w:lang w:val="en-IE"/>
              </w:rPr>
              <w:t>end;</w:t>
            </w:r>
          </w:p>
          <w:p w14:paraId="79CD93B4" w14:textId="77777777" w:rsidR="00B92F52" w:rsidRPr="0005431A" w:rsidRDefault="00B92F52" w:rsidP="000139CD">
            <w:pPr>
              <w:pStyle w:val="NoSpacing"/>
              <w:rPr>
                <w:i/>
                <w:lang w:val="en-IE"/>
              </w:rPr>
            </w:pPr>
            <w:r w:rsidRPr="0005431A">
              <w:rPr>
                <w:i/>
                <w:lang w:val="en-IE"/>
              </w:rPr>
              <w:t>if (best T(k,t) better than current solution) update current solution to T(k,t);</w:t>
            </w:r>
          </w:p>
          <w:p w14:paraId="5EA84B03" w14:textId="77777777" w:rsidR="00B92F52" w:rsidRPr="0005431A" w:rsidRDefault="00B92F52" w:rsidP="000139CD">
            <w:pPr>
              <w:pStyle w:val="NoSpacing"/>
              <w:rPr>
                <w:i/>
                <w:lang w:val="en-IE"/>
              </w:rPr>
            </w:pPr>
            <w:r w:rsidRPr="0005431A">
              <w:rPr>
                <w:i/>
                <w:lang w:val="en-IE"/>
              </w:rPr>
              <w:t>for every edge (i,j) do</w:t>
            </w:r>
          </w:p>
          <w:p w14:paraId="79529E35" w14:textId="77777777" w:rsidR="00B92F52" w:rsidRPr="0005431A" w:rsidRDefault="00B92F52" w:rsidP="000139CD">
            <w:pPr>
              <w:pStyle w:val="NoSpacing"/>
              <w:rPr>
                <w:i/>
                <w:lang w:val="en-IE"/>
              </w:rPr>
            </w:pPr>
            <w:r w:rsidRPr="0005431A">
              <w:rPr>
                <w:i/>
                <w:lang w:val="en-IE"/>
              </w:rPr>
              <w:t>apply pheromone update;</w:t>
            </w:r>
          </w:p>
          <w:p w14:paraId="718C5B93" w14:textId="77777777" w:rsidR="00B92F52" w:rsidRPr="0005431A" w:rsidRDefault="00B92F52" w:rsidP="000139CD">
            <w:pPr>
              <w:pStyle w:val="NoSpacing"/>
              <w:rPr>
                <w:i/>
                <w:lang w:val="en-IE"/>
              </w:rPr>
            </w:pPr>
            <w:r w:rsidRPr="0005431A">
              <w:rPr>
                <w:i/>
                <w:lang w:val="en-IE"/>
              </w:rPr>
              <w:t>end;</w:t>
            </w:r>
          </w:p>
          <w:p w14:paraId="30A20E37" w14:textId="77777777" w:rsidR="00B92F52" w:rsidRPr="0005431A" w:rsidRDefault="00B92F52" w:rsidP="000139CD">
            <w:pPr>
              <w:pStyle w:val="NoSpacing"/>
              <w:rPr>
                <w:i/>
                <w:lang w:val="en-IE"/>
              </w:rPr>
            </w:pPr>
            <w:r w:rsidRPr="0005431A">
              <w:rPr>
                <w:i/>
                <w:lang w:val="en-IE"/>
              </w:rPr>
              <w:t xml:space="preserve">apply additional pheromone increment with Q/length(T(b,t)); </w:t>
            </w:r>
          </w:p>
          <w:p w14:paraId="5408188A" w14:textId="77777777" w:rsidR="00B92F52" w:rsidRPr="0005431A" w:rsidRDefault="00B92F52" w:rsidP="000139CD">
            <w:pPr>
              <w:pStyle w:val="NoSpacing"/>
              <w:rPr>
                <w:i/>
                <w:lang w:val="en-IE"/>
              </w:rPr>
            </w:pPr>
            <w:r w:rsidRPr="0005431A">
              <w:rPr>
                <w:i/>
                <w:lang w:val="en-IE"/>
              </w:rPr>
              <w:t>end</w:t>
            </w:r>
          </w:p>
          <w:p w14:paraId="55A247B0" w14:textId="77777777" w:rsidR="00B92F52" w:rsidRPr="0005431A" w:rsidRDefault="00B92F52" w:rsidP="00842EBB">
            <w:pPr>
              <w:keepNext/>
              <w:rPr>
                <w:lang w:val="en-IE"/>
              </w:rPr>
            </w:pPr>
            <w:r w:rsidRPr="0005431A">
              <w:rPr>
                <w:lang w:val="en-IE"/>
              </w:rPr>
              <w:t>end.</w:t>
            </w:r>
          </w:p>
        </w:tc>
      </w:tr>
    </w:tbl>
    <w:p w14:paraId="54A46813" w14:textId="1BA9496B" w:rsidR="0099367B" w:rsidRPr="0005431A" w:rsidRDefault="00842EBB" w:rsidP="00842EBB">
      <w:pPr>
        <w:pStyle w:val="Caption"/>
        <w:rPr>
          <w:lang w:val="en-IE"/>
        </w:rPr>
      </w:pPr>
      <w:bookmarkStart w:id="79" w:name="_Toc394588980"/>
      <w:bookmarkStart w:id="80" w:name="_Toc396945004"/>
      <w:r>
        <w:t xml:space="preserve">Figure </w:t>
      </w:r>
      <w:r w:rsidR="00141A5B">
        <w:fldChar w:fldCharType="begin"/>
      </w:r>
      <w:r w:rsidR="00141A5B">
        <w:instrText xml:space="preserve"> SEQ Figure \* ARABIC </w:instrText>
      </w:r>
      <w:r w:rsidR="00141A5B">
        <w:fldChar w:fldCharType="separate"/>
      </w:r>
      <w:r w:rsidR="00DC0160">
        <w:rPr>
          <w:noProof/>
        </w:rPr>
        <w:t>5</w:t>
      </w:r>
      <w:r w:rsidR="00141A5B">
        <w:fldChar w:fldCharType="end"/>
      </w:r>
      <w:r w:rsidR="00980EDC" w:rsidRPr="00980EDC">
        <w:t xml:space="preserve"> - </w:t>
      </w:r>
      <w:r w:rsidRPr="00CA387E">
        <w:t>Ant colony system pseudo code as applied to TSP</w:t>
      </w:r>
      <w:bookmarkEnd w:id="80"/>
    </w:p>
    <w:p w14:paraId="4FDE5EFD" w14:textId="6F2FF7A4" w:rsidR="00B92F52" w:rsidRPr="0005431A" w:rsidRDefault="0099367B" w:rsidP="001A79D9">
      <w:pPr>
        <w:pStyle w:val="MSCHeading2"/>
      </w:pPr>
      <w:bookmarkStart w:id="81" w:name="_Toc396914414"/>
      <w:bookmarkEnd w:id="79"/>
      <w:r w:rsidRPr="0005431A">
        <w:t>4.9</w:t>
      </w:r>
      <w:r w:rsidRPr="0005431A">
        <w:tab/>
      </w:r>
      <w:r w:rsidR="00DE1ADB" w:rsidRPr="0005431A">
        <w:t>O</w:t>
      </w:r>
      <w:r w:rsidR="00B92F52" w:rsidRPr="0005431A">
        <w:t>ther problems solved by ant systems</w:t>
      </w:r>
      <w:bookmarkEnd w:id="81"/>
    </w:p>
    <w:p w14:paraId="20EEF60A" w14:textId="6E915C50" w:rsidR="00432CCF" w:rsidRPr="0005431A" w:rsidRDefault="0005308A" w:rsidP="00432CCF">
      <w:pPr>
        <w:rPr>
          <w:lang w:val="en-IE"/>
        </w:rPr>
      </w:pPr>
      <w:r w:rsidRPr="0005431A">
        <w:rPr>
          <w:lang w:val="en-IE"/>
        </w:rPr>
        <w:t>By a</w:t>
      </w:r>
      <w:r w:rsidR="00B92F52" w:rsidRPr="0005431A">
        <w:rPr>
          <w:lang w:val="en-IE"/>
        </w:rPr>
        <w:t>pplying simple modifications to the various ant algorithms</w:t>
      </w:r>
      <w:r w:rsidRPr="0005431A">
        <w:rPr>
          <w:lang w:val="en-IE"/>
        </w:rPr>
        <w:t xml:space="preserve">, </w:t>
      </w:r>
      <w:r w:rsidR="0099367B" w:rsidRPr="0005431A">
        <w:rPr>
          <w:lang w:val="en-IE"/>
        </w:rPr>
        <w:t>(</w:t>
      </w:r>
      <w:r w:rsidRPr="0005431A">
        <w:rPr>
          <w:lang w:val="en-IE"/>
        </w:rPr>
        <w:t>reduc</w:t>
      </w:r>
      <w:r w:rsidR="0099367B" w:rsidRPr="0005431A">
        <w:rPr>
          <w:lang w:val="en-IE"/>
        </w:rPr>
        <w:t>ing</w:t>
      </w:r>
      <w:r w:rsidRPr="0005431A">
        <w:rPr>
          <w:lang w:val="en-IE"/>
        </w:rPr>
        <w:t xml:space="preserve"> the problem to a graph</w:t>
      </w:r>
      <w:r w:rsidR="0099367B" w:rsidRPr="0005431A">
        <w:rPr>
          <w:lang w:val="en-IE"/>
        </w:rPr>
        <w:t>;</w:t>
      </w:r>
      <w:r w:rsidRPr="0005431A">
        <w:rPr>
          <w:lang w:val="en-IE"/>
        </w:rPr>
        <w:t xml:space="preserve"> find</w:t>
      </w:r>
      <w:r w:rsidR="0099367B" w:rsidRPr="0005431A">
        <w:rPr>
          <w:lang w:val="en-IE"/>
        </w:rPr>
        <w:t>ing</w:t>
      </w:r>
      <w:r w:rsidRPr="0005431A">
        <w:rPr>
          <w:lang w:val="en-IE"/>
        </w:rPr>
        <w:t xml:space="preserve"> the pheromone matrix initialisation and update</w:t>
      </w:r>
      <w:r w:rsidR="0099367B" w:rsidRPr="0005431A">
        <w:rPr>
          <w:lang w:val="en-IE"/>
        </w:rPr>
        <w:t xml:space="preserve">; </w:t>
      </w:r>
      <w:r w:rsidRPr="0005431A">
        <w:rPr>
          <w:lang w:val="en-IE"/>
        </w:rPr>
        <w:t>assign</w:t>
      </w:r>
      <w:r w:rsidR="0099367B" w:rsidRPr="0005431A">
        <w:rPr>
          <w:lang w:val="en-IE"/>
        </w:rPr>
        <w:t>ing</w:t>
      </w:r>
      <w:r w:rsidRPr="0005431A">
        <w:rPr>
          <w:lang w:val="en-IE"/>
        </w:rPr>
        <w:t xml:space="preserve"> heuristic </w:t>
      </w:r>
      <w:r w:rsidRPr="0005431A">
        <w:rPr>
          <w:lang w:val="en-IE"/>
        </w:rPr>
        <w:lastRenderedPageBreak/>
        <w:t xml:space="preserve">rules for the solution construction </w:t>
      </w:r>
      <w:r w:rsidRPr="0005431A">
        <w:rPr>
          <w:lang w:val="en-IE"/>
        </w:rPr>
        <w:fldChar w:fldCharType="begin"/>
      </w:r>
      <w:r w:rsidRPr="0005431A">
        <w:rPr>
          <w:lang w:val="en-IE"/>
        </w:rPr>
        <w:instrText xml:space="preserve"> ADDIN ZOTERO_ITEM CSL_CITATION {"citationID":"h525aqv3a","properties":{"formattedCitation":"(Zhang et al., 2014)","plainCitation":"(Zhang et al., 2014)"},"citationItems":[{"id":657,"uris":["http://zotero.org/users/1680862/items/GEMV8W3A"],"uri":["http://zotero.org/users/1680862/items/GEMV8W3A"],"itemData":{"id":657,"type":"article-journal","title":"Multi-satellite control resource scheduling based on ant colony optimization","container-title":"Expert Systems with Applications","page":"2816–2823","volume":"41","issue":"6","source":"Google Scholar","author":[{"family":"Zhang","given":"Zhaojun"},{"family":"Zhang","given":"Na"},{"family":"Feng","given":"Zuren"}],"issued":{"date-parts":[["2014"]]},"accessed":{"date-parts":[["2014",7,29]]}}}],"schema":"https://github.com/citation-style-language/schema/raw/master/csl-citation.json"} </w:instrText>
      </w:r>
      <w:r w:rsidRPr="0005431A">
        <w:rPr>
          <w:lang w:val="en-IE"/>
        </w:rPr>
        <w:fldChar w:fldCharType="separate"/>
      </w:r>
      <w:r w:rsidRPr="0005431A">
        <w:rPr>
          <w:lang w:val="en-IE"/>
        </w:rPr>
        <w:t xml:space="preserve">(Zhang </w:t>
      </w:r>
      <w:r w:rsidRPr="00CB4DA9">
        <w:rPr>
          <w:i/>
          <w:lang w:val="en-IE"/>
        </w:rPr>
        <w:t>et al</w:t>
      </w:r>
      <w:r w:rsidRPr="0005431A">
        <w:rPr>
          <w:lang w:val="en-IE"/>
        </w:rPr>
        <w:t>., 2014)</w:t>
      </w:r>
      <w:r w:rsidRPr="0005431A">
        <w:rPr>
          <w:lang w:val="en-IE"/>
        </w:rPr>
        <w:fldChar w:fldCharType="end"/>
      </w:r>
      <w:r w:rsidR="0099367B" w:rsidRPr="0005431A">
        <w:rPr>
          <w:lang w:val="en-IE"/>
        </w:rPr>
        <w:t>)</w:t>
      </w:r>
      <w:r w:rsidRPr="0005431A">
        <w:rPr>
          <w:lang w:val="en-IE"/>
        </w:rPr>
        <w:t>. A</w:t>
      </w:r>
      <w:r w:rsidR="0099367B" w:rsidRPr="0005431A">
        <w:rPr>
          <w:lang w:val="en-IE"/>
        </w:rPr>
        <w:t xml:space="preserve">nt </w:t>
      </w:r>
      <w:r w:rsidRPr="0005431A">
        <w:rPr>
          <w:lang w:val="en-IE"/>
        </w:rPr>
        <w:t>C</w:t>
      </w:r>
      <w:r w:rsidR="0099367B" w:rsidRPr="0005431A">
        <w:rPr>
          <w:lang w:val="en-IE"/>
        </w:rPr>
        <w:t xml:space="preserve">olony </w:t>
      </w:r>
      <w:r w:rsidRPr="0005431A">
        <w:rPr>
          <w:lang w:val="en-IE"/>
        </w:rPr>
        <w:t>O</w:t>
      </w:r>
      <w:r w:rsidR="0099367B" w:rsidRPr="0005431A">
        <w:rPr>
          <w:lang w:val="en-IE"/>
        </w:rPr>
        <w:t>ptimisation</w:t>
      </w:r>
      <w:r w:rsidRPr="0005431A">
        <w:rPr>
          <w:lang w:val="en-IE"/>
        </w:rPr>
        <w:t xml:space="preserve"> </w:t>
      </w:r>
      <w:r w:rsidR="00B92F52" w:rsidRPr="0005431A">
        <w:rPr>
          <w:lang w:val="en-IE"/>
        </w:rPr>
        <w:t xml:space="preserve">can be </w:t>
      </w:r>
      <w:r w:rsidR="00DA1001" w:rsidRPr="0005431A">
        <w:rPr>
          <w:lang w:val="en-IE"/>
        </w:rPr>
        <w:t>adapted</w:t>
      </w:r>
      <w:r w:rsidR="00B92F52" w:rsidRPr="0005431A">
        <w:rPr>
          <w:lang w:val="en-IE"/>
        </w:rPr>
        <w:t xml:space="preserve"> to solve other</w:t>
      </w:r>
      <w:r w:rsidRPr="0005431A">
        <w:rPr>
          <w:lang w:val="en-IE"/>
        </w:rPr>
        <w:t xml:space="preserve"> combinational problems such as</w:t>
      </w:r>
      <w:r w:rsidR="00B92F52" w:rsidRPr="0005431A">
        <w:rPr>
          <w:lang w:val="en-IE"/>
        </w:rPr>
        <w:t xml:space="preserve"> hyper-spectral imaging with good results </w:t>
      </w:r>
      <w:r w:rsidR="00B92F52" w:rsidRPr="0005431A">
        <w:rPr>
          <w:lang w:val="en-IE"/>
        </w:rPr>
        <w:fldChar w:fldCharType="begin"/>
      </w:r>
      <w:r w:rsidR="00B92F52" w:rsidRPr="0005431A">
        <w:rPr>
          <w:lang w:val="en-IE"/>
        </w:rPr>
        <w:instrText xml:space="preserve"> ADDIN ZOTERO_ITEM CSL_CITATION {"citationID":"pLXfuSCP","properties":{"formattedCitation":"(Zhang et al., 2013)","plainCitation":"(Zhang et al., 2013)"},"citationItems":[{"id":116,"uris":["http://zotero.org/users/1680862/items/ZMNUI8FM"],"uri":["http://zotero.org/users/1680862/items/ZMNUI8FM"],"itemData":{"id":116,"type":"article-journal","title":"Improvements in the Ant Colony Optimization Algorithm for Endmember Extraction From Hyperspectral Images","container-title":"IEEE Journal of Selected Topics in Applied Earth Observations and Remote Sensing","page":"522-530","volume":"6","issue":"2","source":"IEEE Xplore","abstract":"Endmember extraction is a vital step in spectral unmixing of hyperspectral images. The Ant Colony Optimization (ACO) algorithm has been recently developed for endmember extraction from hyperspectral data. However, this algorithm may result in a local optimal solution for some hyperspectral images without prescient information, and also has limitation in computational performance. Therefore, in this paper, we proposed several new methods to improve the ACO algorithm for endmember extraction (ACOEE). Firstly, the heuristic information was optimized to improve the algorithm accuracy. In the improved ACOEE, only the pheromones were adopted as the heuristic information when there was no prescient information about hyperspectral data. Then, to enhance algorithm performance, an elitist strategy was proposed to lessen the iteration numbers without reducing the accuracy, and the parallel implementation of ACOEE on graphics processing units (GPUs) also was utilized to shorten the computational time per iteration. The experiment for real hyperspectral data demonstrated that both the endmember extraction accuracy and the computational performance of ACOEE benefited from these methods.","DOI":"10.1109/JSTARS.2012.2236821","ISSN":"1939-1404","author":[{"family":"Zhang","given":"Bing"},{"family":"Gao","given":"Jianwei"},{"family":"Gao","given":"Lianru"},{"family":"Sun","given":"Xu"}],"issued":{"date-parts":[["2013",4]]}}}],"schema":"https://github.com/citation-style-language/schema/raw/master/csl-citation.json"} </w:instrText>
      </w:r>
      <w:r w:rsidR="00B92F52" w:rsidRPr="0005431A">
        <w:rPr>
          <w:lang w:val="en-IE"/>
        </w:rPr>
        <w:fldChar w:fldCharType="separate"/>
      </w:r>
      <w:r w:rsidR="00B92F52" w:rsidRPr="0005431A">
        <w:rPr>
          <w:lang w:val="en-IE"/>
        </w:rPr>
        <w:t xml:space="preserve">(Zhang </w:t>
      </w:r>
      <w:r w:rsidR="00B92F52" w:rsidRPr="00CB4DA9">
        <w:rPr>
          <w:i/>
          <w:lang w:val="en-IE"/>
        </w:rPr>
        <w:t>et al</w:t>
      </w:r>
      <w:r w:rsidR="00B92F52" w:rsidRPr="0005431A">
        <w:rPr>
          <w:lang w:val="en-IE"/>
        </w:rPr>
        <w:t>., 2013)</w:t>
      </w:r>
      <w:r w:rsidR="00B92F52" w:rsidRPr="0005431A">
        <w:rPr>
          <w:lang w:val="en-IE"/>
        </w:rPr>
        <w:fldChar w:fldCharType="end"/>
      </w:r>
      <w:r w:rsidR="0099367B" w:rsidRPr="0005431A">
        <w:rPr>
          <w:lang w:val="en-IE"/>
        </w:rPr>
        <w:t>;</w:t>
      </w:r>
      <w:r w:rsidR="00B92F52" w:rsidRPr="0005431A">
        <w:rPr>
          <w:lang w:val="en-IE"/>
        </w:rPr>
        <w:t xml:space="preserve"> applied to the n-Queen problem </w:t>
      </w:r>
      <w:r w:rsidR="00B92F52" w:rsidRPr="0005431A">
        <w:rPr>
          <w:lang w:val="en-IE"/>
        </w:rPr>
        <w:fldChar w:fldCharType="begin"/>
      </w:r>
      <w:r w:rsidR="00B92F52" w:rsidRPr="0005431A">
        <w:rPr>
          <w:lang w:val="en-IE"/>
        </w:rPr>
        <w:instrText xml:space="preserve"> ADDIN ZOTERO_ITEM CSL_CITATION {"citationID":"nldkiQaL","properties":{"formattedCitation":"(Khan et al., 2009)","plainCitation":"(Khan et al., 2009)"},"citationItems":[{"id":17,"uris":["http://zotero.org/users/1680862/items/5H6U4UEN"],"uri":["http://zotero.org/users/1680862/items/5H6U4UEN"],"itemData":{"id":17,"type":"paper-conference","title":"Solution of n-Queen problem using ACO","container-title":"Multitopic Conference, 2009. INMIC 2009. IEEE 13th International","page":"1-5","source":"IEEE Xplore","event":"Multitopic Conference, 2009. INMIC 2009. IEEE 13th International","abstract":"In this paper, a solution is proposed for n-Queen problem based on ACO (ant colony optimization). The n-Queen problem become intractable for large values of `n' and thus placed in NP (non-deterministic polynomial) class problem. The n-Queen problem is basically a generalized form of 8-Queen problem. In 8-Queen problem, the goal is to place 8 queens such that no queen can kill the other using standard chess queen moves. So, in this paper, the proposed solution will be applied to 8-Queen problem. The solution can very easily be extended to the generalized form of the problem for large values of `n'. The paper contains the detail discussion of problem background, problem complexity, ant colony optimization (swarm intelligence) and a fair amount of experimental graphs.","DOI":"10.1109/INMIC.2009.5383157","author":[{"family":"Khan","given":"S."},{"family":"Bilal","given":"M."},{"family":"Sharif","given":"M."},{"family":"Sajid","given":"M."},{"family":"Baig","given":"R."}],"issued":{"date-parts":[["2009",12]]}}}],"schema":"https://github.com/citation-style-language/schema/raw/master/csl-citation.json"} </w:instrText>
      </w:r>
      <w:r w:rsidR="00B92F52" w:rsidRPr="0005431A">
        <w:rPr>
          <w:lang w:val="en-IE"/>
        </w:rPr>
        <w:fldChar w:fldCharType="separate"/>
      </w:r>
      <w:r w:rsidR="00B92F52" w:rsidRPr="0005431A">
        <w:rPr>
          <w:lang w:val="en-IE"/>
        </w:rPr>
        <w:t xml:space="preserve">(Khan </w:t>
      </w:r>
      <w:r w:rsidR="00B92F52" w:rsidRPr="00CB4DA9">
        <w:rPr>
          <w:i/>
          <w:lang w:val="en-IE"/>
        </w:rPr>
        <w:t>et al</w:t>
      </w:r>
      <w:r w:rsidR="00B92F52" w:rsidRPr="0005431A">
        <w:rPr>
          <w:lang w:val="en-IE"/>
        </w:rPr>
        <w:t>., 2009)</w:t>
      </w:r>
      <w:r w:rsidR="00B92F52" w:rsidRPr="0005431A">
        <w:rPr>
          <w:lang w:val="en-IE"/>
        </w:rPr>
        <w:fldChar w:fldCharType="end"/>
      </w:r>
      <w:r w:rsidR="0099367B" w:rsidRPr="0005431A">
        <w:rPr>
          <w:lang w:val="en-IE"/>
        </w:rPr>
        <w:t>;</w:t>
      </w:r>
      <w:r w:rsidRPr="0005431A">
        <w:rPr>
          <w:lang w:val="en-IE"/>
        </w:rPr>
        <w:t xml:space="preserve"> and</w:t>
      </w:r>
      <w:r w:rsidR="00B92F52" w:rsidRPr="0005431A">
        <w:rPr>
          <w:lang w:val="en-IE"/>
        </w:rPr>
        <w:t xml:space="preserve"> </w:t>
      </w:r>
      <w:r w:rsidRPr="0005431A">
        <w:rPr>
          <w:lang w:val="en-IE"/>
        </w:rPr>
        <w:t>the</w:t>
      </w:r>
      <w:r w:rsidR="00B92F52" w:rsidRPr="0005431A">
        <w:rPr>
          <w:lang w:val="en-IE"/>
        </w:rPr>
        <w:t xml:space="preserve"> Vehicle Routing Problem </w:t>
      </w:r>
      <w:r w:rsidR="00B92F52" w:rsidRPr="0005431A">
        <w:rPr>
          <w:lang w:val="en-IE"/>
        </w:rPr>
        <w:fldChar w:fldCharType="begin"/>
      </w:r>
      <w:r w:rsidR="00B92F52" w:rsidRPr="0005431A">
        <w:rPr>
          <w:lang w:val="en-IE"/>
        </w:rPr>
        <w:instrText xml:space="preserve"> ADDIN ZOTERO_ITEM CSL_CITATION {"citationID":"U5mD4d8R","properties":{"formattedCitation":"(Narasimha et al., 2012)","plainCitation":"(Narasimha et al., 2012)"},"citationItems":[{"id":349,"uris":["http://zotero.org/users/1680862/items/UVSPP979"],"uri":["http://zotero.org/users/1680862/items/UVSPP979"],"itemData":{"id":349,"type":"paper-conference","title":"Ant Colony optimization technique to Solve the min-max multi depot vehicle routing problem","container-title":"American Control Conference (ACC), 2012","page":"3980-3985","source":"IEEE Xplore","event":"American Control Conference (ACC), 2012","abstract":"In this paper, we extend our work on solving minmax single depot vehicle routing, published in the proceedings of the ACC 2011, to solving min-max multi depot vehicle routing problem. The min-max multi-depot vehicle routing problem involves minimizing the maximum distance travelled by any vehicle in case of vehicles starting from multiple depots and travelling to each customer location (or city) at least once. This problem is of specific significance in case of time critical applications such as emergency response in large-scale disasters, and server-client network latency. In this paper we extend the ant colony based algorithm which was proposed earlier in our previous paper and introduce a novel way to address the min-max multi-depot vehicle routing problem. The approach uses a region partitioning method developed by Carlsson et al. to convert the multi-depot problem into multiple single-depot versions. A computer simulation model using MATLAB was developed. Also, in terms of optimality of solution and computational time, a comparison with the existing Carlsson model has been carried out.","author":[{"family":"Narasimha","given":"K.S.V."},{"family":"Kivelevitch","given":"E."},{"family":"Kumar","given":"M."}],"issued":{"date-parts":[["2012",6]]}}}],"schema":"https://github.com/citation-style-language/schema/raw/master/csl-citation.json"} </w:instrText>
      </w:r>
      <w:r w:rsidR="00B92F52" w:rsidRPr="0005431A">
        <w:rPr>
          <w:lang w:val="en-IE"/>
        </w:rPr>
        <w:fldChar w:fldCharType="separate"/>
      </w:r>
      <w:r w:rsidR="00B92F52" w:rsidRPr="0005431A">
        <w:rPr>
          <w:lang w:val="en-IE"/>
        </w:rPr>
        <w:t xml:space="preserve">(Narasimha </w:t>
      </w:r>
      <w:r w:rsidR="00B92F52" w:rsidRPr="00CB4DA9">
        <w:rPr>
          <w:i/>
          <w:lang w:val="en-IE"/>
        </w:rPr>
        <w:t>et al</w:t>
      </w:r>
      <w:r w:rsidR="00B92F52" w:rsidRPr="0005431A">
        <w:rPr>
          <w:lang w:val="en-IE"/>
        </w:rPr>
        <w:t>., 2012)</w:t>
      </w:r>
      <w:r w:rsidR="00B92F52" w:rsidRPr="0005431A">
        <w:rPr>
          <w:lang w:val="en-IE"/>
        </w:rPr>
        <w:fldChar w:fldCharType="end"/>
      </w:r>
      <w:r w:rsidR="0099367B" w:rsidRPr="0005431A">
        <w:rPr>
          <w:lang w:val="en-IE"/>
        </w:rPr>
        <w:t xml:space="preserve">. </w:t>
      </w:r>
      <w:r w:rsidR="00B92F52" w:rsidRPr="0005431A">
        <w:rPr>
          <w:lang w:val="en-IE"/>
        </w:rPr>
        <w:t>ACO</w:t>
      </w:r>
      <w:r w:rsidR="0099367B" w:rsidRPr="0005431A">
        <w:rPr>
          <w:lang w:val="en-IE"/>
        </w:rPr>
        <w:t>,</w:t>
      </w:r>
      <w:r w:rsidR="00B92F52" w:rsidRPr="0005431A">
        <w:rPr>
          <w:lang w:val="en-IE"/>
        </w:rPr>
        <w:t xml:space="preserve"> combined with neural networks</w:t>
      </w:r>
      <w:r w:rsidR="0099367B" w:rsidRPr="0005431A">
        <w:rPr>
          <w:lang w:val="en-IE"/>
        </w:rPr>
        <w:t>,</w:t>
      </w:r>
      <w:r w:rsidR="00B92F52" w:rsidRPr="0005431A">
        <w:rPr>
          <w:lang w:val="en-IE"/>
        </w:rPr>
        <w:t xml:space="preserve"> can be used to solve continuous optimisation problems, </w:t>
      </w:r>
      <w:r w:rsidR="0099367B" w:rsidRPr="0005431A">
        <w:rPr>
          <w:lang w:val="en-IE"/>
        </w:rPr>
        <w:t>i.e. where</w:t>
      </w:r>
      <w:r w:rsidR="00B92F52" w:rsidRPr="0005431A">
        <w:rPr>
          <w:lang w:val="en-IE"/>
        </w:rPr>
        <w:t xml:space="preserve"> the inputs constantly change </w:t>
      </w:r>
      <w:r w:rsidR="00B92F52" w:rsidRPr="0005431A">
        <w:rPr>
          <w:lang w:val="en-IE"/>
        </w:rPr>
        <w:fldChar w:fldCharType="begin"/>
      </w:r>
      <w:r w:rsidR="00B92F52" w:rsidRPr="0005431A">
        <w:rPr>
          <w:lang w:val="en-IE"/>
        </w:rPr>
        <w:instrText xml:space="preserve"> ADDIN ZOTERO_ITEM CSL_CITATION {"citationID":"XSnZqOpu","properties":{"formattedCitation":"(Pour et al., 2008)","plainCitation":"(Pour et al., 2008)"},"citationItems":[{"id":109,"uris":["http://zotero.org/users/1680862/items/XSIV4762"],"uri":["http://zotero.org/users/1680862/items/XSIV4762"],"itemData":{"id":109,"type":"paper-conference","title":"A hybrid approach involving artificial neural network and ant colony optimization for direction of arrival estimation","container-title":"Canadian Conference on Electrical and Computer Engineering, 2008. CCECE 2008","page":"001059-001064","source":"IEEE Xplore","event":"Canadian Conference on Electrical and Computer Engineering, 2008. CCECE 2008","abstract":"This paper discusses the application of a multi-layer perceptron network to estimate direction of arrival (DOA) using ant colony optimization (ACO) for training. ACO simulates the foraging behavior of ant colonies which manage to find the shortest path from nest to feeding source. This technique was originally developed for discrete optimization problems, but recent research efforts has led to some algorithm modifications to make it applicable to continuous optimization problems. In this work we utilize continuous ACO to train a neural network for direction of arrival estimation which encounters an interpolation of a complex nonlinear function. The performance of proposed hybrid approach is compared to radial basis function network that is a well known solution to DOA problem and some improvements in approximation are discussed.","DOI":"10.1109/CCECE.2008.4564699","author":[{"family":"Pour","given":"H.M."},{"family":"Atlasbaf","given":"Z."},{"family":"Mirzaee","given":"A."},{"family":"Hakkak","given":"M."}],"issued":{"date-parts":[["2008",5]]}}}],"schema":"https://github.com/citation-style-language/schema/raw/master/csl-citation.json"} </w:instrText>
      </w:r>
      <w:r w:rsidR="00B92F52" w:rsidRPr="0005431A">
        <w:rPr>
          <w:lang w:val="en-IE"/>
        </w:rPr>
        <w:fldChar w:fldCharType="separate"/>
      </w:r>
      <w:r w:rsidR="00B92F52" w:rsidRPr="0005431A">
        <w:rPr>
          <w:lang w:val="en-IE"/>
        </w:rPr>
        <w:t xml:space="preserve">(Pour </w:t>
      </w:r>
      <w:r w:rsidR="00B92F52" w:rsidRPr="00CB4DA9">
        <w:rPr>
          <w:i/>
          <w:lang w:val="en-IE"/>
        </w:rPr>
        <w:t>et al</w:t>
      </w:r>
      <w:r w:rsidR="00B92F52" w:rsidRPr="0005431A">
        <w:rPr>
          <w:lang w:val="en-IE"/>
        </w:rPr>
        <w:t>., 2008)</w:t>
      </w:r>
      <w:r w:rsidR="00B92F52" w:rsidRPr="0005431A">
        <w:rPr>
          <w:lang w:val="en-IE"/>
        </w:rPr>
        <w:fldChar w:fldCharType="end"/>
      </w:r>
      <w:r w:rsidR="0099367B" w:rsidRPr="0005431A">
        <w:rPr>
          <w:lang w:val="en-IE"/>
        </w:rPr>
        <w:t>.</w:t>
      </w:r>
      <w:r w:rsidR="00B92F52" w:rsidRPr="0005431A">
        <w:rPr>
          <w:lang w:val="en-IE"/>
        </w:rPr>
        <w:t xml:space="preserve"> </w:t>
      </w:r>
      <w:r w:rsidRPr="0005431A">
        <w:rPr>
          <w:lang w:val="en-IE"/>
        </w:rPr>
        <w:t>T</w:t>
      </w:r>
      <w:r w:rsidR="00B92F52" w:rsidRPr="0005431A">
        <w:rPr>
          <w:lang w:val="en-IE"/>
        </w:rPr>
        <w:t xml:space="preserve">his continuous approach can also be applied to network routing as discussed by </w:t>
      </w:r>
      <w:r w:rsidR="00B92F52" w:rsidRPr="0005431A">
        <w:rPr>
          <w:lang w:val="en-IE"/>
        </w:rPr>
        <w:fldChar w:fldCharType="begin"/>
      </w:r>
      <w:r w:rsidR="00B12214" w:rsidRPr="0005431A">
        <w:rPr>
          <w:lang w:val="en-IE"/>
        </w:rPr>
        <w:instrText xml:space="preserve"> ADDIN ZOTERO_ITEM CSL_CITATION {"citationID":"yykbT3FH","properties":{"formattedCitation":"(Sim and Sun, 2003a)","plainCitation":"(Sim and Sun, 2003a)"},"citationItems":[{"id":272,"uris":["http://zotero.org/users/1680862/items/NIUJGB66"],"uri":["http://zotero.org/users/1680862/items/NIUJGB66"],"itemData":{"id":272,"type":"article-journal","title":"Ant colony optimization for routing and load-balancing: survey and new directions","container-title":"IEEE Transactions on Systems, Man and Cybernetics, Part A: Systems and Humans","page":"560-572","volume":"33","issue":"5","source":"IEEE Xplore","abstract":"Although an ant is a simple creature, collectively a colony of ants performs useful tasks such as finding the shortest path to a food source and sharing this information with other ants by depositing pheromone. In the field of ant colony optimization (ACO), models of collective intelligence of ants are transformed into useful optimization techniques that find applications in computer networking. In this survey, the problem-solving paradigm of ACO is explicated and compared to traditional routing algorithms along the issues of routing information, routing overhead and adaptivity. The contributions of this survey include 1) providing a comparison and critique of the state-of-the-art approaches for mitigating stagnation (a major problem in many ACO algorithms), 2) surveying and comparing three major research in applying ACO in routing and load-balancing, and 3) discussing new directions and identifying open problems. The approaches for mitigating stagnation discussed include: evaporation, aging, pheromone smoothing and limiting, privileged pheromone laying and pheromone-heuristic control. The survey on ACO in routing/load-balancing includes comparison and critique of ant-based control and its ramifications, AntNet and its extensions, as well as ASGA and SynthECA. Discussions on new directions include an ongoing work of the authors in applying multiple ant colony optimization in load-balancing.","DOI":"10.1109/TSMCA.2003.817391","ISSN":"1083-4427","shortTitle":"Ant colony optimization for routing and load-balancing","author":[{"family":"Sim","given":"Kwang Mong"},{"family":"Sun","given":"Weng Hong"}],"issued":{"date-parts":[["2003",9]]}}}],"schema":"https://github.com/citation-style-language/schema/raw/master/csl-citation.json"} </w:instrText>
      </w:r>
      <w:r w:rsidR="00B92F52" w:rsidRPr="0005431A">
        <w:rPr>
          <w:lang w:val="en-IE"/>
        </w:rPr>
        <w:fldChar w:fldCharType="separate"/>
      </w:r>
      <w:r w:rsidR="00B12214" w:rsidRPr="0005431A">
        <w:rPr>
          <w:lang w:val="en-IE"/>
        </w:rPr>
        <w:t>(Sim and Sun, 2003)</w:t>
      </w:r>
      <w:r w:rsidR="00B92F52" w:rsidRPr="0005431A">
        <w:rPr>
          <w:lang w:val="en-IE"/>
        </w:rPr>
        <w:fldChar w:fldCharType="end"/>
      </w:r>
      <w:r w:rsidR="0099367B" w:rsidRPr="0005431A">
        <w:rPr>
          <w:lang w:val="en-IE"/>
        </w:rPr>
        <w:t>.</w:t>
      </w:r>
      <w:r w:rsidR="00B92F52" w:rsidRPr="0005431A">
        <w:rPr>
          <w:lang w:val="en-IE"/>
        </w:rPr>
        <w:t xml:space="preserve"> </w:t>
      </w:r>
      <w:r w:rsidR="0099367B" w:rsidRPr="0005431A">
        <w:rPr>
          <w:lang w:val="en-IE"/>
        </w:rPr>
        <w:t xml:space="preserve">The </w:t>
      </w:r>
      <w:r w:rsidR="00B92F52" w:rsidRPr="0005431A">
        <w:rPr>
          <w:lang w:val="en-IE"/>
        </w:rPr>
        <w:t>T</w:t>
      </w:r>
      <w:r w:rsidR="0099367B" w:rsidRPr="0005431A">
        <w:rPr>
          <w:lang w:val="en-IE"/>
        </w:rPr>
        <w:t xml:space="preserve">ravelling </w:t>
      </w:r>
      <w:r w:rsidR="00B92F52" w:rsidRPr="0005431A">
        <w:rPr>
          <w:lang w:val="en-IE"/>
        </w:rPr>
        <w:t>S</w:t>
      </w:r>
      <w:r w:rsidR="0099367B" w:rsidRPr="0005431A">
        <w:rPr>
          <w:lang w:val="en-IE"/>
        </w:rPr>
        <w:t xml:space="preserve">alesperson </w:t>
      </w:r>
      <w:r w:rsidR="00B92F52" w:rsidRPr="0005431A">
        <w:rPr>
          <w:lang w:val="en-IE"/>
        </w:rPr>
        <w:t>P</w:t>
      </w:r>
      <w:r w:rsidR="0099367B" w:rsidRPr="0005431A">
        <w:rPr>
          <w:lang w:val="en-IE"/>
        </w:rPr>
        <w:t>roblem</w:t>
      </w:r>
      <w:r w:rsidR="00B92F52" w:rsidRPr="0005431A">
        <w:rPr>
          <w:lang w:val="en-IE"/>
        </w:rPr>
        <w:t xml:space="preserve"> can be applied to many fields from transport to genetics. Ant systems have also been applied to computer virus detection </w:t>
      </w:r>
      <w:r w:rsidR="00B92F52" w:rsidRPr="0005431A">
        <w:rPr>
          <w:lang w:val="en-IE"/>
        </w:rPr>
        <w:fldChar w:fldCharType="begin"/>
      </w:r>
      <w:r w:rsidR="00B92F52" w:rsidRPr="0005431A">
        <w:rPr>
          <w:lang w:val="en-IE"/>
        </w:rPr>
        <w:instrText xml:space="preserve"> ADDIN ZOTERO_ITEM CSL_CITATION {"citationID":"o12a2oqia","properties":{"formattedCitation":"(Banerjee et al., 2011)","plainCitation":"(Banerjee et al., 2011)"},"citationItems":[{"id":670,"uris":["http://zotero.org/users/1680862/items/XBH5CUMD"],"uri":["http://zotero.org/users/1680862/items/XBH5CUMD"],"itemData":{"id":670,"type":"paper-conference","title":"A modified pheromone dominant ant colony algorithm for computer virus detection","container-title":"Multitopic Conference (INMIC), 2011 IEEE 14th International","page":"35-40","source":"IEEE Xplore","event":"Multitopic Conference (INMIC), 2011 IEEE 14th International","abstract":"This paper proposes an elementary pattern detection approach for viruses propagated through e-mail and address books using the non-uniform pheromone deposition mechanism of ant colony. The local temporary tabu memory has been used to learn the pattern and it can combine known information from past viruses with a type of prediction for future viruses. This is achieved through certain generated test signature of viruses associated with e-mail over landscape. A non-uniform and non-decreasing time function for pheromone deposition and evaporation ensures that subsequent ants who are close enough to a previously selected trial solution will follow the trajectory or test landscape. They are capable to examine gradually thicker deposition of pheromone over the trajectory. It is empirically shown that the proposed modified pheromone learning mechanism can be an alternative approach to detect virus pattern for e-mail messages.","DOI":"10.1109/INMIC.2011.6151503","author":[{"family":"Banerjee","given":"S."},{"family":"El-Bendary","given":"N."},{"family":"ella Hassanien","given":"A"},{"family":"Kim","given":"Tai-hoon"}],"issued":{"date-parts":[["2011",12]]}}}],"schema":"https://github.com/citation-style-language/schema/raw/master/csl-citation.json"} </w:instrText>
      </w:r>
      <w:r w:rsidR="00B92F52" w:rsidRPr="0005431A">
        <w:rPr>
          <w:lang w:val="en-IE"/>
        </w:rPr>
        <w:fldChar w:fldCharType="separate"/>
      </w:r>
      <w:r w:rsidR="00B92F52" w:rsidRPr="0005431A">
        <w:rPr>
          <w:lang w:val="en-IE"/>
        </w:rPr>
        <w:t xml:space="preserve">(Banerjee </w:t>
      </w:r>
      <w:r w:rsidR="00B92F52" w:rsidRPr="00CB4DA9">
        <w:rPr>
          <w:i/>
          <w:lang w:val="en-IE"/>
        </w:rPr>
        <w:t>et al.</w:t>
      </w:r>
      <w:r w:rsidR="00B92F52" w:rsidRPr="0005431A">
        <w:rPr>
          <w:lang w:val="en-IE"/>
        </w:rPr>
        <w:t>, 2011)</w:t>
      </w:r>
      <w:r w:rsidR="00B92F52" w:rsidRPr="0005431A">
        <w:rPr>
          <w:lang w:val="en-IE"/>
        </w:rPr>
        <w:fldChar w:fldCharType="end"/>
      </w:r>
      <w:r w:rsidRPr="0005431A">
        <w:rPr>
          <w:lang w:val="en-IE"/>
        </w:rPr>
        <w:t>.</w:t>
      </w:r>
      <w:r w:rsidR="00432CCF" w:rsidRPr="0005431A">
        <w:rPr>
          <w:lang w:val="en-IE"/>
        </w:rPr>
        <w:t xml:space="preserve"> </w:t>
      </w:r>
    </w:p>
    <w:p w14:paraId="4AEB8F93" w14:textId="77777777" w:rsidR="0099367B" w:rsidRPr="0005431A" w:rsidRDefault="0099367B" w:rsidP="00432CCF">
      <w:pPr>
        <w:rPr>
          <w:lang w:val="en-IE"/>
        </w:rPr>
      </w:pPr>
    </w:p>
    <w:p w14:paraId="0A61A737" w14:textId="00EC5DDA" w:rsidR="00B92F52" w:rsidRPr="0005431A" w:rsidRDefault="00DA794D" w:rsidP="0099367B">
      <w:pPr>
        <w:rPr>
          <w:lang w:val="en-IE"/>
        </w:rPr>
      </w:pPr>
      <w:r w:rsidRPr="0005431A">
        <w:rPr>
          <w:lang w:val="en-IE"/>
        </w:rPr>
        <w:t xml:space="preserve"> </w:t>
      </w:r>
      <w:r w:rsidR="0099367B" w:rsidRPr="0005431A">
        <w:rPr>
          <w:lang w:val="en-IE"/>
        </w:rPr>
        <w:t>A comprehensive</w:t>
      </w:r>
      <w:r w:rsidR="00737C8F" w:rsidRPr="0005431A">
        <w:rPr>
          <w:lang w:val="en-IE"/>
        </w:rPr>
        <w:t xml:space="preserve"> set of problems </w:t>
      </w:r>
      <w:r w:rsidR="0099367B" w:rsidRPr="0005431A">
        <w:rPr>
          <w:lang w:val="en-IE"/>
        </w:rPr>
        <w:t>is outlined in C</w:t>
      </w:r>
      <w:r w:rsidR="00737C8F" w:rsidRPr="0005431A">
        <w:rPr>
          <w:lang w:val="en-IE"/>
        </w:rPr>
        <w:t xml:space="preserve">hapter 5 of </w:t>
      </w:r>
      <w:r w:rsidR="0099367B" w:rsidRPr="00CB4DA9">
        <w:rPr>
          <w:i/>
          <w:lang w:val="en-IE"/>
        </w:rPr>
        <w:t>Ant Colony Optimization</w:t>
      </w:r>
      <w:r w:rsidR="0099367B" w:rsidRPr="0005431A">
        <w:rPr>
          <w:lang w:val="en-IE"/>
        </w:rPr>
        <w:t xml:space="preserve"> </w:t>
      </w:r>
      <w:r w:rsidR="00737C8F" w:rsidRPr="0005431A">
        <w:rPr>
          <w:szCs w:val="24"/>
          <w:lang w:val="en-IE" w:eastAsia="en-IE"/>
        </w:rPr>
        <w:fldChar w:fldCharType="begin"/>
      </w:r>
      <w:r w:rsidR="00860705" w:rsidRPr="0005431A">
        <w:rPr>
          <w:szCs w:val="24"/>
          <w:lang w:val="en-IE" w:eastAsia="en-IE"/>
        </w:rPr>
        <w:instrText xml:space="preserve"> ADDIN ZOTERO_ITEM CSL_CITATION {"citationID":"ol0kMeuK","properties":{"formattedCitation":"{\\rtf (Dorigo and St\\uc0\\u252{}tzle, 2004a)}","plainCitation":"(Dorigo and Stützle, 2004a)"},"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schema":"https://github.com/citation-style-language/schema/raw/master/csl-citation.json"} </w:instrText>
      </w:r>
      <w:r w:rsidR="00737C8F" w:rsidRPr="0005431A">
        <w:rPr>
          <w:szCs w:val="24"/>
          <w:lang w:val="en-IE" w:eastAsia="en-IE"/>
        </w:rPr>
        <w:fldChar w:fldCharType="separate"/>
      </w:r>
      <w:r w:rsidR="00860705" w:rsidRPr="0005431A">
        <w:rPr>
          <w:szCs w:val="24"/>
          <w:lang w:val="en-IE"/>
        </w:rPr>
        <w:t>(Dorigo and Stützle, 2004)</w:t>
      </w:r>
      <w:r w:rsidR="00737C8F" w:rsidRPr="0005431A">
        <w:rPr>
          <w:szCs w:val="24"/>
          <w:lang w:val="en-IE" w:eastAsia="en-IE"/>
        </w:rPr>
        <w:fldChar w:fldCharType="end"/>
      </w:r>
      <w:r w:rsidR="0099367B" w:rsidRPr="0005431A">
        <w:rPr>
          <w:szCs w:val="24"/>
          <w:lang w:val="en-IE" w:eastAsia="en-IE"/>
        </w:rPr>
        <w:t>.</w:t>
      </w:r>
    </w:p>
    <w:p w14:paraId="67992D9A" w14:textId="713EEB4B" w:rsidR="00B071BF" w:rsidRPr="0005431A" w:rsidRDefault="0099367B" w:rsidP="001A79D9">
      <w:pPr>
        <w:pStyle w:val="MSCHeading2"/>
      </w:pPr>
      <w:bookmarkStart w:id="82" w:name="_Toc396914415"/>
      <w:r w:rsidRPr="0005431A">
        <w:t>4.10</w:t>
      </w:r>
      <w:r w:rsidRPr="0005431A">
        <w:tab/>
      </w:r>
      <w:r w:rsidR="00B071BF" w:rsidRPr="0005431A">
        <w:t>Conclusions</w:t>
      </w:r>
      <w:bookmarkEnd w:id="82"/>
    </w:p>
    <w:p w14:paraId="7A775CF6" w14:textId="304D539C" w:rsidR="00F87333" w:rsidRPr="0005431A" w:rsidRDefault="00513BA2" w:rsidP="00B071BF">
      <w:pPr>
        <w:rPr>
          <w:lang w:val="en-IE" w:eastAsia="en-IE"/>
        </w:rPr>
      </w:pPr>
      <w:r w:rsidRPr="0005431A">
        <w:rPr>
          <w:lang w:val="en-IE" w:eastAsia="en-IE"/>
        </w:rPr>
        <w:t>Ant colony optimisation</w:t>
      </w:r>
      <w:r w:rsidR="00F57413" w:rsidRPr="0005431A">
        <w:rPr>
          <w:lang w:val="en-IE" w:eastAsia="en-IE"/>
        </w:rPr>
        <w:t xml:space="preserve"> (ACO)</w:t>
      </w:r>
      <w:r w:rsidRPr="0005431A">
        <w:rPr>
          <w:lang w:val="en-IE" w:eastAsia="en-IE"/>
        </w:rPr>
        <w:t xml:space="preserve"> is a meta-heuristic</w:t>
      </w:r>
      <w:r w:rsidR="00CE2202" w:rsidRPr="0005431A">
        <w:rPr>
          <w:lang w:val="en-IE" w:eastAsia="en-IE"/>
        </w:rPr>
        <w:t xml:space="preserve"> algorithm </w:t>
      </w:r>
      <w:r w:rsidRPr="0005431A">
        <w:rPr>
          <w:lang w:val="en-IE" w:eastAsia="en-IE"/>
        </w:rPr>
        <w:t xml:space="preserve">based upon real ants, and </w:t>
      </w:r>
      <w:r w:rsidR="0099367B" w:rsidRPr="0005431A">
        <w:rPr>
          <w:lang w:val="en-IE" w:eastAsia="en-IE"/>
        </w:rPr>
        <w:t>is among</w:t>
      </w:r>
      <w:r w:rsidRPr="0005431A">
        <w:rPr>
          <w:lang w:val="en-IE" w:eastAsia="en-IE"/>
        </w:rPr>
        <w:t xml:space="preserve"> the best algorithms available</w:t>
      </w:r>
      <w:r w:rsidR="00CE2202" w:rsidRPr="0005431A">
        <w:rPr>
          <w:lang w:val="en-IE" w:eastAsia="en-IE"/>
        </w:rPr>
        <w:t xml:space="preserve"> for </w:t>
      </w:r>
      <w:r w:rsidRPr="0005431A">
        <w:rPr>
          <w:lang w:val="en-IE" w:eastAsia="en-IE"/>
        </w:rPr>
        <w:t xml:space="preserve">combinational optimisation problems. The key to ant colony optimisation </w:t>
      </w:r>
      <w:r w:rsidR="00CE2202" w:rsidRPr="0005431A">
        <w:rPr>
          <w:lang w:val="en-IE" w:eastAsia="en-IE"/>
        </w:rPr>
        <w:t>is</w:t>
      </w:r>
      <w:r w:rsidRPr="0005431A">
        <w:rPr>
          <w:lang w:val="en-IE" w:eastAsia="en-IE"/>
        </w:rPr>
        <w:t xml:space="preserve"> a mix</w:t>
      </w:r>
      <w:r w:rsidR="00CE2202" w:rsidRPr="0005431A">
        <w:rPr>
          <w:lang w:val="en-IE" w:eastAsia="en-IE"/>
        </w:rPr>
        <w:t xml:space="preserve"> between a greedy </w:t>
      </w:r>
      <w:r w:rsidRPr="0005431A">
        <w:rPr>
          <w:lang w:val="en-IE" w:eastAsia="en-IE"/>
        </w:rPr>
        <w:t>search</w:t>
      </w:r>
      <w:r w:rsidR="00CE2202" w:rsidRPr="0005431A">
        <w:rPr>
          <w:lang w:val="en-IE" w:eastAsia="en-IE"/>
        </w:rPr>
        <w:t>,</w:t>
      </w:r>
      <w:r w:rsidRPr="0005431A">
        <w:rPr>
          <w:lang w:val="en-IE" w:eastAsia="en-IE"/>
        </w:rPr>
        <w:t xml:space="preserve"> and a learned search</w:t>
      </w:r>
      <w:r w:rsidR="00F57413" w:rsidRPr="0005431A">
        <w:rPr>
          <w:lang w:val="en-IE" w:eastAsia="en-IE"/>
        </w:rPr>
        <w:t xml:space="preserve"> </w:t>
      </w:r>
      <w:r w:rsidR="0099367B" w:rsidRPr="0005431A">
        <w:rPr>
          <w:lang w:val="en-IE" w:eastAsia="en-IE"/>
        </w:rPr>
        <w:t>(</w:t>
      </w:r>
      <w:r w:rsidR="00721A79" w:rsidRPr="0005431A">
        <w:rPr>
          <w:lang w:val="en-IE" w:eastAsia="en-IE"/>
        </w:rPr>
        <w:t xml:space="preserve">see </w:t>
      </w:r>
      <w:r w:rsidR="0099367B" w:rsidRPr="0005431A">
        <w:rPr>
          <w:lang w:val="en-IE" w:eastAsia="en-IE"/>
        </w:rPr>
        <w:t>C</w:t>
      </w:r>
      <w:r w:rsidR="00721A79" w:rsidRPr="0005431A">
        <w:rPr>
          <w:lang w:val="en-IE" w:eastAsia="en-IE"/>
        </w:rPr>
        <w:t>hapter 7.</w:t>
      </w:r>
      <w:r w:rsidR="0099367B" w:rsidRPr="0005431A">
        <w:rPr>
          <w:lang w:val="en-IE" w:eastAsia="en-IE"/>
        </w:rPr>
        <w:t>)</w:t>
      </w:r>
      <w:r w:rsidR="00721A79" w:rsidRPr="0005431A">
        <w:rPr>
          <w:lang w:val="en-IE" w:eastAsia="en-IE"/>
        </w:rPr>
        <w:t xml:space="preserve"> S</w:t>
      </w:r>
      <w:r w:rsidR="00CE2202" w:rsidRPr="0005431A">
        <w:rPr>
          <w:lang w:val="en-IE" w:eastAsia="en-IE"/>
        </w:rPr>
        <w:t>etting</w:t>
      </w:r>
      <w:r w:rsidR="00F57413" w:rsidRPr="0005431A">
        <w:rPr>
          <w:lang w:val="en-IE" w:eastAsia="en-IE"/>
        </w:rPr>
        <w:t xml:space="preserve"> </w:t>
      </w:r>
      <w:r w:rsidR="00CE2202" w:rsidRPr="0005431A">
        <w:rPr>
          <w:lang w:val="en-IE" w:eastAsia="en-IE"/>
        </w:rPr>
        <w:t xml:space="preserve">α or β </w:t>
      </w:r>
      <w:r w:rsidRPr="0005431A">
        <w:rPr>
          <w:lang w:val="en-IE" w:eastAsia="en-IE"/>
        </w:rPr>
        <w:t>to 0 will show</w:t>
      </w:r>
      <w:r w:rsidR="00CE2202" w:rsidRPr="0005431A">
        <w:rPr>
          <w:lang w:val="en-IE" w:eastAsia="en-IE"/>
        </w:rPr>
        <w:t xml:space="preserve"> this </w:t>
      </w:r>
      <w:r w:rsidR="0099367B" w:rsidRPr="0005431A">
        <w:rPr>
          <w:lang w:val="en-IE" w:eastAsia="en-IE"/>
        </w:rPr>
        <w:t>respectively</w:t>
      </w:r>
      <w:r w:rsidRPr="0005431A">
        <w:rPr>
          <w:lang w:val="en-IE" w:eastAsia="en-IE"/>
        </w:rPr>
        <w:t>.</w:t>
      </w:r>
      <w:r w:rsidR="00F57413" w:rsidRPr="0005431A">
        <w:rPr>
          <w:lang w:val="en-IE" w:eastAsia="en-IE"/>
        </w:rPr>
        <w:t xml:space="preserve"> But by using these two parameters together the real power of the algorithm can be shown. Suppose </w:t>
      </w:r>
      <w:r w:rsidR="00983A5F" w:rsidRPr="0005431A">
        <w:rPr>
          <w:lang w:val="en-IE" w:eastAsia="en-IE"/>
        </w:rPr>
        <w:t>E</w:t>
      </w:r>
      <w:r w:rsidR="00F57413" w:rsidRPr="0005431A">
        <w:rPr>
          <w:lang w:val="en-IE" w:eastAsia="en-IE"/>
        </w:rPr>
        <w:t xml:space="preserve">quation </w:t>
      </w:r>
      <w:r w:rsidR="00F60732">
        <w:rPr>
          <w:lang w:val="en-IE" w:eastAsia="en-IE"/>
        </w:rPr>
        <w:t>4.</w:t>
      </w:r>
      <w:r w:rsidR="00F57413" w:rsidRPr="0005431A">
        <w:rPr>
          <w:lang w:val="en-IE" w:eastAsia="en-IE"/>
        </w:rPr>
        <w:t xml:space="preserve">1 is just set with </w:t>
      </w:r>
      <w:r w:rsidR="00CE2202" w:rsidRPr="0005431A">
        <w:rPr>
          <w:lang w:val="en-IE" w:eastAsia="en-IE"/>
        </w:rPr>
        <w:t>β</w:t>
      </w:r>
      <w:r w:rsidR="00F57413" w:rsidRPr="0005431A">
        <w:rPr>
          <w:lang w:val="en-IE" w:eastAsia="en-IE"/>
        </w:rPr>
        <w:t>=1,</w:t>
      </w:r>
      <w:r w:rsidR="00F87333" w:rsidRPr="0005431A">
        <w:rPr>
          <w:lang w:val="en-IE" w:eastAsia="en-IE"/>
        </w:rPr>
        <w:t xml:space="preserve"> ignoring the pheromone trail altogether </w:t>
      </w:r>
      <w:r w:rsidR="00983A5F" w:rsidRPr="0005431A">
        <w:rPr>
          <w:lang w:val="en-IE" w:eastAsia="en-IE"/>
        </w:rPr>
        <w:t>-</w:t>
      </w:r>
      <w:r w:rsidR="00F87333" w:rsidRPr="0005431A">
        <w:rPr>
          <w:lang w:val="en-IE" w:eastAsia="en-IE"/>
        </w:rPr>
        <w:t xml:space="preserve"> the ants will just go for whatever vertex is the nearest (greedy search). </w:t>
      </w:r>
      <w:r w:rsidR="00983A5F" w:rsidRPr="0005431A">
        <w:rPr>
          <w:lang w:val="en-IE" w:eastAsia="en-IE"/>
        </w:rPr>
        <w:t>While</w:t>
      </w:r>
      <w:r w:rsidR="00F87333" w:rsidRPr="0005431A">
        <w:rPr>
          <w:lang w:val="en-IE" w:eastAsia="en-IE"/>
        </w:rPr>
        <w:t xml:space="preserve"> this can be a good method for small problems, </w:t>
      </w:r>
      <w:r w:rsidR="00983A5F" w:rsidRPr="0005431A">
        <w:rPr>
          <w:lang w:val="en-IE" w:eastAsia="en-IE"/>
        </w:rPr>
        <w:t xml:space="preserve">it is </w:t>
      </w:r>
      <w:r w:rsidR="00F87333" w:rsidRPr="0005431A">
        <w:rPr>
          <w:lang w:val="en-IE" w:eastAsia="en-IE"/>
        </w:rPr>
        <w:t>typically not good on larger problems as the ants cannot look deeper into the search space. I</w:t>
      </w:r>
      <w:r w:rsidR="00983A5F" w:rsidRPr="0005431A">
        <w:rPr>
          <w:lang w:val="en-IE" w:eastAsia="en-IE"/>
        </w:rPr>
        <w:t>f</w:t>
      </w:r>
      <w:r w:rsidR="00F87333" w:rsidRPr="0005431A">
        <w:rPr>
          <w:lang w:val="en-IE" w:eastAsia="en-IE"/>
        </w:rPr>
        <w:t xml:space="preserve"> the other hand if </w:t>
      </w:r>
      <w:r w:rsidR="00CE2202" w:rsidRPr="0005431A">
        <w:rPr>
          <w:lang w:val="en-IE" w:eastAsia="en-IE"/>
        </w:rPr>
        <w:t>α=</w:t>
      </w:r>
      <w:r w:rsidR="00F87333" w:rsidRPr="0005431A">
        <w:rPr>
          <w:lang w:val="en-IE" w:eastAsia="en-IE"/>
        </w:rPr>
        <w:t>1</w:t>
      </w:r>
      <w:r w:rsidR="00CE2202" w:rsidRPr="0005431A">
        <w:rPr>
          <w:lang w:val="en-IE" w:eastAsia="en-IE"/>
        </w:rPr>
        <w:t xml:space="preserve"> and</w:t>
      </w:r>
      <w:r w:rsidR="00F87333" w:rsidRPr="0005431A">
        <w:rPr>
          <w:lang w:val="en-IE" w:eastAsia="en-IE"/>
        </w:rPr>
        <w:t xml:space="preserve"> </w:t>
      </w:r>
      <w:r w:rsidR="00CE2202" w:rsidRPr="0005431A">
        <w:rPr>
          <w:lang w:val="en-IE" w:eastAsia="en-IE"/>
        </w:rPr>
        <w:t>β=</w:t>
      </w:r>
      <w:r w:rsidR="00F87333" w:rsidRPr="0005431A">
        <w:rPr>
          <w:lang w:val="en-IE" w:eastAsia="en-IE"/>
        </w:rPr>
        <w:t xml:space="preserve"> 0, </w:t>
      </w:r>
      <w:r w:rsidR="00983A5F" w:rsidRPr="0005431A">
        <w:rPr>
          <w:lang w:val="en-IE" w:eastAsia="en-IE"/>
        </w:rPr>
        <w:t>(</w:t>
      </w:r>
      <w:r w:rsidR="00F87333" w:rsidRPr="0005431A">
        <w:rPr>
          <w:lang w:val="en-IE" w:eastAsia="en-IE"/>
        </w:rPr>
        <w:t xml:space="preserve">the ants choose the next </w:t>
      </w:r>
      <w:r w:rsidR="00372FB8" w:rsidRPr="0005431A">
        <w:rPr>
          <w:lang w:val="en-IE" w:eastAsia="en-IE"/>
        </w:rPr>
        <w:t xml:space="preserve">vertex </w:t>
      </w:r>
      <w:r w:rsidR="00CE2202" w:rsidRPr="0005431A">
        <w:rPr>
          <w:lang w:val="en-IE" w:eastAsia="en-IE"/>
        </w:rPr>
        <w:t xml:space="preserve">to visit </w:t>
      </w:r>
      <w:r w:rsidR="00F87333" w:rsidRPr="0005431A">
        <w:rPr>
          <w:lang w:val="en-IE" w:eastAsia="en-IE"/>
        </w:rPr>
        <w:t xml:space="preserve">by the pheromone matrix </w:t>
      </w:r>
      <w:r w:rsidR="00CE2202" w:rsidRPr="0005431A">
        <w:rPr>
          <w:lang w:val="en-IE" w:eastAsia="en-IE"/>
        </w:rPr>
        <w:t xml:space="preserve">alone ignoring </w:t>
      </w:r>
      <w:r w:rsidR="00F87333" w:rsidRPr="0005431A">
        <w:rPr>
          <w:lang w:val="en-IE" w:eastAsia="en-IE"/>
        </w:rPr>
        <w:t xml:space="preserve">the distance to the next </w:t>
      </w:r>
      <w:r w:rsidR="00372FB8" w:rsidRPr="0005431A">
        <w:rPr>
          <w:lang w:val="en-IE" w:eastAsia="en-IE"/>
        </w:rPr>
        <w:t>vertex</w:t>
      </w:r>
      <w:r w:rsidR="00983A5F" w:rsidRPr="0005431A">
        <w:rPr>
          <w:lang w:val="en-IE" w:eastAsia="en-IE"/>
        </w:rPr>
        <w:t>), t</w:t>
      </w:r>
      <w:r w:rsidR="00F87333" w:rsidRPr="0005431A">
        <w:rPr>
          <w:lang w:val="en-IE" w:eastAsia="en-IE"/>
        </w:rPr>
        <w:t>he algorithm will stagnate and become stuck in sub</w:t>
      </w:r>
      <w:r w:rsidR="00983A5F" w:rsidRPr="0005431A">
        <w:rPr>
          <w:lang w:val="en-IE" w:eastAsia="en-IE"/>
        </w:rPr>
        <w:t>-</w:t>
      </w:r>
      <w:r w:rsidR="00F87333" w:rsidRPr="0005431A">
        <w:rPr>
          <w:lang w:val="en-IE" w:eastAsia="en-IE"/>
        </w:rPr>
        <w:t xml:space="preserve">optimal </w:t>
      </w:r>
      <w:r w:rsidR="00372FB8" w:rsidRPr="0005431A">
        <w:rPr>
          <w:lang w:val="en-IE" w:eastAsia="en-IE"/>
        </w:rPr>
        <w:t>solutions</w:t>
      </w:r>
      <w:r w:rsidR="00F87333" w:rsidRPr="0005431A">
        <w:rPr>
          <w:lang w:val="en-IE" w:eastAsia="en-IE"/>
        </w:rPr>
        <w:t xml:space="preserve">. This happens as the pheromone matrix is so high on some edges and virtually zero on other </w:t>
      </w:r>
      <w:r w:rsidR="00CE2202" w:rsidRPr="0005431A">
        <w:rPr>
          <w:lang w:val="en-IE" w:eastAsia="en-IE"/>
        </w:rPr>
        <w:t xml:space="preserve">edges </w:t>
      </w:r>
      <w:r w:rsidR="00983A5F" w:rsidRPr="0005431A">
        <w:rPr>
          <w:lang w:val="en-IE" w:eastAsia="en-IE"/>
        </w:rPr>
        <w:t xml:space="preserve">that </w:t>
      </w:r>
      <w:r w:rsidR="00F87333" w:rsidRPr="0005431A">
        <w:rPr>
          <w:lang w:val="en-IE" w:eastAsia="en-IE"/>
        </w:rPr>
        <w:t>the algorithm gets stuck in a positive feedback loop</w:t>
      </w:r>
      <w:r w:rsidR="00CE2202" w:rsidRPr="0005431A">
        <w:rPr>
          <w:lang w:val="en-IE" w:eastAsia="en-IE"/>
        </w:rPr>
        <w:t>,</w:t>
      </w:r>
      <w:r w:rsidR="00F87333" w:rsidRPr="0005431A">
        <w:rPr>
          <w:lang w:val="en-IE" w:eastAsia="en-IE"/>
        </w:rPr>
        <w:t xml:space="preserve"> and cannot break out to find other solutions.</w:t>
      </w:r>
      <w:r w:rsidR="009A3450" w:rsidRPr="0005431A">
        <w:rPr>
          <w:lang w:val="en-IE" w:eastAsia="en-IE"/>
        </w:rPr>
        <w:t xml:space="preserve"> </w:t>
      </w:r>
      <w:r w:rsidR="00F87333" w:rsidRPr="0005431A">
        <w:rPr>
          <w:lang w:val="en-IE" w:eastAsia="en-IE"/>
        </w:rPr>
        <w:t xml:space="preserve">Fortunately, the exact values of </w:t>
      </w:r>
      <w:r w:rsidR="00372FB8" w:rsidRPr="0005431A">
        <w:rPr>
          <w:lang w:val="en-IE" w:eastAsia="en-IE"/>
        </w:rPr>
        <w:t xml:space="preserve">α </w:t>
      </w:r>
      <w:r w:rsidR="00F87333" w:rsidRPr="0005431A">
        <w:rPr>
          <w:lang w:val="en-IE" w:eastAsia="en-IE"/>
        </w:rPr>
        <w:t xml:space="preserve">and </w:t>
      </w:r>
      <w:r w:rsidR="00372FB8" w:rsidRPr="0005431A">
        <w:rPr>
          <w:lang w:val="en-IE" w:eastAsia="en-IE"/>
        </w:rPr>
        <w:t xml:space="preserve">β </w:t>
      </w:r>
      <w:r w:rsidR="00F87333" w:rsidRPr="0005431A">
        <w:rPr>
          <w:lang w:val="en-IE" w:eastAsia="en-IE"/>
        </w:rPr>
        <w:t>are not that critical</w:t>
      </w:r>
      <w:r w:rsidR="009A3450" w:rsidRPr="0005431A">
        <w:rPr>
          <w:lang w:val="en-IE" w:eastAsia="en-IE"/>
        </w:rPr>
        <w:t xml:space="preserve"> and most researchers</w:t>
      </w:r>
      <w:r w:rsidR="00F87333" w:rsidRPr="0005431A">
        <w:rPr>
          <w:lang w:val="en-IE" w:eastAsia="en-IE"/>
        </w:rPr>
        <w:t xml:space="preserve"> </w:t>
      </w:r>
      <w:r w:rsidR="009A3450" w:rsidRPr="0005431A">
        <w:rPr>
          <w:lang w:val="en-IE" w:eastAsia="en-IE"/>
        </w:rPr>
        <w:t xml:space="preserve">state values between one and five </w:t>
      </w:r>
      <w:r w:rsidR="00721A79" w:rsidRPr="0005431A">
        <w:rPr>
          <w:lang w:val="en-IE" w:eastAsia="en-IE"/>
        </w:rPr>
        <w:t>provide</w:t>
      </w:r>
      <w:r w:rsidR="009A3450" w:rsidRPr="0005431A">
        <w:rPr>
          <w:lang w:val="en-IE" w:eastAsia="en-IE"/>
        </w:rPr>
        <w:t xml:space="preserve"> good results.</w:t>
      </w:r>
    </w:p>
    <w:p w14:paraId="50363869" w14:textId="77777777" w:rsidR="009A3450" w:rsidRPr="0005431A" w:rsidRDefault="009A3450" w:rsidP="00B071BF">
      <w:pPr>
        <w:rPr>
          <w:lang w:val="en-IE" w:eastAsia="en-IE"/>
        </w:rPr>
      </w:pPr>
    </w:p>
    <w:p w14:paraId="4B1EF57A" w14:textId="3CA2C4E3" w:rsidR="009A3450" w:rsidRPr="0005431A" w:rsidRDefault="000F295E" w:rsidP="00B071BF">
      <w:pPr>
        <w:rPr>
          <w:lang w:val="en-IE" w:eastAsia="en-IE"/>
        </w:rPr>
      </w:pPr>
      <w:r w:rsidRPr="0005431A">
        <w:rPr>
          <w:lang w:val="en-IE" w:eastAsia="en-IE"/>
        </w:rPr>
        <w:t>The</w:t>
      </w:r>
      <w:r w:rsidR="009A3450" w:rsidRPr="0005431A">
        <w:rPr>
          <w:lang w:val="en-IE" w:eastAsia="en-IE"/>
        </w:rPr>
        <w:t xml:space="preserve"> </w:t>
      </w:r>
      <w:r w:rsidRPr="0005431A">
        <w:rPr>
          <w:lang w:val="en-IE" w:eastAsia="en-IE"/>
        </w:rPr>
        <w:t xml:space="preserve">roulette wheel selection is used to </w:t>
      </w:r>
      <w:r w:rsidR="009A3450" w:rsidRPr="0005431A">
        <w:rPr>
          <w:lang w:val="en-IE" w:eastAsia="en-IE"/>
        </w:rPr>
        <w:t xml:space="preserve">calculate the actual probabilities </w:t>
      </w:r>
      <w:r w:rsidRPr="0005431A">
        <w:rPr>
          <w:lang w:val="en-IE" w:eastAsia="en-IE"/>
        </w:rPr>
        <w:t xml:space="preserve">for </w:t>
      </w:r>
      <w:r w:rsidR="009A3450" w:rsidRPr="0005431A">
        <w:rPr>
          <w:lang w:val="en-IE" w:eastAsia="en-IE"/>
        </w:rPr>
        <w:t xml:space="preserve">the next </w:t>
      </w:r>
      <w:r w:rsidRPr="0005431A">
        <w:rPr>
          <w:lang w:val="en-IE" w:eastAsia="en-IE"/>
        </w:rPr>
        <w:t xml:space="preserve">vertex to be </w:t>
      </w:r>
      <w:r w:rsidR="009A3450" w:rsidRPr="0005431A">
        <w:rPr>
          <w:lang w:val="en-IE" w:eastAsia="en-IE"/>
        </w:rPr>
        <w:t>chosen</w:t>
      </w:r>
      <w:r w:rsidRPr="0005431A">
        <w:rPr>
          <w:lang w:val="en-IE" w:eastAsia="en-IE"/>
        </w:rPr>
        <w:t xml:space="preserve"> in the solution</w:t>
      </w:r>
      <w:r w:rsidR="009A3450" w:rsidRPr="0005431A">
        <w:rPr>
          <w:lang w:val="en-IE" w:eastAsia="en-IE"/>
        </w:rPr>
        <w:t xml:space="preserve">. For each </w:t>
      </w:r>
      <w:r w:rsidRPr="0005431A">
        <w:rPr>
          <w:lang w:val="en-IE" w:eastAsia="en-IE"/>
        </w:rPr>
        <w:t xml:space="preserve">vertex </w:t>
      </w:r>
      <w:r w:rsidR="009A3450" w:rsidRPr="0005431A">
        <w:rPr>
          <w:lang w:val="en-IE" w:eastAsia="en-IE"/>
        </w:rPr>
        <w:t>destination a value is calculated that represents</w:t>
      </w:r>
      <w:r w:rsidR="00983A5F" w:rsidRPr="0005431A">
        <w:rPr>
          <w:lang w:val="en-IE" w:eastAsia="en-IE"/>
        </w:rPr>
        <w:t>,</w:t>
      </w:r>
      <w:r w:rsidR="009A3450" w:rsidRPr="0005431A">
        <w:rPr>
          <w:lang w:val="en-IE" w:eastAsia="en-IE"/>
        </w:rPr>
        <w:t xml:space="preserve"> as such</w:t>
      </w:r>
      <w:r w:rsidR="00983A5F" w:rsidRPr="0005431A">
        <w:rPr>
          <w:lang w:val="en-IE" w:eastAsia="en-IE"/>
        </w:rPr>
        <w:t>,</w:t>
      </w:r>
      <w:r w:rsidR="009A3450" w:rsidRPr="0005431A">
        <w:rPr>
          <w:lang w:val="en-IE" w:eastAsia="en-IE"/>
        </w:rPr>
        <w:t xml:space="preserve"> an interval on a pie chart and a random point is picked out. </w:t>
      </w:r>
      <w:r w:rsidR="009A3450" w:rsidRPr="0005431A">
        <w:rPr>
          <w:lang w:val="en-IE" w:eastAsia="en-IE"/>
        </w:rPr>
        <w:lastRenderedPageBreak/>
        <w:t xml:space="preserve">The wider this value </w:t>
      </w:r>
      <w:r w:rsidR="00983A5F" w:rsidRPr="0005431A">
        <w:rPr>
          <w:lang w:val="en-IE" w:eastAsia="en-IE"/>
        </w:rPr>
        <w:t xml:space="preserve">is, </w:t>
      </w:r>
      <w:r w:rsidR="009A3450" w:rsidRPr="0005431A">
        <w:rPr>
          <w:lang w:val="en-IE" w:eastAsia="en-IE"/>
        </w:rPr>
        <w:t xml:space="preserve">the more likely the ants will choose this </w:t>
      </w:r>
      <w:r w:rsidRPr="0005431A">
        <w:rPr>
          <w:lang w:val="en-IE" w:eastAsia="en-IE"/>
        </w:rPr>
        <w:t>vertex</w:t>
      </w:r>
      <w:r w:rsidR="00721A79" w:rsidRPr="0005431A">
        <w:rPr>
          <w:lang w:val="en-IE" w:eastAsia="en-IE"/>
        </w:rPr>
        <w:t>.</w:t>
      </w:r>
      <w:r w:rsidR="009A3450" w:rsidRPr="0005431A">
        <w:rPr>
          <w:lang w:val="en-IE" w:eastAsia="en-IE"/>
        </w:rPr>
        <w:t xml:space="preserve"> </w:t>
      </w:r>
      <w:r w:rsidR="00721A79" w:rsidRPr="0005431A">
        <w:rPr>
          <w:lang w:val="en-IE" w:eastAsia="en-IE"/>
        </w:rPr>
        <w:t>H</w:t>
      </w:r>
      <w:r w:rsidR="009A3450" w:rsidRPr="0005431A">
        <w:rPr>
          <w:lang w:val="en-IE" w:eastAsia="en-IE"/>
        </w:rPr>
        <w:t xml:space="preserve">owever, the lower the value the less </w:t>
      </w:r>
      <w:r w:rsidR="00983A5F" w:rsidRPr="0005431A">
        <w:rPr>
          <w:lang w:val="en-IE" w:eastAsia="en-IE"/>
        </w:rPr>
        <w:t xml:space="preserve">likely it is that </w:t>
      </w:r>
      <w:r w:rsidR="009A3450" w:rsidRPr="0005431A">
        <w:rPr>
          <w:lang w:val="en-IE" w:eastAsia="en-IE"/>
        </w:rPr>
        <w:t xml:space="preserve">this </w:t>
      </w:r>
      <w:r w:rsidRPr="0005431A">
        <w:rPr>
          <w:lang w:val="en-IE" w:eastAsia="en-IE"/>
        </w:rPr>
        <w:t xml:space="preserve">vertex </w:t>
      </w:r>
      <w:r w:rsidR="009A3450" w:rsidRPr="0005431A">
        <w:rPr>
          <w:lang w:val="en-IE" w:eastAsia="en-IE"/>
        </w:rPr>
        <w:t xml:space="preserve">will be </w:t>
      </w:r>
      <w:r w:rsidR="00983A5F" w:rsidRPr="0005431A">
        <w:rPr>
          <w:lang w:val="en-IE" w:eastAsia="en-IE"/>
        </w:rPr>
        <w:t>selected</w:t>
      </w:r>
      <w:r w:rsidR="009A3450" w:rsidRPr="0005431A">
        <w:rPr>
          <w:lang w:val="en-IE" w:eastAsia="en-IE"/>
        </w:rPr>
        <w:t>.</w:t>
      </w:r>
    </w:p>
    <w:p w14:paraId="7DBC2148" w14:textId="77777777" w:rsidR="009A3450" w:rsidRPr="0005431A" w:rsidRDefault="009A3450" w:rsidP="00B071BF">
      <w:pPr>
        <w:rPr>
          <w:lang w:val="en-IE" w:eastAsia="en-IE"/>
        </w:rPr>
      </w:pPr>
    </w:p>
    <w:p w14:paraId="3555D0CD" w14:textId="54B98233" w:rsidR="009A3450" w:rsidRPr="0005431A" w:rsidRDefault="009A3450" w:rsidP="00B071BF">
      <w:pPr>
        <w:rPr>
          <w:lang w:val="en-IE" w:eastAsia="en-IE"/>
        </w:rPr>
      </w:pPr>
      <w:r w:rsidRPr="0005431A">
        <w:rPr>
          <w:lang w:val="en-IE" w:eastAsia="en-IE"/>
        </w:rPr>
        <w:t xml:space="preserve">After the ant has completed its </w:t>
      </w:r>
      <w:r w:rsidR="000F295E" w:rsidRPr="0005431A">
        <w:rPr>
          <w:lang w:val="en-IE" w:eastAsia="en-IE"/>
        </w:rPr>
        <w:t>solution</w:t>
      </w:r>
      <w:r w:rsidR="00983A5F" w:rsidRPr="0005431A">
        <w:rPr>
          <w:lang w:val="en-IE" w:eastAsia="en-IE"/>
        </w:rPr>
        <w:t>,</w:t>
      </w:r>
      <w:r w:rsidRPr="0005431A">
        <w:rPr>
          <w:lang w:val="en-IE" w:eastAsia="en-IE"/>
        </w:rPr>
        <w:t xml:space="preserve"> it deposits </w:t>
      </w:r>
      <w:r w:rsidR="00983A5F" w:rsidRPr="0005431A">
        <w:rPr>
          <w:lang w:val="en-IE" w:eastAsia="en-IE"/>
        </w:rPr>
        <w:t xml:space="preserve">a quantity of </w:t>
      </w:r>
      <w:r w:rsidRPr="0005431A">
        <w:rPr>
          <w:lang w:val="en-IE" w:eastAsia="en-IE"/>
        </w:rPr>
        <w:t xml:space="preserve">pheromone along each </w:t>
      </w:r>
      <w:r w:rsidR="000F295E" w:rsidRPr="0005431A">
        <w:rPr>
          <w:lang w:val="en-IE" w:eastAsia="en-IE"/>
        </w:rPr>
        <w:t>vert</w:t>
      </w:r>
      <w:r w:rsidR="00983A5F" w:rsidRPr="0005431A">
        <w:rPr>
          <w:lang w:val="en-IE" w:eastAsia="en-IE"/>
        </w:rPr>
        <w:t>ex</w:t>
      </w:r>
      <w:r w:rsidR="000F295E" w:rsidRPr="0005431A">
        <w:rPr>
          <w:lang w:val="en-IE" w:eastAsia="en-IE"/>
        </w:rPr>
        <w:t xml:space="preserve"> edge</w:t>
      </w:r>
      <w:r w:rsidRPr="0005431A">
        <w:rPr>
          <w:lang w:val="en-IE" w:eastAsia="en-IE"/>
        </w:rPr>
        <w:t xml:space="preserve"> that is inversely proportional to the </w:t>
      </w:r>
      <w:r w:rsidR="000F295E" w:rsidRPr="0005431A">
        <w:rPr>
          <w:lang w:val="en-IE" w:eastAsia="en-IE"/>
        </w:rPr>
        <w:t>value</w:t>
      </w:r>
      <w:r w:rsidRPr="0005431A">
        <w:rPr>
          <w:lang w:val="en-IE" w:eastAsia="en-IE"/>
        </w:rPr>
        <w:t xml:space="preserve"> of the </w:t>
      </w:r>
      <w:r w:rsidR="000F295E" w:rsidRPr="0005431A">
        <w:rPr>
          <w:lang w:val="en-IE" w:eastAsia="en-IE"/>
        </w:rPr>
        <w:t>solution</w:t>
      </w:r>
      <w:r w:rsidRPr="0005431A">
        <w:rPr>
          <w:lang w:val="en-IE" w:eastAsia="en-IE"/>
        </w:rPr>
        <w:t xml:space="preserve">. In other words, the </w:t>
      </w:r>
      <w:r w:rsidR="000F295E" w:rsidRPr="0005431A">
        <w:rPr>
          <w:lang w:val="en-IE" w:eastAsia="en-IE"/>
        </w:rPr>
        <w:t>better</w:t>
      </w:r>
      <w:r w:rsidRPr="0005431A">
        <w:rPr>
          <w:lang w:val="en-IE" w:eastAsia="en-IE"/>
        </w:rPr>
        <w:t xml:space="preserve"> the </w:t>
      </w:r>
      <w:r w:rsidR="000F295E" w:rsidRPr="0005431A">
        <w:rPr>
          <w:lang w:val="en-IE" w:eastAsia="en-IE"/>
        </w:rPr>
        <w:t>solution</w:t>
      </w:r>
      <w:r w:rsidRPr="0005431A">
        <w:rPr>
          <w:lang w:val="en-IE" w:eastAsia="en-IE"/>
        </w:rPr>
        <w:t xml:space="preserve">, the more pheromone is deposited and the more attractive that </w:t>
      </w:r>
      <w:r w:rsidR="007D0DFD">
        <w:rPr>
          <w:lang w:val="en-IE" w:eastAsia="en-IE"/>
        </w:rPr>
        <w:t>solution</w:t>
      </w:r>
      <w:r w:rsidR="000F295E" w:rsidRPr="0005431A">
        <w:rPr>
          <w:lang w:val="en-IE" w:eastAsia="en-IE"/>
        </w:rPr>
        <w:t xml:space="preserve"> </w:t>
      </w:r>
      <w:r w:rsidRPr="0005431A">
        <w:rPr>
          <w:lang w:val="en-IE" w:eastAsia="en-IE"/>
        </w:rPr>
        <w:t>will be. This is different from real ants as real ants deposit a constant amount of pheromones.</w:t>
      </w:r>
    </w:p>
    <w:p w14:paraId="383815E0" w14:textId="77777777" w:rsidR="009A3450" w:rsidRPr="0005431A" w:rsidRDefault="009A3450" w:rsidP="00F87333">
      <w:pPr>
        <w:rPr>
          <w:lang w:val="en-IE" w:eastAsia="en-IE"/>
        </w:rPr>
      </w:pPr>
    </w:p>
    <w:p w14:paraId="1343E3D7" w14:textId="1542C0B6" w:rsidR="00B071BF" w:rsidRPr="0005431A" w:rsidRDefault="009A3450" w:rsidP="00B92F52">
      <w:pPr>
        <w:rPr>
          <w:szCs w:val="24"/>
          <w:lang w:val="en-IE"/>
        </w:rPr>
      </w:pPr>
      <w:r w:rsidRPr="0005431A">
        <w:rPr>
          <w:lang w:val="en-IE" w:eastAsia="en-IE"/>
        </w:rPr>
        <w:t>Evaporation is then applied</w:t>
      </w:r>
      <w:r w:rsidR="00983A5F" w:rsidRPr="0005431A">
        <w:rPr>
          <w:lang w:val="en-IE" w:eastAsia="en-IE"/>
        </w:rPr>
        <w:t>,</w:t>
      </w:r>
      <w:r w:rsidRPr="0005431A">
        <w:rPr>
          <w:lang w:val="en-IE" w:eastAsia="en-IE"/>
        </w:rPr>
        <w:t xml:space="preserve"> </w:t>
      </w:r>
      <w:r w:rsidR="00983A5F" w:rsidRPr="0005431A">
        <w:rPr>
          <w:lang w:val="en-IE" w:eastAsia="en-IE"/>
        </w:rPr>
        <w:t xml:space="preserve">so </w:t>
      </w:r>
      <w:r w:rsidRPr="0005431A">
        <w:rPr>
          <w:lang w:val="en-IE" w:eastAsia="en-IE"/>
        </w:rPr>
        <w:t>that</w:t>
      </w:r>
      <w:r w:rsidR="000F295E" w:rsidRPr="0005431A">
        <w:rPr>
          <w:lang w:val="en-IE" w:eastAsia="en-IE"/>
        </w:rPr>
        <w:t xml:space="preserve"> </w:t>
      </w:r>
      <w:r w:rsidRPr="0005431A">
        <w:rPr>
          <w:lang w:val="en-IE" w:eastAsia="en-IE"/>
        </w:rPr>
        <w:t xml:space="preserve">over time, </w:t>
      </w:r>
      <w:r w:rsidR="000F295E" w:rsidRPr="0005431A">
        <w:rPr>
          <w:lang w:val="en-IE" w:eastAsia="en-IE"/>
        </w:rPr>
        <w:t>the vertices that are</w:t>
      </w:r>
      <w:r w:rsidRPr="0005431A">
        <w:rPr>
          <w:lang w:val="en-IE" w:eastAsia="en-IE"/>
        </w:rPr>
        <w:t xml:space="preserve"> barely used will see </w:t>
      </w:r>
      <w:r w:rsidR="00983A5F" w:rsidRPr="0005431A">
        <w:rPr>
          <w:lang w:val="en-IE" w:eastAsia="en-IE"/>
        </w:rPr>
        <w:t xml:space="preserve">their </w:t>
      </w:r>
      <w:r w:rsidRPr="0005431A">
        <w:rPr>
          <w:lang w:val="en-IE" w:eastAsia="en-IE"/>
        </w:rPr>
        <w:t xml:space="preserve">pheromone </w:t>
      </w:r>
      <w:r w:rsidR="00983A5F" w:rsidRPr="0005431A">
        <w:rPr>
          <w:lang w:val="en-IE" w:eastAsia="en-IE"/>
        </w:rPr>
        <w:t xml:space="preserve">levels </w:t>
      </w:r>
      <w:r w:rsidRPr="0005431A">
        <w:rPr>
          <w:lang w:val="en-IE" w:eastAsia="en-IE"/>
        </w:rPr>
        <w:t xml:space="preserve">drop toward zero, thereby making </w:t>
      </w:r>
      <w:r w:rsidR="00983A5F" w:rsidRPr="0005431A">
        <w:rPr>
          <w:lang w:val="en-IE" w:eastAsia="en-IE"/>
        </w:rPr>
        <w:t xml:space="preserve">them </w:t>
      </w:r>
      <w:r w:rsidRPr="0005431A">
        <w:rPr>
          <w:lang w:val="en-IE" w:eastAsia="en-IE"/>
        </w:rPr>
        <w:t xml:space="preserve">less attractive </w:t>
      </w:r>
      <w:r w:rsidR="00721A79" w:rsidRPr="0005431A">
        <w:rPr>
          <w:lang w:val="en-IE" w:eastAsia="en-IE"/>
        </w:rPr>
        <w:t xml:space="preserve">for </w:t>
      </w:r>
      <w:r w:rsidRPr="0005431A">
        <w:rPr>
          <w:lang w:val="en-IE" w:eastAsia="en-IE"/>
        </w:rPr>
        <w:t>the future</w:t>
      </w:r>
      <w:r w:rsidR="000F295E" w:rsidRPr="0005431A">
        <w:rPr>
          <w:lang w:val="en-IE" w:eastAsia="en-IE"/>
        </w:rPr>
        <w:t>.</w:t>
      </w:r>
      <w:r w:rsidRPr="0005431A">
        <w:rPr>
          <w:lang w:val="en-IE" w:eastAsia="en-IE"/>
        </w:rPr>
        <w:t xml:space="preserve"> </w:t>
      </w:r>
      <w:r w:rsidR="000F295E" w:rsidRPr="0005431A">
        <w:rPr>
          <w:lang w:val="en-IE" w:eastAsia="en-IE"/>
        </w:rPr>
        <w:t>On the other hand</w:t>
      </w:r>
      <w:r w:rsidRPr="0005431A">
        <w:rPr>
          <w:lang w:val="en-IE" w:eastAsia="en-IE"/>
        </w:rPr>
        <w:t xml:space="preserve"> </w:t>
      </w:r>
      <w:r w:rsidR="000F295E" w:rsidRPr="0005431A">
        <w:rPr>
          <w:lang w:val="en-IE" w:eastAsia="en-IE"/>
        </w:rPr>
        <w:t xml:space="preserve">vertices </w:t>
      </w:r>
      <w:r w:rsidRPr="0005431A">
        <w:rPr>
          <w:lang w:val="en-IE" w:eastAsia="en-IE"/>
        </w:rPr>
        <w:t>that are heavily used will continue to have pheromone deposited</w:t>
      </w:r>
      <w:r w:rsidR="00983A5F" w:rsidRPr="0005431A">
        <w:rPr>
          <w:lang w:val="en-IE" w:eastAsia="en-IE"/>
        </w:rPr>
        <w:t>,</w:t>
      </w:r>
      <w:r w:rsidR="000F295E" w:rsidRPr="0005431A">
        <w:rPr>
          <w:lang w:val="en-IE" w:eastAsia="en-IE"/>
        </w:rPr>
        <w:t xml:space="preserve"> resulting in</w:t>
      </w:r>
      <w:r w:rsidRPr="0005431A">
        <w:rPr>
          <w:lang w:val="en-IE" w:eastAsia="en-IE"/>
        </w:rPr>
        <w:t xml:space="preserve"> virtual ants </w:t>
      </w:r>
      <w:r w:rsidR="000F295E" w:rsidRPr="0005431A">
        <w:rPr>
          <w:lang w:val="en-IE" w:eastAsia="en-IE"/>
        </w:rPr>
        <w:t>forgetting</w:t>
      </w:r>
      <w:r w:rsidRPr="0005431A">
        <w:rPr>
          <w:lang w:val="en-IE" w:eastAsia="en-IE"/>
        </w:rPr>
        <w:t xml:space="preserve"> previous </w:t>
      </w:r>
      <w:r w:rsidR="000F295E" w:rsidRPr="0005431A">
        <w:rPr>
          <w:lang w:val="en-IE" w:eastAsia="en-IE"/>
        </w:rPr>
        <w:t>solutions</w:t>
      </w:r>
      <w:r w:rsidRPr="0005431A">
        <w:rPr>
          <w:lang w:val="en-IE" w:eastAsia="en-IE"/>
        </w:rPr>
        <w:t xml:space="preserve"> with time.</w:t>
      </w:r>
    </w:p>
    <w:p w14:paraId="2E886581" w14:textId="074E0418" w:rsidR="00B92F52" w:rsidRPr="0005431A" w:rsidRDefault="0062016F" w:rsidP="0062016F">
      <w:pPr>
        <w:pStyle w:val="Heading1"/>
        <w:rPr>
          <w:rFonts w:eastAsia="Times-Roman"/>
        </w:rPr>
      </w:pPr>
      <w:r w:rsidRPr="0062016F">
        <w:rPr>
          <w:rFonts w:eastAsia="Times-Roman"/>
        </w:rPr>
        <w:lastRenderedPageBreak/>
        <w:tab/>
      </w:r>
      <w:bookmarkStart w:id="83" w:name="_Toc396914416"/>
      <w:r w:rsidR="00B92F52" w:rsidRPr="0005431A">
        <w:rPr>
          <w:rFonts w:eastAsia="Times-Roman"/>
        </w:rPr>
        <w:t>Improving the ant algorithms</w:t>
      </w:r>
      <w:bookmarkEnd w:id="83"/>
    </w:p>
    <w:p w14:paraId="41AADAC2" w14:textId="77777777" w:rsidR="001A7A90" w:rsidRPr="0005431A" w:rsidRDefault="001A7A90" w:rsidP="001A7A90">
      <w:pPr>
        <w:pStyle w:val="content"/>
        <w:rPr>
          <w:rFonts w:eastAsia="Times-Roman"/>
          <w:lang w:val="en-IE"/>
        </w:rPr>
      </w:pPr>
    </w:p>
    <w:p w14:paraId="729C9618" w14:textId="57785689" w:rsidR="0062016F" w:rsidRDefault="0062016F" w:rsidP="0062016F">
      <w:pPr>
        <w:pStyle w:val="Heading2"/>
        <w:rPr>
          <w:rFonts w:eastAsia="Times-Roman"/>
          <w:lang w:val="en-IE"/>
        </w:rPr>
      </w:pPr>
      <w:bookmarkStart w:id="84" w:name="_Toc396914417"/>
      <w:r>
        <w:rPr>
          <w:rFonts w:eastAsia="Times-Roman"/>
          <w:lang w:val="en-IE"/>
        </w:rPr>
        <w:t>5</w:t>
      </w:r>
      <w:r w:rsidRPr="0062016F">
        <w:rPr>
          <w:rFonts w:eastAsia="Times-Roman"/>
          <w:lang w:val="en-IE"/>
        </w:rPr>
        <w:t>.1</w:t>
      </w:r>
      <w:r w:rsidRPr="0062016F">
        <w:rPr>
          <w:rFonts w:eastAsia="Times-Roman"/>
          <w:lang w:val="en-IE"/>
        </w:rPr>
        <w:tab/>
        <w:t>Introduction</w:t>
      </w:r>
      <w:bookmarkEnd w:id="84"/>
      <w:r w:rsidRPr="0062016F">
        <w:rPr>
          <w:rFonts w:eastAsia="Times-Roman"/>
          <w:lang w:val="en-IE"/>
        </w:rPr>
        <w:t xml:space="preserve"> </w:t>
      </w:r>
    </w:p>
    <w:p w14:paraId="52971699" w14:textId="7C370DC7" w:rsidR="00B92F52" w:rsidRPr="0005431A" w:rsidRDefault="00B92F52" w:rsidP="00B92F52">
      <w:pPr>
        <w:rPr>
          <w:rFonts w:eastAsia="Times-Roman"/>
          <w:lang w:val="en-IE"/>
        </w:rPr>
      </w:pPr>
      <w:r w:rsidRPr="0005431A">
        <w:rPr>
          <w:rFonts w:eastAsia="Times-Roman"/>
          <w:lang w:val="en-IE"/>
        </w:rPr>
        <w:t>The ant system can solve many NP</w:t>
      </w:r>
      <w:r w:rsidR="005A5E0B" w:rsidRPr="0005431A">
        <w:rPr>
          <w:rFonts w:eastAsia="Times-Roman"/>
          <w:lang w:val="en-IE"/>
        </w:rPr>
        <w:t>-</w:t>
      </w:r>
      <w:r w:rsidRPr="0005431A">
        <w:rPr>
          <w:rFonts w:eastAsia="Times-Roman"/>
          <w:lang w:val="en-IE"/>
        </w:rPr>
        <w:t>hard problems of low dimensions (</w:t>
      </w:r>
      <w:r w:rsidR="00C10956" w:rsidRPr="0005431A">
        <w:rPr>
          <w:rFonts w:eastAsia="Times-Roman"/>
          <w:i/>
          <w:lang w:val="en-IE"/>
        </w:rPr>
        <w:t>n</w:t>
      </w:r>
      <w:r w:rsidR="00721A79" w:rsidRPr="0005431A">
        <w:rPr>
          <w:rFonts w:eastAsia="Times-Roman"/>
          <w:lang w:val="en-IE"/>
        </w:rPr>
        <w:t>&lt;100) with good accuracy.</w:t>
      </w:r>
      <w:r w:rsidRPr="0005431A">
        <w:rPr>
          <w:rFonts w:eastAsia="Times-Roman"/>
          <w:lang w:val="en-IE"/>
        </w:rPr>
        <w:t xml:space="preserve"> </w:t>
      </w:r>
      <w:r w:rsidR="00721A79" w:rsidRPr="0005431A">
        <w:rPr>
          <w:rFonts w:eastAsia="Times-Roman"/>
          <w:lang w:val="en-IE"/>
        </w:rPr>
        <w:t>I</w:t>
      </w:r>
      <w:r w:rsidRPr="0005431A">
        <w:rPr>
          <w:rFonts w:eastAsia="Times-Roman"/>
          <w:lang w:val="en-IE"/>
        </w:rPr>
        <w:t xml:space="preserve">t compares well with other </w:t>
      </w:r>
      <w:r w:rsidR="00721A79" w:rsidRPr="0005431A">
        <w:rPr>
          <w:rFonts w:eastAsia="Times-Roman"/>
          <w:lang w:val="en-IE"/>
        </w:rPr>
        <w:t>approaches</w:t>
      </w:r>
      <w:r w:rsidRPr="0005431A">
        <w:rPr>
          <w:rFonts w:eastAsia="Times-Roman"/>
          <w:lang w:val="en-IE"/>
        </w:rPr>
        <w:t xml:space="preserve"> such as the genetic algorithm </w:t>
      </w:r>
      <w:r w:rsidRPr="0005431A">
        <w:rPr>
          <w:rFonts w:eastAsia="Times-Roman"/>
          <w:lang w:val="en-IE"/>
        </w:rPr>
        <w:fldChar w:fldCharType="begin"/>
      </w:r>
      <w:r w:rsidRPr="0005431A">
        <w:rPr>
          <w:rFonts w:eastAsia="Times-Roman"/>
          <w:lang w:val="en-IE"/>
        </w:rPr>
        <w:instrText xml:space="preserve"> ADDIN ZOTERO_ITEM CSL_CITATION {"citationID":"skieDUAi","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05431A">
        <w:rPr>
          <w:rFonts w:eastAsia="Times-Roman"/>
          <w:lang w:val="en-IE"/>
        </w:rPr>
        <w:fldChar w:fldCharType="separate"/>
      </w:r>
      <w:r w:rsidRPr="0005431A">
        <w:rPr>
          <w:rFonts w:eastAsia="Times-Roman"/>
          <w:lang w:val="en-IE"/>
        </w:rPr>
        <w:t xml:space="preserve">(Dorigo </w:t>
      </w:r>
      <w:r w:rsidRPr="00CB4DA9">
        <w:rPr>
          <w:rFonts w:eastAsia="Times-Roman"/>
          <w:i/>
          <w:lang w:val="en-IE"/>
        </w:rPr>
        <w:t>et al</w:t>
      </w:r>
      <w:r w:rsidRPr="0005431A">
        <w:rPr>
          <w:rFonts w:eastAsia="Times-Roman"/>
          <w:lang w:val="en-IE"/>
        </w:rPr>
        <w:t>., 1996)</w:t>
      </w:r>
      <w:r w:rsidRPr="0005431A">
        <w:rPr>
          <w:rFonts w:eastAsia="Times-Roman"/>
          <w:lang w:val="en-IE"/>
        </w:rPr>
        <w:fldChar w:fldCharType="end"/>
      </w:r>
      <w:r w:rsidRPr="0005431A">
        <w:rPr>
          <w:rFonts w:eastAsia="Times-Roman"/>
          <w:lang w:val="en-IE"/>
        </w:rPr>
        <w:t xml:space="preserve"> (see </w:t>
      </w:r>
      <w:r w:rsidR="00C02F8E" w:rsidRPr="0005431A">
        <w:rPr>
          <w:rFonts w:eastAsia="Times-Roman"/>
          <w:lang w:val="en-IE"/>
        </w:rPr>
        <w:t>C</w:t>
      </w:r>
      <w:r w:rsidRPr="0005431A">
        <w:rPr>
          <w:rFonts w:eastAsia="Times-Roman"/>
          <w:lang w:val="en-IE"/>
        </w:rPr>
        <w:t xml:space="preserve">hapter </w:t>
      </w:r>
      <w:r w:rsidR="00414316" w:rsidRPr="0005431A">
        <w:rPr>
          <w:rFonts w:eastAsia="Times-Roman"/>
          <w:lang w:val="en-IE"/>
        </w:rPr>
        <w:t>6</w:t>
      </w:r>
      <w:r w:rsidRPr="0005431A">
        <w:rPr>
          <w:rFonts w:eastAsia="Times-Roman"/>
          <w:lang w:val="en-IE"/>
        </w:rPr>
        <w:t>). For problems of high dimensions (</w:t>
      </w:r>
      <w:r w:rsidR="00C10956" w:rsidRPr="0005431A">
        <w:rPr>
          <w:rFonts w:eastAsia="Times-Roman"/>
          <w:lang w:val="en-IE"/>
        </w:rPr>
        <w:t>n</w:t>
      </w:r>
      <w:r w:rsidRPr="0005431A">
        <w:rPr>
          <w:rFonts w:eastAsia="Times-Roman"/>
          <w:lang w:val="en-IE"/>
        </w:rPr>
        <w:t xml:space="preserve">&gt;100), the simple ant algorithm as </w:t>
      </w:r>
      <w:r w:rsidRPr="0005431A">
        <w:rPr>
          <w:rFonts w:eastAsia="Times-Roman"/>
          <w:lang w:val="en-IE"/>
        </w:rPr>
        <w:fldChar w:fldCharType="begin"/>
      </w:r>
      <w:r w:rsidRPr="0005431A">
        <w:rPr>
          <w:rFonts w:eastAsia="Times-Roman"/>
          <w:lang w:val="en-IE"/>
        </w:rPr>
        <w:instrText xml:space="preserve"> ADDIN ZOTERO_ITEM CSL_CITATION {"citationID":"8R6T1uX9","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Pr="0005431A">
        <w:rPr>
          <w:rFonts w:eastAsia="Times-Roman"/>
          <w:lang w:val="en-IE"/>
        </w:rPr>
        <w:fldChar w:fldCharType="separate"/>
      </w:r>
      <w:r w:rsidRPr="0005431A">
        <w:rPr>
          <w:rFonts w:eastAsia="Times-Roman"/>
          <w:lang w:val="en-IE"/>
        </w:rPr>
        <w:t xml:space="preserve">Dorigo </w:t>
      </w:r>
      <w:r w:rsidRPr="00CB4DA9">
        <w:rPr>
          <w:rFonts w:eastAsia="Times-Roman"/>
          <w:i/>
          <w:lang w:val="en-IE"/>
        </w:rPr>
        <w:t>et al</w:t>
      </w:r>
      <w:r w:rsidR="00CB4DA9">
        <w:rPr>
          <w:rFonts w:eastAsia="Times-Roman"/>
          <w:lang w:val="en-IE"/>
        </w:rPr>
        <w:t>.</w:t>
      </w:r>
      <w:r w:rsidRPr="0005431A">
        <w:rPr>
          <w:rFonts w:eastAsia="Times-Roman"/>
          <w:lang w:val="en-IE"/>
        </w:rPr>
        <w:t xml:space="preserve"> </w:t>
      </w:r>
      <w:r w:rsidR="00CB4DA9">
        <w:rPr>
          <w:rFonts w:eastAsia="Times-Roman"/>
          <w:lang w:val="en-IE"/>
        </w:rPr>
        <w:t>(</w:t>
      </w:r>
      <w:r w:rsidRPr="0005431A">
        <w:rPr>
          <w:rFonts w:eastAsia="Times-Roman"/>
          <w:lang w:val="en-IE"/>
        </w:rPr>
        <w:t>1996</w:t>
      </w:r>
      <w:r w:rsidR="006F0A25">
        <w:rPr>
          <w:rFonts w:eastAsia="Times-Roman"/>
          <w:lang w:val="en-IE"/>
        </w:rPr>
        <w:t xml:space="preserve"> p. 2</w:t>
      </w:r>
      <w:r w:rsidRPr="0005431A">
        <w:rPr>
          <w:rFonts w:eastAsia="Times-Roman"/>
          <w:lang w:val="en-IE"/>
        </w:rPr>
        <w:t>)</w:t>
      </w:r>
      <w:r w:rsidRPr="0005431A">
        <w:rPr>
          <w:rFonts w:eastAsia="Times-Roman"/>
          <w:lang w:val="en-IE"/>
        </w:rPr>
        <w:fldChar w:fldCharType="end"/>
      </w:r>
      <w:r w:rsidR="00CB4DA9">
        <w:rPr>
          <w:rFonts w:eastAsia="Times-Roman"/>
          <w:lang w:val="en-IE"/>
        </w:rPr>
        <w:t>, state</w:t>
      </w:r>
      <w:r w:rsidRPr="0005431A">
        <w:rPr>
          <w:rFonts w:eastAsia="Times-Roman"/>
          <w:lang w:val="en-IE"/>
        </w:rPr>
        <w:t xml:space="preserve">  “</w:t>
      </w:r>
      <w:r w:rsidRPr="0005431A">
        <w:rPr>
          <w:rStyle w:val="QuoteChar"/>
          <w:rFonts w:eastAsia="Times-Roman"/>
          <w:lang w:val="en-IE"/>
        </w:rPr>
        <w:t>t</w:t>
      </w:r>
      <w:r w:rsidRPr="0005431A">
        <w:rPr>
          <w:rStyle w:val="QuoteChar"/>
          <w:lang w:val="en-IE"/>
        </w:rPr>
        <w:t>he Ant System can be outperformed by more specialized algorithms. This is a problem shared by other popular approaches like simulated annealing</w:t>
      </w:r>
      <w:r w:rsidRPr="0005431A">
        <w:rPr>
          <w:rStyle w:val="QuoteChar"/>
          <w:rFonts w:eastAsia="Times-Roman"/>
          <w:lang w:val="en-IE"/>
        </w:rPr>
        <w:t>”</w:t>
      </w:r>
      <w:r w:rsidRPr="0005431A">
        <w:rPr>
          <w:rFonts w:eastAsia="Times-Roman"/>
          <w:lang w:val="en-IE"/>
        </w:rPr>
        <w:t xml:space="preserve"> these problems can be summarised as follows:</w:t>
      </w:r>
    </w:p>
    <w:p w14:paraId="094AC86C" w14:textId="76B1743C" w:rsidR="00721A79" w:rsidRPr="0005431A" w:rsidRDefault="00B92F52" w:rsidP="00EE6F63">
      <w:pPr>
        <w:pStyle w:val="ListParagraph"/>
        <w:numPr>
          <w:ilvl w:val="0"/>
          <w:numId w:val="12"/>
        </w:numPr>
        <w:spacing w:line="360" w:lineRule="auto"/>
        <w:rPr>
          <w:rFonts w:ascii="Times New Roman" w:eastAsia="Times-Roman" w:hAnsi="Times New Roman"/>
          <w:sz w:val="24"/>
          <w:szCs w:val="24"/>
        </w:rPr>
      </w:pPr>
      <w:r w:rsidRPr="0005431A">
        <w:rPr>
          <w:rFonts w:ascii="Times New Roman" w:eastAsia="Times-Roman" w:hAnsi="Times New Roman"/>
          <w:sz w:val="24"/>
          <w:szCs w:val="24"/>
        </w:rPr>
        <w:t xml:space="preserve">The global optimal can be lost due to the probabilistic roulette wheel </w:t>
      </w:r>
      <m:oMath>
        <m:sSubSup>
          <m:sSubSupPr>
            <m:ctrlPr>
              <w:rPr>
                <w:rFonts w:ascii="Cambria Math" w:hAnsi="Cambria Math"/>
                <w:sz w:val="24"/>
                <w:szCs w:val="24"/>
              </w:rPr>
            </m:ctrlPr>
          </m:sSubSupPr>
          <m:e>
            <m:r>
              <w:rPr>
                <w:rFonts w:ascii="Cambria Math" w:hAnsi="Cambria Math"/>
                <w:sz w:val="24"/>
                <w:szCs w:val="24"/>
              </w:rPr>
              <m:t>ρ</m:t>
            </m:r>
          </m:e>
          <m:sub>
            <m:r>
              <w:rPr>
                <w:rFonts w:ascii="Cambria Math" w:hAnsi="Cambria Math"/>
                <w:sz w:val="24"/>
                <w:szCs w:val="24"/>
              </w:rPr>
              <m:t>ij</m:t>
            </m:r>
          </m:sub>
          <m:sup>
            <m:r>
              <w:rPr>
                <w:rFonts w:ascii="Cambria Math" w:hAnsi="Cambria Math"/>
                <w:sz w:val="24"/>
                <w:szCs w:val="24"/>
              </w:rPr>
              <m:t>k</m:t>
            </m:r>
          </m:sup>
        </m:sSubSup>
      </m:oMath>
      <w:r w:rsidRPr="0005431A">
        <w:rPr>
          <w:rFonts w:ascii="Times New Roman" w:hAnsi="Times New Roman"/>
          <w:sz w:val="24"/>
          <w:szCs w:val="24"/>
        </w:rPr>
        <w:t xml:space="preserve">  </w:t>
      </w:r>
      <w:r w:rsidRPr="0005431A">
        <w:rPr>
          <w:rFonts w:ascii="Times New Roman" w:eastAsia="Times-Roman" w:hAnsi="Times New Roman"/>
          <w:sz w:val="24"/>
          <w:szCs w:val="24"/>
        </w:rPr>
        <w:t xml:space="preserve">, this happens when the </w:t>
      </w:r>
      <w:r w:rsidR="00721A79" w:rsidRPr="0005431A">
        <w:rPr>
          <w:rFonts w:ascii="Times New Roman" w:eastAsia="Times-Roman" w:hAnsi="Times New Roman"/>
          <w:sz w:val="24"/>
          <w:szCs w:val="24"/>
        </w:rPr>
        <w:t>length</w:t>
      </w:r>
      <w:r w:rsidRPr="0005431A">
        <w:rPr>
          <w:rFonts w:ascii="Times New Roman" w:eastAsia="Times-Roman" w:hAnsi="Times New Roman"/>
          <w:sz w:val="24"/>
          <w:szCs w:val="24"/>
        </w:rPr>
        <w:t xml:space="preserve"> of the best and worst </w:t>
      </w:r>
      <w:r w:rsidR="00860705" w:rsidRPr="0005431A">
        <w:rPr>
          <w:rFonts w:ascii="Times New Roman" w:eastAsia="Times-Roman" w:hAnsi="Times New Roman"/>
          <w:sz w:val="24"/>
          <w:szCs w:val="24"/>
        </w:rPr>
        <w:t>solutions</w:t>
      </w:r>
      <w:r w:rsidRPr="0005431A">
        <w:rPr>
          <w:rFonts w:ascii="Times New Roman" w:eastAsia="Times-Roman" w:hAnsi="Times New Roman"/>
          <w:sz w:val="24"/>
          <w:szCs w:val="24"/>
        </w:rPr>
        <w:t xml:space="preserve"> have</w:t>
      </w:r>
      <w:r w:rsidR="00721A79" w:rsidRPr="0005431A">
        <w:rPr>
          <w:rFonts w:ascii="Times New Roman" w:eastAsia="Times-Roman" w:hAnsi="Times New Roman"/>
          <w:sz w:val="24"/>
          <w:szCs w:val="24"/>
        </w:rPr>
        <w:t xml:space="preserve"> the</w:t>
      </w:r>
      <w:r w:rsidRPr="0005431A">
        <w:rPr>
          <w:rFonts w:ascii="Times New Roman" w:eastAsia="Times-Roman" w:hAnsi="Times New Roman"/>
          <w:sz w:val="24"/>
          <w:szCs w:val="24"/>
        </w:rPr>
        <w:t xml:space="preserve"> same probability on this wheel</w:t>
      </w:r>
      <w:r w:rsidR="003935BC" w:rsidRPr="0005431A">
        <w:rPr>
          <w:rFonts w:ascii="Times New Roman" w:eastAsia="Times-Roman" w:hAnsi="Times New Roman"/>
          <w:sz w:val="24"/>
          <w:szCs w:val="24"/>
        </w:rPr>
        <w:t>, that is</w:t>
      </w:r>
      <w:r w:rsidRPr="0005431A">
        <w:rPr>
          <w:rFonts w:ascii="Times New Roman" w:eastAsia="Times-Roman" w:hAnsi="Times New Roman"/>
          <w:sz w:val="24"/>
          <w:szCs w:val="24"/>
        </w:rPr>
        <w:t xml:space="preserve"> when the ant’s </w:t>
      </w:r>
      <w:r w:rsidR="00860705" w:rsidRPr="0005431A">
        <w:rPr>
          <w:rFonts w:ascii="Times New Roman" w:eastAsia="Times-Roman" w:hAnsi="Times New Roman"/>
          <w:sz w:val="24"/>
          <w:szCs w:val="24"/>
        </w:rPr>
        <w:t xml:space="preserve">solutions </w:t>
      </w:r>
      <w:r w:rsidRPr="0005431A">
        <w:rPr>
          <w:rFonts w:ascii="Times New Roman" w:eastAsia="Times-Roman" w:hAnsi="Times New Roman"/>
          <w:sz w:val="24"/>
          <w:szCs w:val="24"/>
        </w:rPr>
        <w:t xml:space="preserve">are almost at the optimal </w:t>
      </w:r>
      <w:r w:rsidR="00860705" w:rsidRPr="0005431A">
        <w:rPr>
          <w:rFonts w:ascii="Times New Roman" w:eastAsia="Times-Roman" w:hAnsi="Times New Roman"/>
          <w:sz w:val="24"/>
          <w:szCs w:val="24"/>
        </w:rPr>
        <w:t>solutions.</w:t>
      </w:r>
      <w:r w:rsidRPr="0005431A">
        <w:rPr>
          <w:rFonts w:ascii="Times New Roman" w:eastAsia="Times-Roman" w:hAnsi="Times New Roman"/>
          <w:sz w:val="24"/>
          <w:szCs w:val="24"/>
        </w:rPr>
        <w:t xml:space="preserve"> </w:t>
      </w:r>
      <w:r w:rsidR="00860705" w:rsidRPr="0005431A">
        <w:rPr>
          <w:rFonts w:ascii="Times New Roman" w:eastAsia="Times-Roman" w:hAnsi="Times New Roman"/>
          <w:sz w:val="24"/>
          <w:szCs w:val="24"/>
        </w:rPr>
        <w:t>I</w:t>
      </w:r>
      <w:r w:rsidRPr="0005431A">
        <w:rPr>
          <w:rFonts w:ascii="Times New Roman" w:eastAsia="Times-Roman" w:hAnsi="Times New Roman"/>
          <w:sz w:val="24"/>
          <w:szCs w:val="24"/>
        </w:rPr>
        <w:t xml:space="preserve">nformally if you imagine the roulette wheel as a pie chart as described earlier, best and worst </w:t>
      </w:r>
      <w:r w:rsidR="00860705" w:rsidRPr="0005431A">
        <w:rPr>
          <w:rFonts w:ascii="Times New Roman" w:eastAsia="Times-Roman" w:hAnsi="Times New Roman"/>
          <w:sz w:val="24"/>
          <w:szCs w:val="24"/>
        </w:rPr>
        <w:t xml:space="preserve">solutions </w:t>
      </w:r>
      <w:r w:rsidRPr="0005431A">
        <w:rPr>
          <w:rFonts w:ascii="Times New Roman" w:eastAsia="Times-Roman" w:hAnsi="Times New Roman"/>
          <w:sz w:val="24"/>
          <w:szCs w:val="24"/>
        </w:rPr>
        <w:t>near the optimal have almost the same length</w:t>
      </w:r>
      <w:r w:rsidR="003935BC" w:rsidRPr="0005431A">
        <w:rPr>
          <w:rFonts w:ascii="Times New Roman" w:eastAsia="Times-Roman" w:hAnsi="Times New Roman"/>
          <w:sz w:val="24"/>
          <w:szCs w:val="24"/>
        </w:rPr>
        <w:t xml:space="preserve"> and will,</w:t>
      </w:r>
      <w:r w:rsidRPr="0005431A">
        <w:rPr>
          <w:rFonts w:ascii="Times New Roman" w:eastAsia="Times-Roman" w:hAnsi="Times New Roman"/>
          <w:sz w:val="24"/>
          <w:szCs w:val="24"/>
        </w:rPr>
        <w:t xml:space="preserve"> </w:t>
      </w:r>
      <w:r w:rsidR="003935BC" w:rsidRPr="0005431A">
        <w:rPr>
          <w:rFonts w:ascii="Times New Roman" w:eastAsia="Times-Roman" w:hAnsi="Times New Roman"/>
          <w:sz w:val="24"/>
          <w:szCs w:val="24"/>
        </w:rPr>
        <w:t>t</w:t>
      </w:r>
      <w:r w:rsidRPr="0005431A">
        <w:rPr>
          <w:rFonts w:ascii="Times New Roman" w:eastAsia="Times-Roman" w:hAnsi="Times New Roman"/>
          <w:sz w:val="24"/>
          <w:szCs w:val="24"/>
        </w:rPr>
        <w:t>herefore, have th</w:t>
      </w:r>
      <w:r w:rsidR="00721A79" w:rsidRPr="0005431A">
        <w:rPr>
          <w:rFonts w:ascii="Times New Roman" w:eastAsia="Times-Roman" w:hAnsi="Times New Roman"/>
          <w:sz w:val="24"/>
          <w:szCs w:val="24"/>
        </w:rPr>
        <w:t>e same probability of selection.</w:t>
      </w:r>
    </w:p>
    <w:p w14:paraId="14F78CBC" w14:textId="76D59ED0" w:rsidR="00B92F52" w:rsidRPr="0005431A" w:rsidRDefault="00B92F52" w:rsidP="00EE6F63">
      <w:pPr>
        <w:pStyle w:val="ListParagraph"/>
        <w:numPr>
          <w:ilvl w:val="0"/>
          <w:numId w:val="12"/>
        </w:numPr>
        <w:spacing w:line="360" w:lineRule="auto"/>
        <w:rPr>
          <w:rFonts w:ascii="Times New Roman" w:eastAsia="Times-Roman" w:hAnsi="Times New Roman"/>
          <w:sz w:val="24"/>
          <w:szCs w:val="24"/>
        </w:rPr>
      </w:pPr>
      <w:r w:rsidRPr="0005431A">
        <w:rPr>
          <w:rFonts w:ascii="Times New Roman" w:eastAsia="Times-Roman" w:hAnsi="Times New Roman"/>
          <w:sz w:val="24"/>
          <w:szCs w:val="24"/>
        </w:rPr>
        <w:t>The convergence of the algorithm near an optimal solution is low due to the best</w:t>
      </w:r>
      <w:r w:rsidR="00860705" w:rsidRPr="0005431A">
        <w:rPr>
          <w:rFonts w:ascii="Times New Roman" w:eastAsia="Times-Roman" w:hAnsi="Times New Roman"/>
          <w:sz w:val="24"/>
          <w:szCs w:val="24"/>
        </w:rPr>
        <w:t xml:space="preserve"> and</w:t>
      </w:r>
      <w:r w:rsidRPr="0005431A">
        <w:rPr>
          <w:rFonts w:ascii="Times New Roman" w:eastAsia="Times-Roman" w:hAnsi="Times New Roman"/>
          <w:sz w:val="24"/>
          <w:szCs w:val="24"/>
        </w:rPr>
        <w:t xml:space="preserve"> worst </w:t>
      </w:r>
      <w:r w:rsidR="00860705" w:rsidRPr="0005431A">
        <w:rPr>
          <w:rFonts w:ascii="Times New Roman" w:eastAsia="Times-Roman" w:hAnsi="Times New Roman"/>
          <w:sz w:val="24"/>
          <w:szCs w:val="24"/>
        </w:rPr>
        <w:t xml:space="preserve">solutions having </w:t>
      </w:r>
      <w:r w:rsidRPr="0005431A">
        <w:rPr>
          <w:rFonts w:ascii="Times New Roman" w:eastAsia="Times-Roman" w:hAnsi="Times New Roman"/>
          <w:sz w:val="24"/>
          <w:szCs w:val="24"/>
        </w:rPr>
        <w:t xml:space="preserve">equal power </w:t>
      </w:r>
      <w:r w:rsidR="006C13DE" w:rsidRPr="0005431A">
        <w:rPr>
          <w:rFonts w:ascii="Times New Roman" w:eastAsia="Times-Roman" w:hAnsi="Times New Roman"/>
          <w:sz w:val="24"/>
          <w:szCs w:val="24"/>
        </w:rPr>
        <w:t xml:space="preserve">in </w:t>
      </w:r>
      <w:r w:rsidRPr="0005431A">
        <w:rPr>
          <w:rFonts w:ascii="Times New Roman" w:eastAsia="Times-Roman" w:hAnsi="Times New Roman"/>
          <w:sz w:val="24"/>
          <w:szCs w:val="24"/>
        </w:rPr>
        <w:t>updating the pheromone matrix. This happens</w:t>
      </w:r>
      <w:r w:rsidR="006C13DE" w:rsidRPr="0005431A">
        <w:rPr>
          <w:rFonts w:ascii="Times New Roman" w:eastAsia="Times-Roman" w:hAnsi="Times New Roman"/>
          <w:sz w:val="24"/>
          <w:szCs w:val="24"/>
        </w:rPr>
        <w:t>,</w:t>
      </w:r>
      <w:r w:rsidRPr="0005431A">
        <w:rPr>
          <w:rFonts w:ascii="Times New Roman" w:eastAsia="Times-Roman" w:hAnsi="Times New Roman"/>
          <w:sz w:val="24"/>
          <w:szCs w:val="24"/>
        </w:rPr>
        <w:t xml:space="preserve"> again</w:t>
      </w:r>
      <w:r w:rsidR="006C13DE" w:rsidRPr="0005431A">
        <w:rPr>
          <w:rFonts w:ascii="Times New Roman" w:eastAsia="Times-Roman" w:hAnsi="Times New Roman"/>
          <w:sz w:val="24"/>
          <w:szCs w:val="24"/>
        </w:rPr>
        <w:t>,</w:t>
      </w:r>
      <w:r w:rsidRPr="0005431A">
        <w:rPr>
          <w:rFonts w:ascii="Times New Roman" w:eastAsia="Times-Roman" w:hAnsi="Times New Roman"/>
          <w:sz w:val="24"/>
          <w:szCs w:val="24"/>
        </w:rPr>
        <w:t xml:space="preserve"> when the ants</w:t>
      </w:r>
      <w:r w:rsidR="006C13DE" w:rsidRPr="0005431A">
        <w:rPr>
          <w:rFonts w:ascii="Times New Roman" w:eastAsia="Times-Roman" w:hAnsi="Times New Roman"/>
          <w:sz w:val="24"/>
          <w:szCs w:val="24"/>
        </w:rPr>
        <w:t>’</w:t>
      </w:r>
      <w:r w:rsidRPr="0005431A">
        <w:rPr>
          <w:rFonts w:ascii="Times New Roman" w:eastAsia="Times-Roman" w:hAnsi="Times New Roman"/>
          <w:sz w:val="24"/>
          <w:szCs w:val="24"/>
        </w:rPr>
        <w:t xml:space="preserve"> </w:t>
      </w:r>
      <w:r w:rsidR="00860705" w:rsidRPr="0005431A">
        <w:rPr>
          <w:rFonts w:ascii="Times New Roman" w:eastAsia="Times-Roman" w:hAnsi="Times New Roman"/>
          <w:sz w:val="24"/>
          <w:szCs w:val="24"/>
        </w:rPr>
        <w:t xml:space="preserve">solutions </w:t>
      </w:r>
      <w:r w:rsidRPr="0005431A">
        <w:rPr>
          <w:rFonts w:ascii="Times New Roman" w:eastAsia="Times-Roman" w:hAnsi="Times New Roman"/>
          <w:sz w:val="24"/>
          <w:szCs w:val="24"/>
        </w:rPr>
        <w:t xml:space="preserve">are almost at the optimal </w:t>
      </w:r>
      <w:r w:rsidR="00860705" w:rsidRPr="0005431A">
        <w:rPr>
          <w:rFonts w:ascii="Times New Roman" w:eastAsia="Times-Roman" w:hAnsi="Times New Roman"/>
          <w:sz w:val="24"/>
          <w:szCs w:val="24"/>
        </w:rPr>
        <w:t>solutions</w:t>
      </w:r>
      <w:r w:rsidRPr="0005431A">
        <w:rPr>
          <w:rFonts w:ascii="Times New Roman" w:eastAsia="Times-Roman" w:hAnsi="Times New Roman"/>
          <w:sz w:val="24"/>
          <w:szCs w:val="24"/>
        </w:rPr>
        <w:t xml:space="preserve">, </w:t>
      </w:r>
      <w:r w:rsidR="006C13DE" w:rsidRPr="0005431A">
        <w:rPr>
          <w:rFonts w:ascii="Times New Roman" w:eastAsia="Times-Roman" w:hAnsi="Times New Roman"/>
          <w:sz w:val="24"/>
          <w:szCs w:val="24"/>
        </w:rPr>
        <w:t xml:space="preserve">where </w:t>
      </w:r>
      <w:r w:rsidRPr="0005431A">
        <w:rPr>
          <w:rFonts w:ascii="Times New Roman" w:eastAsia="Times-Roman" w:hAnsi="Times New Roman"/>
          <w:sz w:val="24"/>
          <w:szCs w:val="24"/>
        </w:rPr>
        <w:t xml:space="preserve">the best worst and worst </w:t>
      </w:r>
      <w:r w:rsidR="00860705" w:rsidRPr="0005431A">
        <w:rPr>
          <w:rFonts w:ascii="Times New Roman" w:eastAsia="Times-Roman" w:hAnsi="Times New Roman"/>
          <w:sz w:val="24"/>
          <w:szCs w:val="24"/>
        </w:rPr>
        <w:t xml:space="preserve">solutions </w:t>
      </w:r>
      <w:r w:rsidRPr="0005431A">
        <w:rPr>
          <w:rFonts w:ascii="Times New Roman" w:eastAsia="Times-Roman" w:hAnsi="Times New Roman"/>
          <w:sz w:val="24"/>
          <w:szCs w:val="24"/>
        </w:rPr>
        <w:t>near the optimal have almost the same length. Therefore, the pheromones are updated to the same extent, thus stopping the algorithm from finding the optimal solution.</w:t>
      </w:r>
    </w:p>
    <w:p w14:paraId="77DED64B" w14:textId="6B3E6337" w:rsidR="00B92F52" w:rsidRDefault="00B92F52" w:rsidP="00EE6F63">
      <w:pPr>
        <w:pStyle w:val="ListParagraph"/>
        <w:numPr>
          <w:ilvl w:val="0"/>
          <w:numId w:val="12"/>
        </w:numPr>
        <w:spacing w:line="360" w:lineRule="auto"/>
        <w:rPr>
          <w:rFonts w:ascii="Times New Roman" w:eastAsia="Times-Roman" w:hAnsi="Times New Roman"/>
          <w:sz w:val="24"/>
          <w:szCs w:val="24"/>
        </w:rPr>
      </w:pPr>
      <w:r w:rsidRPr="0005431A">
        <w:rPr>
          <w:rFonts w:ascii="Times New Roman" w:eastAsia="Times-Roman" w:hAnsi="Times New Roman"/>
          <w:sz w:val="24"/>
          <w:szCs w:val="24"/>
        </w:rPr>
        <w:t xml:space="preserve">As the system traverses both the worst and best </w:t>
      </w:r>
      <w:r w:rsidR="00860705" w:rsidRPr="0005431A">
        <w:rPr>
          <w:rFonts w:ascii="Times New Roman" w:eastAsia="Times-Roman" w:hAnsi="Times New Roman"/>
          <w:sz w:val="24"/>
          <w:szCs w:val="24"/>
        </w:rPr>
        <w:t>solutions</w:t>
      </w:r>
      <w:r w:rsidRPr="0005431A">
        <w:rPr>
          <w:rFonts w:ascii="Times New Roman" w:eastAsia="Times-Roman" w:hAnsi="Times New Roman"/>
          <w:sz w:val="24"/>
          <w:szCs w:val="24"/>
        </w:rPr>
        <w:t xml:space="preserve">, for larger dimensions of </w:t>
      </w:r>
      <w:r w:rsidR="009074EB" w:rsidRPr="009074EB">
        <w:rPr>
          <w:rFonts w:ascii="Times New Roman" w:eastAsia="Times-Roman" w:hAnsi="Times New Roman"/>
          <w:i/>
          <w:sz w:val="24"/>
          <w:szCs w:val="24"/>
        </w:rPr>
        <w:t>n</w:t>
      </w:r>
      <w:r w:rsidRPr="0005431A">
        <w:rPr>
          <w:rFonts w:ascii="Times New Roman" w:eastAsia="Times-Roman" w:hAnsi="Times New Roman"/>
          <w:sz w:val="24"/>
          <w:szCs w:val="24"/>
        </w:rPr>
        <w:t xml:space="preserve">, this increases the size of the search area. (As the ants are finding solutions </w:t>
      </w:r>
      <w:r w:rsidR="00860705" w:rsidRPr="0005431A">
        <w:rPr>
          <w:rFonts w:ascii="Times New Roman" w:eastAsia="Times-Roman" w:hAnsi="Times New Roman"/>
          <w:sz w:val="24"/>
          <w:szCs w:val="24"/>
        </w:rPr>
        <w:t>from</w:t>
      </w:r>
      <w:r w:rsidRPr="0005431A">
        <w:rPr>
          <w:rFonts w:ascii="Times New Roman" w:eastAsia="Times-Roman" w:hAnsi="Times New Roman"/>
          <w:sz w:val="24"/>
          <w:szCs w:val="24"/>
        </w:rPr>
        <w:t xml:space="preserve"> both the best and worst </w:t>
      </w:r>
      <w:r w:rsidR="00860705" w:rsidRPr="0005431A">
        <w:rPr>
          <w:rFonts w:ascii="Times New Roman" w:eastAsia="Times-Roman" w:hAnsi="Times New Roman"/>
          <w:sz w:val="24"/>
          <w:szCs w:val="24"/>
        </w:rPr>
        <w:t>solutions</w:t>
      </w:r>
      <w:r w:rsidRPr="0005431A">
        <w:rPr>
          <w:rFonts w:ascii="Times New Roman" w:eastAsia="Times-Roman" w:hAnsi="Times New Roman"/>
          <w:sz w:val="24"/>
          <w:szCs w:val="24"/>
        </w:rPr>
        <w:t>)</w:t>
      </w:r>
    </w:p>
    <w:p w14:paraId="3ACFFED2" w14:textId="77777777" w:rsidR="00DE1ADB" w:rsidRPr="0005431A" w:rsidRDefault="00B92F52" w:rsidP="00B92F52">
      <w:pPr>
        <w:rPr>
          <w:lang w:val="en-IE"/>
        </w:rPr>
      </w:pPr>
      <w:r w:rsidRPr="0005431A">
        <w:rPr>
          <w:lang w:val="en-IE"/>
        </w:rPr>
        <w:t>The quality of the solutions produced by the ant system can greatly be improved by utilising different ways of handling pheromones and reducing the search space.</w:t>
      </w:r>
    </w:p>
    <w:p w14:paraId="586F96A1" w14:textId="682CC945" w:rsidR="00B92F52" w:rsidRPr="0005431A" w:rsidRDefault="00B92F52" w:rsidP="00B92F52">
      <w:pPr>
        <w:rPr>
          <w:rStyle w:val="QuoteChar"/>
          <w:lang w:val="en-IE"/>
        </w:rPr>
      </w:pPr>
      <w:r w:rsidRPr="0005431A">
        <w:rPr>
          <w:lang w:val="en-IE"/>
        </w:rPr>
        <w:t>The only difference in the preceding improved algorithms and the ant system is the rate of evaporation, how they handle pheromones</w:t>
      </w:r>
      <w:r w:rsidR="006C13DE" w:rsidRPr="0005431A">
        <w:rPr>
          <w:lang w:val="en-IE"/>
        </w:rPr>
        <w:t>,</w:t>
      </w:r>
      <w:r w:rsidRPr="0005431A">
        <w:rPr>
          <w:lang w:val="en-IE"/>
        </w:rPr>
        <w:t xml:space="preserve"> and how the pheromones </w:t>
      </w:r>
      <w:r w:rsidRPr="0005431A">
        <w:rPr>
          <w:b/>
          <w:lang w:val="en-IE"/>
        </w:rPr>
        <w:t xml:space="preserve">τ0 </w:t>
      </w:r>
      <w:r w:rsidRPr="0005431A">
        <w:rPr>
          <w:lang w:val="en-IE"/>
        </w:rPr>
        <w:t xml:space="preserve">is initialised, in the hope of having the effect of reducing the search space and guiding </w:t>
      </w:r>
      <w:r w:rsidRPr="0005431A">
        <w:rPr>
          <w:lang w:val="en-IE"/>
        </w:rPr>
        <w:lastRenderedPageBreak/>
        <w:t xml:space="preserve">the ants to a more optimal solution. </w:t>
      </w:r>
      <w:r w:rsidR="007E3458">
        <w:rPr>
          <w:lang w:val="en-IE"/>
        </w:rPr>
        <w:t>(Bullnheimer et al., 1997</w:t>
      </w:r>
      <w:r w:rsidR="006F0A25" w:rsidRPr="006F0A25">
        <w:rPr>
          <w:lang w:val="en-IE"/>
        </w:rPr>
        <w:t>)  (Dorigo et al., 1996). (Stützle and Hoos, 2000)</w:t>
      </w:r>
      <w:r w:rsidR="006F0A25">
        <w:rPr>
          <w:lang w:val="en-IE"/>
        </w:rPr>
        <w:t xml:space="preserve"> </w:t>
      </w:r>
      <w:r w:rsidRPr="0005431A">
        <w:rPr>
          <w:lang w:val="en-IE"/>
        </w:rPr>
        <w:t>In th</w:t>
      </w:r>
      <w:r w:rsidR="006C13DE" w:rsidRPr="0005431A">
        <w:rPr>
          <w:lang w:val="en-IE"/>
        </w:rPr>
        <w:t>is</w:t>
      </w:r>
      <w:r w:rsidRPr="0005431A">
        <w:rPr>
          <w:lang w:val="en-IE"/>
        </w:rPr>
        <w:t xml:space="preserve"> sense</w:t>
      </w:r>
      <w:r w:rsidR="006C13DE" w:rsidRPr="0005431A">
        <w:rPr>
          <w:lang w:val="en-IE"/>
        </w:rPr>
        <w:t>,</w:t>
      </w:r>
      <w:r w:rsidRPr="0005431A">
        <w:rPr>
          <w:lang w:val="en-IE"/>
        </w:rPr>
        <w:t xml:space="preserve"> training the ants to a more optimal solution as </w:t>
      </w:r>
      <w:r w:rsidRPr="0005431A">
        <w:rPr>
          <w:lang w:val="en-IE"/>
        </w:rPr>
        <w:fldChar w:fldCharType="begin"/>
      </w:r>
      <w:r w:rsidR="00D96864">
        <w:rPr>
          <w:lang w:val="en-IE"/>
        </w:rPr>
        <w:instrText xml:space="preserve"> ADDIN ZOTERO_ITEM CSL_CITATION {"citationID":"eS6wUBQu","properties":{"formattedCitation":"{\\rtf (Hardyg\\uc0\\u243{}ra et al., 2004, p. 134)}","plainCitation":"(Hardygóra et al., 2004, p. 134)"},"citationItems":[{"id":727,"uris":["http://zotero.org/users/1680862/items/U4BUKDSQ"],"uri":["http://zotero.org/users/1680862/items/U4BUKDSQ"],"itemData":{"id":727,"type":"book","title":"Mine Planning and Equipment Selection 2004: Proceedings of the Thirteenth International Symposium on Mine Planning and Equipment Selection, Wroclaw, Poland, 1-3 September 2004","publisher":"CRC Press","number-of-pages":"916","source":"Google Books","abstract":"Spearheading the promotion of international technology transfer in the fields of mine planning, mining systems design, equipment selection and operation techniques, the International Symposium on Mine Planning and Equipment Selection is recognised by the mining society as a key annual event in highlighting developments within the field. Here in this volume, proceedings from the thirteenth annual symposium concentrate on the following major topics:* open pit and underground mine planning, modelling and design* geomechanics * mining and processing methods* design, monitoring and maintenance of mine equipment* simulation, optimalization and control of technological processes* management, mine economics and financial analysis* health, safety and environmental protection.Including 147 papers from leading experts and authorities, Mine Planning and Equipment Selection undoubtedly provides valuable information and insight for a range of engineers, scientists, researchers and consultants involved in the planning, design and operation of underground and surface mines.","ISBN":"9780415359375","shortTitle":"Mine Planning and Equipment Selection 2004","language":"en","author":[{"family":"Hardygóra","given":"Monika"},{"family":"Paszkowska","given":"Gabriela"},{"family":"Sikora","given":"Marek"}],"issued":{"date-parts":[["2004",8,15]]}},"locator":"134","label":"page"}],"schema":"https://github.com/citation-style-language/schema/raw/master/csl-citation.json"} </w:instrText>
      </w:r>
      <w:r w:rsidRPr="0005431A">
        <w:rPr>
          <w:lang w:val="en-IE"/>
        </w:rPr>
        <w:fldChar w:fldCharType="separate"/>
      </w:r>
      <w:r w:rsidR="00D96864" w:rsidRPr="00D96864">
        <w:rPr>
          <w:szCs w:val="24"/>
        </w:rPr>
        <w:t xml:space="preserve">Hardygóra et al., </w:t>
      </w:r>
      <w:r w:rsidR="00D96864">
        <w:rPr>
          <w:szCs w:val="24"/>
        </w:rPr>
        <w:t>(</w:t>
      </w:r>
      <w:r w:rsidR="00D96864" w:rsidRPr="00D96864">
        <w:rPr>
          <w:szCs w:val="24"/>
        </w:rPr>
        <w:t>2004, p. 134)</w:t>
      </w:r>
      <w:r w:rsidRPr="0005431A">
        <w:rPr>
          <w:lang w:val="en-IE"/>
        </w:rPr>
        <w:fldChar w:fldCharType="end"/>
      </w:r>
      <w:r w:rsidRPr="0005431A">
        <w:rPr>
          <w:lang w:val="en-IE"/>
        </w:rPr>
        <w:t xml:space="preserve"> state </w:t>
      </w:r>
      <w:r w:rsidRPr="0005431A">
        <w:rPr>
          <w:rStyle w:val="QuoteChar"/>
          <w:lang w:val="en-IE"/>
        </w:rPr>
        <w:t>“While they differ mainly in specific aspects of the search control, all these ACO algorithms are based on a stronger exploitation of the search history to direct the ants’ search process”</w:t>
      </w:r>
      <w:r w:rsidR="007D1806" w:rsidRPr="0005431A">
        <w:rPr>
          <w:rStyle w:val="QuoteChar"/>
          <w:lang w:val="en-IE"/>
        </w:rPr>
        <w:t xml:space="preserve"> </w:t>
      </w:r>
    </w:p>
    <w:p w14:paraId="4BF27E3F" w14:textId="77777777" w:rsidR="00B92F52" w:rsidRPr="0005431A" w:rsidRDefault="00B92F52" w:rsidP="00B92F52">
      <w:pPr>
        <w:rPr>
          <w:lang w:val="en-IE"/>
        </w:rPr>
      </w:pPr>
    </w:p>
    <w:p w14:paraId="30E215F9" w14:textId="46E4FDE1" w:rsidR="00B92F52" w:rsidRPr="0005431A" w:rsidRDefault="00B92F52" w:rsidP="00B92F52">
      <w:pPr>
        <w:rPr>
          <w:rFonts w:eastAsia="Times-Roman"/>
          <w:lang w:val="en-IE"/>
        </w:rPr>
      </w:pPr>
      <w:r w:rsidRPr="0005431A">
        <w:rPr>
          <w:lang w:val="en-IE"/>
        </w:rPr>
        <w:t xml:space="preserve">In addition, the algorithms can be greatly improved using local search methods discussed in </w:t>
      </w:r>
      <w:r w:rsidR="006C13DE" w:rsidRPr="0005431A">
        <w:rPr>
          <w:lang w:val="en-IE"/>
        </w:rPr>
        <w:t>C</w:t>
      </w:r>
      <w:r w:rsidRPr="0005431A">
        <w:rPr>
          <w:lang w:val="en-IE"/>
        </w:rPr>
        <w:t xml:space="preserve">hapter </w:t>
      </w:r>
      <w:r w:rsidR="00860705" w:rsidRPr="0005431A">
        <w:rPr>
          <w:lang w:val="en-IE"/>
        </w:rPr>
        <w:t>7</w:t>
      </w:r>
      <w:r w:rsidRPr="0005431A">
        <w:rPr>
          <w:lang w:val="en-IE"/>
        </w:rPr>
        <w:t xml:space="preserve"> </w:t>
      </w:r>
      <w:r w:rsidR="00860705" w:rsidRPr="0005431A">
        <w:rPr>
          <w:rFonts w:eastAsia="Times-Roman"/>
          <w:lang w:val="en-IE"/>
        </w:rPr>
        <w:fldChar w:fldCharType="begin"/>
      </w:r>
      <w:r w:rsidR="001750C4" w:rsidRPr="0005431A">
        <w:rPr>
          <w:rFonts w:eastAsia="Times-Roman"/>
          <w:lang w:val="en-IE"/>
        </w:rPr>
        <w:instrText xml:space="preserve"> ADDIN ZOTERO_ITEM CSL_CITATION {"citationID":"FfZkd6r2","properties":{"formattedCitation":"{\\rtf (Dorigo and St\\uc0\\u252{}tzle, 2004b, p. 93)}","plainCitation":"(Dorigo and Stützle, 2004b, p. 93)"},"citationItems":[{"id":674,"uris":["http://zotero.org/users/1680862/items/JJC9AU9D"],"uri":["http://zotero.org/users/1680862/items/JJC9AU9D"],"itemData":{"id":674,"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locator":"93","label":"page"}],"schema":"https://github.com/citation-style-language/schema/raw/master/csl-citation.json"} </w:instrText>
      </w:r>
      <w:r w:rsidR="00860705" w:rsidRPr="0005431A">
        <w:rPr>
          <w:rFonts w:eastAsia="Times-Roman"/>
          <w:lang w:val="en-IE"/>
        </w:rPr>
        <w:fldChar w:fldCharType="separate"/>
      </w:r>
      <w:r w:rsidR="001750C4" w:rsidRPr="0005431A">
        <w:rPr>
          <w:szCs w:val="24"/>
          <w:lang w:val="en-IE"/>
        </w:rPr>
        <w:t>(</w:t>
      </w:r>
      <w:r w:rsidR="006F0A25">
        <w:rPr>
          <w:szCs w:val="24"/>
          <w:lang w:val="en-IE"/>
        </w:rPr>
        <w:t>Dorigo and Stützle, 2004b</w:t>
      </w:r>
      <w:r w:rsidR="001750C4" w:rsidRPr="0005431A">
        <w:rPr>
          <w:szCs w:val="24"/>
          <w:lang w:val="en-IE"/>
        </w:rPr>
        <w:t>)</w:t>
      </w:r>
      <w:r w:rsidR="00860705" w:rsidRPr="0005431A">
        <w:rPr>
          <w:rFonts w:eastAsia="Times-Roman"/>
          <w:lang w:val="en-IE"/>
        </w:rPr>
        <w:fldChar w:fldCharType="end"/>
      </w:r>
      <w:r w:rsidR="00CB4DA9">
        <w:rPr>
          <w:rFonts w:eastAsia="Times-Roman"/>
          <w:lang w:val="en-IE"/>
        </w:rPr>
        <w:t>.</w:t>
      </w:r>
    </w:p>
    <w:p w14:paraId="6C71B830" w14:textId="19E28091" w:rsidR="00B92F52" w:rsidRPr="0005431A" w:rsidRDefault="0062016F" w:rsidP="001A79D9">
      <w:pPr>
        <w:pStyle w:val="MSCHeading2"/>
      </w:pPr>
      <w:bookmarkStart w:id="85" w:name="_Toc396914418"/>
      <w:r>
        <w:t>5.2</w:t>
      </w:r>
      <w:r w:rsidR="00DF622C" w:rsidRPr="0005431A">
        <w:tab/>
        <w:t>Elitist Ant Algorithm</w:t>
      </w:r>
      <w:bookmarkEnd w:id="85"/>
    </w:p>
    <w:p w14:paraId="61B3F542" w14:textId="70BAE406" w:rsidR="00B92F52" w:rsidRPr="0005431A" w:rsidRDefault="006C13DE" w:rsidP="00B92F52">
      <w:pPr>
        <w:rPr>
          <w:lang w:val="en-IE"/>
        </w:rPr>
      </w:pPr>
      <w:r w:rsidRPr="0005431A">
        <w:rPr>
          <w:lang w:val="en-IE"/>
        </w:rPr>
        <w:t xml:space="preserve">The </w:t>
      </w:r>
      <w:r w:rsidR="00B92F52" w:rsidRPr="0005431A">
        <w:rPr>
          <w:lang w:val="en-IE"/>
        </w:rPr>
        <w:t>Elitist Ant System (EAS) was introduced by Dorigo</w:t>
      </w:r>
      <w:r w:rsidRPr="0005431A">
        <w:rPr>
          <w:lang w:val="en-IE"/>
        </w:rPr>
        <w:t xml:space="preserve">, the </w:t>
      </w:r>
      <w:r w:rsidR="00B92F52" w:rsidRPr="0005431A">
        <w:rPr>
          <w:lang w:val="en-IE"/>
        </w:rPr>
        <w:t xml:space="preserve">idea </w:t>
      </w:r>
      <w:r w:rsidRPr="0005431A">
        <w:rPr>
          <w:lang w:val="en-IE"/>
        </w:rPr>
        <w:t>behind which</w:t>
      </w:r>
      <w:r w:rsidR="00B92F52" w:rsidRPr="0005431A">
        <w:rPr>
          <w:lang w:val="en-IE"/>
        </w:rPr>
        <w:t xml:space="preserve"> is to give extra pheromone levels to the best solution found so far </w:t>
      </w:r>
      <w:r w:rsidR="00B92F52" w:rsidRPr="0005431A">
        <w:rPr>
          <w:b/>
          <w:i/>
          <w:lang w:val="en-IE"/>
        </w:rPr>
        <w:t>τ</w:t>
      </w:r>
      <w:r w:rsidR="00B92F52" w:rsidRPr="0005431A">
        <w:rPr>
          <w:b/>
          <w:i/>
          <w:vertAlign w:val="superscript"/>
          <w:lang w:val="en-IE"/>
        </w:rPr>
        <w:t>bs</w:t>
      </w:r>
      <w:r w:rsidR="00DF622C" w:rsidRPr="0005431A">
        <w:rPr>
          <w:lang w:val="en-IE"/>
        </w:rPr>
        <w:t xml:space="preserve"> -</w:t>
      </w:r>
      <w:r w:rsidR="00B92F52" w:rsidRPr="0005431A">
        <w:rPr>
          <w:lang w:val="en-IE"/>
        </w:rPr>
        <w:t xml:space="preserve"> called the elitist ants. It is likely that some edges of the elite </w:t>
      </w:r>
      <w:r w:rsidR="00DE1ADB" w:rsidRPr="0005431A">
        <w:rPr>
          <w:lang w:val="en-IE"/>
        </w:rPr>
        <w:t xml:space="preserve">solution </w:t>
      </w:r>
      <w:r w:rsidR="00B92F52" w:rsidRPr="0005431A">
        <w:rPr>
          <w:lang w:val="en-IE"/>
        </w:rPr>
        <w:t xml:space="preserve">are part of the optimal solution; the aim is to guide the search </w:t>
      </w:r>
      <w:r w:rsidR="00DE1ADB" w:rsidRPr="0005431A">
        <w:rPr>
          <w:lang w:val="en-IE"/>
        </w:rPr>
        <w:t xml:space="preserve">space </w:t>
      </w:r>
      <w:r w:rsidR="00B92F52" w:rsidRPr="0005431A">
        <w:rPr>
          <w:lang w:val="en-IE"/>
        </w:rPr>
        <w:t xml:space="preserve">in succeeding iterations towards these </w:t>
      </w:r>
      <w:r w:rsidR="00DE1ADB" w:rsidRPr="0005431A">
        <w:rPr>
          <w:lang w:val="en-IE"/>
        </w:rPr>
        <w:t>vertices</w:t>
      </w:r>
      <w:r w:rsidR="00B92F52" w:rsidRPr="0005431A">
        <w:rPr>
          <w:lang w:val="en-IE"/>
        </w:rPr>
        <w:t>. The concept of elitism can also be found in genetic algorithms (</w:t>
      </w:r>
      <w:r w:rsidR="00860705" w:rsidRPr="0005431A">
        <w:rPr>
          <w:lang w:val="en-IE"/>
        </w:rPr>
        <w:t>see</w:t>
      </w:r>
      <w:r w:rsidR="00B92F52" w:rsidRPr="0005431A">
        <w:rPr>
          <w:lang w:val="en-IE"/>
        </w:rPr>
        <w:t xml:space="preserve"> </w:t>
      </w:r>
      <w:r w:rsidR="00DF622C" w:rsidRPr="0005431A">
        <w:rPr>
          <w:lang w:val="en-IE"/>
        </w:rPr>
        <w:t>C</w:t>
      </w:r>
      <w:r w:rsidR="00860705" w:rsidRPr="0005431A">
        <w:rPr>
          <w:lang w:val="en-IE"/>
        </w:rPr>
        <w:t>hapter</w:t>
      </w:r>
      <w:r w:rsidR="00B92F52" w:rsidRPr="0005431A">
        <w:rPr>
          <w:lang w:val="en-IE"/>
        </w:rPr>
        <w:t xml:space="preserve"> </w:t>
      </w:r>
      <w:r w:rsidR="00860705" w:rsidRPr="0005431A">
        <w:rPr>
          <w:lang w:val="en-IE"/>
        </w:rPr>
        <w:t>6</w:t>
      </w:r>
      <w:r w:rsidR="00B92F52" w:rsidRPr="0005431A">
        <w:rPr>
          <w:lang w:val="en-IE"/>
        </w:rPr>
        <w:t>).  The additional pheromone deposited by the elitist is weighted with a parameter w.</w:t>
      </w:r>
    </w:p>
    <w:p w14:paraId="4FD4CD80" w14:textId="77777777" w:rsidR="00B92F52" w:rsidRPr="0005431A" w:rsidRDefault="00B92F52" w:rsidP="00B92F52">
      <w:pPr>
        <w:rPr>
          <w:lang w:val="en-IE"/>
        </w:rPr>
      </w:pPr>
    </w:p>
    <w:p w14:paraId="31DC9040" w14:textId="39CC9F3C" w:rsidR="00B92F52" w:rsidRPr="0005431A" w:rsidRDefault="00B92F52" w:rsidP="00B92F52">
      <w:pPr>
        <w:rPr>
          <w:lang w:val="en-IE"/>
        </w:rPr>
      </w:pPr>
      <w:r w:rsidRPr="0005431A">
        <w:rPr>
          <w:lang w:val="en-IE"/>
        </w:rPr>
        <w:t xml:space="preserve">Equivalent to the ant system </w:t>
      </w:r>
      <w:r w:rsidR="00721A79" w:rsidRPr="0005431A">
        <w:rPr>
          <w:lang w:val="en-IE"/>
        </w:rPr>
        <w:t>but in addition the elite ant deposits extra pheromones</w:t>
      </w:r>
      <w:r w:rsidRPr="0005431A">
        <w:rPr>
          <w:lang w:val="en-IE"/>
        </w:rPr>
        <w:t xml:space="preserve"> at each iterations as shown in Equation </w:t>
      </w:r>
      <w:r w:rsidR="00DE1ADB" w:rsidRPr="0005431A">
        <w:rPr>
          <w:lang w:val="en-IE"/>
        </w:rPr>
        <w:t>5</w:t>
      </w:r>
      <w:r w:rsidR="00842EBB">
        <w:rPr>
          <w:lang w:val="en-IE"/>
        </w:rPr>
        <w:t>-1.</w:t>
      </w:r>
    </w:p>
    <w:p w14:paraId="7596BE8A" w14:textId="18AC3740" w:rsidR="00B92F52" w:rsidRPr="00CB4DA9" w:rsidRDefault="00B92F52" w:rsidP="00B92F52">
      <w:pPr>
        <w:pStyle w:val="Caption"/>
        <w:keepNext/>
        <w:rPr>
          <w:sz w:val="24"/>
          <w:lang w:val="en-IE"/>
        </w:rPr>
      </w:pPr>
      <w:bookmarkStart w:id="86" w:name="_Toc396945072"/>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1</w:t>
      </w:r>
      <w:r w:rsidR="00F139E7">
        <w:rPr>
          <w:sz w:val="24"/>
          <w:lang w:val="en-IE"/>
        </w:rPr>
        <w:fldChar w:fldCharType="end"/>
      </w:r>
      <w:r w:rsidR="00980EDC" w:rsidRPr="00980EDC">
        <w:rPr>
          <w:sz w:val="24"/>
          <w:lang w:val="en-IE"/>
        </w:rPr>
        <w:t xml:space="preserve"> - </w:t>
      </w:r>
      <w:r w:rsidR="0095463A" w:rsidRPr="0095463A">
        <w:rPr>
          <w:sz w:val="24"/>
          <w:lang w:val="en-IE"/>
        </w:rPr>
        <w:t>EAS pheromone update rule</w:t>
      </w:r>
      <w:bookmarkEnd w:id="86"/>
    </w:p>
    <w:tbl>
      <w:tblPr>
        <w:tblW w:w="0" w:type="auto"/>
        <w:tblLook w:val="04A0" w:firstRow="1" w:lastRow="0" w:firstColumn="1" w:lastColumn="0" w:noHBand="0" w:noVBand="1"/>
      </w:tblPr>
      <w:tblGrid>
        <w:gridCol w:w="8607"/>
      </w:tblGrid>
      <w:tr w:rsidR="00B92F52" w:rsidRPr="0005431A" w14:paraId="538F12A6" w14:textId="77777777" w:rsidTr="00961BDF">
        <w:tc>
          <w:tcPr>
            <w:tcW w:w="8607" w:type="dxa"/>
          </w:tcPr>
          <w:p w14:paraId="3318A56D" w14:textId="77777777" w:rsidR="00B92F52" w:rsidRPr="0005431A" w:rsidRDefault="00B15046" w:rsidP="00961BDF">
            <w:pPr>
              <w:rPr>
                <w:b/>
                <w:lang w:val="en-IE"/>
              </w:rPr>
            </w:pPr>
            <m:oMathPara>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 xml:space="preserve">  ←  </m:t>
                </m:r>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 xml:space="preserve">+ </m:t>
                </m:r>
                <m:nary>
                  <m:naryPr>
                    <m:chr m:val="∑"/>
                    <m:limLoc m:val="undOvr"/>
                    <m:ctrlPr>
                      <w:rPr>
                        <w:rFonts w:ascii="Cambria Math" w:hAnsi="Cambria Math"/>
                        <w:b/>
                        <w:i/>
                        <w:lang w:val="en-IE"/>
                      </w:rPr>
                    </m:ctrlPr>
                  </m:naryPr>
                  <m:sub>
                    <m:r>
                      <m:rPr>
                        <m:sty m:val="bi"/>
                      </m:rPr>
                      <w:rPr>
                        <w:rFonts w:ascii="Cambria Math" w:hAnsi="Cambria Math"/>
                        <w:lang w:val="en-IE"/>
                      </w:rPr>
                      <m:t>k=1</m:t>
                    </m:r>
                  </m:sub>
                  <m:sup>
                    <m:r>
                      <m:rPr>
                        <m:sty m:val="bi"/>
                      </m:rPr>
                      <w:rPr>
                        <w:rFonts w:ascii="Cambria Math" w:hAnsi="Cambria Math"/>
                        <w:lang w:val="en-IE"/>
                      </w:rPr>
                      <m:t>k-m</m:t>
                    </m:r>
                  </m:sup>
                  <m:e>
                    <m:r>
                      <m:rPr>
                        <m:sty m:val="bi"/>
                      </m:rPr>
                      <w:rPr>
                        <w:rFonts w:ascii="Cambria Math" w:hAnsi="Cambria Math"/>
                        <w:lang w:val="en-IE"/>
                      </w:rPr>
                      <m:t>∆</m:t>
                    </m:r>
                  </m:e>
                </m:nary>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 xml:space="preserve">+w∆ </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  ∀</m:t>
                </m:r>
                <m:d>
                  <m:dPr>
                    <m:ctrlPr>
                      <w:rPr>
                        <w:rFonts w:ascii="Cambria Math" w:hAnsi="Cambria Math"/>
                        <w:b/>
                        <w:i/>
                        <w:lang w:val="en-IE"/>
                      </w:rPr>
                    </m:ctrlPr>
                  </m:dPr>
                  <m:e>
                    <m:r>
                      <m:rPr>
                        <m:sty m:val="bi"/>
                      </m:rPr>
                      <w:rPr>
                        <w:rFonts w:ascii="Cambria Math" w:hAnsi="Cambria Math"/>
                        <w:lang w:val="en-IE"/>
                      </w:rPr>
                      <m:t>i,j</m:t>
                    </m:r>
                  </m:e>
                </m:d>
                <m:r>
                  <m:rPr>
                    <m:sty m:val="bi"/>
                  </m:rPr>
                  <w:rPr>
                    <w:rFonts w:ascii="Cambria Math" w:hAnsi="Cambria Math"/>
                    <w:lang w:val="en-IE"/>
                  </w:rPr>
                  <m:t>∈ τ</m:t>
                </m:r>
              </m:oMath>
            </m:oMathPara>
          </w:p>
        </w:tc>
      </w:tr>
    </w:tbl>
    <w:p w14:paraId="32CB5228" w14:textId="77777777" w:rsidR="00B92F52" w:rsidRPr="0005431A" w:rsidRDefault="00B92F52" w:rsidP="00B92F52">
      <w:pPr>
        <w:rPr>
          <w:lang w:val="en-IE"/>
        </w:rPr>
      </w:pPr>
    </w:p>
    <w:p w14:paraId="3D1B98EE" w14:textId="77777777" w:rsidR="00B92F52" w:rsidRPr="0005431A" w:rsidRDefault="00860705" w:rsidP="00B92F52">
      <w:pPr>
        <w:rPr>
          <w:lang w:val="en-IE"/>
        </w:rPr>
      </w:pPr>
      <w:r w:rsidRPr="0005431A">
        <w:rPr>
          <w:lang w:val="en-IE"/>
        </w:rPr>
        <w:t>W</w:t>
      </w:r>
      <w:r w:rsidR="00DE1ADB" w:rsidRPr="0005431A">
        <w:rPr>
          <w:lang w:val="en-IE"/>
        </w:rPr>
        <w:t>here</w:t>
      </w:r>
      <w:r w:rsidRPr="0005431A">
        <w:rPr>
          <w:lang w:val="en-IE"/>
        </w:rPr>
        <w:t>;</w:t>
      </w:r>
    </w:p>
    <w:p w14:paraId="66C6B87A" w14:textId="77777777" w:rsidR="00DE1ADB" w:rsidRPr="0005431A" w:rsidRDefault="00B15046"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den>
        </m:f>
      </m:oMath>
      <w:r w:rsidR="00B92F52" w:rsidRPr="0005431A">
        <w:rPr>
          <w:b/>
          <w:lang w:val="en-IE"/>
        </w:rPr>
        <w:t xml:space="preserve">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r>
          <m:rPr>
            <m:sty m:val="bi"/>
          </m:rPr>
          <w:rPr>
            <w:rFonts w:ascii="Cambria Math" w:hAnsi="Cambria Math"/>
            <w:lang w:val="en-IE"/>
          </w:rPr>
          <m:t xml:space="preserve"> </m:t>
        </m:r>
      </m:oMath>
      <w:r w:rsidR="00B92F52" w:rsidRPr="0005431A">
        <w:rPr>
          <w:lang w:val="en-IE"/>
        </w:rPr>
        <w:t xml:space="preserve">Is the best </w:t>
      </w:r>
      <w:r w:rsidR="00DE1ADB" w:rsidRPr="0005431A">
        <w:rPr>
          <w:lang w:val="en-IE"/>
        </w:rPr>
        <w:t>solution</w:t>
      </w:r>
      <w:r w:rsidR="00B92F52" w:rsidRPr="0005431A">
        <w:rPr>
          <w:lang w:val="en-IE"/>
        </w:rPr>
        <w:t xml:space="preserve">, </w:t>
      </w:r>
      <w:r w:rsidR="00B92F52" w:rsidRPr="0005431A">
        <w:rPr>
          <w:b/>
          <w:i/>
          <w:lang w:val="en-IE"/>
        </w:rPr>
        <w:t>τ</w:t>
      </w:r>
      <w:r w:rsidR="00B92F52" w:rsidRPr="0005431A">
        <w:rPr>
          <w:b/>
          <w:i/>
          <w:vertAlign w:val="superscript"/>
          <w:lang w:val="en-IE"/>
        </w:rPr>
        <w:t>bs</w:t>
      </w:r>
      <w:r w:rsidR="00B92F52" w:rsidRPr="0005431A">
        <w:rPr>
          <w:b/>
          <w:i/>
          <w:lang w:val="en-IE"/>
        </w:rPr>
        <w:t xml:space="preserve"> </w:t>
      </w:r>
      <w:r w:rsidR="00B92F52" w:rsidRPr="0005431A">
        <w:rPr>
          <w:lang w:val="en-IE"/>
        </w:rPr>
        <w:t>is the best</w:t>
      </w:r>
      <w:r w:rsidR="00DE1ADB" w:rsidRPr="0005431A">
        <w:rPr>
          <w:lang w:val="en-IE"/>
        </w:rPr>
        <w:t xml:space="preserve"> solution</w:t>
      </w:r>
      <w:r w:rsidR="00B92F52" w:rsidRPr="0005431A">
        <w:rPr>
          <w:lang w:val="en-IE"/>
        </w:rPr>
        <w:t xml:space="preserve"> to date, </w:t>
      </w:r>
    </w:p>
    <w:p w14:paraId="70A00E3D" w14:textId="77777777" w:rsidR="00B92F52" w:rsidRPr="0005431A" w:rsidRDefault="00B92F52" w:rsidP="00B92F52">
      <w:pPr>
        <w:rPr>
          <w:lang w:val="en-IE"/>
        </w:rPr>
      </w:pPr>
      <w:r w:rsidRPr="0005431A">
        <w:rPr>
          <w:b/>
          <w:i/>
          <w:lang w:val="en-IE"/>
        </w:rPr>
        <w:t>w</w:t>
      </w:r>
      <w:r w:rsidRPr="0005431A">
        <w:rPr>
          <w:lang w:val="en-IE"/>
        </w:rPr>
        <w:t xml:space="preserve"> </w:t>
      </w:r>
      <w:r w:rsidR="00DE1ADB" w:rsidRPr="0005431A">
        <w:rPr>
          <w:lang w:val="en-IE"/>
        </w:rPr>
        <w:t>-</w:t>
      </w:r>
      <w:r w:rsidRPr="0005431A">
        <w:rPr>
          <w:lang w:val="en-IE"/>
        </w:rPr>
        <w:t>is an</w:t>
      </w:r>
      <w:r w:rsidR="00DE1ADB" w:rsidRPr="0005431A">
        <w:rPr>
          <w:lang w:val="en-IE"/>
        </w:rPr>
        <w:t xml:space="preserve"> heuristic parameter </w:t>
      </w:r>
      <w:r w:rsidR="0087691C" w:rsidRPr="0005431A">
        <w:rPr>
          <w:b/>
          <w:i/>
          <w:lang w:val="en-IE"/>
        </w:rPr>
        <w:t>(</w:t>
      </w:r>
      <w:r w:rsidR="00DE1ADB" w:rsidRPr="0005431A">
        <w:rPr>
          <w:b/>
          <w:i/>
          <w:lang w:val="en-IE"/>
        </w:rPr>
        <w:t xml:space="preserve"> w ≥ 1)</w:t>
      </w:r>
    </w:p>
    <w:p w14:paraId="474F25E8" w14:textId="77777777" w:rsidR="00B92F52" w:rsidRPr="0005431A" w:rsidRDefault="00B92F52" w:rsidP="00B92F52">
      <w:pPr>
        <w:rPr>
          <w:lang w:val="en-IE"/>
        </w:rPr>
      </w:pPr>
    </w:p>
    <w:p w14:paraId="426E16EA" w14:textId="58BA785A" w:rsidR="00B92F52" w:rsidRPr="0005431A" w:rsidRDefault="00B92F52" w:rsidP="00B92F52">
      <w:pPr>
        <w:rPr>
          <w:lang w:val="en-IE"/>
        </w:rPr>
      </w:pPr>
      <w:r w:rsidRPr="0005431A">
        <w:rPr>
          <w:lang w:val="en-IE"/>
        </w:rPr>
        <w:t xml:space="preserve">Dorigo reported that an appropriate value for </w:t>
      </w:r>
      <w:r w:rsidRPr="0005431A">
        <w:rPr>
          <w:b/>
          <w:i/>
          <w:lang w:val="en-IE"/>
        </w:rPr>
        <w:t>w</w:t>
      </w:r>
      <w:r w:rsidRPr="0005431A">
        <w:rPr>
          <w:lang w:val="en-IE"/>
        </w:rPr>
        <w:t xml:space="preserve"> </w:t>
      </w:r>
      <w:r w:rsidR="00860705" w:rsidRPr="0005431A">
        <w:rPr>
          <w:lang w:val="en-IE"/>
        </w:rPr>
        <w:t xml:space="preserve">is the </w:t>
      </w:r>
      <w:r w:rsidRPr="0005431A">
        <w:rPr>
          <w:lang w:val="en-IE"/>
        </w:rPr>
        <w:t xml:space="preserve">number of </w:t>
      </w:r>
      <w:r w:rsidR="00721A79" w:rsidRPr="0005431A">
        <w:rPr>
          <w:lang w:val="en-IE"/>
        </w:rPr>
        <w:t>vertices</w:t>
      </w:r>
      <w:r w:rsidR="00860705" w:rsidRPr="0005431A">
        <w:rPr>
          <w:lang w:val="en-IE"/>
        </w:rPr>
        <w:t xml:space="preserve"> in the problem being solved</w:t>
      </w:r>
      <w:r w:rsidRPr="0005431A">
        <w:rPr>
          <w:lang w:val="en-IE"/>
        </w:rPr>
        <w:t xml:space="preserve">. This improvement allows </w:t>
      </w:r>
      <w:r w:rsidR="00DF622C" w:rsidRPr="0005431A">
        <w:rPr>
          <w:lang w:val="en-IE"/>
        </w:rPr>
        <w:t xml:space="preserve">the Elitist Ant System </w:t>
      </w:r>
      <w:r w:rsidRPr="0005431A">
        <w:rPr>
          <w:lang w:val="en-IE"/>
        </w:rPr>
        <w:t xml:space="preserve">to find better solutions in </w:t>
      </w:r>
      <w:r w:rsidR="00DF622C" w:rsidRPr="0005431A">
        <w:rPr>
          <w:lang w:val="en-IE"/>
        </w:rPr>
        <w:t xml:space="preserve">fewer </w:t>
      </w:r>
      <w:r w:rsidR="00DE1ADB" w:rsidRPr="0005431A">
        <w:rPr>
          <w:lang w:val="en-IE"/>
        </w:rPr>
        <w:t>iteration</w:t>
      </w:r>
      <w:r w:rsidR="00DF622C" w:rsidRPr="0005431A">
        <w:rPr>
          <w:lang w:val="en-IE"/>
        </w:rPr>
        <w:t>s</w:t>
      </w:r>
      <w:r w:rsidRPr="0005431A">
        <w:rPr>
          <w:lang w:val="en-IE"/>
        </w:rPr>
        <w:t xml:space="preserve"> than </w:t>
      </w:r>
      <w:r w:rsidR="00DF622C" w:rsidRPr="0005431A">
        <w:rPr>
          <w:lang w:val="en-IE"/>
        </w:rPr>
        <w:t xml:space="preserve">in the </w:t>
      </w:r>
      <w:r w:rsidRPr="0005431A">
        <w:rPr>
          <w:lang w:val="en-IE"/>
        </w:rPr>
        <w:t xml:space="preserve">Ant System. </w:t>
      </w:r>
      <w:r w:rsidRPr="0005431A">
        <w:rPr>
          <w:lang w:val="en-IE"/>
        </w:rPr>
        <w:fldChar w:fldCharType="begin"/>
      </w:r>
      <w:r w:rsidR="00AF1C16" w:rsidRPr="0005431A">
        <w:rPr>
          <w:lang w:val="en-IE"/>
        </w:rPr>
        <w:instrText xml:space="preserve"> ADDIN ZOTERO_ITEM CSL_CITATION {"citationID":"4VtDfXCc","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05431A">
        <w:rPr>
          <w:lang w:val="en-IE"/>
        </w:rPr>
        <w:fldChar w:fldCharType="separate"/>
      </w:r>
      <w:r w:rsidR="007E3458">
        <w:rPr>
          <w:lang w:val="en-IE"/>
        </w:rPr>
        <w:t>(Dorigo and Gambardella, 1997</w:t>
      </w:r>
      <w:r w:rsidR="00AF1C16" w:rsidRPr="0005431A">
        <w:rPr>
          <w:lang w:val="en-IE"/>
        </w:rPr>
        <w:t>)</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YXze5r9K","properties":{"formattedCitation":"(Cordon et al., 2002)","plainCitation":"(Cordon et al., 2002)"},"citationItems":[{"id":623,"uris":["http://zotero.org/users/1680862/items/AHSNWHUB"],"uri":["http://zotero.org/users/1680862/items/AHSNWHUB"],"itemData":{"id":623,"type":"article-journal","title":"A Review on the Ant Colony Optimization Metaheuristic: Basis, Models and New Trends","container-title":"Mathware &amp; Soft Computing","page":"141–175","volume":"9","source":"CiteSeer","abstract":"Ant Colony Optimization (ACO) is a recent metaheuristic method that  is inspired by the behavior of real ant colonies. In this paper, we review the  underlying ideas of this approach that lead from the biological inspiration  to the ACO metaheuristic, which gives a set of rules of how to apply ACO  algorithms to challenging combinatorial problems. We present some of the  algorithms that were developed under this framework, give an overview of  current applications, and analyze the relationship between ACO and some of  the best known metaheuristics. In addition, we describe recent theoretical  developments in the  eld and we conclude by showing several new trends and  new research directions in this  eld.","shortTitle":"A Review on the Ant Colony Optimization Metaheuristic","author":[{"family":"Cordon","given":"Oscar"},{"family":"Herrera","given":"Francisco"},{"family":"Stützle","given":"Thomas"}],"issued":{"date-parts":[["2002"]]}}}],"schema":"https://github.com/citation-style-language/schema/raw/master/csl-citation.json"} </w:instrText>
      </w:r>
      <w:r w:rsidRPr="0005431A">
        <w:rPr>
          <w:lang w:val="en-IE"/>
        </w:rPr>
        <w:fldChar w:fldCharType="separate"/>
      </w:r>
      <w:r w:rsidRPr="0005431A">
        <w:rPr>
          <w:lang w:val="en-IE"/>
        </w:rPr>
        <w:t xml:space="preserve">(Cordon </w:t>
      </w:r>
      <w:r w:rsidRPr="00CB4DA9">
        <w:rPr>
          <w:i/>
          <w:lang w:val="en-IE"/>
        </w:rPr>
        <w:t>et al</w:t>
      </w:r>
      <w:r w:rsidRPr="0005431A">
        <w:rPr>
          <w:lang w:val="en-IE"/>
        </w:rPr>
        <w:t>., 2002)</w:t>
      </w:r>
      <w:r w:rsidRPr="0005431A">
        <w:rPr>
          <w:lang w:val="en-IE"/>
        </w:rPr>
        <w:fldChar w:fldCharType="end"/>
      </w:r>
    </w:p>
    <w:p w14:paraId="1471DC7D" w14:textId="77777777" w:rsidR="00B92F52" w:rsidRPr="0005431A" w:rsidRDefault="00B92F52" w:rsidP="00B92F52">
      <w:pPr>
        <w:rPr>
          <w:lang w:val="en-IE"/>
        </w:rPr>
      </w:pPr>
    </w:p>
    <w:p w14:paraId="6F2453D7" w14:textId="27D14B4E" w:rsidR="00B92F52" w:rsidRPr="0005431A" w:rsidRDefault="00B92F52" w:rsidP="00B92F52">
      <w:pPr>
        <w:rPr>
          <w:i/>
          <w:lang w:val="en-IE"/>
        </w:rPr>
      </w:pPr>
      <w:r w:rsidRPr="0005431A">
        <w:rPr>
          <w:lang w:val="en-IE"/>
        </w:rPr>
        <w:lastRenderedPageBreak/>
        <w:t xml:space="preserve">However, allowing the best ants to update pheromones has the problem of stagnating too early, </w:t>
      </w:r>
      <w:r w:rsidR="00DF622C" w:rsidRPr="0005431A">
        <w:rPr>
          <w:lang w:val="en-IE"/>
        </w:rPr>
        <w:t xml:space="preserve">sometimes </w:t>
      </w:r>
      <w:r w:rsidRPr="0005431A">
        <w:rPr>
          <w:lang w:val="en-IE"/>
        </w:rPr>
        <w:t xml:space="preserve">making finding the optimal tour impossible </w:t>
      </w:r>
      <w:r w:rsidRPr="0005431A">
        <w:rPr>
          <w:lang w:val="en-IE"/>
        </w:rPr>
        <w:fldChar w:fldCharType="begin"/>
      </w:r>
      <w:r w:rsidRPr="0005431A">
        <w:rPr>
          <w:lang w:val="en-IE"/>
        </w:rPr>
        <w:instrText xml:space="preserve"> ADDIN ZOTERO_ITEM CSL_CITATION {"citationID":"6ockpj7t0","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 xml:space="preserve">Stützle and Hoos </w:t>
      </w:r>
      <w:r w:rsidR="00DF622C" w:rsidRPr="0005431A">
        <w:rPr>
          <w:lang w:val="en-IE"/>
        </w:rPr>
        <w:t>(</w:t>
      </w:r>
      <w:r w:rsidRPr="0005431A">
        <w:rPr>
          <w:lang w:val="en-IE"/>
        </w:rPr>
        <w:t>2000</w:t>
      </w:r>
      <w:r w:rsidR="00D96864">
        <w:rPr>
          <w:lang w:val="en-IE"/>
        </w:rPr>
        <w:t xml:space="preserve"> p. 7</w:t>
      </w:r>
      <w:r w:rsidRPr="0005431A">
        <w:rPr>
          <w:lang w:val="en-IE"/>
        </w:rPr>
        <w:t>)</w:t>
      </w:r>
      <w:r w:rsidRPr="0005431A">
        <w:rPr>
          <w:lang w:val="en-IE"/>
        </w:rPr>
        <w:fldChar w:fldCharType="end"/>
      </w:r>
      <w:r w:rsidRPr="0005431A">
        <w:rPr>
          <w:lang w:val="en-IE"/>
        </w:rPr>
        <w:t xml:space="preserve"> state </w:t>
      </w:r>
      <w:r w:rsidRPr="0005431A">
        <w:rPr>
          <w:i/>
          <w:lang w:val="en-IE"/>
        </w:rPr>
        <w:t>“if too many elitist ants are used, the search concentrates early around suboptimal solutions leading to a premature stagnation of the search. Search stagnation as the situation where all ants follow the same path and construct the same solution over and over again, such that better solutions cannot be found anymore.”</w:t>
      </w:r>
      <w:r w:rsidR="00DF622C" w:rsidRPr="0005431A">
        <w:rPr>
          <w:i/>
          <w:lang w:val="en-IE"/>
        </w:rPr>
        <w:t xml:space="preserve"> </w:t>
      </w:r>
    </w:p>
    <w:p w14:paraId="30FB9E62" w14:textId="6443DD94" w:rsidR="00B92F52" w:rsidRPr="0005431A" w:rsidRDefault="0062016F" w:rsidP="001A79D9">
      <w:pPr>
        <w:pStyle w:val="MSCHeading2"/>
      </w:pPr>
      <w:bookmarkStart w:id="87" w:name="_Toc396914419"/>
      <w:r>
        <w:t>5.3</w:t>
      </w:r>
      <w:r w:rsidR="00DF622C" w:rsidRPr="0005431A">
        <w:tab/>
        <w:t>Rank-Based Ant System</w:t>
      </w:r>
      <w:bookmarkEnd w:id="87"/>
    </w:p>
    <w:p w14:paraId="3FF7E6F9" w14:textId="6032F51E" w:rsidR="00B92F52" w:rsidRPr="0005431A" w:rsidRDefault="00B92F52" w:rsidP="00B92F52">
      <w:pPr>
        <w:rPr>
          <w:lang w:val="en-IE"/>
        </w:rPr>
      </w:pPr>
      <w:r w:rsidRPr="0005431A">
        <w:rPr>
          <w:lang w:val="en-IE"/>
        </w:rPr>
        <w:t>The rank</w:t>
      </w:r>
      <w:r w:rsidR="00DF622C" w:rsidRPr="0005431A">
        <w:rPr>
          <w:lang w:val="en-IE"/>
        </w:rPr>
        <w:t>-</w:t>
      </w:r>
      <w:r w:rsidRPr="0005431A">
        <w:rPr>
          <w:lang w:val="en-IE"/>
        </w:rPr>
        <w:t xml:space="preserve">based ant system introduced by </w:t>
      </w:r>
      <w:r w:rsidRPr="0005431A">
        <w:rPr>
          <w:lang w:val="en-IE"/>
        </w:rPr>
        <w:fldChar w:fldCharType="begin"/>
      </w:r>
      <w:r w:rsidR="00B77C05" w:rsidRPr="0005431A">
        <w:rPr>
          <w:lang w:val="en-IE"/>
        </w:rPr>
        <w:instrText xml:space="preserve"> ADDIN ZOTERO_ITEM CSL_CITATION {"citationID":"mlj006jB","properties":{"formattedCitation":"(Bullnheimer et al., 1997b)","plainCitation":"(Bullnheimer et al., 1997b)"},"citationItems":[{"id":476,"uris":["http://zotero.org/users/1680862/items/98U7VBMA"],"uri":["http://zotero.org/users/1680862/items/98U7VBMA"],"itemData":{"id":476,"type":"article-journal","title":"A new rank based version of the Ant System. A computational study.","source":"Google Scholar","URL":"http://epub.wu.ac.at/616/","author":[{"family":"Bullnheimer","given":"Bernd"},{"family":"Hartl","given":"Richard F."},{"family":"Strauss","given":"Christine"}],"issued":{"date-parts":[["1997"]]},"accessed":{"date-parts":[["2014",5,3]]}}}],"schema":"https://github.com/citation-style-language/schema/raw/master/csl-citation.json"} </w:instrText>
      </w:r>
      <w:r w:rsidRPr="0005431A">
        <w:rPr>
          <w:lang w:val="en-IE"/>
        </w:rPr>
        <w:fldChar w:fldCharType="separate"/>
      </w:r>
      <w:r w:rsidR="00B77C05" w:rsidRPr="0005431A">
        <w:rPr>
          <w:lang w:val="en-IE"/>
        </w:rPr>
        <w:t xml:space="preserve">Bullnheimer </w:t>
      </w:r>
      <w:r w:rsidR="00B77C05" w:rsidRPr="00CB4DA9">
        <w:rPr>
          <w:i/>
          <w:lang w:val="en-IE"/>
        </w:rPr>
        <w:t>et al</w:t>
      </w:r>
      <w:r w:rsidR="00B77C05" w:rsidRPr="0005431A">
        <w:rPr>
          <w:lang w:val="en-IE"/>
        </w:rPr>
        <w:t xml:space="preserve">., </w:t>
      </w:r>
      <w:r w:rsidR="00DF622C" w:rsidRPr="0005431A">
        <w:rPr>
          <w:lang w:val="en-IE"/>
        </w:rPr>
        <w:t>(</w:t>
      </w:r>
      <w:r w:rsidR="00B77C05" w:rsidRPr="0005431A">
        <w:rPr>
          <w:lang w:val="en-IE"/>
        </w:rPr>
        <w:t>1997)</w:t>
      </w:r>
      <w:r w:rsidRPr="0005431A">
        <w:rPr>
          <w:lang w:val="en-IE"/>
        </w:rPr>
        <w:fldChar w:fldCharType="end"/>
      </w:r>
      <w:r w:rsidRPr="0005431A">
        <w:rPr>
          <w:lang w:val="en-IE"/>
        </w:rPr>
        <w:t xml:space="preserve"> is a modifica</w:t>
      </w:r>
      <w:r w:rsidR="00860705" w:rsidRPr="0005431A">
        <w:rPr>
          <w:lang w:val="en-IE"/>
        </w:rPr>
        <w:t>tion on the elitist ant system.</w:t>
      </w:r>
      <w:r w:rsidRPr="0005431A">
        <w:rPr>
          <w:lang w:val="en-IE"/>
        </w:rPr>
        <w:t xml:space="preserve"> </w:t>
      </w:r>
      <w:r w:rsidR="00860705" w:rsidRPr="0005431A">
        <w:rPr>
          <w:lang w:val="en-IE"/>
        </w:rPr>
        <w:t>T</w:t>
      </w:r>
      <w:r w:rsidRPr="0005431A">
        <w:rPr>
          <w:lang w:val="en-IE"/>
        </w:rPr>
        <w:t xml:space="preserve">he best so far </w:t>
      </w:r>
      <w:r w:rsidR="00897D55" w:rsidRPr="0005431A">
        <w:rPr>
          <w:lang w:val="en-IE"/>
        </w:rPr>
        <w:t>solution</w:t>
      </w:r>
      <w:r w:rsidRPr="0005431A">
        <w:rPr>
          <w:lang w:val="en-IE"/>
        </w:rPr>
        <w:t xml:space="preserve"> and the iteration best and best </w:t>
      </w:r>
      <w:r w:rsidRPr="0005431A">
        <w:rPr>
          <w:b/>
          <w:i/>
          <w:lang w:val="en-IE"/>
        </w:rPr>
        <w:t>(w – 1)</w:t>
      </w:r>
      <w:r w:rsidRPr="0005431A">
        <w:rPr>
          <w:lang w:val="en-IE"/>
        </w:rPr>
        <w:t xml:space="preserve"> tour may also update pheromones. </w:t>
      </w:r>
      <w:r w:rsidR="006C5D24" w:rsidRPr="0005431A">
        <w:rPr>
          <w:lang w:val="en-IE"/>
        </w:rPr>
        <w:t>Consequently</w:t>
      </w:r>
      <w:r w:rsidR="001C4432" w:rsidRPr="0005431A">
        <w:rPr>
          <w:lang w:val="en-IE"/>
        </w:rPr>
        <w:t>,</w:t>
      </w:r>
      <w:r w:rsidR="006C5D24" w:rsidRPr="0005431A">
        <w:rPr>
          <w:lang w:val="en-IE"/>
        </w:rPr>
        <w:t xml:space="preserve"> the amount of pheromone deposited</w:t>
      </w:r>
      <w:r w:rsidRPr="0005431A">
        <w:rPr>
          <w:lang w:val="en-IE"/>
        </w:rPr>
        <w:t xml:space="preserve"> is proportional to the rank</w:t>
      </w:r>
      <w:r w:rsidR="001C4432" w:rsidRPr="0005431A">
        <w:rPr>
          <w:lang w:val="en-IE"/>
        </w:rPr>
        <w:t xml:space="preserve"> of the ant</w:t>
      </w:r>
      <w:r w:rsidRPr="0005431A">
        <w:rPr>
          <w:lang w:val="en-IE"/>
        </w:rPr>
        <w:t xml:space="preserve">. This additional pheromone update is multiplied by parameter </w:t>
      </w:r>
      <w:r w:rsidRPr="0005431A">
        <w:rPr>
          <w:b/>
          <w:i/>
          <w:lang w:val="en-IE"/>
        </w:rPr>
        <w:t>(w –r)</w:t>
      </w:r>
      <w:r w:rsidR="00860705" w:rsidRPr="0005431A">
        <w:rPr>
          <w:b/>
          <w:i/>
          <w:lang w:val="en-IE"/>
        </w:rPr>
        <w:t xml:space="preserve"> </w:t>
      </w:r>
      <w:r w:rsidR="00860705" w:rsidRPr="0005431A">
        <w:rPr>
          <w:lang w:val="en-IE"/>
        </w:rPr>
        <w:t>where</w:t>
      </w:r>
      <w:r w:rsidR="00860705" w:rsidRPr="0005431A">
        <w:rPr>
          <w:b/>
          <w:i/>
          <w:lang w:val="en-IE"/>
        </w:rPr>
        <w:t xml:space="preserve"> </w:t>
      </w:r>
      <w:r w:rsidRPr="0005431A">
        <w:rPr>
          <w:b/>
          <w:i/>
          <w:lang w:val="en-IE"/>
        </w:rPr>
        <w:t>r</w:t>
      </w:r>
      <w:r w:rsidRPr="0005431A">
        <w:rPr>
          <w:lang w:val="en-IE"/>
        </w:rPr>
        <w:t xml:space="preserve"> is the ant</w:t>
      </w:r>
      <w:r w:rsidR="001C4432" w:rsidRPr="0005431A">
        <w:rPr>
          <w:lang w:val="en-IE"/>
        </w:rPr>
        <w:t>’</w:t>
      </w:r>
      <w:r w:rsidRPr="0005431A">
        <w:rPr>
          <w:lang w:val="en-IE"/>
        </w:rPr>
        <w:t xml:space="preserve">s rank. </w:t>
      </w:r>
      <w:r w:rsidR="006C5D24" w:rsidRPr="0005431A">
        <w:rPr>
          <w:lang w:val="en-IE"/>
        </w:rPr>
        <w:t>Hence</w:t>
      </w:r>
      <w:r w:rsidRPr="0005431A">
        <w:rPr>
          <w:lang w:val="en-IE"/>
        </w:rPr>
        <w:t xml:space="preserve"> for the third best </w:t>
      </w:r>
      <w:r w:rsidR="006C5D24" w:rsidRPr="0005431A">
        <w:rPr>
          <w:lang w:val="en-IE"/>
        </w:rPr>
        <w:t>solution</w:t>
      </w:r>
      <w:r w:rsidRPr="0005431A">
        <w:rPr>
          <w:lang w:val="en-IE"/>
        </w:rPr>
        <w:t xml:space="preserve"> in an iteration</w:t>
      </w:r>
      <w:r w:rsidR="001C4432" w:rsidRPr="0005431A">
        <w:rPr>
          <w:lang w:val="en-IE"/>
        </w:rPr>
        <w:t>,</w:t>
      </w:r>
      <w:r w:rsidRPr="0005431A">
        <w:rPr>
          <w:lang w:val="en-IE"/>
        </w:rPr>
        <w:t xml:space="preserve"> pheromones will be multiplied by </w:t>
      </w:r>
      <w:r w:rsidRPr="0005431A">
        <w:rPr>
          <w:b/>
          <w:i/>
          <w:lang w:val="en-IE"/>
        </w:rPr>
        <w:t>(w - 3)</w:t>
      </w:r>
      <w:r w:rsidRPr="0005431A">
        <w:rPr>
          <w:lang w:val="en-IE"/>
        </w:rPr>
        <w:t xml:space="preserve"> the second best </w:t>
      </w:r>
      <w:r w:rsidRPr="0005431A">
        <w:rPr>
          <w:b/>
          <w:i/>
          <w:lang w:val="en-IE"/>
        </w:rPr>
        <w:t>(w – 2)</w:t>
      </w:r>
      <w:r w:rsidRPr="0005431A">
        <w:rPr>
          <w:lang w:val="en-IE"/>
        </w:rPr>
        <w:t xml:space="preserve">, and so on. If </w:t>
      </w:r>
      <w:r w:rsidRPr="0005431A">
        <w:rPr>
          <w:b/>
          <w:i/>
          <w:lang w:val="en-IE"/>
        </w:rPr>
        <w:t>(w –r)</w:t>
      </w:r>
      <w:r w:rsidRPr="0005431A">
        <w:rPr>
          <w:lang w:val="en-IE"/>
        </w:rPr>
        <w:t xml:space="preserve"> is less than zero, then</w:t>
      </w:r>
      <w:r w:rsidRPr="0005431A">
        <w:rPr>
          <w:b/>
          <w:i/>
          <w:lang w:val="en-IE"/>
        </w:rPr>
        <w:t xml:space="preserve"> </w:t>
      </w:r>
      <w:r w:rsidR="00897D55" w:rsidRPr="0005431A">
        <w:rPr>
          <w:b/>
          <w:i/>
          <w:lang w:val="en-IE"/>
        </w:rPr>
        <w:t>(w –r)  =</w:t>
      </w:r>
      <w:r w:rsidRPr="0005431A">
        <w:rPr>
          <w:b/>
          <w:i/>
          <w:lang w:val="en-IE"/>
        </w:rPr>
        <w:t xml:space="preserve"> 0</w:t>
      </w:r>
      <w:r w:rsidRPr="0005431A">
        <w:rPr>
          <w:lang w:val="en-IE"/>
        </w:rPr>
        <w:t xml:space="preserve">. </w:t>
      </w:r>
    </w:p>
    <w:p w14:paraId="2464C257" w14:textId="6E62580A" w:rsidR="00B92F52" w:rsidRPr="00CB4DA9" w:rsidRDefault="00B92F52" w:rsidP="00B92F52">
      <w:pPr>
        <w:pStyle w:val="Caption"/>
        <w:keepNext/>
        <w:rPr>
          <w:sz w:val="24"/>
          <w:lang w:val="en-IE"/>
        </w:rPr>
      </w:pPr>
      <w:bookmarkStart w:id="88" w:name="_Toc396945073"/>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2</w:t>
      </w:r>
      <w:r w:rsidR="00F139E7">
        <w:rPr>
          <w:sz w:val="24"/>
          <w:lang w:val="en-IE"/>
        </w:rPr>
        <w:fldChar w:fldCharType="end"/>
      </w:r>
      <w:r w:rsidR="00980EDC" w:rsidRPr="00980EDC">
        <w:rPr>
          <w:sz w:val="24"/>
          <w:lang w:val="en-IE"/>
        </w:rPr>
        <w:t xml:space="preserve"> - </w:t>
      </w:r>
      <w:r w:rsidR="0095463A" w:rsidRPr="0095463A">
        <w:rPr>
          <w:sz w:val="24"/>
          <w:lang w:val="en-IE"/>
        </w:rPr>
        <w:t>RBAS update rule</w:t>
      </w:r>
      <w:bookmarkEnd w:id="88"/>
    </w:p>
    <w:tbl>
      <w:tblPr>
        <w:tblW w:w="0" w:type="auto"/>
        <w:tblLook w:val="04A0" w:firstRow="1" w:lastRow="0" w:firstColumn="1" w:lastColumn="0" w:noHBand="0" w:noVBand="1"/>
      </w:tblPr>
      <w:tblGrid>
        <w:gridCol w:w="8607"/>
      </w:tblGrid>
      <w:tr w:rsidR="00B92F52" w:rsidRPr="0005431A" w14:paraId="7A88C9E4" w14:textId="77777777" w:rsidTr="00961BDF">
        <w:tc>
          <w:tcPr>
            <w:tcW w:w="8607" w:type="dxa"/>
          </w:tcPr>
          <w:p w14:paraId="48803BF4" w14:textId="77777777" w:rsidR="00B92F52" w:rsidRPr="0005431A" w:rsidRDefault="00B15046" w:rsidP="00961BDF">
            <w:pPr>
              <w:rPr>
                <w:b/>
                <w:lang w:val="en-IE"/>
              </w:rPr>
            </w:pPr>
            <m:oMathPara>
              <m:oMathParaPr>
                <m:jc m:val="center"/>
              </m:oMathParaPr>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  ←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 </m:t>
                </m:r>
                <m:nary>
                  <m:naryPr>
                    <m:chr m:val="∑"/>
                    <m:limLoc m:val="undOvr"/>
                    <m:ctrlPr>
                      <w:rPr>
                        <w:rFonts w:ascii="Cambria Math" w:hAnsi="Cambria Math"/>
                        <w:b/>
                        <w:lang w:val="en-IE"/>
                      </w:rPr>
                    </m:ctrlPr>
                  </m:naryPr>
                  <m:sub>
                    <m:r>
                      <m:rPr>
                        <m:sty m:val="b"/>
                      </m:rPr>
                      <w:rPr>
                        <w:rFonts w:ascii="Cambria Math" w:hAnsi="Cambria Math"/>
                        <w:lang w:val="en-IE"/>
                      </w:rPr>
                      <m:t>r=1</m:t>
                    </m:r>
                  </m:sub>
                  <m:sup>
                    <m:r>
                      <m:rPr>
                        <m:sty m:val="b"/>
                      </m:rPr>
                      <w:rPr>
                        <w:rFonts w:ascii="Cambria Math" w:hAnsi="Cambria Math"/>
                        <w:lang w:val="en-IE"/>
                      </w:rPr>
                      <m:t>w-1</m:t>
                    </m:r>
                  </m:sup>
                  <m:e>
                    <m:r>
                      <m:rPr>
                        <m:sty m:val="b"/>
                      </m:rPr>
                      <w:rPr>
                        <w:rFonts w:ascii="Cambria Math" w:hAnsi="Cambria Math"/>
                        <w:lang w:val="en-IE"/>
                      </w:rPr>
                      <m:t>(w-r)∆</m:t>
                    </m:r>
                  </m:e>
                </m:nary>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r</m:t>
                    </m:r>
                  </m:sup>
                </m:sSubSup>
                <m:r>
                  <m:rPr>
                    <m:sty m:val="b"/>
                  </m:rPr>
                  <w:rPr>
                    <w:rFonts w:ascii="Cambria Math" w:hAnsi="Cambria Math"/>
                    <w:lang w:val="en-IE"/>
                  </w:rPr>
                  <m:t xml:space="preserve">+w∆ </m:t>
                </m:r>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bs</m:t>
                    </m:r>
                  </m:sup>
                </m:sSubSup>
                <m:r>
                  <m:rPr>
                    <m:sty m:val="b"/>
                  </m:rPr>
                  <w:rPr>
                    <w:rFonts w:ascii="Cambria Math" w:hAnsi="Cambria Math"/>
                    <w:lang w:val="en-IE"/>
                  </w:rPr>
                  <m:t xml:space="preserve"> ,  ∀</m:t>
                </m:r>
                <m:d>
                  <m:dPr>
                    <m:ctrlPr>
                      <w:rPr>
                        <w:rFonts w:ascii="Cambria Math" w:hAnsi="Cambria Math"/>
                        <w:b/>
                        <w:lang w:val="en-IE"/>
                      </w:rPr>
                    </m:ctrlPr>
                  </m:dPr>
                  <m:e>
                    <m:r>
                      <m:rPr>
                        <m:sty m:val="b"/>
                      </m:rPr>
                      <w:rPr>
                        <w:rFonts w:ascii="Cambria Math" w:hAnsi="Cambria Math"/>
                        <w:lang w:val="en-IE"/>
                      </w:rPr>
                      <m:t>i,j</m:t>
                    </m:r>
                  </m:e>
                </m:d>
                <m:r>
                  <m:rPr>
                    <m:sty m:val="b"/>
                  </m:rPr>
                  <w:rPr>
                    <w:rFonts w:ascii="Cambria Math" w:hAnsi="Cambria Math"/>
                    <w:lang w:val="en-IE"/>
                  </w:rPr>
                  <m:t>∈ τ</m:t>
                </m:r>
              </m:oMath>
            </m:oMathPara>
          </w:p>
        </w:tc>
      </w:tr>
    </w:tbl>
    <w:p w14:paraId="6CB63041" w14:textId="77777777" w:rsidR="00B92F52" w:rsidRPr="0005431A" w:rsidRDefault="00897D55" w:rsidP="00B92F52">
      <w:pPr>
        <w:rPr>
          <w:lang w:val="en-IE"/>
        </w:rPr>
      </w:pPr>
      <w:r w:rsidRPr="0005431A">
        <w:rPr>
          <w:lang w:val="en-IE"/>
        </w:rPr>
        <w:t>Where:</w:t>
      </w:r>
    </w:p>
    <w:p w14:paraId="24661458" w14:textId="77777777" w:rsidR="00B92F52" w:rsidRPr="0005431A" w:rsidRDefault="00B15046"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r</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L</m:t>
                </m:r>
              </m:e>
              <m:sup>
                <m:r>
                  <m:rPr>
                    <m:sty m:val="bi"/>
                  </m:rPr>
                  <w:rPr>
                    <w:rFonts w:ascii="Cambria Math" w:hAnsi="Cambria Math"/>
                    <w:lang w:val="en-IE"/>
                  </w:rPr>
                  <m:t>r</m:t>
                </m:r>
              </m:sup>
            </m:sSup>
          </m:den>
        </m:f>
      </m:oMath>
      <w:r w:rsidR="00B92F52" w:rsidRPr="0005431A">
        <w:rPr>
          <w:i/>
          <w:lang w:val="en-IE"/>
        </w:rPr>
        <w:t xml:space="preserve">   </w:t>
      </w:r>
      <w:r w:rsidR="00B92F52" w:rsidRPr="0005431A">
        <w:rPr>
          <w:b/>
          <w:i/>
          <w:lang w:val="en-IE"/>
        </w:rPr>
        <w:t xml:space="preserve">Lr </w:t>
      </w:r>
      <w:r w:rsidR="00B92F52" w:rsidRPr="0005431A">
        <w:rPr>
          <w:i/>
          <w:lang w:val="en-IE"/>
        </w:rPr>
        <w:t xml:space="preserve">= </w:t>
      </w:r>
      <w:r w:rsidR="00B92F52" w:rsidRPr="0005431A">
        <w:rPr>
          <w:lang w:val="en-IE"/>
        </w:rPr>
        <w:t xml:space="preserve">the </w:t>
      </w:r>
      <w:r w:rsidR="00897D55" w:rsidRPr="0005431A">
        <w:rPr>
          <w:lang w:val="en-IE"/>
        </w:rPr>
        <w:t>cost</w:t>
      </w:r>
      <w:r w:rsidR="00B92F52" w:rsidRPr="0005431A">
        <w:rPr>
          <w:lang w:val="en-IE"/>
        </w:rPr>
        <w:t xml:space="preserve"> of the ant</w:t>
      </w:r>
      <w:r w:rsidR="006C5D24" w:rsidRPr="0005431A">
        <w:rPr>
          <w:lang w:val="en-IE"/>
        </w:rPr>
        <w:t xml:space="preserve">s </w:t>
      </w:r>
      <w:r w:rsidR="00897D55" w:rsidRPr="0005431A">
        <w:rPr>
          <w:b/>
          <w:i/>
          <w:lang w:val="en-IE"/>
        </w:rPr>
        <w:t>r</w:t>
      </w:r>
      <w:r w:rsidR="00897D55" w:rsidRPr="0005431A">
        <w:rPr>
          <w:b/>
          <w:i/>
          <w:vertAlign w:val="superscript"/>
          <w:lang w:val="en-IE"/>
        </w:rPr>
        <w:t>th</w:t>
      </w:r>
      <w:r w:rsidR="00897D55" w:rsidRPr="0005431A">
        <w:rPr>
          <w:b/>
          <w:i/>
          <w:lang w:val="en-IE"/>
        </w:rPr>
        <w:t xml:space="preserve"> </w:t>
      </w:r>
      <w:r w:rsidR="00897D55" w:rsidRPr="0005431A">
        <w:rPr>
          <w:lang w:val="en-IE"/>
        </w:rPr>
        <w:t>solution</w:t>
      </w:r>
      <w:r w:rsidR="00B92F52" w:rsidRPr="0005431A">
        <w:rPr>
          <w:lang w:val="en-IE"/>
        </w:rPr>
        <w:t xml:space="preserve">, </w:t>
      </w:r>
      <w:r w:rsidR="00B92F52" w:rsidRPr="0005431A">
        <w:rPr>
          <w:b/>
          <w:i/>
          <w:lang w:val="en-IE"/>
        </w:rPr>
        <w:t xml:space="preserve">w </w:t>
      </w:r>
      <w:r w:rsidR="00B92F52" w:rsidRPr="0005431A">
        <w:rPr>
          <w:lang w:val="en-IE"/>
        </w:rPr>
        <w:t xml:space="preserve">is the additional multiplier. </w:t>
      </w:r>
    </w:p>
    <w:p w14:paraId="7B2728A4" w14:textId="77777777" w:rsidR="00B92F52" w:rsidRPr="0005431A" w:rsidRDefault="006C5D24" w:rsidP="00897D55">
      <w:pPr>
        <w:rPr>
          <w:lang w:val="en-IE"/>
        </w:rPr>
      </w:pPr>
      <w:r w:rsidRPr="0005431A">
        <w:rPr>
          <w:lang w:val="en-IE"/>
        </w:rPr>
        <w:t>Yet again</w:t>
      </w:r>
      <w:r w:rsidR="00B92F52" w:rsidRPr="0005431A">
        <w:rPr>
          <w:lang w:val="en-IE"/>
        </w:rPr>
        <w:t xml:space="preserve">, the best results are at </w:t>
      </w:r>
      <w:r w:rsidR="00B92F52" w:rsidRPr="0005431A">
        <w:rPr>
          <w:b/>
          <w:i/>
          <w:lang w:val="en-IE"/>
        </w:rPr>
        <w:t>w ≥ 1</w:t>
      </w:r>
      <w:r w:rsidR="00B92F52" w:rsidRPr="0005431A">
        <w:rPr>
          <w:lang w:val="en-IE"/>
        </w:rPr>
        <w:t xml:space="preserve"> the member </w:t>
      </w:r>
      <m:oMath>
        <m:r>
          <m:rPr>
            <m:sty m:val="bi"/>
          </m:rPr>
          <w:rPr>
            <w:rFonts w:ascii="Cambria Math" w:hAnsi="Cambria Math"/>
            <w:lang w:val="en-IE"/>
          </w:rPr>
          <m:t xml:space="preserve">w∆ </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oMath>
      <w:r w:rsidR="00B92F52" w:rsidRPr="0005431A">
        <w:rPr>
          <w:lang w:val="en-IE"/>
        </w:rPr>
        <w:t xml:space="preserve"> is similar to EAS algorithm. </w:t>
      </w:r>
    </w:p>
    <w:p w14:paraId="284F1005" w14:textId="171D005D" w:rsidR="00B92F52" w:rsidRPr="00CB4DA9" w:rsidRDefault="00B92F52" w:rsidP="00B92F52">
      <w:pPr>
        <w:pStyle w:val="Caption"/>
        <w:keepNext/>
        <w:rPr>
          <w:sz w:val="24"/>
          <w:lang w:val="en-IE"/>
        </w:rPr>
      </w:pPr>
      <w:bookmarkStart w:id="89" w:name="_Toc396945074"/>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3</w:t>
      </w:r>
      <w:r w:rsidR="00F139E7">
        <w:rPr>
          <w:sz w:val="24"/>
          <w:lang w:val="en-IE"/>
        </w:rPr>
        <w:fldChar w:fldCharType="end"/>
      </w:r>
      <w:r w:rsidR="00980EDC" w:rsidRPr="00980EDC">
        <w:rPr>
          <w:sz w:val="24"/>
          <w:lang w:val="en-IE"/>
        </w:rPr>
        <w:t xml:space="preserve"> - </w:t>
      </w:r>
      <w:r w:rsidR="0095463A">
        <w:rPr>
          <w:sz w:val="24"/>
          <w:lang w:val="en-IE"/>
        </w:rPr>
        <w:t>RBAS evaporation rule</w:t>
      </w:r>
      <w:bookmarkEnd w:id="89"/>
    </w:p>
    <w:tbl>
      <w:tblPr>
        <w:tblW w:w="0" w:type="auto"/>
        <w:tblLook w:val="04A0" w:firstRow="1" w:lastRow="0" w:firstColumn="1" w:lastColumn="0" w:noHBand="0" w:noVBand="1"/>
      </w:tblPr>
      <w:tblGrid>
        <w:gridCol w:w="8607"/>
      </w:tblGrid>
      <w:tr w:rsidR="00B92F52" w:rsidRPr="0005431A" w14:paraId="6482D3CF" w14:textId="77777777" w:rsidTr="00961BDF">
        <w:tc>
          <w:tcPr>
            <w:tcW w:w="8607" w:type="dxa"/>
          </w:tcPr>
          <w:p w14:paraId="7C264DC7" w14:textId="77777777" w:rsidR="00B92F52" w:rsidRPr="0005431A" w:rsidRDefault="00B15046" w:rsidP="00961BDF">
            <w:pPr>
              <w:rPr>
                <w:b/>
                <w:lang w:val="en-IE"/>
              </w:rPr>
            </w:pPr>
            <m:oMathPara>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eastAsia="Cambria Math" w:hAnsi="Cambria Math"/>
                    <w:lang w:val="en-IE"/>
                  </w:rPr>
                  <m:t>=</m:t>
                </m:r>
                <m:d>
                  <m:dPr>
                    <m:ctrlPr>
                      <w:rPr>
                        <w:rFonts w:ascii="Cambria Math" w:eastAsia="Cambria Math" w:hAnsi="Cambria Math"/>
                        <w:b/>
                        <w:i/>
                        <w:lang w:val="en-IE"/>
                      </w:rPr>
                    </m:ctrlPr>
                  </m:dPr>
                  <m:e>
                    <m:r>
                      <m:rPr>
                        <m:sty m:val="bi"/>
                      </m:rPr>
                      <w:rPr>
                        <w:rFonts w:ascii="Cambria Math" w:eastAsia="Cambria Math" w:hAnsi="Cambria Math"/>
                        <w:lang w:val="en-IE"/>
                      </w:rPr>
                      <m:t>1- ρ</m:t>
                    </m:r>
                  </m:e>
                </m:d>
                <m:r>
                  <m:rPr>
                    <m:sty m:val="bi"/>
                  </m:rPr>
                  <w:rPr>
                    <w:rFonts w:ascii="Cambria Math" w:eastAsia="Cambria Math" w:hAnsi="Cambria Math"/>
                    <w:lang w:val="en-IE"/>
                  </w:rPr>
                  <m:t xml:space="preserve">. </m:t>
                </m:r>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eastAsia="Cambria Math" w:hAnsi="Cambria Math"/>
                    <w:lang w:val="en-IE"/>
                  </w:rPr>
                  <m:t>+</m:t>
                </m:r>
                <m:nary>
                  <m:naryPr>
                    <m:chr m:val="∑"/>
                    <m:grow m:val="1"/>
                    <m:ctrlPr>
                      <w:rPr>
                        <w:rFonts w:ascii="Cambria Math" w:hAnsi="Cambria Math"/>
                        <w:b/>
                        <w:lang w:val="en-IE"/>
                      </w:rPr>
                    </m:ctrlPr>
                  </m:naryPr>
                  <m:sub>
                    <m:r>
                      <m:rPr>
                        <m:sty m:val="bi"/>
                      </m:rPr>
                      <w:rPr>
                        <w:rFonts w:ascii="Cambria Math" w:eastAsia="Cambria Math" w:hAnsi="Cambria Math"/>
                        <w:lang w:val="en-IE"/>
                      </w:rPr>
                      <m:t>k=1</m:t>
                    </m:r>
                  </m:sub>
                  <m:sup>
                    <m:r>
                      <m:rPr>
                        <m:sty m:val="bi"/>
                      </m:rPr>
                      <w:rPr>
                        <w:rFonts w:ascii="Cambria Math" w:eastAsia="Cambria Math" w:hAnsi="Cambria Math"/>
                        <w:lang w:val="en-IE"/>
                      </w:rPr>
                      <m:t>M</m:t>
                    </m:r>
                  </m:sup>
                  <m:e>
                    <m:r>
                      <m:rPr>
                        <m:sty m:val="bi"/>
                      </m:rPr>
                      <w:rPr>
                        <w:rFonts w:ascii="Cambria Math" w:hAnsi="Cambria Math"/>
                        <w:lang w:val="en-IE"/>
                      </w:rPr>
                      <m:t>∆</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  ∀</m:t>
                    </m:r>
                    <m:d>
                      <m:dPr>
                        <m:ctrlPr>
                          <w:rPr>
                            <w:rFonts w:ascii="Cambria Math" w:hAnsi="Cambria Math"/>
                            <w:b/>
                            <w:lang w:val="en-IE"/>
                          </w:rPr>
                        </m:ctrlPr>
                      </m:dPr>
                      <m:e>
                        <m:r>
                          <m:rPr>
                            <m:sty m:val="b"/>
                          </m:rPr>
                          <w:rPr>
                            <w:rFonts w:ascii="Cambria Math" w:hAnsi="Cambria Math"/>
                            <w:lang w:val="en-IE"/>
                          </w:rPr>
                          <m:t>i , j</m:t>
                        </m:r>
                      </m:e>
                    </m:d>
                    <m:r>
                      <m:rPr>
                        <m:sty m:val="b"/>
                      </m:rPr>
                      <w:rPr>
                        <w:rFonts w:ascii="Cambria Math" w:hAnsi="Cambria Math"/>
                        <w:lang w:val="en-IE"/>
                      </w:rPr>
                      <m:t>∈L,</m:t>
                    </m:r>
                  </m:e>
                </m:nary>
              </m:oMath>
            </m:oMathPara>
          </w:p>
        </w:tc>
      </w:tr>
    </w:tbl>
    <w:p w14:paraId="0A04AA9B" w14:textId="77777777" w:rsidR="00897D55" w:rsidRPr="0005431A" w:rsidRDefault="00897D55" w:rsidP="00897D55">
      <w:pPr>
        <w:rPr>
          <w:lang w:val="en-IE"/>
        </w:rPr>
      </w:pPr>
    </w:p>
    <w:p w14:paraId="7011C031" w14:textId="756B8D0F" w:rsidR="00897D55" w:rsidRPr="0005431A" w:rsidRDefault="00897D55" w:rsidP="00897D55">
      <w:pPr>
        <w:rPr>
          <w:lang w:val="en-IE"/>
        </w:rPr>
      </w:pPr>
      <w:r w:rsidRPr="0005431A">
        <w:rPr>
          <w:lang w:val="en-IE"/>
        </w:rPr>
        <w:t xml:space="preserve">Bullnheimer suggests that </w:t>
      </w:r>
      <w:r w:rsidRPr="0005431A">
        <w:rPr>
          <w:b/>
          <w:i/>
          <w:lang w:val="en-IE"/>
        </w:rPr>
        <w:t>w</w:t>
      </w:r>
      <w:r w:rsidRPr="0005431A">
        <w:rPr>
          <w:lang w:val="en-IE"/>
        </w:rPr>
        <w:t xml:space="preserve"> is usually set to 25% of the number of ants. The results presented by </w:t>
      </w:r>
      <w:r w:rsidRPr="0005431A">
        <w:rPr>
          <w:lang w:val="en-IE"/>
        </w:rPr>
        <w:fldChar w:fldCharType="begin"/>
      </w:r>
      <w:r w:rsidR="00B77C05" w:rsidRPr="0005431A">
        <w:rPr>
          <w:lang w:val="en-IE"/>
        </w:rPr>
        <w:instrText xml:space="preserve"> ADDIN ZOTERO_ITEM CSL_CITATION {"citationID":"75W4pL1g","properties":{"formattedCitation":"(Bullnheimer et al., 1997b)","plainCitation":"(Bullnheimer et al., 1997b)"},"citationItems":[{"id":476,"uris":["http://zotero.org/users/1680862/items/98U7VBMA"],"uri":["http://zotero.org/users/1680862/items/98U7VBMA"],"itemData":{"id":476,"type":"article-journal","title":"A new rank based version of the Ant System. A computational study.","source":"Google Scholar","URL":"http://epub.wu.ac.at/616/","author":[{"family":"Bullnheimer","given":"Bernd"},{"family":"Hartl","given":"Richard F."},{"family":"Strauss","given":"Christine"}],"issued":{"date-parts":[["1997"]]},"accessed":{"date-parts":[["2014",5,3]]}}}],"schema":"https://github.com/citation-style-language/schema/raw/master/csl-citation.json"} </w:instrText>
      </w:r>
      <w:r w:rsidRPr="0005431A">
        <w:rPr>
          <w:lang w:val="en-IE"/>
        </w:rPr>
        <w:fldChar w:fldCharType="separate"/>
      </w:r>
      <w:r w:rsidR="00B77C05" w:rsidRPr="0005431A">
        <w:rPr>
          <w:lang w:val="en-IE"/>
        </w:rPr>
        <w:t xml:space="preserve">Bullnheimer </w:t>
      </w:r>
      <w:r w:rsidR="00B77C05" w:rsidRPr="00CB4DA9">
        <w:rPr>
          <w:i/>
          <w:lang w:val="en-IE"/>
        </w:rPr>
        <w:t>et al</w:t>
      </w:r>
      <w:r w:rsidR="00B77C05" w:rsidRPr="0005431A">
        <w:rPr>
          <w:lang w:val="en-IE"/>
        </w:rPr>
        <w:t xml:space="preserve">. </w:t>
      </w:r>
      <w:r w:rsidR="001C4432" w:rsidRPr="0005431A">
        <w:rPr>
          <w:lang w:val="en-IE"/>
        </w:rPr>
        <w:t>(</w:t>
      </w:r>
      <w:r w:rsidR="00B77C05" w:rsidRPr="0005431A">
        <w:rPr>
          <w:lang w:val="en-IE"/>
        </w:rPr>
        <w:t>1997)</w:t>
      </w:r>
      <w:r w:rsidRPr="0005431A">
        <w:rPr>
          <w:lang w:val="en-IE"/>
        </w:rPr>
        <w:fldChar w:fldCharType="end"/>
      </w:r>
      <w:r w:rsidRPr="0005431A">
        <w:rPr>
          <w:lang w:val="en-IE"/>
        </w:rPr>
        <w:t xml:space="preserve"> suggest that rank-based ant system perform slightly better than EAS and significantly better than </w:t>
      </w:r>
      <w:r w:rsidR="001C4432" w:rsidRPr="0005431A">
        <w:rPr>
          <w:lang w:val="en-IE"/>
        </w:rPr>
        <w:t>Ant S</w:t>
      </w:r>
      <w:r w:rsidRPr="0005431A">
        <w:rPr>
          <w:lang w:val="en-IE"/>
        </w:rPr>
        <w:t>ystem.</w:t>
      </w:r>
    </w:p>
    <w:p w14:paraId="7407075E" w14:textId="7D5265A7" w:rsidR="00897D55" w:rsidRPr="0005431A" w:rsidRDefault="00897D55" w:rsidP="00897D55">
      <w:pPr>
        <w:rPr>
          <w:lang w:val="en-IE"/>
        </w:rPr>
      </w:pPr>
      <w:r w:rsidRPr="0005431A">
        <w:rPr>
          <w:lang w:val="en-IE"/>
        </w:rPr>
        <w:fldChar w:fldCharType="begin"/>
      </w:r>
      <w:r w:rsidR="00B77C05" w:rsidRPr="0005431A">
        <w:rPr>
          <w:lang w:val="en-IE"/>
        </w:rPr>
        <w:instrText xml:space="preserve"> ADDIN ZOTERO_ITEM CSL_CITATION {"citationID":"nwGikHOa","properties":{"formattedCitation":"(Bullnheimer et al., 1997b)","plainCitation":"(Bullnheimer et al., 1997b)"},"citationItems":[{"id":476,"uris":["http://zotero.org/users/1680862/items/98U7VBMA"],"uri":["http://zotero.org/users/1680862/items/98U7VBMA"],"itemData":{"id":476,"type":"article-journal","title":"A new rank based version of the Ant System. A computational study.","source":"Google Scholar","URL":"http://epub.wu.ac.at/616/","author":[{"family":"Bullnheimer","given":"Bernd"},{"family":"Hartl","given":"Richard F."},{"family":"Strauss","given":"Christine"}],"issued":{"date-parts":[["1997"]]},"accessed":{"date-parts":[["2014",5,3]]}}}],"schema":"https://github.com/citation-style-language/schema/raw/master/csl-citation.json"} </w:instrText>
      </w:r>
      <w:r w:rsidRPr="0005431A">
        <w:rPr>
          <w:lang w:val="en-IE"/>
        </w:rPr>
        <w:fldChar w:fldCharType="separate"/>
      </w:r>
      <w:r w:rsidR="00B77C05" w:rsidRPr="0005431A">
        <w:rPr>
          <w:lang w:val="en-IE"/>
        </w:rPr>
        <w:t xml:space="preserve">(Bullnheimer </w:t>
      </w:r>
      <w:r w:rsidR="00B77C05" w:rsidRPr="00CB4DA9">
        <w:rPr>
          <w:i/>
          <w:lang w:val="en-IE"/>
        </w:rPr>
        <w:t>et al</w:t>
      </w:r>
      <w:r w:rsidR="00B77C05" w:rsidRPr="0005431A">
        <w:rPr>
          <w:lang w:val="en-IE"/>
        </w:rPr>
        <w:t>., 1997)</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xbNjxjH8","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Pr="0005431A">
        <w:rPr>
          <w:lang w:val="en-IE"/>
        </w:rPr>
        <w:fldChar w:fldCharType="separate"/>
      </w:r>
      <w:r w:rsidRPr="0005431A">
        <w:rPr>
          <w:lang w:val="en-IE"/>
        </w:rPr>
        <w:t>(Dorigo and Socha, 2006)</w:t>
      </w:r>
      <w:r w:rsidRPr="0005431A">
        <w:rPr>
          <w:lang w:val="en-IE"/>
        </w:rPr>
        <w:fldChar w:fldCharType="end"/>
      </w:r>
    </w:p>
    <w:p w14:paraId="4CB28CD2" w14:textId="60DE4CF1" w:rsidR="00B92F52" w:rsidRPr="0005431A" w:rsidRDefault="0062016F" w:rsidP="001A79D9">
      <w:pPr>
        <w:pStyle w:val="MSCHeading2"/>
      </w:pPr>
      <w:bookmarkStart w:id="90" w:name="_Toc396914420"/>
      <w:r>
        <w:lastRenderedPageBreak/>
        <w:t>5.4</w:t>
      </w:r>
      <w:r w:rsidR="001C4432" w:rsidRPr="0005431A">
        <w:tab/>
      </w:r>
      <w:r w:rsidR="00B92F52" w:rsidRPr="0005431A">
        <w:t>Best-Worst Ant Algorithm</w:t>
      </w:r>
      <w:bookmarkEnd w:id="90"/>
    </w:p>
    <w:p w14:paraId="78D12EE0" w14:textId="2243504E" w:rsidR="00B92F52" w:rsidRPr="0005431A" w:rsidRDefault="00712FAE" w:rsidP="00B92F52">
      <w:pPr>
        <w:rPr>
          <w:lang w:val="en-IE"/>
        </w:rPr>
      </w:pPr>
      <w:r w:rsidRPr="0005431A">
        <w:rPr>
          <w:lang w:val="en-IE"/>
        </w:rPr>
        <w:t xml:space="preserve">Introduced by </w:t>
      </w:r>
      <w:r w:rsidR="006F0559" w:rsidRPr="0005431A">
        <w:rPr>
          <w:lang w:val="en-IE"/>
        </w:rPr>
        <w:t xml:space="preserve">solution </w:t>
      </w:r>
      <w:r w:rsidR="006F0559" w:rsidRPr="0005431A">
        <w:rPr>
          <w:lang w:val="en-IE"/>
        </w:rPr>
        <w:fldChar w:fldCharType="begin"/>
      </w:r>
      <w:r w:rsidR="006F0559" w:rsidRPr="0005431A">
        <w:rPr>
          <w:lang w:val="en-IE"/>
        </w:rPr>
        <w:instrText xml:space="preserve"> ADDIN ZOTERO_ITEM CSL_CITATION {"citationID":"8TBJd3ZO","properties":{"formattedCitation":"{\\rtf (Cord\\uc0\\u243{}n et al., 2000)}","plainCitation":"(Cordón et al., 2000)"},"citationItems":[{"id":491,"uris":["http://zotero.org/users/1680862/items/X7QDEGQV"],"uri":["http://zotero.org/users/1680862/items/X7QDEGQV"],"itemData":{"id":491,"type":"article-journal","title":"A new ACO model integrating evolutionary computation concepts: The best-worst Ant System","source":"Google Scholar","URL":"http://citeseerx.ist.psu.edu/viewdoc/summary?doi=10.1.1.30.6593","shortTitle":"A new ACO model integrating evolutionary computation concepts","author":[{"family":"Cordón","given":"Oscar"},{"family":"de Viana","given":"Iñaki Fernández"},{"family":"Herrera","given":"Francisco"},{"family":"Moreno","given":"Llanos"}],"issued":{"date-parts":[["2000"]]},"accessed":{"date-parts":[["2014",5,3]]}}}],"schema":"https://github.com/citation-style-language/schema/raw/master/csl-citation.json"} </w:instrText>
      </w:r>
      <w:r w:rsidR="006F0559" w:rsidRPr="0005431A">
        <w:rPr>
          <w:lang w:val="en-IE"/>
        </w:rPr>
        <w:fldChar w:fldCharType="separate"/>
      </w:r>
      <w:r w:rsidR="006F0559" w:rsidRPr="0005431A">
        <w:rPr>
          <w:lang w:val="en-IE"/>
        </w:rPr>
        <w:t xml:space="preserve">(Cordón </w:t>
      </w:r>
      <w:r w:rsidR="006F0559" w:rsidRPr="00CB4DA9">
        <w:rPr>
          <w:i/>
          <w:lang w:val="en-IE"/>
        </w:rPr>
        <w:t>et al</w:t>
      </w:r>
      <w:r w:rsidR="006F0559" w:rsidRPr="0005431A">
        <w:rPr>
          <w:lang w:val="en-IE"/>
        </w:rPr>
        <w:t>., 2000)</w:t>
      </w:r>
      <w:r w:rsidR="006F0559" w:rsidRPr="0005431A">
        <w:rPr>
          <w:lang w:val="en-IE"/>
        </w:rPr>
        <w:fldChar w:fldCharType="end"/>
      </w:r>
      <w:r w:rsidRPr="0005431A">
        <w:rPr>
          <w:lang w:val="en-IE"/>
        </w:rPr>
        <w:t xml:space="preserve"> the </w:t>
      </w:r>
      <w:r w:rsidR="00B92F52" w:rsidRPr="0005431A">
        <w:rPr>
          <w:lang w:val="en-IE"/>
        </w:rPr>
        <w:t>Best</w:t>
      </w:r>
      <w:r w:rsidR="00821D09" w:rsidRPr="0005431A">
        <w:rPr>
          <w:lang w:val="en-IE"/>
        </w:rPr>
        <w:t>-W</w:t>
      </w:r>
      <w:r w:rsidR="00B92F52" w:rsidRPr="0005431A">
        <w:rPr>
          <w:lang w:val="en-IE"/>
        </w:rPr>
        <w:t xml:space="preserve">orst </w:t>
      </w:r>
      <w:r w:rsidR="00821D09" w:rsidRPr="0005431A">
        <w:rPr>
          <w:lang w:val="en-IE"/>
        </w:rPr>
        <w:t>A</w:t>
      </w:r>
      <w:r w:rsidR="00B92F52" w:rsidRPr="0005431A">
        <w:rPr>
          <w:lang w:val="en-IE"/>
        </w:rPr>
        <w:t xml:space="preserve">nt </w:t>
      </w:r>
      <w:r w:rsidR="00CB4DA9">
        <w:rPr>
          <w:lang w:val="en-IE"/>
        </w:rPr>
        <w:t>S</w:t>
      </w:r>
      <w:r w:rsidR="00B92F52" w:rsidRPr="0005431A">
        <w:rPr>
          <w:lang w:val="en-IE"/>
        </w:rPr>
        <w:t>ystem (BWAS) uses mutations from evolutionary computation (</w:t>
      </w:r>
      <w:r w:rsidR="006C5D24" w:rsidRPr="0005431A">
        <w:rPr>
          <w:lang w:val="en-IE"/>
        </w:rPr>
        <w:t xml:space="preserve">Chapter 6) </w:t>
      </w:r>
      <w:r w:rsidR="00B92F52" w:rsidRPr="0005431A">
        <w:rPr>
          <w:lang w:val="en-IE"/>
        </w:rPr>
        <w:t xml:space="preserve">but </w:t>
      </w:r>
      <w:r w:rsidR="006C5D24" w:rsidRPr="0005431A">
        <w:rPr>
          <w:lang w:val="en-IE"/>
        </w:rPr>
        <w:t xml:space="preserve">employing </w:t>
      </w:r>
      <w:r w:rsidR="00B92F52" w:rsidRPr="0005431A">
        <w:rPr>
          <w:lang w:val="en-IE"/>
        </w:rPr>
        <w:t xml:space="preserve">the pheromones update strategy from the </w:t>
      </w:r>
      <w:r w:rsidR="0040595E" w:rsidRPr="0005431A">
        <w:rPr>
          <w:lang w:val="en-IE"/>
        </w:rPr>
        <w:t>elitist</w:t>
      </w:r>
      <w:r w:rsidRPr="0005431A">
        <w:rPr>
          <w:lang w:val="en-IE"/>
        </w:rPr>
        <w:t xml:space="preserve"> </w:t>
      </w:r>
      <w:r w:rsidR="00B92F52" w:rsidRPr="0005431A">
        <w:rPr>
          <w:lang w:val="en-IE"/>
        </w:rPr>
        <w:t xml:space="preserve">ant system and </w:t>
      </w:r>
      <w:r w:rsidR="006C5D24" w:rsidRPr="0005431A">
        <w:rPr>
          <w:lang w:val="en-IE"/>
        </w:rPr>
        <w:t>exploiting</w:t>
      </w:r>
      <w:r w:rsidR="00B92F52" w:rsidRPr="0005431A">
        <w:rPr>
          <w:lang w:val="en-IE"/>
        </w:rPr>
        <w:t xml:space="preserve"> the restart and resets of</w:t>
      </w:r>
      <w:r w:rsidR="006C5D24" w:rsidRPr="0005431A">
        <w:rPr>
          <w:lang w:val="en-IE"/>
        </w:rPr>
        <w:t xml:space="preserve"> pheromones strategies from MinMax</w:t>
      </w:r>
      <w:r w:rsidR="00821D09" w:rsidRPr="0005431A">
        <w:rPr>
          <w:lang w:val="en-IE"/>
        </w:rPr>
        <w:t xml:space="preserve"> (described in more detail </w:t>
      </w:r>
      <w:r w:rsidR="00D12E38" w:rsidRPr="0005431A">
        <w:rPr>
          <w:lang w:val="en-IE"/>
        </w:rPr>
        <w:t>at 5.4 below</w:t>
      </w:r>
      <w:r w:rsidR="00821D09" w:rsidRPr="0005431A">
        <w:rPr>
          <w:lang w:val="en-IE"/>
        </w:rPr>
        <w:t>)</w:t>
      </w:r>
      <w:r w:rsidR="00D12E38" w:rsidRPr="0005431A">
        <w:rPr>
          <w:lang w:val="en-IE"/>
        </w:rPr>
        <w:t>.</w:t>
      </w:r>
      <w:r w:rsidR="006C5D24" w:rsidRPr="0005431A">
        <w:rPr>
          <w:lang w:val="en-IE"/>
        </w:rPr>
        <w:t xml:space="preserve"> The algorithm </w:t>
      </w:r>
      <w:r w:rsidR="00B92F52" w:rsidRPr="0005431A">
        <w:rPr>
          <w:lang w:val="en-IE"/>
        </w:rPr>
        <w:t>also implements a form of negative and positive fee</w:t>
      </w:r>
      <w:r w:rsidR="006C5D24" w:rsidRPr="0005431A">
        <w:rPr>
          <w:lang w:val="en-IE"/>
        </w:rPr>
        <w:t xml:space="preserve">dback, as shown in </w:t>
      </w:r>
      <w:r w:rsidR="00821D09" w:rsidRPr="00D96864">
        <w:rPr>
          <w:lang w:val="en-IE"/>
        </w:rPr>
        <w:t>E</w:t>
      </w:r>
      <w:r w:rsidR="006C5D24" w:rsidRPr="00D96864">
        <w:rPr>
          <w:lang w:val="en-IE"/>
        </w:rPr>
        <w:t xml:space="preserve">quation </w:t>
      </w:r>
      <w:r w:rsidR="00D96864" w:rsidRPr="00D96864">
        <w:rPr>
          <w:lang w:val="en-IE"/>
        </w:rPr>
        <w:t>4</w:t>
      </w:r>
      <w:r w:rsidR="00F139E7" w:rsidRPr="00D96864">
        <w:rPr>
          <w:lang w:val="en-IE"/>
        </w:rPr>
        <w:t>.</w:t>
      </w:r>
      <w:r w:rsidR="00D96864" w:rsidRPr="00D96864">
        <w:rPr>
          <w:lang w:val="en-IE"/>
        </w:rPr>
        <w:t>3</w:t>
      </w:r>
      <w:r w:rsidR="006C5D24" w:rsidRPr="0005431A">
        <w:rPr>
          <w:lang w:val="en-IE"/>
        </w:rPr>
        <w:t xml:space="preserve"> f</w:t>
      </w:r>
      <w:r w:rsidR="00B92F52" w:rsidRPr="0005431A">
        <w:rPr>
          <w:lang w:val="en-IE"/>
        </w:rPr>
        <w:t>rom the ant colony system</w:t>
      </w:r>
      <w:r w:rsidR="00821D09" w:rsidRPr="0005431A">
        <w:rPr>
          <w:lang w:val="en-IE"/>
        </w:rPr>
        <w:t>.</w:t>
      </w:r>
    </w:p>
    <w:p w14:paraId="0C00385F" w14:textId="7E5B6C1A" w:rsidR="00B92F52" w:rsidRPr="00CB4DA9" w:rsidRDefault="00B92F52" w:rsidP="00B92F52">
      <w:pPr>
        <w:pStyle w:val="Caption"/>
        <w:keepNext/>
        <w:rPr>
          <w:sz w:val="24"/>
          <w:lang w:val="en-IE"/>
        </w:rPr>
      </w:pPr>
      <w:bookmarkStart w:id="91" w:name="_Toc396945075"/>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4</w:t>
      </w:r>
      <w:r w:rsidR="00F139E7">
        <w:rPr>
          <w:sz w:val="24"/>
          <w:lang w:val="en-IE"/>
        </w:rPr>
        <w:fldChar w:fldCharType="end"/>
      </w:r>
      <w:r w:rsidR="00980EDC" w:rsidRPr="00980EDC">
        <w:rPr>
          <w:sz w:val="24"/>
          <w:lang w:val="en-IE"/>
        </w:rPr>
        <w:t xml:space="preserve"> - </w:t>
      </w:r>
      <w:r w:rsidR="0095463A" w:rsidRPr="0095463A">
        <w:rPr>
          <w:sz w:val="24"/>
          <w:lang w:val="en-IE"/>
        </w:rPr>
        <w:t>BWAS pheromone update rule</w:t>
      </w:r>
      <w:bookmarkEnd w:id="91"/>
    </w:p>
    <w:tbl>
      <w:tblPr>
        <w:tblW w:w="0" w:type="auto"/>
        <w:tblLook w:val="04A0" w:firstRow="1" w:lastRow="0" w:firstColumn="1" w:lastColumn="0" w:noHBand="0" w:noVBand="1"/>
      </w:tblPr>
      <w:tblGrid>
        <w:gridCol w:w="8607"/>
      </w:tblGrid>
      <w:tr w:rsidR="00B92F52" w:rsidRPr="0005431A" w14:paraId="1B92A87B" w14:textId="77777777" w:rsidTr="00961BDF">
        <w:tc>
          <w:tcPr>
            <w:tcW w:w="8607" w:type="dxa"/>
          </w:tcPr>
          <w:p w14:paraId="7F7F44B0" w14:textId="77777777" w:rsidR="00B92F52" w:rsidRPr="0005431A" w:rsidRDefault="00B15046" w:rsidP="00961BDF">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t>
                </m:r>
                <m:d>
                  <m:dPr>
                    <m:ctrlPr>
                      <w:rPr>
                        <w:rFonts w:ascii="Cambria Math" w:eastAsia="Cambria Math" w:hAnsi="Cambria Math"/>
                        <w:b/>
                        <w:lang w:val="en-IE"/>
                      </w:rPr>
                    </m:ctrlPr>
                  </m:dPr>
                  <m:e>
                    <m:r>
                      <m:rPr>
                        <m:sty m:val="b"/>
                      </m:rPr>
                      <w:rPr>
                        <w:rFonts w:ascii="Cambria Math" w:eastAsia="Cambria Math" w:hAnsi="Cambria Math"/>
                        <w:lang w:val="en-IE"/>
                      </w:rPr>
                      <m:t>1- ρ</m:t>
                    </m:r>
                  </m:e>
                </m:d>
                <m:r>
                  <m:rPr>
                    <m:sty m:val="b"/>
                  </m:rPr>
                  <w:rPr>
                    <w:rFonts w:ascii="Cambria Math" w:eastAsia="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ρ</m:t>
                </m:r>
                <m:r>
                  <m:rPr>
                    <m:sty m:val="b"/>
                  </m:rPr>
                  <w:rPr>
                    <w:rFonts w:ascii="Cambria Math" w:hAnsi="Cambria Math"/>
                    <w:lang w:val="en-IE"/>
                  </w:rPr>
                  <m:t>∆</m:t>
                </m:r>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bs</m:t>
                    </m:r>
                  </m:sup>
                </m:sSubSup>
              </m:oMath>
            </m:oMathPara>
          </w:p>
          <w:p w14:paraId="507B0C46" w14:textId="77777777" w:rsidR="00B92F52" w:rsidRPr="0005431A" w:rsidRDefault="00B92F52" w:rsidP="00F139E7">
            <w:pPr>
              <w:keepNext/>
              <w:rPr>
                <w:lang w:val="en-IE"/>
              </w:rPr>
            </w:pPr>
          </w:p>
        </w:tc>
      </w:tr>
    </w:tbl>
    <w:p w14:paraId="13122F32" w14:textId="172F23D4" w:rsidR="00F139E7" w:rsidRDefault="00F139E7">
      <w:pPr>
        <w:pStyle w:val="Caption"/>
      </w:pPr>
    </w:p>
    <w:p w14:paraId="6456425C" w14:textId="77777777" w:rsidR="008A51A7" w:rsidRPr="0005431A" w:rsidRDefault="00B15046"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den>
        </m:f>
      </m:oMath>
      <w:r w:rsidR="00B92F52" w:rsidRPr="0005431A">
        <w:rPr>
          <w:lang w:val="en-IE"/>
        </w:rPr>
        <w:t xml:space="preserve">  If the path  </w:t>
      </w:r>
      <m:oMath>
        <m:r>
          <m:rPr>
            <m:sty m:val="b"/>
          </m:rPr>
          <w:rPr>
            <w:rFonts w:ascii="Cambria Math" w:hAnsi="Cambria Math"/>
            <w:lang w:val="en-IE"/>
          </w:rPr>
          <m:t xml:space="preserve">ij ∈ </m:t>
        </m:r>
        <m:sSup>
          <m:sSupPr>
            <m:ctrlPr>
              <w:rPr>
                <w:rFonts w:ascii="Cambria Math" w:hAnsi="Cambria Math"/>
                <w:b/>
                <w:lang w:val="en-IE"/>
              </w:rPr>
            </m:ctrlPr>
          </m:sSupPr>
          <m:e>
            <m:r>
              <m:rPr>
                <m:sty m:val="b"/>
              </m:rPr>
              <w:rPr>
                <w:rFonts w:ascii="Cambria Math" w:hAnsi="Cambria Math"/>
                <w:lang w:val="en-IE"/>
              </w:rPr>
              <m:t>T</m:t>
            </m:r>
          </m:e>
          <m:sup>
            <m:r>
              <m:rPr>
                <m:sty m:val="b"/>
              </m:rPr>
              <w:rPr>
                <w:rFonts w:ascii="Cambria Math" w:hAnsi="Cambria Math"/>
                <w:lang w:val="en-IE"/>
              </w:rPr>
              <m:t>bs</m:t>
            </m:r>
          </m:sup>
        </m:sSup>
      </m:oMath>
      <w:r w:rsidR="00B92F52" w:rsidRPr="0005431A">
        <w:rPr>
          <w:b/>
          <w:lang w:val="en-IE"/>
        </w:rPr>
        <w:t xml:space="preserve"> ,  </w:t>
      </w:r>
      <m:oMath>
        <m:sSub>
          <m:sSubPr>
            <m:ctrlPr>
              <w:rPr>
                <w:rFonts w:ascii="Cambria Math" w:hAnsi="Cambria Math"/>
                <w:b/>
                <w:lang w:val="en-IE"/>
              </w:rPr>
            </m:ctrlPr>
          </m:sSubPr>
          <m:e>
            <m:r>
              <m:rPr>
                <m:sty m:val="b"/>
              </m:rPr>
              <w:rPr>
                <w:rFonts w:ascii="Cambria Math" w:hAnsi="Cambria Math"/>
                <w:lang w:val="en-IE"/>
              </w:rPr>
              <m:t>T</m:t>
            </m:r>
          </m:e>
          <m:sub>
            <m:r>
              <m:rPr>
                <m:sty m:val="b"/>
              </m:rPr>
              <w:rPr>
                <w:rFonts w:ascii="Cambria Math" w:hAnsi="Cambria Math"/>
                <w:lang w:val="en-IE"/>
              </w:rPr>
              <m:t>bs</m:t>
            </m:r>
          </m:sub>
        </m:sSub>
        <m:r>
          <w:rPr>
            <w:rFonts w:ascii="Cambria Math" w:hAnsi="Cambria Math"/>
            <w:lang w:val="en-IE"/>
          </w:rPr>
          <m:t xml:space="preserve"> </m:t>
        </m:r>
      </m:oMath>
      <w:r w:rsidR="008A51A7" w:rsidRPr="0005431A">
        <w:rPr>
          <w:lang w:val="en-IE"/>
        </w:rPr>
        <w:t>is the best to date round tour.</w:t>
      </w:r>
    </w:p>
    <w:p w14:paraId="5C3CAECB" w14:textId="77777777" w:rsidR="008A51A7" w:rsidRPr="0005431A" w:rsidRDefault="00B92F52" w:rsidP="00B92F52">
      <w:pPr>
        <w:rPr>
          <w:lang w:val="en-IE"/>
        </w:rPr>
      </w:pPr>
      <w:r w:rsidRPr="0005431A">
        <w:rPr>
          <w:lang w:val="en-IE"/>
        </w:rPr>
        <w:t xml:space="preserve">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oMath>
      <w:r w:rsidRPr="0005431A">
        <w:rPr>
          <w:lang w:val="en-IE"/>
        </w:rPr>
        <w:t xml:space="preserve"> - </w:t>
      </w:r>
      <w:r w:rsidR="008A51A7" w:rsidRPr="0005431A">
        <w:rPr>
          <w:lang w:val="en-IE"/>
        </w:rPr>
        <w:t>Length</w:t>
      </w:r>
      <w:r w:rsidRPr="0005431A">
        <w:rPr>
          <w:lang w:val="en-IE"/>
        </w:rPr>
        <w:t xml:space="preserve"> of the </w:t>
      </w:r>
      <w:r w:rsidR="006C5D24" w:rsidRPr="0005431A">
        <w:rPr>
          <w:lang w:val="en-IE"/>
        </w:rPr>
        <w:t>solution</w:t>
      </w:r>
      <w:r w:rsidRPr="0005431A">
        <w:rPr>
          <w:lang w:val="en-IE"/>
        </w:rPr>
        <w:t xml:space="preserve">.   </w:t>
      </w:r>
    </w:p>
    <w:p w14:paraId="1F0A86C0" w14:textId="77777777" w:rsidR="00B92F52" w:rsidRPr="0005431A" w:rsidRDefault="00B92F52" w:rsidP="00B92F52">
      <w:pPr>
        <w:rPr>
          <w:lang w:val="en-IE"/>
        </w:rPr>
      </w:pPr>
      <w:r w:rsidRPr="0005431A">
        <w:rPr>
          <w:lang w:val="en-IE"/>
        </w:rPr>
        <w:t xml:space="preserve">In addition, the edges </w:t>
      </w:r>
      <w:r w:rsidR="006C5D24" w:rsidRPr="0005431A">
        <w:rPr>
          <w:lang w:val="en-IE"/>
        </w:rPr>
        <w:t>from the</w:t>
      </w:r>
      <w:r w:rsidRPr="0005431A">
        <w:rPr>
          <w:lang w:val="en-IE"/>
        </w:rPr>
        <w:t xml:space="preserve"> </w:t>
      </w:r>
      <w:r w:rsidR="006C5D24" w:rsidRPr="0005431A">
        <w:rPr>
          <w:lang w:val="en-IE"/>
        </w:rPr>
        <w:t>solution</w:t>
      </w:r>
      <w:r w:rsidRPr="0005431A">
        <w:rPr>
          <w:lang w:val="en-IE"/>
        </w:rPr>
        <w:t xml:space="preserve"> of the worst ant for the current iteration that are not in the best to date </w:t>
      </w:r>
      <w:r w:rsidR="008A51A7" w:rsidRPr="0005431A">
        <w:rPr>
          <w:lang w:val="en-IE"/>
        </w:rPr>
        <w:t>solution</w:t>
      </w:r>
      <w:r w:rsidRPr="0005431A">
        <w:rPr>
          <w:lang w:val="en-IE"/>
        </w:rPr>
        <w:t xml:space="preserve"> get evaporated at a greater </w:t>
      </w:r>
      <w:r w:rsidR="006C5D24" w:rsidRPr="0005431A">
        <w:rPr>
          <w:lang w:val="en-IE"/>
        </w:rPr>
        <w:t>influence</w:t>
      </w:r>
      <w:r w:rsidRPr="0005431A">
        <w:rPr>
          <w:lang w:val="en-IE"/>
        </w:rPr>
        <w:t xml:space="preserve">. </w:t>
      </w:r>
    </w:p>
    <w:p w14:paraId="71E047E4" w14:textId="38DBFBC1" w:rsidR="00B92F52" w:rsidRPr="00CB4DA9" w:rsidRDefault="00B92F52" w:rsidP="00B92F52">
      <w:pPr>
        <w:pStyle w:val="Caption"/>
        <w:keepNext/>
        <w:rPr>
          <w:sz w:val="24"/>
          <w:lang w:val="en-IE"/>
        </w:rPr>
      </w:pPr>
      <w:bookmarkStart w:id="92" w:name="_Toc396945076"/>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5</w:t>
      </w:r>
      <w:r w:rsidR="00F139E7">
        <w:rPr>
          <w:sz w:val="24"/>
          <w:lang w:val="en-IE"/>
        </w:rPr>
        <w:fldChar w:fldCharType="end"/>
      </w:r>
      <w:r w:rsidR="00980EDC" w:rsidRPr="00980EDC">
        <w:rPr>
          <w:sz w:val="24"/>
          <w:lang w:val="en-IE"/>
        </w:rPr>
        <w:t xml:space="preserve"> - </w:t>
      </w:r>
      <w:r w:rsidR="0095463A" w:rsidRPr="0095463A">
        <w:rPr>
          <w:sz w:val="24"/>
          <w:lang w:val="en-IE"/>
        </w:rPr>
        <w:t>BWAS evapora</w:t>
      </w:r>
      <w:r w:rsidR="0095463A">
        <w:rPr>
          <w:sz w:val="24"/>
          <w:lang w:val="en-IE"/>
        </w:rPr>
        <w:t>tion rule</w:t>
      </w:r>
      <w:bookmarkEnd w:id="92"/>
    </w:p>
    <w:tbl>
      <w:tblPr>
        <w:tblW w:w="0" w:type="auto"/>
        <w:tblLook w:val="04A0" w:firstRow="1" w:lastRow="0" w:firstColumn="1" w:lastColumn="0" w:noHBand="0" w:noVBand="1"/>
      </w:tblPr>
      <w:tblGrid>
        <w:gridCol w:w="8607"/>
      </w:tblGrid>
      <w:tr w:rsidR="00B92F52" w:rsidRPr="0005431A" w14:paraId="58FFA7E1" w14:textId="77777777" w:rsidTr="00961BDF">
        <w:tc>
          <w:tcPr>
            <w:tcW w:w="8607" w:type="dxa"/>
          </w:tcPr>
          <w:p w14:paraId="4432F55B" w14:textId="77777777" w:rsidR="00B92F52" w:rsidRPr="0005431A" w:rsidRDefault="00B15046" w:rsidP="00961BDF">
            <w:pPr>
              <w:rPr>
                <w:b/>
                <w:szCs w:val="24"/>
                <w:lang w:val="en-IE"/>
              </w:rPr>
            </w:pPr>
            <m:oMathPara>
              <m:oMath>
                <m:sSub>
                  <m:sSubPr>
                    <m:ctrlPr>
                      <w:rPr>
                        <w:rFonts w:ascii="Cambria Math" w:hAnsi="Cambria Math"/>
                        <w:b/>
                        <w:szCs w:val="24"/>
                        <w:lang w:val="en-IE"/>
                      </w:rPr>
                    </m:ctrlPr>
                  </m:sSubPr>
                  <m:e>
                    <m:r>
                      <m:rPr>
                        <m:sty m:val="b"/>
                      </m:rPr>
                      <w:rPr>
                        <w:rFonts w:ascii="Cambria Math" w:hAnsi="Cambria Math"/>
                        <w:szCs w:val="24"/>
                        <w:lang w:val="en-IE"/>
                      </w:rPr>
                      <m:t>τ</m:t>
                    </m:r>
                  </m:e>
                  <m:sub>
                    <m:r>
                      <m:rPr>
                        <m:sty m:val="b"/>
                      </m:rPr>
                      <w:rPr>
                        <w:rFonts w:ascii="Cambria Math" w:hAnsi="Cambria Math"/>
                        <w:szCs w:val="24"/>
                        <w:lang w:val="en-IE"/>
                      </w:rPr>
                      <m:t>rs</m:t>
                    </m:r>
                  </m:sub>
                </m:sSub>
                <m:r>
                  <m:rPr>
                    <m:sty m:val="b"/>
                  </m:rPr>
                  <w:rPr>
                    <w:rFonts w:ascii="Cambria Math" w:eastAsia="Cambria Math" w:hAnsi="Cambria Math"/>
                    <w:szCs w:val="24"/>
                    <w:lang w:val="en-IE"/>
                  </w:rPr>
                  <m:t>←</m:t>
                </m:r>
                <m:sSub>
                  <m:sSubPr>
                    <m:ctrlPr>
                      <w:rPr>
                        <w:rFonts w:ascii="Cambria Math" w:hAnsi="Cambria Math"/>
                        <w:b/>
                        <w:szCs w:val="24"/>
                        <w:lang w:val="en-IE"/>
                      </w:rPr>
                    </m:ctrlPr>
                  </m:sSubPr>
                  <m:e>
                    <m:r>
                      <m:rPr>
                        <m:sty m:val="b"/>
                      </m:rPr>
                      <w:rPr>
                        <w:rFonts w:ascii="Cambria Math" w:hAnsi="Cambria Math"/>
                        <w:szCs w:val="24"/>
                        <w:lang w:val="en-IE"/>
                      </w:rPr>
                      <m:t>τ</m:t>
                    </m:r>
                  </m:e>
                  <m:sub>
                    <m:r>
                      <m:rPr>
                        <m:sty m:val="b"/>
                      </m:rPr>
                      <w:rPr>
                        <w:rFonts w:ascii="Cambria Math" w:hAnsi="Cambria Math"/>
                        <w:szCs w:val="24"/>
                        <w:lang w:val="en-IE"/>
                      </w:rPr>
                      <m:t>rs</m:t>
                    </m:r>
                  </m:sub>
                </m:sSub>
                <m:r>
                  <m:rPr>
                    <m:sty m:val="b"/>
                  </m:rPr>
                  <w:rPr>
                    <w:rFonts w:ascii="Cambria Math" w:eastAsia="Cambria Math" w:hAnsi="Cambria Math"/>
                    <w:szCs w:val="24"/>
                    <w:lang w:val="en-IE"/>
                  </w:rPr>
                  <m:t xml:space="preserve"> .  </m:t>
                </m:r>
                <m:d>
                  <m:dPr>
                    <m:ctrlPr>
                      <w:rPr>
                        <w:rFonts w:ascii="Cambria Math" w:eastAsia="Cambria Math" w:hAnsi="Cambria Math"/>
                        <w:b/>
                        <w:szCs w:val="24"/>
                        <w:lang w:val="en-IE"/>
                      </w:rPr>
                    </m:ctrlPr>
                  </m:dPr>
                  <m:e>
                    <m:r>
                      <m:rPr>
                        <m:sty m:val="b"/>
                      </m:rPr>
                      <w:rPr>
                        <w:rFonts w:ascii="Cambria Math" w:eastAsia="Cambria Math" w:hAnsi="Cambria Math"/>
                        <w:szCs w:val="24"/>
                        <w:lang w:val="en-IE"/>
                      </w:rPr>
                      <m:t xml:space="preserve">1- </m:t>
                    </m:r>
                    <m:sSub>
                      <m:sSubPr>
                        <m:ctrlPr>
                          <w:rPr>
                            <w:rFonts w:ascii="Cambria Math" w:eastAsia="Cambria Math" w:hAnsi="Cambria Math"/>
                            <w:b/>
                            <w:szCs w:val="24"/>
                            <w:lang w:val="en-IE"/>
                          </w:rPr>
                        </m:ctrlPr>
                      </m:sSubPr>
                      <m:e>
                        <m:r>
                          <m:rPr>
                            <m:sty m:val="b"/>
                          </m:rPr>
                          <w:rPr>
                            <w:rFonts w:ascii="Cambria Math" w:eastAsia="Cambria Math" w:hAnsi="Cambria Math"/>
                            <w:szCs w:val="24"/>
                            <w:lang w:val="en-IE"/>
                          </w:rPr>
                          <m:t>ρ</m:t>
                        </m:r>
                      </m:e>
                      <m:sub>
                        <m:r>
                          <m:rPr>
                            <m:sty m:val="b"/>
                          </m:rPr>
                          <w:rPr>
                            <w:rFonts w:ascii="Cambria Math" w:eastAsia="Cambria Math" w:hAnsi="Cambria Math"/>
                            <w:szCs w:val="24"/>
                            <w:lang w:val="en-IE"/>
                          </w:rPr>
                          <m:t>w</m:t>
                        </m:r>
                      </m:sub>
                    </m:sSub>
                  </m:e>
                </m:d>
              </m:oMath>
            </m:oMathPara>
          </w:p>
          <w:p w14:paraId="71FB83E4" w14:textId="77777777" w:rsidR="00B92F52" w:rsidRPr="0005431A" w:rsidRDefault="00B92F52" w:rsidP="00961BDF">
            <w:pPr>
              <w:rPr>
                <w:lang w:val="en-IE"/>
              </w:rPr>
            </w:pPr>
          </w:p>
        </w:tc>
      </w:tr>
    </w:tbl>
    <w:p w14:paraId="62D84BDC" w14:textId="77777777" w:rsidR="00B92F52" w:rsidRPr="0005431A" w:rsidRDefault="00B92F52" w:rsidP="00B92F52">
      <w:pPr>
        <w:rPr>
          <w:lang w:val="en-IE"/>
        </w:rPr>
      </w:pPr>
    </w:p>
    <w:p w14:paraId="1EE3310F" w14:textId="77777777" w:rsidR="006C5D24" w:rsidRPr="0005431A" w:rsidRDefault="00B92F52" w:rsidP="00B92F52">
      <w:pPr>
        <w:rPr>
          <w:lang w:val="en-IE"/>
        </w:rPr>
      </w:pPr>
      <w:r w:rsidRPr="0005431A">
        <w:rPr>
          <w:lang w:val="en-IE"/>
        </w:rPr>
        <w:t xml:space="preserve">Here </w:t>
      </w:r>
      <m:oMath>
        <m:sSub>
          <m:sSubPr>
            <m:ctrlPr>
              <w:rPr>
                <w:rFonts w:ascii="Cambria Math" w:eastAsia="Cambria Math" w:hAnsi="Cambria Math"/>
                <w:i/>
                <w:lang w:val="en-IE"/>
              </w:rPr>
            </m:ctrlPr>
          </m:sSubPr>
          <m:e>
            <m:r>
              <w:rPr>
                <w:rFonts w:ascii="Cambria Math" w:eastAsia="Cambria Math" w:hAnsi="Cambria Math"/>
                <w:lang w:val="en-IE"/>
              </w:rPr>
              <m:t>ρ</m:t>
            </m:r>
          </m:e>
          <m:sub>
            <m:r>
              <w:rPr>
                <w:rFonts w:ascii="Cambria Math" w:eastAsia="Cambria Math" w:hAnsi="Cambria Math"/>
                <w:lang w:val="en-IE"/>
              </w:rPr>
              <m:t>w</m:t>
            </m:r>
          </m:sub>
        </m:sSub>
        <m:r>
          <w:rPr>
            <w:rFonts w:ascii="Cambria Math" w:eastAsia="Cambria Math" w:hAnsi="Cambria Math"/>
            <w:lang w:val="en-IE"/>
          </w:rPr>
          <m:t xml:space="preserve"> </m:t>
        </m:r>
      </m:oMath>
      <w:r w:rsidRPr="0005431A">
        <w:rPr>
          <w:lang w:val="en-IE"/>
        </w:rPr>
        <w:t xml:space="preserve">is additional evaporation all  </w:t>
      </w:r>
      <m:oMath>
        <m:sSub>
          <m:sSubPr>
            <m:ctrlPr>
              <w:rPr>
                <w:rFonts w:ascii="Cambria Math" w:hAnsi="Cambria Math"/>
                <w:i/>
                <w:lang w:val="en-IE"/>
              </w:rPr>
            </m:ctrlPr>
          </m:sSubPr>
          <m:e>
            <m:r>
              <w:rPr>
                <w:rFonts w:ascii="Cambria Math" w:hAnsi="Cambria Math"/>
                <w:lang w:val="en-IE"/>
              </w:rPr>
              <m:t>C</m:t>
            </m:r>
          </m:e>
          <m:sub>
            <m:r>
              <w:rPr>
                <w:rFonts w:ascii="Cambria Math" w:hAnsi="Cambria Math"/>
                <w:lang w:val="en-IE"/>
              </w:rPr>
              <m:t>rs</m:t>
            </m:r>
          </m:sub>
        </m:sSub>
        <m:r>
          <w:rPr>
            <w:rFonts w:ascii="Cambria Math" w:hAnsi="Cambria Math"/>
            <w:lang w:val="en-IE"/>
          </w:rPr>
          <m:t xml:space="preserve"> ∈ </m:t>
        </m:r>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w</m:t>
            </m:r>
          </m:sub>
        </m:sSub>
        <m:r>
          <w:rPr>
            <w:rFonts w:ascii="Cambria Math" w:hAnsi="Cambria Math"/>
            <w:lang w:val="en-IE"/>
          </w:rPr>
          <m:t xml:space="preserve"> and  </m:t>
        </m:r>
        <m:sSub>
          <m:sSubPr>
            <m:ctrlPr>
              <w:rPr>
                <w:rFonts w:ascii="Cambria Math" w:hAnsi="Cambria Math"/>
                <w:i/>
                <w:lang w:val="en-IE"/>
              </w:rPr>
            </m:ctrlPr>
          </m:sSubPr>
          <m:e>
            <m:r>
              <w:rPr>
                <w:rFonts w:ascii="Cambria Math" w:hAnsi="Cambria Math"/>
                <w:lang w:val="en-IE"/>
              </w:rPr>
              <m:t>C</m:t>
            </m:r>
          </m:e>
          <m:sub>
            <m:r>
              <w:rPr>
                <w:rFonts w:ascii="Cambria Math" w:hAnsi="Cambria Math"/>
                <w:lang w:val="en-IE"/>
              </w:rPr>
              <m:t>rs</m:t>
            </m:r>
          </m:sub>
        </m:sSub>
        <m:r>
          <w:rPr>
            <w:rFonts w:ascii="Cambria Math" w:hAnsi="Cambria Math"/>
            <w:lang w:val="en-IE"/>
          </w:rPr>
          <m:t xml:space="preserve"> ∄ </m:t>
        </m:r>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W</m:t>
            </m:r>
          </m:sub>
        </m:sSub>
        <m:r>
          <w:rPr>
            <w:rFonts w:ascii="Cambria Math" w:hAnsi="Cambria Math"/>
            <w:lang w:val="en-IE"/>
          </w:rPr>
          <m:t xml:space="preserve"> ∩ </m:t>
        </m:r>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bs</m:t>
            </m:r>
          </m:sub>
        </m:sSub>
      </m:oMath>
      <w:r w:rsidRPr="0005431A">
        <w:rPr>
          <w:lang w:val="en-IE"/>
        </w:rPr>
        <w:t xml:space="preserve">  , </w:t>
      </w:r>
      <m:oMath>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W</m:t>
            </m:r>
          </m:sub>
        </m:sSub>
      </m:oMath>
      <w:r w:rsidRPr="0005431A">
        <w:rPr>
          <w:lang w:val="en-IE"/>
        </w:rPr>
        <w:t xml:space="preserve"> is the worst solution for the given iteration, and </w:t>
      </w:r>
      <m:oMath>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bs</m:t>
            </m:r>
          </m:sub>
        </m:sSub>
      </m:oMath>
      <w:r w:rsidR="006C5D24" w:rsidRPr="0005431A">
        <w:rPr>
          <w:lang w:val="en-IE"/>
        </w:rPr>
        <w:t>the best to date.</w:t>
      </w:r>
    </w:p>
    <w:p w14:paraId="0CDDC2C7" w14:textId="77777777" w:rsidR="00B92F52" w:rsidRPr="0005431A" w:rsidRDefault="00B92F52" w:rsidP="00B92F52">
      <w:pPr>
        <w:rPr>
          <w:lang w:val="en-IE"/>
        </w:rPr>
      </w:pPr>
    </w:p>
    <w:p w14:paraId="3285F3DB" w14:textId="00AD405D" w:rsidR="00B92F52" w:rsidRPr="0005431A" w:rsidRDefault="0090065A" w:rsidP="000A3135">
      <w:pPr>
        <w:pStyle w:val="MSCHeading3"/>
      </w:pPr>
      <w:r>
        <w:tab/>
      </w:r>
      <w:bookmarkStart w:id="93" w:name="_Toc396914421"/>
      <w:r w:rsidR="0062016F">
        <w:t>5.4</w:t>
      </w:r>
      <w:r w:rsidR="00516F44">
        <w:t>.1</w:t>
      </w:r>
      <w:r w:rsidR="00516F44">
        <w:tab/>
      </w:r>
      <w:r w:rsidR="00B92F52" w:rsidRPr="0005431A">
        <w:t>Example</w:t>
      </w:r>
      <w:r w:rsidR="00821D09" w:rsidRPr="0005431A">
        <w:t xml:space="preserve"> 5.1</w:t>
      </w:r>
      <w:bookmarkEnd w:id="93"/>
    </w:p>
    <w:p w14:paraId="57E8EECD" w14:textId="5D57A7AA" w:rsidR="00B92F52" w:rsidRPr="0005431A" w:rsidRDefault="00B92F52" w:rsidP="00B92F52">
      <w:pPr>
        <w:rPr>
          <w:lang w:val="en-IE"/>
        </w:rPr>
      </w:pPr>
      <w:r w:rsidRPr="0005431A">
        <w:rPr>
          <w:lang w:val="en-IE"/>
        </w:rPr>
        <w:t xml:space="preserve">Informally, this evaluates differences in </w:t>
      </w:r>
      <w:r w:rsidR="008A51A7" w:rsidRPr="0005431A">
        <w:rPr>
          <w:lang w:val="en-IE"/>
        </w:rPr>
        <w:t>solutions</w:t>
      </w:r>
      <w:r w:rsidRPr="0005431A">
        <w:rPr>
          <w:lang w:val="en-IE"/>
        </w:rPr>
        <w:t xml:space="preserve"> of the best to date and the worst of the iteration so if </w:t>
      </w:r>
      <m:oMath>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bs</m:t>
            </m:r>
          </m:sub>
        </m:sSub>
        <m:r>
          <w:rPr>
            <w:rFonts w:ascii="Cambria Math" w:hAnsi="Cambria Math"/>
            <w:lang w:val="en-IE"/>
          </w:rPr>
          <m:t>=</m:t>
        </m:r>
        <m:d>
          <m:dPr>
            <m:begChr m:val="{"/>
            <m:endChr m:val="}"/>
            <m:ctrlPr>
              <w:rPr>
                <w:rFonts w:ascii="Cambria Math" w:hAnsi="Cambria Math"/>
                <w:i/>
                <w:lang w:val="en-IE"/>
              </w:rPr>
            </m:ctrlPr>
          </m:dPr>
          <m:e>
            <m:r>
              <w:rPr>
                <w:rFonts w:ascii="Cambria Math" w:hAnsi="Cambria Math"/>
                <w:lang w:val="en-IE"/>
              </w:rPr>
              <m:t xml:space="preserve"> 1,2,3,4,5</m:t>
            </m:r>
          </m:e>
        </m:d>
        <m:r>
          <w:rPr>
            <w:rFonts w:ascii="Cambria Math" w:hAnsi="Cambria Math"/>
            <w:lang w:val="en-IE"/>
          </w:rPr>
          <m:t xml:space="preserve">  </m:t>
        </m:r>
      </m:oMath>
      <w:r w:rsidRPr="0005431A">
        <w:rPr>
          <w:lang w:val="en-IE"/>
        </w:rPr>
        <w:t xml:space="preserve">and  </w:t>
      </w:r>
      <m:oMath>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W</m:t>
            </m:r>
          </m:sub>
        </m:sSub>
        <m:r>
          <w:rPr>
            <w:rFonts w:ascii="Cambria Math" w:hAnsi="Cambria Math"/>
            <w:lang w:val="en-IE"/>
          </w:rPr>
          <m:t>=</m:t>
        </m:r>
        <m:d>
          <m:dPr>
            <m:begChr m:val="{"/>
            <m:endChr m:val="}"/>
            <m:ctrlPr>
              <w:rPr>
                <w:rFonts w:ascii="Cambria Math" w:hAnsi="Cambria Math"/>
                <w:i/>
                <w:lang w:val="en-IE"/>
              </w:rPr>
            </m:ctrlPr>
          </m:dPr>
          <m:e>
            <m:r>
              <w:rPr>
                <w:rFonts w:ascii="Cambria Math" w:hAnsi="Cambria Math"/>
                <w:lang w:val="en-IE"/>
              </w:rPr>
              <m:t>1,2,4,3,5</m:t>
            </m:r>
          </m:e>
        </m:d>
      </m:oMath>
      <w:r w:rsidR="008A51A7" w:rsidRPr="0005431A">
        <w:rPr>
          <w:lang w:val="en-IE"/>
        </w:rPr>
        <w:t xml:space="preserve"> </w:t>
      </w:r>
      <w:r w:rsidR="00821D09" w:rsidRPr="0005431A">
        <w:rPr>
          <w:lang w:val="en-IE"/>
        </w:rPr>
        <w:t xml:space="preserve">then </w:t>
      </w:r>
      <w:r w:rsidR="008A51A7" w:rsidRPr="0005431A">
        <w:rPr>
          <w:lang w:val="en-IE"/>
        </w:rPr>
        <w:t>the edges {3</w:t>
      </w:r>
      <w:r w:rsidRPr="0005431A">
        <w:rPr>
          <w:lang w:val="en-IE"/>
        </w:rPr>
        <w:t>,</w:t>
      </w:r>
      <w:r w:rsidR="008A51A7" w:rsidRPr="0005431A">
        <w:rPr>
          <w:lang w:val="en-IE"/>
        </w:rPr>
        <w:t>5</w:t>
      </w:r>
      <w:r w:rsidRPr="0005431A">
        <w:rPr>
          <w:lang w:val="en-IE"/>
        </w:rPr>
        <w:t xml:space="preserve">} in </w:t>
      </w:r>
      <m:oMath>
        <m:sSub>
          <m:sSubPr>
            <m:ctrlPr>
              <w:rPr>
                <w:rFonts w:ascii="Cambria Math" w:hAnsi="Cambria Math"/>
                <w:i/>
                <w:lang w:val="en-IE"/>
              </w:rPr>
            </m:ctrlPr>
          </m:sSubPr>
          <m:e>
            <m:r>
              <w:rPr>
                <w:rFonts w:ascii="Cambria Math" w:hAnsi="Cambria Math"/>
                <w:lang w:val="en-IE"/>
              </w:rPr>
              <m:t>T</m:t>
            </m:r>
          </m:e>
          <m:sub>
            <m:r>
              <w:rPr>
                <w:rFonts w:ascii="Cambria Math" w:hAnsi="Cambria Math"/>
                <w:lang w:val="en-IE"/>
              </w:rPr>
              <m:t>W</m:t>
            </m:r>
          </m:sub>
        </m:sSub>
      </m:oMath>
      <w:r w:rsidRPr="0005431A">
        <w:rPr>
          <w:lang w:val="en-IE"/>
        </w:rPr>
        <w:t xml:space="preserve"> are subject to further evaporation.</w:t>
      </w:r>
    </w:p>
    <w:p w14:paraId="1E1E0AF0" w14:textId="77777777" w:rsidR="00B92F52" w:rsidRPr="0005431A" w:rsidRDefault="00B92F52" w:rsidP="00B92F52">
      <w:pPr>
        <w:rPr>
          <w:lang w:val="en-IE"/>
        </w:rPr>
      </w:pPr>
    </w:p>
    <w:p w14:paraId="01965236" w14:textId="5A202678" w:rsidR="00B92F52" w:rsidRPr="0005431A" w:rsidRDefault="00B92F52" w:rsidP="00B92F52">
      <w:pPr>
        <w:rPr>
          <w:lang w:val="en-IE"/>
        </w:rPr>
      </w:pPr>
      <w:r w:rsidRPr="0005431A">
        <w:rPr>
          <w:lang w:val="en-IE"/>
        </w:rPr>
        <w:t xml:space="preserve">The </w:t>
      </w:r>
      <w:r w:rsidR="00821D09" w:rsidRPr="0005431A">
        <w:rPr>
          <w:lang w:val="en-IE"/>
        </w:rPr>
        <w:t>B</w:t>
      </w:r>
      <w:r w:rsidRPr="0005431A">
        <w:rPr>
          <w:lang w:val="en-IE"/>
        </w:rPr>
        <w:t>est</w:t>
      </w:r>
      <w:r w:rsidR="00821D09" w:rsidRPr="0005431A">
        <w:rPr>
          <w:lang w:val="en-IE"/>
        </w:rPr>
        <w:t>-W</w:t>
      </w:r>
      <w:r w:rsidRPr="0005431A">
        <w:rPr>
          <w:lang w:val="en-IE"/>
        </w:rPr>
        <w:t xml:space="preserve">orst </w:t>
      </w:r>
      <w:r w:rsidR="00821D09" w:rsidRPr="0005431A">
        <w:rPr>
          <w:lang w:val="en-IE"/>
        </w:rPr>
        <w:t>A</w:t>
      </w:r>
      <w:r w:rsidRPr="0005431A">
        <w:rPr>
          <w:lang w:val="en-IE"/>
        </w:rPr>
        <w:t xml:space="preserve">nt </w:t>
      </w:r>
      <w:r w:rsidR="00821D09" w:rsidRPr="0005431A">
        <w:rPr>
          <w:lang w:val="en-IE"/>
        </w:rPr>
        <w:t>S</w:t>
      </w:r>
      <w:r w:rsidRPr="0005431A">
        <w:rPr>
          <w:lang w:val="en-IE"/>
        </w:rPr>
        <w:t>ystem also utilises a novel re-initialisation strategy that</w:t>
      </w:r>
      <w:r w:rsidR="00721A79" w:rsidRPr="0005431A">
        <w:rPr>
          <w:lang w:val="en-IE"/>
        </w:rPr>
        <w:t xml:space="preserve"> is</w:t>
      </w:r>
      <w:r w:rsidRPr="0005431A">
        <w:rPr>
          <w:lang w:val="en-IE"/>
        </w:rPr>
        <w:t xml:space="preserve"> similar to the MinMax ant system. When the algorithm conveys too much, that is the difference between the best to date solution and the worst of iteration </w:t>
      </w:r>
      <w:r w:rsidR="008A51A7" w:rsidRPr="0005431A">
        <w:rPr>
          <w:lang w:val="en-IE"/>
        </w:rPr>
        <w:t xml:space="preserve">solution </w:t>
      </w:r>
      <w:r w:rsidRPr="0005431A">
        <w:rPr>
          <w:lang w:val="en-IE"/>
        </w:rPr>
        <w:t xml:space="preserve">becomes </w:t>
      </w:r>
      <w:r w:rsidRPr="0005431A">
        <w:rPr>
          <w:lang w:val="en-IE"/>
        </w:rPr>
        <w:lastRenderedPageBreak/>
        <w:t xml:space="preserve">less than </w:t>
      </w:r>
      <w:r w:rsidR="00D96864">
        <w:rPr>
          <w:lang w:val="en-IE"/>
        </w:rPr>
        <w:t>a threshold</w:t>
      </w:r>
      <w:r w:rsidRPr="0005431A">
        <w:rPr>
          <w:lang w:val="en-IE"/>
        </w:rPr>
        <w:t xml:space="preserve"> value</w:t>
      </w:r>
      <w:r w:rsidR="00D96864">
        <w:rPr>
          <w:lang w:val="en-IE"/>
        </w:rPr>
        <w:t xml:space="preserve"> the pheromone matrix is reset to τ0</w:t>
      </w:r>
      <w:r w:rsidRPr="0005431A">
        <w:rPr>
          <w:lang w:val="en-IE"/>
        </w:rPr>
        <w:t xml:space="preserve"> </w:t>
      </w:r>
      <w:r w:rsidRPr="0005431A">
        <w:rPr>
          <w:lang w:val="en-IE"/>
        </w:rPr>
        <w:fldChar w:fldCharType="begin"/>
      </w:r>
      <w:r w:rsidRPr="0005431A">
        <w:rPr>
          <w:lang w:val="en-IE"/>
        </w:rPr>
        <w:instrText xml:space="preserve"> ADDIN ZOTERO_ITEM CSL_CITATION {"citationID":"CBXhkHRc","properties":{"formattedCitation":"(Zhang et al., 2011)","plainCitation":"(Zhang et al., 2011)"},"citationItems":[{"id":268,"uris":["http://zotero.org/users/1680862/items/BVKQ6FZA"],"uri":["http://zotero.org/users/1680862/items/BVKQ6FZA"],"itemData":{"id":268,"type":"paper-conference","title":"BEST-WORST Ant System","container-title":"2011 3rd International Conference on Advanced Computer Control (ICACC)","page":"392-395","source":"IEEE Xplore","event":"2011 3rd International Conference on Advanced Computer Control (ICACC)","abstract":"The BEST-WORST Ant System (BWAS) algorithm discussed in this paper achieves a strong exploitation of the search history by allowing both the best solutions and the worst solutions to change pheromone during the pheromone trail update. It not only makes effective use of the positive feedback of iteration (global)-best ant, but also makes full use of the negative feedback of iteration (global)-worst ant. It improves the efficiency significantly. The use of a rather simple mechanism for limiting the strengths of the pheromone trails effectively avoids premature convergence of the search. Experimental results on TSP show that The BWAS algorithm has a better global searching ability, higher convergence speed and solution diversity than that of classical ACO algorithm.","DOI":"10.1109/ICACC.2011.6016438","author":[{"family":"Zhang","given":"Yan"},{"family":"Wang","given":"Hao"},{"family":"Zhang","given":"Yonghua"},{"family":"Chen","given":"Yun"}],"issued":{"date-parts":[["2011",1]]}}}],"schema":"https://github.com/citation-style-language/schema/raw/master/csl-citation.json"} </w:instrText>
      </w:r>
      <w:r w:rsidRPr="0005431A">
        <w:rPr>
          <w:lang w:val="en-IE"/>
        </w:rPr>
        <w:fldChar w:fldCharType="separate"/>
      </w:r>
      <w:r w:rsidRPr="0005431A">
        <w:rPr>
          <w:lang w:val="en-IE"/>
        </w:rPr>
        <w:t xml:space="preserve">(Zhang </w:t>
      </w:r>
      <w:r w:rsidRPr="00CB4DA9">
        <w:rPr>
          <w:i/>
          <w:lang w:val="en-IE"/>
        </w:rPr>
        <w:t>et al</w:t>
      </w:r>
      <w:r w:rsidRPr="0005431A">
        <w:rPr>
          <w:lang w:val="en-IE"/>
        </w:rPr>
        <w:t>., 2011)</w:t>
      </w:r>
      <w:r w:rsidRPr="0005431A">
        <w:rPr>
          <w:lang w:val="en-IE"/>
        </w:rPr>
        <w:fldChar w:fldCharType="end"/>
      </w:r>
      <w:r w:rsidR="00D12E38" w:rsidRPr="0005431A">
        <w:rPr>
          <w:lang w:val="en-IE"/>
        </w:rPr>
        <w:t>.</w:t>
      </w:r>
      <w:r w:rsidRPr="0005431A">
        <w:rPr>
          <w:lang w:val="en-IE"/>
        </w:rPr>
        <w:t xml:space="preserve"> In addition to these changes, best worst ant system also uses mutations</w:t>
      </w:r>
      <w:r w:rsidR="00721A79" w:rsidRPr="0005431A">
        <w:rPr>
          <w:lang w:val="en-IE"/>
        </w:rPr>
        <w:t>.</w:t>
      </w:r>
      <w:r w:rsidRPr="0005431A">
        <w:rPr>
          <w:lang w:val="en-IE"/>
        </w:rPr>
        <w:t xml:space="preserve"> </w:t>
      </w:r>
      <w:r w:rsidR="00721A79" w:rsidRPr="0005431A">
        <w:rPr>
          <w:lang w:val="en-IE"/>
        </w:rPr>
        <w:t>T</w:t>
      </w:r>
      <w:r w:rsidRPr="0005431A">
        <w:rPr>
          <w:lang w:val="en-IE"/>
        </w:rPr>
        <w:t>here exist</w:t>
      </w:r>
      <w:r w:rsidR="00721A79" w:rsidRPr="0005431A">
        <w:rPr>
          <w:lang w:val="en-IE"/>
        </w:rPr>
        <w:t>s</w:t>
      </w:r>
      <w:r w:rsidRPr="0005431A">
        <w:rPr>
          <w:lang w:val="en-IE"/>
        </w:rPr>
        <w:t xml:space="preserve"> a probability for an edge to be mutated by the following formula.</w:t>
      </w:r>
    </w:p>
    <w:p w14:paraId="7EDC9DDB" w14:textId="26BF9CF2" w:rsidR="00B92F52" w:rsidRPr="00CB4DA9" w:rsidRDefault="00B92F52" w:rsidP="00B92F52">
      <w:pPr>
        <w:pStyle w:val="Caption"/>
        <w:keepNext/>
        <w:rPr>
          <w:sz w:val="24"/>
          <w:lang w:val="en-IE"/>
        </w:rPr>
      </w:pPr>
      <w:bookmarkStart w:id="94" w:name="_Toc396945077"/>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6</w:t>
      </w:r>
      <w:r w:rsidR="00F139E7">
        <w:rPr>
          <w:sz w:val="24"/>
          <w:lang w:val="en-IE"/>
        </w:rPr>
        <w:fldChar w:fldCharType="end"/>
      </w:r>
      <w:r w:rsidR="00980EDC" w:rsidRPr="00980EDC">
        <w:rPr>
          <w:sz w:val="24"/>
          <w:lang w:val="en-IE"/>
        </w:rPr>
        <w:t xml:space="preserve"> - </w:t>
      </w:r>
      <w:r w:rsidR="0095463A" w:rsidRPr="0095463A">
        <w:rPr>
          <w:sz w:val="24"/>
          <w:lang w:val="en-IE"/>
        </w:rPr>
        <w:t>BWAS mutation rule</w:t>
      </w:r>
      <w:bookmarkEnd w:id="94"/>
    </w:p>
    <w:tbl>
      <w:tblPr>
        <w:tblW w:w="0" w:type="auto"/>
        <w:tblLook w:val="04A0" w:firstRow="1" w:lastRow="0" w:firstColumn="1" w:lastColumn="0" w:noHBand="0" w:noVBand="1"/>
      </w:tblPr>
      <w:tblGrid>
        <w:gridCol w:w="8607"/>
      </w:tblGrid>
      <w:tr w:rsidR="00B92F52" w:rsidRPr="0005431A" w14:paraId="662EC589" w14:textId="77777777" w:rsidTr="00961BDF">
        <w:tc>
          <w:tcPr>
            <w:tcW w:w="8607" w:type="dxa"/>
          </w:tcPr>
          <w:p w14:paraId="70A0DC42" w14:textId="77777777" w:rsidR="00B92F52" w:rsidRPr="0005431A" w:rsidRDefault="00B15046" w:rsidP="00961BDF">
            <w:pPr>
              <w:rPr>
                <w:b/>
                <w:lang w:val="en-IE"/>
              </w:rPr>
            </w:pPr>
            <m:oMathPara>
              <m:oMath>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m:t>
                    </m:r>
                  </m:sup>
                </m:sSubSup>
                <m:r>
                  <m:rPr>
                    <m:sty m:val="b"/>
                  </m:rPr>
                  <w:rPr>
                    <w:rFonts w:ascii="Cambria Math" w:hAnsi="Cambria Math"/>
                    <w:lang w:val="en-IE"/>
                  </w:rPr>
                  <m:t xml:space="preserve">= </m:t>
                </m:r>
                <m:d>
                  <m:dPr>
                    <m:begChr m:val="{"/>
                    <m:endChr m:val=""/>
                    <m:ctrlPr>
                      <w:rPr>
                        <w:rFonts w:ascii="Cambria Math" w:hAnsi="Cambria Math"/>
                        <w:b/>
                        <w:lang w:val="en-IE"/>
                      </w:rPr>
                    </m:ctrlPr>
                  </m:dPr>
                  <m:e>
                    <m:eqArr>
                      <m:eqArrPr>
                        <m:ctrlPr>
                          <w:rPr>
                            <w:rFonts w:ascii="Cambria Math" w:hAnsi="Cambria Math"/>
                            <w:b/>
                            <w:lang w:val="en-IE"/>
                          </w:rPr>
                        </m:ctrlPr>
                      </m:eqArrPr>
                      <m:e>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m:t>
                        </m:r>
                        <m:r>
                          <m:rPr>
                            <m:sty m:val="bi"/>
                          </m:rPr>
                          <w:rPr>
                            <w:rFonts w:ascii="Cambria Math" w:hAnsi="Cambria Math"/>
                            <w:lang w:val="en-IE"/>
                          </w:rPr>
                          <m:t>mut</m:t>
                        </m:r>
                        <m:r>
                          <m:rPr>
                            <m:sty m:val="b"/>
                          </m:rPr>
                          <w:rPr>
                            <w:rFonts w:ascii="Cambria Math" w:hAnsi="Cambria Math"/>
                            <w:lang w:val="en-IE"/>
                          </w:rPr>
                          <m:t>(k ,</m:t>
                        </m:r>
                      </m:e>
                      <m:e>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mut(k , </m:t>
                        </m:r>
                      </m:e>
                    </m:eqArr>
                  </m:e>
                </m:d>
                <m:f>
                  <m:fPr>
                    <m:type m:val="noBar"/>
                    <m:ctrlPr>
                      <w:rPr>
                        <w:rFonts w:ascii="Cambria Math" w:hAnsi="Cambria Math"/>
                        <w:b/>
                        <w:lang w:val="en-IE"/>
                      </w:rPr>
                    </m:ctrlPr>
                  </m:fPr>
                  <m:num>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thres</m:t>
                        </m:r>
                      </m:sub>
                    </m:sSub>
                    <m:r>
                      <m:rPr>
                        <m:sty m:val="b"/>
                      </m:rPr>
                      <w:rPr>
                        <w:rFonts w:ascii="Cambria Math" w:hAnsi="Cambria Math"/>
                        <w:lang w:val="en-IE"/>
                      </w:rPr>
                      <m:t>), if a=0</m:t>
                    </m:r>
                  </m:num>
                  <m:den>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thres)</m:t>
                        </m:r>
                      </m:sub>
                    </m:sSub>
                    <m:r>
                      <m:rPr>
                        <m:sty m:val="b"/>
                      </m:rPr>
                      <w:rPr>
                        <w:rFonts w:ascii="Cambria Math" w:hAnsi="Cambria Math"/>
                        <w:lang w:val="en-IE"/>
                      </w:rPr>
                      <m:t>, if a=1</m:t>
                    </m:r>
                  </m:den>
                </m:f>
              </m:oMath>
            </m:oMathPara>
          </w:p>
        </w:tc>
      </w:tr>
    </w:tbl>
    <w:p w14:paraId="2B5D18D3" w14:textId="77777777" w:rsidR="00B92F52" w:rsidRPr="0005431A" w:rsidRDefault="00B92F52" w:rsidP="00B92F52">
      <w:pPr>
        <w:rPr>
          <w:lang w:val="en-IE"/>
        </w:rPr>
      </w:pPr>
    </w:p>
    <w:p w14:paraId="2D8E1A64" w14:textId="77777777" w:rsidR="008A51A7" w:rsidRPr="0005431A" w:rsidRDefault="00B92F52" w:rsidP="00B92F52">
      <w:pPr>
        <w:rPr>
          <w:lang w:val="en-IE"/>
        </w:rPr>
      </w:pPr>
      <w:r w:rsidRPr="0005431A">
        <w:rPr>
          <w:lang w:val="en-IE"/>
        </w:rPr>
        <w:t>Where</w:t>
      </w:r>
      <w:r w:rsidR="008A51A7" w:rsidRPr="0005431A">
        <w:rPr>
          <w:lang w:val="en-IE"/>
        </w:rPr>
        <w:t>:</w:t>
      </w:r>
    </w:p>
    <w:p w14:paraId="3F972999" w14:textId="77777777" w:rsidR="008A51A7" w:rsidRPr="0005431A" w:rsidRDefault="008A51A7" w:rsidP="00B92F52">
      <w:pPr>
        <w:rPr>
          <w:lang w:val="en-IE"/>
        </w:rPr>
      </w:pPr>
      <m:oMath>
        <m:r>
          <m:rPr>
            <m:sty m:val="bi"/>
          </m:rPr>
          <w:rPr>
            <w:rFonts w:ascii="Cambria Math" w:hAnsi="Cambria Math"/>
            <w:lang w:val="en-IE"/>
          </w:rPr>
          <m:t>a</m:t>
        </m:r>
      </m:oMath>
      <w:r w:rsidRPr="0005431A">
        <w:rPr>
          <w:lang w:val="en-IE"/>
        </w:rPr>
        <w:t>-</w:t>
      </w:r>
      <w:r w:rsidR="00B92F52" w:rsidRPr="0005431A">
        <w:rPr>
          <w:lang w:val="en-IE"/>
        </w:rPr>
        <w:t xml:space="preserve"> a uniform random number between </w:t>
      </w:r>
      <w:r w:rsidRPr="0005431A">
        <w:rPr>
          <w:b/>
          <w:i/>
          <w:lang w:val="en-IE"/>
        </w:rPr>
        <w:t>[</w:t>
      </w:r>
      <w:r w:rsidR="00B92F52" w:rsidRPr="0005431A">
        <w:rPr>
          <w:b/>
          <w:i/>
          <w:lang w:val="en-IE"/>
        </w:rPr>
        <w:t>0-1</w:t>
      </w:r>
      <w:r w:rsidRPr="0005431A">
        <w:rPr>
          <w:b/>
          <w:i/>
          <w:lang w:val="en-IE"/>
        </w:rPr>
        <w:t>].</w:t>
      </w:r>
    </w:p>
    <w:p w14:paraId="2523A00F" w14:textId="77777777" w:rsidR="008A51A7" w:rsidRPr="0005431A" w:rsidRDefault="00B92F52" w:rsidP="00B92F52">
      <w:pPr>
        <w:rPr>
          <w:lang w:val="en-IE"/>
        </w:rPr>
      </w:pPr>
      <w:r w:rsidRPr="0005431A">
        <w:rPr>
          <w:b/>
          <w:i/>
          <w:lang w:val="en-IE"/>
        </w:rPr>
        <w:t>k</w:t>
      </w:r>
      <w:r w:rsidR="008A51A7" w:rsidRPr="0005431A">
        <w:rPr>
          <w:lang w:val="en-IE"/>
        </w:rPr>
        <w:t xml:space="preserve"> is the current iteration.</w:t>
      </w:r>
    </w:p>
    <w:p w14:paraId="62C0323E" w14:textId="77777777" w:rsidR="008A51A7" w:rsidRPr="0005431A" w:rsidRDefault="00B15046" w:rsidP="00B92F52">
      <w:pPr>
        <w:rPr>
          <w:lang w:val="en-IE"/>
        </w:rPr>
      </w:pPr>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thres</m:t>
            </m:r>
          </m:sub>
        </m:sSub>
      </m:oMath>
      <w:r w:rsidR="008A51A7" w:rsidRPr="0005431A">
        <w:rPr>
          <w:b/>
          <w:i/>
          <w:lang w:val="en-IE"/>
        </w:rPr>
        <w:t>-</w:t>
      </w:r>
      <w:r w:rsidR="008A51A7" w:rsidRPr="0005431A">
        <w:rPr>
          <w:lang w:val="en-IE"/>
        </w:rPr>
        <w:t xml:space="preserve"> i</w:t>
      </w:r>
      <w:r w:rsidR="00B92F52" w:rsidRPr="0005431A">
        <w:rPr>
          <w:lang w:val="en-IE"/>
        </w:rPr>
        <w:t xml:space="preserve">s the average value of the edges in the best so far </w:t>
      </w:r>
      <w:r w:rsidR="00897D55" w:rsidRPr="0005431A">
        <w:rPr>
          <w:lang w:val="en-IE"/>
        </w:rPr>
        <w:t>solution</w:t>
      </w:r>
      <w:r w:rsidR="00B92F52" w:rsidRPr="0005431A">
        <w:rPr>
          <w:lang w:val="en-IE"/>
        </w:rPr>
        <w:t xml:space="preserve">. </w:t>
      </w:r>
    </w:p>
    <w:p w14:paraId="025469B7" w14:textId="77777777" w:rsidR="00B92F52" w:rsidRPr="0005431A" w:rsidRDefault="00B92F52" w:rsidP="00B92F52">
      <w:pPr>
        <w:rPr>
          <w:lang w:val="en-IE"/>
        </w:rPr>
      </w:pPr>
      <w:r w:rsidRPr="0005431A">
        <w:rPr>
          <w:lang w:val="en-IE"/>
        </w:rPr>
        <w:fldChar w:fldCharType="begin"/>
      </w:r>
      <w:r w:rsidRPr="0005431A">
        <w:rPr>
          <w:lang w:val="en-IE"/>
        </w:rPr>
        <w:instrText xml:space="preserve"> ADDIN ZOTERO_ITEM CSL_CITATION {"citationID":"g4tsSvYn","properties":{"formattedCitation":"{\\rtf (Cord\\uc0\\u243{}n et al., 2002)}","plainCitation":"(Cordón et al., 2002)"},"citationItems":[{"id":489,"uris":["http://zotero.org/users/1680862/items/N9KA9C22"],"uri":["http://zotero.org/users/1680862/items/N9KA9C22"],"itemData":{"id":489,"type":"article-journal","title":"Analysis of the best-worst Ant System and its variants on the TSP","container-title":"Mathware and Soft Computing","page":"177–192","volume":"9","issue":"2/3","source":"Google Scholar","author":[{"family":"Cordón","given":"Oscar"},{"family":"de Viana","given":"I. Fernández"},{"family":"Herrera","given":"Francisco"}],"issued":{"date-parts":[["2002"]]},"accessed":{"date-parts":[["2014",5,3]]}}}],"schema":"https://github.com/citation-style-language/schema/raw/master/csl-citation.json"} </w:instrText>
      </w:r>
      <w:r w:rsidRPr="0005431A">
        <w:rPr>
          <w:lang w:val="en-IE"/>
        </w:rPr>
        <w:fldChar w:fldCharType="separate"/>
      </w:r>
      <w:r w:rsidRPr="0005431A">
        <w:rPr>
          <w:lang w:val="en-IE"/>
        </w:rPr>
        <w:t>(Cordón et al., 2002)</w:t>
      </w:r>
      <w:r w:rsidRPr="0005431A">
        <w:rPr>
          <w:lang w:val="en-IE"/>
        </w:rPr>
        <w:fldChar w:fldCharType="end"/>
      </w:r>
      <w:r w:rsidR="006F0559" w:rsidRPr="0005431A">
        <w:rPr>
          <w:lang w:val="en-IE"/>
        </w:rPr>
        <w:t xml:space="preserve"> </w:t>
      </w:r>
    </w:p>
    <w:p w14:paraId="7B684840" w14:textId="69BB0412" w:rsidR="00B92F52" w:rsidRPr="00CB4DA9" w:rsidRDefault="00B92F52" w:rsidP="00B92F52">
      <w:pPr>
        <w:pStyle w:val="Caption"/>
        <w:keepNext/>
        <w:rPr>
          <w:sz w:val="24"/>
          <w:lang w:val="en-IE"/>
        </w:rPr>
      </w:pPr>
      <w:bookmarkStart w:id="95" w:name="_Toc396945078"/>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7</w:t>
      </w:r>
      <w:r w:rsidR="00F139E7">
        <w:rPr>
          <w:sz w:val="24"/>
          <w:lang w:val="en-IE"/>
        </w:rPr>
        <w:fldChar w:fldCharType="end"/>
      </w:r>
      <w:r w:rsidR="00980EDC" w:rsidRPr="00980EDC">
        <w:rPr>
          <w:sz w:val="24"/>
          <w:lang w:val="en-IE"/>
        </w:rPr>
        <w:t xml:space="preserve"> - </w:t>
      </w:r>
      <w:r w:rsidR="00F46883">
        <w:rPr>
          <w:sz w:val="24"/>
          <w:lang w:val="en-IE"/>
        </w:rPr>
        <w:t>M</w:t>
      </w:r>
      <w:r w:rsidR="0095463A" w:rsidRPr="0095463A">
        <w:rPr>
          <w:sz w:val="24"/>
          <w:lang w:val="en-IE"/>
        </w:rPr>
        <w:t>utation threshold</w:t>
      </w:r>
      <w:r w:rsidR="0095463A">
        <w:rPr>
          <w:sz w:val="24"/>
          <w:lang w:val="en-IE"/>
        </w:rPr>
        <w:t xml:space="preserve"> rule</w:t>
      </w:r>
      <w:bookmarkEnd w:id="95"/>
    </w:p>
    <w:tbl>
      <w:tblPr>
        <w:tblW w:w="0" w:type="auto"/>
        <w:tblLook w:val="04A0" w:firstRow="1" w:lastRow="0" w:firstColumn="1" w:lastColumn="0" w:noHBand="0" w:noVBand="1"/>
      </w:tblPr>
      <w:tblGrid>
        <w:gridCol w:w="8607"/>
      </w:tblGrid>
      <w:tr w:rsidR="00B92F52" w:rsidRPr="0005431A" w14:paraId="1B981D7A" w14:textId="77777777" w:rsidTr="00961BDF">
        <w:tc>
          <w:tcPr>
            <w:tcW w:w="8607" w:type="dxa"/>
          </w:tcPr>
          <w:p w14:paraId="6AA8B6FC" w14:textId="77777777" w:rsidR="00B92F52" w:rsidRPr="0005431A" w:rsidRDefault="00B15046" w:rsidP="00961BDF">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thres</m:t>
                    </m:r>
                  </m:sub>
                </m:sSub>
                <m:r>
                  <m:rPr>
                    <m:sty m:val="b"/>
                  </m:rPr>
                  <w:rPr>
                    <w:rFonts w:ascii="Cambria Math" w:hAnsi="Cambria Math"/>
                    <w:lang w:val="en-IE"/>
                  </w:rPr>
                  <m:t xml:space="preserve">= </m:t>
                </m:r>
                <m:f>
                  <m:fPr>
                    <m:ctrlPr>
                      <w:rPr>
                        <w:rFonts w:ascii="Cambria Math" w:hAnsi="Cambria Math"/>
                        <w:b/>
                        <w:lang w:val="en-IE"/>
                      </w:rPr>
                    </m:ctrlPr>
                  </m:fPr>
                  <m:num>
                    <m:nary>
                      <m:naryPr>
                        <m:chr m:val="∑"/>
                        <m:limLoc m:val="undOvr"/>
                        <m:subHide m:val="1"/>
                        <m:supHide m:val="1"/>
                        <m:ctrlPr>
                          <w:rPr>
                            <w:rFonts w:ascii="Cambria Math" w:hAnsi="Cambria Math"/>
                            <w:b/>
                            <w:lang w:val="en-IE"/>
                          </w:rPr>
                        </m:ctrlPr>
                      </m:naryPr>
                      <m:sub/>
                      <m:sup/>
                      <m:e>
                        <m:d>
                          <m:dPr>
                            <m:ctrlPr>
                              <w:rPr>
                                <w:rFonts w:ascii="Cambria Math" w:hAnsi="Cambria Math"/>
                                <w:b/>
                                <w:lang w:val="en-IE"/>
                              </w:rPr>
                            </m:ctrlPr>
                          </m:dPr>
                          <m:e>
                            <m:r>
                              <m:rPr>
                                <m:sty m:val="b"/>
                              </m:rPr>
                              <w:rPr>
                                <w:rFonts w:ascii="Cambria Math" w:hAnsi="Cambria Math"/>
                                <w:lang w:val="en-IE"/>
                              </w:rPr>
                              <m:t>i.j</m:t>
                            </m:r>
                          </m:e>
                        </m:d>
                        <m:r>
                          <m:rPr>
                            <m:sty m:val="b"/>
                          </m:rPr>
                          <w:rPr>
                            <w:rFonts w:ascii="Cambria Math" w:hAnsi="Cambria Math"/>
                            <w:lang w:val="en-IE"/>
                          </w:rPr>
                          <m:t xml:space="preserve">∈ </m:t>
                        </m:r>
                      </m:e>
                    </m:nary>
                    <m:sSub>
                      <m:sSubPr>
                        <m:ctrlPr>
                          <w:rPr>
                            <w:rFonts w:ascii="Cambria Math" w:hAnsi="Cambria Math"/>
                            <w:b/>
                            <w:lang w:val="en-IE"/>
                          </w:rPr>
                        </m:ctrlPr>
                      </m:sSubPr>
                      <m:e>
                        <m:r>
                          <m:rPr>
                            <m:sty m:val="b"/>
                          </m:rPr>
                          <w:rPr>
                            <w:rFonts w:ascii="Cambria Math" w:hAnsi="Cambria Math"/>
                            <w:lang w:val="en-IE"/>
                          </w:rPr>
                          <m:t>T</m:t>
                        </m:r>
                      </m:e>
                      <m:sub>
                        <m:r>
                          <m:rPr>
                            <m:sty m:val="b"/>
                          </m:rPr>
                          <w:rPr>
                            <w:rFonts w:ascii="Cambria Math" w:hAnsi="Cambria Math"/>
                            <w:lang w:val="en-IE"/>
                          </w:rPr>
                          <m:t>bs</m:t>
                        </m:r>
                      </m:sub>
                    </m:sSub>
                    <m:r>
                      <m:rPr>
                        <m:sty m:val="b"/>
                      </m:rPr>
                      <w:rPr>
                        <w:rFonts w:ascii="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num>
                  <m:den>
                    <m:d>
                      <m:dPr>
                        <m:begChr m:val="|"/>
                        <m:endChr m:val="|"/>
                        <m:ctrlPr>
                          <w:rPr>
                            <w:rFonts w:ascii="Cambria Math" w:hAnsi="Cambria Math"/>
                            <w:b/>
                            <w:lang w:val="en-IE"/>
                          </w:rPr>
                        </m:ctrlPr>
                      </m:dPr>
                      <m:e>
                        <m:sSub>
                          <m:sSubPr>
                            <m:ctrlPr>
                              <w:rPr>
                                <w:rFonts w:ascii="Cambria Math" w:hAnsi="Cambria Math"/>
                                <w:b/>
                                <w:lang w:val="en-IE"/>
                              </w:rPr>
                            </m:ctrlPr>
                          </m:sSubPr>
                          <m:e>
                            <m:r>
                              <m:rPr>
                                <m:sty m:val="b"/>
                              </m:rPr>
                              <w:rPr>
                                <w:rFonts w:ascii="Cambria Math" w:hAnsi="Cambria Math"/>
                                <w:lang w:val="en-IE"/>
                              </w:rPr>
                              <m:t>T</m:t>
                            </m:r>
                          </m:e>
                          <m:sub>
                            <m:r>
                              <m:rPr>
                                <m:sty m:val="b"/>
                              </m:rPr>
                              <w:rPr>
                                <w:rFonts w:ascii="Cambria Math" w:hAnsi="Cambria Math"/>
                                <w:lang w:val="en-IE"/>
                              </w:rPr>
                              <m:t>bs</m:t>
                            </m:r>
                          </m:sub>
                        </m:sSub>
                      </m:e>
                    </m:d>
                  </m:den>
                </m:f>
              </m:oMath>
            </m:oMathPara>
          </w:p>
          <w:p w14:paraId="6580DC81" w14:textId="77777777" w:rsidR="00B92F52" w:rsidRPr="0005431A" w:rsidRDefault="00B92F52" w:rsidP="00961BDF">
            <w:pPr>
              <w:rPr>
                <w:lang w:val="en-IE"/>
              </w:rPr>
            </w:pPr>
          </w:p>
        </w:tc>
      </w:tr>
    </w:tbl>
    <w:p w14:paraId="35AF9847" w14:textId="0E0C89B6" w:rsidR="00B92F52" w:rsidRPr="0005431A" w:rsidRDefault="00B92F52" w:rsidP="00B92F52">
      <w:pPr>
        <w:rPr>
          <w:lang w:val="en-IE"/>
        </w:rPr>
      </w:pPr>
      <w:r w:rsidRPr="0005431A">
        <w:rPr>
          <w:lang w:val="en-IE"/>
        </w:rPr>
        <w:t xml:space="preserve">The main </w:t>
      </w:r>
      <w:r w:rsidR="008A51A7" w:rsidRPr="0005431A">
        <w:rPr>
          <w:lang w:val="en-IE"/>
        </w:rPr>
        <w:t>drawback</w:t>
      </w:r>
      <w:r w:rsidRPr="0005431A">
        <w:rPr>
          <w:lang w:val="en-IE"/>
        </w:rPr>
        <w:t xml:space="preserve"> with this algorithm is there is a lot of heuristics</w:t>
      </w:r>
      <w:r w:rsidR="00D12E38" w:rsidRPr="0005431A">
        <w:rPr>
          <w:lang w:val="en-IE"/>
        </w:rPr>
        <w:t>,</w:t>
      </w:r>
      <w:r w:rsidRPr="0005431A">
        <w:rPr>
          <w:lang w:val="en-IE"/>
        </w:rPr>
        <w:t xml:space="preserve"> and </w:t>
      </w:r>
      <w:r w:rsidR="00D12E38" w:rsidRPr="0005431A">
        <w:rPr>
          <w:lang w:val="en-IE"/>
        </w:rPr>
        <w:t xml:space="preserve">either </w:t>
      </w:r>
      <w:r w:rsidRPr="0005431A">
        <w:rPr>
          <w:lang w:val="en-IE"/>
        </w:rPr>
        <w:t xml:space="preserve">overstating </w:t>
      </w:r>
      <w:r w:rsidR="008A51A7" w:rsidRPr="0005431A">
        <w:rPr>
          <w:lang w:val="en-IE"/>
        </w:rPr>
        <w:t>or</w:t>
      </w:r>
      <w:r w:rsidRPr="0005431A">
        <w:rPr>
          <w:lang w:val="en-IE"/>
        </w:rPr>
        <w:t xml:space="preserve"> understating any of parameters will result in an inefficient algorithm </w:t>
      </w:r>
      <w:r w:rsidRPr="0005431A">
        <w:rPr>
          <w:lang w:val="en-IE"/>
        </w:rPr>
        <w:fldChar w:fldCharType="begin"/>
      </w:r>
      <w:r w:rsidRPr="0005431A">
        <w:rPr>
          <w:lang w:val="en-IE"/>
        </w:rPr>
        <w:instrText xml:space="preserve"> ADDIN ZOTERO_ITEM CSL_CITATION {"citationID":"lAkWeQgw","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Pr="0005431A">
        <w:rPr>
          <w:lang w:val="en-IE"/>
        </w:rPr>
        <w:fldChar w:fldCharType="separate"/>
      </w:r>
      <w:r w:rsidRPr="0005431A">
        <w:rPr>
          <w:lang w:val="en-IE"/>
        </w:rPr>
        <w:t>(Dorigo and Socha, 2006)</w:t>
      </w:r>
      <w:r w:rsidRPr="0005431A">
        <w:rPr>
          <w:lang w:val="en-IE"/>
        </w:rPr>
        <w:fldChar w:fldCharType="end"/>
      </w:r>
      <w:r w:rsidR="00414316" w:rsidRPr="0005431A">
        <w:rPr>
          <w:lang w:val="en-IE"/>
        </w:rPr>
        <w:t xml:space="preserve">. </w:t>
      </w:r>
      <w:r w:rsidRPr="0005431A">
        <w:rPr>
          <w:lang w:val="en-IE"/>
        </w:rPr>
        <w:t xml:space="preserve">It has been shown that the best worst ant system is best at solving quadratic equations </w:t>
      </w:r>
      <w:r w:rsidRPr="0005431A">
        <w:rPr>
          <w:lang w:val="en-IE"/>
        </w:rPr>
        <w:fldChar w:fldCharType="begin"/>
      </w:r>
      <w:r w:rsidRPr="0005431A">
        <w:rPr>
          <w:lang w:val="en-IE"/>
        </w:rPr>
        <w:instrText xml:space="preserve"> ADDIN ZOTERO_ITEM CSL_CITATION {"citationID":"xALZhDwh","properties":{"formattedCitation":"{\\rtf (Cord\\uc0\\u243{}n et al., 2002)}","plainCitation":"(Cordón et al., 2002)"},"citationItems":[{"id":489,"uris":["http://zotero.org/users/1680862/items/N9KA9C22"],"uri":["http://zotero.org/users/1680862/items/N9KA9C22"],"itemData":{"id":489,"type":"article-journal","title":"Analysis of the best-worst Ant System and its variants on the TSP","container-title":"Mathware and Soft Computing","page":"177–192","volume":"9","issue":"2/3","source":"Google Scholar","author":[{"family":"Cordón","given":"Oscar"},{"family":"de Viana","given":"I. Fernández"},{"family":"Herrera","given":"Francisco"}],"issued":{"date-parts":[["2002"]]},"accessed":{"date-parts":[["2014",5,3]]}}}],"schema":"https://github.com/citation-style-language/schema/raw/master/csl-citation.json"} </w:instrText>
      </w:r>
      <w:r w:rsidRPr="0005431A">
        <w:rPr>
          <w:lang w:val="en-IE"/>
        </w:rPr>
        <w:fldChar w:fldCharType="separate"/>
      </w:r>
      <w:r w:rsidRPr="0005431A">
        <w:rPr>
          <w:lang w:val="en-IE"/>
        </w:rPr>
        <w:t xml:space="preserve">(Cordón </w:t>
      </w:r>
      <w:r w:rsidRPr="00CB4DA9">
        <w:rPr>
          <w:i/>
          <w:lang w:val="en-IE"/>
        </w:rPr>
        <w:t>et al</w:t>
      </w:r>
      <w:r w:rsidRPr="0005431A">
        <w:rPr>
          <w:lang w:val="en-IE"/>
        </w:rPr>
        <w:t>., 2002)</w:t>
      </w:r>
      <w:r w:rsidRPr="0005431A">
        <w:rPr>
          <w:lang w:val="en-IE"/>
        </w:rPr>
        <w:fldChar w:fldCharType="end"/>
      </w:r>
      <w:r w:rsidR="008A51A7" w:rsidRPr="0005431A">
        <w:rPr>
          <w:lang w:val="en-IE"/>
        </w:rPr>
        <w:t>.</w:t>
      </w:r>
    </w:p>
    <w:p w14:paraId="2C71B628" w14:textId="3826A730" w:rsidR="00B92F52" w:rsidRPr="0005431A" w:rsidRDefault="0062016F" w:rsidP="001A79D9">
      <w:pPr>
        <w:pStyle w:val="MSCHeading2"/>
      </w:pPr>
      <w:bookmarkStart w:id="96" w:name="_Toc396914422"/>
      <w:r>
        <w:t>5.5</w:t>
      </w:r>
      <w:r w:rsidR="00D12E38" w:rsidRPr="0005431A">
        <w:tab/>
        <w:t>MinM</w:t>
      </w:r>
      <w:r w:rsidR="00B92F52" w:rsidRPr="0005431A">
        <w:t>ax Ant System</w:t>
      </w:r>
      <w:bookmarkEnd w:id="96"/>
    </w:p>
    <w:p w14:paraId="2165F89F" w14:textId="71F56C16" w:rsidR="00B92F52" w:rsidRPr="0005431A" w:rsidRDefault="00B92F52" w:rsidP="00B92F52">
      <w:pPr>
        <w:rPr>
          <w:lang w:val="en-IE"/>
        </w:rPr>
      </w:pPr>
      <w:r w:rsidRPr="0005431A">
        <w:rPr>
          <w:lang w:val="en-IE"/>
        </w:rPr>
        <w:t xml:space="preserve">Introduced by </w:t>
      </w:r>
      <w:r w:rsidRPr="0005431A">
        <w:rPr>
          <w:lang w:val="en-IE"/>
        </w:rPr>
        <w:fldChar w:fldCharType="begin"/>
      </w:r>
      <w:r w:rsidRPr="0005431A">
        <w:rPr>
          <w:lang w:val="en-IE"/>
        </w:rPr>
        <w:instrText xml:space="preserve"> ADDIN ZOTERO_ITEM CSL_CITATION {"citationID":"0T5U91Pg","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Stützle and Hoos, 2000)</w:t>
      </w:r>
      <w:r w:rsidRPr="0005431A">
        <w:rPr>
          <w:lang w:val="en-IE"/>
        </w:rPr>
        <w:fldChar w:fldCharType="end"/>
      </w:r>
      <w:r w:rsidRPr="0005431A">
        <w:rPr>
          <w:lang w:val="en-IE"/>
        </w:rPr>
        <w:t xml:space="preserve">  </w:t>
      </w:r>
      <w:r w:rsidR="00D12E38" w:rsidRPr="0005431A">
        <w:rPr>
          <w:lang w:val="en-IE"/>
        </w:rPr>
        <w:t>the MinMax Ant System is</w:t>
      </w:r>
      <w:r w:rsidRPr="0005431A">
        <w:rPr>
          <w:lang w:val="en-IE"/>
        </w:rPr>
        <w:t xml:space="preserve"> similar to the </w:t>
      </w:r>
      <w:r w:rsidR="00D12E38" w:rsidRPr="0005431A">
        <w:rPr>
          <w:lang w:val="en-IE"/>
        </w:rPr>
        <w:t>E</w:t>
      </w:r>
      <w:r w:rsidRPr="0005431A">
        <w:rPr>
          <w:lang w:val="en-IE"/>
        </w:rPr>
        <w:t xml:space="preserve">litist </w:t>
      </w:r>
      <w:r w:rsidR="00D12E38" w:rsidRPr="0005431A">
        <w:rPr>
          <w:lang w:val="en-IE"/>
        </w:rPr>
        <w:t>A</w:t>
      </w:r>
      <w:r w:rsidRPr="0005431A">
        <w:rPr>
          <w:lang w:val="en-IE"/>
        </w:rPr>
        <w:t>nts</w:t>
      </w:r>
      <w:r w:rsidR="00D12E38" w:rsidRPr="0005431A">
        <w:rPr>
          <w:lang w:val="en-IE"/>
        </w:rPr>
        <w:t xml:space="preserve"> System in</w:t>
      </w:r>
      <w:r w:rsidRPr="0005431A">
        <w:rPr>
          <w:lang w:val="en-IE"/>
        </w:rPr>
        <w:t xml:space="preserve"> that only the best to date ants a</w:t>
      </w:r>
      <w:r w:rsidR="00897D55" w:rsidRPr="0005431A">
        <w:rPr>
          <w:lang w:val="en-IE"/>
        </w:rPr>
        <w:t>re allowed to update pheromones.</w:t>
      </w:r>
      <w:r w:rsidRPr="0005431A">
        <w:rPr>
          <w:lang w:val="en-IE"/>
        </w:rPr>
        <w:t xml:space="preserve"> </w:t>
      </w:r>
      <w:r w:rsidR="00D12E38" w:rsidRPr="0005431A">
        <w:rPr>
          <w:lang w:val="en-IE"/>
        </w:rPr>
        <w:t>M</w:t>
      </w:r>
      <w:r w:rsidRPr="0005431A">
        <w:rPr>
          <w:lang w:val="en-IE"/>
        </w:rPr>
        <w:t>in</w:t>
      </w:r>
      <w:r w:rsidR="00D12E38" w:rsidRPr="0005431A">
        <w:rPr>
          <w:lang w:val="en-IE"/>
        </w:rPr>
        <w:t>imum</w:t>
      </w:r>
      <w:r w:rsidRPr="0005431A">
        <w:rPr>
          <w:lang w:val="en-IE"/>
        </w:rPr>
        <w:t xml:space="preserve"> and max</w:t>
      </w:r>
      <w:r w:rsidR="00D12E38" w:rsidRPr="0005431A">
        <w:rPr>
          <w:lang w:val="en-IE"/>
        </w:rPr>
        <w:t>imum</w:t>
      </w:r>
      <w:r w:rsidRPr="0005431A">
        <w:rPr>
          <w:lang w:val="en-IE"/>
        </w:rPr>
        <w:t xml:space="preserve"> pheromone limits </w:t>
      </w:r>
      <w:r w:rsidR="00D12E38" w:rsidRPr="0005431A">
        <w:rPr>
          <w:lang w:val="en-IE"/>
        </w:rPr>
        <w:t xml:space="preserve">are introduced </w:t>
      </w:r>
      <w:r w:rsidRPr="0005431A">
        <w:rPr>
          <w:lang w:val="en-IE"/>
        </w:rPr>
        <w:t xml:space="preserve">to </w:t>
      </w:r>
      <w:r w:rsidR="00D12E38" w:rsidRPr="0005431A">
        <w:rPr>
          <w:lang w:val="en-IE"/>
        </w:rPr>
        <w:t xml:space="preserve">limit </w:t>
      </w:r>
      <w:r w:rsidRPr="0005431A">
        <w:rPr>
          <w:lang w:val="en-IE"/>
        </w:rPr>
        <w:t xml:space="preserve">the quantity of pheromone on the </w:t>
      </w:r>
      <w:r w:rsidR="008A51A7" w:rsidRPr="0005431A">
        <w:rPr>
          <w:lang w:val="en-IE"/>
        </w:rPr>
        <w:t>solutions</w:t>
      </w:r>
      <w:r w:rsidRPr="0005431A">
        <w:rPr>
          <w:lang w:val="en-IE"/>
        </w:rPr>
        <w:t xml:space="preserve"> between </w:t>
      </w:r>
      <w:r w:rsidR="008A51A7" w:rsidRPr="0005431A">
        <w:rPr>
          <w:lang w:val="en-IE"/>
        </w:rPr>
        <w:t>vertices,</w:t>
      </w:r>
      <w:r w:rsidRPr="0005431A">
        <w:rPr>
          <w:lang w:val="en-IE"/>
        </w:rPr>
        <w:t> </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in</m:t>
            </m:r>
          </m:sub>
        </m:sSub>
        <m:r>
          <w:rPr>
            <w:rFonts w:ascii="Cambria Math" w:hAnsi="Cambria Math"/>
            <w:lang w:val="en-IE"/>
          </w:rPr>
          <m:t xml:space="preserve"> </m:t>
        </m:r>
      </m:oMath>
      <w:r w:rsidR="008A51A7" w:rsidRPr="0005431A">
        <w:rPr>
          <w:lang w:val="en-IE"/>
        </w:rPr>
        <w:t>and</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ax</m:t>
            </m:r>
          </m:sub>
        </m:sSub>
      </m:oMath>
      <w:r w:rsidRPr="0005431A">
        <w:rPr>
          <w:lang w:val="en-IE"/>
        </w:rPr>
        <w:t>.  The limits enforced on the pheromones</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in</m:t>
            </m:r>
          </m:sub>
        </m:sSub>
      </m:oMath>
      <w:r w:rsidRPr="0005431A">
        <w:rPr>
          <w:lang w:val="en-IE"/>
        </w:rPr>
        <w:t xml:space="preserve">, </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ax</m:t>
            </m:r>
          </m:sub>
        </m:sSub>
        <m:r>
          <w:rPr>
            <w:rFonts w:ascii="Cambria Math" w:hAnsi="Cambria Math"/>
            <w:lang w:val="en-IE"/>
          </w:rPr>
          <m:t xml:space="preserve"> </m:t>
        </m:r>
      </m:oMath>
      <w:r w:rsidRPr="0005431A">
        <w:rPr>
          <w:lang w:val="en-IE"/>
        </w:rPr>
        <w:t xml:space="preserve">make it possible for the algorithm to change the search space thus avoiding stagnation </w:t>
      </w:r>
      <w:r w:rsidR="008A51A7" w:rsidRPr="0005431A">
        <w:rPr>
          <w:lang w:val="en-IE"/>
        </w:rPr>
        <w:t xml:space="preserve">as </w:t>
      </w:r>
      <w:r w:rsidRPr="0005431A">
        <w:rPr>
          <w:lang w:val="en-IE"/>
        </w:rPr>
        <w:fldChar w:fldCharType="begin"/>
      </w:r>
      <w:r w:rsidRPr="0005431A">
        <w:rPr>
          <w:lang w:val="en-IE"/>
        </w:rPr>
        <w:instrText xml:space="preserve"> ADDIN ZOTERO_ITEM CSL_CITATION {"citationID":"i0zsDYPL","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 xml:space="preserve">Stützle and Hoos </w:t>
      </w:r>
      <w:r w:rsidR="00D12E38" w:rsidRPr="0005431A">
        <w:rPr>
          <w:lang w:val="en-IE"/>
        </w:rPr>
        <w:t>(</w:t>
      </w:r>
      <w:r w:rsidR="00DA6C7B">
        <w:rPr>
          <w:lang w:val="en-IE"/>
        </w:rPr>
        <w:t>1997</w:t>
      </w:r>
      <w:r w:rsidRPr="0005431A">
        <w:rPr>
          <w:lang w:val="en-IE"/>
        </w:rPr>
        <w:t>)</w:t>
      </w:r>
      <w:r w:rsidRPr="0005431A">
        <w:rPr>
          <w:lang w:val="en-IE"/>
        </w:rPr>
        <w:fldChar w:fldCharType="end"/>
      </w:r>
      <w:r w:rsidRPr="0005431A">
        <w:rPr>
          <w:lang w:val="en-IE"/>
        </w:rPr>
        <w:t xml:space="preserve"> state </w:t>
      </w:r>
      <w:r w:rsidRPr="0005431A">
        <w:rPr>
          <w:rStyle w:val="QuoteChar"/>
          <w:lang w:val="en-IE"/>
        </w:rPr>
        <w:t>“The trail limits alleviate the problem associated with the early stagnation of search especially for long runs, thus leading to a higher degree of exploration”</w:t>
      </w:r>
      <w:r w:rsidR="00D12E38" w:rsidRPr="0005431A">
        <w:rPr>
          <w:lang w:val="en-IE"/>
        </w:rPr>
        <w:t xml:space="preserve"> </w:t>
      </w:r>
      <w:r w:rsidR="00DA6C7B">
        <w:rPr>
          <w:lang w:val="en-IE"/>
        </w:rPr>
        <w:fldChar w:fldCharType="begin"/>
      </w:r>
      <w:r w:rsidR="00DA6C7B">
        <w:rPr>
          <w:lang w:val="en-IE"/>
        </w:rPr>
        <w:instrText xml:space="preserve"> ADDIN ZOTERO_ITEM CSL_CITATION {"citationID":"nmP19VMI","properties":{"formattedCitation":"(Stutzle and Hoos, 1997)","plainCitation":"(Stutzle and Hoos, 1997)"},"citationItems":[{"id":266,"uris":["http://zotero.org/users/1680862/items/3CCVVH5C"],"uri":["http://zotero.org/users/1680862/items/3CCVVH5C"],"itemData":{"id":266,"type":"paper-conference","title":"MAX-MIN Ant System and local search for the traveling salesman problem","container-title":", IEEE International Conference on Evolutionary Computation, 1997","page":"309-314","source":"IEEE Xplore","event":", IEEE International Conference on Evolutionary Computation, 1997","abstract":"Ant System is a general purpose algorithm inspired by the study of the behavior of ant colonies. It is based on a cooperative search paradigm that is applicable to the solution of combinatorial optimization problems. We introduce MAX-MIN Ant System, an improved version of basic Ant System, and report our results for its application to symmetric and asymmetric instances of the well known traveling salesman problem. We show how MAX-MIN Ant System can be significantly improved, extending it with local search heuristics. Our results clearly show that MAX-MIN Ant System has the property of effectively guiding the local search heuristics towards promising regions of the search space by generating good initial tours","DOI":"10.1109/ICEC.1997.592327","author":[{"family":"Stutzle","given":"T."},{"family":"Hoos","given":"H."}],"issued":{"date-parts":[["1997",4]]}}}],"schema":"https://github.com/citation-style-language/schema/raw/master/csl-citation.json"} </w:instrText>
      </w:r>
      <w:r w:rsidR="00DA6C7B">
        <w:rPr>
          <w:lang w:val="en-IE"/>
        </w:rPr>
        <w:fldChar w:fldCharType="separate"/>
      </w:r>
      <w:r w:rsidR="00DA6C7B" w:rsidRPr="00DA6C7B">
        <w:t>(Stutzle and Hoos, 1997</w:t>
      </w:r>
      <w:r w:rsidR="00DA6C7B">
        <w:t xml:space="preserve"> p. 310</w:t>
      </w:r>
      <w:r w:rsidR="00DA6C7B" w:rsidRPr="00DA6C7B">
        <w:t>)</w:t>
      </w:r>
      <w:r w:rsidR="00DA6C7B">
        <w:rPr>
          <w:lang w:val="en-IE"/>
        </w:rPr>
        <w:fldChar w:fldCharType="end"/>
      </w:r>
      <m:oMath>
        <m:r>
          <w:rPr>
            <w:rFonts w:ascii="Cambria Math" w:hAnsi="Cambria Math"/>
            <w:lang w:val="en-IE"/>
          </w:rPr>
          <m:t xml:space="preserve"> </m:t>
        </m:r>
      </m:oMath>
      <w:r w:rsidRPr="0005431A">
        <w:rPr>
          <w:lang w:val="en-IE"/>
        </w:rPr>
        <w:t xml:space="preserve">Some researchers </w:t>
      </w:r>
      <w:r w:rsidR="00721A79" w:rsidRPr="0005431A">
        <w:rPr>
          <w:lang w:val="en-IE"/>
        </w:rPr>
        <w:t>initialise</w:t>
      </w:r>
      <w:r w:rsidRPr="0005431A">
        <w:rPr>
          <w:lang w:val="en-IE"/>
        </w:rPr>
        <w:t xml:space="preserve"> τ(0) pheromones to </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ax</m:t>
            </m:r>
          </m:sub>
        </m:sSub>
      </m:oMath>
      <w:r w:rsidRPr="0005431A">
        <w:rPr>
          <w:lang w:val="en-IE"/>
        </w:rPr>
        <w:t xml:space="preserve"> </w:t>
      </w:r>
      <w:r w:rsidRPr="0005431A">
        <w:rPr>
          <w:lang w:val="en-IE"/>
        </w:rPr>
        <w:fldChar w:fldCharType="begin"/>
      </w:r>
      <w:r w:rsidRPr="0005431A">
        <w:rPr>
          <w:lang w:val="en-IE"/>
        </w:rPr>
        <w:instrText xml:space="preserve"> ADDIN ZOTERO_ITEM CSL_CITATION {"citationID":"R46DiorA","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Pr="0005431A">
        <w:rPr>
          <w:lang w:val="en-IE"/>
        </w:rPr>
        <w:fldChar w:fldCharType="separate"/>
      </w:r>
      <w:r w:rsidRPr="0005431A">
        <w:rPr>
          <w:lang w:val="en-IE"/>
        </w:rPr>
        <w:t>(Dorigo and Socha, 2006)</w:t>
      </w:r>
      <w:r w:rsidRPr="0005431A">
        <w:rPr>
          <w:lang w:val="en-IE"/>
        </w:rPr>
        <w:fldChar w:fldCharType="end"/>
      </w:r>
      <w:r w:rsidRPr="0005431A">
        <w:rPr>
          <w:lang w:val="en-IE"/>
        </w:rPr>
        <w:t xml:space="preserve">. However there are variants in the selection of which ants are allowed to update </w:t>
      </w:r>
      <w:r w:rsidRPr="0005431A">
        <w:rPr>
          <w:lang w:val="en-IE"/>
        </w:rPr>
        <w:lastRenderedPageBreak/>
        <w:t xml:space="preserve">pheromones: the best to date ant, or the best for current iteration. </w:t>
      </w:r>
      <w:r w:rsidR="00BF0CBD" w:rsidRPr="0005431A">
        <w:rPr>
          <w:lang w:val="en-IE"/>
        </w:rPr>
        <w:t xml:space="preserve">MinMax </w:t>
      </w:r>
      <w:r w:rsidRPr="0005431A">
        <w:rPr>
          <w:lang w:val="en-IE"/>
        </w:rPr>
        <w:t>also introduces a pheromone smoothing technique</w:t>
      </w:r>
      <w:r w:rsidR="00BF0CBD" w:rsidRPr="0005431A">
        <w:rPr>
          <w:lang w:val="en-IE"/>
        </w:rPr>
        <w:t xml:space="preserve"> such</w:t>
      </w:r>
      <w:r w:rsidRPr="0005431A">
        <w:rPr>
          <w:lang w:val="en-IE"/>
        </w:rPr>
        <w:t xml:space="preserve"> that when stagnation is detected using the branching factor (</w:t>
      </w:r>
      <w:r w:rsidR="008A51A7" w:rsidRPr="0005431A">
        <w:rPr>
          <w:lang w:val="en-IE"/>
        </w:rPr>
        <w:t xml:space="preserve">see </w:t>
      </w:r>
      <w:r w:rsidR="007408F1" w:rsidRPr="0005431A">
        <w:rPr>
          <w:lang w:val="en-IE"/>
        </w:rPr>
        <w:t>B</w:t>
      </w:r>
      <w:r w:rsidR="008A51A7" w:rsidRPr="0005431A">
        <w:rPr>
          <w:lang w:val="en-IE"/>
        </w:rPr>
        <w:t xml:space="preserve">ranching </w:t>
      </w:r>
      <w:r w:rsidR="007408F1" w:rsidRPr="0005431A">
        <w:rPr>
          <w:lang w:val="en-IE"/>
        </w:rPr>
        <w:t>F</w:t>
      </w:r>
      <w:r w:rsidR="008A51A7" w:rsidRPr="0005431A">
        <w:rPr>
          <w:lang w:val="en-IE"/>
        </w:rPr>
        <w:t>actor</w:t>
      </w:r>
      <w:r w:rsidR="00DA6C7B">
        <w:rPr>
          <w:lang w:val="en-IE"/>
        </w:rPr>
        <w:t xml:space="preserve"> equation</w:t>
      </w:r>
      <w:r w:rsidR="00B54961" w:rsidRPr="0005431A">
        <w:rPr>
          <w:lang w:val="en-IE"/>
        </w:rPr>
        <w:t xml:space="preserve"> </w:t>
      </w:r>
      <w:r w:rsidR="007408F1" w:rsidRPr="0005431A">
        <w:rPr>
          <w:lang w:val="en-IE"/>
        </w:rPr>
        <w:t>5.</w:t>
      </w:r>
      <w:r w:rsidR="00DA6C7B">
        <w:rPr>
          <w:lang w:val="en-IE"/>
        </w:rPr>
        <w:t>18</w:t>
      </w:r>
      <w:r w:rsidR="00B54961" w:rsidRPr="0005431A">
        <w:rPr>
          <w:lang w:val="en-IE"/>
        </w:rPr>
        <w:t xml:space="preserve"> below</w:t>
      </w:r>
      <w:r w:rsidR="008A51A7" w:rsidRPr="0005431A">
        <w:rPr>
          <w:lang w:val="en-IE"/>
        </w:rPr>
        <w:t>).</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ax</m:t>
            </m:r>
          </m:sub>
        </m:sSub>
      </m:oMath>
      <w:r w:rsidRPr="0005431A">
        <w:rPr>
          <w:lang w:val="en-IE"/>
        </w:rPr>
        <w:t xml:space="preserve"> and </w:t>
      </w:r>
      <m:oMath>
        <m:sSub>
          <m:sSubPr>
            <m:ctrlPr>
              <w:rPr>
                <w:rFonts w:ascii="Cambria Math" w:hAnsi="Cambria Math"/>
                <w:i/>
                <w:lang w:val="en-IE"/>
              </w:rPr>
            </m:ctrlPr>
          </m:sSubPr>
          <m:e>
            <m:r>
              <w:rPr>
                <w:rFonts w:ascii="Cambria Math" w:hAnsi="Cambria Math"/>
                <w:lang w:val="en-IE"/>
              </w:rPr>
              <m:t xml:space="preserve"> τ</m:t>
            </m:r>
          </m:e>
          <m:sub>
            <m:r>
              <w:rPr>
                <w:rFonts w:ascii="Cambria Math" w:hAnsi="Cambria Math"/>
                <w:lang w:val="en-IE"/>
              </w:rPr>
              <m:t>min</m:t>
            </m:r>
          </m:sub>
        </m:sSub>
      </m:oMath>
      <w:r w:rsidRPr="0005431A">
        <w:rPr>
          <w:lang w:val="en-IE"/>
        </w:rPr>
        <w:t xml:space="preserve"> </w:t>
      </w:r>
      <w:r w:rsidR="00402FC5" w:rsidRPr="0005431A">
        <w:rPr>
          <w:lang w:val="en-IE"/>
        </w:rPr>
        <w:t>are</w:t>
      </w:r>
      <w:r w:rsidRPr="0005431A">
        <w:rPr>
          <w:lang w:val="en-IE"/>
        </w:rPr>
        <w:t xml:space="preserve"> reinitialised, according to a proportional rule</w:t>
      </w:r>
      <w:r w:rsidR="00402FC5" w:rsidRPr="0005431A">
        <w:rPr>
          <w:lang w:val="en-IE"/>
        </w:rPr>
        <w:t>.</w:t>
      </w:r>
      <w:r w:rsidRPr="0005431A">
        <w:rPr>
          <w:lang w:val="en-IE"/>
        </w:rPr>
        <w:t xml:space="preserve"> The advantage of this</w:t>
      </w:r>
      <w:r w:rsidR="00B54961" w:rsidRPr="0005431A">
        <w:rPr>
          <w:lang w:val="en-IE"/>
        </w:rPr>
        <w:t xml:space="preserve"> system is that it</w:t>
      </w:r>
      <w:r w:rsidRPr="0005431A">
        <w:rPr>
          <w:lang w:val="en-IE"/>
        </w:rPr>
        <w:t xml:space="preserve"> enables the ants</w:t>
      </w:r>
      <w:r w:rsidR="00D32487">
        <w:rPr>
          <w:lang w:val="en-IE"/>
        </w:rPr>
        <w:t xml:space="preserve"> to re-explore the search space see</w:t>
      </w:r>
      <w:r w:rsidR="00C06ACF">
        <w:rPr>
          <w:lang w:val="en-IE"/>
        </w:rPr>
        <w:t xml:space="preserve"> “Branching factor” later in this Chapter.</w:t>
      </w:r>
    </w:p>
    <w:p w14:paraId="5FFFA84D" w14:textId="71973B58" w:rsidR="00B92F52" w:rsidRPr="00CB4DA9" w:rsidRDefault="00B92F52" w:rsidP="00B92F52">
      <w:pPr>
        <w:pStyle w:val="Caption"/>
        <w:keepNext/>
        <w:rPr>
          <w:sz w:val="24"/>
          <w:lang w:val="en-IE"/>
        </w:rPr>
      </w:pPr>
      <w:bookmarkStart w:id="97" w:name="_Toc396945079"/>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8</w:t>
      </w:r>
      <w:r w:rsidR="00F139E7">
        <w:rPr>
          <w:sz w:val="24"/>
          <w:lang w:val="en-IE"/>
        </w:rPr>
        <w:fldChar w:fldCharType="end"/>
      </w:r>
      <w:r w:rsidR="00980EDC" w:rsidRPr="00980EDC">
        <w:rPr>
          <w:sz w:val="24"/>
          <w:lang w:val="en-IE"/>
        </w:rPr>
        <w:t xml:space="preserve"> - </w:t>
      </w:r>
      <w:r w:rsidR="00D32487">
        <w:rPr>
          <w:sz w:val="24"/>
          <w:lang w:val="en-IE"/>
        </w:rPr>
        <w:t xml:space="preserve">MMAS </w:t>
      </w:r>
      <w:r w:rsidR="00D32487" w:rsidRPr="00D32487">
        <w:rPr>
          <w:sz w:val="24"/>
          <w:lang w:val="en-IE"/>
        </w:rPr>
        <w:t>proportional rule</w:t>
      </w:r>
      <w:bookmarkEnd w:id="97"/>
    </w:p>
    <w:tbl>
      <w:tblPr>
        <w:tblW w:w="0" w:type="auto"/>
        <w:tblLook w:val="04A0" w:firstRow="1" w:lastRow="0" w:firstColumn="1" w:lastColumn="0" w:noHBand="0" w:noVBand="1"/>
      </w:tblPr>
      <w:tblGrid>
        <w:gridCol w:w="8607"/>
      </w:tblGrid>
      <w:tr w:rsidR="00B92F52" w:rsidRPr="0005431A" w14:paraId="0CE3A98B" w14:textId="77777777" w:rsidTr="00961BDF">
        <w:tc>
          <w:tcPr>
            <w:tcW w:w="8607" w:type="dxa"/>
          </w:tcPr>
          <w:p w14:paraId="6DE8892E" w14:textId="77777777" w:rsidR="00B92F52" w:rsidRPr="0005431A" w:rsidRDefault="00B92F52" w:rsidP="00961BDF">
            <w:pPr>
              <w:rPr>
                <w:b/>
                <w:lang w:val="en-IE"/>
              </w:rPr>
            </w:pPr>
            <m:oMathPara>
              <m:oMath>
                <m:r>
                  <m:rPr>
                    <m:sty m:val="b"/>
                  </m:rPr>
                  <w:rPr>
                    <w:rFonts w:ascii="Cambria Math" w:hAnsi="Cambria Math"/>
                    <w:lang w:val="en-IE"/>
                  </w:rPr>
                  <m:t xml:space="preserve">increase ~ </m:t>
                </m:r>
                <m:sSub>
                  <m:sSubPr>
                    <m:ctrlPr>
                      <w:rPr>
                        <w:rFonts w:ascii="Cambria Math" w:hAnsi="Cambria Math"/>
                        <w:b/>
                        <w:lang w:val="en-IE"/>
                      </w:rPr>
                    </m:ctrlPr>
                  </m:sSubPr>
                  <m:e>
                    <m:r>
                      <m:rPr>
                        <m:sty m:val="b"/>
                      </m:rPr>
                      <w:rPr>
                        <w:rFonts w:ascii="Cambria Math" w:hAnsi="Cambria Math"/>
                        <w:lang w:val="en-IE"/>
                      </w:rPr>
                      <m:t xml:space="preserve"> τ</m:t>
                    </m:r>
                  </m:e>
                  <m:sub>
                    <m:r>
                      <m:rPr>
                        <m:sty m:val="b"/>
                      </m:rPr>
                      <w:rPr>
                        <w:rFonts w:ascii="Cambria Math" w:hAnsi="Cambria Math"/>
                        <w:lang w:val="en-IE"/>
                      </w:rPr>
                      <m:t>max</m:t>
                    </m:r>
                  </m:sub>
                </m:sSub>
                <m:r>
                  <m:rPr>
                    <m:sty m:val="b"/>
                  </m:rPr>
                  <w:rPr>
                    <w:rFonts w:ascii="Cambria Math" w:hAnsi="Cambria Math"/>
                    <w:lang w:val="en-IE"/>
                  </w:rPr>
                  <m:t xml:space="preserve"> - </m:t>
                </m:r>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bs</m:t>
                    </m:r>
                  </m:sup>
                </m:sSubSup>
              </m:oMath>
            </m:oMathPara>
          </w:p>
        </w:tc>
      </w:tr>
    </w:tbl>
    <w:p w14:paraId="14EBE87B" w14:textId="77777777" w:rsidR="00712FAE" w:rsidRPr="0005431A" w:rsidRDefault="00712FAE" w:rsidP="00B92F52">
      <w:pPr>
        <w:rPr>
          <w:lang w:val="en-IE"/>
        </w:rPr>
      </w:pPr>
    </w:p>
    <w:p w14:paraId="394265E4" w14:textId="77777777" w:rsidR="00B92F52" w:rsidRPr="0005431A" w:rsidRDefault="00B92F52" w:rsidP="00B92F52">
      <w:pPr>
        <w:rPr>
          <w:lang w:val="en-IE"/>
        </w:rPr>
      </w:pPr>
      <w:r w:rsidRPr="0005431A">
        <w:rPr>
          <w:lang w:val="en-IE"/>
        </w:rPr>
        <w:t xml:space="preserve">So, evaporation </w:t>
      </w:r>
      <w:r w:rsidR="00402FC5" w:rsidRPr="0005431A">
        <w:rPr>
          <w:lang w:val="en-IE"/>
        </w:rPr>
        <w:t xml:space="preserve">for (MMAS) </w:t>
      </w:r>
      <w:r w:rsidRPr="0005431A">
        <w:rPr>
          <w:lang w:val="en-IE"/>
        </w:rPr>
        <w:t>is</w:t>
      </w:r>
    </w:p>
    <w:p w14:paraId="434B9FF0" w14:textId="72C63134" w:rsidR="00B92F52" w:rsidRPr="00CB4DA9" w:rsidRDefault="00B92F52" w:rsidP="00B92F52">
      <w:pPr>
        <w:pStyle w:val="Caption"/>
        <w:keepNext/>
        <w:rPr>
          <w:sz w:val="24"/>
          <w:lang w:val="en-IE"/>
        </w:rPr>
      </w:pPr>
      <w:bookmarkStart w:id="98" w:name="_Toc396945080"/>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9</w:t>
      </w:r>
      <w:r w:rsidR="00F139E7">
        <w:rPr>
          <w:sz w:val="24"/>
          <w:lang w:val="en-IE"/>
        </w:rPr>
        <w:fldChar w:fldCharType="end"/>
      </w:r>
      <w:r w:rsidR="00980EDC" w:rsidRPr="00980EDC">
        <w:rPr>
          <w:sz w:val="24"/>
          <w:lang w:val="en-IE"/>
        </w:rPr>
        <w:t xml:space="preserve"> - </w:t>
      </w:r>
      <w:r w:rsidR="00D32487" w:rsidRPr="00D32487">
        <w:rPr>
          <w:sz w:val="24"/>
          <w:lang w:val="en-IE"/>
        </w:rPr>
        <w:t>MMAS evaporation rule</w:t>
      </w:r>
      <w:bookmarkEnd w:id="98"/>
    </w:p>
    <w:tbl>
      <w:tblPr>
        <w:tblW w:w="0" w:type="auto"/>
        <w:tblLook w:val="04A0" w:firstRow="1" w:lastRow="0" w:firstColumn="1" w:lastColumn="0" w:noHBand="0" w:noVBand="1"/>
      </w:tblPr>
      <w:tblGrid>
        <w:gridCol w:w="8607"/>
      </w:tblGrid>
      <w:tr w:rsidR="00B92F52" w:rsidRPr="0005431A" w14:paraId="07367AD9" w14:textId="77777777" w:rsidTr="00961BDF">
        <w:tc>
          <w:tcPr>
            <w:tcW w:w="8607" w:type="dxa"/>
          </w:tcPr>
          <w:p w14:paraId="4743984C" w14:textId="77777777" w:rsidR="00B92F52" w:rsidRPr="0005431A" w:rsidRDefault="00B15046" w:rsidP="00961BDF">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ax</m:t>
                </m:r>
                <m:d>
                  <m:dPr>
                    <m:ctrlPr>
                      <w:rPr>
                        <w:rFonts w:ascii="Cambria Math" w:eastAsia="Cambria Math" w:hAnsi="Cambria Math"/>
                        <w:b/>
                        <w:lang w:val="en-IE"/>
                      </w:rPr>
                    </m:ctrlPr>
                  </m:dPr>
                  <m:e>
                    <m:r>
                      <m:rPr>
                        <m:sty m:val="b"/>
                      </m:rPr>
                      <w:rPr>
                        <w:rFonts w:ascii="Cambria Math" w:eastAsia="Cambria Math" w:hAnsi="Cambria Math"/>
                        <w:lang w:val="en-IE"/>
                      </w:rPr>
                      <m:t>(1- ρ</m:t>
                    </m:r>
                  </m:e>
                </m:d>
                <m:r>
                  <m:rPr>
                    <m:sty m:val="b"/>
                  </m:rPr>
                  <w:rPr>
                    <w:rFonts w:ascii="Cambria Math" w:eastAsia="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 xml:space="preserve"> τ</m:t>
                    </m:r>
                  </m:e>
                  <m:sub>
                    <m:r>
                      <m:rPr>
                        <m:sty m:val="b"/>
                      </m:rPr>
                      <w:rPr>
                        <w:rFonts w:ascii="Cambria Math" w:hAnsi="Cambria Math"/>
                        <w:lang w:val="en-IE"/>
                      </w:rPr>
                      <m:t>min</m:t>
                    </m:r>
                  </m:sub>
                </m:sSub>
                <m:r>
                  <m:rPr>
                    <m:sty m:val="b"/>
                  </m:rPr>
                  <w:rPr>
                    <w:rFonts w:ascii="Cambria Math" w:hAnsi="Cambria Math"/>
                    <w:lang w:val="en-IE"/>
                  </w:rPr>
                  <m:t>) ,</m:t>
                </m:r>
              </m:oMath>
            </m:oMathPara>
          </w:p>
        </w:tc>
      </w:tr>
    </w:tbl>
    <w:p w14:paraId="50138523" w14:textId="77777777" w:rsidR="00B92F52" w:rsidRPr="0005431A" w:rsidRDefault="00B92F52" w:rsidP="00B92F52">
      <w:pPr>
        <w:rPr>
          <w:lang w:val="en-IE"/>
        </w:rPr>
      </w:pPr>
    </w:p>
    <w:p w14:paraId="17E7734C" w14:textId="77777777" w:rsidR="00B92F52" w:rsidRPr="0005431A" w:rsidRDefault="007C4D49" w:rsidP="00B92F52">
      <w:pPr>
        <w:rPr>
          <w:lang w:val="en-IE"/>
        </w:rPr>
      </w:pPr>
      <w:r w:rsidRPr="0005431A">
        <w:rPr>
          <w:lang w:val="en-IE"/>
        </w:rPr>
        <w:t>and</w:t>
      </w:r>
      <w:r w:rsidR="00B92F52" w:rsidRPr="0005431A">
        <w:rPr>
          <w:lang w:val="en-IE"/>
        </w:rPr>
        <w:t xml:space="preserve"> updat</w:t>
      </w:r>
      <w:r w:rsidRPr="0005431A">
        <w:rPr>
          <w:lang w:val="en-IE"/>
        </w:rPr>
        <w:t>ing</w:t>
      </w:r>
      <w:r w:rsidR="00B92F52" w:rsidRPr="0005431A">
        <w:rPr>
          <w:lang w:val="en-IE"/>
        </w:rPr>
        <w:t xml:space="preserve"> </w:t>
      </w:r>
      <w:r w:rsidR="00A6544E" w:rsidRPr="0005431A">
        <w:rPr>
          <w:lang w:val="en-IE"/>
        </w:rPr>
        <w:t xml:space="preserve">the </w:t>
      </w:r>
      <w:r w:rsidR="00402FC5" w:rsidRPr="0005431A">
        <w:rPr>
          <w:lang w:val="en-IE"/>
        </w:rPr>
        <w:t>pheromones</w:t>
      </w:r>
      <w:r w:rsidR="00B92F52" w:rsidRPr="0005431A">
        <w:rPr>
          <w:lang w:val="en-IE"/>
        </w:rPr>
        <w:t xml:space="preserve">: </w:t>
      </w:r>
    </w:p>
    <w:p w14:paraId="253EED73" w14:textId="54C9550F" w:rsidR="00B92F52" w:rsidRPr="00CB4DA9" w:rsidRDefault="00B92F52" w:rsidP="00B92F52">
      <w:pPr>
        <w:pStyle w:val="Caption"/>
        <w:keepNext/>
        <w:rPr>
          <w:sz w:val="24"/>
          <w:lang w:val="en-IE"/>
        </w:rPr>
      </w:pPr>
      <w:bookmarkStart w:id="99" w:name="_Toc396945081"/>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10</w:t>
      </w:r>
      <w:r w:rsidR="00F139E7">
        <w:rPr>
          <w:sz w:val="24"/>
          <w:lang w:val="en-IE"/>
        </w:rPr>
        <w:fldChar w:fldCharType="end"/>
      </w:r>
      <w:r w:rsidR="00980EDC">
        <w:rPr>
          <w:sz w:val="24"/>
          <w:lang w:val="en-IE"/>
        </w:rPr>
        <w:t xml:space="preserve"> </w:t>
      </w:r>
      <w:r w:rsidR="00980EDC" w:rsidRPr="00980EDC">
        <w:rPr>
          <w:sz w:val="24"/>
          <w:lang w:val="en-IE"/>
        </w:rPr>
        <w:t xml:space="preserve">- </w:t>
      </w:r>
      <w:r w:rsidR="00D32487" w:rsidRPr="00D32487">
        <w:rPr>
          <w:sz w:val="24"/>
          <w:lang w:val="en-IE"/>
        </w:rPr>
        <w:t>MMAS update rule</w:t>
      </w:r>
      <w:bookmarkEnd w:id="99"/>
    </w:p>
    <w:tbl>
      <w:tblPr>
        <w:tblW w:w="0" w:type="auto"/>
        <w:tblLook w:val="04A0" w:firstRow="1" w:lastRow="0" w:firstColumn="1" w:lastColumn="0" w:noHBand="0" w:noVBand="1"/>
      </w:tblPr>
      <w:tblGrid>
        <w:gridCol w:w="8607"/>
      </w:tblGrid>
      <w:tr w:rsidR="00B92F52" w:rsidRPr="0005431A" w14:paraId="6CF3F5BB" w14:textId="77777777" w:rsidTr="00961BDF">
        <w:tc>
          <w:tcPr>
            <w:tcW w:w="8607" w:type="dxa"/>
          </w:tcPr>
          <w:p w14:paraId="7A280926" w14:textId="77777777" w:rsidR="00B92F52" w:rsidRPr="0005431A" w:rsidRDefault="00B15046" w:rsidP="00961BDF">
            <w:pPr>
              <w:rPr>
                <w:b/>
                <w:lang w:val="en-IE"/>
              </w:rPr>
            </w:pPr>
            <m:oMathPara>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eastAsia="Cambria Math" w:hAnsi="Cambria Math"/>
                    <w:lang w:val="en-IE"/>
                  </w:rPr>
                  <m:t>←</m:t>
                </m:r>
                <m:r>
                  <m:rPr>
                    <m:sty m:val="b"/>
                  </m:rPr>
                  <w:rPr>
                    <w:rFonts w:ascii="Cambria Math" w:eastAsia="Cambria Math" w:hAnsi="Cambria Math"/>
                    <w:lang w:val="en-IE"/>
                  </w:rPr>
                  <m:t>min⁡</m:t>
                </m:r>
                <m:r>
                  <m:rPr>
                    <m:sty m:val="bi"/>
                  </m:rPr>
                  <w:rPr>
                    <w:rFonts w:ascii="Cambria Math" w:eastAsia="Cambria Math" w:hAnsi="Cambria Math"/>
                    <w:lang w:val="en-IE"/>
                  </w:rPr>
                  <m:t>(</m:t>
                </m:r>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sSub>
                  <m:sSubPr>
                    <m:ctrlPr>
                      <w:rPr>
                        <w:rFonts w:ascii="Cambria Math" w:hAnsi="Cambria Math"/>
                        <w:b/>
                        <w:i/>
                        <w:lang w:val="en-IE"/>
                      </w:rPr>
                    </m:ctrlPr>
                  </m:sSubPr>
                  <m:e>
                    <m:r>
                      <m:rPr>
                        <m:sty m:val="bi"/>
                      </m:rPr>
                      <w:rPr>
                        <w:rFonts w:ascii="Cambria Math" w:hAnsi="Cambria Math"/>
                        <w:lang w:val="en-IE"/>
                      </w:rPr>
                      <m:t xml:space="preserve"> τ</m:t>
                    </m:r>
                  </m:e>
                  <m:sub>
                    <m:r>
                      <m:rPr>
                        <m:sty m:val="bi"/>
                      </m:rPr>
                      <w:rPr>
                        <w:rFonts w:ascii="Cambria Math" w:hAnsi="Cambria Math"/>
                        <w:lang w:val="en-IE"/>
                      </w:rPr>
                      <m:t>max</m:t>
                    </m:r>
                  </m:sub>
                </m:sSub>
                <m:r>
                  <m:rPr>
                    <m:sty m:val="bi"/>
                  </m:rPr>
                  <w:rPr>
                    <w:rFonts w:ascii="Cambria Math" w:hAnsi="Cambria Math"/>
                    <w:lang w:val="en-IE"/>
                  </w:rPr>
                  <m:t>) ,</m:t>
                </m:r>
              </m:oMath>
            </m:oMathPara>
          </w:p>
        </w:tc>
      </w:tr>
    </w:tbl>
    <w:p w14:paraId="6626FBBF" w14:textId="77777777" w:rsidR="00B92F52" w:rsidRPr="0005431A" w:rsidRDefault="00B92F52" w:rsidP="00B92F52">
      <w:pPr>
        <w:rPr>
          <w:lang w:val="en-IE"/>
        </w:rPr>
      </w:pPr>
    </w:p>
    <w:p w14:paraId="0094AF20" w14:textId="77777777" w:rsidR="00B92F52" w:rsidRPr="0005431A" w:rsidRDefault="00B15046"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sel</m:t>
                </m:r>
              </m:sup>
            </m:sSup>
          </m:den>
        </m:f>
      </m:oMath>
      <w:r w:rsidR="00B92F52" w:rsidRPr="0005431A">
        <w:rPr>
          <w:b/>
          <w:lang w:val="en-IE"/>
        </w:rPr>
        <w:t>  </w:t>
      </w:r>
      <w:r w:rsidR="007C4D49" w:rsidRPr="0005431A">
        <w:rPr>
          <w:lang w:val="en-IE"/>
        </w:rPr>
        <w:t>i</w:t>
      </w:r>
      <w:r w:rsidR="00B92F52" w:rsidRPr="0005431A">
        <w:rPr>
          <w:lang w:val="en-IE"/>
        </w:rPr>
        <w:t xml:space="preserve">f the path  </w:t>
      </w:r>
      <m:oMath>
        <m:r>
          <m:rPr>
            <m:sty m:val="bi"/>
          </m:rPr>
          <w:rPr>
            <w:rFonts w:ascii="Cambria Math" w:hAnsi="Cambria Math"/>
            <w:lang w:val="en-IE"/>
          </w:rPr>
          <m:t xml:space="preserve">ij ∈ </m:t>
        </m:r>
        <m:sSup>
          <m:sSupPr>
            <m:ctrlPr>
              <w:rPr>
                <w:rFonts w:ascii="Cambria Math" w:hAnsi="Cambria Math"/>
                <w:b/>
                <w:i/>
                <w:lang w:val="en-IE"/>
              </w:rPr>
            </m:ctrlPr>
          </m:sSupPr>
          <m:e>
            <m:r>
              <m:rPr>
                <m:sty m:val="bi"/>
              </m:rPr>
              <w:rPr>
                <w:rFonts w:ascii="Cambria Math" w:hAnsi="Cambria Math"/>
                <w:lang w:val="en-IE"/>
              </w:rPr>
              <m:t>T</m:t>
            </m:r>
          </m:e>
          <m:sup>
            <m:r>
              <m:rPr>
                <m:sty m:val="bi"/>
              </m:rPr>
              <w:rPr>
                <w:rFonts w:ascii="Cambria Math" w:hAnsi="Cambria Math"/>
                <w:lang w:val="en-IE"/>
              </w:rPr>
              <m:t>se</m:t>
            </m:r>
            <m:r>
              <m:rPr>
                <m:sty m:val="bi"/>
              </m:rPr>
              <w:rPr>
                <w:rFonts w:ascii="Cambria Math" w:hAnsi="Cambria Math"/>
                <w:lang w:val="en-IE"/>
              </w:rPr>
              <m:t>l</m:t>
            </m:r>
          </m:sup>
        </m:sSup>
      </m:oMath>
      <w:r w:rsidR="00B92F52" w:rsidRPr="0005431A">
        <w:rPr>
          <w:b/>
          <w:lang w:val="en-IE"/>
        </w:rPr>
        <w:t xml:space="preserve"> , </w:t>
      </w:r>
      <m:oMath>
        <m:sSup>
          <m:sSupPr>
            <m:ctrlPr>
              <w:rPr>
                <w:rFonts w:ascii="Cambria Math" w:hAnsi="Cambria Math"/>
                <w:b/>
                <w:i/>
                <w:lang w:val="en-IE"/>
              </w:rPr>
            </m:ctrlPr>
          </m:sSupPr>
          <m:e>
            <m:r>
              <m:rPr>
                <m:sty m:val="bi"/>
              </m:rPr>
              <w:rPr>
                <w:rFonts w:ascii="Cambria Math" w:hAnsi="Cambria Math"/>
                <w:lang w:val="en-IE"/>
              </w:rPr>
              <m:t>T</m:t>
            </m:r>
          </m:e>
          <m:sup>
            <m:r>
              <m:rPr>
                <m:sty m:val="bi"/>
              </m:rPr>
              <w:rPr>
                <w:rFonts w:ascii="Cambria Math" w:hAnsi="Cambria Math"/>
                <w:lang w:val="en-IE"/>
              </w:rPr>
              <m:t>sel</m:t>
            </m:r>
          </m:sup>
        </m:sSup>
      </m:oMath>
      <w:r w:rsidR="00B92F52" w:rsidRPr="0005431A">
        <w:rPr>
          <w:lang w:val="en-IE"/>
        </w:rPr>
        <w:t xml:space="preserve"> is the selected ants round tour,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sel</m:t>
            </m:r>
          </m:sup>
        </m:sSup>
      </m:oMath>
      <w:r w:rsidR="00B92F52" w:rsidRPr="0005431A">
        <w:rPr>
          <w:lang w:val="en-IE"/>
        </w:rPr>
        <w:t xml:space="preserve">  is the length of the selected </w:t>
      </w:r>
      <w:r w:rsidR="007C4D49" w:rsidRPr="0005431A">
        <w:rPr>
          <w:lang w:val="en-IE"/>
        </w:rPr>
        <w:t>solution</w:t>
      </w:r>
      <w:r w:rsidR="00B92F52" w:rsidRPr="0005431A">
        <w:rPr>
          <w:lang w:val="en-IE"/>
        </w:rPr>
        <w:t>.</w:t>
      </w:r>
    </w:p>
    <w:p w14:paraId="630EFED8" w14:textId="77777777" w:rsidR="00B92F52" w:rsidRPr="0005431A" w:rsidRDefault="00B92F52" w:rsidP="00B92F52">
      <w:pPr>
        <w:rPr>
          <w:lang w:val="en-IE"/>
        </w:rPr>
      </w:pPr>
    </w:p>
    <w:p w14:paraId="5153825B" w14:textId="4D9736E0" w:rsidR="00B92F52" w:rsidRPr="0005431A" w:rsidRDefault="00B54961" w:rsidP="00B92F52">
      <w:pPr>
        <w:rPr>
          <w:lang w:val="en-IE"/>
        </w:rPr>
      </w:pPr>
      <w:r w:rsidRPr="0005431A">
        <w:rPr>
          <w:lang w:val="en-IE"/>
        </w:rPr>
        <w:t xml:space="preserve">The </w:t>
      </w:r>
      <w:r w:rsidR="00B92F52" w:rsidRPr="0005431A">
        <w:rPr>
          <w:lang w:val="en-IE"/>
        </w:rPr>
        <w:t xml:space="preserve">MinMax ant system is one of the best performing ant </w:t>
      </w:r>
      <w:r w:rsidR="00402FC5" w:rsidRPr="0005431A">
        <w:rPr>
          <w:lang w:val="en-IE"/>
        </w:rPr>
        <w:t xml:space="preserve">colony optimisation algorithms </w:t>
      </w:r>
      <w:r w:rsidR="00B92F52" w:rsidRPr="0005431A">
        <w:rPr>
          <w:lang w:val="en-IE"/>
        </w:rPr>
        <w:t xml:space="preserve">confirmed by many researchers </w:t>
      </w:r>
      <w:r w:rsidR="00B92F52" w:rsidRPr="0005431A">
        <w:rPr>
          <w:lang w:val="en-IE"/>
        </w:rPr>
        <w:fldChar w:fldCharType="begin"/>
      </w:r>
      <w:r w:rsidR="00B92F52" w:rsidRPr="0005431A">
        <w:rPr>
          <w:lang w:val="en-IE"/>
        </w:rPr>
        <w:instrText xml:space="preserve"> ADDIN ZOTERO_ITEM CSL_CITATION {"citationID":"wrOIcM72","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00B92F52" w:rsidRPr="0005431A">
        <w:rPr>
          <w:lang w:val="en-IE"/>
        </w:rPr>
        <w:fldChar w:fldCharType="separate"/>
      </w:r>
      <w:r w:rsidR="00B92F52" w:rsidRPr="0005431A">
        <w:rPr>
          <w:lang w:val="en-IE"/>
        </w:rPr>
        <w:t>(Stützle and Hoos, 2000)</w:t>
      </w:r>
      <w:r w:rsidR="00B92F52" w:rsidRPr="0005431A">
        <w:rPr>
          <w:lang w:val="en-IE"/>
        </w:rPr>
        <w:fldChar w:fldCharType="end"/>
      </w:r>
      <w:r w:rsidR="00B92F52" w:rsidRPr="0005431A">
        <w:rPr>
          <w:lang w:val="en-IE"/>
        </w:rPr>
        <w:t xml:space="preserve"> </w:t>
      </w:r>
      <w:r w:rsidR="00B92F52" w:rsidRPr="0005431A">
        <w:rPr>
          <w:lang w:val="en-IE"/>
        </w:rPr>
        <w:fldChar w:fldCharType="begin"/>
      </w:r>
      <w:r w:rsidR="00B92F52" w:rsidRPr="0005431A">
        <w:rPr>
          <w:lang w:val="en-IE"/>
        </w:rPr>
        <w:instrText xml:space="preserve"> ADDIN ZOTERO_ITEM CSL_CITATION {"citationID":"ulbZdCoa","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00B92F52" w:rsidRPr="0005431A">
        <w:rPr>
          <w:lang w:val="en-IE"/>
        </w:rPr>
        <w:fldChar w:fldCharType="separate"/>
      </w:r>
      <w:r w:rsidR="00B92F52" w:rsidRPr="0005431A">
        <w:rPr>
          <w:lang w:val="en-IE"/>
        </w:rPr>
        <w:t>(Dorigo and Socha, 2006)</w:t>
      </w:r>
      <w:r w:rsidR="00B92F52" w:rsidRPr="0005431A">
        <w:rPr>
          <w:lang w:val="en-IE"/>
        </w:rPr>
        <w:fldChar w:fldCharType="end"/>
      </w:r>
      <w:r w:rsidR="00B92F52" w:rsidRPr="0005431A">
        <w:rPr>
          <w:lang w:val="en-IE"/>
        </w:rPr>
        <w:t>.</w:t>
      </w:r>
    </w:p>
    <w:p w14:paraId="61262E35" w14:textId="7753B40A" w:rsidR="00B92F52" w:rsidRPr="0005431A" w:rsidRDefault="0062016F" w:rsidP="001A79D9">
      <w:pPr>
        <w:pStyle w:val="MSCHeading2"/>
      </w:pPr>
      <w:bookmarkStart w:id="100" w:name="_Toc396914423"/>
      <w:r>
        <w:t>5.6</w:t>
      </w:r>
      <w:r w:rsidR="00B54961" w:rsidRPr="0005431A">
        <w:tab/>
        <w:t>Ant Colony System</w:t>
      </w:r>
      <w:bookmarkEnd w:id="100"/>
    </w:p>
    <w:p w14:paraId="10C79F5E" w14:textId="39C341E8" w:rsidR="00B92F52" w:rsidRPr="0005431A" w:rsidRDefault="00402FC5" w:rsidP="00B92F52">
      <w:pPr>
        <w:rPr>
          <w:lang w:val="en-IE"/>
        </w:rPr>
      </w:pPr>
      <w:r w:rsidRPr="0005431A">
        <w:rPr>
          <w:lang w:val="en-IE"/>
        </w:rPr>
        <w:t>A</w:t>
      </w:r>
      <w:r w:rsidR="00B92F52" w:rsidRPr="0005431A">
        <w:rPr>
          <w:lang w:val="en-IE"/>
        </w:rPr>
        <w:t xml:space="preserve">nt </w:t>
      </w:r>
      <w:r w:rsidRPr="0005431A">
        <w:rPr>
          <w:lang w:val="en-IE"/>
        </w:rPr>
        <w:t>Colony S</w:t>
      </w:r>
      <w:r w:rsidR="00B92F52" w:rsidRPr="0005431A">
        <w:rPr>
          <w:lang w:val="en-IE"/>
        </w:rPr>
        <w:t xml:space="preserve">ystem </w:t>
      </w:r>
      <w:r w:rsidRPr="0005431A">
        <w:rPr>
          <w:lang w:val="en-IE"/>
        </w:rPr>
        <w:t xml:space="preserve">(ACS) </w:t>
      </w:r>
      <w:r w:rsidR="00B54961" w:rsidRPr="0005431A">
        <w:rPr>
          <w:lang w:val="en-IE"/>
        </w:rPr>
        <w:t xml:space="preserve">was </w:t>
      </w:r>
      <w:r w:rsidR="00B92F52" w:rsidRPr="0005431A">
        <w:rPr>
          <w:lang w:val="en-IE"/>
        </w:rPr>
        <w:t xml:space="preserve">introduced by </w:t>
      </w:r>
      <w:r w:rsidR="00B92F52" w:rsidRPr="0005431A">
        <w:rPr>
          <w:lang w:val="en-IE"/>
        </w:rPr>
        <w:fldChar w:fldCharType="begin"/>
      </w:r>
      <w:r w:rsidR="00AF1C16" w:rsidRPr="0005431A">
        <w:rPr>
          <w:lang w:val="en-IE"/>
        </w:rPr>
        <w:instrText xml:space="preserve"> ADDIN ZOTERO_ITEM CSL_CITATION {"citationID":"1ddk9g9t80","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00B92F52" w:rsidRPr="0005431A">
        <w:rPr>
          <w:lang w:val="en-IE"/>
        </w:rPr>
        <w:fldChar w:fldCharType="separate"/>
      </w:r>
      <w:r w:rsidR="00AF1C16" w:rsidRPr="0005431A">
        <w:rPr>
          <w:lang w:val="en-IE"/>
        </w:rPr>
        <w:t xml:space="preserve">Dorigo and Gambardella </w:t>
      </w:r>
      <w:r w:rsidR="00B54961" w:rsidRPr="0005431A">
        <w:rPr>
          <w:lang w:val="en-IE"/>
        </w:rPr>
        <w:t>(</w:t>
      </w:r>
      <w:r w:rsidR="00AF1C16" w:rsidRPr="0005431A">
        <w:rPr>
          <w:lang w:val="en-IE"/>
        </w:rPr>
        <w:t>1997)</w:t>
      </w:r>
      <w:r w:rsidR="00B92F52" w:rsidRPr="0005431A">
        <w:rPr>
          <w:lang w:val="en-IE"/>
        </w:rPr>
        <w:fldChar w:fldCharType="end"/>
      </w:r>
      <w:r w:rsidR="00B92F52" w:rsidRPr="0005431A">
        <w:rPr>
          <w:lang w:val="en-IE"/>
        </w:rPr>
        <w:t>. This algorithm is significantly different to the others</w:t>
      </w:r>
      <w:r w:rsidR="00B54961" w:rsidRPr="0005431A">
        <w:rPr>
          <w:lang w:val="en-IE"/>
        </w:rPr>
        <w:t>.</w:t>
      </w:r>
      <w:r w:rsidR="00B92F52" w:rsidRPr="0005431A">
        <w:rPr>
          <w:lang w:val="en-IE"/>
        </w:rPr>
        <w:t xml:space="preserve"> </w:t>
      </w:r>
      <w:r w:rsidR="00B54961" w:rsidRPr="0005431A">
        <w:rPr>
          <w:lang w:val="en-IE"/>
        </w:rPr>
        <w:t>Where</w:t>
      </w:r>
      <w:r w:rsidR="00B92F52" w:rsidRPr="0005431A">
        <w:rPr>
          <w:lang w:val="en-IE"/>
        </w:rPr>
        <w:t xml:space="preserve">as with previous algorithms pheromones </w:t>
      </w:r>
      <w:r w:rsidR="007C4D49" w:rsidRPr="0005431A">
        <w:rPr>
          <w:lang w:val="en-IE"/>
        </w:rPr>
        <w:t>are</w:t>
      </w:r>
      <w:r w:rsidR="00B92F52" w:rsidRPr="0005431A">
        <w:rPr>
          <w:lang w:val="en-IE"/>
        </w:rPr>
        <w:t xml:space="preserve"> updated when the ants finished their complete </w:t>
      </w:r>
      <w:r w:rsidR="007C4D49" w:rsidRPr="0005431A">
        <w:rPr>
          <w:lang w:val="en-IE"/>
        </w:rPr>
        <w:t>solution</w:t>
      </w:r>
      <w:r w:rsidR="00B54961" w:rsidRPr="0005431A">
        <w:rPr>
          <w:lang w:val="en-IE"/>
        </w:rPr>
        <w:t>,</w:t>
      </w:r>
      <w:r w:rsidR="00B92F52" w:rsidRPr="0005431A">
        <w:rPr>
          <w:lang w:val="en-IE"/>
        </w:rPr>
        <w:t xml:space="preserve"> in </w:t>
      </w:r>
      <w:r w:rsidRPr="0005431A">
        <w:rPr>
          <w:lang w:val="en-IE"/>
        </w:rPr>
        <w:t xml:space="preserve">ACS </w:t>
      </w:r>
      <w:r w:rsidR="00B92F52" w:rsidRPr="0005431A">
        <w:rPr>
          <w:lang w:val="en-IE"/>
        </w:rPr>
        <w:t xml:space="preserve">pheromones are updated when the ant chooses </w:t>
      </w:r>
      <w:r w:rsidRPr="0005431A">
        <w:rPr>
          <w:lang w:val="en-IE"/>
        </w:rPr>
        <w:t>the</w:t>
      </w:r>
      <w:r w:rsidR="00B92F52" w:rsidRPr="0005431A">
        <w:rPr>
          <w:lang w:val="en-IE"/>
        </w:rPr>
        <w:t xml:space="preserve"> next </w:t>
      </w:r>
      <w:r w:rsidRPr="0005431A">
        <w:rPr>
          <w:lang w:val="en-IE"/>
        </w:rPr>
        <w:t>vertex</w:t>
      </w:r>
      <w:r w:rsidR="00B92F52" w:rsidRPr="0005431A">
        <w:rPr>
          <w:lang w:val="en-IE"/>
        </w:rPr>
        <w:t xml:space="preserve"> </w:t>
      </w:r>
      <w:r w:rsidR="00B54961" w:rsidRPr="0005431A">
        <w:rPr>
          <w:lang w:val="en-IE"/>
        </w:rPr>
        <w:t xml:space="preserve">- </w:t>
      </w:r>
      <w:r w:rsidR="00B92F52" w:rsidRPr="0005431A">
        <w:rPr>
          <w:lang w:val="en-IE"/>
        </w:rPr>
        <w:t xml:space="preserve">in a sense, eating </w:t>
      </w:r>
      <w:r w:rsidR="007C4D49" w:rsidRPr="0005431A">
        <w:rPr>
          <w:lang w:val="en-IE"/>
        </w:rPr>
        <w:t xml:space="preserve">the </w:t>
      </w:r>
      <w:r w:rsidR="00B92F52" w:rsidRPr="0005431A">
        <w:rPr>
          <w:lang w:val="en-IE"/>
        </w:rPr>
        <w:t>pheromones as it goes along. Therefore the construction</w:t>
      </w:r>
      <w:r w:rsidRPr="0005431A">
        <w:rPr>
          <w:lang w:val="en-IE"/>
        </w:rPr>
        <w:t xml:space="preserve"> step</w:t>
      </w:r>
      <w:r w:rsidR="00B92F52" w:rsidRPr="0005431A">
        <w:rPr>
          <w:lang w:val="en-IE"/>
        </w:rPr>
        <w:t xml:space="preserve"> of the algorithm</w:t>
      </w:r>
      <w:r w:rsidRPr="0005431A">
        <w:rPr>
          <w:lang w:val="en-IE"/>
        </w:rPr>
        <w:t xml:space="preserve"> is</w:t>
      </w:r>
      <w:r w:rsidR="00B92F52" w:rsidRPr="0005431A">
        <w:rPr>
          <w:lang w:val="en-IE"/>
        </w:rPr>
        <w:t xml:space="preserve"> </w:t>
      </w:r>
      <w:r w:rsidRPr="0005431A">
        <w:rPr>
          <w:lang w:val="en-IE"/>
        </w:rPr>
        <w:lastRenderedPageBreak/>
        <w:t>substantially</w:t>
      </w:r>
      <w:r w:rsidR="00B92F52" w:rsidRPr="0005431A">
        <w:rPr>
          <w:lang w:val="en-IE"/>
        </w:rPr>
        <w:t xml:space="preserve"> different to the</w:t>
      </w:r>
      <w:r w:rsidRPr="0005431A">
        <w:rPr>
          <w:lang w:val="en-IE"/>
        </w:rPr>
        <w:t xml:space="preserve"> other</w:t>
      </w:r>
      <w:r w:rsidR="00B92F52" w:rsidRPr="0005431A">
        <w:rPr>
          <w:lang w:val="en-IE"/>
        </w:rPr>
        <w:t xml:space="preserve"> </w:t>
      </w:r>
      <w:r w:rsidRPr="0005431A">
        <w:rPr>
          <w:lang w:val="en-IE"/>
        </w:rPr>
        <w:t>algorithms</w:t>
      </w:r>
      <w:r w:rsidR="00B92F52" w:rsidRPr="0005431A">
        <w:rPr>
          <w:lang w:val="en-IE"/>
        </w:rPr>
        <w:t>.  In addition</w:t>
      </w:r>
      <w:r w:rsidR="00B54961" w:rsidRPr="0005431A">
        <w:rPr>
          <w:lang w:val="en-IE"/>
        </w:rPr>
        <w:t>,</w:t>
      </w:r>
      <w:r w:rsidRPr="0005431A">
        <w:rPr>
          <w:lang w:val="en-IE"/>
        </w:rPr>
        <w:t xml:space="preserve"> ACS</w:t>
      </w:r>
      <w:r w:rsidR="00B92F52" w:rsidRPr="0005431A">
        <w:rPr>
          <w:lang w:val="en-IE"/>
        </w:rPr>
        <w:t xml:space="preserve"> updates </w:t>
      </w:r>
      <w:r w:rsidR="00B54961" w:rsidRPr="0005431A">
        <w:rPr>
          <w:lang w:val="en-IE"/>
        </w:rPr>
        <w:t xml:space="preserve">the edges of the best so far solution </w:t>
      </w:r>
      <m:oMath>
        <m:sSup>
          <m:sSupPr>
            <m:ctrlPr>
              <w:rPr>
                <w:rFonts w:ascii="Cambria Math" w:hAnsi="Cambria Math"/>
                <w:b/>
                <w:i/>
                <w:lang w:val="en-IE"/>
              </w:rPr>
            </m:ctrlPr>
          </m:sSupPr>
          <m:e>
            <m:r>
              <m:rPr>
                <m:sty m:val="bi"/>
              </m:rPr>
              <w:rPr>
                <w:rFonts w:ascii="Cambria Math" w:hAnsi="Cambria Math"/>
                <w:lang w:val="en-IE"/>
              </w:rPr>
              <m:t>T</m:t>
            </m:r>
          </m:e>
          <m:sup>
            <m:r>
              <m:rPr>
                <m:sty m:val="bi"/>
              </m:rPr>
              <w:rPr>
                <w:rFonts w:ascii="Cambria Math" w:hAnsi="Cambria Math"/>
                <w:lang w:val="en-IE"/>
              </w:rPr>
              <m:t>bs</m:t>
            </m:r>
          </m:sup>
        </m:sSup>
      </m:oMath>
      <w:r w:rsidR="00B92F52" w:rsidRPr="0005431A">
        <w:rPr>
          <w:lang w:val="en-IE"/>
        </w:rPr>
        <w:t>at the end of each iteration</w:t>
      </w:r>
      <w:r w:rsidR="00064948" w:rsidRPr="0005431A">
        <w:rPr>
          <w:lang w:val="en-IE"/>
        </w:rPr>
        <w:t>.</w:t>
      </w:r>
      <w:r w:rsidR="003A6B12" w:rsidRPr="0005431A">
        <w:rPr>
          <w:lang w:val="en-IE"/>
        </w:rPr>
        <w:t xml:space="preserve"> This has the advantage that the complexity of the pheromone update is reduced from </w:t>
      </w:r>
      <w:r w:rsidR="003A6B12" w:rsidRPr="0005431A">
        <w:rPr>
          <w:i/>
          <w:lang w:val="en-IE"/>
        </w:rPr>
        <w:t>O(n</w:t>
      </w:r>
      <w:r w:rsidR="003A6B12" w:rsidRPr="0005431A">
        <w:rPr>
          <w:vertAlign w:val="superscript"/>
          <w:lang w:val="en-IE"/>
        </w:rPr>
        <w:t>2</w:t>
      </w:r>
      <w:r w:rsidR="003A6B12" w:rsidRPr="0005431A">
        <w:rPr>
          <w:lang w:val="en-IE"/>
        </w:rPr>
        <w:t xml:space="preserve">) to </w:t>
      </w:r>
      <w:r w:rsidR="003A6B12" w:rsidRPr="0005431A">
        <w:rPr>
          <w:i/>
          <w:lang w:val="en-IE"/>
        </w:rPr>
        <w:t>O(n).</w:t>
      </w:r>
      <w:r w:rsidR="00721952" w:rsidRPr="00721952">
        <w:rPr>
          <w:i/>
          <w:lang w:val="en-IE"/>
        </w:rPr>
        <w:t>(Dorigo and Gambardella, 1997)</w:t>
      </w:r>
      <w:r w:rsidR="00721952">
        <w:rPr>
          <w:i/>
          <w:lang w:val="en-IE"/>
        </w:rPr>
        <w:t>.</w:t>
      </w:r>
    </w:p>
    <w:p w14:paraId="55399324" w14:textId="77777777" w:rsidR="00FD1BA1" w:rsidRPr="0005431A" w:rsidRDefault="00FD1BA1" w:rsidP="00B92F52">
      <w:pPr>
        <w:rPr>
          <w:lang w:val="en-IE"/>
        </w:rPr>
      </w:pPr>
    </w:p>
    <w:p w14:paraId="1CCEBC8C" w14:textId="3D91430E" w:rsidR="00402FC5" w:rsidRPr="0005431A" w:rsidRDefault="00B92F52" w:rsidP="00B92F52">
      <w:pPr>
        <w:rPr>
          <w:lang w:val="en-IE"/>
        </w:rPr>
      </w:pPr>
      <w:r w:rsidRPr="0005431A">
        <w:rPr>
          <w:lang w:val="en-IE"/>
        </w:rPr>
        <w:t xml:space="preserve">So, evaporation </w:t>
      </w:r>
      <w:r w:rsidR="00402FC5" w:rsidRPr="0005431A">
        <w:rPr>
          <w:lang w:val="en-IE"/>
        </w:rPr>
        <w:t xml:space="preserve">in </w:t>
      </w:r>
      <w:r w:rsidR="00B54961" w:rsidRPr="0005431A">
        <w:rPr>
          <w:lang w:val="en-IE"/>
        </w:rPr>
        <w:t xml:space="preserve">ACS </w:t>
      </w:r>
      <w:r w:rsidRPr="0005431A">
        <w:rPr>
          <w:lang w:val="en-IE"/>
        </w:rPr>
        <w:t>is</w:t>
      </w:r>
      <w:r w:rsidR="00402FC5" w:rsidRPr="0005431A">
        <w:rPr>
          <w:lang w:val="en-IE"/>
        </w:rPr>
        <w:t xml:space="preserve"> defined as</w:t>
      </w:r>
    </w:p>
    <w:p w14:paraId="422412FD" w14:textId="4EA75B49" w:rsidR="00B92F52" w:rsidRPr="0005431A" w:rsidRDefault="00B92F52" w:rsidP="00B92F52">
      <w:pPr>
        <w:rPr>
          <w:b/>
          <w:lang w:val="en-IE"/>
        </w:rPr>
      </w:pPr>
      <w:r w:rsidRPr="0005431A">
        <w:rPr>
          <w:b/>
          <w:lang w:val="en-IE"/>
        </w:rPr>
        <w:t xml:space="preserve"> </w:t>
      </w:r>
      <w:bookmarkStart w:id="101" w:name="_Toc396945082"/>
      <w:r w:rsidRPr="0005431A">
        <w:rPr>
          <w:b/>
          <w:lang w:val="en-IE"/>
        </w:rPr>
        <w:t xml:space="preserve">Equation </w:t>
      </w:r>
      <w:r w:rsidR="00F139E7">
        <w:rPr>
          <w:b/>
          <w:lang w:val="en-IE"/>
        </w:rPr>
        <w:fldChar w:fldCharType="begin"/>
      </w:r>
      <w:r w:rsidR="00F139E7">
        <w:rPr>
          <w:b/>
          <w:lang w:val="en-IE"/>
        </w:rPr>
        <w:instrText xml:space="preserve"> STYLEREF 1 \s </w:instrText>
      </w:r>
      <w:r w:rsidR="00F139E7">
        <w:rPr>
          <w:b/>
          <w:lang w:val="en-IE"/>
        </w:rPr>
        <w:fldChar w:fldCharType="separate"/>
      </w:r>
      <w:r w:rsidR="00DC0160">
        <w:rPr>
          <w:b/>
          <w:noProof/>
          <w:lang w:val="en-IE"/>
        </w:rPr>
        <w:t>5</w:t>
      </w:r>
      <w:r w:rsidR="00F139E7">
        <w:rPr>
          <w:b/>
          <w:lang w:val="en-IE"/>
        </w:rPr>
        <w:fldChar w:fldCharType="end"/>
      </w:r>
      <w:r w:rsidR="00F139E7">
        <w:rPr>
          <w:b/>
          <w:lang w:val="en-IE"/>
        </w:rPr>
        <w:t>.</w:t>
      </w:r>
      <w:r w:rsidR="00F139E7">
        <w:rPr>
          <w:b/>
          <w:lang w:val="en-IE"/>
        </w:rPr>
        <w:fldChar w:fldCharType="begin"/>
      </w:r>
      <w:r w:rsidR="00F139E7">
        <w:rPr>
          <w:b/>
          <w:lang w:val="en-IE"/>
        </w:rPr>
        <w:instrText xml:space="preserve"> SEQ Equation \* ARABIC \s 1 </w:instrText>
      </w:r>
      <w:r w:rsidR="00F139E7">
        <w:rPr>
          <w:b/>
          <w:lang w:val="en-IE"/>
        </w:rPr>
        <w:fldChar w:fldCharType="separate"/>
      </w:r>
      <w:r w:rsidR="00DC0160">
        <w:rPr>
          <w:b/>
          <w:noProof/>
          <w:lang w:val="en-IE"/>
        </w:rPr>
        <w:t>11</w:t>
      </w:r>
      <w:r w:rsidR="00F139E7">
        <w:rPr>
          <w:b/>
          <w:lang w:val="en-IE"/>
        </w:rPr>
        <w:fldChar w:fldCharType="end"/>
      </w:r>
      <w:r w:rsidR="00980EDC" w:rsidRPr="00980EDC">
        <w:rPr>
          <w:b/>
          <w:lang w:val="en-IE"/>
        </w:rPr>
        <w:t xml:space="preserve"> - </w:t>
      </w:r>
      <w:r w:rsidR="00D32487">
        <w:rPr>
          <w:b/>
          <w:lang w:val="en-IE"/>
        </w:rPr>
        <w:t>ACS evaporation</w:t>
      </w:r>
      <w:r w:rsidR="00F46883">
        <w:rPr>
          <w:b/>
          <w:lang w:val="en-IE"/>
        </w:rPr>
        <w:t xml:space="preserve"> rule</w:t>
      </w:r>
      <w:bookmarkEnd w:id="101"/>
    </w:p>
    <w:tbl>
      <w:tblPr>
        <w:tblW w:w="0" w:type="auto"/>
        <w:tblLook w:val="04A0" w:firstRow="1" w:lastRow="0" w:firstColumn="1" w:lastColumn="0" w:noHBand="0" w:noVBand="1"/>
      </w:tblPr>
      <w:tblGrid>
        <w:gridCol w:w="8607"/>
      </w:tblGrid>
      <w:tr w:rsidR="00B92F52" w:rsidRPr="0082424A" w14:paraId="008DAE6E" w14:textId="77777777" w:rsidTr="00961BDF">
        <w:tc>
          <w:tcPr>
            <w:tcW w:w="8607" w:type="dxa"/>
          </w:tcPr>
          <w:p w14:paraId="7CF93C5D" w14:textId="51211154" w:rsidR="00B92F52" w:rsidRPr="0082424A" w:rsidRDefault="00B15046" w:rsidP="00064948">
            <w:pPr>
              <w:jc w:val="cente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ax</m:t>
                </m:r>
                <m:d>
                  <m:dPr>
                    <m:ctrlPr>
                      <w:rPr>
                        <w:rFonts w:ascii="Cambria Math" w:eastAsia="Cambria Math" w:hAnsi="Cambria Math"/>
                        <w:b/>
                        <w:lang w:val="en-IE"/>
                      </w:rPr>
                    </m:ctrlPr>
                  </m:dPr>
                  <m:e>
                    <m:r>
                      <m:rPr>
                        <m:sty m:val="b"/>
                      </m:rPr>
                      <w:rPr>
                        <w:rFonts w:ascii="Cambria Math" w:eastAsia="Cambria Math" w:hAnsi="Cambria Math"/>
                        <w:lang w:val="en-IE"/>
                      </w:rPr>
                      <m:t>(1- ρ</m:t>
                    </m:r>
                  </m:e>
                </m:d>
                <m:r>
                  <m:rPr>
                    <m:sty m:val="b"/>
                  </m:rPr>
                  <w:rPr>
                    <w:rFonts w:ascii="Cambria Math" w:eastAsia="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 xml:space="preserve"> τ</m:t>
                    </m:r>
                  </m:e>
                  <m:sub>
                    <m:r>
                      <m:rPr>
                        <m:sty m:val="b"/>
                      </m:rPr>
                      <w:rPr>
                        <w:rFonts w:ascii="Cambria Math" w:hAnsi="Cambria Math"/>
                        <w:lang w:val="en-IE"/>
                      </w:rPr>
                      <m:t>min</m:t>
                    </m:r>
                  </m:sub>
                </m:sSub>
                <m:r>
                  <m:rPr>
                    <m:sty m:val="b"/>
                  </m:rPr>
                  <w:rPr>
                    <w:rFonts w:ascii="Cambria Math" w:hAnsi="Cambria Math"/>
                    <w:lang w:val="en-IE"/>
                  </w:rPr>
                  <m:t>) ,      ∀</m:t>
                </m:r>
                <m:d>
                  <m:dPr>
                    <m:ctrlPr>
                      <w:rPr>
                        <w:rFonts w:ascii="Cambria Math" w:hAnsi="Cambria Math"/>
                        <w:b/>
                        <w:lang w:val="en-IE"/>
                      </w:rPr>
                    </m:ctrlPr>
                  </m:dPr>
                  <m:e>
                    <m:r>
                      <m:rPr>
                        <m:sty m:val="b"/>
                      </m:rPr>
                      <w:rPr>
                        <w:rFonts w:ascii="Cambria Math" w:hAnsi="Cambria Math"/>
                        <w:lang w:val="en-IE"/>
                      </w:rPr>
                      <m:t>i,j</m:t>
                    </m:r>
                  </m:e>
                </m:d>
                <m:r>
                  <m:rPr>
                    <m:sty m:val="b"/>
                  </m:rPr>
                  <w:rPr>
                    <w:rFonts w:ascii="Cambria Math" w:hAnsi="Cambria Math"/>
                    <w:lang w:val="en-IE"/>
                  </w:rPr>
                  <m:t>∈</m:t>
                </m:r>
                <m:sSup>
                  <m:sSupPr>
                    <m:ctrlPr>
                      <w:rPr>
                        <w:rFonts w:ascii="Cambria Math" w:hAnsi="Cambria Math"/>
                        <w:b/>
                        <w:lang w:val="en-IE"/>
                      </w:rPr>
                    </m:ctrlPr>
                  </m:sSupPr>
                  <m:e>
                    <m:r>
                      <m:rPr>
                        <m:sty m:val="b"/>
                      </m:rPr>
                      <w:rPr>
                        <w:rFonts w:ascii="Cambria Math" w:hAnsi="Cambria Math"/>
                        <w:lang w:val="en-IE"/>
                      </w:rPr>
                      <m:t>T</m:t>
                    </m:r>
                  </m:e>
                  <m:sup>
                    <m:r>
                      <m:rPr>
                        <m:sty m:val="b"/>
                      </m:rPr>
                      <w:rPr>
                        <w:rFonts w:ascii="Cambria Math" w:hAnsi="Cambria Math"/>
                        <w:lang w:val="en-IE"/>
                      </w:rPr>
                      <m:t>bs</m:t>
                    </m:r>
                  </m:sup>
                </m:sSup>
              </m:oMath>
            </m:oMathPara>
          </w:p>
        </w:tc>
      </w:tr>
    </w:tbl>
    <w:p w14:paraId="56696224" w14:textId="77777777" w:rsidR="00B92F52" w:rsidRPr="0005431A" w:rsidRDefault="00B92F52" w:rsidP="00B92F52">
      <w:pPr>
        <w:rPr>
          <w:lang w:val="en-IE"/>
        </w:rPr>
      </w:pPr>
    </w:p>
    <w:p w14:paraId="23E6D10E" w14:textId="77777777" w:rsidR="00B92F52" w:rsidRPr="0005431A" w:rsidRDefault="00B92F52" w:rsidP="00B92F52">
      <w:pPr>
        <w:rPr>
          <w:lang w:val="en-IE"/>
        </w:rPr>
      </w:pPr>
      <w:r w:rsidRPr="0005431A">
        <w:rPr>
          <w:lang w:val="en-IE"/>
        </w:rPr>
        <w:t xml:space="preserve">And the </w:t>
      </w:r>
      <w:r w:rsidR="00402FC5" w:rsidRPr="0005431A">
        <w:rPr>
          <w:lang w:val="en-IE"/>
        </w:rPr>
        <w:t xml:space="preserve">pheromone </w:t>
      </w:r>
      <w:r w:rsidRPr="0005431A">
        <w:rPr>
          <w:lang w:val="en-IE"/>
        </w:rPr>
        <w:t xml:space="preserve">update for each ant </w:t>
      </w:r>
    </w:p>
    <w:p w14:paraId="68EEBA16" w14:textId="1202F142" w:rsidR="00B92F52" w:rsidRPr="0005431A" w:rsidRDefault="00B92F52" w:rsidP="00B92F52">
      <w:pPr>
        <w:rPr>
          <w:b/>
          <w:lang w:val="en-IE"/>
        </w:rPr>
      </w:pPr>
      <w:bookmarkStart w:id="102" w:name="_Toc396945083"/>
      <w:r w:rsidRPr="0005431A">
        <w:rPr>
          <w:b/>
          <w:lang w:val="en-IE"/>
        </w:rPr>
        <w:t xml:space="preserve">Equation </w:t>
      </w:r>
      <w:r w:rsidR="00F139E7">
        <w:rPr>
          <w:b/>
          <w:lang w:val="en-IE"/>
        </w:rPr>
        <w:fldChar w:fldCharType="begin"/>
      </w:r>
      <w:r w:rsidR="00F139E7">
        <w:rPr>
          <w:b/>
          <w:lang w:val="en-IE"/>
        </w:rPr>
        <w:instrText xml:space="preserve"> STYLEREF 1 \s </w:instrText>
      </w:r>
      <w:r w:rsidR="00F139E7">
        <w:rPr>
          <w:b/>
          <w:lang w:val="en-IE"/>
        </w:rPr>
        <w:fldChar w:fldCharType="separate"/>
      </w:r>
      <w:r w:rsidR="00DC0160">
        <w:rPr>
          <w:b/>
          <w:noProof/>
          <w:lang w:val="en-IE"/>
        </w:rPr>
        <w:t>5</w:t>
      </w:r>
      <w:r w:rsidR="00F139E7">
        <w:rPr>
          <w:b/>
          <w:lang w:val="en-IE"/>
        </w:rPr>
        <w:fldChar w:fldCharType="end"/>
      </w:r>
      <w:r w:rsidR="00F139E7">
        <w:rPr>
          <w:b/>
          <w:lang w:val="en-IE"/>
        </w:rPr>
        <w:t>.</w:t>
      </w:r>
      <w:r w:rsidR="00F139E7">
        <w:rPr>
          <w:b/>
          <w:lang w:val="en-IE"/>
        </w:rPr>
        <w:fldChar w:fldCharType="begin"/>
      </w:r>
      <w:r w:rsidR="00F139E7">
        <w:rPr>
          <w:b/>
          <w:lang w:val="en-IE"/>
        </w:rPr>
        <w:instrText xml:space="preserve"> SEQ Equation \* ARABIC \s 1 </w:instrText>
      </w:r>
      <w:r w:rsidR="00F139E7">
        <w:rPr>
          <w:b/>
          <w:lang w:val="en-IE"/>
        </w:rPr>
        <w:fldChar w:fldCharType="separate"/>
      </w:r>
      <w:r w:rsidR="00DC0160">
        <w:rPr>
          <w:b/>
          <w:noProof/>
          <w:lang w:val="en-IE"/>
        </w:rPr>
        <w:t>12</w:t>
      </w:r>
      <w:r w:rsidR="00F139E7">
        <w:rPr>
          <w:b/>
          <w:lang w:val="en-IE"/>
        </w:rPr>
        <w:fldChar w:fldCharType="end"/>
      </w:r>
      <w:r w:rsidR="00980EDC" w:rsidRPr="00980EDC">
        <w:rPr>
          <w:b/>
          <w:lang w:val="en-IE"/>
        </w:rPr>
        <w:t xml:space="preserve"> - </w:t>
      </w:r>
      <w:r w:rsidR="00D32487" w:rsidRPr="00D32487">
        <w:rPr>
          <w:b/>
          <w:lang w:val="en-IE"/>
        </w:rPr>
        <w:t>ACS update rule</w:t>
      </w:r>
      <w:bookmarkEnd w:id="102"/>
    </w:p>
    <w:tbl>
      <w:tblPr>
        <w:tblW w:w="0" w:type="auto"/>
        <w:tblLook w:val="04A0" w:firstRow="1" w:lastRow="0" w:firstColumn="1" w:lastColumn="0" w:noHBand="0" w:noVBand="1"/>
      </w:tblPr>
      <w:tblGrid>
        <w:gridCol w:w="8607"/>
      </w:tblGrid>
      <w:tr w:rsidR="00B92F52" w:rsidRPr="0005431A" w14:paraId="3EA0742C" w14:textId="77777777" w:rsidTr="00961BDF">
        <w:tc>
          <w:tcPr>
            <w:tcW w:w="8607" w:type="dxa"/>
          </w:tcPr>
          <w:p w14:paraId="2965BA15" w14:textId="77777777" w:rsidR="00B92F52" w:rsidRPr="0005431A" w:rsidRDefault="00B15046" w:rsidP="00961BDF">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in⁡(</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m:t>
                </m:r>
                <m:sSubSup>
                  <m:sSubSupPr>
                    <m:ctrlPr>
                      <w:rPr>
                        <w:rFonts w:ascii="Cambria Math" w:hAnsi="Cambria Math"/>
                        <w:b/>
                        <w:lang w:val="en-IE"/>
                      </w:rPr>
                    </m:ctrlPr>
                  </m:sSubSupPr>
                  <m:e>
                    <m:r>
                      <m:rPr>
                        <m:sty m:val="b"/>
                      </m:rPr>
                      <w:rPr>
                        <w:rFonts w:ascii="Cambria Math" w:hAnsi="Cambria Math"/>
                        <w:lang w:val="en-IE"/>
                      </w:rPr>
                      <m:t>τ</m:t>
                    </m:r>
                  </m:e>
                  <m:sub>
                    <m:r>
                      <m:rPr>
                        <m:sty m:val="b"/>
                      </m:rPr>
                      <w:rPr>
                        <w:rFonts w:ascii="Cambria Math" w:hAnsi="Cambria Math"/>
                        <w:lang w:val="en-IE"/>
                      </w:rPr>
                      <m:t>ij</m:t>
                    </m:r>
                  </m:sub>
                  <m:sup>
                    <m:r>
                      <m:rPr>
                        <m:sty m:val="b"/>
                      </m:rPr>
                      <w:rPr>
                        <w:rFonts w:ascii="Cambria Math" w:hAnsi="Cambria Math"/>
                        <w:lang w:val="en-IE"/>
                      </w:rPr>
                      <m:t>bs</m:t>
                    </m:r>
                  </m:sup>
                </m:sSubSup>
                <m:r>
                  <m:rPr>
                    <m:sty m:val="b"/>
                  </m:rPr>
                  <w:rPr>
                    <w:rFonts w:ascii="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 xml:space="preserve"> τ</m:t>
                    </m:r>
                  </m:e>
                  <m:sub>
                    <m:r>
                      <m:rPr>
                        <m:sty m:val="b"/>
                      </m:rPr>
                      <w:rPr>
                        <w:rFonts w:ascii="Cambria Math" w:hAnsi="Cambria Math"/>
                        <w:lang w:val="en-IE"/>
                      </w:rPr>
                      <m:t>ma</m:t>
                    </m:r>
                    <m:r>
                      <m:rPr>
                        <m:sty m:val="b"/>
                      </m:rPr>
                      <w:rPr>
                        <w:rFonts w:ascii="Cambria Math" w:hAnsi="Cambria Math"/>
                        <w:lang w:val="en-IE"/>
                      </w:rPr>
                      <m:t>x</m:t>
                    </m:r>
                  </m:sub>
                </m:sSub>
                <m:r>
                  <m:rPr>
                    <m:sty m:val="b"/>
                  </m:rPr>
                  <w:rPr>
                    <w:rFonts w:ascii="Cambria Math" w:hAnsi="Cambria Math"/>
                    <w:lang w:val="en-IE"/>
                  </w:rPr>
                  <m:t>) ,</m:t>
                </m:r>
              </m:oMath>
            </m:oMathPara>
          </w:p>
        </w:tc>
      </w:tr>
    </w:tbl>
    <w:p w14:paraId="2C958CD5" w14:textId="77777777" w:rsidR="00B92F52" w:rsidRPr="0005431A" w:rsidRDefault="00B92F52" w:rsidP="00B92F52">
      <w:pPr>
        <w:rPr>
          <w:lang w:val="en-IE"/>
        </w:rPr>
      </w:pPr>
    </w:p>
    <w:p w14:paraId="0048A0D9" w14:textId="77777777" w:rsidR="00B92F52" w:rsidRPr="0005431A" w:rsidRDefault="00B15046"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sel</m:t>
                </m:r>
              </m:sup>
            </m:sSup>
          </m:den>
        </m:f>
      </m:oMath>
      <w:r w:rsidR="00B92F52" w:rsidRPr="0005431A">
        <w:rPr>
          <w:lang w:val="en-IE"/>
        </w:rPr>
        <w:t>  </w:t>
      </w:r>
      <w:r w:rsidR="00FD1BA1" w:rsidRPr="0005431A">
        <w:rPr>
          <w:lang w:val="en-IE"/>
        </w:rPr>
        <w:t>if</w:t>
      </w:r>
      <w:r w:rsidR="00B92F52" w:rsidRPr="0005431A">
        <w:rPr>
          <w:lang w:val="en-IE"/>
        </w:rPr>
        <w:t xml:space="preserve"> the path  </w:t>
      </w:r>
      <m:oMath>
        <m:r>
          <m:rPr>
            <m:sty m:val="bi"/>
          </m:rPr>
          <w:rPr>
            <w:rFonts w:ascii="Cambria Math" w:hAnsi="Cambria Math"/>
            <w:lang w:val="en-IE"/>
          </w:rPr>
          <m:t xml:space="preserve">ij ∈ </m:t>
        </m:r>
        <m:sSup>
          <m:sSupPr>
            <m:ctrlPr>
              <w:rPr>
                <w:rFonts w:ascii="Cambria Math" w:hAnsi="Cambria Math"/>
                <w:b/>
                <w:i/>
                <w:lang w:val="en-IE"/>
              </w:rPr>
            </m:ctrlPr>
          </m:sSupPr>
          <m:e>
            <m:r>
              <m:rPr>
                <m:sty m:val="bi"/>
              </m:rPr>
              <w:rPr>
                <w:rFonts w:ascii="Cambria Math" w:hAnsi="Cambria Math"/>
                <w:lang w:val="en-IE"/>
              </w:rPr>
              <m:t>T</m:t>
            </m:r>
          </m:e>
          <m:sup>
            <m:r>
              <m:rPr>
                <m:sty m:val="bi"/>
              </m:rPr>
              <w:rPr>
                <w:rFonts w:ascii="Cambria Math" w:hAnsi="Cambria Math"/>
                <w:lang w:val="en-IE"/>
              </w:rPr>
              <m:t>sel</m:t>
            </m:r>
          </m:sup>
        </m:sSup>
      </m:oMath>
      <w:r w:rsidR="00B92F52" w:rsidRPr="0005431A">
        <w:rPr>
          <w:b/>
          <w:i/>
          <w:lang w:val="en-IE"/>
        </w:rPr>
        <w:t xml:space="preserve"> , </w:t>
      </w:r>
      <m:oMath>
        <m:sSup>
          <m:sSupPr>
            <m:ctrlPr>
              <w:rPr>
                <w:rFonts w:ascii="Cambria Math" w:hAnsi="Cambria Math"/>
                <w:b/>
                <w:i/>
                <w:lang w:val="en-IE"/>
              </w:rPr>
            </m:ctrlPr>
          </m:sSupPr>
          <m:e>
            <m:r>
              <m:rPr>
                <m:sty m:val="bi"/>
              </m:rPr>
              <w:rPr>
                <w:rFonts w:ascii="Cambria Math" w:hAnsi="Cambria Math"/>
                <w:lang w:val="en-IE"/>
              </w:rPr>
              <m:t>T</m:t>
            </m:r>
          </m:e>
          <m:sup>
            <m:r>
              <m:rPr>
                <m:sty m:val="bi"/>
              </m:rPr>
              <w:rPr>
                <w:rFonts w:ascii="Cambria Math" w:hAnsi="Cambria Math"/>
                <w:lang w:val="en-IE"/>
              </w:rPr>
              <m:t>sel</m:t>
            </m:r>
          </m:sup>
        </m:sSup>
      </m:oMath>
      <w:r w:rsidR="00B92F52" w:rsidRPr="0005431A">
        <w:rPr>
          <w:lang w:val="en-IE"/>
        </w:rPr>
        <w:t xml:space="preserve"> is the selected </w:t>
      </w:r>
      <w:r w:rsidR="00FD1BA1" w:rsidRPr="0005431A">
        <w:rPr>
          <w:lang w:val="en-IE"/>
        </w:rPr>
        <w:t>ant’s</w:t>
      </w:r>
      <w:r w:rsidR="00B92F52" w:rsidRPr="0005431A">
        <w:rPr>
          <w:lang w:val="en-IE"/>
        </w:rPr>
        <w:t xml:space="preserve"> </w:t>
      </w:r>
      <w:r w:rsidR="00402FC5" w:rsidRPr="0005431A">
        <w:rPr>
          <w:lang w:val="en-IE"/>
        </w:rPr>
        <w:t xml:space="preserve">solution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sel</m:t>
            </m:r>
          </m:sup>
        </m:sSup>
      </m:oMath>
      <w:r w:rsidR="00B92F52" w:rsidRPr="0005431A">
        <w:rPr>
          <w:lang w:val="en-IE"/>
        </w:rPr>
        <w:t xml:space="preserve">  is the length of the selected </w:t>
      </w:r>
      <w:r w:rsidR="00402FC5" w:rsidRPr="0005431A">
        <w:rPr>
          <w:lang w:val="en-IE"/>
        </w:rPr>
        <w:t>solution</w:t>
      </w:r>
      <w:r w:rsidR="00B92F52" w:rsidRPr="0005431A">
        <w:rPr>
          <w:lang w:val="en-IE"/>
        </w:rPr>
        <w:t>.</w:t>
      </w:r>
    </w:p>
    <w:p w14:paraId="7D4F53A9" w14:textId="6DAB8D19" w:rsidR="00B92F52" w:rsidRPr="0005431A" w:rsidRDefault="00B92F52" w:rsidP="00B92F52">
      <w:pPr>
        <w:rPr>
          <w:lang w:val="en-IE"/>
        </w:rPr>
      </w:pPr>
      <w:r w:rsidRPr="0005431A">
        <w:rPr>
          <w:lang w:val="en-IE"/>
        </w:rPr>
        <w:t xml:space="preserve">Also, the selection </w:t>
      </w:r>
      <w:r w:rsidR="00FD1BA1" w:rsidRPr="0005431A">
        <w:rPr>
          <w:lang w:val="en-IE"/>
        </w:rPr>
        <w:t xml:space="preserve">mechanism </w:t>
      </w:r>
      <w:r w:rsidRPr="0005431A">
        <w:rPr>
          <w:lang w:val="en-IE"/>
        </w:rPr>
        <w:t>of</w:t>
      </w:r>
      <w:r w:rsidR="00A6544E" w:rsidRPr="0005431A">
        <w:rPr>
          <w:lang w:val="en-IE"/>
        </w:rPr>
        <w:t xml:space="preserve"> the</w:t>
      </w:r>
      <w:r w:rsidRPr="0005431A">
        <w:rPr>
          <w:lang w:val="en-IE"/>
        </w:rPr>
        <w:t xml:space="preserve"> </w:t>
      </w:r>
      <w:r w:rsidR="00FD1BA1" w:rsidRPr="0005431A">
        <w:rPr>
          <w:lang w:val="en-IE"/>
        </w:rPr>
        <w:t>vertex</w:t>
      </w:r>
      <w:r w:rsidRPr="0005431A">
        <w:rPr>
          <w:lang w:val="en-IE"/>
        </w:rPr>
        <w:t xml:space="preserve"> to choose next is </w:t>
      </w:r>
      <w:r w:rsidR="00FD1BA1" w:rsidRPr="0005431A">
        <w:rPr>
          <w:lang w:val="en-IE"/>
        </w:rPr>
        <w:t>altered</w:t>
      </w:r>
      <w:r w:rsidRPr="0005431A">
        <w:rPr>
          <w:lang w:val="en-IE"/>
        </w:rPr>
        <w:t xml:space="preserve"> in </w:t>
      </w:r>
      <w:r w:rsidR="00FD1BA1" w:rsidRPr="0005431A">
        <w:rPr>
          <w:lang w:val="en-IE"/>
        </w:rPr>
        <w:t>ACS;</w:t>
      </w:r>
      <w:r w:rsidRPr="0005431A">
        <w:rPr>
          <w:lang w:val="en-IE"/>
        </w:rPr>
        <w:t xml:space="preserve"> the ants will choose a more </w:t>
      </w:r>
      <w:r w:rsidR="00CB4DA9">
        <w:rPr>
          <w:lang w:val="en-IE"/>
        </w:rPr>
        <w:t>travelled</w:t>
      </w:r>
      <w:r w:rsidR="00B54961" w:rsidRPr="0005431A">
        <w:rPr>
          <w:lang w:val="en-IE"/>
        </w:rPr>
        <w:t xml:space="preserve"> </w:t>
      </w:r>
      <w:r w:rsidRPr="0005431A">
        <w:rPr>
          <w:lang w:val="en-IE"/>
        </w:rPr>
        <w:t>route rather than</w:t>
      </w:r>
      <w:r w:rsidR="00FD1BA1" w:rsidRPr="0005431A">
        <w:rPr>
          <w:lang w:val="en-IE"/>
        </w:rPr>
        <w:t xml:space="preserve"> using the</w:t>
      </w:r>
      <w:r w:rsidRPr="0005431A">
        <w:rPr>
          <w:lang w:val="en-IE"/>
        </w:rPr>
        <w:t xml:space="preserve"> roulette wheel selection</w:t>
      </w:r>
      <w:r w:rsidR="00FD1BA1" w:rsidRPr="0005431A">
        <w:rPr>
          <w:lang w:val="en-IE"/>
        </w:rPr>
        <w:t>.</w:t>
      </w:r>
      <w:r w:rsidRPr="0005431A">
        <w:rPr>
          <w:lang w:val="en-IE"/>
        </w:rPr>
        <w:t xml:space="preserve"> </w:t>
      </w:r>
      <w:r w:rsidR="00FD1BA1" w:rsidRPr="0005431A">
        <w:rPr>
          <w:lang w:val="en-IE"/>
        </w:rPr>
        <w:t>Ensuring</w:t>
      </w:r>
      <w:r w:rsidRPr="0005431A">
        <w:rPr>
          <w:lang w:val="en-IE"/>
        </w:rPr>
        <w:t xml:space="preserve"> that the </w:t>
      </w:r>
      <w:r w:rsidR="00FD1BA1" w:rsidRPr="0005431A">
        <w:rPr>
          <w:lang w:val="en-IE"/>
        </w:rPr>
        <w:t>ant’s</w:t>
      </w:r>
      <w:r w:rsidRPr="0005431A">
        <w:rPr>
          <w:lang w:val="en-IE"/>
        </w:rPr>
        <w:t xml:space="preserve"> path is mor</w:t>
      </w:r>
      <w:r w:rsidR="00FD1BA1" w:rsidRPr="0005431A">
        <w:rPr>
          <w:lang w:val="en-IE"/>
        </w:rPr>
        <w:t xml:space="preserve">e exploitation than exploration, </w:t>
      </w:r>
      <w:r w:rsidRPr="0005431A">
        <w:rPr>
          <w:lang w:val="en-IE"/>
        </w:rPr>
        <w:t xml:space="preserve">this new </w:t>
      </w:r>
      <w:r w:rsidR="00FD1BA1" w:rsidRPr="0005431A">
        <w:rPr>
          <w:lang w:val="en-IE"/>
        </w:rPr>
        <w:t>selection</w:t>
      </w:r>
      <w:r w:rsidRPr="0005431A">
        <w:rPr>
          <w:lang w:val="en-IE"/>
        </w:rPr>
        <w:t xml:space="preserve"> mechanism is defined by the following equation.</w:t>
      </w:r>
    </w:p>
    <w:p w14:paraId="67496863" w14:textId="2AACB729" w:rsidR="00B92F52" w:rsidRPr="0005431A" w:rsidRDefault="00B92F52" w:rsidP="00B92F52">
      <w:pPr>
        <w:rPr>
          <w:b/>
          <w:lang w:val="en-IE"/>
        </w:rPr>
      </w:pPr>
      <w:bookmarkStart w:id="103" w:name="_Toc396945084"/>
      <w:r w:rsidRPr="0005431A">
        <w:rPr>
          <w:b/>
          <w:lang w:val="en-IE"/>
        </w:rPr>
        <w:t xml:space="preserve">Equation </w:t>
      </w:r>
      <w:r w:rsidR="00F139E7">
        <w:rPr>
          <w:b/>
          <w:lang w:val="en-IE"/>
        </w:rPr>
        <w:fldChar w:fldCharType="begin"/>
      </w:r>
      <w:r w:rsidR="00F139E7">
        <w:rPr>
          <w:b/>
          <w:lang w:val="en-IE"/>
        </w:rPr>
        <w:instrText xml:space="preserve"> STYLEREF 1 \s </w:instrText>
      </w:r>
      <w:r w:rsidR="00F139E7">
        <w:rPr>
          <w:b/>
          <w:lang w:val="en-IE"/>
        </w:rPr>
        <w:fldChar w:fldCharType="separate"/>
      </w:r>
      <w:r w:rsidR="00DC0160">
        <w:rPr>
          <w:b/>
          <w:noProof/>
          <w:lang w:val="en-IE"/>
        </w:rPr>
        <w:t>5</w:t>
      </w:r>
      <w:r w:rsidR="00F139E7">
        <w:rPr>
          <w:b/>
          <w:lang w:val="en-IE"/>
        </w:rPr>
        <w:fldChar w:fldCharType="end"/>
      </w:r>
      <w:r w:rsidR="00F139E7">
        <w:rPr>
          <w:b/>
          <w:lang w:val="en-IE"/>
        </w:rPr>
        <w:t>.</w:t>
      </w:r>
      <w:r w:rsidR="00F139E7">
        <w:rPr>
          <w:b/>
          <w:lang w:val="en-IE"/>
        </w:rPr>
        <w:fldChar w:fldCharType="begin"/>
      </w:r>
      <w:r w:rsidR="00F139E7">
        <w:rPr>
          <w:b/>
          <w:lang w:val="en-IE"/>
        </w:rPr>
        <w:instrText xml:space="preserve"> SEQ Equation \* ARABIC \s 1 </w:instrText>
      </w:r>
      <w:r w:rsidR="00F139E7">
        <w:rPr>
          <w:b/>
          <w:lang w:val="en-IE"/>
        </w:rPr>
        <w:fldChar w:fldCharType="separate"/>
      </w:r>
      <w:r w:rsidR="00DC0160">
        <w:rPr>
          <w:b/>
          <w:noProof/>
          <w:lang w:val="en-IE"/>
        </w:rPr>
        <w:t>13</w:t>
      </w:r>
      <w:r w:rsidR="00F139E7">
        <w:rPr>
          <w:b/>
          <w:lang w:val="en-IE"/>
        </w:rPr>
        <w:fldChar w:fldCharType="end"/>
      </w:r>
      <w:r w:rsidR="00980EDC" w:rsidRPr="00980EDC">
        <w:rPr>
          <w:b/>
          <w:lang w:val="en-IE"/>
        </w:rPr>
        <w:t xml:space="preserve"> - </w:t>
      </w:r>
      <w:r w:rsidR="00133E42" w:rsidRPr="00133E42">
        <w:rPr>
          <w:b/>
          <w:lang w:val="en-IE"/>
        </w:rPr>
        <w:t xml:space="preserve">ACS </w:t>
      </w:r>
      <w:r w:rsidR="00133E42">
        <w:rPr>
          <w:b/>
          <w:lang w:val="en-IE"/>
        </w:rPr>
        <w:t>solution construct</w:t>
      </w:r>
      <w:r w:rsidR="00980EDC">
        <w:rPr>
          <w:b/>
          <w:lang w:val="en-IE"/>
        </w:rPr>
        <w:t>ion</w:t>
      </w:r>
      <w:r w:rsidR="00133E42" w:rsidRPr="00133E42">
        <w:rPr>
          <w:b/>
          <w:lang w:val="en-IE"/>
        </w:rPr>
        <w:t xml:space="preserve"> rule</w:t>
      </w:r>
      <w:bookmarkEnd w:id="103"/>
    </w:p>
    <w:tbl>
      <w:tblPr>
        <w:tblW w:w="0" w:type="auto"/>
        <w:tblLook w:val="04A0" w:firstRow="1" w:lastRow="0" w:firstColumn="1" w:lastColumn="0" w:noHBand="0" w:noVBand="1"/>
      </w:tblPr>
      <w:tblGrid>
        <w:gridCol w:w="8607"/>
      </w:tblGrid>
      <w:tr w:rsidR="00B92F52" w:rsidRPr="0005431A" w14:paraId="788127BD" w14:textId="77777777" w:rsidTr="00961BDF">
        <w:tc>
          <w:tcPr>
            <w:tcW w:w="8607" w:type="dxa"/>
          </w:tcPr>
          <w:p w14:paraId="06369F12" w14:textId="77777777" w:rsidR="00B92F52" w:rsidRPr="0005431A" w:rsidRDefault="00246891" w:rsidP="00246891">
            <w:pPr>
              <w:jc w:val="center"/>
              <w:rPr>
                <w:b/>
                <w:i/>
                <w:vertAlign w:val="subscript"/>
                <w:lang w:val="en-IE"/>
              </w:rPr>
            </w:pPr>
            <m:oMath>
              <m:r>
                <m:rPr>
                  <m:sty m:val="bi"/>
                </m:rPr>
                <w:rPr>
                  <w:rFonts w:ascii="Cambria Math" w:eastAsia="Cambria Math" w:hAnsi="Cambria Math"/>
                  <w:lang w:val="en-IE"/>
                </w:rPr>
                <m:t>j=</m:t>
              </m:r>
              <m:func>
                <m:funcPr>
                  <m:ctrlPr>
                    <w:rPr>
                      <w:rFonts w:ascii="Cambria Math" w:eastAsia="Cambria Math" w:hAnsi="Cambria Math"/>
                      <w:b/>
                      <w:i/>
                      <w:lang w:val="en-IE"/>
                    </w:rPr>
                  </m:ctrlPr>
                </m:funcPr>
                <m:fName>
                  <m:r>
                    <m:rPr>
                      <m:sty m:val="bi"/>
                    </m:rPr>
                    <w:rPr>
                      <w:rFonts w:ascii="Cambria Math" w:eastAsia="Cambria Math" w:hAnsi="Cambria Math"/>
                      <w:lang w:val="en-IE"/>
                    </w:rPr>
                    <m:t>arg</m:t>
                  </m:r>
                </m:fName>
                <m:e>
                  <m:r>
                    <m:rPr>
                      <m:sty m:val="bi"/>
                    </m:rPr>
                    <w:rPr>
                      <w:rFonts w:ascii="Cambria Math" w:eastAsia="Cambria Math" w:hAnsi="Cambria Math"/>
                      <w:lang w:val="en-IE"/>
                    </w:rPr>
                    <m:t xml:space="preserve">   </m:t>
                  </m:r>
                </m:e>
              </m:func>
              <m:sSub>
                <m:sSubPr>
                  <m:ctrlPr>
                    <w:rPr>
                      <w:rFonts w:ascii="Cambria Math" w:eastAsia="Cambria Math" w:hAnsi="Cambria Math"/>
                      <w:b/>
                      <w:i/>
                      <w:lang w:val="en-IE"/>
                    </w:rPr>
                  </m:ctrlPr>
                </m:sSubPr>
                <m:e>
                  <m:r>
                    <m:rPr>
                      <m:sty m:val="bi"/>
                    </m:rPr>
                    <w:rPr>
                      <w:rFonts w:ascii="Cambria Math" w:eastAsia="Cambria Math" w:hAnsi="Cambria Math"/>
                      <w:lang w:val="en-IE"/>
                    </w:rPr>
                    <m:t>max</m:t>
                  </m:r>
                </m:e>
                <m:sub>
                  <m:r>
                    <m:rPr>
                      <m:sty m:val="bi"/>
                    </m:rPr>
                    <w:rPr>
                      <w:rFonts w:ascii="Cambria Math" w:eastAsia="Cambria Math" w:hAnsi="Cambria Math"/>
                      <w:lang w:val="en-IE"/>
                    </w:rPr>
                    <m:t>le</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m:t>
                      </m:r>
                    </m:sub>
                    <m:sup>
                      <m:r>
                        <m:rPr>
                          <m:sty m:val="bi"/>
                        </m:rPr>
                        <w:rPr>
                          <w:rFonts w:ascii="Cambria Math" w:hAnsi="Cambria Math"/>
                          <w:lang w:val="en-IE"/>
                        </w:rPr>
                        <m:t>k</m:t>
                      </m:r>
                    </m:sup>
                  </m:sSubSup>
                </m:sub>
              </m:sSub>
              <m:r>
                <m:rPr>
                  <m:sty m:val="bi"/>
                </m:rPr>
                <w:rPr>
                  <w:rFonts w:ascii="Cambria Math" w:eastAsia="Cambria Math" w:hAnsi="Cambria Math"/>
                  <w:lang w:val="en-IE"/>
                </w:rPr>
                <m:t xml:space="preserve"> { </m:t>
              </m:r>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 xml:space="preserve">il </m:t>
                  </m:r>
                </m:sub>
              </m:sSub>
              <m:r>
                <m:rPr>
                  <m:sty m:val="bi"/>
                </m:rPr>
                <w:rPr>
                  <w:rFonts w:ascii="Cambria Math" w:eastAsia="Cambria Math" w:hAnsi="Cambria Math"/>
                  <w:lang w:val="en-IE"/>
                </w:rPr>
                <m:t xml:space="preserve">.  </m:t>
              </m:r>
              <m:sSup>
                <m:sSupPr>
                  <m:ctrlPr>
                    <w:rPr>
                      <w:rFonts w:ascii="Cambria Math" w:hAnsi="Cambria Math"/>
                      <w:b/>
                      <w:i/>
                      <w:lang w:val="en-IE"/>
                    </w:rPr>
                  </m:ctrlPr>
                </m:sSupPr>
                <m:e>
                  <m:sSub>
                    <m:sSubPr>
                      <m:ctrlPr>
                        <w:rPr>
                          <w:rFonts w:ascii="Cambria Math" w:hAnsi="Cambria Math"/>
                          <w:b/>
                          <w:i/>
                          <w:lang w:val="en-IE"/>
                        </w:rPr>
                      </m:ctrlPr>
                    </m:sSubPr>
                    <m:e>
                      <m:r>
                        <m:rPr>
                          <m:sty m:val="bi"/>
                        </m:rPr>
                        <w:rPr>
                          <w:rFonts w:ascii="Cambria Math" w:hAnsi="Cambria Math"/>
                          <w:lang w:val="en-IE"/>
                        </w:rPr>
                        <m:t>η</m:t>
                      </m:r>
                    </m:e>
                    <m:sub>
                      <m:r>
                        <m:rPr>
                          <m:sty m:val="bi"/>
                        </m:rPr>
                        <w:rPr>
                          <w:rFonts w:ascii="Cambria Math" w:hAnsi="Cambria Math"/>
                          <w:lang w:val="en-IE"/>
                        </w:rPr>
                        <m:t>il</m:t>
                      </m:r>
                    </m:sub>
                  </m:sSub>
                </m:e>
                <m:sup>
                  <m:r>
                    <m:rPr>
                      <m:sty m:val="bi"/>
                    </m:rPr>
                    <w:rPr>
                      <w:rFonts w:ascii="Cambria Math" w:hAnsi="Cambria Math"/>
                      <w:lang w:val="en-IE"/>
                    </w:rPr>
                    <m:t>β</m:t>
                  </m:r>
                </m:sup>
              </m:sSup>
              <m:r>
                <m:rPr>
                  <m:sty m:val="bi"/>
                </m:rPr>
                <w:rPr>
                  <w:rFonts w:ascii="Cambria Math" w:eastAsia="Cambria Math" w:hAnsi="Cambria Math"/>
                  <w:lang w:val="en-IE"/>
                </w:rPr>
                <m:t>}</m:t>
              </m:r>
            </m:oMath>
            <w:r w:rsidRPr="0005431A">
              <w:rPr>
                <w:b/>
                <w:i/>
                <w:lang w:val="en-IE"/>
              </w:rPr>
              <w:t xml:space="preserve"> if q≤ q</w:t>
            </w:r>
            <w:r w:rsidRPr="0005431A">
              <w:rPr>
                <w:b/>
                <w:i/>
                <w:vertAlign w:val="subscript"/>
                <w:lang w:val="en-IE"/>
              </w:rPr>
              <w:t>0</w:t>
            </w:r>
          </w:p>
        </w:tc>
      </w:tr>
    </w:tbl>
    <w:p w14:paraId="0DDE7254" w14:textId="77777777" w:rsidR="00FD1BA1" w:rsidRPr="0005431A" w:rsidRDefault="00B92F52" w:rsidP="00B92F52">
      <w:pPr>
        <w:rPr>
          <w:lang w:val="en-IE"/>
        </w:rPr>
      </w:pPr>
      <w:r w:rsidRPr="0005431A">
        <w:rPr>
          <w:b/>
          <w:i/>
          <w:lang w:val="en-IE"/>
        </w:rPr>
        <w:t>i</w:t>
      </w:r>
      <w:r w:rsidR="00FD1BA1" w:rsidRPr="0005431A">
        <w:rPr>
          <w:b/>
          <w:i/>
          <w:lang w:val="en-IE"/>
        </w:rPr>
        <w:t>-</w:t>
      </w:r>
      <w:r w:rsidRPr="0005431A">
        <w:rPr>
          <w:lang w:val="en-IE"/>
        </w:rPr>
        <w:t xml:space="preserve"> is the  current </w:t>
      </w:r>
      <w:r w:rsidR="00FD1BA1" w:rsidRPr="0005431A">
        <w:rPr>
          <w:lang w:val="en-IE"/>
        </w:rPr>
        <w:t>vertex.</w:t>
      </w:r>
    </w:p>
    <w:p w14:paraId="29D4ACF3" w14:textId="77777777" w:rsidR="00B92F52" w:rsidRPr="0005431A" w:rsidRDefault="00B15046" w:rsidP="00B92F52">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m:t>
            </m:r>
          </m:sub>
          <m:sup>
            <m:r>
              <m:rPr>
                <m:sty m:val="bi"/>
              </m:rPr>
              <w:rPr>
                <w:rFonts w:ascii="Cambria Math" w:hAnsi="Cambria Math"/>
                <w:lang w:val="en-IE"/>
              </w:rPr>
              <m:t>k</m:t>
            </m:r>
          </m:sup>
        </m:sSubSup>
      </m:oMath>
      <w:r w:rsidR="00B92F52" w:rsidRPr="0005431A">
        <w:rPr>
          <w:lang w:val="en-IE"/>
        </w:rPr>
        <w:t xml:space="preserve"> is a set of </w:t>
      </w:r>
      <w:r w:rsidR="00FD1BA1" w:rsidRPr="0005431A">
        <w:rPr>
          <w:lang w:val="en-IE"/>
        </w:rPr>
        <w:t>vertices</w:t>
      </w:r>
      <w:r w:rsidR="00B92F52" w:rsidRPr="0005431A">
        <w:rPr>
          <w:lang w:val="en-IE"/>
        </w:rPr>
        <w:t xml:space="preserve"> adjacent to the </w:t>
      </w:r>
      <w:r w:rsidR="00FD1BA1" w:rsidRPr="0005431A">
        <w:rPr>
          <w:lang w:val="en-IE"/>
        </w:rPr>
        <w:t>current vertex</w:t>
      </w:r>
      <w:r w:rsidR="00B92F52" w:rsidRPr="0005431A">
        <w:rPr>
          <w:lang w:val="en-IE"/>
        </w:rPr>
        <w:t xml:space="preserve"> </w:t>
      </w:r>
      <w:r w:rsidR="00B92F52" w:rsidRPr="0005431A">
        <w:rPr>
          <w:b/>
          <w:i/>
          <w:lang w:val="en-IE"/>
        </w:rPr>
        <w:t>i</w:t>
      </w:r>
      <w:r w:rsidR="00B92F52" w:rsidRPr="0005431A">
        <w:rPr>
          <w:lang w:val="en-IE"/>
        </w:rPr>
        <w:t xml:space="preserve"> , at iteration </w:t>
      </w:r>
      <w:r w:rsidR="00B92F52" w:rsidRPr="0005431A">
        <w:rPr>
          <w:b/>
          <w:i/>
          <w:lang w:val="en-IE"/>
        </w:rPr>
        <w:t>k</w:t>
      </w:r>
      <w:r w:rsidR="00FD1BA1" w:rsidRPr="0005431A">
        <w:rPr>
          <w:lang w:val="en-IE"/>
        </w:rPr>
        <w:t>.</w:t>
      </w:r>
    </w:p>
    <w:p w14:paraId="5EFBB51A" w14:textId="77777777" w:rsidR="0087691C" w:rsidRPr="0005431A" w:rsidRDefault="00B15046" w:rsidP="00FD1BA1">
      <w:pPr>
        <w:jc w:val="left"/>
        <w:rPr>
          <w:lang w:val="en-IE"/>
        </w:rPr>
      </w:pPr>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 xml:space="preserve">il </m:t>
            </m:r>
          </m:sub>
        </m:sSub>
      </m:oMath>
      <w:r w:rsidR="00B92F52" w:rsidRPr="0005431A">
        <w:rPr>
          <w:lang w:val="en-IE"/>
        </w:rPr>
        <w:t xml:space="preserve"> </w:t>
      </w:r>
      <w:r w:rsidR="00FD1BA1" w:rsidRPr="0005431A">
        <w:rPr>
          <w:lang w:val="en-IE"/>
        </w:rPr>
        <w:t xml:space="preserve">- </w:t>
      </w:r>
      <w:r w:rsidR="00B92F52" w:rsidRPr="0005431A">
        <w:rPr>
          <w:lang w:val="en-IE"/>
        </w:rPr>
        <w:t xml:space="preserve">is amount of pheromones on the partial </w:t>
      </w:r>
      <w:r w:rsidR="00FD1BA1" w:rsidRPr="0005431A">
        <w:rPr>
          <w:lang w:val="en-IE"/>
        </w:rPr>
        <w:t xml:space="preserve">solution </w:t>
      </w:r>
      <m:oMath>
        <m:sSub>
          <m:sSubPr>
            <m:ctrlPr>
              <w:rPr>
                <w:rFonts w:ascii="Cambria Math" w:hAnsi="Cambria Math"/>
                <w:b/>
                <w:i/>
                <w:lang w:val="en-IE"/>
              </w:rPr>
            </m:ctrlPr>
          </m:sSubPr>
          <m:e>
            <m:r>
              <m:rPr>
                <m:sty m:val="bi"/>
              </m:rPr>
              <w:rPr>
                <w:rFonts w:ascii="Cambria Math" w:hAnsi="Cambria Math"/>
                <w:lang w:val="en-IE"/>
              </w:rPr>
              <m:t>C</m:t>
            </m:r>
          </m:e>
          <m:sub>
            <m:r>
              <m:rPr>
                <m:sty m:val="bi"/>
              </m:rPr>
              <w:rPr>
                <w:rFonts w:ascii="Cambria Math" w:hAnsi="Cambria Math"/>
                <w:lang w:val="en-IE"/>
              </w:rPr>
              <m:t>il</m:t>
            </m:r>
          </m:sub>
        </m:sSub>
      </m:oMath>
      <w:r w:rsidR="00246891" w:rsidRPr="0005431A">
        <w:rPr>
          <w:lang w:val="en-IE"/>
        </w:rPr>
        <w:t>.</w:t>
      </w:r>
      <w:r w:rsidR="00B92F52" w:rsidRPr="0005431A">
        <w:rPr>
          <w:lang w:val="en-IE"/>
        </w:rPr>
        <w:br/>
      </w:r>
      <w:r w:rsidR="00B92F52" w:rsidRPr="0005431A">
        <w:rPr>
          <w:b/>
          <w:lang w:val="en-IE"/>
        </w:rPr>
        <w:t xml:space="preserve"> </w:t>
      </w:r>
      <m:oMath>
        <m:sSup>
          <m:sSupPr>
            <m:ctrlPr>
              <w:rPr>
                <w:rFonts w:ascii="Cambria Math" w:hAnsi="Cambria Math"/>
                <w:b/>
                <w:i/>
                <w:lang w:val="en-IE"/>
              </w:rPr>
            </m:ctrlPr>
          </m:sSupPr>
          <m:e>
            <m:sSub>
              <m:sSubPr>
                <m:ctrlPr>
                  <w:rPr>
                    <w:rFonts w:ascii="Cambria Math" w:hAnsi="Cambria Math"/>
                    <w:b/>
                    <w:i/>
                    <w:lang w:val="en-IE"/>
                  </w:rPr>
                </m:ctrlPr>
              </m:sSubPr>
              <m:e>
                <m:r>
                  <m:rPr>
                    <m:sty m:val="bi"/>
                  </m:rPr>
                  <w:rPr>
                    <w:rFonts w:ascii="Cambria Math" w:hAnsi="Cambria Math"/>
                    <w:lang w:val="en-IE"/>
                  </w:rPr>
                  <m:t>η</m:t>
                </m:r>
              </m:e>
              <m:sub>
                <m:r>
                  <m:rPr>
                    <m:sty m:val="bi"/>
                  </m:rPr>
                  <w:rPr>
                    <w:rFonts w:ascii="Cambria Math" w:hAnsi="Cambria Math"/>
                    <w:lang w:val="en-IE"/>
                  </w:rPr>
                  <m:t>il</m:t>
                </m:r>
              </m:sub>
            </m:sSub>
          </m:e>
          <m:sup>
            <m:r>
              <m:rPr>
                <m:sty m:val="bi"/>
              </m:rPr>
              <w:rPr>
                <w:rFonts w:ascii="Cambria Math" w:hAnsi="Cambria Math"/>
                <w:lang w:val="en-IE"/>
              </w:rPr>
              <m:t>β</m:t>
            </m:r>
          </m:sup>
        </m:sSup>
      </m:oMath>
      <w:r w:rsidR="00B92F52" w:rsidRPr="0005431A">
        <w:rPr>
          <w:lang w:val="en-IE"/>
        </w:rPr>
        <w:t xml:space="preserve"> is </w:t>
      </w:r>
      <m:oMath>
        <m:f>
          <m:fPr>
            <m:ctrlPr>
              <w:rPr>
                <w:rFonts w:ascii="Cambria Math" w:hAnsi="Cambria Math"/>
                <w:b/>
                <w:i/>
                <w:lang w:val="en-IE"/>
              </w:rPr>
            </m:ctrlPr>
          </m:fPr>
          <m:num>
            <m:r>
              <m:rPr>
                <m:sty m:val="bi"/>
              </m:rPr>
              <w:rPr>
                <w:rFonts w:ascii="Cambria Math" w:hAnsi="Cambria Math"/>
                <w:lang w:val="en-IE"/>
              </w:rPr>
              <m:t>1</m:t>
            </m:r>
          </m:num>
          <m:den>
            <m:sSub>
              <m:sSubPr>
                <m:ctrlPr>
                  <w:rPr>
                    <w:rFonts w:ascii="Cambria Math" w:hAnsi="Cambria Math"/>
                    <w:b/>
                    <w:i/>
                    <w:lang w:val="en-IE"/>
                  </w:rPr>
                </m:ctrlPr>
              </m:sSubPr>
              <m:e>
                <m:r>
                  <m:rPr>
                    <m:sty m:val="bi"/>
                  </m:rPr>
                  <w:rPr>
                    <w:rFonts w:ascii="Cambria Math" w:hAnsi="Cambria Math"/>
                    <w:lang w:val="en-IE"/>
                  </w:rPr>
                  <m:t>d</m:t>
                </m:r>
              </m:e>
              <m:sub>
                <m:r>
                  <m:rPr>
                    <m:sty m:val="bi"/>
                  </m:rPr>
                  <w:rPr>
                    <w:rFonts w:ascii="Cambria Math" w:hAnsi="Cambria Math"/>
                    <w:lang w:val="en-IE"/>
                  </w:rPr>
                  <m:t>il</m:t>
                </m:r>
              </m:sub>
            </m:sSub>
          </m:den>
        </m:f>
        <m:r>
          <w:rPr>
            <w:rFonts w:ascii="Cambria Math" w:hAnsi="Cambria Math"/>
            <w:lang w:val="en-IE"/>
          </w:rPr>
          <m:t xml:space="preserve">  </m:t>
        </m:r>
        <m:r>
          <m:rPr>
            <m:sty m:val="p"/>
          </m:rPr>
          <w:rPr>
            <w:rFonts w:ascii="Cambria Math" w:hAnsi="Cambria Math"/>
            <w:lang w:val="en-IE"/>
          </w:rPr>
          <m:t>and</m:t>
        </m:r>
        <m:r>
          <w:rPr>
            <w:rFonts w:ascii="Cambria Math" w:hAnsi="Cambria Math"/>
            <w:lang w:val="en-IE"/>
          </w:rPr>
          <m:t xml:space="preserve"> </m:t>
        </m:r>
        <m:sSub>
          <m:sSubPr>
            <m:ctrlPr>
              <w:rPr>
                <w:rFonts w:ascii="Cambria Math" w:hAnsi="Cambria Math"/>
                <w:b/>
                <w:i/>
                <w:lang w:val="en-IE"/>
              </w:rPr>
            </m:ctrlPr>
          </m:sSubPr>
          <m:e>
            <m:r>
              <m:rPr>
                <m:sty m:val="bi"/>
              </m:rPr>
              <w:rPr>
                <w:rFonts w:ascii="Cambria Math" w:hAnsi="Cambria Math"/>
                <w:lang w:val="en-IE"/>
              </w:rPr>
              <m:t>d</m:t>
            </m:r>
          </m:e>
          <m:sub>
            <m:r>
              <m:rPr>
                <m:sty m:val="bi"/>
              </m:rPr>
              <w:rPr>
                <w:rFonts w:ascii="Cambria Math" w:hAnsi="Cambria Math"/>
                <w:lang w:val="en-IE"/>
              </w:rPr>
              <m:t>il</m:t>
            </m:r>
          </m:sub>
        </m:sSub>
        <m:r>
          <w:rPr>
            <w:rFonts w:ascii="Cambria Math" w:hAnsi="Cambria Math"/>
            <w:lang w:val="en-IE"/>
          </w:rPr>
          <m:t xml:space="preserve"> </m:t>
        </m:r>
      </m:oMath>
      <w:r w:rsidR="00B92F52" w:rsidRPr="0005431A">
        <w:rPr>
          <w:lang w:val="en-IE"/>
        </w:rPr>
        <w:t xml:space="preserve">is the distance between </w:t>
      </w:r>
      <w:r w:rsidR="00FD1BA1" w:rsidRPr="0005431A">
        <w:rPr>
          <w:lang w:val="en-IE"/>
        </w:rPr>
        <w:t>vertex</w:t>
      </w:r>
      <w:r w:rsidR="00B92F52" w:rsidRPr="0005431A">
        <w:rPr>
          <w:lang w:val="en-IE"/>
        </w:rPr>
        <w:t xml:space="preserve"> </w:t>
      </w:r>
      <w:r w:rsidR="00B92F52" w:rsidRPr="0005431A">
        <w:rPr>
          <w:b/>
          <w:i/>
          <w:lang w:val="en-IE"/>
        </w:rPr>
        <w:t>il</w:t>
      </w:r>
      <w:r w:rsidR="00B92F52" w:rsidRPr="0005431A">
        <w:rPr>
          <w:lang w:val="en-IE"/>
        </w:rPr>
        <w:t xml:space="preserve">. </w:t>
      </w:r>
      <w:r w:rsidR="00B92F52" w:rsidRPr="0005431A">
        <w:rPr>
          <w:lang w:val="en-IE"/>
        </w:rPr>
        <w:br/>
      </w:r>
    </w:p>
    <w:p w14:paraId="795F8394" w14:textId="3857C379" w:rsidR="00B92F52" w:rsidRPr="0005431A" w:rsidRDefault="00246891" w:rsidP="00B92F52">
      <w:pPr>
        <w:rPr>
          <w:b/>
          <w:lang w:val="en-IE"/>
        </w:rPr>
      </w:pPr>
      <w:r w:rsidRPr="00DA6C7B">
        <w:rPr>
          <w:lang w:val="en-IE"/>
        </w:rPr>
        <w:t xml:space="preserve">Equation </w:t>
      </w:r>
      <w:r w:rsidR="00133E42">
        <w:rPr>
          <w:lang w:val="en-IE"/>
        </w:rPr>
        <w:t>5.13</w:t>
      </w:r>
      <w:r w:rsidRPr="0005431A">
        <w:rPr>
          <w:lang w:val="en-IE"/>
        </w:rPr>
        <w:t xml:space="preserve"> </w:t>
      </w:r>
      <w:r w:rsidR="00B92F52" w:rsidRPr="0005431A">
        <w:rPr>
          <w:lang w:val="en-IE"/>
        </w:rPr>
        <w:t xml:space="preserve">is selected by a probability of </w:t>
      </w:r>
      <w:r w:rsidR="00B92F52" w:rsidRPr="0005431A">
        <w:rPr>
          <w:i/>
          <w:lang w:val="en-IE"/>
        </w:rPr>
        <w:t>q</w:t>
      </w:r>
      <w:r w:rsidR="00DA6C7B">
        <w:rPr>
          <w:i/>
          <w:lang w:val="en-IE"/>
        </w:rPr>
        <w:t xml:space="preserve"> </w:t>
      </w:r>
      <w:r w:rsidR="00DA6C7B" w:rsidRPr="00DA6C7B">
        <w:rPr>
          <w:lang w:val="en-IE"/>
        </w:rPr>
        <w:t>falling in-between</w:t>
      </w:r>
      <w:r w:rsidR="00DA6C7B">
        <w:rPr>
          <w:i/>
          <w:lang w:val="en-IE"/>
        </w:rPr>
        <w:t xml:space="preserve"> q</w:t>
      </w:r>
      <w:r w:rsidR="00DA6C7B">
        <w:rPr>
          <w:i/>
          <w:vertAlign w:val="subscript"/>
          <w:lang w:val="en-IE"/>
        </w:rPr>
        <w:t>o</w:t>
      </w:r>
      <w:r w:rsidR="00B92F52" w:rsidRPr="0005431A">
        <w:rPr>
          <w:lang w:val="en-IE"/>
        </w:rPr>
        <w:t xml:space="preserve"> else the original roulette wheel selection of the ant system is </w:t>
      </w:r>
      <w:r w:rsidRPr="0005431A">
        <w:rPr>
          <w:lang w:val="en-IE"/>
        </w:rPr>
        <w:t>used</w:t>
      </w:r>
      <w:r w:rsidR="00DA6C7B">
        <w:rPr>
          <w:lang w:val="en-IE"/>
        </w:rPr>
        <w:t xml:space="preserve"> Equation 4.1</w:t>
      </w:r>
      <w:r w:rsidRPr="0005431A">
        <w:rPr>
          <w:lang w:val="en-IE"/>
        </w:rPr>
        <w:t xml:space="preserve">. </w:t>
      </w:r>
      <w:r w:rsidRPr="0005431A">
        <w:rPr>
          <w:b/>
          <w:i/>
          <w:lang w:val="en-IE"/>
        </w:rPr>
        <w:t>q</w:t>
      </w:r>
      <w:r w:rsidR="00B92F52" w:rsidRPr="0005431A">
        <w:rPr>
          <w:lang w:val="en-IE"/>
        </w:rPr>
        <w:t xml:space="preserve"> </w:t>
      </w:r>
      <w:r w:rsidR="00B54961" w:rsidRPr="0005431A">
        <w:rPr>
          <w:lang w:val="en-IE"/>
        </w:rPr>
        <w:t xml:space="preserve">is </w:t>
      </w:r>
      <w:r w:rsidRPr="0005431A">
        <w:rPr>
          <w:lang w:val="en-IE"/>
        </w:rPr>
        <w:t>defined as a</w:t>
      </w:r>
      <w:r w:rsidR="00B92F52" w:rsidRPr="0005431A">
        <w:rPr>
          <w:lang w:val="en-IE"/>
        </w:rPr>
        <w:t xml:space="preserve"> uniform </w:t>
      </w:r>
      <w:r w:rsidRPr="0005431A">
        <w:rPr>
          <w:lang w:val="en-IE"/>
        </w:rPr>
        <w:t xml:space="preserve">distributed </w:t>
      </w:r>
      <w:r w:rsidR="00B92F52" w:rsidRPr="0005431A">
        <w:rPr>
          <w:lang w:val="en-IE"/>
        </w:rPr>
        <w:t>random number between</w:t>
      </w:r>
      <w:r w:rsidR="00B92F52" w:rsidRPr="0005431A">
        <w:rPr>
          <w:b/>
          <w:i/>
          <w:lang w:val="en-IE"/>
        </w:rPr>
        <w:t xml:space="preserve"> (0 ≤ q ≤ 1)</w:t>
      </w:r>
      <w:r w:rsidRPr="0005431A">
        <w:rPr>
          <w:lang w:val="en-IE"/>
        </w:rPr>
        <w:t xml:space="preserve">  a</w:t>
      </w:r>
      <w:r w:rsidR="00B92F52" w:rsidRPr="0005431A">
        <w:rPr>
          <w:lang w:val="en-IE"/>
        </w:rPr>
        <w:t xml:space="preserve">nd </w:t>
      </w:r>
      <w:r w:rsidR="00B92F52" w:rsidRPr="0005431A">
        <w:rPr>
          <w:b/>
          <w:i/>
          <w:lang w:val="en-IE"/>
        </w:rPr>
        <w:t>q</w:t>
      </w:r>
      <w:r w:rsidR="00B92F52" w:rsidRPr="0005431A">
        <w:rPr>
          <w:b/>
          <w:i/>
          <w:vertAlign w:val="subscript"/>
          <w:lang w:val="en-IE"/>
        </w:rPr>
        <w:t>0</w:t>
      </w:r>
      <w:r w:rsidR="00B92F52" w:rsidRPr="0005431A">
        <w:rPr>
          <w:lang w:val="en-IE"/>
        </w:rPr>
        <w:t xml:space="preserve"> is a parameter between zero and one </w:t>
      </w:r>
      <w:r w:rsidR="00B92F52" w:rsidRPr="0005431A">
        <w:rPr>
          <w:b/>
          <w:lang w:val="en-IE"/>
        </w:rPr>
        <w:t xml:space="preserve"> </w:t>
      </w:r>
      <m:oMath>
        <m:sSub>
          <m:sSubPr>
            <m:ctrlPr>
              <w:rPr>
                <w:rFonts w:ascii="Cambria Math" w:hAnsi="Cambria Math"/>
                <w:b/>
                <w:i/>
                <w:lang w:val="en-IE"/>
              </w:rPr>
            </m:ctrlPr>
          </m:sSubPr>
          <m:e>
            <m:r>
              <m:rPr>
                <m:sty m:val="bi"/>
              </m:rPr>
              <w:rPr>
                <w:rFonts w:ascii="Cambria Math" w:hAnsi="Cambria Math"/>
                <w:lang w:val="en-IE"/>
              </w:rPr>
              <m:t>q</m:t>
            </m:r>
          </m:e>
          <m:sub>
            <m:r>
              <m:rPr>
                <m:sty m:val="bi"/>
              </m:rPr>
              <w:rPr>
                <w:rFonts w:ascii="Cambria Math" w:hAnsi="Cambria Math"/>
                <w:lang w:val="en-IE"/>
              </w:rPr>
              <m:t>0</m:t>
            </m:r>
          </m:sub>
        </m:sSub>
        <m:r>
          <m:rPr>
            <m:sty m:val="bi"/>
          </m:rPr>
          <w:rPr>
            <w:rFonts w:ascii="Cambria Math" w:hAnsi="Cambria Math"/>
            <w:lang w:val="en-IE"/>
          </w:rPr>
          <m:t xml:space="preserve"> ∈[0,1]</m:t>
        </m:r>
      </m:oMath>
    </w:p>
    <w:p w14:paraId="6047BC80" w14:textId="52C6A913" w:rsidR="003A6B12" w:rsidRPr="0005431A" w:rsidRDefault="003A6B12" w:rsidP="003A6B12">
      <w:pPr>
        <w:rPr>
          <w:lang w:val="en-IE"/>
        </w:rPr>
      </w:pPr>
      <w:r w:rsidRPr="0005431A">
        <w:rPr>
          <w:lang w:val="en-IE"/>
        </w:rPr>
        <w:fldChar w:fldCharType="begin"/>
      </w:r>
      <w:r w:rsidR="00007D42" w:rsidRPr="0005431A">
        <w:rPr>
          <w:lang w:val="en-IE"/>
        </w:rPr>
        <w:instrText xml:space="preserve"> ADDIN ZOTERO_ITEM CSL_CITATION {"citationID":"UuG0m5Ur","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Pr="0005431A">
        <w:rPr>
          <w:lang w:val="en-IE"/>
        </w:rPr>
        <w:fldChar w:fldCharType="separate"/>
      </w:r>
      <w:r w:rsidRPr="0005431A">
        <w:rPr>
          <w:lang w:val="en-IE"/>
        </w:rPr>
        <w:t>(Dorigo and Gambardella, 1997)</w:t>
      </w:r>
      <w:r w:rsidRPr="0005431A">
        <w:rPr>
          <w:lang w:val="en-IE"/>
        </w:rPr>
        <w:fldChar w:fldCharType="end"/>
      </w:r>
      <w:r w:rsidRPr="0005431A">
        <w:rPr>
          <w:lang w:val="en-IE"/>
        </w:rPr>
        <w:t xml:space="preserve">. </w:t>
      </w:r>
    </w:p>
    <w:p w14:paraId="59D6B822" w14:textId="5A71E777" w:rsidR="00B540B6" w:rsidRDefault="0062016F" w:rsidP="00E94F56">
      <w:pPr>
        <w:pStyle w:val="MSCHeading2"/>
      </w:pPr>
      <w:bookmarkStart w:id="104" w:name="_Toc396914424"/>
      <w:r>
        <w:lastRenderedPageBreak/>
        <w:t>5.7</w:t>
      </w:r>
      <w:r w:rsidR="00B54961" w:rsidRPr="0005431A">
        <w:tab/>
      </w:r>
      <w:r w:rsidR="00E524B1" w:rsidRPr="0005431A">
        <w:t>Mutated Ant System</w:t>
      </w:r>
      <w:bookmarkEnd w:id="104"/>
    </w:p>
    <w:p w14:paraId="1D62DB80" w14:textId="2518071F" w:rsidR="00B540B6" w:rsidRDefault="00B540B6" w:rsidP="00E524B1">
      <w:r>
        <w:rPr>
          <w:lang w:val="en-IE"/>
        </w:rPr>
        <w:t xml:space="preserve">When </w:t>
      </w:r>
      <w:r w:rsidR="00B007A8">
        <w:rPr>
          <w:lang w:val="en-IE"/>
        </w:rPr>
        <w:t>developing</w:t>
      </w:r>
      <w:r>
        <w:rPr>
          <w:lang w:val="en-IE"/>
        </w:rPr>
        <w:t xml:space="preserve"> the </w:t>
      </w:r>
      <w:r w:rsidR="00B007A8">
        <w:rPr>
          <w:lang w:val="en-IE"/>
        </w:rPr>
        <w:t xml:space="preserve">framework, </w:t>
      </w:r>
      <w:r>
        <w:rPr>
          <w:lang w:val="en-IE"/>
        </w:rPr>
        <w:t xml:space="preserve">reading </w:t>
      </w:r>
      <w:r w:rsidR="004A526D" w:rsidRPr="004A526D">
        <w:rPr>
          <w:lang w:val="en-IE"/>
        </w:rPr>
        <w:t>literature and talking to my supervisor Mark Foley</w:t>
      </w:r>
      <w:r w:rsidR="00B007A8">
        <w:rPr>
          <w:lang w:val="en-IE"/>
        </w:rPr>
        <w:t>.</w:t>
      </w:r>
      <w:r w:rsidR="004A526D">
        <w:t xml:space="preserve"> </w:t>
      </w:r>
      <w:r w:rsidR="00B007A8">
        <w:t>A</w:t>
      </w:r>
      <w:r w:rsidR="004A526D">
        <w:t>ll extended ant algorithms</w:t>
      </w:r>
      <w:r w:rsidR="00B007A8">
        <w:t xml:space="preserve"> described in this chapter address</w:t>
      </w:r>
      <w:r w:rsidR="004A526D">
        <w:t xml:space="preserve"> the </w:t>
      </w:r>
      <w:r w:rsidR="00B007A8">
        <w:t>limitations of the algorithms</w:t>
      </w:r>
      <w:r w:rsidR="008F5596">
        <w:t>,</w:t>
      </w:r>
      <w:r w:rsidR="00B007A8">
        <w:t xml:space="preserve"> except most </w:t>
      </w:r>
      <w:r w:rsidR="004A526D">
        <w:t xml:space="preserve">notably </w:t>
      </w:r>
      <w:r w:rsidR="008F5596">
        <w:t xml:space="preserve">the problem associated </w:t>
      </w:r>
      <w:r w:rsidR="004A526D">
        <w:t>with t</w:t>
      </w:r>
      <w:r w:rsidR="004A526D" w:rsidRPr="004A526D">
        <w:t xml:space="preserve">he convergence of the algorithm near an optimal solution is low due to </w:t>
      </w:r>
      <w:r w:rsidR="004A526D">
        <w:t>all ants</w:t>
      </w:r>
      <w:r w:rsidR="004A526D" w:rsidRPr="004A526D">
        <w:t xml:space="preserve"> updating the pheromone matrix</w:t>
      </w:r>
      <w:r w:rsidR="004A526D">
        <w:t xml:space="preserve">. Mutated Ant was developed to address </w:t>
      </w:r>
      <w:r w:rsidR="00B007A8">
        <w:t xml:space="preserve">this </w:t>
      </w:r>
      <w:r w:rsidR="00B007A8" w:rsidRPr="004A526D">
        <w:t>limitation</w:t>
      </w:r>
      <w:r w:rsidR="004A526D" w:rsidRPr="004A526D">
        <w:t xml:space="preserve"> </w:t>
      </w:r>
      <w:r w:rsidR="004A526D">
        <w:t>and comb</w:t>
      </w:r>
      <w:r w:rsidR="00B007A8">
        <w:t>in</w:t>
      </w:r>
      <w:r w:rsidR="004A526D">
        <w:t>ing the extensions from other ant algorithms to address the other limitations,</w:t>
      </w:r>
      <w:r w:rsidR="00B007A8">
        <w:t xml:space="preserve"> creating an extremely powerful algorithm for all values of n especially as the problem space grows</w:t>
      </w:r>
      <w:r w:rsidR="00B277AF">
        <w:t>.</w:t>
      </w:r>
      <w:r w:rsidR="00B007A8">
        <w:t xml:space="preserve"> </w:t>
      </w:r>
      <w:r w:rsidR="00B277AF">
        <w:t>E</w:t>
      </w:r>
      <w:r w:rsidR="004A526D">
        <w:t xml:space="preserve">xperimentally </w:t>
      </w:r>
      <w:r w:rsidR="00B007A8">
        <w:t>shown in chapter 10 M</w:t>
      </w:r>
      <w:r w:rsidR="004A526D">
        <w:t>utated Ant performed the best of all ant algorithms.</w:t>
      </w:r>
    </w:p>
    <w:p w14:paraId="6A6583A4" w14:textId="77777777" w:rsidR="004A526D" w:rsidRDefault="004A526D" w:rsidP="00E524B1">
      <w:pPr>
        <w:rPr>
          <w:lang w:val="en-IE"/>
        </w:rPr>
      </w:pPr>
    </w:p>
    <w:p w14:paraId="0A924DB1" w14:textId="45859FD1" w:rsidR="00C57667" w:rsidRPr="0005431A" w:rsidRDefault="00B54961" w:rsidP="00E524B1">
      <w:pPr>
        <w:rPr>
          <w:lang w:val="en-IE"/>
        </w:rPr>
      </w:pPr>
      <w:r w:rsidRPr="0005431A">
        <w:rPr>
          <w:lang w:val="en-IE"/>
        </w:rPr>
        <w:t>The</w:t>
      </w:r>
      <w:r w:rsidR="00721A79" w:rsidRPr="0005431A">
        <w:rPr>
          <w:lang w:val="en-IE"/>
        </w:rPr>
        <w:t xml:space="preserve"> M</w:t>
      </w:r>
      <w:r w:rsidR="00801D67" w:rsidRPr="0005431A">
        <w:rPr>
          <w:lang w:val="en-IE"/>
        </w:rPr>
        <w:t>utated Ant system</w:t>
      </w:r>
      <w:r w:rsidR="003A6B12" w:rsidRPr="0005431A">
        <w:rPr>
          <w:lang w:val="en-IE"/>
        </w:rPr>
        <w:t xml:space="preserve"> (MA)</w:t>
      </w:r>
      <w:r w:rsidRPr="0005431A">
        <w:rPr>
          <w:lang w:val="en-IE"/>
        </w:rPr>
        <w:t xml:space="preserve"> is an a</w:t>
      </w:r>
      <w:r w:rsidR="00E524B1" w:rsidRPr="0005431A">
        <w:rPr>
          <w:lang w:val="en-IE"/>
        </w:rPr>
        <w:t xml:space="preserve">lgorithm </w:t>
      </w:r>
      <w:r w:rsidRPr="0005431A">
        <w:rPr>
          <w:lang w:val="en-IE"/>
        </w:rPr>
        <w:t xml:space="preserve">that </w:t>
      </w:r>
      <w:r w:rsidR="00E524B1" w:rsidRPr="0005431A">
        <w:rPr>
          <w:lang w:val="en-IE"/>
        </w:rPr>
        <w:t xml:space="preserve">uses </w:t>
      </w:r>
      <w:r w:rsidR="00E14B05" w:rsidRPr="0005431A">
        <w:rPr>
          <w:lang w:val="en-IE"/>
        </w:rPr>
        <w:t>various parts</w:t>
      </w:r>
      <w:r w:rsidR="00E524B1" w:rsidRPr="0005431A">
        <w:rPr>
          <w:lang w:val="en-IE"/>
        </w:rPr>
        <w:t xml:space="preserve"> from all other algorithms</w:t>
      </w:r>
      <w:r w:rsidRPr="0005431A">
        <w:rPr>
          <w:lang w:val="en-IE"/>
        </w:rPr>
        <w:t>,</w:t>
      </w:r>
      <w:r w:rsidR="00E14B05" w:rsidRPr="0005431A">
        <w:rPr>
          <w:lang w:val="en-IE"/>
        </w:rPr>
        <w:t xml:space="preserve"> including the genetic algorithm</w:t>
      </w:r>
      <w:r w:rsidR="00E524B1" w:rsidRPr="0005431A">
        <w:rPr>
          <w:lang w:val="en-IE"/>
        </w:rPr>
        <w:t xml:space="preserve">, to produce a very effective and fast operating algorithm for </w:t>
      </w:r>
      <w:r w:rsidR="00801D67" w:rsidRPr="0005431A">
        <w:rPr>
          <w:lang w:val="en-IE"/>
        </w:rPr>
        <w:t>all</w:t>
      </w:r>
      <w:r w:rsidR="00E524B1" w:rsidRPr="0005431A">
        <w:rPr>
          <w:lang w:val="en-IE"/>
        </w:rPr>
        <w:t xml:space="preserve"> values of </w:t>
      </w:r>
      <w:r w:rsidR="00E524B1" w:rsidRPr="0005431A">
        <w:rPr>
          <w:i/>
          <w:lang w:val="en-IE"/>
        </w:rPr>
        <w:t>n</w:t>
      </w:r>
      <w:r w:rsidR="00A6544E" w:rsidRPr="0005431A">
        <w:rPr>
          <w:i/>
          <w:lang w:val="en-IE"/>
        </w:rPr>
        <w:t>.</w:t>
      </w:r>
      <w:r w:rsidR="00E524B1" w:rsidRPr="0005431A">
        <w:rPr>
          <w:lang w:val="en-IE"/>
        </w:rPr>
        <w:t xml:space="preserve"> In this </w:t>
      </w:r>
      <w:r w:rsidR="00C63A30" w:rsidRPr="0005431A">
        <w:rPr>
          <w:lang w:val="en-IE"/>
        </w:rPr>
        <w:t>algorithm</w:t>
      </w:r>
      <w:r w:rsidR="00E524B1" w:rsidRPr="0005431A">
        <w:rPr>
          <w:lang w:val="en-IE"/>
        </w:rPr>
        <w:t xml:space="preserve"> there </w:t>
      </w:r>
      <w:r w:rsidR="00721A79" w:rsidRPr="0005431A">
        <w:rPr>
          <w:lang w:val="en-IE"/>
        </w:rPr>
        <w:t>are</w:t>
      </w:r>
      <w:r w:rsidR="00E524B1" w:rsidRPr="0005431A">
        <w:rPr>
          <w:lang w:val="en-IE"/>
        </w:rPr>
        <w:t xml:space="preserve"> </w:t>
      </w:r>
      <w:r w:rsidR="004A6B24" w:rsidRPr="0005431A">
        <w:rPr>
          <w:lang w:val="en-IE"/>
        </w:rPr>
        <w:t>three</w:t>
      </w:r>
      <w:r w:rsidR="00E524B1" w:rsidRPr="0005431A">
        <w:rPr>
          <w:lang w:val="en-IE"/>
        </w:rPr>
        <w:t xml:space="preserve"> ants, the ant, the mutated ant</w:t>
      </w:r>
      <w:r w:rsidR="004A6B24" w:rsidRPr="0005431A">
        <w:rPr>
          <w:lang w:val="en-IE"/>
        </w:rPr>
        <w:t xml:space="preserve"> and the elite ant</w:t>
      </w:r>
      <w:r w:rsidRPr="0005431A">
        <w:rPr>
          <w:lang w:val="en-IE"/>
        </w:rPr>
        <w:t>.</w:t>
      </w:r>
      <w:r w:rsidR="00E524B1" w:rsidRPr="0005431A">
        <w:rPr>
          <w:lang w:val="en-IE"/>
        </w:rPr>
        <w:t xml:space="preserve"> </w:t>
      </w:r>
      <w:r w:rsidRPr="0005431A">
        <w:rPr>
          <w:lang w:val="en-IE"/>
        </w:rPr>
        <w:t>T</w:t>
      </w:r>
      <w:r w:rsidR="00E524B1" w:rsidRPr="0005431A">
        <w:rPr>
          <w:lang w:val="en-IE"/>
        </w:rPr>
        <w:t xml:space="preserve">he ant gets mutated by a mutation factor </w:t>
      </w:r>
      <w:r w:rsidR="00E524B1" w:rsidRPr="0005431A">
        <w:rPr>
          <w:i/>
          <w:lang w:val="en-IE"/>
        </w:rPr>
        <w:t>mf</w:t>
      </w:r>
      <w:r w:rsidR="00E524B1" w:rsidRPr="0005431A">
        <w:rPr>
          <w:lang w:val="en-IE"/>
        </w:rPr>
        <w:t xml:space="preserve"> to create the mutated ant</w:t>
      </w:r>
      <w:r w:rsidRPr="0005431A">
        <w:rPr>
          <w:lang w:val="en-IE"/>
        </w:rPr>
        <w:t>,</w:t>
      </w:r>
      <w:r w:rsidR="00E524B1" w:rsidRPr="0005431A">
        <w:rPr>
          <w:lang w:val="en-IE"/>
        </w:rPr>
        <w:t xml:space="preserve"> </w:t>
      </w:r>
      <w:r w:rsidR="00DD2714" w:rsidRPr="0005431A">
        <w:rPr>
          <w:lang w:val="en-IE"/>
        </w:rPr>
        <w:t>based upon</w:t>
      </w:r>
      <w:r w:rsidR="00E524B1" w:rsidRPr="0005431A">
        <w:rPr>
          <w:lang w:val="en-IE"/>
        </w:rPr>
        <w:t xml:space="preserve"> the genetic algorithm. </w:t>
      </w:r>
      <w:r w:rsidR="00111C1D" w:rsidRPr="0005431A">
        <w:rPr>
          <w:lang w:val="en-IE"/>
        </w:rPr>
        <w:t xml:space="preserve">The </w:t>
      </w:r>
      <w:r w:rsidRPr="0005431A">
        <w:rPr>
          <w:lang w:val="en-IE"/>
        </w:rPr>
        <w:t xml:space="preserve">solution </w:t>
      </w:r>
      <w:r w:rsidR="00111C1D" w:rsidRPr="0005431A">
        <w:rPr>
          <w:lang w:val="en-IE"/>
        </w:rPr>
        <w:t xml:space="preserve">construction is the same as </w:t>
      </w:r>
      <w:r w:rsidRPr="0005431A">
        <w:rPr>
          <w:lang w:val="en-IE"/>
        </w:rPr>
        <w:t xml:space="preserve">in </w:t>
      </w:r>
      <w:r w:rsidR="00111C1D" w:rsidRPr="0005431A">
        <w:rPr>
          <w:lang w:val="en-IE"/>
        </w:rPr>
        <w:t xml:space="preserve">the </w:t>
      </w:r>
      <w:r w:rsidR="00733F18" w:rsidRPr="0005431A">
        <w:rPr>
          <w:lang w:val="en-IE"/>
        </w:rPr>
        <w:t>A</w:t>
      </w:r>
      <w:r w:rsidRPr="0005431A">
        <w:rPr>
          <w:lang w:val="en-IE"/>
        </w:rPr>
        <w:t xml:space="preserve">nt </w:t>
      </w:r>
      <w:r w:rsidR="003A6B12" w:rsidRPr="0005431A">
        <w:rPr>
          <w:lang w:val="en-IE"/>
        </w:rPr>
        <w:t>C</w:t>
      </w:r>
      <w:r w:rsidRPr="0005431A">
        <w:rPr>
          <w:lang w:val="en-IE"/>
        </w:rPr>
        <w:t xml:space="preserve">olony </w:t>
      </w:r>
      <w:r w:rsidR="00733F18" w:rsidRPr="0005431A">
        <w:rPr>
          <w:lang w:val="en-IE"/>
        </w:rPr>
        <w:t>S</w:t>
      </w:r>
      <w:r w:rsidRPr="0005431A">
        <w:rPr>
          <w:lang w:val="en-IE"/>
        </w:rPr>
        <w:t>ystem</w:t>
      </w:r>
      <w:r w:rsidR="003A6B12" w:rsidRPr="0005431A">
        <w:rPr>
          <w:lang w:val="en-IE"/>
        </w:rPr>
        <w:t>.</w:t>
      </w:r>
      <w:r w:rsidR="001E6B95" w:rsidRPr="0005431A">
        <w:rPr>
          <w:lang w:val="en-IE"/>
        </w:rPr>
        <w:t xml:space="preserve"> </w:t>
      </w:r>
      <w:r w:rsidR="00E524B1" w:rsidRPr="0005431A">
        <w:rPr>
          <w:lang w:val="en-IE"/>
        </w:rPr>
        <w:t>Combined</w:t>
      </w:r>
      <w:r w:rsidRPr="0005431A">
        <w:rPr>
          <w:lang w:val="en-IE"/>
        </w:rPr>
        <w:t>, then,</w:t>
      </w:r>
      <w:r w:rsidR="00E524B1" w:rsidRPr="0005431A">
        <w:rPr>
          <w:lang w:val="en-IE"/>
        </w:rPr>
        <w:t xml:space="preserve"> is the elitist strategy </w:t>
      </w:r>
      <w:r w:rsidR="00DD2714" w:rsidRPr="0005431A">
        <w:rPr>
          <w:lang w:val="en-IE"/>
        </w:rPr>
        <w:t>from</w:t>
      </w:r>
      <w:r w:rsidR="004A6B24" w:rsidRPr="0005431A">
        <w:rPr>
          <w:lang w:val="en-IE"/>
        </w:rPr>
        <w:t xml:space="preserve"> the Elit</w:t>
      </w:r>
      <w:r w:rsidR="00842EBB">
        <w:rPr>
          <w:lang w:val="en-IE"/>
        </w:rPr>
        <w:t>ist</w:t>
      </w:r>
      <w:r w:rsidR="004A6B24" w:rsidRPr="0005431A">
        <w:rPr>
          <w:lang w:val="en-IE"/>
        </w:rPr>
        <w:t xml:space="preserve"> Ant S</w:t>
      </w:r>
      <w:r w:rsidR="00E524B1" w:rsidRPr="0005431A">
        <w:rPr>
          <w:lang w:val="en-IE"/>
        </w:rPr>
        <w:t>ystem that is pheromones are only updated with the best ant</w:t>
      </w:r>
      <w:r w:rsidR="009117E8" w:rsidRPr="0005431A">
        <w:rPr>
          <w:lang w:val="en-IE"/>
        </w:rPr>
        <w:t xml:space="preserve"> to date</w:t>
      </w:r>
      <w:r w:rsidR="00C57667" w:rsidRPr="0005431A">
        <w:rPr>
          <w:lang w:val="en-IE"/>
        </w:rPr>
        <w:t>:</w:t>
      </w:r>
    </w:p>
    <w:p w14:paraId="29BB4150" w14:textId="6FA86ACE" w:rsidR="00EB7950" w:rsidRPr="00CB4DA9" w:rsidRDefault="00EB7950" w:rsidP="00EB7950">
      <w:pPr>
        <w:pStyle w:val="Caption"/>
        <w:keepNext/>
        <w:rPr>
          <w:sz w:val="24"/>
          <w:lang w:val="en-IE"/>
        </w:rPr>
      </w:pPr>
      <w:bookmarkStart w:id="105" w:name="_Toc396945085"/>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14</w:t>
      </w:r>
      <w:r w:rsidR="00F139E7">
        <w:rPr>
          <w:sz w:val="24"/>
          <w:lang w:val="en-IE"/>
        </w:rPr>
        <w:fldChar w:fldCharType="end"/>
      </w:r>
      <w:r w:rsidR="00980EDC" w:rsidRPr="00980EDC">
        <w:rPr>
          <w:sz w:val="24"/>
          <w:lang w:val="en-IE"/>
        </w:rPr>
        <w:t xml:space="preserve"> - </w:t>
      </w:r>
      <w:r w:rsidR="00980EDC">
        <w:rPr>
          <w:sz w:val="24"/>
          <w:lang w:val="en-IE"/>
        </w:rPr>
        <w:t>M</w:t>
      </w:r>
      <w:r w:rsidR="00133E42" w:rsidRPr="00133E42">
        <w:rPr>
          <w:sz w:val="24"/>
          <w:lang w:val="en-IE"/>
        </w:rPr>
        <w:t>A update rule</w:t>
      </w:r>
      <w:bookmarkEnd w:id="105"/>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7"/>
      </w:tblGrid>
      <w:tr w:rsidR="00EB7950" w:rsidRPr="0005431A" w14:paraId="252194E9" w14:textId="77777777" w:rsidTr="00EB7950">
        <w:tc>
          <w:tcPr>
            <w:tcW w:w="8607" w:type="dxa"/>
          </w:tcPr>
          <w:p w14:paraId="0FC574E1" w14:textId="77777777" w:rsidR="00EB7950" w:rsidRPr="0005431A" w:rsidRDefault="00B15046" w:rsidP="00E524B1">
            <w:pPr>
              <w:rPr>
                <w:lang w:val="en-IE"/>
              </w:rPr>
            </w:pPr>
            <m:oMathPara>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 xml:space="preserve">  ←  </m:t>
                </m:r>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 xml:space="preserve">+ </m:t>
                </m:r>
                <m:nary>
                  <m:naryPr>
                    <m:chr m:val="∑"/>
                    <m:limLoc m:val="undOvr"/>
                    <m:ctrlPr>
                      <w:rPr>
                        <w:rFonts w:ascii="Cambria Math" w:hAnsi="Cambria Math"/>
                        <w:b/>
                        <w:i/>
                        <w:lang w:val="en-IE"/>
                      </w:rPr>
                    </m:ctrlPr>
                  </m:naryPr>
                  <m:sub>
                    <m:r>
                      <m:rPr>
                        <m:sty m:val="bi"/>
                      </m:rPr>
                      <w:rPr>
                        <w:rFonts w:ascii="Cambria Math" w:hAnsi="Cambria Math"/>
                        <w:lang w:val="en-IE"/>
                      </w:rPr>
                      <m:t>k=1</m:t>
                    </m:r>
                  </m:sub>
                  <m:sup>
                    <m:r>
                      <m:rPr>
                        <m:sty m:val="bi"/>
                      </m:rPr>
                      <w:rPr>
                        <w:rFonts w:ascii="Cambria Math" w:hAnsi="Cambria Math"/>
                        <w:lang w:val="en-IE"/>
                      </w:rPr>
                      <m:t>k-m</m:t>
                    </m:r>
                  </m:sup>
                  <m:e>
                    <m:r>
                      <m:rPr>
                        <m:sty m:val="bi"/>
                      </m:rPr>
                      <w:rPr>
                        <w:rFonts w:ascii="Cambria Math" w:hAnsi="Cambria Math"/>
                        <w:lang w:val="en-IE"/>
                      </w:rPr>
                      <m:t>∆</m:t>
                    </m:r>
                  </m:e>
                </m:nary>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k</m:t>
                    </m:r>
                  </m:sup>
                </m:sSubSup>
                <m:r>
                  <m:rPr>
                    <m:sty m:val="bi"/>
                  </m:rPr>
                  <w:rPr>
                    <w:rFonts w:ascii="Cambria Math" w:hAnsi="Cambria Math"/>
                    <w:lang w:val="en-IE"/>
                  </w:rPr>
                  <m:t xml:space="preserve">+w∆ </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  ∀</m:t>
                </m:r>
                <m:d>
                  <m:dPr>
                    <m:ctrlPr>
                      <w:rPr>
                        <w:rFonts w:ascii="Cambria Math" w:hAnsi="Cambria Math"/>
                        <w:b/>
                        <w:i/>
                        <w:lang w:val="en-IE"/>
                      </w:rPr>
                    </m:ctrlPr>
                  </m:dPr>
                  <m:e>
                    <m:r>
                      <m:rPr>
                        <m:sty m:val="bi"/>
                      </m:rPr>
                      <w:rPr>
                        <w:rFonts w:ascii="Cambria Math" w:hAnsi="Cambria Math"/>
                        <w:lang w:val="en-IE"/>
                      </w:rPr>
                      <m:t>i,j</m:t>
                    </m:r>
                  </m:e>
                </m:d>
                <m:r>
                  <m:rPr>
                    <m:sty m:val="bi"/>
                  </m:rPr>
                  <w:rPr>
                    <w:rFonts w:ascii="Cambria Math" w:hAnsi="Cambria Math"/>
                    <w:lang w:val="en-IE"/>
                  </w:rPr>
                  <m:t>∈ τ</m:t>
                </m:r>
              </m:oMath>
            </m:oMathPara>
          </w:p>
        </w:tc>
      </w:tr>
    </w:tbl>
    <w:p w14:paraId="145A78D4" w14:textId="77777777" w:rsidR="00955504" w:rsidRPr="0005431A" w:rsidRDefault="00EB7950" w:rsidP="00955504">
      <w:pPr>
        <w:rPr>
          <w:lang w:val="en-IE"/>
        </w:rPr>
      </w:pPr>
      <w:r w:rsidRPr="0005431A">
        <w:rPr>
          <w:lang w:val="en-IE"/>
        </w:rPr>
        <w:t>W</w:t>
      </w:r>
      <w:r w:rsidR="00955504" w:rsidRPr="0005431A">
        <w:rPr>
          <w:lang w:val="en-IE"/>
        </w:rPr>
        <w:t>here</w:t>
      </w:r>
      <w:r w:rsidRPr="0005431A">
        <w:rPr>
          <w:lang w:val="en-IE"/>
        </w:rPr>
        <w:t>:</w:t>
      </w:r>
    </w:p>
    <w:p w14:paraId="6DDA09BF" w14:textId="77777777" w:rsidR="00955504" w:rsidRPr="0005431A" w:rsidRDefault="00B15046" w:rsidP="00955504">
      <w:pPr>
        <w:rPr>
          <w:lang w:val="en-IE"/>
        </w:rPr>
      </w:pPr>
      <m:oMath>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ij</m:t>
            </m:r>
          </m:sub>
          <m:sup>
            <m:r>
              <m:rPr>
                <m:sty m:val="bi"/>
              </m:rPr>
              <w:rPr>
                <w:rFonts w:ascii="Cambria Math" w:hAnsi="Cambria Math"/>
                <w:lang w:val="en-IE"/>
              </w:rPr>
              <m:t>bs</m:t>
            </m:r>
          </m:sup>
        </m:sSubSup>
        <m:r>
          <m:rPr>
            <m:sty m:val="bi"/>
          </m:rPr>
          <w:rPr>
            <w:rFonts w:ascii="Cambria Math" w:hAnsi="Cambria Math"/>
            <w:lang w:val="en-IE"/>
          </w:rPr>
          <m:t xml:space="preserve">= </m:t>
        </m:r>
        <m:f>
          <m:fPr>
            <m:ctrlPr>
              <w:rPr>
                <w:rFonts w:ascii="Cambria Math" w:hAnsi="Cambria Math"/>
                <w:b/>
                <w:i/>
                <w:lang w:val="en-IE"/>
              </w:rPr>
            </m:ctrlPr>
          </m:fPr>
          <m:num>
            <m:r>
              <m:rPr>
                <m:sty m:val="bi"/>
              </m:rPr>
              <w:rPr>
                <w:rFonts w:ascii="Cambria Math" w:hAnsi="Cambria Math"/>
                <w:lang w:val="en-IE"/>
              </w:rPr>
              <m:t>1</m:t>
            </m:r>
          </m:num>
          <m:den>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den>
        </m:f>
      </m:oMath>
      <w:r w:rsidR="00955504" w:rsidRPr="0005431A">
        <w:rPr>
          <w:b/>
          <w:lang w:val="en-IE"/>
        </w:rPr>
        <w:t xml:space="preserve">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bs</m:t>
            </m:r>
          </m:sup>
        </m:sSup>
        <m:r>
          <m:rPr>
            <m:sty m:val="bi"/>
          </m:rPr>
          <w:rPr>
            <w:rFonts w:ascii="Cambria Math" w:hAnsi="Cambria Math"/>
            <w:lang w:val="en-IE"/>
          </w:rPr>
          <m:t xml:space="preserve"> </m:t>
        </m:r>
      </m:oMath>
      <w:r w:rsidR="00955504" w:rsidRPr="0005431A">
        <w:rPr>
          <w:lang w:val="en-IE"/>
        </w:rPr>
        <w:t xml:space="preserve">Is the best solution, </w:t>
      </w:r>
      <w:r w:rsidR="00955504" w:rsidRPr="0005431A">
        <w:rPr>
          <w:b/>
          <w:i/>
          <w:lang w:val="en-IE"/>
        </w:rPr>
        <w:t>τ</w:t>
      </w:r>
      <w:r w:rsidR="00955504" w:rsidRPr="0005431A">
        <w:rPr>
          <w:b/>
          <w:i/>
          <w:vertAlign w:val="superscript"/>
          <w:lang w:val="en-IE"/>
        </w:rPr>
        <w:t>bs</w:t>
      </w:r>
      <w:r w:rsidR="00955504" w:rsidRPr="0005431A">
        <w:rPr>
          <w:b/>
          <w:i/>
          <w:lang w:val="en-IE"/>
        </w:rPr>
        <w:t xml:space="preserve"> </w:t>
      </w:r>
      <w:r w:rsidR="00955504" w:rsidRPr="0005431A">
        <w:rPr>
          <w:lang w:val="en-IE"/>
        </w:rPr>
        <w:t xml:space="preserve">is the best solution to date, </w:t>
      </w:r>
    </w:p>
    <w:p w14:paraId="60B4CF15" w14:textId="77777777" w:rsidR="00955504" w:rsidRPr="0005431A" w:rsidRDefault="00955504" w:rsidP="00955504">
      <w:pPr>
        <w:rPr>
          <w:lang w:val="en-IE"/>
        </w:rPr>
      </w:pPr>
      <w:r w:rsidRPr="0005431A">
        <w:rPr>
          <w:b/>
          <w:i/>
          <w:lang w:val="en-IE"/>
        </w:rPr>
        <w:t>w</w:t>
      </w:r>
      <w:r w:rsidRPr="0005431A">
        <w:rPr>
          <w:lang w:val="en-IE"/>
        </w:rPr>
        <w:t xml:space="preserve"> -is an heuristic parameter </w:t>
      </w:r>
      <w:r w:rsidR="00EB7950" w:rsidRPr="0005431A">
        <w:rPr>
          <w:b/>
          <w:i/>
          <w:lang w:val="en-IE"/>
        </w:rPr>
        <w:t>(</w:t>
      </w:r>
      <w:r w:rsidRPr="0005431A">
        <w:rPr>
          <w:b/>
          <w:i/>
          <w:lang w:val="en-IE"/>
        </w:rPr>
        <w:t>w ≥ 1)</w:t>
      </w:r>
    </w:p>
    <w:p w14:paraId="13794BA6" w14:textId="77777777" w:rsidR="00C57667" w:rsidRPr="0005431A" w:rsidRDefault="00C57667" w:rsidP="00E524B1">
      <w:pPr>
        <w:rPr>
          <w:lang w:val="en-IE"/>
        </w:rPr>
      </w:pPr>
    </w:p>
    <w:p w14:paraId="2F57CBD0" w14:textId="77777777" w:rsidR="00716A5A" w:rsidRPr="0005431A" w:rsidRDefault="00716A5A" w:rsidP="00716A5A">
      <w:pPr>
        <w:rPr>
          <w:lang w:val="en-IE"/>
        </w:rPr>
      </w:pPr>
      <w:r w:rsidRPr="0005431A">
        <w:rPr>
          <w:lang w:val="en-IE"/>
        </w:rPr>
        <w:t xml:space="preserve">The edges of the </w:t>
      </w:r>
      <w:r w:rsidR="003A6B12" w:rsidRPr="0005431A">
        <w:rPr>
          <w:lang w:val="en-IE"/>
        </w:rPr>
        <w:t>solution</w:t>
      </w:r>
      <w:r w:rsidRPr="0005431A">
        <w:rPr>
          <w:lang w:val="en-IE"/>
        </w:rPr>
        <w:t xml:space="preserve"> of the worst ant for the current iteration get evaporated </w:t>
      </w:r>
    </w:p>
    <w:p w14:paraId="5632C05B" w14:textId="06B4D027" w:rsidR="00716A5A" w:rsidRPr="00CB4DA9" w:rsidRDefault="00716A5A" w:rsidP="00716A5A">
      <w:pPr>
        <w:pStyle w:val="Caption"/>
        <w:keepNext/>
        <w:rPr>
          <w:sz w:val="24"/>
          <w:lang w:val="en-IE"/>
        </w:rPr>
      </w:pPr>
      <w:bookmarkStart w:id="106" w:name="_Toc396945086"/>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15</w:t>
      </w:r>
      <w:r w:rsidR="00F139E7">
        <w:rPr>
          <w:sz w:val="24"/>
          <w:lang w:val="en-IE"/>
        </w:rPr>
        <w:fldChar w:fldCharType="end"/>
      </w:r>
      <w:r w:rsidR="00980EDC" w:rsidRPr="00980EDC">
        <w:rPr>
          <w:sz w:val="24"/>
          <w:lang w:val="en-IE"/>
        </w:rPr>
        <w:t xml:space="preserve"> - </w:t>
      </w:r>
      <w:r w:rsidR="00133E42">
        <w:rPr>
          <w:sz w:val="24"/>
          <w:lang w:val="en-IE"/>
        </w:rPr>
        <w:t>MA evaporation rule</w:t>
      </w:r>
      <w:bookmarkEnd w:id="106"/>
    </w:p>
    <w:tbl>
      <w:tblPr>
        <w:tblW w:w="0" w:type="auto"/>
        <w:tblLook w:val="04A0" w:firstRow="1" w:lastRow="0" w:firstColumn="1" w:lastColumn="0" w:noHBand="0" w:noVBand="1"/>
      </w:tblPr>
      <w:tblGrid>
        <w:gridCol w:w="8607"/>
      </w:tblGrid>
      <w:tr w:rsidR="00716A5A" w:rsidRPr="0005431A" w14:paraId="47AF76A6" w14:textId="77777777" w:rsidTr="007E1B7A">
        <w:tc>
          <w:tcPr>
            <w:tcW w:w="8607" w:type="dxa"/>
          </w:tcPr>
          <w:p w14:paraId="740A3C12" w14:textId="77777777" w:rsidR="00716A5A" w:rsidRPr="0005431A" w:rsidRDefault="00B15046" w:rsidP="00716A5A">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eastAsia="Cambria Math" w:hAnsi="Cambria Math"/>
                    <w:lang w:val="en-IE"/>
                  </w:rPr>
                  <m:t>=</m:t>
                </m:r>
                <m:d>
                  <m:dPr>
                    <m:ctrlPr>
                      <w:rPr>
                        <w:rFonts w:ascii="Cambria Math" w:eastAsia="Cambria Math" w:hAnsi="Cambria Math"/>
                        <w:b/>
                        <w:lang w:val="en-IE"/>
                      </w:rPr>
                    </m:ctrlPr>
                  </m:dPr>
                  <m:e>
                    <m:r>
                      <m:rPr>
                        <m:sty m:val="b"/>
                      </m:rPr>
                      <w:rPr>
                        <w:rFonts w:ascii="Cambria Math" w:eastAsia="Cambria Math" w:hAnsi="Cambria Math"/>
                        <w:lang w:val="en-IE"/>
                      </w:rPr>
                      <m:t>1- ρ</m:t>
                    </m:r>
                  </m:e>
                </m:d>
                <m:r>
                  <m:rPr>
                    <m:sty m:val="b"/>
                  </m:rPr>
                  <w:rPr>
                    <w:rFonts w:ascii="Cambria Math" w:eastAsia="Cambria Math" w:hAnsi="Cambria Math"/>
                    <w:lang w:val="en-IE"/>
                  </w:rPr>
                  <m:t xml:space="preserve">. </m:t>
                </m:r>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w</m:t>
                    </m:r>
                  </m:sub>
                </m:sSub>
              </m:oMath>
            </m:oMathPara>
          </w:p>
        </w:tc>
      </w:tr>
    </w:tbl>
    <w:p w14:paraId="31679EBD" w14:textId="77777777" w:rsidR="00716A5A" w:rsidRPr="0005431A" w:rsidRDefault="00716A5A" w:rsidP="00716A5A">
      <w:pPr>
        <w:rPr>
          <w:lang w:val="en-IE"/>
        </w:rPr>
      </w:pPr>
    </w:p>
    <w:p w14:paraId="6F4189BB" w14:textId="77777777" w:rsidR="00716A5A" w:rsidRPr="0005431A" w:rsidRDefault="00B15046" w:rsidP="00716A5A">
      <w:pPr>
        <w:rPr>
          <w:lang w:val="en-IE"/>
        </w:rPr>
      </w:pPr>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oMath>
      <w:r w:rsidR="00716A5A" w:rsidRPr="0005431A">
        <w:rPr>
          <w:lang w:val="en-IE"/>
        </w:rPr>
        <w:t xml:space="preserve"> Is the pheromone deposited on edges i,j</w:t>
      </w:r>
    </w:p>
    <w:p w14:paraId="404DB94E" w14:textId="77777777" w:rsidR="00716A5A" w:rsidRPr="0005431A" w:rsidRDefault="00716A5A" w:rsidP="00716A5A">
      <w:pPr>
        <w:rPr>
          <w:lang w:val="en-IE"/>
        </w:rPr>
      </w:pPr>
      <m:oMath>
        <m:r>
          <m:rPr>
            <m:sty m:val="bi"/>
          </m:rPr>
          <w:rPr>
            <w:rFonts w:ascii="Cambria Math" w:eastAsia="Cambria Math" w:hAnsi="Cambria Math"/>
            <w:lang w:val="en-IE"/>
          </w:rPr>
          <m:t>ρ</m:t>
        </m:r>
      </m:oMath>
      <w:r w:rsidRPr="0005431A">
        <w:rPr>
          <w:b/>
          <w:lang w:val="en-IE"/>
        </w:rPr>
        <w:t xml:space="preserve"> </w:t>
      </w:r>
      <w:r w:rsidRPr="0005431A">
        <w:rPr>
          <w:lang w:val="en-IE"/>
        </w:rPr>
        <w:t xml:space="preserve">is </w:t>
      </w:r>
      <w:r w:rsidR="00721A79" w:rsidRPr="0005431A">
        <w:rPr>
          <w:lang w:val="en-IE"/>
        </w:rPr>
        <w:t>an</w:t>
      </w:r>
      <w:r w:rsidRPr="0005431A">
        <w:rPr>
          <w:lang w:val="en-IE"/>
        </w:rPr>
        <w:t xml:space="preserve"> heuristic that defines the evaporation rate </w:t>
      </w:r>
      <m:oMath>
        <m:r>
          <m:rPr>
            <m:sty m:val="bi"/>
          </m:rPr>
          <w:rPr>
            <w:rFonts w:ascii="Cambria Math" w:eastAsia="Cambria Math" w:hAnsi="Cambria Math"/>
            <w:lang w:val="en-IE"/>
          </w:rPr>
          <m:t>ρ</m:t>
        </m:r>
        <m:r>
          <m:rPr>
            <m:sty m:val="bi"/>
          </m:rPr>
          <w:rPr>
            <w:rFonts w:ascii="Cambria Math" w:hAnsi="Cambria Math"/>
            <w:lang w:val="en-IE"/>
          </w:rPr>
          <m:t xml:space="preserve"> ∈[0 , 1]</m:t>
        </m:r>
      </m:oMath>
    </w:p>
    <w:p w14:paraId="00CAAE3F" w14:textId="77777777" w:rsidR="00716A5A" w:rsidRPr="0005431A" w:rsidRDefault="00B15046" w:rsidP="00716A5A">
      <w:pPr>
        <w:rPr>
          <w:lang w:val="en-IE"/>
        </w:rPr>
      </w:pPr>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w</m:t>
            </m:r>
          </m:sub>
        </m:sSub>
      </m:oMath>
      <w:r w:rsidR="00716A5A" w:rsidRPr="0005431A">
        <w:rPr>
          <w:lang w:val="en-IE"/>
        </w:rPr>
        <w:t xml:space="preserve"> is the worst solution for the given iteration</w:t>
      </w:r>
      <w:r w:rsidR="00D0654F" w:rsidRPr="0005431A">
        <w:rPr>
          <w:lang w:val="en-IE"/>
        </w:rPr>
        <w:t xml:space="preserve"> that is if the either the ant or the mutated ant</w:t>
      </w:r>
    </w:p>
    <w:p w14:paraId="7A8B503E" w14:textId="77777777" w:rsidR="00D0654F" w:rsidRPr="0005431A" w:rsidRDefault="00D0654F" w:rsidP="00D0654F">
      <w:pPr>
        <w:rPr>
          <w:lang w:val="en-IE"/>
        </w:rPr>
      </w:pPr>
      <w:r w:rsidRPr="0005431A">
        <w:rPr>
          <w:lang w:val="en-IE"/>
        </w:rPr>
        <w:t>Like the</w:t>
      </w:r>
      <w:r w:rsidR="009117E8" w:rsidRPr="0005431A">
        <w:rPr>
          <w:lang w:val="en-IE"/>
        </w:rPr>
        <w:t xml:space="preserve"> other </w:t>
      </w:r>
      <w:r w:rsidR="00284B00" w:rsidRPr="0005431A">
        <w:rPr>
          <w:lang w:val="en-IE"/>
        </w:rPr>
        <w:t>ant systems</w:t>
      </w:r>
      <w:r w:rsidRPr="0005431A">
        <w:rPr>
          <w:lang w:val="en-IE"/>
        </w:rPr>
        <w:t xml:space="preserve"> initial pheromone </w:t>
      </w:r>
      <m:oMath>
        <m:r>
          <m:rPr>
            <m:sty m:val="b"/>
          </m:rPr>
          <w:rPr>
            <w:rFonts w:ascii="Cambria Math" w:hAnsi="Cambria Math"/>
            <w:lang w:val="en-IE"/>
          </w:rPr>
          <m:t>τ0</m:t>
        </m:r>
      </m:oMath>
      <w:r w:rsidRPr="0005431A">
        <w:rPr>
          <w:lang w:val="en-IE"/>
        </w:rPr>
        <w:t xml:space="preserve"> trails are </w:t>
      </w:r>
      <w:r w:rsidR="00721A79" w:rsidRPr="0005431A">
        <w:rPr>
          <w:lang w:val="en-IE"/>
        </w:rPr>
        <w:t>initialised</w:t>
      </w:r>
      <w:r w:rsidRPr="0005431A">
        <w:rPr>
          <w:lang w:val="en-IE"/>
        </w:rPr>
        <w:t xml:space="preserve"> with </w:t>
      </w:r>
    </w:p>
    <w:p w14:paraId="4D9264EB" w14:textId="34AC08E6" w:rsidR="00D0654F" w:rsidRPr="00CB4DA9" w:rsidRDefault="00D0654F" w:rsidP="00D0654F">
      <w:pPr>
        <w:pStyle w:val="Caption"/>
        <w:keepNext/>
        <w:rPr>
          <w:sz w:val="24"/>
          <w:lang w:val="en-IE"/>
        </w:rPr>
      </w:pPr>
      <w:bookmarkStart w:id="107" w:name="_Toc396945087"/>
      <w:r w:rsidRPr="00CB4DA9">
        <w:rPr>
          <w:sz w:val="24"/>
          <w:lang w:val="en-IE"/>
        </w:rPr>
        <w:t xml:space="preserve">Equation </w:t>
      </w:r>
      <w:r w:rsidR="00F139E7">
        <w:rPr>
          <w:sz w:val="24"/>
          <w:lang w:val="en-IE"/>
        </w:rPr>
        <w:fldChar w:fldCharType="begin"/>
      </w:r>
      <w:r w:rsidR="00F139E7">
        <w:rPr>
          <w:sz w:val="24"/>
          <w:lang w:val="en-IE"/>
        </w:rPr>
        <w:instrText xml:space="preserve"> STYLEREF 1 \s </w:instrText>
      </w:r>
      <w:r w:rsidR="00F139E7">
        <w:rPr>
          <w:sz w:val="24"/>
          <w:lang w:val="en-IE"/>
        </w:rPr>
        <w:fldChar w:fldCharType="separate"/>
      </w:r>
      <w:r w:rsidR="00DC0160">
        <w:rPr>
          <w:noProof/>
          <w:sz w:val="24"/>
          <w:lang w:val="en-IE"/>
        </w:rPr>
        <w:t>5</w:t>
      </w:r>
      <w:r w:rsidR="00F139E7">
        <w:rPr>
          <w:sz w:val="24"/>
          <w:lang w:val="en-IE"/>
        </w:rPr>
        <w:fldChar w:fldCharType="end"/>
      </w:r>
      <w:r w:rsidR="00F139E7">
        <w:rPr>
          <w:sz w:val="24"/>
          <w:lang w:val="en-IE"/>
        </w:rPr>
        <w:t>.</w:t>
      </w:r>
      <w:r w:rsidR="00F139E7">
        <w:rPr>
          <w:sz w:val="24"/>
          <w:lang w:val="en-IE"/>
        </w:rPr>
        <w:fldChar w:fldCharType="begin"/>
      </w:r>
      <w:r w:rsidR="00F139E7">
        <w:rPr>
          <w:sz w:val="24"/>
          <w:lang w:val="en-IE"/>
        </w:rPr>
        <w:instrText xml:space="preserve"> SEQ Equation \* ARABIC \s 1 </w:instrText>
      </w:r>
      <w:r w:rsidR="00F139E7">
        <w:rPr>
          <w:sz w:val="24"/>
          <w:lang w:val="en-IE"/>
        </w:rPr>
        <w:fldChar w:fldCharType="separate"/>
      </w:r>
      <w:r w:rsidR="00DC0160">
        <w:rPr>
          <w:noProof/>
          <w:sz w:val="24"/>
          <w:lang w:val="en-IE"/>
        </w:rPr>
        <w:t>16</w:t>
      </w:r>
      <w:r w:rsidR="00F139E7">
        <w:rPr>
          <w:sz w:val="24"/>
          <w:lang w:val="en-IE"/>
        </w:rPr>
        <w:fldChar w:fldCharType="end"/>
      </w:r>
      <w:r w:rsidR="00980EDC" w:rsidRPr="00980EDC">
        <w:rPr>
          <w:sz w:val="24"/>
          <w:lang w:val="en-IE"/>
        </w:rPr>
        <w:t xml:space="preserve"> - </w:t>
      </w:r>
      <w:r w:rsidR="00133E42" w:rsidRPr="00133E42">
        <w:rPr>
          <w:sz w:val="24"/>
          <w:lang w:val="en-IE"/>
        </w:rPr>
        <w:t>MA initialisation rule</w:t>
      </w:r>
      <w:bookmarkEnd w:id="107"/>
    </w:p>
    <w:tbl>
      <w:tblPr>
        <w:tblW w:w="0" w:type="auto"/>
        <w:tblLook w:val="04A0" w:firstRow="1" w:lastRow="0" w:firstColumn="1" w:lastColumn="0" w:noHBand="0" w:noVBand="1"/>
      </w:tblPr>
      <w:tblGrid>
        <w:gridCol w:w="8607"/>
      </w:tblGrid>
      <w:tr w:rsidR="00D0654F" w:rsidRPr="0005431A" w14:paraId="34A4E800" w14:textId="77777777" w:rsidTr="007E1B7A">
        <w:tc>
          <w:tcPr>
            <w:tcW w:w="8607" w:type="dxa"/>
          </w:tcPr>
          <w:p w14:paraId="04365D46" w14:textId="77777777" w:rsidR="00D0654F" w:rsidRPr="0005431A" w:rsidRDefault="00B15046" w:rsidP="007E1B7A">
            <w:pPr>
              <w:rPr>
                <w:b/>
                <w:lang w:val="en-IE"/>
              </w:rPr>
            </w:pPr>
            <m:oMathPara>
              <m:oMath>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ij</m:t>
                    </m:r>
                  </m:sub>
                </m:sSub>
                <m:r>
                  <m:rPr>
                    <m:sty m:val="b"/>
                  </m:rPr>
                  <w:rPr>
                    <w:rFonts w:ascii="Cambria Math" w:hAnsi="Cambria Math"/>
                    <w:lang w:val="en-IE"/>
                  </w:rPr>
                  <m:t xml:space="preserve">=τ0= </m:t>
                </m:r>
                <m:f>
                  <m:fPr>
                    <m:ctrlPr>
                      <w:rPr>
                        <w:rFonts w:ascii="Cambria Math" w:hAnsi="Cambria Math"/>
                        <w:b/>
                        <w:lang w:val="en-IE"/>
                      </w:rPr>
                    </m:ctrlPr>
                  </m:fPr>
                  <m:num>
                    <m:r>
                      <m:rPr>
                        <m:sty m:val="b"/>
                      </m:rPr>
                      <w:rPr>
                        <w:rFonts w:ascii="Cambria Math" w:hAnsi="Cambria Math"/>
                        <w:lang w:val="en-IE"/>
                      </w:rPr>
                      <m:t>m</m:t>
                    </m:r>
                  </m:num>
                  <m:den>
                    <m:sSup>
                      <m:sSupPr>
                        <m:ctrlPr>
                          <w:rPr>
                            <w:rFonts w:ascii="Cambria Math" w:hAnsi="Cambria Math"/>
                            <w:b/>
                            <w:lang w:val="en-IE"/>
                          </w:rPr>
                        </m:ctrlPr>
                      </m:sSupPr>
                      <m:e>
                        <m:r>
                          <m:rPr>
                            <m:sty m:val="b"/>
                          </m:rPr>
                          <w:rPr>
                            <w:rFonts w:ascii="Cambria Math" w:hAnsi="Cambria Math"/>
                            <w:lang w:val="en-IE"/>
                          </w:rPr>
                          <m:t>c</m:t>
                        </m:r>
                      </m:e>
                      <m:sup>
                        <m:r>
                          <m:rPr>
                            <m:sty m:val="b"/>
                          </m:rPr>
                          <w:rPr>
                            <w:rFonts w:ascii="Cambria Math" w:hAnsi="Cambria Math"/>
                            <w:lang w:val="en-IE"/>
                          </w:rPr>
                          <m:t>nn</m:t>
                        </m:r>
                      </m:sup>
                    </m:sSup>
                  </m:den>
                </m:f>
                <m:r>
                  <m:rPr>
                    <m:sty m:val="b"/>
                  </m:rPr>
                  <w:rPr>
                    <w:rFonts w:ascii="Cambria Math" w:hAnsi="Cambria Math"/>
                    <w:lang w:val="en-IE"/>
                  </w:rPr>
                  <m:t xml:space="preserve"> </m:t>
                </m:r>
              </m:oMath>
            </m:oMathPara>
          </w:p>
        </w:tc>
      </w:tr>
    </w:tbl>
    <w:p w14:paraId="356509DD" w14:textId="77777777" w:rsidR="00D0654F" w:rsidRPr="0005431A" w:rsidRDefault="00D0654F" w:rsidP="00D0654F">
      <w:pPr>
        <w:rPr>
          <w:lang w:val="en-IE"/>
        </w:rPr>
      </w:pPr>
    </w:p>
    <w:p w14:paraId="0038302A" w14:textId="35165533" w:rsidR="00D0654F" w:rsidRPr="0005431A" w:rsidRDefault="00D0654F" w:rsidP="00D0654F">
      <w:pPr>
        <w:rPr>
          <w:lang w:val="en-IE"/>
        </w:rPr>
      </w:pPr>
      <w:r w:rsidRPr="0005431A">
        <w:rPr>
          <w:lang w:val="en-IE"/>
        </w:rPr>
        <w:t xml:space="preserve">Where </w:t>
      </w:r>
      <w:r w:rsidRPr="0005431A">
        <w:rPr>
          <w:b/>
          <w:i/>
          <w:lang w:val="en-IE"/>
        </w:rPr>
        <w:t xml:space="preserve">m </w:t>
      </w:r>
      <w:r w:rsidRPr="0005431A">
        <w:rPr>
          <w:lang w:val="en-IE"/>
        </w:rPr>
        <w:t xml:space="preserve">is the number of ants, </w:t>
      </w:r>
      <m:oMath>
        <m:sSup>
          <m:sSupPr>
            <m:ctrlPr>
              <w:rPr>
                <w:rFonts w:ascii="Cambria Math" w:hAnsi="Cambria Math"/>
                <w:b/>
                <w:i/>
                <w:lang w:val="en-IE"/>
              </w:rPr>
            </m:ctrlPr>
          </m:sSupPr>
          <m:e>
            <m:r>
              <m:rPr>
                <m:sty m:val="bi"/>
              </m:rPr>
              <w:rPr>
                <w:rFonts w:ascii="Cambria Math" w:hAnsi="Cambria Math"/>
                <w:lang w:val="en-IE"/>
              </w:rPr>
              <m:t>c</m:t>
            </m:r>
          </m:e>
          <m:sup>
            <m:r>
              <m:rPr>
                <m:sty m:val="bi"/>
              </m:rPr>
              <w:rPr>
                <w:rFonts w:ascii="Cambria Math" w:hAnsi="Cambria Math"/>
                <w:lang w:val="en-IE"/>
              </w:rPr>
              <m:t>nn</m:t>
            </m:r>
          </m:sup>
        </m:sSup>
      </m:oMath>
      <w:r w:rsidRPr="0005431A">
        <w:rPr>
          <w:lang w:val="en-IE"/>
        </w:rPr>
        <w:t xml:space="preserve"> is the total cost of the solution applying the nearest neighbour algorithm </w:t>
      </w:r>
      <w:r w:rsidR="00B54961" w:rsidRPr="0005431A">
        <w:rPr>
          <w:lang w:val="en-IE"/>
        </w:rPr>
        <w:t>(</w:t>
      </w:r>
      <w:r w:rsidRPr="0005431A">
        <w:rPr>
          <w:lang w:val="en-IE"/>
        </w:rPr>
        <w:t xml:space="preserve">see </w:t>
      </w:r>
      <w:r w:rsidR="00B54961" w:rsidRPr="0005431A">
        <w:rPr>
          <w:lang w:val="en-IE"/>
        </w:rPr>
        <w:t>C</w:t>
      </w:r>
      <w:r w:rsidRPr="0005431A">
        <w:rPr>
          <w:lang w:val="en-IE"/>
        </w:rPr>
        <w:t xml:space="preserve">hapter </w:t>
      </w:r>
      <w:r w:rsidR="00EB7950" w:rsidRPr="0005431A">
        <w:rPr>
          <w:lang w:val="en-IE"/>
        </w:rPr>
        <w:t>7</w:t>
      </w:r>
      <w:r w:rsidR="00B54961" w:rsidRPr="0005431A">
        <w:rPr>
          <w:lang w:val="en-IE"/>
        </w:rPr>
        <w:t>)</w:t>
      </w:r>
      <w:r w:rsidRPr="0005431A">
        <w:rPr>
          <w:lang w:val="en-IE"/>
        </w:rPr>
        <w:t xml:space="preserve"> </w:t>
      </w:r>
    </w:p>
    <w:p w14:paraId="069C7CAD" w14:textId="19CEAED0" w:rsidR="00284B00" w:rsidRPr="0005431A" w:rsidRDefault="00284B00" w:rsidP="00284B00">
      <w:pPr>
        <w:rPr>
          <w:lang w:val="en-IE"/>
        </w:rPr>
      </w:pPr>
      <w:r w:rsidRPr="0005431A">
        <w:rPr>
          <w:lang w:val="en-IE"/>
        </w:rPr>
        <w:t>From</w:t>
      </w:r>
      <w:r w:rsidR="00414316" w:rsidRPr="0005431A">
        <w:rPr>
          <w:lang w:val="en-IE"/>
        </w:rPr>
        <w:t xml:space="preserve"> </w:t>
      </w:r>
      <w:r w:rsidR="00CE3700" w:rsidRPr="0005431A">
        <w:rPr>
          <w:lang w:val="en-IE"/>
        </w:rPr>
        <w:t xml:space="preserve">the </w:t>
      </w:r>
      <w:r w:rsidR="00414316" w:rsidRPr="0005431A">
        <w:rPr>
          <w:lang w:val="en-IE"/>
        </w:rPr>
        <w:t>M</w:t>
      </w:r>
      <w:r w:rsidR="00CE3700" w:rsidRPr="0005431A">
        <w:rPr>
          <w:lang w:val="en-IE"/>
        </w:rPr>
        <w:t>in</w:t>
      </w:r>
      <w:r w:rsidR="00414316" w:rsidRPr="0005431A">
        <w:rPr>
          <w:lang w:val="en-IE"/>
        </w:rPr>
        <w:t>M</w:t>
      </w:r>
      <w:r w:rsidR="00CE3700" w:rsidRPr="0005431A">
        <w:rPr>
          <w:lang w:val="en-IE"/>
        </w:rPr>
        <w:t>ax</w:t>
      </w:r>
      <w:r w:rsidR="00954D97" w:rsidRPr="0005431A">
        <w:rPr>
          <w:lang w:val="en-IE"/>
        </w:rPr>
        <w:t xml:space="preserve"> </w:t>
      </w:r>
      <w:r w:rsidR="00414316" w:rsidRPr="0005431A">
        <w:rPr>
          <w:lang w:val="en-IE"/>
        </w:rPr>
        <w:t>A</w:t>
      </w:r>
      <w:r w:rsidR="00954D97" w:rsidRPr="0005431A">
        <w:rPr>
          <w:lang w:val="en-IE"/>
        </w:rPr>
        <w:t>nt S</w:t>
      </w:r>
      <w:r w:rsidRPr="0005431A">
        <w:rPr>
          <w:lang w:val="en-IE"/>
        </w:rPr>
        <w:t>ystem</w:t>
      </w:r>
      <w:r w:rsidR="00954D97" w:rsidRPr="0005431A">
        <w:rPr>
          <w:lang w:val="en-IE"/>
        </w:rPr>
        <w:t>,</w:t>
      </w:r>
      <w:r w:rsidRPr="0005431A">
        <w:rPr>
          <w:lang w:val="en-IE"/>
        </w:rPr>
        <w:t xml:space="preserve"> </w:t>
      </w:r>
      <w:r w:rsidR="00954D97" w:rsidRPr="0005431A">
        <w:rPr>
          <w:lang w:val="en-IE"/>
        </w:rPr>
        <w:t xml:space="preserve">a </w:t>
      </w:r>
      <w:r w:rsidRPr="0005431A">
        <w:rPr>
          <w:lang w:val="en-IE"/>
        </w:rPr>
        <w:t xml:space="preserve">pheromone smoothing technique is used </w:t>
      </w:r>
      <w:r w:rsidR="004B04AD" w:rsidRPr="0005431A">
        <w:rPr>
          <w:lang w:val="en-IE"/>
        </w:rPr>
        <w:t xml:space="preserve">such </w:t>
      </w:r>
      <w:r w:rsidR="00AF015C">
        <w:rPr>
          <w:lang w:val="en-IE"/>
        </w:rPr>
        <w:t>that</w:t>
      </w:r>
      <w:r w:rsidRPr="0005431A">
        <w:rPr>
          <w:lang w:val="en-IE"/>
        </w:rPr>
        <w:t xml:space="preserve"> when stagnation is detected</w:t>
      </w:r>
      <w:r w:rsidR="00AF015C">
        <w:rPr>
          <w:lang w:val="en-IE"/>
        </w:rPr>
        <w:t>,</w:t>
      </w:r>
      <w:r w:rsidR="00111C1D" w:rsidRPr="0005431A">
        <w:rPr>
          <w:lang w:val="en-IE"/>
        </w:rPr>
        <w:t xml:space="preserve"> the pheromone</w:t>
      </w:r>
      <w:r w:rsidRPr="0005431A">
        <w:rPr>
          <w:lang w:val="en-IE"/>
        </w:rPr>
        <w:t xml:space="preserve"> </w:t>
      </w:r>
      <w:r w:rsidR="009117E8" w:rsidRPr="0005431A">
        <w:rPr>
          <w:lang w:val="en-IE"/>
        </w:rPr>
        <w:t xml:space="preserve">matrix gets </w:t>
      </w:r>
      <w:r w:rsidRPr="0005431A">
        <w:rPr>
          <w:lang w:val="en-IE"/>
        </w:rPr>
        <w:t>reset to</w:t>
      </w:r>
      <m:oMath>
        <m:r>
          <w:rPr>
            <w:rFonts w:ascii="Cambria Math" w:hAnsi="Cambria Math"/>
            <w:lang w:val="en-IE"/>
          </w:rPr>
          <m:t xml:space="preserve"> </m:t>
        </m:r>
        <m:r>
          <m:rPr>
            <m:sty m:val="b"/>
          </m:rPr>
          <w:rPr>
            <w:rFonts w:ascii="Cambria Math" w:hAnsi="Cambria Math"/>
            <w:lang w:val="en-IE"/>
          </w:rPr>
          <m:t>τ0</m:t>
        </m:r>
      </m:oMath>
      <w:r w:rsidRPr="0005431A">
        <w:rPr>
          <w:lang w:val="en-IE"/>
        </w:rPr>
        <w:t xml:space="preserve">. </w:t>
      </w:r>
    </w:p>
    <w:p w14:paraId="3C679BEB" w14:textId="77777777" w:rsidR="00961C98" w:rsidRPr="0005431A" w:rsidRDefault="00961C98" w:rsidP="00284B00">
      <w:pPr>
        <w:rPr>
          <w:lang w:val="en-IE"/>
        </w:rPr>
      </w:pPr>
    </w:p>
    <w:p w14:paraId="6DD54884" w14:textId="1CCB1D51" w:rsidR="00E14B05" w:rsidRPr="0005431A" w:rsidRDefault="00C23D56" w:rsidP="00DD2714">
      <w:pPr>
        <w:rPr>
          <w:lang w:val="en-IE"/>
        </w:rPr>
      </w:pPr>
      <w:r w:rsidRPr="0005431A">
        <w:rPr>
          <w:lang w:val="en-IE"/>
        </w:rPr>
        <w:t>In addi</w:t>
      </w:r>
      <w:r w:rsidR="00961C98" w:rsidRPr="0005431A">
        <w:rPr>
          <w:lang w:val="en-IE"/>
        </w:rPr>
        <w:t>tion</w:t>
      </w:r>
      <w:r w:rsidR="00AF5DB2" w:rsidRPr="0005431A">
        <w:rPr>
          <w:lang w:val="en-IE"/>
        </w:rPr>
        <w:t>,</w:t>
      </w:r>
      <w:r w:rsidR="00961C98" w:rsidRPr="0005431A">
        <w:rPr>
          <w:lang w:val="en-IE"/>
        </w:rPr>
        <w:t xml:space="preserve"> from the</w:t>
      </w:r>
      <w:r w:rsidR="00414316" w:rsidRPr="0005431A">
        <w:rPr>
          <w:lang w:val="en-IE"/>
        </w:rPr>
        <w:t xml:space="preserve"> genetic </w:t>
      </w:r>
      <w:r w:rsidR="00712FAE" w:rsidRPr="0005431A">
        <w:rPr>
          <w:lang w:val="en-IE"/>
        </w:rPr>
        <w:t>algorithm</w:t>
      </w:r>
      <w:r w:rsidR="00961C98" w:rsidRPr="0005431A">
        <w:rPr>
          <w:lang w:val="en-IE"/>
        </w:rPr>
        <w:t xml:space="preserve"> </w:t>
      </w:r>
      <w:r w:rsidR="00DD2714" w:rsidRPr="0005431A">
        <w:rPr>
          <w:lang w:val="en-IE"/>
        </w:rPr>
        <w:t>and the B</w:t>
      </w:r>
      <w:r w:rsidR="00AF5DB2" w:rsidRPr="0005431A">
        <w:rPr>
          <w:lang w:val="en-IE"/>
        </w:rPr>
        <w:t xml:space="preserve">est </w:t>
      </w:r>
      <w:r w:rsidR="00DD2714" w:rsidRPr="0005431A">
        <w:rPr>
          <w:lang w:val="en-IE"/>
        </w:rPr>
        <w:t>W</w:t>
      </w:r>
      <w:r w:rsidR="00AF5DB2" w:rsidRPr="0005431A">
        <w:rPr>
          <w:lang w:val="en-IE"/>
        </w:rPr>
        <w:t xml:space="preserve">orst </w:t>
      </w:r>
      <w:r w:rsidR="00DD2714" w:rsidRPr="0005431A">
        <w:rPr>
          <w:lang w:val="en-IE"/>
        </w:rPr>
        <w:t>A</w:t>
      </w:r>
      <w:r w:rsidR="00AF5DB2" w:rsidRPr="0005431A">
        <w:rPr>
          <w:lang w:val="en-IE"/>
        </w:rPr>
        <w:t xml:space="preserve">nt </w:t>
      </w:r>
      <w:r w:rsidR="00DD2714" w:rsidRPr="0005431A">
        <w:rPr>
          <w:lang w:val="en-IE"/>
        </w:rPr>
        <w:t>S</w:t>
      </w:r>
      <w:r w:rsidR="00AF5DB2" w:rsidRPr="0005431A">
        <w:rPr>
          <w:lang w:val="en-IE"/>
        </w:rPr>
        <w:t>ystem,</w:t>
      </w:r>
      <w:r w:rsidR="00961C98" w:rsidRPr="0005431A">
        <w:rPr>
          <w:lang w:val="en-IE"/>
        </w:rPr>
        <w:t xml:space="preserve"> a </w:t>
      </w:r>
      <w:r w:rsidR="00DD2714" w:rsidRPr="0005431A">
        <w:rPr>
          <w:lang w:val="en-IE"/>
        </w:rPr>
        <w:t xml:space="preserve">vertex is </w:t>
      </w:r>
      <w:r w:rsidR="00961C98" w:rsidRPr="0005431A">
        <w:rPr>
          <w:lang w:val="en-IE"/>
        </w:rPr>
        <w:t xml:space="preserve">selected randomly for mutation in uniform probability.  Then each of these </w:t>
      </w:r>
      <w:r w:rsidR="00DD2714" w:rsidRPr="0005431A">
        <w:rPr>
          <w:lang w:val="en-IE"/>
        </w:rPr>
        <w:t>vertices</w:t>
      </w:r>
      <w:r w:rsidR="00961C98" w:rsidRPr="0005431A">
        <w:rPr>
          <w:lang w:val="en-IE"/>
        </w:rPr>
        <w:t xml:space="preserve"> is </w:t>
      </w:r>
      <w:r w:rsidR="00DD2714" w:rsidRPr="0005431A">
        <w:rPr>
          <w:lang w:val="en-IE"/>
        </w:rPr>
        <w:t>swapped</w:t>
      </w:r>
      <w:r w:rsidRPr="0005431A">
        <w:rPr>
          <w:lang w:val="en-IE"/>
        </w:rPr>
        <w:t xml:space="preserve">, that is </w:t>
      </w:r>
      <w:r w:rsidR="00AF5DB2" w:rsidRPr="0005431A">
        <w:rPr>
          <w:lang w:val="en-IE"/>
        </w:rPr>
        <w:t xml:space="preserve">a </w:t>
      </w:r>
      <w:r w:rsidR="00721A79" w:rsidRPr="0005431A">
        <w:rPr>
          <w:lang w:val="en-IE"/>
        </w:rPr>
        <w:t>vertex</w:t>
      </w:r>
      <w:r w:rsidR="00961C98" w:rsidRPr="0005431A">
        <w:rPr>
          <w:lang w:val="en-IE"/>
        </w:rPr>
        <w:t xml:space="preserve"> from the Ant </w:t>
      </w:r>
      <w:r w:rsidR="00414316" w:rsidRPr="0005431A">
        <w:rPr>
          <w:lang w:val="en-IE"/>
        </w:rPr>
        <w:t xml:space="preserve">solution </w:t>
      </w:r>
      <w:r w:rsidR="00961C98" w:rsidRPr="0005431A">
        <w:rPr>
          <w:lang w:val="en-IE"/>
        </w:rPr>
        <w:t xml:space="preserve">is selected randomly and swapped with its counterpart. </w:t>
      </w:r>
      <w:r w:rsidR="00AF5DB2" w:rsidRPr="0005431A">
        <w:rPr>
          <w:lang w:val="en-IE"/>
        </w:rPr>
        <w:t xml:space="preserve">A </w:t>
      </w:r>
      <w:r w:rsidR="00000A07" w:rsidRPr="0005431A">
        <w:rPr>
          <w:lang w:val="en-IE"/>
        </w:rPr>
        <w:t>method that reduces the frequency of the mutation</w:t>
      </w:r>
      <w:r w:rsidR="00AF015C">
        <w:rPr>
          <w:lang w:val="en-IE"/>
        </w:rPr>
        <w:t>,</w:t>
      </w:r>
      <w:r w:rsidR="00000A07" w:rsidRPr="0005431A">
        <w:rPr>
          <w:lang w:val="en-IE"/>
        </w:rPr>
        <w:t xml:space="preserve"> as time increases, </w:t>
      </w:r>
      <w:r w:rsidR="00AF5DB2" w:rsidRPr="0005431A">
        <w:rPr>
          <w:lang w:val="en-IE"/>
        </w:rPr>
        <w:t>is also added. A</w:t>
      </w:r>
      <w:r w:rsidR="00000A07" w:rsidRPr="0005431A">
        <w:rPr>
          <w:lang w:val="en-IE"/>
        </w:rPr>
        <w:t>s the algorithm runs</w:t>
      </w:r>
      <w:r w:rsidR="00AF5DB2" w:rsidRPr="0005431A">
        <w:rPr>
          <w:lang w:val="en-IE"/>
        </w:rPr>
        <w:t>,</w:t>
      </w:r>
      <w:r w:rsidR="00000A07" w:rsidRPr="0005431A">
        <w:rPr>
          <w:lang w:val="en-IE"/>
        </w:rPr>
        <w:t xml:space="preserve"> the nearer it gets to the optimal solution </w:t>
      </w:r>
      <w:r w:rsidR="00AF5DB2" w:rsidRPr="0005431A">
        <w:rPr>
          <w:lang w:val="en-IE"/>
        </w:rPr>
        <w:t xml:space="preserve">(perhaps </w:t>
      </w:r>
      <w:r w:rsidR="00000A07" w:rsidRPr="0005431A">
        <w:rPr>
          <w:lang w:val="en-IE"/>
        </w:rPr>
        <w:t xml:space="preserve">only 1 or 2 </w:t>
      </w:r>
      <w:r w:rsidR="00721A79" w:rsidRPr="0005431A">
        <w:rPr>
          <w:lang w:val="en-IE"/>
        </w:rPr>
        <w:t>vertices</w:t>
      </w:r>
      <w:r w:rsidR="00000A07" w:rsidRPr="0005431A">
        <w:rPr>
          <w:lang w:val="en-IE"/>
        </w:rPr>
        <w:t xml:space="preserve"> within optimal</w:t>
      </w:r>
      <w:r w:rsidR="00AF5DB2" w:rsidRPr="0005431A">
        <w:rPr>
          <w:lang w:val="en-IE"/>
        </w:rPr>
        <w:t>)</w:t>
      </w:r>
      <w:r w:rsidR="00000A07" w:rsidRPr="0005431A">
        <w:rPr>
          <w:lang w:val="en-IE"/>
        </w:rPr>
        <w:t xml:space="preserve"> so varying the mutation factor as time increases greatly increases </w:t>
      </w:r>
      <w:r w:rsidR="00721A79" w:rsidRPr="0005431A">
        <w:rPr>
          <w:lang w:val="en-IE"/>
        </w:rPr>
        <w:t>the</w:t>
      </w:r>
      <w:r w:rsidR="00000A07" w:rsidRPr="0005431A">
        <w:rPr>
          <w:lang w:val="en-IE"/>
        </w:rPr>
        <w:t xml:space="preserve"> chances of finding the optimal solution. Fogarty </w:t>
      </w:r>
      <w:r w:rsidR="00E14B05" w:rsidRPr="0005431A">
        <w:rPr>
          <w:lang w:val="en-IE"/>
        </w:rPr>
        <w:t xml:space="preserve">mutation frequency </w:t>
      </w:r>
      <w:r w:rsidR="00E14B05" w:rsidRPr="0005431A">
        <w:rPr>
          <w:lang w:val="en-IE"/>
        </w:rPr>
        <w:fldChar w:fldCharType="begin"/>
      </w:r>
      <w:r w:rsidR="00E14B05" w:rsidRPr="0005431A">
        <w:rPr>
          <w:lang w:val="en-IE"/>
        </w:rPr>
        <w:instrText xml:space="preserve"> ADDIN ZOTERO_ITEM CSL_CITATION {"citationID":"ijgiuj2g8","properties":{"formattedCitation":"(Ochoa et al., 2000)","plainCitation":"(Ochoa et al., 2000)"},"citationItems":[{"id":676,"uris":["http://zotero.org/users/1680862/items/M2C9X3NM"],"uri":["http://zotero.org/users/1680862/items/M2C9X3NM"],"itemData":{"id":676,"type":"paper-conference","title":"Optimal Mutation Rates and Selection Pressure in Genetic Algorithms.","container-title":"GECCO","publisher":"Citeseer","page":"315–322","source":"Google Scholar","author":[{"family":"Ochoa","given":"Gabriela"},{"family":"Harvey","given":"Inman"},{"family":"Buxton","given":"Hilary"}],"issued":{"date-parts":[["2000"]]}}}],"schema":"https://github.com/citation-style-language/schema/raw/master/csl-citation.json"} </w:instrText>
      </w:r>
      <w:r w:rsidR="00E14B05" w:rsidRPr="0005431A">
        <w:rPr>
          <w:lang w:val="en-IE"/>
        </w:rPr>
        <w:fldChar w:fldCharType="separate"/>
      </w:r>
      <w:r w:rsidR="00E14B05" w:rsidRPr="0005431A">
        <w:rPr>
          <w:lang w:val="en-IE"/>
        </w:rPr>
        <w:t xml:space="preserve">(Ochoa </w:t>
      </w:r>
      <w:r w:rsidR="00E14B05" w:rsidRPr="00AF015C">
        <w:rPr>
          <w:i/>
          <w:lang w:val="en-IE"/>
        </w:rPr>
        <w:t>et al</w:t>
      </w:r>
      <w:r w:rsidR="00E14B05" w:rsidRPr="0005431A">
        <w:rPr>
          <w:lang w:val="en-IE"/>
        </w:rPr>
        <w:t>., 2000)</w:t>
      </w:r>
      <w:r w:rsidR="00E14B05" w:rsidRPr="0005431A">
        <w:rPr>
          <w:lang w:val="en-IE"/>
        </w:rPr>
        <w:fldChar w:fldCharType="end"/>
      </w:r>
      <w:r w:rsidR="00000A07" w:rsidRPr="0005431A">
        <w:rPr>
          <w:lang w:val="en-IE"/>
        </w:rPr>
        <w:t xml:space="preserve"> was</w:t>
      </w:r>
      <w:r w:rsidR="00E14B05" w:rsidRPr="0005431A">
        <w:rPr>
          <w:lang w:val="en-IE"/>
        </w:rPr>
        <w:t xml:space="preserve"> ch</w:t>
      </w:r>
      <w:r w:rsidR="00DD2714" w:rsidRPr="0005431A">
        <w:rPr>
          <w:lang w:val="en-IE"/>
        </w:rPr>
        <w:t xml:space="preserve">osen because </w:t>
      </w:r>
      <w:r w:rsidR="00721A79" w:rsidRPr="0005431A">
        <w:rPr>
          <w:lang w:val="en-IE"/>
        </w:rPr>
        <w:t xml:space="preserve">it is </w:t>
      </w:r>
      <w:r w:rsidR="00DD2714" w:rsidRPr="0005431A">
        <w:rPr>
          <w:lang w:val="en-IE"/>
        </w:rPr>
        <w:t>easy to implement</w:t>
      </w:r>
      <w:r w:rsidR="00414316" w:rsidRPr="0005431A">
        <w:rPr>
          <w:lang w:val="en-IE"/>
        </w:rPr>
        <w:t xml:space="preserve"> and provides good quality</w:t>
      </w:r>
      <w:r w:rsidR="00E14B05" w:rsidRPr="0005431A">
        <w:rPr>
          <w:lang w:val="en-IE"/>
        </w:rPr>
        <w:t>.</w:t>
      </w:r>
      <w:r w:rsidRPr="0005431A">
        <w:rPr>
          <w:lang w:val="en-IE"/>
        </w:rPr>
        <w:t xml:space="preserve"> </w:t>
      </w:r>
      <w:r w:rsidR="00DD2714" w:rsidRPr="0005431A">
        <w:rPr>
          <w:lang w:val="en-IE"/>
        </w:rPr>
        <w:t xml:space="preserve">Fogarty who </w:t>
      </w:r>
      <w:r w:rsidR="00000A07" w:rsidRPr="0005431A">
        <w:rPr>
          <w:lang w:val="en-IE"/>
        </w:rPr>
        <w:t>“</w:t>
      </w:r>
      <w:r w:rsidR="00DD2714" w:rsidRPr="0005431A">
        <w:rPr>
          <w:rStyle w:val="QuoteChar"/>
          <w:lang w:val="en-IE"/>
        </w:rPr>
        <w:t xml:space="preserve">found that varying the mutation rate over time and across the bit representation of individuals or both </w:t>
      </w:r>
      <w:r w:rsidR="00653F77" w:rsidRPr="0005431A">
        <w:rPr>
          <w:rStyle w:val="QuoteChar"/>
          <w:lang w:val="en-IE"/>
        </w:rPr>
        <w:t>sign</w:t>
      </w:r>
      <w:r w:rsidR="00653F77">
        <w:rPr>
          <w:rStyle w:val="QuoteChar"/>
          <w:lang w:val="en-IE"/>
        </w:rPr>
        <w:t>if</w:t>
      </w:r>
      <w:r w:rsidR="00653F77" w:rsidRPr="0005431A">
        <w:rPr>
          <w:rStyle w:val="QuoteChar"/>
          <w:lang w:val="en-IE"/>
        </w:rPr>
        <w:t>icantly</w:t>
      </w:r>
      <w:r w:rsidR="00DD2714" w:rsidRPr="0005431A">
        <w:rPr>
          <w:rStyle w:val="QuoteChar"/>
          <w:lang w:val="en-IE"/>
        </w:rPr>
        <w:t xml:space="preserve"> improved the performance of the GA</w:t>
      </w:r>
      <w:r w:rsidR="00DD2714" w:rsidRPr="0005431A">
        <w:rPr>
          <w:lang w:val="en-IE"/>
        </w:rPr>
        <w:t>”</w:t>
      </w:r>
      <w:r w:rsidR="00AF5DB2" w:rsidRPr="0005431A">
        <w:rPr>
          <w:lang w:val="en-IE"/>
        </w:rPr>
        <w:t xml:space="preserve">. </w:t>
      </w:r>
      <w:r w:rsidR="00DA6C7B" w:rsidRPr="00DA6C7B">
        <w:rPr>
          <w:lang w:val="en-IE"/>
        </w:rPr>
        <w:t>(Ochoa et al., 2000</w:t>
      </w:r>
      <w:r w:rsidR="00DA6C7B">
        <w:rPr>
          <w:lang w:val="en-IE"/>
        </w:rPr>
        <w:t xml:space="preserve"> p. 8</w:t>
      </w:r>
      <w:r w:rsidR="00DA6C7B" w:rsidRPr="00DA6C7B">
        <w:rPr>
          <w:lang w:val="en-IE"/>
        </w:rPr>
        <w:t>)</w:t>
      </w:r>
    </w:p>
    <w:p w14:paraId="2A4BE837" w14:textId="77777777" w:rsidR="00000A07" w:rsidRPr="0005431A" w:rsidRDefault="00000A07" w:rsidP="00DD2714">
      <w:pPr>
        <w:rPr>
          <w:lang w:val="en-IE"/>
        </w:rPr>
      </w:pPr>
    </w:p>
    <w:tbl>
      <w:tblPr>
        <w:tblW w:w="0" w:type="auto"/>
        <w:tblLook w:val="04A0" w:firstRow="1" w:lastRow="0" w:firstColumn="1" w:lastColumn="0" w:noHBand="0" w:noVBand="1"/>
      </w:tblPr>
      <w:tblGrid>
        <w:gridCol w:w="2088"/>
        <w:gridCol w:w="1564"/>
        <w:gridCol w:w="2126"/>
        <w:gridCol w:w="2829"/>
      </w:tblGrid>
      <w:tr w:rsidR="00961C98" w:rsidRPr="0005431A" w14:paraId="397FCD53" w14:textId="77777777" w:rsidTr="007E1B7A">
        <w:tc>
          <w:tcPr>
            <w:tcW w:w="2088" w:type="dxa"/>
          </w:tcPr>
          <w:p w14:paraId="3D184DFD" w14:textId="77777777" w:rsidR="00961C98" w:rsidRPr="0005431A" w:rsidRDefault="00961C98" w:rsidP="007E1B7A">
            <w:pPr>
              <w:rPr>
                <w:lang w:val="en-IE"/>
              </w:rPr>
            </w:pPr>
          </w:p>
        </w:tc>
        <w:tc>
          <w:tcPr>
            <w:tcW w:w="1564" w:type="dxa"/>
          </w:tcPr>
          <w:p w14:paraId="6874ABBD" w14:textId="77777777" w:rsidR="00961C98" w:rsidRPr="0005431A" w:rsidRDefault="00961C98" w:rsidP="007E1B7A">
            <w:pPr>
              <w:rPr>
                <w:lang w:val="en-IE"/>
              </w:rPr>
            </w:pPr>
          </w:p>
        </w:tc>
        <w:tc>
          <w:tcPr>
            <w:tcW w:w="2126" w:type="dxa"/>
          </w:tcPr>
          <w:p w14:paraId="5EED60C7" w14:textId="77777777" w:rsidR="00961C98" w:rsidRPr="0005431A" w:rsidRDefault="00961C98" w:rsidP="007E1B7A">
            <w:pPr>
              <w:rPr>
                <w:lang w:val="en-IE"/>
              </w:rPr>
            </w:pPr>
            <w:r w:rsidRPr="0005431A">
              <w:rPr>
                <w:lang w:val="en-IE"/>
              </w:rPr>
              <w:t>Mutation</w:t>
            </w:r>
          </w:p>
        </w:tc>
        <w:tc>
          <w:tcPr>
            <w:tcW w:w="2829" w:type="dxa"/>
          </w:tcPr>
          <w:p w14:paraId="53A69A71" w14:textId="77777777" w:rsidR="00961C98" w:rsidRPr="0005431A" w:rsidRDefault="00961C98" w:rsidP="007E1B7A">
            <w:pPr>
              <w:rPr>
                <w:lang w:val="en-IE"/>
              </w:rPr>
            </w:pPr>
          </w:p>
        </w:tc>
      </w:tr>
      <w:tr w:rsidR="00961C98" w:rsidRPr="0005431A" w14:paraId="515E1EF5" w14:textId="77777777" w:rsidTr="007E1B7A">
        <w:tc>
          <w:tcPr>
            <w:tcW w:w="2088" w:type="dxa"/>
          </w:tcPr>
          <w:p w14:paraId="76F4AEAF" w14:textId="77777777" w:rsidR="00961C98" w:rsidRPr="0005431A" w:rsidRDefault="00961C98" w:rsidP="007E1B7A">
            <w:pPr>
              <w:rPr>
                <w:lang w:val="en-IE"/>
              </w:rPr>
            </w:pPr>
            <w:r w:rsidRPr="0005431A">
              <w:rPr>
                <w:lang w:val="en-IE"/>
              </w:rPr>
              <w:t>Ant:</w:t>
            </w:r>
          </w:p>
        </w:tc>
        <w:tc>
          <w:tcPr>
            <w:tcW w:w="1564" w:type="dxa"/>
          </w:tcPr>
          <w:p w14:paraId="23DE5EFF" w14:textId="77777777" w:rsidR="00961C98" w:rsidRPr="0005431A" w:rsidRDefault="00961C98" w:rsidP="007E1B7A">
            <w:pPr>
              <w:rPr>
                <w:lang w:val="en-IE"/>
              </w:rPr>
            </w:pPr>
            <w:r w:rsidRPr="0005431A">
              <w:rPr>
                <w:lang w:val="en-IE"/>
              </w:rPr>
              <w:t>11101001000</w:t>
            </w:r>
          </w:p>
        </w:tc>
        <w:tc>
          <w:tcPr>
            <w:tcW w:w="2126" w:type="dxa"/>
          </w:tcPr>
          <w:p w14:paraId="24EF1403" w14:textId="77777777" w:rsidR="00961C98" w:rsidRPr="0005431A" w:rsidRDefault="00961C98" w:rsidP="007E1B7A">
            <w:pPr>
              <w:rPr>
                <w:lang w:val="en-IE"/>
              </w:rPr>
            </w:pPr>
            <w:r w:rsidRPr="0005431A">
              <w:rPr>
                <w:noProof/>
                <w:lang w:val="en-IE" w:eastAsia="en-IE"/>
              </w:rPr>
              <mc:AlternateContent>
                <mc:Choice Requires="wps">
                  <w:drawing>
                    <wp:anchor distT="0" distB="0" distL="114300" distR="114300" simplePos="0" relativeHeight="251661312" behindDoc="0" locked="0" layoutInCell="1" allowOverlap="1" wp14:anchorId="74C90813" wp14:editId="7D9DDDD6">
                      <wp:simplePos x="0" y="0"/>
                      <wp:positionH relativeFrom="column">
                        <wp:posOffset>109052</wp:posOffset>
                      </wp:positionH>
                      <wp:positionV relativeFrom="paragraph">
                        <wp:posOffset>72414</wp:posOffset>
                      </wp:positionV>
                      <wp:extent cx="1121434" cy="0"/>
                      <wp:effectExtent l="0" t="76200" r="21590" b="114300"/>
                      <wp:wrapNone/>
                      <wp:docPr id="8" name="Straight Arrow Connector 8"/>
                      <wp:cNvGraphicFramePr/>
                      <a:graphic xmlns:a="http://schemas.openxmlformats.org/drawingml/2006/main">
                        <a:graphicData uri="http://schemas.microsoft.com/office/word/2010/wordprocessingShape">
                          <wps:wsp>
                            <wps:cNvCnPr/>
                            <wps:spPr>
                              <a:xfrm>
                                <a:off x="0" y="0"/>
                                <a:ext cx="1121434"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id="_x0000_t32" coordsize="21600,21600" o:spt="32" o:oned="t" path="m,l21600,21600e" filled="f">
                      <v:path arrowok="t" fillok="f" o:connecttype="none"/>
                      <o:lock v:ext="edit" shapetype="t"/>
                    </v:shapetype>
                    <v:shape id="Straight Arrow Connector 8" o:spid="_x0000_s1026" type="#_x0000_t32" style="position:absolute;margin-left:8.6pt;margin-top:5.7pt;width:88.3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" strokecolor="#4579b8 [3044]">
                      <v:stroke endarrow="open"/>
                    </v:shape>
                  </w:pict>
                </mc:Fallback>
              </mc:AlternateContent>
            </w:r>
          </w:p>
        </w:tc>
        <w:tc>
          <w:tcPr>
            <w:tcW w:w="2829" w:type="dxa"/>
          </w:tcPr>
          <w:p w14:paraId="02DF737C" w14:textId="77777777" w:rsidR="00961C98" w:rsidRPr="0005431A" w:rsidRDefault="00961C98" w:rsidP="00842EBB">
            <w:pPr>
              <w:keepNext/>
              <w:rPr>
                <w:lang w:val="en-IE"/>
              </w:rPr>
            </w:pPr>
            <w:r w:rsidRPr="0005431A">
              <w:rPr>
                <w:lang w:val="en-IE"/>
              </w:rPr>
              <w:t>111</w:t>
            </w:r>
            <w:r w:rsidRPr="00133E42">
              <w:rPr>
                <w:u w:val="single"/>
                <w:lang w:val="en-IE"/>
              </w:rPr>
              <w:t>1</w:t>
            </w:r>
            <w:r w:rsidRPr="0005431A">
              <w:rPr>
                <w:lang w:val="en-IE"/>
              </w:rPr>
              <w:t>10</w:t>
            </w:r>
            <w:r w:rsidRPr="00133E42">
              <w:rPr>
                <w:u w:val="single"/>
                <w:lang w:val="en-IE"/>
              </w:rPr>
              <w:t>1</w:t>
            </w:r>
            <w:r w:rsidRPr="0005431A">
              <w:rPr>
                <w:lang w:val="en-IE"/>
              </w:rPr>
              <w:t>1000</w:t>
            </w:r>
          </w:p>
        </w:tc>
      </w:tr>
    </w:tbl>
    <w:p w14:paraId="3250E76C" w14:textId="2E9C6D77" w:rsidR="00842EBB" w:rsidRDefault="00842EBB" w:rsidP="00842EBB">
      <w:pPr>
        <w:pStyle w:val="Caption"/>
        <w:rPr>
          <w:lang w:val="en-IE"/>
        </w:rPr>
      </w:pPr>
      <w:bookmarkStart w:id="108" w:name="_Toc396945005"/>
      <w:r>
        <w:t xml:space="preserve">Figure </w:t>
      </w:r>
      <w:r w:rsidR="00141A5B">
        <w:fldChar w:fldCharType="begin"/>
      </w:r>
      <w:r w:rsidR="00141A5B">
        <w:instrText xml:space="preserve"> SEQ Figure \* ARABIC </w:instrText>
      </w:r>
      <w:r w:rsidR="00141A5B">
        <w:fldChar w:fldCharType="separate"/>
      </w:r>
      <w:r w:rsidR="00DC0160">
        <w:rPr>
          <w:noProof/>
        </w:rPr>
        <w:t>6</w:t>
      </w:r>
      <w:r w:rsidR="00141A5B">
        <w:fldChar w:fldCharType="end"/>
      </w:r>
      <w:r w:rsidR="00980EDC" w:rsidRPr="00980EDC">
        <w:t xml:space="preserve"> - </w:t>
      </w:r>
      <w:r w:rsidR="00133E42">
        <w:t>Mutation example, as illustrated bit 4 and 6 are swapped</w:t>
      </w:r>
      <w:bookmarkEnd w:id="108"/>
    </w:p>
    <w:p w14:paraId="732E39A7" w14:textId="77777777" w:rsidR="00AF5DB2" w:rsidRPr="0005431A" w:rsidRDefault="00AF5DB2" w:rsidP="00961C98">
      <w:pPr>
        <w:rPr>
          <w:lang w:val="en-IE"/>
        </w:rPr>
      </w:pPr>
    </w:p>
    <w:p w14:paraId="19C7F791" w14:textId="06AE98F2" w:rsidR="00961C98" w:rsidRPr="0005431A" w:rsidRDefault="00961C98" w:rsidP="00961C98">
      <w:pPr>
        <w:rPr>
          <w:lang w:val="en-IE"/>
        </w:rPr>
      </w:pPr>
      <w:r w:rsidRPr="0005431A">
        <w:rPr>
          <w:lang w:val="en-IE"/>
        </w:rPr>
        <w:t>Th</w:t>
      </w:r>
      <w:r w:rsidR="00111C1D" w:rsidRPr="0005431A">
        <w:rPr>
          <w:lang w:val="en-IE"/>
        </w:rPr>
        <w:t>e main function of the operator</w:t>
      </w:r>
      <w:r w:rsidRPr="0005431A">
        <w:rPr>
          <w:lang w:val="en-IE"/>
        </w:rPr>
        <w:t xml:space="preserve"> is to inject diversity into the algorithm allowing for new solutions</w:t>
      </w:r>
      <w:r w:rsidR="00AF5DB2" w:rsidRPr="0005431A">
        <w:rPr>
          <w:lang w:val="en-IE"/>
        </w:rPr>
        <w:t>, thereby</w:t>
      </w:r>
      <w:r w:rsidRPr="0005431A">
        <w:rPr>
          <w:lang w:val="en-IE"/>
        </w:rPr>
        <w:t xml:space="preserve"> lowering the risk of being trapped in a local optimal. Defined by</w:t>
      </w:r>
    </w:p>
    <w:p w14:paraId="27713B49" w14:textId="2F2AFE98" w:rsidR="00933F27" w:rsidRPr="0005431A" w:rsidRDefault="00933F27" w:rsidP="00933F27">
      <w:pPr>
        <w:pStyle w:val="Caption"/>
        <w:keepNext/>
        <w:rPr>
          <w:lang w:val="en-IE"/>
        </w:rPr>
      </w:pPr>
      <w:bookmarkStart w:id="109" w:name="_Toc396945088"/>
      <w:r w:rsidRPr="0005431A">
        <w:rPr>
          <w:lang w:val="en-IE"/>
        </w:rPr>
        <w:lastRenderedPageBreak/>
        <w:t xml:space="preserve">Equation </w:t>
      </w:r>
      <w:r w:rsidR="00F139E7">
        <w:rPr>
          <w:lang w:val="en-IE"/>
        </w:rPr>
        <w:fldChar w:fldCharType="begin"/>
      </w:r>
      <w:r w:rsidR="00F139E7">
        <w:rPr>
          <w:lang w:val="en-IE"/>
        </w:rPr>
        <w:instrText xml:space="preserve"> STYLEREF 1 \s </w:instrText>
      </w:r>
      <w:r w:rsidR="00F139E7">
        <w:rPr>
          <w:lang w:val="en-IE"/>
        </w:rPr>
        <w:fldChar w:fldCharType="separate"/>
      </w:r>
      <w:r w:rsidR="00DC0160">
        <w:rPr>
          <w:noProof/>
          <w:lang w:val="en-IE"/>
        </w:rPr>
        <w:t>5</w:t>
      </w:r>
      <w:r w:rsidR="00F139E7">
        <w:rPr>
          <w:lang w:val="en-IE"/>
        </w:rPr>
        <w:fldChar w:fldCharType="end"/>
      </w:r>
      <w:r w:rsidR="00F139E7">
        <w:rPr>
          <w:lang w:val="en-IE"/>
        </w:rPr>
        <w:t>.</w:t>
      </w:r>
      <w:r w:rsidR="00F139E7">
        <w:rPr>
          <w:lang w:val="en-IE"/>
        </w:rPr>
        <w:fldChar w:fldCharType="begin"/>
      </w:r>
      <w:r w:rsidR="00F139E7">
        <w:rPr>
          <w:lang w:val="en-IE"/>
        </w:rPr>
        <w:instrText xml:space="preserve"> SEQ Equation \* ARABIC \s 1 </w:instrText>
      </w:r>
      <w:r w:rsidR="00F139E7">
        <w:rPr>
          <w:lang w:val="en-IE"/>
        </w:rPr>
        <w:fldChar w:fldCharType="separate"/>
      </w:r>
      <w:r w:rsidR="00DC0160">
        <w:rPr>
          <w:noProof/>
          <w:lang w:val="en-IE"/>
        </w:rPr>
        <w:t>17</w:t>
      </w:r>
      <w:r w:rsidR="00F139E7">
        <w:rPr>
          <w:lang w:val="en-IE"/>
        </w:rPr>
        <w:fldChar w:fldCharType="end"/>
      </w:r>
      <w:r w:rsidR="00980EDC" w:rsidRPr="00980EDC">
        <w:rPr>
          <w:lang w:val="en-IE"/>
        </w:rPr>
        <w:t xml:space="preserve"> - </w:t>
      </w:r>
      <w:r w:rsidR="00133E42" w:rsidRPr="00133E42">
        <w:rPr>
          <w:lang w:val="en-IE"/>
        </w:rPr>
        <w:t>MA mutation rule</w:t>
      </w:r>
      <w:bookmarkEnd w:id="10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7"/>
      </w:tblGrid>
      <w:tr w:rsidR="00933F27" w:rsidRPr="0005431A" w14:paraId="60D2526E" w14:textId="77777777" w:rsidTr="00133E42">
        <w:tc>
          <w:tcPr>
            <w:tcW w:w="8607" w:type="dxa"/>
          </w:tcPr>
          <w:p w14:paraId="3DFC2F8B" w14:textId="77777777" w:rsidR="00933F27" w:rsidRPr="0005431A" w:rsidRDefault="00B15046" w:rsidP="00933F27">
            <w:pPr>
              <w:rPr>
                <w:lang w:val="en-IE"/>
              </w:rPr>
            </w:pPr>
            <m:oMathPara>
              <m:oMath>
                <m:sSup>
                  <m:sSupPr>
                    <m:ctrlPr>
                      <w:rPr>
                        <w:rFonts w:ascii="Cambria Math" w:hAnsi="Cambria Math"/>
                        <w:b/>
                        <w:lang w:val="en-IE"/>
                      </w:rPr>
                    </m:ctrlPr>
                  </m:sSupPr>
                  <m:e>
                    <m:r>
                      <m:rPr>
                        <m:sty m:val="b"/>
                      </m:rPr>
                      <w:rPr>
                        <w:rFonts w:ascii="Cambria Math" w:hAnsi="Cambria Math"/>
                        <w:lang w:val="en-IE"/>
                      </w:rPr>
                      <m:t>c</m:t>
                    </m:r>
                  </m:e>
                  <m:sup>
                    <m:r>
                      <m:rPr>
                        <m:sty m:val="b"/>
                      </m:rPr>
                      <w:rPr>
                        <w:rFonts w:ascii="Cambria Math" w:hAnsi="Cambria Math"/>
                        <w:lang w:val="en-IE"/>
                      </w:rPr>
                      <m:t>nm</m:t>
                    </m:r>
                  </m:sup>
                </m:sSup>
                <m:r>
                  <m:rPr>
                    <m:sty m:val="b"/>
                  </m:rPr>
                  <w:rPr>
                    <w:rFonts w:ascii="Cambria Math" w:hAnsi="Cambria Math"/>
                    <w:lang w:val="en-IE"/>
                  </w:rPr>
                  <m:t xml:space="preserve">= </m:t>
                </m:r>
                <m:d>
                  <m:dPr>
                    <m:begChr m:val="{"/>
                    <m:endChr m:val=""/>
                    <m:ctrlPr>
                      <w:rPr>
                        <w:rFonts w:ascii="Cambria Math" w:hAnsi="Cambria Math"/>
                        <w:b/>
                        <w:lang w:val="en-IE"/>
                      </w:rPr>
                    </m:ctrlPr>
                  </m:dPr>
                  <m:e>
                    <m:eqArr>
                      <m:eqArrPr>
                        <m:ctrlPr>
                          <w:rPr>
                            <w:rFonts w:ascii="Cambria Math" w:hAnsi="Cambria Math"/>
                            <w:b/>
                            <w:lang w:val="en-IE"/>
                          </w:rPr>
                        </m:ctrlPr>
                      </m:eqArrPr>
                      <m:e>
                        <m:sSub>
                          <m:sSubPr>
                            <m:ctrlPr>
                              <w:rPr>
                                <w:rFonts w:ascii="Cambria Math" w:hAnsi="Cambria Math"/>
                                <w:b/>
                                <w:lang w:val="en-IE"/>
                              </w:rPr>
                            </m:ctrlPr>
                          </m:sSubPr>
                          <m:e>
                            <m:r>
                              <m:rPr>
                                <m:sty m:val="b"/>
                              </m:rPr>
                              <w:rPr>
                                <w:rFonts w:ascii="Cambria Math" w:hAnsi="Cambria Math"/>
                                <w:lang w:val="en-IE"/>
                              </w:rPr>
                              <m:t>C</m:t>
                            </m:r>
                          </m:e>
                          <m:sub>
                            <m:r>
                              <m:rPr>
                                <m:sty m:val="b"/>
                              </m:rPr>
                              <w:rPr>
                                <w:rFonts w:ascii="Cambria Math" w:hAnsi="Cambria Math"/>
                                <w:lang w:val="en-IE"/>
                              </w:rPr>
                              <m:t>ij</m:t>
                            </m:r>
                          </m:sub>
                        </m:sSub>
                        <m:r>
                          <m:rPr>
                            <m:sty m:val="b"/>
                          </m:rPr>
                          <w:rPr>
                            <w:rFonts w:ascii="Cambria Math" w:hAnsi="Cambria Math"/>
                            <w:lang w:val="en-IE"/>
                          </w:rPr>
                          <m:t>+</m:t>
                        </m:r>
                        <m:r>
                          <m:rPr>
                            <m:sty m:val="bi"/>
                          </m:rPr>
                          <w:rPr>
                            <w:rFonts w:ascii="Cambria Math" w:hAnsi="Cambria Math"/>
                            <w:lang w:val="en-IE"/>
                          </w:rPr>
                          <m:t>mut</m:t>
                        </m:r>
                        <m:r>
                          <m:rPr>
                            <m:sty m:val="b"/>
                          </m:rPr>
                          <w:rPr>
                            <w:rFonts w:ascii="Cambria Math" w:hAnsi="Cambria Math"/>
                            <w:lang w:val="en-IE"/>
                          </w:rPr>
                          <m:t>(k ,</m:t>
                        </m:r>
                      </m:e>
                      <m:e/>
                    </m:eqArr>
                  </m:e>
                </m:d>
                <m:f>
                  <m:fPr>
                    <m:type m:val="noBar"/>
                    <m:ctrlPr>
                      <w:rPr>
                        <w:rFonts w:ascii="Cambria Math" w:hAnsi="Cambria Math"/>
                        <w:b/>
                        <w:lang w:val="en-IE"/>
                      </w:rPr>
                    </m:ctrlPr>
                  </m:fPr>
                  <m:num>
                    <m:sSub>
                      <m:sSubPr>
                        <m:ctrlPr>
                          <w:rPr>
                            <w:rFonts w:ascii="Cambria Math" w:hAnsi="Cambria Math"/>
                            <w:b/>
                            <w:lang w:val="en-IE"/>
                          </w:rPr>
                        </m:ctrlPr>
                      </m:sSubPr>
                      <m:e>
                        <m:r>
                          <m:rPr>
                            <m:sty m:val="b"/>
                          </m:rPr>
                          <w:rPr>
                            <w:rFonts w:ascii="Cambria Math" w:hAnsi="Cambria Math"/>
                            <w:lang w:val="en-IE"/>
                          </w:rPr>
                          <m:t>τ</m:t>
                        </m:r>
                      </m:e>
                      <m:sub>
                        <m:r>
                          <m:rPr>
                            <m:sty m:val="b"/>
                          </m:rPr>
                          <w:rPr>
                            <w:rFonts w:ascii="Cambria Math" w:hAnsi="Cambria Math"/>
                            <w:lang w:val="en-IE"/>
                          </w:rPr>
                          <m:t>thres</m:t>
                        </m:r>
                      </m:sub>
                    </m:sSub>
                    <m:r>
                      <m:rPr>
                        <m:sty m:val="b"/>
                      </m:rPr>
                      <w:rPr>
                        <w:rFonts w:ascii="Cambria Math" w:hAnsi="Cambria Math"/>
                        <w:lang w:val="en-IE"/>
                      </w:rPr>
                      <m:t xml:space="preserve">), </m:t>
                    </m:r>
                  </m:num>
                  <m:den/>
                </m:f>
              </m:oMath>
            </m:oMathPara>
          </w:p>
          <w:p w14:paraId="0EB8C10A" w14:textId="77777777" w:rsidR="00933F27" w:rsidRPr="0005431A" w:rsidRDefault="00933F27" w:rsidP="00961C98">
            <w:pPr>
              <w:rPr>
                <w:lang w:val="en-IE"/>
              </w:rPr>
            </w:pPr>
          </w:p>
        </w:tc>
      </w:tr>
    </w:tbl>
    <w:p w14:paraId="4B84F178" w14:textId="77777777" w:rsidR="006E2C64" w:rsidRPr="0005431A" w:rsidRDefault="006E2C64" w:rsidP="00961C98">
      <w:pPr>
        <w:rPr>
          <w:lang w:val="en-IE"/>
        </w:rPr>
      </w:pPr>
    </w:p>
    <w:p w14:paraId="4630626F" w14:textId="1F5F38E1" w:rsidR="00961C98" w:rsidRPr="0005431A" w:rsidRDefault="00133E42" w:rsidP="00961C98">
      <w:pPr>
        <w:rPr>
          <w:lang w:val="en-IE"/>
        </w:rPr>
      </w:pPr>
      <w:r>
        <w:rPr>
          <w:lang w:val="en-IE"/>
        </w:rPr>
        <w:t>T</w:t>
      </w:r>
      <w:r w:rsidR="00961C98" w:rsidRPr="0005431A">
        <w:rPr>
          <w:lang w:val="en-IE"/>
        </w:rPr>
        <w:t xml:space="preserve">he selection process is taken from the </w:t>
      </w:r>
      <w:r w:rsidR="00EB7950" w:rsidRPr="0005431A">
        <w:rPr>
          <w:lang w:val="en-IE"/>
        </w:rPr>
        <w:t>A</w:t>
      </w:r>
      <w:r w:rsidR="00AF5DB2" w:rsidRPr="0005431A">
        <w:rPr>
          <w:lang w:val="en-IE"/>
        </w:rPr>
        <w:t xml:space="preserve">nt </w:t>
      </w:r>
      <w:r w:rsidR="00EB7950" w:rsidRPr="0005431A">
        <w:rPr>
          <w:lang w:val="en-IE"/>
        </w:rPr>
        <w:t>C</w:t>
      </w:r>
      <w:r w:rsidR="00AF5DB2" w:rsidRPr="0005431A">
        <w:rPr>
          <w:lang w:val="en-IE"/>
        </w:rPr>
        <w:t xml:space="preserve">olony </w:t>
      </w:r>
      <w:r w:rsidR="00EB7950" w:rsidRPr="0005431A">
        <w:rPr>
          <w:lang w:val="en-IE"/>
        </w:rPr>
        <w:t>S</w:t>
      </w:r>
      <w:r w:rsidR="00AF5DB2" w:rsidRPr="0005431A">
        <w:rPr>
          <w:lang w:val="en-IE"/>
        </w:rPr>
        <w:t>ystem</w:t>
      </w:r>
      <w:r w:rsidR="00961C98" w:rsidRPr="0005431A">
        <w:rPr>
          <w:lang w:val="en-IE"/>
        </w:rPr>
        <w:t xml:space="preserve"> as per </w:t>
      </w:r>
      <w:r w:rsidR="00AF5DB2" w:rsidRPr="00DA6C7B">
        <w:rPr>
          <w:lang w:val="en-IE"/>
        </w:rPr>
        <w:t xml:space="preserve">Equation </w:t>
      </w:r>
      <w:r w:rsidR="00F139E7">
        <w:rPr>
          <w:lang w:val="en-IE"/>
        </w:rPr>
        <w:t>5.1</w:t>
      </w:r>
      <w:r w:rsidR="00DA6C7B">
        <w:rPr>
          <w:lang w:val="en-IE"/>
        </w:rPr>
        <w:t>3</w:t>
      </w:r>
    </w:p>
    <w:p w14:paraId="493D0DFF" w14:textId="116FBC92" w:rsidR="00B92F52" w:rsidRPr="0005431A" w:rsidRDefault="00AF5DB2" w:rsidP="001A79D9">
      <w:pPr>
        <w:pStyle w:val="MSCHeading2"/>
      </w:pPr>
      <w:bookmarkStart w:id="110" w:name="_Toc396914425"/>
      <w:r w:rsidRPr="0005431A">
        <w:t>5.</w:t>
      </w:r>
      <w:r w:rsidR="0062016F">
        <w:t>8</w:t>
      </w:r>
      <w:r w:rsidRPr="0005431A">
        <w:tab/>
      </w:r>
      <w:r w:rsidR="00B92F52" w:rsidRPr="0005431A">
        <w:t>Benchmarks</w:t>
      </w:r>
      <w:bookmarkEnd w:id="110"/>
      <w:r w:rsidR="00B92F52" w:rsidRPr="0005431A">
        <w:t xml:space="preserve"> </w:t>
      </w:r>
    </w:p>
    <w:p w14:paraId="5782DFC4" w14:textId="358E9163" w:rsidR="00B92F52" w:rsidRPr="0005431A" w:rsidRDefault="00B92F52" w:rsidP="00B92F52">
      <w:pPr>
        <w:rPr>
          <w:lang w:val="en-IE"/>
        </w:rPr>
      </w:pPr>
      <w:r w:rsidRPr="0005431A">
        <w:rPr>
          <w:lang w:val="en-IE"/>
        </w:rPr>
        <w:t xml:space="preserve">This section discusses benchmarks of each algorithm as researched by the various top researchers in the field. Most researchers agree that the best way to compare the performance of the algorithms is to measure construction of </w:t>
      </w:r>
      <w:r w:rsidR="00897D55" w:rsidRPr="0005431A">
        <w:rPr>
          <w:lang w:val="en-IE"/>
        </w:rPr>
        <w:t>solutions</w:t>
      </w:r>
      <w:r w:rsidR="00721A79" w:rsidRPr="0005431A">
        <w:rPr>
          <w:lang w:val="en-IE"/>
        </w:rPr>
        <w:t>.</w:t>
      </w:r>
      <w:r w:rsidRPr="0005431A">
        <w:rPr>
          <w:lang w:val="en-IE"/>
        </w:rPr>
        <w:t xml:space="preserve"> </w:t>
      </w:r>
      <w:r w:rsidR="00721A79" w:rsidRPr="0005431A">
        <w:rPr>
          <w:lang w:val="en-IE"/>
        </w:rPr>
        <w:t>R</w:t>
      </w:r>
      <w:r w:rsidRPr="0005431A">
        <w:rPr>
          <w:lang w:val="en-IE"/>
        </w:rPr>
        <w:t xml:space="preserve">esearchers generally use notation; </w:t>
      </w:r>
      <w:r w:rsidR="00B73C6D" w:rsidRPr="0005431A">
        <w:rPr>
          <w:lang w:val="en-IE"/>
        </w:rPr>
        <w:t>(</w:t>
      </w:r>
      <w:r w:rsidRPr="0005431A">
        <w:rPr>
          <w:lang w:val="en-IE"/>
        </w:rPr>
        <w:t>KN 10,000</w:t>
      </w:r>
      <w:r w:rsidR="00B73C6D" w:rsidRPr="0005431A">
        <w:rPr>
          <w:lang w:val="en-IE"/>
        </w:rPr>
        <w:t>)</w:t>
      </w:r>
      <w:r w:rsidRPr="0005431A">
        <w:rPr>
          <w:lang w:val="en-IE"/>
        </w:rPr>
        <w:t xml:space="preserve"> N is a number of </w:t>
      </w:r>
      <w:r w:rsidR="00897D55" w:rsidRPr="0005431A">
        <w:rPr>
          <w:lang w:val="en-IE"/>
        </w:rPr>
        <w:t>nodes</w:t>
      </w:r>
      <w:r w:rsidRPr="0005431A">
        <w:rPr>
          <w:lang w:val="en-IE"/>
        </w:rPr>
        <w:t xml:space="preserve"> in the instance, in this benchmark. </w:t>
      </w:r>
    </w:p>
    <w:p w14:paraId="52CF5451" w14:textId="4A3BE7F3" w:rsidR="00B92F52" w:rsidRPr="0005431A" w:rsidRDefault="00B92F52" w:rsidP="00B92F52">
      <w:pPr>
        <w:rPr>
          <w:b/>
          <w:lang w:val="en-IE"/>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92"/>
        <w:gridCol w:w="353"/>
        <w:gridCol w:w="347"/>
        <w:gridCol w:w="497"/>
        <w:gridCol w:w="448"/>
        <w:gridCol w:w="610"/>
        <w:gridCol w:w="1420"/>
      </w:tblGrid>
      <w:tr w:rsidR="00B92F52" w:rsidRPr="0005431A" w14:paraId="3675C01D" w14:textId="77777777" w:rsidTr="00801D67">
        <w:trPr>
          <w:jc w:val="center"/>
        </w:trPr>
        <w:tc>
          <w:tcPr>
            <w:tcW w:w="0" w:type="auto"/>
            <w:tcBorders>
              <w:left w:val="nil"/>
              <w:bottom w:val="single" w:sz="4" w:space="0" w:color="auto"/>
              <w:right w:val="nil"/>
            </w:tcBorders>
            <w:shd w:val="clear" w:color="auto" w:fill="auto"/>
          </w:tcPr>
          <w:p w14:paraId="76E299C3" w14:textId="77777777" w:rsidR="00B92F52" w:rsidRPr="0005431A" w:rsidRDefault="00B92F52" w:rsidP="0087691C">
            <w:pPr>
              <w:pStyle w:val="NoSpacing"/>
              <w:rPr>
                <w:b/>
                <w:sz w:val="20"/>
                <w:lang w:val="en-IE"/>
              </w:rPr>
            </w:pPr>
          </w:p>
        </w:tc>
        <w:tc>
          <w:tcPr>
            <w:tcW w:w="0" w:type="auto"/>
            <w:tcBorders>
              <w:left w:val="nil"/>
              <w:bottom w:val="single" w:sz="4" w:space="0" w:color="auto"/>
              <w:right w:val="nil"/>
            </w:tcBorders>
            <w:shd w:val="clear" w:color="auto" w:fill="auto"/>
          </w:tcPr>
          <w:p w14:paraId="6E31D515" w14:textId="77777777" w:rsidR="00B92F52" w:rsidRPr="0005431A" w:rsidRDefault="00B92F52" w:rsidP="0087691C">
            <w:pPr>
              <w:pStyle w:val="NoSpacing"/>
              <w:rPr>
                <w:b/>
                <w:sz w:val="20"/>
                <w:lang w:val="en-IE"/>
              </w:rPr>
            </w:pPr>
            <w:r w:rsidRPr="0005431A">
              <w:rPr>
                <w:b/>
                <w:sz w:val="20"/>
                <w:lang w:val="en-IE"/>
              </w:rPr>
              <w:t>α</w:t>
            </w:r>
          </w:p>
        </w:tc>
        <w:tc>
          <w:tcPr>
            <w:tcW w:w="0" w:type="auto"/>
            <w:tcBorders>
              <w:left w:val="nil"/>
              <w:bottom w:val="single" w:sz="4" w:space="0" w:color="auto"/>
              <w:right w:val="nil"/>
            </w:tcBorders>
            <w:shd w:val="clear" w:color="auto" w:fill="auto"/>
          </w:tcPr>
          <w:p w14:paraId="08C88197" w14:textId="77777777" w:rsidR="00B92F52" w:rsidRPr="0005431A" w:rsidRDefault="00B92F52" w:rsidP="0087691C">
            <w:pPr>
              <w:pStyle w:val="NoSpacing"/>
              <w:rPr>
                <w:b/>
                <w:sz w:val="20"/>
                <w:lang w:val="en-IE"/>
              </w:rPr>
            </w:pPr>
            <w:r w:rsidRPr="0005431A">
              <w:rPr>
                <w:b/>
                <w:sz w:val="20"/>
                <w:lang w:val="en-IE"/>
              </w:rPr>
              <w:t>β</w:t>
            </w:r>
          </w:p>
        </w:tc>
        <w:tc>
          <w:tcPr>
            <w:tcW w:w="0" w:type="auto"/>
            <w:tcBorders>
              <w:left w:val="nil"/>
              <w:bottom w:val="single" w:sz="4" w:space="0" w:color="auto"/>
              <w:right w:val="nil"/>
            </w:tcBorders>
          </w:tcPr>
          <w:p w14:paraId="0F20342F" w14:textId="77777777" w:rsidR="00B92F52" w:rsidRPr="0005431A" w:rsidRDefault="00B92F52" w:rsidP="0087691C">
            <w:pPr>
              <w:pStyle w:val="NoSpacing"/>
              <w:rPr>
                <w:b/>
                <w:sz w:val="20"/>
                <w:lang w:val="en-IE"/>
              </w:rPr>
            </w:pPr>
            <w:r w:rsidRPr="0005431A">
              <w:rPr>
                <w:b/>
                <w:sz w:val="20"/>
                <w:lang w:val="en-IE"/>
              </w:rPr>
              <w:t>e</w:t>
            </w:r>
          </w:p>
        </w:tc>
        <w:tc>
          <w:tcPr>
            <w:tcW w:w="0" w:type="auto"/>
            <w:tcBorders>
              <w:left w:val="nil"/>
              <w:bottom w:val="single" w:sz="4" w:space="0" w:color="auto"/>
              <w:right w:val="nil"/>
            </w:tcBorders>
            <w:shd w:val="clear" w:color="auto" w:fill="auto"/>
          </w:tcPr>
          <w:p w14:paraId="617E96A2" w14:textId="77777777" w:rsidR="00B92F52" w:rsidRPr="0005431A" w:rsidRDefault="00B92F52" w:rsidP="0087691C">
            <w:pPr>
              <w:pStyle w:val="NoSpacing"/>
              <w:rPr>
                <w:b/>
                <w:sz w:val="20"/>
                <w:lang w:val="en-IE"/>
              </w:rPr>
            </w:pPr>
            <w:r w:rsidRPr="0005431A">
              <w:rPr>
                <w:b/>
                <w:sz w:val="20"/>
                <w:lang w:val="en-IE"/>
              </w:rPr>
              <w:t>m</w:t>
            </w:r>
          </w:p>
        </w:tc>
        <w:tc>
          <w:tcPr>
            <w:tcW w:w="0" w:type="auto"/>
            <w:tcBorders>
              <w:left w:val="nil"/>
              <w:bottom w:val="single" w:sz="4" w:space="0" w:color="auto"/>
              <w:right w:val="nil"/>
            </w:tcBorders>
          </w:tcPr>
          <w:p w14:paraId="5065C175" w14:textId="77777777" w:rsidR="00B92F52" w:rsidRPr="0005431A" w:rsidRDefault="00B92F52" w:rsidP="0087691C">
            <w:pPr>
              <w:pStyle w:val="NoSpacing"/>
              <w:rPr>
                <w:b/>
                <w:sz w:val="20"/>
                <w:lang w:val="en-IE"/>
              </w:rPr>
            </w:pPr>
            <w:r w:rsidRPr="0005431A">
              <w:rPr>
                <w:b/>
                <w:sz w:val="20"/>
                <w:lang w:val="en-IE"/>
              </w:rPr>
              <w:t>p</w:t>
            </w:r>
          </w:p>
        </w:tc>
        <w:tc>
          <w:tcPr>
            <w:tcW w:w="0" w:type="auto"/>
            <w:tcBorders>
              <w:left w:val="nil"/>
              <w:bottom w:val="single" w:sz="4" w:space="0" w:color="auto"/>
              <w:right w:val="nil"/>
            </w:tcBorders>
            <w:shd w:val="clear" w:color="auto" w:fill="auto"/>
          </w:tcPr>
          <w:p w14:paraId="6ABB81F7" w14:textId="77777777" w:rsidR="00B92F52" w:rsidRPr="0005431A" w:rsidRDefault="00B92F52" w:rsidP="0087691C">
            <w:pPr>
              <w:pStyle w:val="NoSpacing"/>
              <w:rPr>
                <w:b/>
                <w:sz w:val="20"/>
                <w:lang w:val="en-IE"/>
              </w:rPr>
            </w:pPr>
            <w:r w:rsidRPr="0005431A">
              <w:rPr>
                <w:b/>
                <w:sz w:val="20"/>
                <w:lang w:val="en-IE"/>
              </w:rPr>
              <w:t>T0</w:t>
            </w:r>
          </w:p>
        </w:tc>
      </w:tr>
      <w:tr w:rsidR="00B92F52" w:rsidRPr="0005431A" w14:paraId="29AAB63A" w14:textId="77777777" w:rsidTr="00801D67">
        <w:trPr>
          <w:jc w:val="center"/>
        </w:trPr>
        <w:tc>
          <w:tcPr>
            <w:tcW w:w="0" w:type="auto"/>
            <w:tcBorders>
              <w:top w:val="single" w:sz="4" w:space="0" w:color="auto"/>
              <w:left w:val="nil"/>
              <w:bottom w:val="nil"/>
              <w:right w:val="nil"/>
            </w:tcBorders>
            <w:shd w:val="clear" w:color="auto" w:fill="auto"/>
          </w:tcPr>
          <w:p w14:paraId="5E57FB24" w14:textId="77777777" w:rsidR="00B92F52" w:rsidRPr="0005431A" w:rsidRDefault="00B92F52" w:rsidP="0087691C">
            <w:pPr>
              <w:pStyle w:val="NoSpacing"/>
              <w:rPr>
                <w:sz w:val="20"/>
                <w:lang w:val="en-IE"/>
              </w:rPr>
            </w:pPr>
            <w:r w:rsidRPr="0005431A">
              <w:rPr>
                <w:sz w:val="20"/>
                <w:lang w:val="en-IE"/>
              </w:rPr>
              <w:t>AS</w:t>
            </w:r>
          </w:p>
        </w:tc>
        <w:tc>
          <w:tcPr>
            <w:tcW w:w="0" w:type="auto"/>
            <w:tcBorders>
              <w:top w:val="single" w:sz="4" w:space="0" w:color="auto"/>
              <w:left w:val="nil"/>
              <w:bottom w:val="nil"/>
              <w:right w:val="nil"/>
            </w:tcBorders>
            <w:shd w:val="clear" w:color="auto" w:fill="auto"/>
          </w:tcPr>
          <w:p w14:paraId="704A6F6A" w14:textId="77777777" w:rsidR="00B92F52" w:rsidRPr="0005431A" w:rsidRDefault="00B92F52" w:rsidP="0087691C">
            <w:pPr>
              <w:pStyle w:val="NoSpacing"/>
              <w:rPr>
                <w:sz w:val="20"/>
                <w:lang w:val="en-IE"/>
              </w:rPr>
            </w:pPr>
            <w:r w:rsidRPr="0005431A">
              <w:rPr>
                <w:sz w:val="20"/>
                <w:lang w:val="en-IE"/>
              </w:rPr>
              <w:t>1</w:t>
            </w:r>
          </w:p>
        </w:tc>
        <w:tc>
          <w:tcPr>
            <w:tcW w:w="0" w:type="auto"/>
            <w:tcBorders>
              <w:top w:val="single" w:sz="4" w:space="0" w:color="auto"/>
              <w:left w:val="nil"/>
              <w:bottom w:val="nil"/>
              <w:right w:val="nil"/>
            </w:tcBorders>
            <w:shd w:val="clear" w:color="auto" w:fill="auto"/>
          </w:tcPr>
          <w:p w14:paraId="72A11F74" w14:textId="77777777" w:rsidR="00B92F52" w:rsidRPr="0005431A" w:rsidRDefault="00B92F52" w:rsidP="0087691C">
            <w:pPr>
              <w:pStyle w:val="NoSpacing"/>
              <w:rPr>
                <w:sz w:val="20"/>
                <w:lang w:val="en-IE"/>
              </w:rPr>
            </w:pPr>
            <w:r w:rsidRPr="0005431A">
              <w:rPr>
                <w:sz w:val="20"/>
                <w:lang w:val="en-IE"/>
              </w:rPr>
              <w:t>5</w:t>
            </w:r>
          </w:p>
        </w:tc>
        <w:tc>
          <w:tcPr>
            <w:tcW w:w="0" w:type="auto"/>
            <w:tcBorders>
              <w:top w:val="single" w:sz="4" w:space="0" w:color="auto"/>
              <w:left w:val="nil"/>
              <w:bottom w:val="nil"/>
              <w:right w:val="nil"/>
            </w:tcBorders>
          </w:tcPr>
          <w:p w14:paraId="2A409F5A" w14:textId="77777777" w:rsidR="00B92F52" w:rsidRPr="0005431A" w:rsidRDefault="00B92F52" w:rsidP="0087691C">
            <w:pPr>
              <w:pStyle w:val="NoSpacing"/>
              <w:rPr>
                <w:sz w:val="20"/>
                <w:lang w:val="en-IE"/>
              </w:rPr>
            </w:pPr>
            <w:r w:rsidRPr="0005431A">
              <w:rPr>
                <w:sz w:val="20"/>
                <w:lang w:val="en-IE"/>
              </w:rPr>
              <w:t>n/a</w:t>
            </w:r>
          </w:p>
        </w:tc>
        <w:tc>
          <w:tcPr>
            <w:tcW w:w="0" w:type="auto"/>
            <w:tcBorders>
              <w:top w:val="single" w:sz="4" w:space="0" w:color="auto"/>
              <w:left w:val="nil"/>
              <w:bottom w:val="nil"/>
              <w:right w:val="nil"/>
            </w:tcBorders>
            <w:shd w:val="clear" w:color="auto" w:fill="auto"/>
          </w:tcPr>
          <w:p w14:paraId="0C2DFD11" w14:textId="77777777" w:rsidR="00B92F52" w:rsidRPr="0005431A" w:rsidRDefault="00B92F52" w:rsidP="0087691C">
            <w:pPr>
              <w:pStyle w:val="NoSpacing"/>
              <w:rPr>
                <w:sz w:val="20"/>
                <w:lang w:val="en-IE"/>
              </w:rPr>
            </w:pPr>
            <w:r w:rsidRPr="0005431A">
              <w:rPr>
                <w:sz w:val="20"/>
                <w:lang w:val="en-IE"/>
              </w:rPr>
              <w:t>n</w:t>
            </w:r>
          </w:p>
        </w:tc>
        <w:tc>
          <w:tcPr>
            <w:tcW w:w="0" w:type="auto"/>
            <w:tcBorders>
              <w:top w:val="single" w:sz="4" w:space="0" w:color="auto"/>
              <w:left w:val="nil"/>
              <w:bottom w:val="nil"/>
              <w:right w:val="nil"/>
            </w:tcBorders>
          </w:tcPr>
          <w:p w14:paraId="5B521F95" w14:textId="77777777" w:rsidR="00B92F52" w:rsidRPr="0005431A" w:rsidRDefault="00B92F52" w:rsidP="0087691C">
            <w:pPr>
              <w:pStyle w:val="NoSpacing"/>
              <w:rPr>
                <w:sz w:val="20"/>
                <w:lang w:val="en-IE"/>
              </w:rPr>
            </w:pPr>
            <w:r w:rsidRPr="0005431A">
              <w:rPr>
                <w:sz w:val="20"/>
                <w:lang w:val="en-IE"/>
              </w:rPr>
              <w:t>0.5</w:t>
            </w:r>
          </w:p>
        </w:tc>
        <w:tc>
          <w:tcPr>
            <w:tcW w:w="0" w:type="auto"/>
            <w:tcBorders>
              <w:top w:val="single" w:sz="4" w:space="0" w:color="auto"/>
              <w:left w:val="nil"/>
              <w:bottom w:val="nil"/>
              <w:right w:val="nil"/>
            </w:tcBorders>
            <w:shd w:val="clear" w:color="auto" w:fill="auto"/>
          </w:tcPr>
          <w:p w14:paraId="78928FFC" w14:textId="77777777" w:rsidR="00B92F52" w:rsidRPr="0005431A" w:rsidRDefault="00B92F52" w:rsidP="00801D67">
            <w:pPr>
              <w:pStyle w:val="NoSpacing"/>
              <w:rPr>
                <w:sz w:val="20"/>
                <w:lang w:val="en-IE"/>
              </w:rPr>
            </w:pPr>
            <w:r w:rsidRPr="0005431A">
              <w:rPr>
                <w:sz w:val="20"/>
                <w:lang w:val="en-IE"/>
              </w:rPr>
              <w:t>m/C</w:t>
            </w:r>
            <w:r w:rsidR="00801D67" w:rsidRPr="0005431A">
              <w:rPr>
                <w:sz w:val="20"/>
                <w:vertAlign w:val="superscript"/>
                <w:lang w:val="en-IE"/>
              </w:rPr>
              <w:t>nn</w:t>
            </w:r>
          </w:p>
        </w:tc>
      </w:tr>
      <w:tr w:rsidR="00B92F52" w:rsidRPr="0005431A" w14:paraId="4ACF6A97" w14:textId="77777777" w:rsidTr="00801D67">
        <w:trPr>
          <w:jc w:val="center"/>
        </w:trPr>
        <w:tc>
          <w:tcPr>
            <w:tcW w:w="0" w:type="auto"/>
            <w:tcBorders>
              <w:top w:val="nil"/>
              <w:left w:val="nil"/>
              <w:bottom w:val="nil"/>
              <w:right w:val="nil"/>
            </w:tcBorders>
            <w:shd w:val="clear" w:color="auto" w:fill="auto"/>
          </w:tcPr>
          <w:p w14:paraId="151D9654" w14:textId="77777777" w:rsidR="00B92F52" w:rsidRPr="0005431A" w:rsidRDefault="00B92F52" w:rsidP="0087691C">
            <w:pPr>
              <w:pStyle w:val="NoSpacing"/>
              <w:rPr>
                <w:sz w:val="20"/>
                <w:lang w:val="en-IE"/>
              </w:rPr>
            </w:pPr>
            <w:r w:rsidRPr="0005431A">
              <w:rPr>
                <w:sz w:val="20"/>
                <w:lang w:val="en-IE"/>
              </w:rPr>
              <w:t>EAS</w:t>
            </w:r>
          </w:p>
        </w:tc>
        <w:tc>
          <w:tcPr>
            <w:tcW w:w="0" w:type="auto"/>
            <w:tcBorders>
              <w:top w:val="nil"/>
              <w:left w:val="nil"/>
              <w:bottom w:val="nil"/>
              <w:right w:val="nil"/>
            </w:tcBorders>
            <w:shd w:val="clear" w:color="auto" w:fill="auto"/>
          </w:tcPr>
          <w:p w14:paraId="2B1CE464" w14:textId="77777777" w:rsidR="00B92F52" w:rsidRPr="0005431A" w:rsidRDefault="00B92F52" w:rsidP="0087691C">
            <w:pPr>
              <w:pStyle w:val="NoSpacing"/>
              <w:rPr>
                <w:sz w:val="20"/>
                <w:lang w:val="en-IE"/>
              </w:rPr>
            </w:pPr>
            <w:r w:rsidRPr="0005431A">
              <w:rPr>
                <w:sz w:val="20"/>
                <w:lang w:val="en-IE"/>
              </w:rPr>
              <w:t>1</w:t>
            </w:r>
          </w:p>
        </w:tc>
        <w:tc>
          <w:tcPr>
            <w:tcW w:w="0" w:type="auto"/>
            <w:tcBorders>
              <w:top w:val="nil"/>
              <w:left w:val="nil"/>
              <w:bottom w:val="nil"/>
              <w:right w:val="nil"/>
            </w:tcBorders>
            <w:shd w:val="clear" w:color="auto" w:fill="auto"/>
          </w:tcPr>
          <w:p w14:paraId="0E729BEF" w14:textId="77777777" w:rsidR="00B92F52" w:rsidRPr="0005431A" w:rsidRDefault="00B92F52" w:rsidP="0087691C">
            <w:pPr>
              <w:pStyle w:val="NoSpacing"/>
              <w:rPr>
                <w:sz w:val="20"/>
                <w:lang w:val="en-IE"/>
              </w:rPr>
            </w:pPr>
            <w:r w:rsidRPr="0005431A">
              <w:rPr>
                <w:sz w:val="20"/>
                <w:lang w:val="en-IE"/>
              </w:rPr>
              <w:t>2</w:t>
            </w:r>
          </w:p>
        </w:tc>
        <w:tc>
          <w:tcPr>
            <w:tcW w:w="0" w:type="auto"/>
            <w:tcBorders>
              <w:top w:val="nil"/>
              <w:left w:val="nil"/>
              <w:bottom w:val="nil"/>
              <w:right w:val="nil"/>
            </w:tcBorders>
          </w:tcPr>
          <w:p w14:paraId="5DD4DDDD" w14:textId="77777777" w:rsidR="00B92F52" w:rsidRPr="0005431A" w:rsidRDefault="00B92F52" w:rsidP="0087691C">
            <w:pPr>
              <w:pStyle w:val="NoSpacing"/>
              <w:rPr>
                <w:sz w:val="20"/>
                <w:lang w:val="en-IE"/>
              </w:rPr>
            </w:pPr>
            <w:r w:rsidRPr="0005431A">
              <w:rPr>
                <w:sz w:val="20"/>
                <w:lang w:val="en-IE"/>
              </w:rPr>
              <w:t>n</w:t>
            </w:r>
          </w:p>
        </w:tc>
        <w:tc>
          <w:tcPr>
            <w:tcW w:w="0" w:type="auto"/>
            <w:tcBorders>
              <w:top w:val="nil"/>
              <w:left w:val="nil"/>
              <w:bottom w:val="nil"/>
              <w:right w:val="nil"/>
            </w:tcBorders>
            <w:shd w:val="clear" w:color="auto" w:fill="auto"/>
          </w:tcPr>
          <w:p w14:paraId="4A505069" w14:textId="77777777" w:rsidR="00B92F52" w:rsidRPr="0005431A" w:rsidRDefault="00B92F52" w:rsidP="0087691C">
            <w:pPr>
              <w:pStyle w:val="NoSpacing"/>
              <w:rPr>
                <w:sz w:val="20"/>
                <w:lang w:val="en-IE"/>
              </w:rPr>
            </w:pPr>
            <w:r w:rsidRPr="0005431A">
              <w:rPr>
                <w:sz w:val="20"/>
                <w:lang w:val="en-IE"/>
              </w:rPr>
              <w:t>n</w:t>
            </w:r>
          </w:p>
        </w:tc>
        <w:tc>
          <w:tcPr>
            <w:tcW w:w="0" w:type="auto"/>
            <w:tcBorders>
              <w:top w:val="nil"/>
              <w:left w:val="nil"/>
              <w:bottom w:val="nil"/>
              <w:right w:val="nil"/>
            </w:tcBorders>
          </w:tcPr>
          <w:p w14:paraId="06299FEB" w14:textId="77777777" w:rsidR="00B92F52" w:rsidRPr="0005431A" w:rsidRDefault="00B92F52" w:rsidP="0087691C">
            <w:pPr>
              <w:pStyle w:val="NoSpacing"/>
              <w:rPr>
                <w:sz w:val="20"/>
                <w:lang w:val="en-IE"/>
              </w:rPr>
            </w:pPr>
            <w:r w:rsidRPr="0005431A">
              <w:rPr>
                <w:sz w:val="20"/>
                <w:lang w:val="en-IE"/>
              </w:rPr>
              <w:t>0.5</w:t>
            </w:r>
          </w:p>
        </w:tc>
        <w:tc>
          <w:tcPr>
            <w:tcW w:w="0" w:type="auto"/>
            <w:tcBorders>
              <w:top w:val="nil"/>
              <w:left w:val="nil"/>
              <w:bottom w:val="nil"/>
              <w:right w:val="nil"/>
            </w:tcBorders>
            <w:shd w:val="clear" w:color="auto" w:fill="auto"/>
          </w:tcPr>
          <w:p w14:paraId="05E8B0B3" w14:textId="77777777" w:rsidR="00B92F52" w:rsidRPr="0005431A" w:rsidRDefault="00B92F52" w:rsidP="0087691C">
            <w:pPr>
              <w:pStyle w:val="NoSpacing"/>
              <w:rPr>
                <w:sz w:val="20"/>
                <w:lang w:val="en-IE"/>
              </w:rPr>
            </w:pPr>
            <w:r w:rsidRPr="0005431A">
              <w:rPr>
                <w:sz w:val="20"/>
                <w:lang w:val="en-IE"/>
              </w:rPr>
              <w:t>(E+M)pC</w:t>
            </w:r>
            <w:r w:rsidRPr="0005431A">
              <w:rPr>
                <w:sz w:val="20"/>
                <w:vertAlign w:val="superscript"/>
                <w:lang w:val="en-IE"/>
              </w:rPr>
              <w:t>nn</w:t>
            </w:r>
          </w:p>
        </w:tc>
      </w:tr>
      <w:tr w:rsidR="00B92F52" w:rsidRPr="0005431A" w14:paraId="36A769C6" w14:textId="77777777" w:rsidTr="00801D67">
        <w:trPr>
          <w:jc w:val="center"/>
        </w:trPr>
        <w:tc>
          <w:tcPr>
            <w:tcW w:w="0" w:type="auto"/>
            <w:tcBorders>
              <w:top w:val="nil"/>
              <w:left w:val="nil"/>
              <w:bottom w:val="nil"/>
              <w:right w:val="nil"/>
            </w:tcBorders>
            <w:shd w:val="clear" w:color="auto" w:fill="auto"/>
          </w:tcPr>
          <w:p w14:paraId="1238F91A" w14:textId="77777777" w:rsidR="00B92F52" w:rsidRPr="0005431A" w:rsidRDefault="00B92F52" w:rsidP="0087691C">
            <w:pPr>
              <w:pStyle w:val="NoSpacing"/>
              <w:rPr>
                <w:sz w:val="20"/>
                <w:lang w:val="en-IE"/>
              </w:rPr>
            </w:pPr>
            <w:r w:rsidRPr="0005431A">
              <w:rPr>
                <w:sz w:val="20"/>
                <w:lang w:val="en-IE"/>
              </w:rPr>
              <w:t>ASrank</w:t>
            </w:r>
          </w:p>
        </w:tc>
        <w:tc>
          <w:tcPr>
            <w:tcW w:w="0" w:type="auto"/>
            <w:tcBorders>
              <w:top w:val="nil"/>
              <w:left w:val="nil"/>
              <w:bottom w:val="nil"/>
              <w:right w:val="nil"/>
            </w:tcBorders>
            <w:shd w:val="clear" w:color="auto" w:fill="auto"/>
          </w:tcPr>
          <w:p w14:paraId="2EB9108C" w14:textId="77777777" w:rsidR="00B92F52" w:rsidRPr="0005431A" w:rsidRDefault="00B92F52" w:rsidP="0087691C">
            <w:pPr>
              <w:pStyle w:val="NoSpacing"/>
              <w:rPr>
                <w:sz w:val="20"/>
                <w:lang w:val="en-IE"/>
              </w:rPr>
            </w:pPr>
            <w:r w:rsidRPr="0005431A">
              <w:rPr>
                <w:sz w:val="20"/>
                <w:lang w:val="en-IE"/>
              </w:rPr>
              <w:t>1</w:t>
            </w:r>
          </w:p>
        </w:tc>
        <w:tc>
          <w:tcPr>
            <w:tcW w:w="0" w:type="auto"/>
            <w:tcBorders>
              <w:top w:val="nil"/>
              <w:left w:val="nil"/>
              <w:bottom w:val="nil"/>
              <w:right w:val="nil"/>
            </w:tcBorders>
            <w:shd w:val="clear" w:color="auto" w:fill="auto"/>
          </w:tcPr>
          <w:p w14:paraId="0CBC83E2" w14:textId="77777777" w:rsidR="00B92F52" w:rsidRPr="0005431A" w:rsidRDefault="00B92F52" w:rsidP="0087691C">
            <w:pPr>
              <w:pStyle w:val="NoSpacing"/>
              <w:rPr>
                <w:sz w:val="20"/>
                <w:lang w:val="en-IE"/>
              </w:rPr>
            </w:pPr>
            <w:r w:rsidRPr="0005431A">
              <w:rPr>
                <w:sz w:val="20"/>
                <w:lang w:val="en-IE"/>
              </w:rPr>
              <w:t>2</w:t>
            </w:r>
          </w:p>
        </w:tc>
        <w:tc>
          <w:tcPr>
            <w:tcW w:w="0" w:type="auto"/>
            <w:tcBorders>
              <w:top w:val="nil"/>
              <w:left w:val="nil"/>
              <w:bottom w:val="nil"/>
              <w:right w:val="nil"/>
            </w:tcBorders>
          </w:tcPr>
          <w:p w14:paraId="371C3158" w14:textId="77777777" w:rsidR="00B92F52" w:rsidRPr="0005431A" w:rsidRDefault="00B92F52" w:rsidP="0087691C">
            <w:pPr>
              <w:pStyle w:val="NoSpacing"/>
              <w:rPr>
                <w:sz w:val="20"/>
                <w:lang w:val="en-IE"/>
              </w:rPr>
            </w:pPr>
            <w:r w:rsidRPr="0005431A">
              <w:rPr>
                <w:sz w:val="20"/>
                <w:lang w:val="en-IE"/>
              </w:rPr>
              <w:t>6</w:t>
            </w:r>
          </w:p>
        </w:tc>
        <w:tc>
          <w:tcPr>
            <w:tcW w:w="0" w:type="auto"/>
            <w:tcBorders>
              <w:top w:val="nil"/>
              <w:left w:val="nil"/>
              <w:bottom w:val="nil"/>
              <w:right w:val="nil"/>
            </w:tcBorders>
            <w:shd w:val="clear" w:color="auto" w:fill="auto"/>
          </w:tcPr>
          <w:p w14:paraId="4F9DD84E" w14:textId="77777777" w:rsidR="00B92F52" w:rsidRPr="0005431A" w:rsidRDefault="00B92F52" w:rsidP="0087691C">
            <w:pPr>
              <w:pStyle w:val="NoSpacing"/>
              <w:rPr>
                <w:sz w:val="20"/>
                <w:lang w:val="en-IE"/>
              </w:rPr>
            </w:pPr>
            <w:r w:rsidRPr="0005431A">
              <w:rPr>
                <w:sz w:val="20"/>
                <w:lang w:val="en-IE"/>
              </w:rPr>
              <w:t>n</w:t>
            </w:r>
          </w:p>
        </w:tc>
        <w:tc>
          <w:tcPr>
            <w:tcW w:w="0" w:type="auto"/>
            <w:tcBorders>
              <w:top w:val="nil"/>
              <w:left w:val="nil"/>
              <w:bottom w:val="nil"/>
              <w:right w:val="nil"/>
            </w:tcBorders>
          </w:tcPr>
          <w:p w14:paraId="75801248" w14:textId="77777777" w:rsidR="00B92F52" w:rsidRPr="0005431A" w:rsidRDefault="00B92F52" w:rsidP="0087691C">
            <w:pPr>
              <w:pStyle w:val="NoSpacing"/>
              <w:rPr>
                <w:sz w:val="20"/>
                <w:lang w:val="en-IE"/>
              </w:rPr>
            </w:pPr>
            <w:r w:rsidRPr="0005431A">
              <w:rPr>
                <w:sz w:val="20"/>
                <w:lang w:val="en-IE"/>
              </w:rPr>
              <w:t>0.5</w:t>
            </w:r>
          </w:p>
        </w:tc>
        <w:tc>
          <w:tcPr>
            <w:tcW w:w="0" w:type="auto"/>
            <w:tcBorders>
              <w:top w:val="nil"/>
              <w:left w:val="nil"/>
              <w:bottom w:val="nil"/>
              <w:right w:val="nil"/>
            </w:tcBorders>
            <w:shd w:val="clear" w:color="auto" w:fill="auto"/>
          </w:tcPr>
          <w:p w14:paraId="4D4A4E37" w14:textId="77777777" w:rsidR="00B92F52" w:rsidRPr="0005431A" w:rsidRDefault="00B92F52" w:rsidP="0087691C">
            <w:pPr>
              <w:pStyle w:val="NoSpacing"/>
              <w:rPr>
                <w:sz w:val="20"/>
                <w:lang w:val="en-IE"/>
              </w:rPr>
            </w:pPr>
            <w:r w:rsidRPr="0005431A">
              <w:rPr>
                <w:sz w:val="20"/>
                <w:lang w:val="en-IE"/>
              </w:rPr>
              <w:t>0.5r(r-1)/pC</w:t>
            </w:r>
            <w:r w:rsidRPr="0005431A">
              <w:rPr>
                <w:sz w:val="20"/>
                <w:vertAlign w:val="superscript"/>
                <w:lang w:val="en-IE"/>
              </w:rPr>
              <w:t>nn</w:t>
            </w:r>
          </w:p>
        </w:tc>
      </w:tr>
      <w:tr w:rsidR="00B92F52" w:rsidRPr="0005431A" w14:paraId="0A698C91" w14:textId="77777777" w:rsidTr="00801D67">
        <w:trPr>
          <w:jc w:val="center"/>
        </w:trPr>
        <w:tc>
          <w:tcPr>
            <w:tcW w:w="0" w:type="auto"/>
            <w:tcBorders>
              <w:top w:val="nil"/>
              <w:left w:val="nil"/>
              <w:bottom w:val="nil"/>
              <w:right w:val="nil"/>
            </w:tcBorders>
            <w:shd w:val="clear" w:color="auto" w:fill="auto"/>
          </w:tcPr>
          <w:p w14:paraId="4F91A9F2" w14:textId="77777777" w:rsidR="00B92F52" w:rsidRPr="0005431A" w:rsidRDefault="00B92F52" w:rsidP="0087691C">
            <w:pPr>
              <w:pStyle w:val="NoSpacing"/>
              <w:rPr>
                <w:sz w:val="20"/>
                <w:lang w:val="en-IE"/>
              </w:rPr>
            </w:pPr>
            <w:r w:rsidRPr="0005431A">
              <w:rPr>
                <w:sz w:val="20"/>
                <w:lang w:val="en-IE"/>
              </w:rPr>
              <w:t>MMAS</w:t>
            </w:r>
          </w:p>
        </w:tc>
        <w:tc>
          <w:tcPr>
            <w:tcW w:w="0" w:type="auto"/>
            <w:tcBorders>
              <w:top w:val="nil"/>
              <w:left w:val="nil"/>
              <w:bottom w:val="nil"/>
              <w:right w:val="nil"/>
            </w:tcBorders>
            <w:shd w:val="clear" w:color="auto" w:fill="auto"/>
          </w:tcPr>
          <w:p w14:paraId="22317AAA" w14:textId="77777777" w:rsidR="00B92F52" w:rsidRPr="0005431A" w:rsidRDefault="00B92F52" w:rsidP="0087691C">
            <w:pPr>
              <w:pStyle w:val="NoSpacing"/>
              <w:rPr>
                <w:sz w:val="20"/>
                <w:lang w:val="en-IE"/>
              </w:rPr>
            </w:pPr>
            <w:r w:rsidRPr="0005431A">
              <w:rPr>
                <w:sz w:val="20"/>
                <w:lang w:val="en-IE"/>
              </w:rPr>
              <w:t>1</w:t>
            </w:r>
          </w:p>
        </w:tc>
        <w:tc>
          <w:tcPr>
            <w:tcW w:w="0" w:type="auto"/>
            <w:tcBorders>
              <w:top w:val="nil"/>
              <w:left w:val="nil"/>
              <w:bottom w:val="nil"/>
              <w:right w:val="nil"/>
            </w:tcBorders>
            <w:shd w:val="clear" w:color="auto" w:fill="auto"/>
          </w:tcPr>
          <w:p w14:paraId="5F3B85C0" w14:textId="77777777" w:rsidR="00B92F52" w:rsidRPr="0005431A" w:rsidRDefault="00B92F52" w:rsidP="0087691C">
            <w:pPr>
              <w:pStyle w:val="NoSpacing"/>
              <w:rPr>
                <w:sz w:val="20"/>
                <w:lang w:val="en-IE"/>
              </w:rPr>
            </w:pPr>
            <w:r w:rsidRPr="0005431A">
              <w:rPr>
                <w:sz w:val="20"/>
                <w:lang w:val="en-IE"/>
              </w:rPr>
              <w:t>5</w:t>
            </w:r>
          </w:p>
        </w:tc>
        <w:tc>
          <w:tcPr>
            <w:tcW w:w="0" w:type="auto"/>
            <w:tcBorders>
              <w:top w:val="nil"/>
              <w:left w:val="nil"/>
              <w:bottom w:val="nil"/>
              <w:right w:val="nil"/>
            </w:tcBorders>
          </w:tcPr>
          <w:p w14:paraId="09870739" w14:textId="77777777" w:rsidR="00B92F52" w:rsidRPr="0005431A" w:rsidRDefault="00B92F52" w:rsidP="0087691C">
            <w:pPr>
              <w:pStyle w:val="NoSpacing"/>
              <w:rPr>
                <w:sz w:val="20"/>
                <w:lang w:val="en-IE"/>
              </w:rPr>
            </w:pPr>
            <w:r w:rsidRPr="0005431A">
              <w:rPr>
                <w:sz w:val="20"/>
                <w:lang w:val="en-IE"/>
              </w:rPr>
              <w:t>n/a</w:t>
            </w:r>
          </w:p>
        </w:tc>
        <w:tc>
          <w:tcPr>
            <w:tcW w:w="0" w:type="auto"/>
            <w:tcBorders>
              <w:top w:val="nil"/>
              <w:left w:val="nil"/>
              <w:bottom w:val="nil"/>
              <w:right w:val="nil"/>
            </w:tcBorders>
            <w:shd w:val="clear" w:color="auto" w:fill="auto"/>
          </w:tcPr>
          <w:p w14:paraId="1C2CBB79" w14:textId="77777777" w:rsidR="00B92F52" w:rsidRPr="0005431A" w:rsidRDefault="00B92F52" w:rsidP="0087691C">
            <w:pPr>
              <w:pStyle w:val="NoSpacing"/>
              <w:rPr>
                <w:sz w:val="20"/>
                <w:lang w:val="en-IE"/>
              </w:rPr>
            </w:pPr>
            <w:r w:rsidRPr="0005431A">
              <w:rPr>
                <w:sz w:val="20"/>
                <w:lang w:val="en-IE"/>
              </w:rPr>
              <w:t>n</w:t>
            </w:r>
          </w:p>
        </w:tc>
        <w:tc>
          <w:tcPr>
            <w:tcW w:w="0" w:type="auto"/>
            <w:tcBorders>
              <w:top w:val="nil"/>
              <w:left w:val="nil"/>
              <w:bottom w:val="nil"/>
              <w:right w:val="nil"/>
            </w:tcBorders>
          </w:tcPr>
          <w:p w14:paraId="7B20D969" w14:textId="77777777" w:rsidR="00B92F52" w:rsidRPr="0005431A" w:rsidRDefault="00B92F52" w:rsidP="0087691C">
            <w:pPr>
              <w:pStyle w:val="NoSpacing"/>
              <w:rPr>
                <w:sz w:val="20"/>
                <w:lang w:val="en-IE"/>
              </w:rPr>
            </w:pPr>
            <w:r w:rsidRPr="0005431A">
              <w:rPr>
                <w:sz w:val="20"/>
                <w:lang w:val="en-IE"/>
              </w:rPr>
              <w:t>0.5</w:t>
            </w:r>
          </w:p>
        </w:tc>
        <w:tc>
          <w:tcPr>
            <w:tcW w:w="0" w:type="auto"/>
            <w:tcBorders>
              <w:top w:val="nil"/>
              <w:left w:val="nil"/>
              <w:bottom w:val="nil"/>
              <w:right w:val="nil"/>
            </w:tcBorders>
            <w:shd w:val="clear" w:color="auto" w:fill="auto"/>
          </w:tcPr>
          <w:p w14:paraId="364183C9" w14:textId="77777777" w:rsidR="00B92F52" w:rsidRPr="0005431A" w:rsidRDefault="00B92F52" w:rsidP="0087691C">
            <w:pPr>
              <w:pStyle w:val="NoSpacing"/>
              <w:rPr>
                <w:sz w:val="20"/>
                <w:lang w:val="en-IE"/>
              </w:rPr>
            </w:pPr>
            <w:r w:rsidRPr="0005431A">
              <w:rPr>
                <w:sz w:val="20"/>
                <w:lang w:val="en-IE"/>
              </w:rPr>
              <w:t>1/pC</w:t>
            </w:r>
            <w:r w:rsidRPr="0005431A">
              <w:rPr>
                <w:sz w:val="20"/>
                <w:vertAlign w:val="superscript"/>
                <w:lang w:val="en-IE"/>
              </w:rPr>
              <w:t>nn</w:t>
            </w:r>
          </w:p>
        </w:tc>
      </w:tr>
      <w:tr w:rsidR="00B92F52" w:rsidRPr="0005431A" w14:paraId="5FE13275" w14:textId="77777777" w:rsidTr="00921E3B">
        <w:trPr>
          <w:jc w:val="center"/>
        </w:trPr>
        <w:tc>
          <w:tcPr>
            <w:tcW w:w="0" w:type="auto"/>
            <w:tcBorders>
              <w:top w:val="nil"/>
              <w:left w:val="nil"/>
              <w:bottom w:val="single" w:sz="4" w:space="0" w:color="auto"/>
              <w:right w:val="nil"/>
            </w:tcBorders>
            <w:shd w:val="clear" w:color="auto" w:fill="auto"/>
          </w:tcPr>
          <w:p w14:paraId="0E42424A" w14:textId="77777777" w:rsidR="00B92F52" w:rsidRPr="0005431A" w:rsidRDefault="00B92F52" w:rsidP="0087691C">
            <w:pPr>
              <w:pStyle w:val="NoSpacing"/>
              <w:rPr>
                <w:sz w:val="20"/>
                <w:lang w:val="en-IE"/>
              </w:rPr>
            </w:pPr>
            <w:r w:rsidRPr="0005431A">
              <w:rPr>
                <w:sz w:val="20"/>
                <w:lang w:val="en-IE"/>
              </w:rPr>
              <w:t>ACS</w:t>
            </w:r>
          </w:p>
        </w:tc>
        <w:tc>
          <w:tcPr>
            <w:tcW w:w="0" w:type="auto"/>
            <w:tcBorders>
              <w:top w:val="nil"/>
              <w:left w:val="nil"/>
              <w:bottom w:val="single" w:sz="4" w:space="0" w:color="auto"/>
              <w:right w:val="nil"/>
            </w:tcBorders>
            <w:shd w:val="clear" w:color="auto" w:fill="auto"/>
          </w:tcPr>
          <w:p w14:paraId="1EF5B96C" w14:textId="77777777" w:rsidR="00B92F52" w:rsidRPr="0005431A" w:rsidRDefault="00B92F52" w:rsidP="0087691C">
            <w:pPr>
              <w:pStyle w:val="NoSpacing"/>
              <w:rPr>
                <w:sz w:val="20"/>
                <w:lang w:val="en-IE"/>
              </w:rPr>
            </w:pPr>
            <w:r w:rsidRPr="0005431A">
              <w:rPr>
                <w:sz w:val="20"/>
                <w:lang w:val="en-IE"/>
              </w:rPr>
              <w:t>1</w:t>
            </w:r>
          </w:p>
        </w:tc>
        <w:tc>
          <w:tcPr>
            <w:tcW w:w="0" w:type="auto"/>
            <w:tcBorders>
              <w:top w:val="nil"/>
              <w:left w:val="nil"/>
              <w:bottom w:val="single" w:sz="4" w:space="0" w:color="auto"/>
              <w:right w:val="nil"/>
            </w:tcBorders>
            <w:shd w:val="clear" w:color="auto" w:fill="auto"/>
          </w:tcPr>
          <w:p w14:paraId="53D721F9" w14:textId="77777777" w:rsidR="00B92F52" w:rsidRPr="0005431A" w:rsidRDefault="00B92F52" w:rsidP="0087691C">
            <w:pPr>
              <w:pStyle w:val="NoSpacing"/>
              <w:rPr>
                <w:sz w:val="20"/>
                <w:lang w:val="en-IE"/>
              </w:rPr>
            </w:pPr>
            <w:r w:rsidRPr="0005431A">
              <w:rPr>
                <w:sz w:val="20"/>
                <w:lang w:val="en-IE"/>
              </w:rPr>
              <w:t>5</w:t>
            </w:r>
          </w:p>
        </w:tc>
        <w:tc>
          <w:tcPr>
            <w:tcW w:w="0" w:type="auto"/>
            <w:tcBorders>
              <w:top w:val="nil"/>
              <w:left w:val="nil"/>
              <w:bottom w:val="single" w:sz="4" w:space="0" w:color="auto"/>
              <w:right w:val="nil"/>
            </w:tcBorders>
          </w:tcPr>
          <w:p w14:paraId="7F3F4111" w14:textId="77777777" w:rsidR="00B92F52" w:rsidRPr="0005431A" w:rsidRDefault="00B92F52" w:rsidP="0087691C">
            <w:pPr>
              <w:pStyle w:val="NoSpacing"/>
              <w:rPr>
                <w:sz w:val="20"/>
                <w:lang w:val="en-IE"/>
              </w:rPr>
            </w:pPr>
            <w:r w:rsidRPr="0005431A">
              <w:rPr>
                <w:sz w:val="20"/>
                <w:lang w:val="en-IE"/>
              </w:rPr>
              <w:t>n/a</w:t>
            </w:r>
          </w:p>
        </w:tc>
        <w:tc>
          <w:tcPr>
            <w:tcW w:w="0" w:type="auto"/>
            <w:tcBorders>
              <w:top w:val="nil"/>
              <w:left w:val="nil"/>
              <w:bottom w:val="single" w:sz="4" w:space="0" w:color="auto"/>
              <w:right w:val="nil"/>
            </w:tcBorders>
            <w:shd w:val="clear" w:color="auto" w:fill="auto"/>
          </w:tcPr>
          <w:p w14:paraId="38B033CB" w14:textId="77777777" w:rsidR="00B92F52" w:rsidRPr="0005431A" w:rsidRDefault="00B92F52" w:rsidP="0087691C">
            <w:pPr>
              <w:pStyle w:val="NoSpacing"/>
              <w:rPr>
                <w:sz w:val="20"/>
                <w:lang w:val="en-IE"/>
              </w:rPr>
            </w:pPr>
            <w:r w:rsidRPr="0005431A">
              <w:rPr>
                <w:sz w:val="20"/>
                <w:lang w:val="en-IE"/>
              </w:rPr>
              <w:t>10</w:t>
            </w:r>
          </w:p>
        </w:tc>
        <w:tc>
          <w:tcPr>
            <w:tcW w:w="0" w:type="auto"/>
            <w:tcBorders>
              <w:top w:val="nil"/>
              <w:left w:val="nil"/>
              <w:bottom w:val="single" w:sz="4" w:space="0" w:color="auto"/>
              <w:right w:val="nil"/>
            </w:tcBorders>
          </w:tcPr>
          <w:p w14:paraId="5ABFCE15" w14:textId="77777777" w:rsidR="00B92F52" w:rsidRPr="0005431A" w:rsidRDefault="00B92F52" w:rsidP="0087691C">
            <w:pPr>
              <w:pStyle w:val="NoSpacing"/>
              <w:rPr>
                <w:sz w:val="20"/>
                <w:lang w:val="en-IE"/>
              </w:rPr>
            </w:pPr>
            <w:r w:rsidRPr="0005431A">
              <w:rPr>
                <w:sz w:val="20"/>
                <w:lang w:val="en-IE"/>
              </w:rPr>
              <w:t>0.05</w:t>
            </w:r>
          </w:p>
        </w:tc>
        <w:tc>
          <w:tcPr>
            <w:tcW w:w="0" w:type="auto"/>
            <w:tcBorders>
              <w:top w:val="nil"/>
              <w:left w:val="nil"/>
              <w:bottom w:val="single" w:sz="4" w:space="0" w:color="auto"/>
              <w:right w:val="nil"/>
            </w:tcBorders>
            <w:shd w:val="clear" w:color="auto" w:fill="auto"/>
          </w:tcPr>
          <w:p w14:paraId="0B51E595" w14:textId="77777777" w:rsidR="00B92F52" w:rsidRPr="0005431A" w:rsidRDefault="00B92F52" w:rsidP="0087691C">
            <w:pPr>
              <w:pStyle w:val="NoSpacing"/>
              <w:rPr>
                <w:sz w:val="20"/>
                <w:lang w:val="en-IE"/>
              </w:rPr>
            </w:pPr>
            <w:r w:rsidRPr="0005431A">
              <w:rPr>
                <w:sz w:val="20"/>
                <w:lang w:val="en-IE"/>
              </w:rPr>
              <w:t>1/nC</w:t>
            </w:r>
            <w:r w:rsidRPr="0005431A">
              <w:rPr>
                <w:sz w:val="20"/>
                <w:vertAlign w:val="superscript"/>
                <w:lang w:val="en-IE"/>
              </w:rPr>
              <w:t>nn</w:t>
            </w:r>
          </w:p>
        </w:tc>
      </w:tr>
      <w:tr w:rsidR="0087691C" w:rsidRPr="0005431A" w14:paraId="548B828A" w14:textId="77777777" w:rsidTr="00921E3B">
        <w:trPr>
          <w:jc w:val="center"/>
        </w:trPr>
        <w:tc>
          <w:tcPr>
            <w:tcW w:w="0" w:type="auto"/>
            <w:gridSpan w:val="7"/>
            <w:tcBorders>
              <w:top w:val="single" w:sz="4" w:space="0" w:color="auto"/>
              <w:left w:val="nil"/>
              <w:bottom w:val="single" w:sz="4" w:space="0" w:color="auto"/>
              <w:right w:val="nil"/>
            </w:tcBorders>
            <w:shd w:val="clear" w:color="auto" w:fill="auto"/>
          </w:tcPr>
          <w:p w14:paraId="5D59AE95" w14:textId="77777777" w:rsidR="0087691C" w:rsidRPr="0005431A" w:rsidRDefault="0087691C" w:rsidP="00842EBB">
            <w:pPr>
              <w:pStyle w:val="NoSpacing"/>
              <w:keepNext/>
              <w:rPr>
                <w:sz w:val="20"/>
                <w:lang w:val="en-IE"/>
              </w:rPr>
            </w:pPr>
            <w:r w:rsidRPr="0005431A">
              <w:rPr>
                <w:sz w:val="20"/>
                <w:lang w:val="en-IE"/>
              </w:rPr>
              <w:t xml:space="preserve">Here n is the number of cities in the TSP problem file; </w:t>
            </w:r>
            <w:r w:rsidRPr="0005431A">
              <w:rPr>
                <w:sz w:val="20"/>
                <w:lang w:val="en-IE"/>
              </w:rPr>
              <w:br/>
              <w:t>C</w:t>
            </w:r>
            <w:r w:rsidRPr="0005431A">
              <w:rPr>
                <w:sz w:val="20"/>
                <w:vertAlign w:val="superscript"/>
                <w:lang w:val="en-IE"/>
              </w:rPr>
              <w:t>nn</w:t>
            </w:r>
            <w:r w:rsidRPr="0005431A">
              <w:rPr>
                <w:sz w:val="20"/>
                <w:lang w:val="en-IE"/>
              </w:rPr>
              <w:t xml:space="preserve"> is the nearest neighbour distance.</w:t>
            </w:r>
          </w:p>
        </w:tc>
      </w:tr>
    </w:tbl>
    <w:p w14:paraId="3556B3D8" w14:textId="1881A99C" w:rsidR="00450E72" w:rsidRPr="00AF015C" w:rsidRDefault="00842EBB" w:rsidP="00842EBB">
      <w:pPr>
        <w:pStyle w:val="Caption"/>
        <w:rPr>
          <w:lang w:val="en-IE"/>
        </w:rPr>
      </w:pPr>
      <w:bookmarkStart w:id="111" w:name="_Toc396945042"/>
      <w:r>
        <w:t xml:space="preserve">Table </w:t>
      </w:r>
      <w:r w:rsidR="00410F17">
        <w:fldChar w:fldCharType="begin"/>
      </w:r>
      <w:r w:rsidR="00410F17">
        <w:instrText xml:space="preserve"> SEQ Table \* ARABIC </w:instrText>
      </w:r>
      <w:r w:rsidR="00410F17">
        <w:fldChar w:fldCharType="separate"/>
      </w:r>
      <w:r w:rsidR="00DC0160">
        <w:rPr>
          <w:noProof/>
        </w:rPr>
        <w:t>5</w:t>
      </w:r>
      <w:r w:rsidR="00410F17">
        <w:fldChar w:fldCharType="end"/>
      </w:r>
      <w:r w:rsidR="00980EDC" w:rsidRPr="00980EDC">
        <w:t xml:space="preserve"> - </w:t>
      </w:r>
      <w:r w:rsidRPr="002C073B">
        <w:t>Parameter settings used for the benchmark in Table 5.2</w:t>
      </w:r>
      <w:bookmarkEnd w:id="111"/>
    </w:p>
    <w:tbl>
      <w:tblPr>
        <w:tblW w:w="0" w:type="auto"/>
        <w:tblLayout w:type="fixed"/>
        <w:tblLook w:val="04A0" w:firstRow="1" w:lastRow="0" w:firstColumn="1" w:lastColumn="0" w:noHBand="0" w:noVBand="1"/>
      </w:tblPr>
      <w:tblGrid>
        <w:gridCol w:w="1476"/>
        <w:gridCol w:w="1153"/>
        <w:gridCol w:w="1144"/>
        <w:gridCol w:w="1144"/>
        <w:gridCol w:w="1402"/>
        <w:gridCol w:w="1144"/>
        <w:gridCol w:w="1144"/>
      </w:tblGrid>
      <w:tr w:rsidR="00B92F52" w:rsidRPr="0005431A" w14:paraId="76C98E0F" w14:textId="77777777" w:rsidTr="004A53AB">
        <w:trPr>
          <w:trHeight w:val="297"/>
        </w:trPr>
        <w:tc>
          <w:tcPr>
            <w:tcW w:w="1476" w:type="dxa"/>
            <w:tcBorders>
              <w:top w:val="single" w:sz="4" w:space="0" w:color="auto"/>
              <w:left w:val="nil"/>
              <w:bottom w:val="single" w:sz="4" w:space="0" w:color="auto"/>
              <w:right w:val="nil"/>
            </w:tcBorders>
            <w:vAlign w:val="center"/>
          </w:tcPr>
          <w:p w14:paraId="2A07C22D" w14:textId="77777777" w:rsidR="00B92F52" w:rsidRPr="0005431A" w:rsidRDefault="00B92F52" w:rsidP="00801D67">
            <w:pPr>
              <w:pStyle w:val="NoSpacing"/>
              <w:rPr>
                <w:b/>
                <w:sz w:val="20"/>
                <w:lang w:val="en-IE"/>
              </w:rPr>
            </w:pPr>
            <w:r w:rsidRPr="0005431A">
              <w:rPr>
                <w:b/>
                <w:sz w:val="20"/>
                <w:lang w:val="en-IE"/>
              </w:rPr>
              <w:t>TSP Problem</w:t>
            </w:r>
          </w:p>
        </w:tc>
        <w:tc>
          <w:tcPr>
            <w:tcW w:w="1153" w:type="dxa"/>
            <w:tcBorders>
              <w:top w:val="single" w:sz="4" w:space="0" w:color="auto"/>
              <w:left w:val="nil"/>
              <w:bottom w:val="single" w:sz="4" w:space="0" w:color="auto"/>
              <w:right w:val="nil"/>
            </w:tcBorders>
            <w:vAlign w:val="center"/>
          </w:tcPr>
          <w:p w14:paraId="06B0F2B8" w14:textId="77777777" w:rsidR="00B92F52" w:rsidRPr="0005431A" w:rsidRDefault="00B92F52" w:rsidP="00801D67">
            <w:pPr>
              <w:pStyle w:val="NoSpacing"/>
              <w:rPr>
                <w:b/>
                <w:sz w:val="20"/>
                <w:lang w:val="en-IE"/>
              </w:rPr>
            </w:pPr>
            <w:r w:rsidRPr="0005431A">
              <w:rPr>
                <w:b/>
                <w:sz w:val="20"/>
                <w:lang w:val="en-IE"/>
              </w:rPr>
              <w:t>optimal</w:t>
            </w:r>
          </w:p>
        </w:tc>
        <w:tc>
          <w:tcPr>
            <w:tcW w:w="1144" w:type="dxa"/>
            <w:tcBorders>
              <w:top w:val="single" w:sz="4" w:space="0" w:color="auto"/>
              <w:left w:val="nil"/>
              <w:bottom w:val="single" w:sz="4" w:space="0" w:color="auto"/>
              <w:right w:val="nil"/>
            </w:tcBorders>
            <w:vAlign w:val="center"/>
          </w:tcPr>
          <w:p w14:paraId="4D5C436D" w14:textId="77777777" w:rsidR="00B92F52" w:rsidRPr="0005431A" w:rsidRDefault="00B92F52" w:rsidP="00801D67">
            <w:pPr>
              <w:pStyle w:val="NoSpacing"/>
              <w:rPr>
                <w:b/>
                <w:sz w:val="20"/>
                <w:lang w:val="en-IE"/>
              </w:rPr>
            </w:pPr>
            <w:r w:rsidRPr="0005431A">
              <w:rPr>
                <w:b/>
                <w:sz w:val="20"/>
                <w:lang w:val="en-IE"/>
              </w:rPr>
              <w:t>MMAS</w:t>
            </w:r>
          </w:p>
        </w:tc>
        <w:tc>
          <w:tcPr>
            <w:tcW w:w="1144" w:type="dxa"/>
            <w:tcBorders>
              <w:top w:val="single" w:sz="4" w:space="0" w:color="auto"/>
              <w:left w:val="nil"/>
              <w:bottom w:val="single" w:sz="4" w:space="0" w:color="auto"/>
              <w:right w:val="nil"/>
            </w:tcBorders>
            <w:vAlign w:val="center"/>
          </w:tcPr>
          <w:p w14:paraId="67938A7B" w14:textId="77777777" w:rsidR="00B92F52" w:rsidRPr="0005431A" w:rsidRDefault="00B92F52" w:rsidP="00801D67">
            <w:pPr>
              <w:pStyle w:val="NoSpacing"/>
              <w:rPr>
                <w:b/>
                <w:sz w:val="20"/>
                <w:lang w:val="en-IE"/>
              </w:rPr>
            </w:pPr>
            <w:r w:rsidRPr="0005431A">
              <w:rPr>
                <w:b/>
                <w:sz w:val="20"/>
                <w:lang w:val="en-IE"/>
              </w:rPr>
              <w:t>ACS</w:t>
            </w:r>
          </w:p>
        </w:tc>
        <w:tc>
          <w:tcPr>
            <w:tcW w:w="1402" w:type="dxa"/>
            <w:tcBorders>
              <w:top w:val="single" w:sz="4" w:space="0" w:color="auto"/>
              <w:left w:val="nil"/>
              <w:bottom w:val="single" w:sz="4" w:space="0" w:color="auto"/>
              <w:right w:val="nil"/>
            </w:tcBorders>
            <w:vAlign w:val="center"/>
          </w:tcPr>
          <w:p w14:paraId="22348161" w14:textId="77777777" w:rsidR="00B92F52" w:rsidRPr="0005431A" w:rsidRDefault="00B92F52" w:rsidP="00801D67">
            <w:pPr>
              <w:pStyle w:val="NoSpacing"/>
              <w:rPr>
                <w:b/>
                <w:sz w:val="20"/>
                <w:lang w:val="en-IE"/>
              </w:rPr>
            </w:pPr>
            <w:r w:rsidRPr="0005431A">
              <w:rPr>
                <w:b/>
                <w:sz w:val="20"/>
                <w:lang w:val="en-IE"/>
              </w:rPr>
              <w:t>ASRANK</w:t>
            </w:r>
          </w:p>
        </w:tc>
        <w:tc>
          <w:tcPr>
            <w:tcW w:w="1144" w:type="dxa"/>
            <w:tcBorders>
              <w:top w:val="single" w:sz="4" w:space="0" w:color="auto"/>
              <w:left w:val="nil"/>
              <w:bottom w:val="single" w:sz="4" w:space="0" w:color="auto"/>
              <w:right w:val="nil"/>
            </w:tcBorders>
            <w:vAlign w:val="center"/>
          </w:tcPr>
          <w:p w14:paraId="535420E8" w14:textId="77777777" w:rsidR="00B92F52" w:rsidRPr="0005431A" w:rsidRDefault="00B92F52" w:rsidP="00801D67">
            <w:pPr>
              <w:pStyle w:val="NoSpacing"/>
              <w:rPr>
                <w:b/>
                <w:sz w:val="20"/>
                <w:lang w:val="en-IE"/>
              </w:rPr>
            </w:pPr>
            <w:r w:rsidRPr="0005431A">
              <w:rPr>
                <w:b/>
                <w:sz w:val="20"/>
                <w:lang w:val="en-IE"/>
              </w:rPr>
              <w:t>EAS</w:t>
            </w:r>
          </w:p>
        </w:tc>
        <w:tc>
          <w:tcPr>
            <w:tcW w:w="1144" w:type="dxa"/>
            <w:tcBorders>
              <w:top w:val="single" w:sz="4" w:space="0" w:color="auto"/>
              <w:left w:val="nil"/>
              <w:bottom w:val="single" w:sz="4" w:space="0" w:color="auto"/>
              <w:right w:val="nil"/>
            </w:tcBorders>
            <w:vAlign w:val="center"/>
          </w:tcPr>
          <w:p w14:paraId="5D7F46BC" w14:textId="77777777" w:rsidR="00B92F52" w:rsidRPr="0005431A" w:rsidRDefault="00B92F52" w:rsidP="00801D67">
            <w:pPr>
              <w:pStyle w:val="NoSpacing"/>
              <w:rPr>
                <w:b/>
                <w:sz w:val="20"/>
                <w:lang w:val="en-IE"/>
              </w:rPr>
            </w:pPr>
            <w:r w:rsidRPr="0005431A">
              <w:rPr>
                <w:b/>
                <w:sz w:val="20"/>
                <w:lang w:val="en-IE"/>
              </w:rPr>
              <w:t>AS</w:t>
            </w:r>
          </w:p>
        </w:tc>
      </w:tr>
      <w:tr w:rsidR="00B92F52" w:rsidRPr="0005431A" w14:paraId="2776CC5B" w14:textId="77777777" w:rsidTr="00921E3B">
        <w:trPr>
          <w:trHeight w:val="233"/>
        </w:trPr>
        <w:tc>
          <w:tcPr>
            <w:tcW w:w="1476" w:type="dxa"/>
            <w:tcBorders>
              <w:top w:val="single" w:sz="4" w:space="0" w:color="auto"/>
              <w:left w:val="nil"/>
              <w:bottom w:val="nil"/>
              <w:right w:val="nil"/>
            </w:tcBorders>
            <w:vAlign w:val="center"/>
          </w:tcPr>
          <w:p w14:paraId="2D5BC7A4" w14:textId="77777777" w:rsidR="00B92F52" w:rsidRPr="0005431A" w:rsidRDefault="00B92F52" w:rsidP="00801D67">
            <w:pPr>
              <w:pStyle w:val="NoSpacing"/>
              <w:rPr>
                <w:sz w:val="20"/>
                <w:lang w:val="en-IE"/>
              </w:rPr>
            </w:pPr>
            <w:r w:rsidRPr="0005431A">
              <w:rPr>
                <w:sz w:val="20"/>
                <w:lang w:val="en-IE"/>
              </w:rPr>
              <w:t>kroA100</w:t>
            </w:r>
          </w:p>
        </w:tc>
        <w:tc>
          <w:tcPr>
            <w:tcW w:w="1153" w:type="dxa"/>
            <w:tcBorders>
              <w:top w:val="single" w:sz="4" w:space="0" w:color="auto"/>
              <w:left w:val="nil"/>
              <w:bottom w:val="nil"/>
              <w:right w:val="nil"/>
            </w:tcBorders>
            <w:vAlign w:val="center"/>
          </w:tcPr>
          <w:p w14:paraId="3506B186" w14:textId="77777777" w:rsidR="00B92F52" w:rsidRPr="0005431A" w:rsidRDefault="00B92F52" w:rsidP="00801D67">
            <w:pPr>
              <w:pStyle w:val="NoSpacing"/>
              <w:rPr>
                <w:sz w:val="20"/>
                <w:lang w:val="en-IE"/>
              </w:rPr>
            </w:pPr>
            <w:r w:rsidRPr="0005431A">
              <w:rPr>
                <w:sz w:val="20"/>
                <w:lang w:val="en-IE"/>
              </w:rPr>
              <w:t>21282</w:t>
            </w:r>
          </w:p>
        </w:tc>
        <w:tc>
          <w:tcPr>
            <w:tcW w:w="1144" w:type="dxa"/>
            <w:tcBorders>
              <w:top w:val="single" w:sz="4" w:space="0" w:color="auto"/>
              <w:left w:val="nil"/>
              <w:bottom w:val="nil"/>
              <w:right w:val="nil"/>
            </w:tcBorders>
            <w:vAlign w:val="center"/>
          </w:tcPr>
          <w:p w14:paraId="5CD53E71" w14:textId="77777777" w:rsidR="00B92F52" w:rsidRPr="0005431A" w:rsidRDefault="00B92F52" w:rsidP="00801D67">
            <w:pPr>
              <w:pStyle w:val="NoSpacing"/>
              <w:rPr>
                <w:sz w:val="20"/>
                <w:lang w:val="en-IE"/>
              </w:rPr>
            </w:pPr>
            <w:r w:rsidRPr="0005431A">
              <w:rPr>
                <w:sz w:val="20"/>
                <w:lang w:val="en-IE"/>
              </w:rPr>
              <w:t>21320.3</w:t>
            </w:r>
          </w:p>
        </w:tc>
        <w:tc>
          <w:tcPr>
            <w:tcW w:w="1144" w:type="dxa"/>
            <w:tcBorders>
              <w:top w:val="single" w:sz="4" w:space="0" w:color="auto"/>
              <w:left w:val="nil"/>
              <w:bottom w:val="nil"/>
              <w:right w:val="nil"/>
            </w:tcBorders>
            <w:vAlign w:val="center"/>
          </w:tcPr>
          <w:p w14:paraId="7BC949F1" w14:textId="77777777" w:rsidR="00B92F52" w:rsidRPr="0005431A" w:rsidRDefault="00B92F52" w:rsidP="00801D67">
            <w:pPr>
              <w:pStyle w:val="NoSpacing"/>
              <w:rPr>
                <w:sz w:val="20"/>
                <w:lang w:val="en-IE"/>
              </w:rPr>
            </w:pPr>
            <w:r w:rsidRPr="0005431A">
              <w:rPr>
                <w:sz w:val="20"/>
                <w:lang w:val="en-IE"/>
              </w:rPr>
              <w:t>21420.0</w:t>
            </w:r>
          </w:p>
        </w:tc>
        <w:tc>
          <w:tcPr>
            <w:tcW w:w="1402" w:type="dxa"/>
            <w:tcBorders>
              <w:top w:val="single" w:sz="4" w:space="0" w:color="auto"/>
              <w:left w:val="nil"/>
              <w:bottom w:val="nil"/>
              <w:right w:val="nil"/>
            </w:tcBorders>
            <w:vAlign w:val="center"/>
          </w:tcPr>
          <w:p w14:paraId="74269B08" w14:textId="77777777" w:rsidR="00B92F52" w:rsidRPr="0005431A" w:rsidRDefault="00B92F52" w:rsidP="00801D67">
            <w:pPr>
              <w:pStyle w:val="NoSpacing"/>
              <w:rPr>
                <w:sz w:val="20"/>
                <w:lang w:val="en-IE"/>
              </w:rPr>
            </w:pPr>
            <w:r w:rsidRPr="0005431A">
              <w:rPr>
                <w:sz w:val="20"/>
                <w:lang w:val="en-IE"/>
              </w:rPr>
              <w:t>21746.0</w:t>
            </w:r>
          </w:p>
        </w:tc>
        <w:tc>
          <w:tcPr>
            <w:tcW w:w="1144" w:type="dxa"/>
            <w:tcBorders>
              <w:top w:val="single" w:sz="4" w:space="0" w:color="auto"/>
              <w:left w:val="nil"/>
              <w:bottom w:val="nil"/>
              <w:right w:val="nil"/>
            </w:tcBorders>
            <w:vAlign w:val="center"/>
          </w:tcPr>
          <w:p w14:paraId="0816851C" w14:textId="77777777" w:rsidR="00B92F52" w:rsidRPr="0005431A" w:rsidRDefault="00B92F52" w:rsidP="00801D67">
            <w:pPr>
              <w:pStyle w:val="NoSpacing"/>
              <w:rPr>
                <w:b/>
                <w:i/>
                <w:sz w:val="20"/>
                <w:lang w:val="en-IE"/>
              </w:rPr>
            </w:pPr>
            <w:r w:rsidRPr="0005431A">
              <w:rPr>
                <w:b/>
                <w:i/>
                <w:sz w:val="20"/>
                <w:lang w:val="en-IE"/>
              </w:rPr>
              <w:t>20152.8</w:t>
            </w:r>
          </w:p>
        </w:tc>
        <w:tc>
          <w:tcPr>
            <w:tcW w:w="1144" w:type="dxa"/>
            <w:tcBorders>
              <w:top w:val="single" w:sz="4" w:space="0" w:color="auto"/>
              <w:left w:val="nil"/>
              <w:bottom w:val="nil"/>
              <w:right w:val="nil"/>
            </w:tcBorders>
            <w:vAlign w:val="center"/>
          </w:tcPr>
          <w:p w14:paraId="62FD38BE" w14:textId="77777777" w:rsidR="00B92F52" w:rsidRPr="0005431A" w:rsidRDefault="00B92F52" w:rsidP="00801D67">
            <w:pPr>
              <w:pStyle w:val="NoSpacing"/>
              <w:rPr>
                <w:sz w:val="20"/>
                <w:lang w:val="en-IE"/>
              </w:rPr>
            </w:pPr>
            <w:r w:rsidRPr="0005431A">
              <w:rPr>
                <w:sz w:val="20"/>
                <w:lang w:val="en-IE"/>
              </w:rPr>
              <w:t>22471.4</w:t>
            </w:r>
          </w:p>
        </w:tc>
      </w:tr>
      <w:tr w:rsidR="00B92F52" w:rsidRPr="0005431A" w14:paraId="13E0F10C" w14:textId="77777777" w:rsidTr="00921E3B">
        <w:trPr>
          <w:trHeight w:val="147"/>
        </w:trPr>
        <w:tc>
          <w:tcPr>
            <w:tcW w:w="1476" w:type="dxa"/>
            <w:tcBorders>
              <w:top w:val="nil"/>
              <w:left w:val="nil"/>
              <w:bottom w:val="nil"/>
              <w:right w:val="nil"/>
            </w:tcBorders>
            <w:vAlign w:val="center"/>
          </w:tcPr>
          <w:p w14:paraId="138A9827" w14:textId="77777777" w:rsidR="00B92F52" w:rsidRPr="0005431A" w:rsidRDefault="00B92F52" w:rsidP="00801D67">
            <w:pPr>
              <w:pStyle w:val="NoSpacing"/>
              <w:rPr>
                <w:sz w:val="20"/>
                <w:lang w:val="en-IE"/>
              </w:rPr>
            </w:pPr>
            <w:r w:rsidRPr="0005431A">
              <w:rPr>
                <w:sz w:val="20"/>
                <w:lang w:val="en-IE"/>
              </w:rPr>
              <w:t>eil50</w:t>
            </w:r>
          </w:p>
        </w:tc>
        <w:tc>
          <w:tcPr>
            <w:tcW w:w="1153" w:type="dxa"/>
            <w:tcBorders>
              <w:top w:val="nil"/>
              <w:left w:val="nil"/>
              <w:bottom w:val="nil"/>
              <w:right w:val="nil"/>
            </w:tcBorders>
            <w:vAlign w:val="center"/>
          </w:tcPr>
          <w:p w14:paraId="46FBC285" w14:textId="77777777" w:rsidR="00B92F52" w:rsidRPr="0005431A" w:rsidRDefault="00B92F52" w:rsidP="00801D67">
            <w:pPr>
              <w:pStyle w:val="NoSpacing"/>
              <w:rPr>
                <w:sz w:val="20"/>
                <w:lang w:val="en-IE"/>
              </w:rPr>
            </w:pPr>
            <w:r w:rsidRPr="0005431A">
              <w:rPr>
                <w:sz w:val="20"/>
                <w:lang w:val="en-IE"/>
              </w:rPr>
              <w:t>426</w:t>
            </w:r>
          </w:p>
        </w:tc>
        <w:tc>
          <w:tcPr>
            <w:tcW w:w="1144" w:type="dxa"/>
            <w:tcBorders>
              <w:top w:val="nil"/>
              <w:left w:val="nil"/>
              <w:bottom w:val="nil"/>
              <w:right w:val="nil"/>
            </w:tcBorders>
            <w:vAlign w:val="center"/>
          </w:tcPr>
          <w:p w14:paraId="4362448E" w14:textId="77777777" w:rsidR="00B92F52" w:rsidRPr="0005431A" w:rsidRDefault="00B92F52" w:rsidP="00801D67">
            <w:pPr>
              <w:pStyle w:val="NoSpacing"/>
              <w:rPr>
                <w:b/>
                <w:i/>
                <w:sz w:val="20"/>
                <w:lang w:val="en-IE"/>
              </w:rPr>
            </w:pPr>
            <w:r w:rsidRPr="0005431A">
              <w:rPr>
                <w:b/>
                <w:i/>
                <w:sz w:val="20"/>
                <w:lang w:val="en-IE"/>
              </w:rPr>
              <w:t>427.6</w:t>
            </w:r>
          </w:p>
        </w:tc>
        <w:tc>
          <w:tcPr>
            <w:tcW w:w="1144" w:type="dxa"/>
            <w:tcBorders>
              <w:top w:val="nil"/>
              <w:left w:val="nil"/>
              <w:bottom w:val="nil"/>
              <w:right w:val="nil"/>
            </w:tcBorders>
            <w:vAlign w:val="center"/>
          </w:tcPr>
          <w:p w14:paraId="2BECC611" w14:textId="77777777" w:rsidR="00B92F52" w:rsidRPr="0005431A" w:rsidRDefault="00B92F52" w:rsidP="00801D67">
            <w:pPr>
              <w:pStyle w:val="NoSpacing"/>
              <w:rPr>
                <w:sz w:val="20"/>
                <w:lang w:val="en-IE"/>
              </w:rPr>
            </w:pPr>
            <w:r w:rsidRPr="0005431A">
              <w:rPr>
                <w:sz w:val="20"/>
                <w:lang w:val="en-IE"/>
              </w:rPr>
              <w:t>428.1</w:t>
            </w:r>
          </w:p>
        </w:tc>
        <w:tc>
          <w:tcPr>
            <w:tcW w:w="1402" w:type="dxa"/>
            <w:tcBorders>
              <w:top w:val="nil"/>
              <w:left w:val="nil"/>
              <w:bottom w:val="nil"/>
              <w:right w:val="nil"/>
            </w:tcBorders>
            <w:vAlign w:val="center"/>
          </w:tcPr>
          <w:p w14:paraId="357742C8" w14:textId="77777777" w:rsidR="00B92F52" w:rsidRPr="0005431A" w:rsidRDefault="00B92F52" w:rsidP="00801D67">
            <w:pPr>
              <w:pStyle w:val="NoSpacing"/>
              <w:rPr>
                <w:sz w:val="20"/>
                <w:lang w:val="en-IE"/>
              </w:rPr>
            </w:pPr>
            <w:r w:rsidRPr="0005431A">
              <w:rPr>
                <w:sz w:val="20"/>
                <w:lang w:val="en-IE"/>
              </w:rPr>
              <w:t>434.5</w:t>
            </w:r>
          </w:p>
        </w:tc>
        <w:tc>
          <w:tcPr>
            <w:tcW w:w="1144" w:type="dxa"/>
            <w:tcBorders>
              <w:top w:val="nil"/>
              <w:left w:val="nil"/>
              <w:bottom w:val="nil"/>
              <w:right w:val="nil"/>
            </w:tcBorders>
            <w:vAlign w:val="center"/>
          </w:tcPr>
          <w:p w14:paraId="3B49CCDF" w14:textId="77777777" w:rsidR="00B92F52" w:rsidRPr="0005431A" w:rsidRDefault="00B92F52" w:rsidP="00801D67">
            <w:pPr>
              <w:pStyle w:val="NoSpacing"/>
              <w:rPr>
                <w:sz w:val="20"/>
                <w:lang w:val="en-IE"/>
              </w:rPr>
            </w:pPr>
            <w:r w:rsidRPr="0005431A">
              <w:rPr>
                <w:sz w:val="20"/>
                <w:lang w:val="en-IE"/>
              </w:rPr>
              <w:t>428.3</w:t>
            </w:r>
          </w:p>
        </w:tc>
        <w:tc>
          <w:tcPr>
            <w:tcW w:w="1144" w:type="dxa"/>
            <w:tcBorders>
              <w:top w:val="nil"/>
              <w:left w:val="nil"/>
              <w:bottom w:val="nil"/>
              <w:right w:val="nil"/>
            </w:tcBorders>
            <w:vAlign w:val="center"/>
          </w:tcPr>
          <w:p w14:paraId="1945552A" w14:textId="77777777" w:rsidR="00B92F52" w:rsidRPr="0005431A" w:rsidRDefault="00B92F52" w:rsidP="00801D67">
            <w:pPr>
              <w:pStyle w:val="NoSpacing"/>
              <w:rPr>
                <w:sz w:val="20"/>
                <w:lang w:val="en-IE"/>
              </w:rPr>
            </w:pPr>
            <w:r w:rsidRPr="0005431A">
              <w:rPr>
                <w:sz w:val="20"/>
                <w:lang w:val="en-IE"/>
              </w:rPr>
              <w:t>437.3</w:t>
            </w:r>
          </w:p>
        </w:tc>
      </w:tr>
      <w:tr w:rsidR="00B92F52" w:rsidRPr="0005431A" w14:paraId="336D7508" w14:textId="77777777" w:rsidTr="00921E3B">
        <w:trPr>
          <w:trHeight w:val="66"/>
        </w:trPr>
        <w:tc>
          <w:tcPr>
            <w:tcW w:w="1476" w:type="dxa"/>
            <w:tcBorders>
              <w:top w:val="nil"/>
              <w:left w:val="nil"/>
              <w:bottom w:val="nil"/>
              <w:right w:val="nil"/>
            </w:tcBorders>
            <w:vAlign w:val="center"/>
          </w:tcPr>
          <w:p w14:paraId="378C0318" w14:textId="77777777" w:rsidR="00B92F52" w:rsidRPr="0005431A" w:rsidRDefault="00B92F52" w:rsidP="00801D67">
            <w:pPr>
              <w:pStyle w:val="NoSpacing"/>
              <w:rPr>
                <w:sz w:val="20"/>
                <w:lang w:val="en-IE"/>
              </w:rPr>
            </w:pPr>
            <w:r w:rsidRPr="0005431A">
              <w:rPr>
                <w:sz w:val="20"/>
                <w:lang w:val="en-IE"/>
              </w:rPr>
              <w:t>d198</w:t>
            </w:r>
          </w:p>
        </w:tc>
        <w:tc>
          <w:tcPr>
            <w:tcW w:w="1153" w:type="dxa"/>
            <w:tcBorders>
              <w:top w:val="nil"/>
              <w:left w:val="nil"/>
              <w:bottom w:val="nil"/>
              <w:right w:val="nil"/>
            </w:tcBorders>
            <w:vAlign w:val="center"/>
          </w:tcPr>
          <w:p w14:paraId="115F903B" w14:textId="77777777" w:rsidR="00B92F52" w:rsidRPr="0005431A" w:rsidRDefault="00B92F52" w:rsidP="00801D67">
            <w:pPr>
              <w:pStyle w:val="NoSpacing"/>
              <w:rPr>
                <w:sz w:val="20"/>
                <w:lang w:val="en-IE"/>
              </w:rPr>
            </w:pPr>
            <w:r w:rsidRPr="0005431A">
              <w:rPr>
                <w:sz w:val="20"/>
                <w:lang w:val="en-IE"/>
              </w:rPr>
              <w:t>15780</w:t>
            </w:r>
          </w:p>
        </w:tc>
        <w:tc>
          <w:tcPr>
            <w:tcW w:w="1144" w:type="dxa"/>
            <w:tcBorders>
              <w:top w:val="nil"/>
              <w:left w:val="nil"/>
              <w:bottom w:val="nil"/>
              <w:right w:val="nil"/>
            </w:tcBorders>
            <w:vAlign w:val="center"/>
          </w:tcPr>
          <w:p w14:paraId="1A2CD91D" w14:textId="77777777" w:rsidR="00B92F52" w:rsidRPr="0005431A" w:rsidRDefault="00B92F52" w:rsidP="00801D67">
            <w:pPr>
              <w:pStyle w:val="NoSpacing"/>
              <w:rPr>
                <w:b/>
                <w:i/>
                <w:sz w:val="20"/>
                <w:lang w:val="en-IE"/>
              </w:rPr>
            </w:pPr>
            <w:r w:rsidRPr="0005431A">
              <w:rPr>
                <w:b/>
                <w:i/>
                <w:sz w:val="20"/>
                <w:lang w:val="en-IE"/>
              </w:rPr>
              <w:t>15972.5</w:t>
            </w:r>
          </w:p>
        </w:tc>
        <w:tc>
          <w:tcPr>
            <w:tcW w:w="1144" w:type="dxa"/>
            <w:tcBorders>
              <w:top w:val="nil"/>
              <w:left w:val="nil"/>
              <w:bottom w:val="nil"/>
              <w:right w:val="nil"/>
            </w:tcBorders>
            <w:vAlign w:val="center"/>
          </w:tcPr>
          <w:p w14:paraId="4591F16C" w14:textId="77777777" w:rsidR="00B92F52" w:rsidRPr="0005431A" w:rsidRDefault="00B92F52" w:rsidP="00801D67">
            <w:pPr>
              <w:pStyle w:val="NoSpacing"/>
              <w:rPr>
                <w:sz w:val="20"/>
                <w:lang w:val="en-IE"/>
              </w:rPr>
            </w:pPr>
            <w:r w:rsidRPr="0005431A">
              <w:rPr>
                <w:sz w:val="20"/>
                <w:lang w:val="en-IE"/>
              </w:rPr>
              <w:t>16054</w:t>
            </w:r>
          </w:p>
        </w:tc>
        <w:tc>
          <w:tcPr>
            <w:tcW w:w="1402" w:type="dxa"/>
            <w:tcBorders>
              <w:top w:val="nil"/>
              <w:left w:val="nil"/>
              <w:bottom w:val="nil"/>
              <w:right w:val="nil"/>
            </w:tcBorders>
            <w:vAlign w:val="center"/>
          </w:tcPr>
          <w:p w14:paraId="0AE78571" w14:textId="77777777" w:rsidR="00B92F52" w:rsidRPr="0005431A" w:rsidRDefault="00B92F52" w:rsidP="00801D67">
            <w:pPr>
              <w:pStyle w:val="NoSpacing"/>
              <w:rPr>
                <w:sz w:val="20"/>
                <w:lang w:val="en-IE"/>
              </w:rPr>
            </w:pPr>
            <w:r w:rsidRPr="0005431A">
              <w:rPr>
                <w:sz w:val="20"/>
                <w:lang w:val="en-IE"/>
              </w:rPr>
              <w:t>16199.1</w:t>
            </w:r>
          </w:p>
        </w:tc>
        <w:tc>
          <w:tcPr>
            <w:tcW w:w="1144" w:type="dxa"/>
            <w:tcBorders>
              <w:top w:val="nil"/>
              <w:left w:val="nil"/>
              <w:bottom w:val="nil"/>
              <w:right w:val="nil"/>
            </w:tcBorders>
            <w:vAlign w:val="center"/>
          </w:tcPr>
          <w:p w14:paraId="6EF70548" w14:textId="77777777" w:rsidR="00B92F52" w:rsidRPr="0005431A" w:rsidRDefault="00B92F52" w:rsidP="00801D67">
            <w:pPr>
              <w:pStyle w:val="NoSpacing"/>
              <w:rPr>
                <w:sz w:val="20"/>
                <w:lang w:val="en-IE"/>
              </w:rPr>
            </w:pPr>
            <w:r w:rsidRPr="0005431A">
              <w:rPr>
                <w:sz w:val="20"/>
                <w:lang w:val="en-IE"/>
              </w:rPr>
              <w:t>16205</w:t>
            </w:r>
          </w:p>
        </w:tc>
        <w:tc>
          <w:tcPr>
            <w:tcW w:w="1144" w:type="dxa"/>
            <w:tcBorders>
              <w:top w:val="nil"/>
              <w:left w:val="nil"/>
              <w:bottom w:val="nil"/>
              <w:right w:val="nil"/>
            </w:tcBorders>
            <w:vAlign w:val="center"/>
          </w:tcPr>
          <w:p w14:paraId="15929511" w14:textId="77777777" w:rsidR="00B92F52" w:rsidRPr="0005431A" w:rsidRDefault="00B92F52" w:rsidP="00801D67">
            <w:pPr>
              <w:pStyle w:val="NoSpacing"/>
              <w:rPr>
                <w:sz w:val="20"/>
                <w:lang w:val="en-IE"/>
              </w:rPr>
            </w:pPr>
            <w:r w:rsidRPr="0005431A">
              <w:rPr>
                <w:sz w:val="20"/>
                <w:lang w:val="en-IE"/>
              </w:rPr>
              <w:t>16702.1</w:t>
            </w:r>
          </w:p>
        </w:tc>
      </w:tr>
      <w:tr w:rsidR="00B92F52" w:rsidRPr="0005431A" w14:paraId="3DC08D7C" w14:textId="77777777" w:rsidTr="00921E3B">
        <w:trPr>
          <w:trHeight w:val="66"/>
        </w:trPr>
        <w:tc>
          <w:tcPr>
            <w:tcW w:w="1476" w:type="dxa"/>
            <w:tcBorders>
              <w:top w:val="nil"/>
              <w:left w:val="nil"/>
              <w:bottom w:val="nil"/>
              <w:right w:val="nil"/>
            </w:tcBorders>
            <w:vAlign w:val="center"/>
          </w:tcPr>
          <w:p w14:paraId="092F952B" w14:textId="77777777" w:rsidR="00B92F52" w:rsidRPr="0005431A" w:rsidRDefault="00B92F52" w:rsidP="00801D67">
            <w:pPr>
              <w:pStyle w:val="NoSpacing"/>
              <w:rPr>
                <w:sz w:val="20"/>
                <w:lang w:val="en-IE"/>
              </w:rPr>
            </w:pPr>
            <w:r w:rsidRPr="0005431A">
              <w:rPr>
                <w:sz w:val="20"/>
                <w:lang w:val="en-IE"/>
              </w:rPr>
              <w:t>ry48p</w:t>
            </w:r>
          </w:p>
        </w:tc>
        <w:tc>
          <w:tcPr>
            <w:tcW w:w="1153" w:type="dxa"/>
            <w:tcBorders>
              <w:top w:val="nil"/>
              <w:left w:val="nil"/>
              <w:bottom w:val="nil"/>
              <w:right w:val="nil"/>
            </w:tcBorders>
            <w:vAlign w:val="center"/>
          </w:tcPr>
          <w:p w14:paraId="017A3D42" w14:textId="77777777" w:rsidR="00B92F52" w:rsidRPr="0005431A" w:rsidRDefault="00B92F52" w:rsidP="00801D67">
            <w:pPr>
              <w:pStyle w:val="NoSpacing"/>
              <w:rPr>
                <w:sz w:val="20"/>
                <w:lang w:val="en-IE"/>
              </w:rPr>
            </w:pPr>
            <w:r w:rsidRPr="0005431A">
              <w:rPr>
                <w:sz w:val="20"/>
                <w:lang w:val="en-IE"/>
              </w:rPr>
              <w:t>14422</w:t>
            </w:r>
          </w:p>
        </w:tc>
        <w:tc>
          <w:tcPr>
            <w:tcW w:w="1144" w:type="dxa"/>
            <w:tcBorders>
              <w:top w:val="nil"/>
              <w:left w:val="nil"/>
              <w:bottom w:val="nil"/>
              <w:right w:val="nil"/>
            </w:tcBorders>
            <w:vAlign w:val="center"/>
          </w:tcPr>
          <w:p w14:paraId="498CCE04" w14:textId="77777777" w:rsidR="00B92F52" w:rsidRPr="0005431A" w:rsidRDefault="00B92F52" w:rsidP="00801D67">
            <w:pPr>
              <w:pStyle w:val="NoSpacing"/>
              <w:rPr>
                <w:sz w:val="20"/>
                <w:lang w:val="en-IE"/>
              </w:rPr>
            </w:pPr>
            <w:r w:rsidRPr="0005431A">
              <w:rPr>
                <w:sz w:val="20"/>
                <w:lang w:val="en-IE"/>
              </w:rPr>
              <w:t>14553.2</w:t>
            </w:r>
          </w:p>
        </w:tc>
        <w:tc>
          <w:tcPr>
            <w:tcW w:w="1144" w:type="dxa"/>
            <w:tcBorders>
              <w:top w:val="nil"/>
              <w:left w:val="nil"/>
              <w:bottom w:val="nil"/>
              <w:right w:val="nil"/>
            </w:tcBorders>
            <w:vAlign w:val="center"/>
          </w:tcPr>
          <w:p w14:paraId="39C83C68" w14:textId="77777777" w:rsidR="00B92F52" w:rsidRPr="0005431A" w:rsidRDefault="00B92F52" w:rsidP="00801D67">
            <w:pPr>
              <w:pStyle w:val="NoSpacing"/>
              <w:rPr>
                <w:sz w:val="20"/>
                <w:lang w:val="en-IE"/>
              </w:rPr>
            </w:pPr>
            <w:r w:rsidRPr="0005431A">
              <w:rPr>
                <w:sz w:val="20"/>
                <w:lang w:val="en-IE"/>
              </w:rPr>
              <w:t>14565.4</w:t>
            </w:r>
          </w:p>
        </w:tc>
        <w:tc>
          <w:tcPr>
            <w:tcW w:w="1402" w:type="dxa"/>
            <w:tcBorders>
              <w:top w:val="nil"/>
              <w:left w:val="nil"/>
              <w:bottom w:val="nil"/>
              <w:right w:val="nil"/>
            </w:tcBorders>
            <w:vAlign w:val="center"/>
          </w:tcPr>
          <w:p w14:paraId="51C235A0" w14:textId="77777777" w:rsidR="00B92F52" w:rsidRPr="0005431A" w:rsidRDefault="00B92F52" w:rsidP="00801D67">
            <w:pPr>
              <w:pStyle w:val="NoSpacing"/>
              <w:rPr>
                <w:b/>
                <w:i/>
                <w:sz w:val="20"/>
                <w:lang w:val="en-IE"/>
              </w:rPr>
            </w:pPr>
            <w:r w:rsidRPr="0005431A">
              <w:rPr>
                <w:b/>
                <w:i/>
                <w:sz w:val="20"/>
                <w:lang w:val="en-IE"/>
              </w:rPr>
              <w:t>14511.4</w:t>
            </w:r>
          </w:p>
        </w:tc>
        <w:tc>
          <w:tcPr>
            <w:tcW w:w="1144" w:type="dxa"/>
            <w:tcBorders>
              <w:top w:val="nil"/>
              <w:left w:val="nil"/>
              <w:bottom w:val="nil"/>
              <w:right w:val="nil"/>
            </w:tcBorders>
            <w:vAlign w:val="center"/>
          </w:tcPr>
          <w:p w14:paraId="22901EC8" w14:textId="77777777" w:rsidR="00B92F52" w:rsidRPr="0005431A" w:rsidRDefault="00B92F52" w:rsidP="00801D67">
            <w:pPr>
              <w:pStyle w:val="NoSpacing"/>
              <w:rPr>
                <w:sz w:val="20"/>
                <w:lang w:val="en-IE"/>
              </w:rPr>
            </w:pPr>
            <w:r w:rsidRPr="0005431A">
              <w:rPr>
                <w:sz w:val="20"/>
                <w:lang w:val="en-IE"/>
              </w:rPr>
              <w:t>14685.2</w:t>
            </w:r>
          </w:p>
        </w:tc>
        <w:tc>
          <w:tcPr>
            <w:tcW w:w="1144" w:type="dxa"/>
            <w:tcBorders>
              <w:top w:val="nil"/>
              <w:left w:val="nil"/>
              <w:bottom w:val="nil"/>
              <w:right w:val="nil"/>
            </w:tcBorders>
            <w:vAlign w:val="center"/>
          </w:tcPr>
          <w:p w14:paraId="0DF9A877" w14:textId="77777777" w:rsidR="00B92F52" w:rsidRPr="0005431A" w:rsidRDefault="00B92F52" w:rsidP="00801D67">
            <w:pPr>
              <w:pStyle w:val="NoSpacing"/>
              <w:rPr>
                <w:sz w:val="20"/>
                <w:lang w:val="en-IE"/>
              </w:rPr>
            </w:pPr>
            <w:r w:rsidRPr="0005431A">
              <w:rPr>
                <w:sz w:val="20"/>
                <w:lang w:val="en-IE"/>
              </w:rPr>
              <w:t>15296.4</w:t>
            </w:r>
          </w:p>
        </w:tc>
      </w:tr>
      <w:tr w:rsidR="00B92F52" w:rsidRPr="0005431A" w14:paraId="6731BC51" w14:textId="77777777" w:rsidTr="00921E3B">
        <w:trPr>
          <w:trHeight w:val="66"/>
        </w:trPr>
        <w:tc>
          <w:tcPr>
            <w:tcW w:w="1476" w:type="dxa"/>
            <w:tcBorders>
              <w:top w:val="nil"/>
              <w:left w:val="nil"/>
              <w:bottom w:val="nil"/>
              <w:right w:val="nil"/>
            </w:tcBorders>
            <w:vAlign w:val="center"/>
          </w:tcPr>
          <w:p w14:paraId="1F00A6FD" w14:textId="77777777" w:rsidR="00B92F52" w:rsidRPr="0005431A" w:rsidRDefault="00B92F52" w:rsidP="00801D67">
            <w:pPr>
              <w:pStyle w:val="NoSpacing"/>
              <w:rPr>
                <w:sz w:val="20"/>
                <w:lang w:val="en-IE"/>
              </w:rPr>
            </w:pPr>
            <w:r w:rsidRPr="0005431A">
              <w:rPr>
                <w:sz w:val="20"/>
                <w:lang w:val="en-IE"/>
              </w:rPr>
              <w:t>ft70</w:t>
            </w:r>
          </w:p>
        </w:tc>
        <w:tc>
          <w:tcPr>
            <w:tcW w:w="1153" w:type="dxa"/>
            <w:tcBorders>
              <w:top w:val="nil"/>
              <w:left w:val="nil"/>
              <w:bottom w:val="nil"/>
              <w:right w:val="nil"/>
            </w:tcBorders>
            <w:vAlign w:val="center"/>
          </w:tcPr>
          <w:p w14:paraId="771302B0" w14:textId="77777777" w:rsidR="00B92F52" w:rsidRPr="0005431A" w:rsidRDefault="00B92F52" w:rsidP="00801D67">
            <w:pPr>
              <w:pStyle w:val="NoSpacing"/>
              <w:rPr>
                <w:sz w:val="20"/>
                <w:lang w:val="en-IE"/>
              </w:rPr>
            </w:pPr>
            <w:r w:rsidRPr="0005431A">
              <w:rPr>
                <w:sz w:val="20"/>
                <w:lang w:val="en-IE"/>
              </w:rPr>
              <w:t>38673</w:t>
            </w:r>
          </w:p>
        </w:tc>
        <w:tc>
          <w:tcPr>
            <w:tcW w:w="1144" w:type="dxa"/>
            <w:tcBorders>
              <w:top w:val="nil"/>
              <w:left w:val="nil"/>
              <w:bottom w:val="nil"/>
              <w:right w:val="nil"/>
            </w:tcBorders>
            <w:vAlign w:val="center"/>
          </w:tcPr>
          <w:p w14:paraId="2F5AFE6B" w14:textId="77777777" w:rsidR="00B92F52" w:rsidRPr="0005431A" w:rsidRDefault="00B92F52" w:rsidP="00801D67">
            <w:pPr>
              <w:pStyle w:val="NoSpacing"/>
              <w:rPr>
                <w:b/>
                <w:i/>
                <w:sz w:val="20"/>
                <w:lang w:val="en-IE"/>
              </w:rPr>
            </w:pPr>
            <w:r w:rsidRPr="0005431A">
              <w:rPr>
                <w:b/>
                <w:i/>
                <w:sz w:val="20"/>
                <w:lang w:val="en-IE"/>
              </w:rPr>
              <w:t>39040.2</w:t>
            </w:r>
          </w:p>
        </w:tc>
        <w:tc>
          <w:tcPr>
            <w:tcW w:w="1144" w:type="dxa"/>
            <w:tcBorders>
              <w:top w:val="nil"/>
              <w:left w:val="nil"/>
              <w:bottom w:val="nil"/>
              <w:right w:val="nil"/>
            </w:tcBorders>
            <w:vAlign w:val="center"/>
          </w:tcPr>
          <w:p w14:paraId="50DF18AD" w14:textId="77777777" w:rsidR="00B92F52" w:rsidRPr="0005431A" w:rsidRDefault="00B92F52" w:rsidP="00801D67">
            <w:pPr>
              <w:pStyle w:val="NoSpacing"/>
              <w:rPr>
                <w:sz w:val="20"/>
                <w:lang w:val="en-IE"/>
              </w:rPr>
            </w:pPr>
            <w:r w:rsidRPr="0005431A">
              <w:rPr>
                <w:sz w:val="20"/>
                <w:lang w:val="en-IE"/>
              </w:rPr>
              <w:t>39099.0</w:t>
            </w:r>
          </w:p>
        </w:tc>
        <w:tc>
          <w:tcPr>
            <w:tcW w:w="1402" w:type="dxa"/>
            <w:tcBorders>
              <w:top w:val="nil"/>
              <w:left w:val="nil"/>
              <w:bottom w:val="nil"/>
              <w:right w:val="nil"/>
            </w:tcBorders>
            <w:vAlign w:val="center"/>
          </w:tcPr>
          <w:p w14:paraId="19C27B78" w14:textId="77777777" w:rsidR="00B92F52" w:rsidRPr="0005431A" w:rsidRDefault="00B92F52" w:rsidP="00801D67">
            <w:pPr>
              <w:pStyle w:val="NoSpacing"/>
              <w:rPr>
                <w:sz w:val="20"/>
                <w:lang w:val="en-IE"/>
              </w:rPr>
            </w:pPr>
            <w:r w:rsidRPr="0005431A">
              <w:rPr>
                <w:sz w:val="20"/>
                <w:lang w:val="en-IE"/>
              </w:rPr>
              <w:t>39410.1</w:t>
            </w:r>
          </w:p>
        </w:tc>
        <w:tc>
          <w:tcPr>
            <w:tcW w:w="1144" w:type="dxa"/>
            <w:tcBorders>
              <w:top w:val="nil"/>
              <w:left w:val="nil"/>
              <w:bottom w:val="nil"/>
              <w:right w:val="nil"/>
            </w:tcBorders>
            <w:vAlign w:val="center"/>
          </w:tcPr>
          <w:p w14:paraId="55075D2B" w14:textId="77777777" w:rsidR="00B92F52" w:rsidRPr="0005431A" w:rsidRDefault="00B92F52" w:rsidP="00801D67">
            <w:pPr>
              <w:pStyle w:val="NoSpacing"/>
              <w:rPr>
                <w:sz w:val="20"/>
                <w:lang w:val="en-IE"/>
              </w:rPr>
            </w:pPr>
            <w:r w:rsidRPr="0005431A">
              <w:rPr>
                <w:sz w:val="20"/>
                <w:lang w:val="en-IE"/>
              </w:rPr>
              <w:t>39261.8</w:t>
            </w:r>
          </w:p>
        </w:tc>
        <w:tc>
          <w:tcPr>
            <w:tcW w:w="1144" w:type="dxa"/>
            <w:tcBorders>
              <w:top w:val="nil"/>
              <w:left w:val="nil"/>
              <w:bottom w:val="nil"/>
              <w:right w:val="nil"/>
            </w:tcBorders>
            <w:vAlign w:val="center"/>
          </w:tcPr>
          <w:p w14:paraId="168E2BC4" w14:textId="77777777" w:rsidR="00B92F52" w:rsidRPr="0005431A" w:rsidRDefault="00B92F52" w:rsidP="00801D67">
            <w:pPr>
              <w:pStyle w:val="NoSpacing"/>
              <w:rPr>
                <w:sz w:val="20"/>
                <w:lang w:val="en-IE"/>
              </w:rPr>
            </w:pPr>
            <w:r w:rsidRPr="0005431A">
              <w:rPr>
                <w:sz w:val="20"/>
                <w:lang w:val="en-IE"/>
              </w:rPr>
              <w:t>39596.3</w:t>
            </w:r>
          </w:p>
        </w:tc>
      </w:tr>
      <w:tr w:rsidR="00B92F52" w:rsidRPr="0005431A" w14:paraId="65A20D0D" w14:textId="77777777" w:rsidTr="00921E3B">
        <w:trPr>
          <w:trHeight w:val="66"/>
        </w:trPr>
        <w:tc>
          <w:tcPr>
            <w:tcW w:w="1476" w:type="dxa"/>
            <w:tcBorders>
              <w:top w:val="nil"/>
              <w:left w:val="nil"/>
              <w:bottom w:val="nil"/>
              <w:right w:val="nil"/>
            </w:tcBorders>
            <w:vAlign w:val="center"/>
          </w:tcPr>
          <w:p w14:paraId="7A125F84" w14:textId="77777777" w:rsidR="00B92F52" w:rsidRPr="0005431A" w:rsidRDefault="00B92F52" w:rsidP="00801D67">
            <w:pPr>
              <w:pStyle w:val="NoSpacing"/>
              <w:rPr>
                <w:sz w:val="20"/>
                <w:lang w:val="en-IE"/>
              </w:rPr>
            </w:pPr>
            <w:r w:rsidRPr="0005431A">
              <w:rPr>
                <w:sz w:val="20"/>
                <w:lang w:val="en-IE"/>
              </w:rPr>
              <w:t>krol24p</w:t>
            </w:r>
          </w:p>
        </w:tc>
        <w:tc>
          <w:tcPr>
            <w:tcW w:w="1153" w:type="dxa"/>
            <w:tcBorders>
              <w:top w:val="nil"/>
              <w:left w:val="nil"/>
              <w:bottom w:val="nil"/>
              <w:right w:val="nil"/>
            </w:tcBorders>
            <w:vAlign w:val="center"/>
          </w:tcPr>
          <w:p w14:paraId="2DE740F7" w14:textId="77777777" w:rsidR="00B92F52" w:rsidRPr="0005431A" w:rsidRDefault="00B92F52" w:rsidP="00801D67">
            <w:pPr>
              <w:pStyle w:val="NoSpacing"/>
              <w:rPr>
                <w:sz w:val="20"/>
                <w:lang w:val="en-IE"/>
              </w:rPr>
            </w:pPr>
            <w:r w:rsidRPr="0005431A">
              <w:rPr>
                <w:sz w:val="20"/>
                <w:lang w:val="en-IE"/>
              </w:rPr>
              <w:t>36230</w:t>
            </w:r>
          </w:p>
        </w:tc>
        <w:tc>
          <w:tcPr>
            <w:tcW w:w="1144" w:type="dxa"/>
            <w:tcBorders>
              <w:top w:val="nil"/>
              <w:left w:val="nil"/>
              <w:bottom w:val="nil"/>
              <w:right w:val="nil"/>
            </w:tcBorders>
            <w:vAlign w:val="center"/>
          </w:tcPr>
          <w:p w14:paraId="1BB420DE" w14:textId="77777777" w:rsidR="00B92F52" w:rsidRPr="0005431A" w:rsidRDefault="00B92F52" w:rsidP="00801D67">
            <w:pPr>
              <w:pStyle w:val="NoSpacing"/>
              <w:rPr>
                <w:b/>
                <w:i/>
                <w:sz w:val="20"/>
                <w:lang w:val="en-IE"/>
              </w:rPr>
            </w:pPr>
            <w:r w:rsidRPr="0005431A">
              <w:rPr>
                <w:b/>
                <w:i/>
                <w:sz w:val="20"/>
                <w:lang w:val="en-IE"/>
              </w:rPr>
              <w:t>36773.5</w:t>
            </w:r>
          </w:p>
        </w:tc>
        <w:tc>
          <w:tcPr>
            <w:tcW w:w="1144" w:type="dxa"/>
            <w:tcBorders>
              <w:top w:val="nil"/>
              <w:left w:val="nil"/>
              <w:bottom w:val="nil"/>
              <w:right w:val="nil"/>
            </w:tcBorders>
            <w:vAlign w:val="center"/>
          </w:tcPr>
          <w:p w14:paraId="685DB605" w14:textId="77777777" w:rsidR="00B92F52" w:rsidRPr="0005431A" w:rsidRDefault="00B92F52" w:rsidP="00801D67">
            <w:pPr>
              <w:pStyle w:val="NoSpacing"/>
              <w:rPr>
                <w:sz w:val="20"/>
                <w:lang w:val="en-IE"/>
              </w:rPr>
            </w:pPr>
            <w:r w:rsidRPr="0005431A">
              <w:rPr>
                <w:sz w:val="20"/>
                <w:lang w:val="en-IE"/>
              </w:rPr>
              <w:t>36857.0</w:t>
            </w:r>
          </w:p>
        </w:tc>
        <w:tc>
          <w:tcPr>
            <w:tcW w:w="1402" w:type="dxa"/>
            <w:tcBorders>
              <w:top w:val="nil"/>
              <w:left w:val="nil"/>
              <w:bottom w:val="nil"/>
              <w:right w:val="nil"/>
            </w:tcBorders>
            <w:vAlign w:val="center"/>
          </w:tcPr>
          <w:p w14:paraId="6E1CC1B1" w14:textId="77777777" w:rsidR="00B92F52" w:rsidRPr="0005431A" w:rsidRDefault="00B92F52" w:rsidP="00801D67">
            <w:pPr>
              <w:pStyle w:val="NoSpacing"/>
              <w:rPr>
                <w:sz w:val="20"/>
                <w:lang w:val="en-IE"/>
              </w:rPr>
            </w:pPr>
            <w:r w:rsidRPr="0005431A">
              <w:rPr>
                <w:sz w:val="20"/>
                <w:lang w:val="en-IE"/>
              </w:rPr>
              <w:t>36973.5</w:t>
            </w:r>
          </w:p>
        </w:tc>
        <w:tc>
          <w:tcPr>
            <w:tcW w:w="1144" w:type="dxa"/>
            <w:tcBorders>
              <w:top w:val="nil"/>
              <w:left w:val="nil"/>
              <w:bottom w:val="nil"/>
              <w:right w:val="nil"/>
            </w:tcBorders>
            <w:vAlign w:val="center"/>
          </w:tcPr>
          <w:p w14:paraId="603FA85F" w14:textId="77777777" w:rsidR="00B92F52" w:rsidRPr="0005431A" w:rsidRDefault="00B92F52" w:rsidP="00801D67">
            <w:pPr>
              <w:pStyle w:val="NoSpacing"/>
              <w:rPr>
                <w:sz w:val="20"/>
                <w:lang w:val="en-IE"/>
              </w:rPr>
            </w:pPr>
            <w:r w:rsidRPr="0005431A">
              <w:rPr>
                <w:sz w:val="20"/>
                <w:lang w:val="en-IE"/>
              </w:rPr>
              <w:t>37510.2</w:t>
            </w:r>
          </w:p>
        </w:tc>
        <w:tc>
          <w:tcPr>
            <w:tcW w:w="1144" w:type="dxa"/>
            <w:tcBorders>
              <w:top w:val="nil"/>
              <w:left w:val="nil"/>
              <w:bottom w:val="nil"/>
              <w:right w:val="nil"/>
            </w:tcBorders>
            <w:vAlign w:val="center"/>
          </w:tcPr>
          <w:p w14:paraId="052B3522" w14:textId="77777777" w:rsidR="00B92F52" w:rsidRPr="0005431A" w:rsidRDefault="00B92F52" w:rsidP="00801D67">
            <w:pPr>
              <w:pStyle w:val="NoSpacing"/>
              <w:rPr>
                <w:sz w:val="20"/>
                <w:lang w:val="en-IE"/>
              </w:rPr>
            </w:pPr>
            <w:r w:rsidRPr="0005431A">
              <w:rPr>
                <w:sz w:val="20"/>
                <w:lang w:val="en-IE"/>
              </w:rPr>
              <w:t>38733.1</w:t>
            </w:r>
          </w:p>
        </w:tc>
      </w:tr>
      <w:tr w:rsidR="00B92F52" w:rsidRPr="0005431A" w14:paraId="052B078E" w14:textId="77777777" w:rsidTr="00921E3B">
        <w:trPr>
          <w:trHeight w:val="135"/>
        </w:trPr>
        <w:tc>
          <w:tcPr>
            <w:tcW w:w="1476" w:type="dxa"/>
            <w:tcBorders>
              <w:top w:val="nil"/>
              <w:left w:val="nil"/>
              <w:bottom w:val="single" w:sz="4" w:space="0" w:color="auto"/>
              <w:right w:val="nil"/>
            </w:tcBorders>
            <w:vAlign w:val="center"/>
          </w:tcPr>
          <w:p w14:paraId="14DB924D" w14:textId="77777777" w:rsidR="00B92F52" w:rsidRPr="0005431A" w:rsidRDefault="00B92F52" w:rsidP="00801D67">
            <w:pPr>
              <w:pStyle w:val="NoSpacing"/>
              <w:rPr>
                <w:sz w:val="20"/>
                <w:lang w:val="en-IE"/>
              </w:rPr>
            </w:pPr>
            <w:r w:rsidRPr="0005431A">
              <w:rPr>
                <w:sz w:val="20"/>
                <w:lang w:val="en-IE"/>
              </w:rPr>
              <w:t>Ftv170</w:t>
            </w:r>
          </w:p>
        </w:tc>
        <w:tc>
          <w:tcPr>
            <w:tcW w:w="1153" w:type="dxa"/>
            <w:tcBorders>
              <w:top w:val="nil"/>
              <w:left w:val="nil"/>
              <w:bottom w:val="single" w:sz="4" w:space="0" w:color="auto"/>
              <w:right w:val="nil"/>
            </w:tcBorders>
            <w:vAlign w:val="center"/>
          </w:tcPr>
          <w:p w14:paraId="46886100" w14:textId="77777777" w:rsidR="00B92F52" w:rsidRPr="0005431A" w:rsidRDefault="00B92F52" w:rsidP="00801D67">
            <w:pPr>
              <w:pStyle w:val="NoSpacing"/>
              <w:rPr>
                <w:sz w:val="20"/>
                <w:lang w:val="en-IE"/>
              </w:rPr>
            </w:pPr>
            <w:r w:rsidRPr="0005431A">
              <w:rPr>
                <w:sz w:val="20"/>
                <w:lang w:val="en-IE"/>
              </w:rPr>
              <w:t>2755</w:t>
            </w:r>
          </w:p>
        </w:tc>
        <w:tc>
          <w:tcPr>
            <w:tcW w:w="1144" w:type="dxa"/>
            <w:tcBorders>
              <w:top w:val="nil"/>
              <w:left w:val="nil"/>
              <w:bottom w:val="single" w:sz="4" w:space="0" w:color="auto"/>
              <w:right w:val="nil"/>
            </w:tcBorders>
            <w:vAlign w:val="center"/>
          </w:tcPr>
          <w:p w14:paraId="78FE0C59" w14:textId="77777777" w:rsidR="00B92F52" w:rsidRPr="0005431A" w:rsidRDefault="00B92F52" w:rsidP="00801D67">
            <w:pPr>
              <w:pStyle w:val="NoSpacing"/>
              <w:rPr>
                <w:sz w:val="20"/>
                <w:lang w:val="en-IE"/>
              </w:rPr>
            </w:pPr>
            <w:r w:rsidRPr="0005431A">
              <w:rPr>
                <w:sz w:val="20"/>
                <w:lang w:val="en-IE"/>
              </w:rPr>
              <w:t>2828.8</w:t>
            </w:r>
          </w:p>
        </w:tc>
        <w:tc>
          <w:tcPr>
            <w:tcW w:w="1144" w:type="dxa"/>
            <w:tcBorders>
              <w:top w:val="nil"/>
              <w:left w:val="nil"/>
              <w:bottom w:val="single" w:sz="4" w:space="0" w:color="auto"/>
              <w:right w:val="nil"/>
            </w:tcBorders>
            <w:vAlign w:val="center"/>
          </w:tcPr>
          <w:p w14:paraId="452C99E2" w14:textId="77777777" w:rsidR="00B92F52" w:rsidRPr="0005431A" w:rsidRDefault="00B92F52" w:rsidP="00801D67">
            <w:pPr>
              <w:pStyle w:val="NoSpacing"/>
              <w:rPr>
                <w:b/>
                <w:i/>
                <w:sz w:val="20"/>
                <w:lang w:val="en-IE"/>
              </w:rPr>
            </w:pPr>
            <w:r w:rsidRPr="0005431A">
              <w:rPr>
                <w:b/>
                <w:i/>
                <w:sz w:val="20"/>
                <w:lang w:val="en-IE"/>
              </w:rPr>
              <w:t>2826.5</w:t>
            </w:r>
          </w:p>
        </w:tc>
        <w:tc>
          <w:tcPr>
            <w:tcW w:w="1402" w:type="dxa"/>
            <w:tcBorders>
              <w:top w:val="nil"/>
              <w:left w:val="nil"/>
              <w:bottom w:val="single" w:sz="4" w:space="0" w:color="auto"/>
              <w:right w:val="nil"/>
            </w:tcBorders>
            <w:vAlign w:val="center"/>
          </w:tcPr>
          <w:p w14:paraId="5B184E23" w14:textId="77777777" w:rsidR="00B92F52" w:rsidRPr="0005431A" w:rsidRDefault="00B92F52" w:rsidP="00801D67">
            <w:pPr>
              <w:pStyle w:val="NoSpacing"/>
              <w:rPr>
                <w:sz w:val="20"/>
                <w:lang w:val="en-IE"/>
              </w:rPr>
            </w:pPr>
            <w:r w:rsidRPr="0005431A">
              <w:rPr>
                <w:sz w:val="20"/>
                <w:lang w:val="en-IE"/>
              </w:rPr>
              <w:t>2854.2</w:t>
            </w:r>
          </w:p>
        </w:tc>
        <w:tc>
          <w:tcPr>
            <w:tcW w:w="1144" w:type="dxa"/>
            <w:tcBorders>
              <w:top w:val="nil"/>
              <w:left w:val="nil"/>
              <w:bottom w:val="single" w:sz="4" w:space="0" w:color="auto"/>
              <w:right w:val="nil"/>
            </w:tcBorders>
            <w:vAlign w:val="center"/>
          </w:tcPr>
          <w:p w14:paraId="4E7A8927" w14:textId="77777777" w:rsidR="00B92F52" w:rsidRPr="0005431A" w:rsidRDefault="00B92F52" w:rsidP="00801D67">
            <w:pPr>
              <w:pStyle w:val="NoSpacing"/>
              <w:rPr>
                <w:sz w:val="20"/>
                <w:lang w:val="en-IE"/>
              </w:rPr>
            </w:pPr>
            <w:r w:rsidRPr="0005431A">
              <w:rPr>
                <w:sz w:val="20"/>
                <w:lang w:val="en-IE"/>
              </w:rPr>
              <w:t>2952.4</w:t>
            </w:r>
          </w:p>
        </w:tc>
        <w:tc>
          <w:tcPr>
            <w:tcW w:w="1144" w:type="dxa"/>
            <w:tcBorders>
              <w:top w:val="nil"/>
              <w:left w:val="nil"/>
              <w:bottom w:val="single" w:sz="4" w:space="0" w:color="auto"/>
              <w:right w:val="nil"/>
            </w:tcBorders>
            <w:vAlign w:val="center"/>
          </w:tcPr>
          <w:p w14:paraId="4DEC8159" w14:textId="77777777" w:rsidR="00B92F52" w:rsidRPr="0005431A" w:rsidRDefault="00B92F52" w:rsidP="00801D67">
            <w:pPr>
              <w:pStyle w:val="NoSpacing"/>
              <w:rPr>
                <w:sz w:val="20"/>
                <w:lang w:val="en-IE"/>
              </w:rPr>
            </w:pPr>
            <w:r w:rsidRPr="0005431A">
              <w:rPr>
                <w:sz w:val="20"/>
                <w:lang w:val="en-IE"/>
              </w:rPr>
              <w:t>3154.5</w:t>
            </w:r>
          </w:p>
        </w:tc>
      </w:tr>
      <w:tr w:rsidR="00B92F52" w:rsidRPr="0005431A" w14:paraId="0E8E5AA0" w14:textId="77777777" w:rsidTr="00921E3B">
        <w:trPr>
          <w:trHeight w:val="481"/>
        </w:trPr>
        <w:tc>
          <w:tcPr>
            <w:tcW w:w="8607" w:type="dxa"/>
            <w:gridSpan w:val="7"/>
            <w:tcBorders>
              <w:top w:val="single" w:sz="4" w:space="0" w:color="auto"/>
              <w:left w:val="nil"/>
              <w:bottom w:val="single" w:sz="4" w:space="0" w:color="auto"/>
              <w:right w:val="nil"/>
            </w:tcBorders>
            <w:vAlign w:val="center"/>
          </w:tcPr>
          <w:p w14:paraId="5ECD8C5B" w14:textId="2C64C490" w:rsidR="00B92F52" w:rsidRPr="0005431A" w:rsidRDefault="00B92F52" w:rsidP="00842EBB">
            <w:pPr>
              <w:pStyle w:val="NoSpacing"/>
              <w:keepNext/>
              <w:rPr>
                <w:sz w:val="20"/>
                <w:lang w:val="en-IE"/>
              </w:rPr>
            </w:pPr>
            <w:r w:rsidRPr="0005431A">
              <w:rPr>
                <w:sz w:val="20"/>
                <w:lang w:val="en-IE"/>
              </w:rPr>
              <w:t>For each instance the average solution quality is shown, best results are shown in the italic bold</w:t>
            </w:r>
            <w:r w:rsidR="00E77CD8" w:rsidRPr="0005431A">
              <w:rPr>
                <w:sz w:val="20"/>
                <w:lang w:val="en-IE"/>
              </w:rPr>
              <w:t>. E</w:t>
            </w:r>
            <w:r w:rsidRPr="0005431A">
              <w:rPr>
                <w:sz w:val="20"/>
                <w:lang w:val="en-IE"/>
              </w:rPr>
              <w:t xml:space="preserve">ach algorithm used parameters as shown in table </w:t>
            </w:r>
            <w:r w:rsidR="00E77CD8" w:rsidRPr="0005431A">
              <w:rPr>
                <w:sz w:val="20"/>
                <w:lang w:val="en-IE"/>
              </w:rPr>
              <w:t>5.1</w:t>
            </w:r>
            <w:r w:rsidRPr="0005431A">
              <w:rPr>
                <w:sz w:val="20"/>
                <w:lang w:val="en-IE"/>
              </w:rPr>
              <w:t>. All us</w:t>
            </w:r>
            <w:r w:rsidR="00E77CD8" w:rsidRPr="0005431A">
              <w:rPr>
                <w:sz w:val="20"/>
                <w:lang w:val="en-IE"/>
              </w:rPr>
              <w:t>e</w:t>
            </w:r>
            <w:r w:rsidRPr="0005431A">
              <w:rPr>
                <w:sz w:val="20"/>
                <w:lang w:val="en-IE"/>
              </w:rPr>
              <w:t xml:space="preserve"> the same number of </w:t>
            </w:r>
            <w:r w:rsidR="00766035" w:rsidRPr="0005431A">
              <w:rPr>
                <w:sz w:val="20"/>
                <w:lang w:val="en-IE"/>
              </w:rPr>
              <w:t>solution</w:t>
            </w:r>
            <w:r w:rsidRPr="0005431A">
              <w:rPr>
                <w:sz w:val="20"/>
                <w:lang w:val="en-IE"/>
              </w:rPr>
              <w:t xml:space="preserve"> constructs</w:t>
            </w:r>
            <w:r w:rsidR="00766035" w:rsidRPr="0005431A">
              <w:rPr>
                <w:sz w:val="20"/>
                <w:lang w:val="en-IE"/>
              </w:rPr>
              <w:t xml:space="preserve"> </w:t>
            </w:r>
            <w:r w:rsidR="00E77CD8" w:rsidRPr="0005431A">
              <w:rPr>
                <w:sz w:val="20"/>
                <w:lang w:val="en-IE"/>
              </w:rPr>
              <w:t>(</w:t>
            </w:r>
            <w:r w:rsidR="00766035" w:rsidRPr="0005431A">
              <w:rPr>
                <w:sz w:val="20"/>
                <w:lang w:val="en-IE"/>
              </w:rPr>
              <w:t>10,000</w:t>
            </w:r>
            <w:r w:rsidR="00E77CD8" w:rsidRPr="0005431A">
              <w:rPr>
                <w:sz w:val="20"/>
                <w:lang w:val="en-IE"/>
              </w:rPr>
              <w:t>)</w:t>
            </w:r>
            <w:r w:rsidR="00921E3B" w:rsidRPr="0005431A">
              <w:rPr>
                <w:sz w:val="20"/>
                <w:lang w:val="en-IE"/>
              </w:rPr>
              <w:t>.</w:t>
            </w:r>
          </w:p>
        </w:tc>
      </w:tr>
    </w:tbl>
    <w:p w14:paraId="06375E42" w14:textId="3305F768" w:rsidR="00B92F52" w:rsidRPr="0005431A" w:rsidRDefault="00842EBB" w:rsidP="00842EBB">
      <w:pPr>
        <w:pStyle w:val="Caption"/>
        <w:rPr>
          <w:lang w:val="en-IE"/>
        </w:rPr>
      </w:pPr>
      <w:bookmarkStart w:id="112" w:name="_Toc396945043"/>
      <w:r>
        <w:t xml:space="preserve">Table </w:t>
      </w:r>
      <w:r w:rsidR="00410F17">
        <w:fldChar w:fldCharType="begin"/>
      </w:r>
      <w:r w:rsidR="00410F17">
        <w:instrText xml:space="preserve"> SEQ Table \* ARABIC </w:instrText>
      </w:r>
      <w:r w:rsidR="00410F17">
        <w:fldChar w:fldCharType="separate"/>
      </w:r>
      <w:r w:rsidR="00DC0160">
        <w:rPr>
          <w:noProof/>
        </w:rPr>
        <w:t>6</w:t>
      </w:r>
      <w:r w:rsidR="00410F17">
        <w:fldChar w:fldCharType="end"/>
      </w:r>
      <w:r w:rsidR="00980EDC" w:rsidRPr="00980EDC">
        <w:t xml:space="preserve"> - </w:t>
      </w:r>
      <w:r w:rsidRPr="00520A45">
        <w:t>Benchmarks on various AS algorithms</w:t>
      </w:r>
      <w:bookmarkEnd w:id="112"/>
    </w:p>
    <w:p w14:paraId="1527AAF3" w14:textId="07C91C81" w:rsidR="00B92F52" w:rsidRPr="0005431A" w:rsidRDefault="00842EBB" w:rsidP="00B92F52">
      <w:pPr>
        <w:rPr>
          <w:lang w:val="en-IE"/>
        </w:rPr>
      </w:pPr>
      <w:r>
        <w:rPr>
          <w:lang w:val="en-IE"/>
        </w:rPr>
        <w:t>The</w:t>
      </w:r>
      <w:r w:rsidR="00B92F52" w:rsidRPr="0005431A">
        <w:rPr>
          <w:lang w:val="en-IE"/>
        </w:rPr>
        <w:t xml:space="preserve"> benchmarks</w:t>
      </w:r>
      <w:r w:rsidR="000974A7" w:rsidRPr="0005431A">
        <w:rPr>
          <w:lang w:val="en-IE"/>
        </w:rPr>
        <w:t xml:space="preserve"> shown in </w:t>
      </w:r>
      <w:r w:rsidR="00450E72" w:rsidRPr="0005431A">
        <w:rPr>
          <w:lang w:val="en-IE"/>
        </w:rPr>
        <w:t>T</w:t>
      </w:r>
      <w:r w:rsidR="000C37FA">
        <w:rPr>
          <w:lang w:val="en-IE"/>
        </w:rPr>
        <w:t xml:space="preserve">able 6 </w:t>
      </w:r>
      <w:r w:rsidR="000974A7" w:rsidRPr="0005431A">
        <w:rPr>
          <w:lang w:val="en-IE"/>
        </w:rPr>
        <w:t>have</w:t>
      </w:r>
      <w:r w:rsidR="00B92F52" w:rsidRPr="0005431A">
        <w:rPr>
          <w:lang w:val="en-IE"/>
        </w:rPr>
        <w:t xml:space="preserve"> been taken from </w:t>
      </w:r>
      <w:r w:rsidR="00B92F52" w:rsidRPr="0005431A">
        <w:rPr>
          <w:lang w:val="en-IE"/>
        </w:rPr>
        <w:fldChar w:fldCharType="begin"/>
      </w:r>
      <w:r w:rsidR="00B92F52" w:rsidRPr="0005431A">
        <w:rPr>
          <w:lang w:val="en-IE"/>
        </w:rPr>
        <w:instrText xml:space="preserve"> ADDIN ZOTERO_ITEM CSL_CITATION {"citationID":"229ocair4n","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00B92F52" w:rsidRPr="0005431A">
        <w:rPr>
          <w:lang w:val="en-IE"/>
        </w:rPr>
        <w:fldChar w:fldCharType="separate"/>
      </w:r>
      <w:r w:rsidR="00B92F52" w:rsidRPr="0005431A">
        <w:rPr>
          <w:lang w:val="en-IE"/>
        </w:rPr>
        <w:t xml:space="preserve">Stützle and Hoos </w:t>
      </w:r>
      <w:r w:rsidR="007D41C8" w:rsidRPr="0005431A">
        <w:rPr>
          <w:lang w:val="en-IE"/>
        </w:rPr>
        <w:t>(</w:t>
      </w:r>
      <w:r w:rsidR="00B92F52" w:rsidRPr="0005431A">
        <w:rPr>
          <w:lang w:val="en-IE"/>
        </w:rPr>
        <w:t>2000)</w:t>
      </w:r>
      <w:r w:rsidR="00B92F52" w:rsidRPr="0005431A">
        <w:rPr>
          <w:lang w:val="en-IE"/>
        </w:rPr>
        <w:fldChar w:fldCharType="end"/>
      </w:r>
      <w:r w:rsidR="00B92F52" w:rsidRPr="0005431A">
        <w:rPr>
          <w:lang w:val="en-IE"/>
        </w:rPr>
        <w:t xml:space="preserve"> but also compare well to other researcher’s results, namely </w:t>
      </w:r>
      <w:r w:rsidR="00B92F52" w:rsidRPr="0005431A">
        <w:rPr>
          <w:lang w:val="en-IE"/>
        </w:rPr>
        <w:fldChar w:fldCharType="begin"/>
      </w:r>
      <w:r w:rsidR="00B77C05" w:rsidRPr="0005431A">
        <w:rPr>
          <w:lang w:val="en-IE"/>
        </w:rPr>
        <w:instrText xml:space="preserve"> ADDIN ZOTERO_ITEM CSL_CITATION {"citationID":"3ODr8Zi5","properties":{"formattedCitation":"(Bullnheimer et al., 1997b)","plainCitation":"(Bullnheimer et al., 1997b)"},"citationItems":[{"id":476,"uris":["http://zotero.org/users/1680862/items/98U7VBMA"],"uri":["http://zotero.org/users/1680862/items/98U7VBMA"],"itemData":{"id":476,"type":"article-journal","title":"A new rank based version of the Ant System. A computational study.","source":"Google Scholar","URL":"http://epub.wu.ac.at/616/","author":[{"family":"Bullnheimer","given":"Bernd"},{"family":"Hartl","given":"Richard F."},{"family":"Strauss","given":"Christine"}],"issued":{"date-parts":[["1997"]]},"accessed":{"date-parts":[["2014",5,3]]}}}],"schema":"https://github.com/citation-style-language/schema/raw/master/csl-citation.json"} </w:instrText>
      </w:r>
      <w:r w:rsidR="00B92F52" w:rsidRPr="0005431A">
        <w:rPr>
          <w:lang w:val="en-IE"/>
        </w:rPr>
        <w:fldChar w:fldCharType="separate"/>
      </w:r>
      <w:r w:rsidR="00B77C05" w:rsidRPr="0005431A">
        <w:rPr>
          <w:lang w:val="en-IE"/>
        </w:rPr>
        <w:t xml:space="preserve">Bullnheimer </w:t>
      </w:r>
      <w:r w:rsidR="00B77C05" w:rsidRPr="00064762">
        <w:rPr>
          <w:i/>
          <w:lang w:val="en-IE"/>
        </w:rPr>
        <w:t>et al</w:t>
      </w:r>
      <w:r w:rsidR="00B77C05" w:rsidRPr="0005431A">
        <w:rPr>
          <w:lang w:val="en-IE"/>
        </w:rPr>
        <w:t xml:space="preserve">. </w:t>
      </w:r>
      <w:r w:rsidR="007D41C8" w:rsidRPr="0005431A">
        <w:rPr>
          <w:lang w:val="en-IE"/>
        </w:rPr>
        <w:t>(</w:t>
      </w:r>
      <w:r w:rsidR="00B77C05" w:rsidRPr="0005431A">
        <w:rPr>
          <w:lang w:val="en-IE"/>
        </w:rPr>
        <w:t>1997)</w:t>
      </w:r>
      <w:r w:rsidR="00B92F52" w:rsidRPr="0005431A">
        <w:rPr>
          <w:lang w:val="en-IE"/>
        </w:rPr>
        <w:fldChar w:fldCharType="end"/>
      </w:r>
      <w:r w:rsidR="00B92F52" w:rsidRPr="0005431A">
        <w:rPr>
          <w:lang w:val="en-IE"/>
        </w:rPr>
        <w:t xml:space="preserve"> </w:t>
      </w:r>
      <w:r w:rsidR="00B92F52" w:rsidRPr="0005431A">
        <w:rPr>
          <w:lang w:val="en-IE"/>
        </w:rPr>
        <w:fldChar w:fldCharType="begin"/>
      </w:r>
      <w:r w:rsidR="00B92F52" w:rsidRPr="0005431A">
        <w:rPr>
          <w:lang w:val="en-IE"/>
        </w:rPr>
        <w:instrText xml:space="preserve"> ADDIN ZOTERO_ITEM CSL_CITATION {"citationID":"zuGS3Ub3","properties":{"formattedCitation":"(Parsons, 2005)","plainCitation":"(Parsons, 2005)"},"citationItems":[{"id":530,"uris":["http://zotero.org/users/1680862/items/8Z63VS2W"],"uri":["http://zotero.org/users/1680862/items/8Z63VS2W"],"itemData":{"id":530,"type":"book","title":"Ant Colony Optimization by Marco Dorigo and Thomas Stützle, MIT Press, 305 pp., $40.00, ISBN 0-262-04219-3","publisher":"Cambridge Univ Press","source":"Google Scholar","URL":"http://journals.cambridge.org/abstract_S0269888905220386","author":[{"family":"Parsons","given":"Simon"}],"issued":{"date-parts":[["2005"]]},"accessed":{"date-parts":[["2014",5,6]]}}}],"schema":"https://github.com/citation-style-language/schema/raw/master/csl-citation.json"} </w:instrText>
      </w:r>
      <w:r w:rsidR="00B92F52" w:rsidRPr="0005431A">
        <w:rPr>
          <w:lang w:val="en-IE"/>
        </w:rPr>
        <w:fldChar w:fldCharType="separate"/>
      </w:r>
      <w:r w:rsidR="00B92F52" w:rsidRPr="0005431A">
        <w:rPr>
          <w:lang w:val="en-IE"/>
        </w:rPr>
        <w:t xml:space="preserve">Parsons </w:t>
      </w:r>
      <w:r w:rsidR="007D41C8" w:rsidRPr="0005431A">
        <w:rPr>
          <w:lang w:val="en-IE"/>
        </w:rPr>
        <w:t>(</w:t>
      </w:r>
      <w:r w:rsidR="00B92F52" w:rsidRPr="0005431A">
        <w:rPr>
          <w:lang w:val="en-IE"/>
        </w:rPr>
        <w:t>2005)</w:t>
      </w:r>
      <w:r w:rsidR="00B92F52" w:rsidRPr="0005431A">
        <w:rPr>
          <w:lang w:val="en-IE"/>
        </w:rPr>
        <w:fldChar w:fldCharType="end"/>
      </w:r>
      <w:r w:rsidR="00B92F52" w:rsidRPr="0005431A">
        <w:rPr>
          <w:lang w:val="en-IE"/>
        </w:rPr>
        <w:t xml:space="preserve"> </w:t>
      </w:r>
      <w:r w:rsidR="00B92F52" w:rsidRPr="0005431A">
        <w:rPr>
          <w:lang w:val="en-IE"/>
        </w:rPr>
        <w:fldChar w:fldCharType="begin"/>
      </w:r>
      <w:r w:rsidR="00B92F52" w:rsidRPr="0005431A">
        <w:rPr>
          <w:lang w:val="en-IE"/>
        </w:rPr>
        <w:instrText xml:space="preserve"> ADDIN ZOTERO_ITEM CSL_CITATION {"citationID":"BClNix22","properties":{"formattedCitation":"(Coleman et al., 2004)","plainCitation":"(Coleman et al., 2004)"},"citationItems":[{"id":603,"uris":["http://zotero.org/users/1680862/items/76HKUAW8"],"uri":["http://zotero.org/users/1680862/items/76HKUAW8"],"itemData":{"id":603,"type":"article-journal","title":"Investigation of Simulated annealing, ant-colony optimization, and genetic algorithms for self-structuring antennas","container-title":"IEEE Transactions on Antennas and Propagation","page":"1007-1014","volume":"52","issue":"4","source":"IEEE Xplore","abstract":"A self-structuring antenna (SSA) is capable of arranging itself into a large number of configurations. Because the properties of the configurations are generally unknown at the onset of operation, efficient search algorithms are required to find suitable configurations for a given set of environmental and operational conditions. This paper investigates the use of ant-colony optimization, simulated annealing, and genetic algorithms for finding suitable antenna states. The implementation of each algorithm for SSA searches is described, and the performance of each algorithm is compared to a random search.","DOI":"10.1109/TAP.2004.825658","ISSN":"0018-926X","author":[{"family":"Coleman","given":"C.M."},{"family":"Rothwell","given":"E.J."},{"family":"Ross","given":"J.E."}],"issued":{"date-parts":[["2004",4]]}}}],"schema":"https://github.com/citation-style-language/schema/raw/master/csl-citation.json"} </w:instrText>
      </w:r>
      <w:r w:rsidR="00B92F52" w:rsidRPr="0005431A">
        <w:rPr>
          <w:lang w:val="en-IE"/>
        </w:rPr>
        <w:fldChar w:fldCharType="separate"/>
      </w:r>
      <w:r w:rsidR="00B92F52" w:rsidRPr="00064762">
        <w:rPr>
          <w:i/>
          <w:lang w:val="en-IE"/>
        </w:rPr>
        <w:t>Coleman et al.</w:t>
      </w:r>
      <w:r w:rsidR="00B92F52" w:rsidRPr="0005431A">
        <w:rPr>
          <w:lang w:val="en-IE"/>
        </w:rPr>
        <w:t xml:space="preserve"> </w:t>
      </w:r>
      <w:r w:rsidR="007D41C8" w:rsidRPr="0005431A">
        <w:rPr>
          <w:lang w:val="en-IE"/>
        </w:rPr>
        <w:t>(</w:t>
      </w:r>
      <w:r w:rsidR="00B92F52" w:rsidRPr="0005431A">
        <w:rPr>
          <w:lang w:val="en-IE"/>
        </w:rPr>
        <w:t>2004)</w:t>
      </w:r>
      <w:r w:rsidR="00B92F52" w:rsidRPr="0005431A">
        <w:rPr>
          <w:lang w:val="en-IE"/>
        </w:rPr>
        <w:fldChar w:fldCharType="end"/>
      </w:r>
      <w:r w:rsidR="00B92F52" w:rsidRPr="0005431A">
        <w:rPr>
          <w:lang w:val="en-IE"/>
        </w:rPr>
        <w:t xml:space="preserve"> </w:t>
      </w:r>
      <w:r w:rsidR="00B92F52" w:rsidRPr="0005431A">
        <w:rPr>
          <w:lang w:val="en-IE"/>
        </w:rPr>
        <w:fldChar w:fldCharType="begin"/>
      </w:r>
      <w:r w:rsidR="00B92F52" w:rsidRPr="0005431A">
        <w:rPr>
          <w:lang w:val="en-IE"/>
        </w:rPr>
        <w:instrText xml:space="preserve"> ADDIN ZOTERO_ITEM CSL_CITATION {"citationID":"12nfc85s5h","properties":{"formattedCitation":"{\\rtf (Cord\\uc0\\u243{}n et al., 2002)}","plainCitation":"(Cordón et al., 2002)"},"citationItems":[{"id":489,"uris":["http://zotero.org/users/1680862/items/N9KA9C22"],"uri":["http://zotero.org/users/1680862/items/N9KA9C22"],"itemData":{"id":489,"type":"article-journal","title":"Analysis of the best-worst Ant System and its variants on the TSP","container-title":"Mathware and Soft Computing","page":"177–192","volume":"9","issue":"2/3","source":"Google Scholar","author":[{"family":"Cordón","given":"Oscar"},{"family":"de Viana","given":"I. Fernández"},{"family":"Herrera","given":"Francisco"}],"issued":{"date-parts":[["2002"]]},"accessed":{"date-parts":[["2014",5,3]]}}}],"schema":"https://github.com/citation-style-language/schema/raw/master/csl-citation.json"} </w:instrText>
      </w:r>
      <w:r w:rsidR="00B92F52" w:rsidRPr="0005431A">
        <w:rPr>
          <w:lang w:val="en-IE"/>
        </w:rPr>
        <w:fldChar w:fldCharType="separate"/>
      </w:r>
      <w:r w:rsidR="00B92F52" w:rsidRPr="0005431A">
        <w:rPr>
          <w:lang w:val="en-IE"/>
        </w:rPr>
        <w:t xml:space="preserve">Cordón </w:t>
      </w:r>
      <w:r w:rsidR="00B92F52" w:rsidRPr="00064762">
        <w:rPr>
          <w:i/>
          <w:lang w:val="en-IE"/>
        </w:rPr>
        <w:t>et al</w:t>
      </w:r>
      <w:r w:rsidR="00B92F52" w:rsidRPr="0005431A">
        <w:rPr>
          <w:lang w:val="en-IE"/>
        </w:rPr>
        <w:t xml:space="preserve">. </w:t>
      </w:r>
      <w:r w:rsidR="007D41C8" w:rsidRPr="0005431A">
        <w:rPr>
          <w:lang w:val="en-IE"/>
        </w:rPr>
        <w:t>(</w:t>
      </w:r>
      <w:r w:rsidR="00B92F52" w:rsidRPr="0005431A">
        <w:rPr>
          <w:lang w:val="en-IE"/>
        </w:rPr>
        <w:t>2002)</w:t>
      </w:r>
      <w:r w:rsidR="00B92F52" w:rsidRPr="0005431A">
        <w:rPr>
          <w:lang w:val="en-IE"/>
        </w:rPr>
        <w:fldChar w:fldCharType="end"/>
      </w:r>
      <w:r w:rsidR="005657E9" w:rsidRPr="0005431A">
        <w:rPr>
          <w:lang w:val="en-IE"/>
        </w:rPr>
        <w:t xml:space="preserve">. </w:t>
      </w:r>
      <w:r w:rsidR="00B92F52" w:rsidRPr="0005431A">
        <w:rPr>
          <w:lang w:val="en-IE"/>
        </w:rPr>
        <w:t>However, in t</w:t>
      </w:r>
      <w:r w:rsidR="00300E8E">
        <w:rPr>
          <w:lang w:val="en-IE"/>
        </w:rPr>
        <w:t xml:space="preserve">his table the </w:t>
      </w:r>
      <w:r w:rsidR="000C37FA">
        <w:rPr>
          <w:lang w:val="en-IE"/>
        </w:rPr>
        <w:t>results</w:t>
      </w:r>
      <w:r w:rsidR="00300E8E">
        <w:rPr>
          <w:lang w:val="en-IE"/>
        </w:rPr>
        <w:t xml:space="preserve"> for ACS </w:t>
      </w:r>
      <w:r w:rsidR="000C37FA">
        <w:rPr>
          <w:lang w:val="en-IE"/>
        </w:rPr>
        <w:t>were taken from</w:t>
      </w:r>
      <w:r w:rsidR="00B92F52" w:rsidRPr="0005431A">
        <w:rPr>
          <w:lang w:val="en-IE"/>
        </w:rPr>
        <w:t xml:space="preserve"> </w:t>
      </w:r>
      <w:r w:rsidR="00B92F52" w:rsidRPr="0005431A">
        <w:rPr>
          <w:lang w:val="en-IE"/>
        </w:rPr>
        <w:fldChar w:fldCharType="begin"/>
      </w:r>
      <w:r w:rsidR="00AF1C16" w:rsidRPr="0005431A">
        <w:rPr>
          <w:lang w:val="en-IE"/>
        </w:rPr>
        <w:instrText xml:space="preserve"> ADDIN ZOTERO_ITEM CSL_CITATION {"citationID":"2b68rl11nc","properties":{"formattedCitation":"(Dorigo and Gambardella, 1997a)","plainCitation":"(Dorigo and Gambardella, 1997a)"},"citationItems":[{"id":254,"uris":["http://zotero.org/users/1680862/items/IZFVFB4I"],"uri":["http://zotero.org/users/1680862/items/IZFVFB4I"],"itemData":{"id":254,"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00B92F52" w:rsidRPr="0005431A">
        <w:rPr>
          <w:lang w:val="en-IE"/>
        </w:rPr>
        <w:fldChar w:fldCharType="separate"/>
      </w:r>
      <w:r w:rsidR="00AF1C16" w:rsidRPr="0005431A">
        <w:rPr>
          <w:lang w:val="en-IE"/>
        </w:rPr>
        <w:t xml:space="preserve">Dorigo and Gambardella </w:t>
      </w:r>
      <w:r w:rsidR="007D41C8" w:rsidRPr="0005431A">
        <w:rPr>
          <w:lang w:val="en-IE"/>
        </w:rPr>
        <w:t>(</w:t>
      </w:r>
      <w:r w:rsidR="00AF1C16" w:rsidRPr="0005431A">
        <w:rPr>
          <w:lang w:val="en-IE"/>
        </w:rPr>
        <w:t>1997)</w:t>
      </w:r>
      <w:r w:rsidR="00B92F52" w:rsidRPr="0005431A">
        <w:rPr>
          <w:lang w:val="en-IE"/>
        </w:rPr>
        <w:fldChar w:fldCharType="end"/>
      </w:r>
      <w:r w:rsidR="000C37FA">
        <w:rPr>
          <w:lang w:val="en-IE"/>
        </w:rPr>
        <w:t xml:space="preserve"> and not evaluated by </w:t>
      </w:r>
      <w:r w:rsidR="000C37FA" w:rsidRPr="000C37FA">
        <w:rPr>
          <w:lang w:val="en-IE"/>
        </w:rPr>
        <w:t>Stützle and Hoos</w:t>
      </w:r>
      <w:r w:rsidR="000C37FA">
        <w:rPr>
          <w:lang w:val="en-IE"/>
        </w:rPr>
        <w:t>,</w:t>
      </w:r>
      <w:r w:rsidR="00300E8E" w:rsidRPr="00300E8E">
        <w:t xml:space="preserve"> </w:t>
      </w:r>
      <w:r w:rsidR="00300E8E" w:rsidRPr="00300E8E">
        <w:rPr>
          <w:lang w:val="en-IE"/>
        </w:rPr>
        <w:t xml:space="preserve">After carefully examining the two papers, it was unclear where the </w:t>
      </w:r>
      <w:r w:rsidR="00300E8E" w:rsidRPr="00300E8E">
        <w:rPr>
          <w:lang w:val="en-IE"/>
        </w:rPr>
        <w:lastRenderedPageBreak/>
        <w:t xml:space="preserve">actual results for the </w:t>
      </w:r>
      <w:r w:rsidR="00300E8E">
        <w:rPr>
          <w:lang w:val="en-IE"/>
        </w:rPr>
        <w:t xml:space="preserve">ACS </w:t>
      </w:r>
      <w:r w:rsidR="00300E8E" w:rsidRPr="00300E8E">
        <w:rPr>
          <w:lang w:val="en-IE"/>
        </w:rPr>
        <w:t xml:space="preserve">were coming from, as in  Dorigo and Gambardella (1997) it only has a benchmark for </w:t>
      </w:r>
      <w:r w:rsidR="00772C54">
        <w:rPr>
          <w:lang w:val="en-IE"/>
        </w:rPr>
        <w:t>(</w:t>
      </w:r>
      <w:r w:rsidR="00300E8E" w:rsidRPr="00300E8E">
        <w:rPr>
          <w:lang w:val="en-IE"/>
        </w:rPr>
        <w:t>eil50</w:t>
      </w:r>
      <w:r w:rsidR="00772C54">
        <w:rPr>
          <w:lang w:val="en-IE"/>
        </w:rPr>
        <w:t>)</w:t>
      </w:r>
      <w:r w:rsidR="00300E8E" w:rsidRPr="00300E8E">
        <w:rPr>
          <w:lang w:val="en-IE"/>
        </w:rPr>
        <w:t>, without local search</w:t>
      </w:r>
      <w:r w:rsidR="00300E8E">
        <w:rPr>
          <w:lang w:val="en-IE"/>
        </w:rPr>
        <w:t xml:space="preserve"> not all the problems suggested by this </w:t>
      </w:r>
      <w:r w:rsidR="00772C54">
        <w:rPr>
          <w:lang w:val="en-IE"/>
        </w:rPr>
        <w:t>benchmark</w:t>
      </w:r>
      <w:r w:rsidR="00300E8E">
        <w:rPr>
          <w:lang w:val="en-IE"/>
        </w:rPr>
        <w:t xml:space="preserve">, </w:t>
      </w:r>
      <w:r w:rsidR="00B92F52" w:rsidRPr="0005431A">
        <w:rPr>
          <w:lang w:val="en-IE"/>
        </w:rPr>
        <w:t>some</w:t>
      </w:r>
      <w:r w:rsidR="00300E8E">
        <w:rPr>
          <w:lang w:val="en-IE"/>
        </w:rPr>
        <w:t xml:space="preserve"> researchers</w:t>
      </w:r>
      <w:r w:rsidR="00B92F52" w:rsidRPr="0005431A">
        <w:rPr>
          <w:lang w:val="en-IE"/>
        </w:rPr>
        <w:t xml:space="preserve"> suggest</w:t>
      </w:r>
      <w:r w:rsidR="00955653">
        <w:rPr>
          <w:lang w:val="en-IE"/>
        </w:rPr>
        <w:t>,</w:t>
      </w:r>
      <w:r w:rsidR="007D41C8" w:rsidRPr="0005431A">
        <w:rPr>
          <w:lang w:val="en-IE"/>
        </w:rPr>
        <w:t xml:space="preserve"> that </w:t>
      </w:r>
      <w:r w:rsidR="00300E8E">
        <w:rPr>
          <w:lang w:val="en-IE"/>
        </w:rPr>
        <w:t>ACS</w:t>
      </w:r>
      <w:r w:rsidR="00F21748" w:rsidRPr="0005431A">
        <w:rPr>
          <w:lang w:val="en-IE"/>
        </w:rPr>
        <w:t xml:space="preserve"> performs better</w:t>
      </w:r>
      <w:r w:rsidR="00300E8E">
        <w:rPr>
          <w:lang w:val="en-IE"/>
        </w:rPr>
        <w:t xml:space="preserve"> than MMAS and illustrated upon this table is MMAS performing better</w:t>
      </w:r>
      <w:r w:rsidR="00F21748" w:rsidRPr="0005431A">
        <w:rPr>
          <w:lang w:val="en-IE"/>
        </w:rPr>
        <w:t>.</w:t>
      </w:r>
      <w:r w:rsidR="00B92F52" w:rsidRPr="0005431A">
        <w:rPr>
          <w:lang w:val="en-IE"/>
        </w:rPr>
        <w:t xml:space="preserve"> However, </w:t>
      </w:r>
      <w:r w:rsidR="00F21748" w:rsidRPr="0005431A">
        <w:rPr>
          <w:lang w:val="en-IE"/>
        </w:rPr>
        <w:t>it</w:t>
      </w:r>
      <w:r w:rsidR="00B92F52" w:rsidRPr="0005431A">
        <w:rPr>
          <w:lang w:val="en-IE"/>
        </w:rPr>
        <w:t xml:space="preserve"> may </w:t>
      </w:r>
      <w:r w:rsidR="00F21748" w:rsidRPr="0005431A">
        <w:rPr>
          <w:lang w:val="en-IE"/>
        </w:rPr>
        <w:t>be</w:t>
      </w:r>
      <w:r w:rsidR="00B92F52" w:rsidRPr="0005431A">
        <w:rPr>
          <w:lang w:val="en-IE"/>
        </w:rPr>
        <w:t xml:space="preserve"> assume</w:t>
      </w:r>
      <w:r w:rsidR="00F21748" w:rsidRPr="0005431A">
        <w:rPr>
          <w:lang w:val="en-IE"/>
        </w:rPr>
        <w:t>d</w:t>
      </w:r>
      <w:r w:rsidR="00B92F52" w:rsidRPr="0005431A">
        <w:rPr>
          <w:lang w:val="en-IE"/>
        </w:rPr>
        <w:t xml:space="preserve"> that both the </w:t>
      </w:r>
      <w:r w:rsidR="00300E8E">
        <w:rPr>
          <w:lang w:val="en-IE"/>
        </w:rPr>
        <w:t>MMAS</w:t>
      </w:r>
      <w:r w:rsidR="00B92F52" w:rsidRPr="0005431A">
        <w:rPr>
          <w:lang w:val="en-IE"/>
        </w:rPr>
        <w:t xml:space="preserve"> and the </w:t>
      </w:r>
      <w:r w:rsidR="00300E8E">
        <w:rPr>
          <w:lang w:val="en-IE"/>
        </w:rPr>
        <w:t>ACS</w:t>
      </w:r>
      <w:r w:rsidR="00B92F52" w:rsidRPr="0005431A">
        <w:rPr>
          <w:lang w:val="en-IE"/>
        </w:rPr>
        <w:t xml:space="preserve"> are the best p</w:t>
      </w:r>
      <w:r w:rsidR="00F87681">
        <w:rPr>
          <w:lang w:val="en-IE"/>
        </w:rPr>
        <w:t xml:space="preserve">erforming ant colony algorithms </w:t>
      </w:r>
      <w:r w:rsidR="00300E8E">
        <w:rPr>
          <w:lang w:val="en-IE"/>
        </w:rPr>
        <w:t xml:space="preserve">as agreed by most researchers </w:t>
      </w:r>
      <w:r w:rsidR="00F87681" w:rsidRPr="00F87681">
        <w:rPr>
          <w:lang w:val="en-IE"/>
        </w:rPr>
        <w:t>(Lissovoi and Witt, 2013)</w:t>
      </w:r>
    </w:p>
    <w:p w14:paraId="2DD5DCC2" w14:textId="77777777" w:rsidR="00B92F52" w:rsidRPr="0005431A" w:rsidRDefault="00B92F52" w:rsidP="00B92F52">
      <w:pPr>
        <w:rPr>
          <w:lang w:val="en-IE"/>
        </w:rPr>
      </w:pPr>
    </w:p>
    <w:p w14:paraId="0082C5F6" w14:textId="6957D165" w:rsidR="00B92F52" w:rsidRPr="0005431A" w:rsidRDefault="00B92F52" w:rsidP="00B92F52">
      <w:pPr>
        <w:rPr>
          <w:lang w:val="en-IE"/>
        </w:rPr>
      </w:pPr>
      <w:r w:rsidRPr="0005431A">
        <w:rPr>
          <w:lang w:val="en-IE"/>
        </w:rPr>
        <w:t xml:space="preserve">Other statistics that are not shown in this table </w:t>
      </w:r>
      <w:r w:rsidR="00913030" w:rsidRPr="0005431A">
        <w:rPr>
          <w:lang w:val="en-IE"/>
        </w:rPr>
        <w:t xml:space="preserve">are </w:t>
      </w:r>
      <w:r w:rsidRPr="0005431A">
        <w:rPr>
          <w:lang w:val="en-IE"/>
        </w:rPr>
        <w:t xml:space="preserve">that </w:t>
      </w:r>
      <w:r w:rsidR="00913030" w:rsidRPr="0005431A">
        <w:rPr>
          <w:lang w:val="en-IE"/>
        </w:rPr>
        <w:t xml:space="preserve">the average solution for </w:t>
      </w:r>
      <w:r w:rsidRPr="0005431A">
        <w:rPr>
          <w:lang w:val="en-IE"/>
        </w:rPr>
        <w:t xml:space="preserve">MinMax </w:t>
      </w:r>
      <w:r w:rsidR="00913030" w:rsidRPr="0005431A">
        <w:rPr>
          <w:lang w:val="en-IE"/>
        </w:rPr>
        <w:t>Ant S</w:t>
      </w:r>
      <w:r w:rsidRPr="0005431A">
        <w:rPr>
          <w:lang w:val="en-IE"/>
        </w:rPr>
        <w:t xml:space="preserve">ystem and the </w:t>
      </w:r>
      <w:r w:rsidR="00064762">
        <w:rPr>
          <w:lang w:val="en-IE"/>
        </w:rPr>
        <w:t>A</w:t>
      </w:r>
      <w:r w:rsidRPr="0005431A">
        <w:rPr>
          <w:lang w:val="en-IE"/>
        </w:rPr>
        <w:t xml:space="preserve">nt </w:t>
      </w:r>
      <w:r w:rsidR="00913030" w:rsidRPr="0005431A">
        <w:rPr>
          <w:lang w:val="en-IE"/>
        </w:rPr>
        <w:t>C</w:t>
      </w:r>
      <w:r w:rsidRPr="0005431A">
        <w:rPr>
          <w:lang w:val="en-IE"/>
        </w:rPr>
        <w:t xml:space="preserve">olony </w:t>
      </w:r>
      <w:r w:rsidR="00913030" w:rsidRPr="0005431A">
        <w:rPr>
          <w:lang w:val="en-IE"/>
        </w:rPr>
        <w:t>S</w:t>
      </w:r>
      <w:r w:rsidRPr="0005431A">
        <w:rPr>
          <w:lang w:val="en-IE"/>
        </w:rPr>
        <w:t xml:space="preserve">ystem was better than the best solution for the </w:t>
      </w:r>
      <w:r w:rsidR="00300E8E">
        <w:rPr>
          <w:lang w:val="en-IE"/>
        </w:rPr>
        <w:t>AS</w:t>
      </w:r>
      <w:r w:rsidRPr="0005431A">
        <w:rPr>
          <w:lang w:val="en-IE"/>
        </w:rPr>
        <w:t>, and</w:t>
      </w:r>
      <w:r w:rsidR="00913030" w:rsidRPr="0005431A">
        <w:rPr>
          <w:lang w:val="en-IE"/>
        </w:rPr>
        <w:t>,</w:t>
      </w:r>
      <w:r w:rsidRPr="0005431A">
        <w:rPr>
          <w:lang w:val="en-IE"/>
        </w:rPr>
        <w:t xml:space="preserve"> as </w:t>
      </w:r>
      <w:r w:rsidRPr="0005431A">
        <w:rPr>
          <w:lang w:val="en-IE"/>
        </w:rPr>
        <w:fldChar w:fldCharType="begin"/>
      </w:r>
      <w:r w:rsidRPr="0005431A">
        <w:rPr>
          <w:lang w:val="en-IE"/>
        </w:rPr>
        <w:instrText xml:space="preserve"> ADDIN ZOTERO_ITEM CSL_CITATION {"citationID":"xojPg4Sj","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 xml:space="preserve">Stützle and Hoos </w:t>
      </w:r>
      <w:r w:rsidR="00913030" w:rsidRPr="0005431A">
        <w:rPr>
          <w:lang w:val="en-IE"/>
        </w:rPr>
        <w:t>(</w:t>
      </w:r>
      <w:r w:rsidR="00090019">
        <w:rPr>
          <w:lang w:val="en-IE"/>
        </w:rPr>
        <w:t>2000 p. 904</w:t>
      </w:r>
      <w:r w:rsidRPr="0005431A">
        <w:rPr>
          <w:lang w:val="en-IE"/>
        </w:rPr>
        <w:t>)</w:t>
      </w:r>
      <w:r w:rsidRPr="0005431A">
        <w:rPr>
          <w:lang w:val="en-IE"/>
        </w:rPr>
        <w:fldChar w:fldCharType="end"/>
      </w:r>
      <w:r w:rsidRPr="0005431A">
        <w:rPr>
          <w:lang w:val="en-IE"/>
        </w:rPr>
        <w:t xml:space="preserve"> </w:t>
      </w:r>
      <w:r w:rsidRPr="00064762">
        <w:rPr>
          <w:lang w:val="en-IE"/>
        </w:rPr>
        <w:t>state</w:t>
      </w:r>
      <w:r w:rsidRPr="0005431A">
        <w:rPr>
          <w:i/>
          <w:lang w:val="en-IE"/>
        </w:rPr>
        <w:t xml:space="preserve"> “Regarding the performance of AS it can be clearly seen that AS performs very poorly compared to the other algorithms”</w:t>
      </w:r>
      <w:r w:rsidR="00300E8E">
        <w:rPr>
          <w:i/>
          <w:lang w:val="en-IE"/>
        </w:rPr>
        <w:t>.</w:t>
      </w:r>
    </w:p>
    <w:p w14:paraId="33F12CC9" w14:textId="5E6E924D" w:rsidR="00B92F52" w:rsidRPr="0005431A" w:rsidRDefault="00EA38E2" w:rsidP="001A79D9">
      <w:pPr>
        <w:pStyle w:val="MSCHeading2"/>
      </w:pPr>
      <w:bookmarkStart w:id="113" w:name="_Toc396914426"/>
      <w:r w:rsidRPr="0005431A">
        <w:t>5.</w:t>
      </w:r>
      <w:r w:rsidR="0062016F">
        <w:t>9</w:t>
      </w:r>
      <w:r w:rsidRPr="0005431A">
        <w:tab/>
        <w:t>Stagnation Measures</w:t>
      </w:r>
      <w:bookmarkEnd w:id="113"/>
    </w:p>
    <w:p w14:paraId="464FDA43" w14:textId="070D7FFF" w:rsidR="00B92F52" w:rsidRPr="0005431A" w:rsidRDefault="00B92F52" w:rsidP="00B92F52">
      <w:pPr>
        <w:rPr>
          <w:lang w:val="en-IE"/>
        </w:rPr>
      </w:pPr>
      <w:r w:rsidRPr="0005431A">
        <w:rPr>
          <w:lang w:val="en-IE"/>
        </w:rPr>
        <w:t xml:space="preserve">When the pheromones on the ant trails become too unbalanced </w:t>
      </w:r>
      <w:r w:rsidR="002E60C4" w:rsidRPr="0005431A">
        <w:rPr>
          <w:lang w:val="en-IE"/>
        </w:rPr>
        <w:t>(</w:t>
      </w:r>
      <w:r w:rsidRPr="0005431A">
        <w:rPr>
          <w:lang w:val="en-IE"/>
        </w:rPr>
        <w:t>some edges have large quantities of pheromones, while others have none, making the search space biased</w:t>
      </w:r>
      <w:r w:rsidR="002E60C4" w:rsidRPr="0005431A">
        <w:rPr>
          <w:lang w:val="en-IE"/>
        </w:rPr>
        <w:t>)</w:t>
      </w:r>
      <w:r w:rsidRPr="0005431A">
        <w:rPr>
          <w:lang w:val="en-IE"/>
        </w:rPr>
        <w:t xml:space="preserve"> all ants will follow more or less the same path/to more or less the same tours. In order for the algorithm to detect this case, Dorigo and Stützle proposed countermeasures. </w:t>
      </w:r>
    </w:p>
    <w:p w14:paraId="00750703" w14:textId="4BABC0DB" w:rsidR="00B92F52" w:rsidRPr="0005431A" w:rsidRDefault="0062016F" w:rsidP="001A79D9">
      <w:pPr>
        <w:pStyle w:val="MSCHeading2"/>
      </w:pPr>
      <w:bookmarkStart w:id="114" w:name="_Toc396914427"/>
      <w:r>
        <w:t>5.10</w:t>
      </w:r>
      <w:r w:rsidR="002E60C4" w:rsidRPr="0005431A">
        <w:tab/>
      </w:r>
      <w:r w:rsidR="00B92F52" w:rsidRPr="0005431A">
        <w:t>Variation Coefficient</w:t>
      </w:r>
      <w:bookmarkEnd w:id="114"/>
    </w:p>
    <w:p w14:paraId="249A9E9C" w14:textId="2BF414D5" w:rsidR="00B92F52" w:rsidRPr="0005431A" w:rsidRDefault="00B92F52" w:rsidP="00B92F52">
      <w:pPr>
        <w:rPr>
          <w:lang w:val="en-IE"/>
        </w:rPr>
      </w:pPr>
      <w:r w:rsidRPr="0005431A">
        <w:rPr>
          <w:lang w:val="en-IE"/>
        </w:rPr>
        <w:t xml:space="preserve">The Variation Coefficient in probability theory is a ratio of standard deviation to the mean. Applied to Ant colony optimisation it is the standard deviation of the constructed pheromones and </w:t>
      </w:r>
      <w:r w:rsidR="004A6B24" w:rsidRPr="0005431A">
        <w:rPr>
          <w:lang w:val="en-IE"/>
        </w:rPr>
        <w:t>their</w:t>
      </w:r>
      <w:r w:rsidRPr="0005431A">
        <w:rPr>
          <w:lang w:val="en-IE"/>
        </w:rPr>
        <w:t xml:space="preserve"> average pheromones. The disadvantage of this method is that some ants can generate totally different solutions but the variation coefficient can be the same. However it is efficient and easy to implement.</w:t>
      </w:r>
    </w:p>
    <w:p w14:paraId="5AC39A11" w14:textId="1B6AED83" w:rsidR="00B92F52" w:rsidRPr="0005431A" w:rsidRDefault="002E60C4" w:rsidP="001A79D9">
      <w:pPr>
        <w:pStyle w:val="MSCHeading2"/>
      </w:pPr>
      <w:bookmarkStart w:id="115" w:name="_Toc396914428"/>
      <w:r w:rsidRPr="0005431A">
        <w:t>5.1</w:t>
      </w:r>
      <w:r w:rsidR="0062016F">
        <w:t>1</w:t>
      </w:r>
      <w:r w:rsidRPr="0005431A">
        <w:tab/>
      </w:r>
      <m:oMath>
        <m:bar>
          <m:barPr>
            <m:pos m:val="top"/>
            <m:ctrlPr>
              <w:rPr>
                <w:rFonts w:ascii="Cambria Math" w:hAnsi="Cambria Math"/>
              </w:rPr>
            </m:ctrlPr>
          </m:barPr>
          <m:e>
            <m:r>
              <m:rPr>
                <m:sty m:val="bi"/>
              </m:rPr>
              <w:rPr>
                <w:rFonts w:ascii="Cambria Math" w:hAnsi="Cambria Math"/>
              </w:rPr>
              <m:t>λ</m:t>
            </m:r>
          </m:e>
        </m:bar>
      </m:oMath>
      <w:r w:rsidR="00B92F52" w:rsidRPr="0005431A">
        <w:t xml:space="preserve"> Branching Factor</w:t>
      </w:r>
      <w:bookmarkEnd w:id="115"/>
      <w:r w:rsidR="00B92F52" w:rsidRPr="0005431A">
        <w:t xml:space="preserve"> </w:t>
      </w:r>
    </w:p>
    <w:p w14:paraId="1CFA69E3" w14:textId="00C73E3A" w:rsidR="00B92F52" w:rsidRPr="0005431A" w:rsidRDefault="00B92F52" w:rsidP="00B92F52">
      <w:pPr>
        <w:rPr>
          <w:lang w:val="en-IE"/>
        </w:rPr>
      </w:pPr>
      <w:r w:rsidRPr="0005431A">
        <w:rPr>
          <w:lang w:val="en-IE"/>
        </w:rPr>
        <w:t xml:space="preserve">The Branching Factor evaluates the pheromone matrix looking at every node and </w:t>
      </w:r>
      <w:r w:rsidR="00207D20" w:rsidRPr="0005431A">
        <w:rPr>
          <w:lang w:val="en-IE"/>
        </w:rPr>
        <w:t xml:space="preserve">determines </w:t>
      </w:r>
      <w:r w:rsidRPr="0005431A">
        <w:rPr>
          <w:lang w:val="en-IE"/>
        </w:rPr>
        <w:t>the value that fulfils Equation</w:t>
      </w:r>
      <w:r w:rsidR="003F5628" w:rsidRPr="0005431A">
        <w:rPr>
          <w:lang w:val="en-IE"/>
        </w:rPr>
        <w:t xml:space="preserve"> </w:t>
      </w:r>
      <w:r w:rsidR="0071025F">
        <w:rPr>
          <w:lang w:val="en-IE"/>
        </w:rPr>
        <w:t>5.18</w:t>
      </w:r>
      <w:r w:rsidRPr="0005431A">
        <w:rPr>
          <w:lang w:val="en-IE"/>
        </w:rPr>
        <w:t xml:space="preserve">. The </w:t>
      </w:r>
      <m:oMath>
        <m:bar>
          <m:barPr>
            <m:pos m:val="top"/>
            <m:ctrlPr>
              <w:rPr>
                <w:rFonts w:ascii="Cambria Math" w:hAnsi="Cambria Math"/>
                <w:lang w:val="en-IE"/>
              </w:rPr>
            </m:ctrlPr>
          </m:barPr>
          <m:e>
            <m:r>
              <m:rPr>
                <m:sty m:val="p"/>
              </m:rPr>
              <w:rPr>
                <w:rFonts w:ascii="Cambria Math" w:hAnsi="Cambria Math"/>
                <w:lang w:val="en-IE"/>
              </w:rPr>
              <m:t>λ</m:t>
            </m:r>
          </m:e>
        </m:bar>
      </m:oMath>
      <w:r w:rsidRPr="0005431A">
        <w:rPr>
          <w:lang w:val="en-IE"/>
        </w:rPr>
        <w:t xml:space="preserve"> Branching Factor is defined as the average of all branching factors</w:t>
      </w:r>
      <w:r w:rsidR="00207D20" w:rsidRPr="0005431A">
        <w:rPr>
          <w:lang w:val="en-IE"/>
        </w:rPr>
        <w:t>, i</w:t>
      </w:r>
      <w:r w:rsidRPr="0005431A">
        <w:rPr>
          <w:lang w:val="en-IE"/>
        </w:rPr>
        <w:t xml:space="preserve">nformally representing the average number of routes </w:t>
      </w:r>
      <w:r w:rsidR="00207D20" w:rsidRPr="0005431A">
        <w:rPr>
          <w:lang w:val="en-IE"/>
        </w:rPr>
        <w:t xml:space="preserve">that </w:t>
      </w:r>
      <w:r w:rsidRPr="0005431A">
        <w:rPr>
          <w:lang w:val="en-IE"/>
        </w:rPr>
        <w:t>the ant has a high probability of selecting.</w:t>
      </w:r>
    </w:p>
    <w:p w14:paraId="4DBCF43E" w14:textId="77777777" w:rsidR="00B92F52" w:rsidRPr="0005431A" w:rsidRDefault="00B92F52" w:rsidP="00B92F52">
      <w:pPr>
        <w:rPr>
          <w:lang w:val="en-IE"/>
        </w:rPr>
      </w:pPr>
    </w:p>
    <w:p w14:paraId="64F2D300" w14:textId="4018B3E0" w:rsidR="00B92F52" w:rsidRPr="0005431A" w:rsidRDefault="00B92F52" w:rsidP="00B92F52">
      <w:pPr>
        <w:rPr>
          <w:b/>
          <w:lang w:val="en-IE"/>
        </w:rPr>
      </w:pPr>
      <w:bookmarkStart w:id="116" w:name="_Toc396945089"/>
      <w:r w:rsidRPr="0005431A">
        <w:rPr>
          <w:b/>
          <w:lang w:val="en-IE"/>
        </w:rPr>
        <w:lastRenderedPageBreak/>
        <w:t xml:space="preserve">Equation </w:t>
      </w:r>
      <w:r w:rsidR="00F139E7">
        <w:rPr>
          <w:b/>
          <w:lang w:val="en-IE"/>
        </w:rPr>
        <w:fldChar w:fldCharType="begin"/>
      </w:r>
      <w:r w:rsidR="00F139E7">
        <w:rPr>
          <w:b/>
          <w:lang w:val="en-IE"/>
        </w:rPr>
        <w:instrText xml:space="preserve"> STYLEREF 1 \s </w:instrText>
      </w:r>
      <w:r w:rsidR="00F139E7">
        <w:rPr>
          <w:b/>
          <w:lang w:val="en-IE"/>
        </w:rPr>
        <w:fldChar w:fldCharType="separate"/>
      </w:r>
      <w:r w:rsidR="00DC0160">
        <w:rPr>
          <w:b/>
          <w:noProof/>
          <w:lang w:val="en-IE"/>
        </w:rPr>
        <w:t>5</w:t>
      </w:r>
      <w:r w:rsidR="00F139E7">
        <w:rPr>
          <w:b/>
          <w:lang w:val="en-IE"/>
        </w:rPr>
        <w:fldChar w:fldCharType="end"/>
      </w:r>
      <w:r w:rsidR="00F139E7">
        <w:rPr>
          <w:b/>
          <w:lang w:val="en-IE"/>
        </w:rPr>
        <w:t>.</w:t>
      </w:r>
      <w:r w:rsidR="00F139E7">
        <w:rPr>
          <w:b/>
          <w:lang w:val="en-IE"/>
        </w:rPr>
        <w:fldChar w:fldCharType="begin"/>
      </w:r>
      <w:r w:rsidR="00F139E7">
        <w:rPr>
          <w:b/>
          <w:lang w:val="en-IE"/>
        </w:rPr>
        <w:instrText xml:space="preserve"> SEQ Equation \* ARABIC \s 1 </w:instrText>
      </w:r>
      <w:r w:rsidR="00F139E7">
        <w:rPr>
          <w:b/>
          <w:lang w:val="en-IE"/>
        </w:rPr>
        <w:fldChar w:fldCharType="separate"/>
      </w:r>
      <w:r w:rsidR="00DC0160">
        <w:rPr>
          <w:b/>
          <w:noProof/>
          <w:lang w:val="en-IE"/>
        </w:rPr>
        <w:t>18</w:t>
      </w:r>
      <w:r w:rsidR="00F139E7">
        <w:rPr>
          <w:b/>
          <w:lang w:val="en-IE"/>
        </w:rPr>
        <w:fldChar w:fldCharType="end"/>
      </w:r>
      <w:r w:rsidR="00980EDC" w:rsidRPr="00980EDC">
        <w:rPr>
          <w:b/>
          <w:lang w:val="en-IE"/>
        </w:rPr>
        <w:t xml:space="preserve"> - </w:t>
      </w:r>
      <w:r w:rsidR="0071025F" w:rsidRPr="0071025F">
        <w:rPr>
          <w:b/>
          <w:lang w:val="en-IE"/>
        </w:rPr>
        <w:t>λ Branching Factor</w:t>
      </w:r>
      <w:bookmarkEnd w:id="116"/>
    </w:p>
    <w:tbl>
      <w:tblPr>
        <w:tblW w:w="0" w:type="auto"/>
        <w:tblLook w:val="04A0" w:firstRow="1" w:lastRow="0" w:firstColumn="1" w:lastColumn="0" w:noHBand="0" w:noVBand="1"/>
      </w:tblPr>
      <w:tblGrid>
        <w:gridCol w:w="8607"/>
      </w:tblGrid>
      <w:tr w:rsidR="00B92F52" w:rsidRPr="0005431A" w14:paraId="587EC405" w14:textId="77777777" w:rsidTr="00961BDF">
        <w:tc>
          <w:tcPr>
            <w:tcW w:w="8607" w:type="dxa"/>
          </w:tcPr>
          <w:p w14:paraId="52959718" w14:textId="77777777" w:rsidR="00B92F52" w:rsidRPr="0005431A" w:rsidRDefault="00B92F52" w:rsidP="00961BDF">
            <w:pPr>
              <w:rPr>
                <w:lang w:val="en-IE"/>
              </w:rPr>
            </w:pPr>
          </w:p>
          <w:p w14:paraId="4FD2435E" w14:textId="77777777" w:rsidR="00B92F52" w:rsidRPr="0005431A" w:rsidRDefault="00B15046" w:rsidP="00961BDF">
            <w:pPr>
              <w:rPr>
                <w:b/>
                <w:lang w:val="en-IE"/>
              </w:rPr>
            </w:pPr>
            <m:oMathPara>
              <m:oMath>
                <m:sSub>
                  <m:sSubPr>
                    <m:ctrlPr>
                      <w:rPr>
                        <w:rFonts w:ascii="Cambria Math" w:hAnsi="Cambria Math"/>
                        <w:b/>
                        <w:i/>
                        <w:lang w:val="en-IE"/>
                      </w:rPr>
                    </m:ctrlPr>
                  </m:sSubPr>
                  <m:e>
                    <m:r>
                      <m:rPr>
                        <m:sty m:val="bi"/>
                      </m:rPr>
                      <w:rPr>
                        <w:rFonts w:ascii="Cambria Math" w:hAnsi="Cambria Math"/>
                        <w:lang w:val="en-IE"/>
                      </w:rPr>
                      <m:t>τ</m:t>
                    </m:r>
                  </m:e>
                  <m:sub>
                    <m:r>
                      <m:rPr>
                        <m:sty m:val="bi"/>
                      </m:rPr>
                      <w:rPr>
                        <w:rFonts w:ascii="Cambria Math" w:hAnsi="Cambria Math"/>
                        <w:lang w:val="en-IE"/>
                      </w:rPr>
                      <m:t>ij</m:t>
                    </m:r>
                  </m:sub>
                </m:sSub>
                <m:r>
                  <m:rPr>
                    <m:sty m:val="bi"/>
                  </m:rPr>
                  <w:rPr>
                    <w:rFonts w:ascii="Cambria Math" w:hAnsi="Cambria Math"/>
                    <w:lang w:val="en-IE"/>
                  </w:rPr>
                  <m:t xml:space="preserve">≥ </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min</m:t>
                    </m:r>
                  </m:sub>
                  <m:sup>
                    <m:r>
                      <m:rPr>
                        <m:sty m:val="bi"/>
                      </m:rPr>
                      <w:rPr>
                        <w:rFonts w:ascii="Cambria Math" w:hAnsi="Cambria Math"/>
                        <w:lang w:val="en-IE"/>
                      </w:rPr>
                      <m:t>i</m:t>
                    </m:r>
                  </m:sup>
                </m:sSubSup>
                <m:r>
                  <m:rPr>
                    <m:sty m:val="bi"/>
                  </m:rPr>
                  <w:rPr>
                    <w:rFonts w:ascii="Cambria Math" w:hAnsi="Cambria Math"/>
                    <w:lang w:val="en-IE"/>
                  </w:rPr>
                  <m:t>+ λ</m:t>
                </m:r>
                <m:d>
                  <m:dPr>
                    <m:ctrlPr>
                      <w:rPr>
                        <w:rFonts w:ascii="Cambria Math" w:hAnsi="Cambria Math"/>
                        <w:b/>
                        <w:i/>
                        <w:lang w:val="en-IE"/>
                      </w:rPr>
                    </m:ctrlPr>
                  </m:dPr>
                  <m:e>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max</m:t>
                        </m:r>
                      </m:sub>
                      <m:sup>
                        <m:r>
                          <m:rPr>
                            <m:sty m:val="bi"/>
                          </m:rPr>
                          <w:rPr>
                            <w:rFonts w:ascii="Cambria Math" w:hAnsi="Cambria Math"/>
                            <w:lang w:val="en-IE"/>
                          </w:rPr>
                          <m:t>i</m:t>
                        </m:r>
                      </m:sup>
                    </m:sSubSup>
                    <m:r>
                      <m:rPr>
                        <m:sty m:val="bi"/>
                      </m:rPr>
                      <w:rPr>
                        <w:rFonts w:ascii="Cambria Math" w:hAnsi="Cambria Math"/>
                        <w:lang w:val="en-IE"/>
                      </w:rPr>
                      <m:t xml:space="preserve">- </m:t>
                    </m:r>
                    <m:sSubSup>
                      <m:sSubSupPr>
                        <m:ctrlPr>
                          <w:rPr>
                            <w:rFonts w:ascii="Cambria Math" w:hAnsi="Cambria Math"/>
                            <w:b/>
                            <w:i/>
                            <w:lang w:val="en-IE"/>
                          </w:rPr>
                        </m:ctrlPr>
                      </m:sSubSupPr>
                      <m:e>
                        <m:r>
                          <m:rPr>
                            <m:sty m:val="bi"/>
                          </m:rPr>
                          <w:rPr>
                            <w:rFonts w:ascii="Cambria Math" w:hAnsi="Cambria Math"/>
                            <w:lang w:val="en-IE"/>
                          </w:rPr>
                          <m:t>τ</m:t>
                        </m:r>
                      </m:e>
                      <m:sub>
                        <m:r>
                          <m:rPr>
                            <m:sty m:val="bi"/>
                          </m:rPr>
                          <w:rPr>
                            <w:rFonts w:ascii="Cambria Math" w:hAnsi="Cambria Math"/>
                            <w:lang w:val="en-IE"/>
                          </w:rPr>
                          <m:t>min</m:t>
                        </m:r>
                      </m:sub>
                      <m:sup>
                        <m:r>
                          <m:rPr>
                            <m:sty m:val="bi"/>
                          </m:rPr>
                          <w:rPr>
                            <w:rFonts w:ascii="Cambria Math" w:hAnsi="Cambria Math"/>
                            <w:lang w:val="en-IE"/>
                          </w:rPr>
                          <m:t>i</m:t>
                        </m:r>
                      </m:sup>
                    </m:sSubSup>
                  </m:e>
                </m:d>
              </m:oMath>
            </m:oMathPara>
          </w:p>
          <w:p w14:paraId="506F4A35" w14:textId="77777777" w:rsidR="00B92F52" w:rsidRPr="0005431A" w:rsidRDefault="00B92F52" w:rsidP="00961BDF">
            <w:pPr>
              <w:rPr>
                <w:lang w:val="en-IE"/>
              </w:rPr>
            </w:pPr>
          </w:p>
        </w:tc>
      </w:tr>
    </w:tbl>
    <w:p w14:paraId="4427BF43" w14:textId="6A224FF5" w:rsidR="00B92F52" w:rsidRPr="0005431A" w:rsidRDefault="00B92F52" w:rsidP="00B92F52">
      <w:pPr>
        <w:rPr>
          <w:lang w:val="en-IE"/>
        </w:rPr>
      </w:pPr>
      <m:oMath>
        <m:r>
          <w:rPr>
            <w:rFonts w:ascii="Cambria Math" w:hAnsi="Cambria Math"/>
            <w:lang w:val="en-IE"/>
          </w:rPr>
          <m:t xml:space="preserve"> </m:t>
        </m:r>
        <m:sSubSup>
          <m:sSubSupPr>
            <m:ctrlPr>
              <w:rPr>
                <w:rFonts w:ascii="Cambria Math" w:hAnsi="Cambria Math"/>
                <w:i/>
                <w:lang w:val="en-IE"/>
              </w:rPr>
            </m:ctrlPr>
          </m:sSubSupPr>
          <m:e>
            <m:r>
              <w:rPr>
                <w:rFonts w:ascii="Cambria Math" w:hAnsi="Cambria Math"/>
                <w:lang w:val="en-IE"/>
              </w:rPr>
              <m:t>τ</m:t>
            </m:r>
          </m:e>
          <m:sub>
            <m:r>
              <w:rPr>
                <w:rFonts w:ascii="Cambria Math" w:hAnsi="Cambria Math"/>
                <w:lang w:val="en-IE"/>
              </w:rPr>
              <m:t>min</m:t>
            </m:r>
          </m:sub>
          <m:sup>
            <m:r>
              <w:rPr>
                <w:rFonts w:ascii="Cambria Math" w:hAnsi="Cambria Math"/>
                <w:lang w:val="en-IE"/>
              </w:rPr>
              <m:t>i</m:t>
            </m:r>
          </m:sup>
        </m:sSubSup>
      </m:oMath>
      <w:r w:rsidRPr="0005431A">
        <w:rPr>
          <w:lang w:val="en-IE"/>
        </w:rPr>
        <w:t xml:space="preserve"> Is the minimum value of pheromones and </w:t>
      </w:r>
      <m:oMath>
        <m:sSubSup>
          <m:sSubSupPr>
            <m:ctrlPr>
              <w:rPr>
                <w:rFonts w:ascii="Cambria Math" w:hAnsi="Cambria Math"/>
                <w:i/>
                <w:lang w:val="en-IE"/>
              </w:rPr>
            </m:ctrlPr>
          </m:sSubSupPr>
          <m:e>
            <m:r>
              <w:rPr>
                <w:rFonts w:ascii="Cambria Math" w:hAnsi="Cambria Math"/>
                <w:lang w:val="en-IE"/>
              </w:rPr>
              <m:t>τ</m:t>
            </m:r>
          </m:e>
          <m:sub>
            <m:r>
              <w:rPr>
                <w:rFonts w:ascii="Cambria Math" w:hAnsi="Cambria Math"/>
                <w:lang w:val="en-IE"/>
              </w:rPr>
              <m:t>max</m:t>
            </m:r>
          </m:sub>
          <m:sup>
            <m:r>
              <w:rPr>
                <w:rFonts w:ascii="Cambria Math" w:hAnsi="Cambria Math"/>
                <w:lang w:val="en-IE"/>
              </w:rPr>
              <m:t>i</m:t>
            </m:r>
          </m:sup>
        </m:sSubSup>
      </m:oMath>
      <w:r w:rsidRPr="0005431A">
        <w:rPr>
          <w:lang w:val="en-IE"/>
        </w:rPr>
        <w:t xml:space="preserve"> is the maximum. Dorigo and Stützle use λ with a value of 0.05</w:t>
      </w:r>
      <w:r w:rsidR="0071025F">
        <w:rPr>
          <w:lang w:val="en-IE"/>
        </w:rPr>
        <w:t>.</w:t>
      </w:r>
    </w:p>
    <w:p w14:paraId="43E13B1E" w14:textId="4EE804C2" w:rsidR="00B92F52" w:rsidRPr="0005431A" w:rsidRDefault="00207D20" w:rsidP="001A79D9">
      <w:pPr>
        <w:pStyle w:val="MSCHeading2"/>
      </w:pPr>
      <w:bookmarkStart w:id="117" w:name="_Toc396914429"/>
      <w:r w:rsidRPr="0005431A">
        <w:t>5.1</w:t>
      </w:r>
      <w:r w:rsidR="0062016F">
        <w:t>2</w:t>
      </w:r>
      <w:r w:rsidRPr="0005431A">
        <w:tab/>
      </w:r>
      <w:r w:rsidR="00B92F52" w:rsidRPr="0005431A">
        <w:t>Pheromone reset</w:t>
      </w:r>
      <w:bookmarkEnd w:id="117"/>
    </w:p>
    <w:p w14:paraId="32A5B635" w14:textId="00EA3C77" w:rsidR="00B92F52" w:rsidRPr="0005431A" w:rsidRDefault="00207D20" w:rsidP="00B92F52">
      <w:pPr>
        <w:rPr>
          <w:lang w:val="en-IE"/>
        </w:rPr>
      </w:pPr>
      <w:r w:rsidRPr="0005431A">
        <w:rPr>
          <w:lang w:val="en-IE"/>
        </w:rPr>
        <w:t>Pheromone reset is u</w:t>
      </w:r>
      <w:r w:rsidR="00B92F52" w:rsidRPr="0005431A">
        <w:rPr>
          <w:lang w:val="en-IE"/>
        </w:rPr>
        <w:t xml:space="preserve">tilised mainly by the </w:t>
      </w:r>
      <w:r w:rsidR="005865DA" w:rsidRPr="0005431A">
        <w:rPr>
          <w:lang w:val="en-IE"/>
        </w:rPr>
        <w:t>B</w:t>
      </w:r>
      <w:r w:rsidR="00B92F52" w:rsidRPr="0005431A">
        <w:rPr>
          <w:lang w:val="en-IE"/>
        </w:rPr>
        <w:t xml:space="preserve">est </w:t>
      </w:r>
      <w:r w:rsidR="005865DA" w:rsidRPr="0005431A">
        <w:rPr>
          <w:lang w:val="en-IE"/>
        </w:rPr>
        <w:t>W</w:t>
      </w:r>
      <w:r w:rsidR="00B92F52" w:rsidRPr="0005431A">
        <w:rPr>
          <w:lang w:val="en-IE"/>
        </w:rPr>
        <w:t xml:space="preserve">orst </w:t>
      </w:r>
      <w:r w:rsidR="005865DA" w:rsidRPr="0005431A">
        <w:rPr>
          <w:lang w:val="en-IE"/>
        </w:rPr>
        <w:t>A</w:t>
      </w:r>
      <w:r w:rsidR="00B92F52" w:rsidRPr="0005431A">
        <w:rPr>
          <w:lang w:val="en-IE"/>
        </w:rPr>
        <w:t xml:space="preserve">nt </w:t>
      </w:r>
      <w:r w:rsidR="005865DA" w:rsidRPr="0005431A">
        <w:rPr>
          <w:lang w:val="en-IE"/>
        </w:rPr>
        <w:t>S</w:t>
      </w:r>
      <w:r w:rsidR="00B92F52" w:rsidRPr="0005431A">
        <w:rPr>
          <w:lang w:val="en-IE"/>
        </w:rPr>
        <w:t>ystem</w:t>
      </w:r>
      <w:r w:rsidR="005865DA" w:rsidRPr="0005431A">
        <w:rPr>
          <w:lang w:val="en-IE"/>
        </w:rPr>
        <w:t>,</w:t>
      </w:r>
      <w:r w:rsidR="00B92F52" w:rsidRPr="0005431A">
        <w:rPr>
          <w:lang w:val="en-IE"/>
        </w:rPr>
        <w:t xml:space="preserve"> </w:t>
      </w:r>
      <w:r w:rsidR="005865DA" w:rsidRPr="0005431A">
        <w:rPr>
          <w:lang w:val="en-IE"/>
        </w:rPr>
        <w:t xml:space="preserve">the </w:t>
      </w:r>
      <w:r w:rsidR="00B92F52" w:rsidRPr="0005431A">
        <w:rPr>
          <w:lang w:val="en-IE"/>
        </w:rPr>
        <w:t xml:space="preserve">MinMax </w:t>
      </w:r>
      <w:r w:rsidR="005865DA" w:rsidRPr="0005431A">
        <w:rPr>
          <w:lang w:val="en-IE"/>
        </w:rPr>
        <w:t>A</w:t>
      </w:r>
      <w:r w:rsidR="00B92F52" w:rsidRPr="0005431A">
        <w:rPr>
          <w:lang w:val="en-IE"/>
        </w:rPr>
        <w:t xml:space="preserve">nt </w:t>
      </w:r>
      <w:r w:rsidR="005865DA" w:rsidRPr="0005431A">
        <w:rPr>
          <w:lang w:val="en-IE"/>
        </w:rPr>
        <w:t>S</w:t>
      </w:r>
      <w:r w:rsidR="00B92F52" w:rsidRPr="0005431A">
        <w:rPr>
          <w:lang w:val="en-IE"/>
        </w:rPr>
        <w:t>ystem</w:t>
      </w:r>
      <w:r w:rsidR="00284B00" w:rsidRPr="0005431A">
        <w:rPr>
          <w:lang w:val="en-IE"/>
        </w:rPr>
        <w:t xml:space="preserve"> and </w:t>
      </w:r>
      <w:r w:rsidR="005865DA" w:rsidRPr="0005431A">
        <w:rPr>
          <w:lang w:val="en-IE"/>
        </w:rPr>
        <w:t>M</w:t>
      </w:r>
      <w:r w:rsidR="00284B00" w:rsidRPr="0005431A">
        <w:rPr>
          <w:lang w:val="en-IE"/>
        </w:rPr>
        <w:t>utated</w:t>
      </w:r>
      <w:r w:rsidR="00733F18" w:rsidRPr="0005431A">
        <w:rPr>
          <w:lang w:val="en-IE"/>
        </w:rPr>
        <w:t xml:space="preserve"> Ant</w:t>
      </w:r>
      <w:r w:rsidR="00B92F52" w:rsidRPr="0005431A">
        <w:rPr>
          <w:lang w:val="en-IE"/>
        </w:rPr>
        <w:t>. As discussed earlier</w:t>
      </w:r>
      <w:r w:rsidRPr="0005431A">
        <w:rPr>
          <w:lang w:val="en-IE"/>
        </w:rPr>
        <w:t>, i</w:t>
      </w:r>
      <w:r w:rsidR="00B92F52" w:rsidRPr="0005431A">
        <w:rPr>
          <w:lang w:val="en-IE"/>
        </w:rPr>
        <w:t>f the ant gets stuck in a local loop, pheromones can be reset to the initial start values</w:t>
      </w:r>
      <w:r w:rsidRPr="0005431A">
        <w:rPr>
          <w:lang w:val="en-IE"/>
        </w:rPr>
        <w:t>:</w:t>
      </w:r>
      <w:r w:rsidR="00B92F52" w:rsidRPr="0005431A">
        <w:rPr>
          <w:lang w:val="en-IE"/>
        </w:rPr>
        <w:t xml:space="preserve"> τ(0). Doing this enables </w:t>
      </w:r>
      <w:r w:rsidRPr="0005431A">
        <w:rPr>
          <w:lang w:val="en-IE"/>
        </w:rPr>
        <w:t xml:space="preserve">the </w:t>
      </w:r>
      <w:r w:rsidR="00B92F52" w:rsidRPr="0005431A">
        <w:rPr>
          <w:lang w:val="en-IE"/>
        </w:rPr>
        <w:t xml:space="preserve">search to </w:t>
      </w:r>
      <w:r w:rsidRPr="0005431A">
        <w:rPr>
          <w:lang w:val="en-IE"/>
        </w:rPr>
        <w:t>be re</w:t>
      </w:r>
      <w:r w:rsidR="00B92F52" w:rsidRPr="0005431A">
        <w:rPr>
          <w:lang w:val="en-IE"/>
        </w:rPr>
        <w:t>start</w:t>
      </w:r>
      <w:r w:rsidRPr="0005431A">
        <w:rPr>
          <w:lang w:val="en-IE"/>
        </w:rPr>
        <w:t>ed</w:t>
      </w:r>
      <w:r w:rsidR="00B92F52" w:rsidRPr="0005431A">
        <w:rPr>
          <w:lang w:val="en-IE"/>
        </w:rPr>
        <w:t xml:space="preserve">. However, previous history is not destroyed. </w:t>
      </w:r>
      <w:r w:rsidR="00B60B6E" w:rsidRPr="0005431A">
        <w:rPr>
          <w:lang w:val="en-IE"/>
        </w:rPr>
        <w:t>The process is as follows:</w:t>
      </w:r>
      <w:r w:rsidR="00B92F52" w:rsidRPr="0005431A">
        <w:rPr>
          <w:lang w:val="en-IE"/>
        </w:rPr>
        <w:t xml:space="preserve"> </w:t>
      </w:r>
      <w:r w:rsidR="00B60B6E" w:rsidRPr="0005431A">
        <w:rPr>
          <w:lang w:val="en-IE"/>
        </w:rPr>
        <w:t>f</w:t>
      </w:r>
      <w:r w:rsidR="00B92F52" w:rsidRPr="0005431A">
        <w:rPr>
          <w:lang w:val="en-IE"/>
        </w:rPr>
        <w:t>irst</w:t>
      </w:r>
      <w:r w:rsidR="00B60B6E" w:rsidRPr="0005431A">
        <w:rPr>
          <w:lang w:val="en-IE"/>
        </w:rPr>
        <w:t>ly</w:t>
      </w:r>
      <w:r w:rsidR="00B92F52" w:rsidRPr="0005431A">
        <w:rPr>
          <w:lang w:val="en-IE"/>
        </w:rPr>
        <w:t xml:space="preserve"> the system is reset; if the best tour to date is greater than the best to date tour after reset has been initialised</w:t>
      </w:r>
      <w:r w:rsidR="00B60B6E" w:rsidRPr="0005431A">
        <w:rPr>
          <w:lang w:val="en-IE"/>
        </w:rPr>
        <w:t>, the</w:t>
      </w:r>
      <w:r w:rsidR="00B92F52" w:rsidRPr="0005431A">
        <w:rPr>
          <w:lang w:val="en-IE"/>
        </w:rPr>
        <w:t xml:space="preserve"> </w:t>
      </w:r>
      <w:r w:rsidR="00B60B6E" w:rsidRPr="0005431A">
        <w:rPr>
          <w:lang w:val="en-IE"/>
        </w:rPr>
        <w:t>‘</w:t>
      </w:r>
      <w:r w:rsidR="00B92F52" w:rsidRPr="0005431A">
        <w:rPr>
          <w:lang w:val="en-IE"/>
        </w:rPr>
        <w:t>best to date</w:t>
      </w:r>
      <w:r w:rsidR="00B60B6E" w:rsidRPr="0005431A">
        <w:rPr>
          <w:lang w:val="en-IE"/>
        </w:rPr>
        <w:t>’</w:t>
      </w:r>
      <w:r w:rsidR="00B92F52" w:rsidRPr="0005431A">
        <w:rPr>
          <w:lang w:val="en-IE"/>
        </w:rPr>
        <w:t xml:space="preserve"> tour is changed to the restart best. But the other algorithms could benefit from this procedure as it has been proven to be effective against stagnation </w:t>
      </w:r>
      <w:r w:rsidR="00B92F52" w:rsidRPr="0005431A">
        <w:rPr>
          <w:lang w:val="en-IE"/>
        </w:rPr>
        <w:fldChar w:fldCharType="begin"/>
      </w:r>
      <w:r w:rsidR="00B92F52" w:rsidRPr="0005431A">
        <w:rPr>
          <w:lang w:val="en-IE"/>
        </w:rPr>
        <w:instrText xml:space="preserve"> ADDIN ZOTERO_ITEM CSL_CITATION {"citationID":"1p8apt6a0m","properties":{"formattedCitation":"(Dorigo and Socha, 2006b)","plainCitation":"(Dorigo and Socha, 2006b)"},"citationItems":[{"id":487,"uris":["http://zotero.org/users/1680862/items/8R8TXG56"],"uri":["http://zotero.org/users/1680862/items/8R8TXG56"],"itemData":{"id":487,"type":"book","title":"An introduction to ant colony optimization","number-of-pages":"26–1","source":"Google Scholar","URL":"http://123seminarsonly.com/Seminar-Reports/034/6948740-An-Introduction-to-Ant-Colony-Optimization.pdf","author":[{"family":"Dorigo","given":"Marco"},{"family":"Socha","given":"Krzysztof"}],"issued":{"date-parts":[["2006"]]},"accessed":{"date-parts":[["2014",5,3]]}}}],"schema":"https://github.com/citation-style-language/schema/raw/master/csl-citation.json"} </w:instrText>
      </w:r>
      <w:r w:rsidR="00B92F52" w:rsidRPr="0005431A">
        <w:rPr>
          <w:lang w:val="en-IE"/>
        </w:rPr>
        <w:fldChar w:fldCharType="separate"/>
      </w:r>
      <w:r w:rsidR="00B92F52" w:rsidRPr="0005431A">
        <w:rPr>
          <w:lang w:val="en-IE"/>
        </w:rPr>
        <w:t>(Dorigo and Socha, 2006)</w:t>
      </w:r>
      <w:r w:rsidR="00B92F52" w:rsidRPr="0005431A">
        <w:rPr>
          <w:lang w:val="en-IE"/>
        </w:rPr>
        <w:fldChar w:fldCharType="end"/>
      </w:r>
      <w:r w:rsidR="00B60B6E" w:rsidRPr="0005431A">
        <w:rPr>
          <w:lang w:val="en-IE"/>
        </w:rPr>
        <w:t>.</w:t>
      </w:r>
      <w:r w:rsidR="00B92F52" w:rsidRPr="0005431A">
        <w:rPr>
          <w:lang w:val="en-IE"/>
        </w:rPr>
        <w:t xml:space="preserve"> </w:t>
      </w:r>
    </w:p>
    <w:p w14:paraId="1A4BCD99" w14:textId="6151A05E" w:rsidR="00B92F52" w:rsidRPr="0005431A" w:rsidRDefault="00B60B6E" w:rsidP="001A79D9">
      <w:pPr>
        <w:pStyle w:val="MSCHeading2"/>
      </w:pPr>
      <w:bookmarkStart w:id="118" w:name="_Toc396914430"/>
      <w:r w:rsidRPr="0005431A">
        <w:t>5.1</w:t>
      </w:r>
      <w:r w:rsidR="0062016F">
        <w:t>3</w:t>
      </w:r>
      <w:r w:rsidRPr="0005431A">
        <w:tab/>
      </w:r>
      <w:r w:rsidR="00B92F52" w:rsidRPr="0005431A">
        <w:t>Parallel implementation</w:t>
      </w:r>
      <w:bookmarkEnd w:id="118"/>
    </w:p>
    <w:p w14:paraId="691B1EDA" w14:textId="5C2003DA" w:rsidR="00B92F52" w:rsidRPr="0005431A" w:rsidRDefault="00B92F52" w:rsidP="00B92F52">
      <w:pPr>
        <w:rPr>
          <w:lang w:val="en-IE"/>
        </w:rPr>
      </w:pPr>
      <w:r w:rsidRPr="0005431A">
        <w:rPr>
          <w:lang w:val="en-IE"/>
        </w:rPr>
        <w:t>All virtual ant</w:t>
      </w:r>
      <w:r w:rsidR="00064762">
        <w:rPr>
          <w:lang w:val="en-IE"/>
        </w:rPr>
        <w:t>s</w:t>
      </w:r>
      <w:r w:rsidRPr="0005431A">
        <w:rPr>
          <w:lang w:val="en-IE"/>
        </w:rPr>
        <w:t xml:space="preserve"> are autonomous</w:t>
      </w:r>
      <w:r w:rsidR="00B60B6E" w:rsidRPr="0005431A">
        <w:rPr>
          <w:lang w:val="en-IE"/>
        </w:rPr>
        <w:t>, so</w:t>
      </w:r>
      <w:r w:rsidRPr="0005431A">
        <w:rPr>
          <w:lang w:val="en-IE"/>
        </w:rPr>
        <w:t xml:space="preserve"> each virtual ant constructs its tour individually without needing help from other virtual ants. This is the same for all ant algorithms. </w:t>
      </w:r>
      <w:r w:rsidR="00B60B6E" w:rsidRPr="0005431A">
        <w:rPr>
          <w:lang w:val="en-IE"/>
        </w:rPr>
        <w:t>T</w:t>
      </w:r>
      <w:r w:rsidRPr="0005431A">
        <w:rPr>
          <w:lang w:val="en-IE"/>
        </w:rPr>
        <w:t>his makes parallelisation of the algorithms simple</w:t>
      </w:r>
      <w:r w:rsidR="00B60B6E" w:rsidRPr="0005431A">
        <w:rPr>
          <w:lang w:val="en-IE"/>
        </w:rPr>
        <w:t xml:space="preserve">; </w:t>
      </w:r>
      <w:r w:rsidRPr="0005431A">
        <w:rPr>
          <w:lang w:val="en-IE"/>
        </w:rPr>
        <w:t xml:space="preserve">most implementations for parallelisation can be categorised </w:t>
      </w:r>
      <w:r w:rsidR="00B60B6E" w:rsidRPr="0005431A">
        <w:rPr>
          <w:lang w:val="en-IE"/>
        </w:rPr>
        <w:t xml:space="preserve">as </w:t>
      </w:r>
      <w:r w:rsidR="00955653">
        <w:rPr>
          <w:lang w:val="en-IE"/>
        </w:rPr>
        <w:t>having either one are a</w:t>
      </w:r>
      <w:r w:rsidRPr="0005431A">
        <w:rPr>
          <w:lang w:val="en-IE"/>
        </w:rPr>
        <w:t xml:space="preserve"> couple of ants executing on a single processor, </w:t>
      </w:r>
      <w:r w:rsidR="00B60B6E" w:rsidRPr="0005431A">
        <w:rPr>
          <w:lang w:val="en-IE"/>
        </w:rPr>
        <w:t xml:space="preserve">or </w:t>
      </w:r>
      <w:r w:rsidRPr="0005431A">
        <w:rPr>
          <w:lang w:val="en-IE"/>
        </w:rPr>
        <w:t>having separate colonies executing on different processors</w:t>
      </w:r>
      <w:r w:rsidR="00B60B6E" w:rsidRPr="0005431A">
        <w:rPr>
          <w:lang w:val="en-IE"/>
        </w:rPr>
        <w:t>.</w:t>
      </w:r>
      <w:r w:rsidRPr="0005431A">
        <w:rPr>
          <w:lang w:val="en-IE"/>
        </w:rPr>
        <w:t xml:space="preserve"> </w:t>
      </w:r>
      <w:r w:rsidR="00B60B6E" w:rsidRPr="0005431A">
        <w:rPr>
          <w:lang w:val="en-IE"/>
        </w:rPr>
        <w:t>I</w:t>
      </w:r>
      <w:r w:rsidRPr="0005431A">
        <w:rPr>
          <w:lang w:val="en-IE"/>
        </w:rPr>
        <w:t xml:space="preserve">n </w:t>
      </w:r>
      <w:r w:rsidR="00B60B6E" w:rsidRPr="0005431A">
        <w:rPr>
          <w:lang w:val="en-IE"/>
        </w:rPr>
        <w:t xml:space="preserve">the latter case, </w:t>
      </w:r>
      <w:r w:rsidR="002838AC" w:rsidRPr="0005431A">
        <w:rPr>
          <w:lang w:val="en-IE"/>
        </w:rPr>
        <w:t xml:space="preserve">there </w:t>
      </w:r>
      <w:r w:rsidRPr="0005431A">
        <w:rPr>
          <w:lang w:val="en-IE"/>
        </w:rPr>
        <w:t>can be a large communication overhead communicating between the separate colonies</w:t>
      </w:r>
      <w:r w:rsidR="00B60B6E" w:rsidRPr="0005431A">
        <w:rPr>
          <w:lang w:val="en-IE"/>
        </w:rPr>
        <w:t>.</w:t>
      </w:r>
      <w:r w:rsidRPr="0005431A">
        <w:rPr>
          <w:lang w:val="en-IE"/>
        </w:rPr>
        <w:t xml:space="preserve"> </w:t>
      </w:r>
      <w:r w:rsidR="00755E9B">
        <w:rPr>
          <w:lang w:val="en-IE"/>
        </w:rPr>
        <w:t>H</w:t>
      </w:r>
      <w:r w:rsidR="00B60B6E" w:rsidRPr="0005431A">
        <w:rPr>
          <w:lang w:val="en-IE"/>
        </w:rPr>
        <w:t xml:space="preserve">owever, it should be noted </w:t>
      </w:r>
      <w:r w:rsidRPr="0005431A">
        <w:rPr>
          <w:lang w:val="en-IE"/>
        </w:rPr>
        <w:t>that the only information that the ants need to share is the pheromone matrix. But imagine a 64</w:t>
      </w:r>
      <w:r w:rsidR="00B60B6E" w:rsidRPr="0005431A">
        <w:rPr>
          <w:lang w:val="en-IE"/>
        </w:rPr>
        <w:t>-</w:t>
      </w:r>
      <w:r w:rsidRPr="0005431A">
        <w:rPr>
          <w:lang w:val="en-IE"/>
        </w:rPr>
        <w:t xml:space="preserve">city TSP instance that corresponds to a </w:t>
      </w:r>
      <w:r w:rsidR="00A860CD" w:rsidRPr="0005431A">
        <w:rPr>
          <w:lang w:val="en-IE"/>
        </w:rPr>
        <w:t>64</w:t>
      </w:r>
      <w:r w:rsidR="00A860CD" w:rsidRPr="0005431A">
        <w:rPr>
          <w:vertAlign w:val="superscript"/>
          <w:lang w:val="en-IE"/>
        </w:rPr>
        <w:t>2</w:t>
      </w:r>
      <w:r w:rsidR="00A860CD" w:rsidRPr="0005431A">
        <w:rPr>
          <w:lang w:val="en-IE"/>
        </w:rPr>
        <w:t xml:space="preserve"> with</w:t>
      </w:r>
      <w:r w:rsidRPr="0005431A">
        <w:rPr>
          <w:lang w:val="en-IE"/>
        </w:rPr>
        <w:t xml:space="preserve"> each ant in each colony trying to update the matrix. </w:t>
      </w:r>
      <w:r w:rsidR="00B60B6E" w:rsidRPr="0005431A">
        <w:rPr>
          <w:lang w:val="en-IE"/>
        </w:rPr>
        <w:t xml:space="preserve">This will </w:t>
      </w:r>
      <w:r w:rsidRPr="0005431A">
        <w:rPr>
          <w:lang w:val="en-IE"/>
        </w:rPr>
        <w:t xml:space="preserve">result in </w:t>
      </w:r>
      <w:r w:rsidR="00B60B6E" w:rsidRPr="0005431A">
        <w:rPr>
          <w:lang w:val="en-IE"/>
        </w:rPr>
        <w:t xml:space="preserve">a considerable amount </w:t>
      </w:r>
      <w:r w:rsidRPr="0005431A">
        <w:rPr>
          <w:lang w:val="en-IE"/>
        </w:rPr>
        <w:t>of communication</w:t>
      </w:r>
      <w:r w:rsidR="00B60B6E" w:rsidRPr="0005431A">
        <w:rPr>
          <w:lang w:val="en-IE"/>
        </w:rPr>
        <w:t xml:space="preserve">. Any </w:t>
      </w:r>
      <w:r w:rsidR="002838AC" w:rsidRPr="0005431A">
        <w:rPr>
          <w:lang w:val="en-IE"/>
        </w:rPr>
        <w:t>locks</w:t>
      </w:r>
      <w:r w:rsidRPr="0005431A">
        <w:rPr>
          <w:lang w:val="en-IE"/>
        </w:rPr>
        <w:t xml:space="preserve"> on the matrix </w:t>
      </w:r>
      <w:r w:rsidR="00B60B6E" w:rsidRPr="0005431A">
        <w:rPr>
          <w:lang w:val="en-IE"/>
        </w:rPr>
        <w:t>(e.g.</w:t>
      </w:r>
      <w:r w:rsidRPr="0005431A">
        <w:rPr>
          <w:lang w:val="en-IE"/>
        </w:rPr>
        <w:t xml:space="preserve"> mutexs or semaphores</w:t>
      </w:r>
      <w:r w:rsidR="00B60B6E" w:rsidRPr="0005431A">
        <w:rPr>
          <w:lang w:val="en-IE"/>
        </w:rPr>
        <w:t>)</w:t>
      </w:r>
      <w:r w:rsidRPr="0005431A">
        <w:rPr>
          <w:lang w:val="en-IE"/>
        </w:rPr>
        <w:t xml:space="preserve"> </w:t>
      </w:r>
      <w:r w:rsidR="00B60B6E" w:rsidRPr="0005431A">
        <w:rPr>
          <w:lang w:val="en-IE"/>
        </w:rPr>
        <w:t xml:space="preserve">will </w:t>
      </w:r>
      <w:r w:rsidRPr="0005431A">
        <w:rPr>
          <w:lang w:val="en-IE"/>
        </w:rPr>
        <w:t xml:space="preserve">result in </w:t>
      </w:r>
      <w:r w:rsidR="00B60B6E" w:rsidRPr="0005431A">
        <w:rPr>
          <w:lang w:val="en-IE"/>
        </w:rPr>
        <w:t>significant instances of</w:t>
      </w:r>
      <w:r w:rsidRPr="0005431A">
        <w:rPr>
          <w:lang w:val="en-IE"/>
        </w:rPr>
        <w:t xml:space="preserve"> locking</w:t>
      </w:r>
      <w:r w:rsidR="00FF6E46" w:rsidRPr="0005431A">
        <w:rPr>
          <w:lang w:val="en-IE"/>
        </w:rPr>
        <w:t>, requiring the</w:t>
      </w:r>
      <w:r w:rsidRPr="0005431A">
        <w:rPr>
          <w:lang w:val="en-IE"/>
        </w:rPr>
        <w:t xml:space="preserve"> ants to wait</w:t>
      </w:r>
      <w:r w:rsidR="00FF6E46" w:rsidRPr="0005431A">
        <w:rPr>
          <w:lang w:val="en-IE"/>
        </w:rPr>
        <w:t>, ther</w:t>
      </w:r>
      <w:r w:rsidR="00064762">
        <w:rPr>
          <w:lang w:val="en-IE"/>
        </w:rPr>
        <w:t>e</w:t>
      </w:r>
      <w:r w:rsidR="00FF6E46" w:rsidRPr="0005431A">
        <w:rPr>
          <w:lang w:val="en-IE"/>
        </w:rPr>
        <w:t>by</w:t>
      </w:r>
      <w:r w:rsidR="00712FAE" w:rsidRPr="0005431A">
        <w:rPr>
          <w:lang w:val="en-IE"/>
        </w:rPr>
        <w:t xml:space="preserve"> slowing the algorithms.</w:t>
      </w:r>
      <w:r w:rsidRPr="0005431A">
        <w:rPr>
          <w:lang w:val="en-IE"/>
        </w:rPr>
        <w:t xml:space="preserve"> So researchers searched for a faster way to speed up communications. </w:t>
      </w:r>
    </w:p>
    <w:p w14:paraId="507B7AD8" w14:textId="77777777" w:rsidR="00B92F52" w:rsidRPr="0005431A" w:rsidRDefault="00B92F52" w:rsidP="00B92F52">
      <w:pPr>
        <w:rPr>
          <w:lang w:val="en-IE"/>
        </w:rPr>
      </w:pPr>
    </w:p>
    <w:p w14:paraId="2C248EA8" w14:textId="095BAE42" w:rsidR="00B92F52" w:rsidRPr="0005431A" w:rsidRDefault="00B92F52" w:rsidP="00B92F52">
      <w:pPr>
        <w:rPr>
          <w:lang w:val="en-IE"/>
        </w:rPr>
      </w:pPr>
      <w:r w:rsidRPr="0005431A">
        <w:rPr>
          <w:lang w:val="en-IE"/>
        </w:rPr>
        <w:lastRenderedPageBreak/>
        <w:t xml:space="preserve">One such solution </w:t>
      </w:r>
      <w:r w:rsidRPr="0005431A">
        <w:rPr>
          <w:lang w:val="en-IE"/>
        </w:rPr>
        <w:fldChar w:fldCharType="begin"/>
      </w:r>
      <w:r w:rsidRPr="0005431A">
        <w:rPr>
          <w:lang w:val="en-IE"/>
        </w:rPr>
        <w:instrText xml:space="preserve"> ADDIN ZOTERO_ITEM CSL_CITATION {"citationID":"e4bfbghl6","properties":{"formattedCitation":"(Chen et al., 2008)","plainCitation":"(Chen et al., 2008)"},"citationItems":[{"id":641,"uris":["http://zotero.org/users/1680862/items/44DNMUXZ"],"uri":["http://zotero.org/users/1680862/items/44DNMUXZ"],"itemData":{"id":641,"type":"paper-conference","title":"Parallel implementation of ant colony optimization on MPP","container-title":"2008 International Conference on Machine Learning and Cybernetics","page":"981-986","volume":"2","source":"IEEE Xplore","event":"2008 International Conference on Machine Learning and Cybernetics","abstract":"An adaptive parallel ant colony algorithm (PACO) is presented. In the algorithm, we propose a strategy for information exchange between processors which make each processor choose its partner to communicate and update the pheromone adaptively. We also propose a method of adjusting the time interval of information exchange adaptively according to the diversity of the solutions so as to increase the ability of search and avoid early convergence. Experimental results show that our algorithm PACO has high convergence speed, high speedup and efficiency.","DOI":"10.1109/ICMLC.2008.4620547","author":[{"family":"Chen","given":"Ling"},{"family":"Sun","given":"Hai-Ying"},{"family":"Wang","given":"Shu"}],"issued":{"date-parts":[["2008",7]]}}}],"schema":"https://github.com/citation-style-language/schema/raw/master/csl-citation.json"} </w:instrText>
      </w:r>
      <w:r w:rsidRPr="0005431A">
        <w:rPr>
          <w:lang w:val="en-IE"/>
        </w:rPr>
        <w:fldChar w:fldCharType="separate"/>
      </w:r>
      <w:r w:rsidRPr="0005431A">
        <w:rPr>
          <w:lang w:val="en-IE"/>
        </w:rPr>
        <w:t xml:space="preserve">(Chen </w:t>
      </w:r>
      <w:r w:rsidRPr="00064762">
        <w:rPr>
          <w:i/>
          <w:lang w:val="en-IE"/>
        </w:rPr>
        <w:t>et al</w:t>
      </w:r>
      <w:r w:rsidRPr="0005431A">
        <w:rPr>
          <w:lang w:val="en-IE"/>
        </w:rPr>
        <w:t>., 2008)</w:t>
      </w:r>
      <w:r w:rsidRPr="0005431A">
        <w:rPr>
          <w:lang w:val="en-IE"/>
        </w:rPr>
        <w:fldChar w:fldCharType="end"/>
      </w:r>
      <w:r w:rsidRPr="0005431A">
        <w:rPr>
          <w:lang w:val="en-IE"/>
        </w:rPr>
        <w:t xml:space="preserve"> suggested that limited information should be exchanged amongst the colon</w:t>
      </w:r>
      <w:r w:rsidR="00FF6E46" w:rsidRPr="0005431A">
        <w:rPr>
          <w:lang w:val="en-IE"/>
        </w:rPr>
        <w:t>ies</w:t>
      </w:r>
      <w:r w:rsidRPr="0005431A">
        <w:rPr>
          <w:lang w:val="en-IE"/>
        </w:rPr>
        <w:t>. The main principle was to divide the ant</w:t>
      </w:r>
      <w:r w:rsidR="00FF6E46" w:rsidRPr="0005431A">
        <w:rPr>
          <w:lang w:val="en-IE"/>
        </w:rPr>
        <w:t>s</w:t>
      </w:r>
      <w:r w:rsidRPr="0005431A">
        <w:rPr>
          <w:lang w:val="en-IE"/>
        </w:rPr>
        <w:t xml:space="preserve"> </w:t>
      </w:r>
      <w:r w:rsidR="00FF6E46" w:rsidRPr="0005431A">
        <w:rPr>
          <w:lang w:val="en-IE"/>
        </w:rPr>
        <w:t xml:space="preserve">between </w:t>
      </w:r>
      <w:r w:rsidRPr="0005431A">
        <w:rPr>
          <w:lang w:val="en-IE"/>
        </w:rPr>
        <w:t xml:space="preserve">equally-sized </w:t>
      </w:r>
      <w:r w:rsidR="002838AC" w:rsidRPr="0005431A">
        <w:rPr>
          <w:lang w:val="en-IE"/>
        </w:rPr>
        <w:t>sub-colonies</w:t>
      </w:r>
      <w:r w:rsidRPr="0005431A">
        <w:rPr>
          <w:lang w:val="en-IE"/>
        </w:rPr>
        <w:t xml:space="preserve">, </w:t>
      </w:r>
      <w:r w:rsidR="00FF6E46" w:rsidRPr="0005431A">
        <w:rPr>
          <w:lang w:val="en-IE"/>
        </w:rPr>
        <w:t>with each</w:t>
      </w:r>
      <w:r w:rsidRPr="0005431A">
        <w:rPr>
          <w:lang w:val="en-IE"/>
        </w:rPr>
        <w:t xml:space="preserve"> sub</w:t>
      </w:r>
      <w:r w:rsidR="00FF6E46" w:rsidRPr="0005431A">
        <w:rPr>
          <w:lang w:val="en-IE"/>
        </w:rPr>
        <w:t>-</w:t>
      </w:r>
      <w:r w:rsidRPr="0005431A">
        <w:rPr>
          <w:lang w:val="en-IE"/>
        </w:rPr>
        <w:t xml:space="preserve">colony </w:t>
      </w:r>
      <w:r w:rsidR="00FF6E46" w:rsidRPr="0005431A">
        <w:rPr>
          <w:lang w:val="en-IE"/>
        </w:rPr>
        <w:t xml:space="preserve">operating </w:t>
      </w:r>
      <w:r w:rsidRPr="0005431A">
        <w:rPr>
          <w:lang w:val="en-IE"/>
        </w:rPr>
        <w:t>on a different processor searc</w:t>
      </w:r>
      <w:r w:rsidR="00FF6E46" w:rsidRPr="0005431A">
        <w:rPr>
          <w:lang w:val="en-IE"/>
        </w:rPr>
        <w:t>hing</w:t>
      </w:r>
      <w:r w:rsidRPr="0005431A">
        <w:rPr>
          <w:lang w:val="en-IE"/>
        </w:rPr>
        <w:t xml:space="preserve"> for an optimal local </w:t>
      </w:r>
      <w:r w:rsidR="002838AC" w:rsidRPr="0005431A">
        <w:rPr>
          <w:lang w:val="en-IE"/>
        </w:rPr>
        <w:t>solution</w:t>
      </w:r>
      <w:r w:rsidR="00FF6E46" w:rsidRPr="0005431A">
        <w:rPr>
          <w:lang w:val="en-IE"/>
        </w:rPr>
        <w:t>.</w:t>
      </w:r>
      <w:r w:rsidRPr="0005431A">
        <w:rPr>
          <w:lang w:val="en-IE"/>
        </w:rPr>
        <w:t xml:space="preserve"> </w:t>
      </w:r>
      <w:r w:rsidR="00FF6E46" w:rsidRPr="0005431A">
        <w:rPr>
          <w:lang w:val="en-IE"/>
        </w:rPr>
        <w:t>This</w:t>
      </w:r>
      <w:r w:rsidRPr="0005431A">
        <w:rPr>
          <w:lang w:val="en-IE"/>
        </w:rPr>
        <w:t xml:space="preserve"> experiment showed that is better to exchange between processors </w:t>
      </w:r>
      <w:r w:rsidR="00FF6E46" w:rsidRPr="0005431A">
        <w:rPr>
          <w:lang w:val="en-IE"/>
        </w:rPr>
        <w:t xml:space="preserve">only </w:t>
      </w:r>
      <w:r w:rsidRPr="0005431A">
        <w:rPr>
          <w:lang w:val="en-IE"/>
        </w:rPr>
        <w:t>the best solution found</w:t>
      </w:r>
      <w:r w:rsidR="00FF6E46" w:rsidRPr="0005431A">
        <w:rPr>
          <w:lang w:val="en-IE"/>
        </w:rPr>
        <w:t>,</w:t>
      </w:r>
      <w:r w:rsidRPr="0005431A">
        <w:rPr>
          <w:lang w:val="en-IE"/>
        </w:rPr>
        <w:t xml:space="preserve"> and not to update </w:t>
      </w:r>
      <w:r w:rsidR="00FF6E46" w:rsidRPr="0005431A">
        <w:rPr>
          <w:lang w:val="en-IE"/>
        </w:rPr>
        <w:t xml:space="preserve">the </w:t>
      </w:r>
      <w:r w:rsidRPr="0005431A">
        <w:rPr>
          <w:lang w:val="en-IE"/>
        </w:rPr>
        <w:t>complete pheromone matrix. The authors demonstrate that this approach worked well, hence improving overall efficiency.</w:t>
      </w:r>
    </w:p>
    <w:p w14:paraId="30867590" w14:textId="30D185C2" w:rsidR="005A7FCC" w:rsidRPr="0005431A" w:rsidRDefault="00211153" w:rsidP="001A79D9">
      <w:pPr>
        <w:pStyle w:val="MSCHeading2"/>
        <w:rPr>
          <w:rStyle w:val="mw-headline"/>
          <w:b w:val="0"/>
          <w:i w:val="0"/>
        </w:rPr>
      </w:pPr>
      <w:bookmarkStart w:id="119" w:name="_Toc396914431"/>
      <w:r w:rsidRPr="0005431A">
        <w:rPr>
          <w:rStyle w:val="mw-headline"/>
        </w:rPr>
        <w:t>5.1</w:t>
      </w:r>
      <w:r w:rsidR="0062016F">
        <w:rPr>
          <w:rStyle w:val="mw-headline"/>
        </w:rPr>
        <w:t>4</w:t>
      </w:r>
      <w:r w:rsidRPr="0005431A">
        <w:rPr>
          <w:rStyle w:val="mw-headline"/>
        </w:rPr>
        <w:tab/>
      </w:r>
      <w:r w:rsidR="005A7FCC" w:rsidRPr="0005431A">
        <w:rPr>
          <w:rStyle w:val="mw-headline"/>
        </w:rPr>
        <w:t>Convergence</w:t>
      </w:r>
      <w:bookmarkEnd w:id="119"/>
    </w:p>
    <w:p w14:paraId="3158D2E8" w14:textId="065D02CD" w:rsidR="0095202E" w:rsidRPr="0005431A" w:rsidRDefault="00B60253" w:rsidP="0095202E">
      <w:pPr>
        <w:rPr>
          <w:lang w:val="en-IE"/>
        </w:rPr>
      </w:pPr>
      <w:r w:rsidRPr="0005431A">
        <w:rPr>
          <w:lang w:val="en-IE"/>
        </w:rPr>
        <w:t>As with most meta-heuristics</w:t>
      </w:r>
      <w:r w:rsidR="00211153" w:rsidRPr="0005431A">
        <w:rPr>
          <w:lang w:val="en-IE"/>
        </w:rPr>
        <w:t>,</w:t>
      </w:r>
      <w:r w:rsidRPr="0005431A">
        <w:rPr>
          <w:lang w:val="en-IE"/>
        </w:rPr>
        <w:t xml:space="preserve"> ACO </w:t>
      </w:r>
      <w:r w:rsidR="00211153" w:rsidRPr="0005431A">
        <w:rPr>
          <w:lang w:val="en-IE"/>
        </w:rPr>
        <w:t>experiments</w:t>
      </w:r>
      <w:r w:rsidRPr="0005431A">
        <w:rPr>
          <w:lang w:val="en-IE"/>
        </w:rPr>
        <w:t xml:space="preserve"> guide the research efforts</w:t>
      </w:r>
      <w:r w:rsidR="00211153" w:rsidRPr="0005431A">
        <w:rPr>
          <w:lang w:val="en-IE"/>
        </w:rPr>
        <w:t>, but</w:t>
      </w:r>
      <w:r w:rsidRPr="0005431A">
        <w:rPr>
          <w:lang w:val="en-IE"/>
        </w:rPr>
        <w:t xml:space="preserve"> due to the randomness of the algorithms</w:t>
      </w:r>
      <w:r w:rsidR="00211153" w:rsidRPr="0005431A">
        <w:rPr>
          <w:lang w:val="en-IE"/>
        </w:rPr>
        <w:t>, it</w:t>
      </w:r>
      <w:r w:rsidRPr="0005431A">
        <w:rPr>
          <w:lang w:val="en-IE"/>
        </w:rPr>
        <w:t xml:space="preserve"> can become difficult to prove</w:t>
      </w:r>
      <w:r w:rsidR="00007D42" w:rsidRPr="0005431A">
        <w:rPr>
          <w:lang w:val="en-IE"/>
        </w:rPr>
        <w:t xml:space="preserve"> c</w:t>
      </w:r>
      <w:r w:rsidRPr="0005431A">
        <w:rPr>
          <w:lang w:val="en-IE"/>
        </w:rPr>
        <w:t xml:space="preserve">onvergence </w:t>
      </w:r>
      <w:r w:rsidR="00211153" w:rsidRPr="0005431A">
        <w:rPr>
          <w:lang w:val="en-IE"/>
        </w:rPr>
        <w:t xml:space="preserve">(i.e. </w:t>
      </w:r>
      <w:r w:rsidR="00007D42" w:rsidRPr="0005431A">
        <w:rPr>
          <w:lang w:val="en-IE"/>
        </w:rPr>
        <w:t xml:space="preserve">will </w:t>
      </w:r>
      <w:r w:rsidR="00211153" w:rsidRPr="0005431A">
        <w:rPr>
          <w:lang w:val="en-IE"/>
        </w:rPr>
        <w:t xml:space="preserve">the </w:t>
      </w:r>
      <w:r w:rsidR="00007D42" w:rsidRPr="0005431A">
        <w:rPr>
          <w:lang w:val="en-IE"/>
        </w:rPr>
        <w:t>algorithm find the optimal solution</w:t>
      </w:r>
      <w:r w:rsidR="00FB7806" w:rsidRPr="0005431A">
        <w:rPr>
          <w:lang w:val="en-IE"/>
        </w:rPr>
        <w:t>?</w:t>
      </w:r>
      <w:r w:rsidR="00007D42" w:rsidRPr="0005431A">
        <w:rPr>
          <w:lang w:val="en-IE"/>
        </w:rPr>
        <w:t xml:space="preserve"> </w:t>
      </w:r>
      <w:r w:rsidR="00FB7806" w:rsidRPr="0005431A">
        <w:rPr>
          <w:lang w:val="en-IE"/>
        </w:rPr>
        <w:t xml:space="preserve">If so </w:t>
      </w:r>
      <w:r w:rsidR="00007D42" w:rsidRPr="0005431A">
        <w:rPr>
          <w:lang w:val="en-IE"/>
        </w:rPr>
        <w:t>how long will</w:t>
      </w:r>
      <w:r w:rsidR="001D1C84" w:rsidRPr="0005431A">
        <w:rPr>
          <w:lang w:val="en-IE"/>
        </w:rPr>
        <w:t xml:space="preserve"> it</w:t>
      </w:r>
      <w:r w:rsidR="00007D42" w:rsidRPr="0005431A">
        <w:rPr>
          <w:lang w:val="en-IE"/>
        </w:rPr>
        <w:t xml:space="preserve"> take</w:t>
      </w:r>
      <w:r w:rsidR="00FB7806" w:rsidRPr="0005431A">
        <w:rPr>
          <w:lang w:val="en-IE"/>
        </w:rPr>
        <w:t>?</w:t>
      </w:r>
      <w:r w:rsidR="00211153" w:rsidRPr="0005431A">
        <w:rPr>
          <w:lang w:val="en-IE"/>
        </w:rPr>
        <w:t>)</w:t>
      </w:r>
      <w:r w:rsidR="0095202E" w:rsidRPr="0005431A">
        <w:rPr>
          <w:lang w:val="en-IE"/>
        </w:rPr>
        <w:t xml:space="preserve"> </w:t>
      </w:r>
      <w:r w:rsidR="00211153" w:rsidRPr="0005431A">
        <w:rPr>
          <w:lang w:val="en-IE"/>
        </w:rPr>
        <w:t xml:space="preserve">The </w:t>
      </w:r>
      <w:r w:rsidR="00064762">
        <w:rPr>
          <w:lang w:val="en-IE"/>
        </w:rPr>
        <w:t>Ant C</w:t>
      </w:r>
      <w:r w:rsidR="00007D42" w:rsidRPr="0005431A">
        <w:rPr>
          <w:lang w:val="en-IE"/>
        </w:rPr>
        <w:t>olony and MinMax ant system</w:t>
      </w:r>
      <w:r w:rsidR="00211153" w:rsidRPr="0005431A">
        <w:rPr>
          <w:lang w:val="en-IE"/>
        </w:rPr>
        <w:t>s</w:t>
      </w:r>
      <w:r w:rsidR="00007D42" w:rsidRPr="0005431A">
        <w:rPr>
          <w:lang w:val="en-IE"/>
        </w:rPr>
        <w:t xml:space="preserve"> have been proven eventually </w:t>
      </w:r>
      <w:r w:rsidR="00211153" w:rsidRPr="0005431A">
        <w:rPr>
          <w:lang w:val="en-IE"/>
        </w:rPr>
        <w:t xml:space="preserve">to </w:t>
      </w:r>
      <w:r w:rsidR="00007D42" w:rsidRPr="0005431A">
        <w:rPr>
          <w:lang w:val="en-IE"/>
        </w:rPr>
        <w:t>converge at the optimal solution, but there is no way of defining the time it will take</w:t>
      </w:r>
      <w:r w:rsidR="001D1C84" w:rsidRPr="0005431A">
        <w:rPr>
          <w:lang w:val="en-IE"/>
        </w:rPr>
        <w:t>.</w:t>
      </w:r>
      <w:r w:rsidR="00007D42" w:rsidRPr="0005431A">
        <w:rPr>
          <w:lang w:val="en-IE"/>
        </w:rPr>
        <w:t xml:space="preserve"> </w:t>
      </w:r>
      <w:r w:rsidR="00211153" w:rsidRPr="0005431A">
        <w:rPr>
          <w:lang w:val="en-IE"/>
        </w:rPr>
        <w:t>M</w:t>
      </w:r>
      <w:r w:rsidR="00007D42" w:rsidRPr="0005431A">
        <w:rPr>
          <w:lang w:val="en-IE"/>
        </w:rPr>
        <w:t>ore information</w:t>
      </w:r>
      <w:r w:rsidR="00211153" w:rsidRPr="0005431A">
        <w:rPr>
          <w:lang w:val="en-IE"/>
        </w:rPr>
        <w:t xml:space="preserve"> can be found in C</w:t>
      </w:r>
      <w:r w:rsidR="00007D42" w:rsidRPr="0005431A">
        <w:rPr>
          <w:lang w:val="en-IE"/>
        </w:rPr>
        <w:t xml:space="preserve">hapter 4 </w:t>
      </w:r>
      <w:r w:rsidR="00211153" w:rsidRPr="0005431A">
        <w:rPr>
          <w:lang w:val="en-IE"/>
        </w:rPr>
        <w:t xml:space="preserve">of </w:t>
      </w:r>
      <w:r w:rsidR="00007D42" w:rsidRPr="0005431A">
        <w:rPr>
          <w:lang w:val="en-IE"/>
        </w:rPr>
        <w:fldChar w:fldCharType="begin"/>
      </w:r>
      <w:r w:rsidR="00007D42" w:rsidRPr="0005431A">
        <w:rPr>
          <w:lang w:val="en-IE"/>
        </w:rPr>
        <w:instrText xml:space="preserve"> ADDIN ZOTERO_ITEM CSL_CITATION {"citationID":"Zf9oDfe7","properties":{"formattedCitation":"{\\rtf (Dorigo and St\\uc0\\u252{}tzle, 2004a)}","plainCitation":"(Dorigo and Stützle, 2004a)"},"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schema":"https://github.com/citation-style-language/schema/raw/master/csl-citation.json"} </w:instrText>
      </w:r>
      <w:r w:rsidR="00007D42" w:rsidRPr="0005431A">
        <w:rPr>
          <w:lang w:val="en-IE"/>
        </w:rPr>
        <w:fldChar w:fldCharType="separate"/>
      </w:r>
      <w:r w:rsidR="00EB60D9">
        <w:rPr>
          <w:szCs w:val="24"/>
          <w:lang w:val="en-IE"/>
        </w:rPr>
        <w:t>(Dorigo and Stützle, 2004</w:t>
      </w:r>
      <w:r w:rsidR="00007D42" w:rsidRPr="0005431A">
        <w:rPr>
          <w:szCs w:val="24"/>
          <w:lang w:val="en-IE"/>
        </w:rPr>
        <w:t>)</w:t>
      </w:r>
      <w:r w:rsidR="00007D42" w:rsidRPr="0005431A">
        <w:rPr>
          <w:lang w:val="en-IE"/>
        </w:rPr>
        <w:fldChar w:fldCharType="end"/>
      </w:r>
      <w:r w:rsidR="0095202E" w:rsidRPr="0005431A">
        <w:rPr>
          <w:lang w:val="en-IE"/>
        </w:rPr>
        <w:t xml:space="preserve"> and</w:t>
      </w:r>
      <w:r w:rsidR="00211153" w:rsidRPr="0005431A">
        <w:rPr>
          <w:lang w:val="en-IE"/>
        </w:rPr>
        <w:t xml:space="preserve"> in</w:t>
      </w:r>
      <w:r w:rsidR="0095202E" w:rsidRPr="0005431A">
        <w:rPr>
          <w:lang w:val="en-IE"/>
        </w:rPr>
        <w:t xml:space="preserve"> </w:t>
      </w:r>
      <w:r w:rsidR="0095202E" w:rsidRPr="0005431A">
        <w:rPr>
          <w:lang w:val="en-IE"/>
        </w:rPr>
        <w:fldChar w:fldCharType="begin"/>
      </w:r>
      <w:r w:rsidR="00D07D07" w:rsidRPr="0005431A">
        <w:rPr>
          <w:lang w:val="en-IE"/>
        </w:rPr>
        <w:instrText xml:space="preserve"> ADDIN ZOTERO_ITEM CSL_CITATION {"citationID":"myfvJMj1","properties":{"formattedCitation":"(Huang et al., 2009)","plainCitation":"(Huang et al., 2009)"},"citationItems":[{"id":666,"uris":["http://zotero.org/users/1680862/items/SVR2EETQ"],"uri":["http://zotero.org/users/1680862/items/SVR2EETQ"],"itemData":{"id":666,"type":"article-journal","title":"A Pheromone-Rate-Based Analysis on the Convergence Time of ACO Algorithm","container-title":"IEEE Transactions on Systems, Man, and Cybernetics, Part B: Cybernetics","page":"910-923","volume":"39","issue":"4","source":"IEEE Xplore","abstract":"Ant colony optimization (ACO) has widely been applied to solve combinatorial optimization problems in recent years. There are few studies, however, on its convergence time, which reflects how many iteration times ACO algorithms spend in converging to the optimal solution. Based on the absorbing Markov chain model, we analyze the ACO convergence time in this paper. First, we present a general result for the estimation of convergence time to reveal the relationship between convergence time and pheromone rate. This general result is then extended to a two-step analysis of the convergence time, which includes the following: 1) the iteration time that the pheromone rate spends on reaching the objective value and 2) the convergence time that is calculated with the objective pheromone rate in expectation. Furthermore, four brief ACO algorithms are investigated by using the proposed theoretical results as case studies. Finally, the conclusions of the case studies that the pheromone rate and its deviation determine the expected convergence time are numerically verified with the experiment results of four one-ant ACO algorithms and four ten-ant ACO algorithms.","DOI":"10.1109/TSMCB.2009.2012867","ISSN":"1083-4419","author":[{"family":"Huang","given":"Han"},{"family":"Wu","given":"Chun-Guo"},{"family":"Hao","given":"Zhi-Feng"}],"issued":{"date-parts":[["2009",8]]}}}],"schema":"https://github.com/citation-style-language/schema/raw/master/csl-citation.json"} </w:instrText>
      </w:r>
      <w:r w:rsidR="0095202E" w:rsidRPr="0005431A">
        <w:rPr>
          <w:lang w:val="en-IE"/>
        </w:rPr>
        <w:fldChar w:fldCharType="separate"/>
      </w:r>
      <w:r w:rsidR="0095202E" w:rsidRPr="0005431A">
        <w:rPr>
          <w:lang w:val="en-IE"/>
        </w:rPr>
        <w:t>(Huang et al., 2009)</w:t>
      </w:r>
      <w:r w:rsidR="0095202E" w:rsidRPr="0005431A">
        <w:rPr>
          <w:lang w:val="en-IE"/>
        </w:rPr>
        <w:fldChar w:fldCharType="end"/>
      </w:r>
    </w:p>
    <w:p w14:paraId="379FCD99" w14:textId="35F668C7" w:rsidR="000B3C97" w:rsidRPr="0005431A" w:rsidRDefault="0062016F" w:rsidP="001A79D9">
      <w:pPr>
        <w:pStyle w:val="MSCHeading2"/>
      </w:pPr>
      <w:bookmarkStart w:id="120" w:name="_Toc396914432"/>
      <w:r>
        <w:t>5.15</w:t>
      </w:r>
      <w:r w:rsidR="00211153" w:rsidRPr="0005431A">
        <w:tab/>
      </w:r>
      <w:r w:rsidR="000B3C97" w:rsidRPr="0005431A">
        <w:t>Conclusion</w:t>
      </w:r>
      <w:bookmarkEnd w:id="120"/>
    </w:p>
    <w:p w14:paraId="089F2CB8" w14:textId="2392CFBA" w:rsidR="00EB0A6F" w:rsidRPr="0005431A" w:rsidRDefault="0035143E" w:rsidP="00E44EA5">
      <w:pPr>
        <w:rPr>
          <w:lang w:val="en-IE"/>
        </w:rPr>
      </w:pPr>
      <w:r w:rsidRPr="0005431A">
        <w:rPr>
          <w:lang w:val="en-IE"/>
        </w:rPr>
        <w:t xml:space="preserve">The extensions of the basic ant system introduced in this chapter try to address </w:t>
      </w:r>
      <w:r w:rsidR="003562E3" w:rsidRPr="0005431A">
        <w:rPr>
          <w:lang w:val="en-IE"/>
        </w:rPr>
        <w:t xml:space="preserve">the </w:t>
      </w:r>
      <w:r w:rsidRPr="0005431A">
        <w:rPr>
          <w:lang w:val="en-IE"/>
        </w:rPr>
        <w:t>shortcomings of the original algorithm</w:t>
      </w:r>
      <w:r w:rsidR="00786DC0" w:rsidRPr="0005431A">
        <w:rPr>
          <w:lang w:val="en-IE"/>
        </w:rPr>
        <w:t xml:space="preserve"> the Ant </w:t>
      </w:r>
      <w:r w:rsidR="00647D85" w:rsidRPr="0005431A">
        <w:rPr>
          <w:lang w:val="en-IE"/>
        </w:rPr>
        <w:t>System</w:t>
      </w:r>
      <w:r w:rsidR="003562E3" w:rsidRPr="0005431A">
        <w:rPr>
          <w:lang w:val="en-IE"/>
        </w:rPr>
        <w:t xml:space="preserve"> (AS)</w:t>
      </w:r>
      <w:r w:rsidRPr="0005431A">
        <w:rPr>
          <w:lang w:val="en-IE"/>
        </w:rPr>
        <w:t>. The elitist ant system deposits an extra pheromone based upon the best solution so far</w:t>
      </w:r>
      <w:r w:rsidR="001D1C84" w:rsidRPr="0005431A">
        <w:rPr>
          <w:lang w:val="en-IE"/>
        </w:rPr>
        <w:t>.</w:t>
      </w:r>
      <w:r w:rsidRPr="0005431A">
        <w:rPr>
          <w:lang w:val="en-IE"/>
        </w:rPr>
        <w:t xml:space="preserve"> </w:t>
      </w:r>
      <w:r w:rsidR="001D1C84" w:rsidRPr="0005431A">
        <w:rPr>
          <w:lang w:val="en-IE"/>
        </w:rPr>
        <w:t>T</w:t>
      </w:r>
      <w:r w:rsidRPr="0005431A">
        <w:rPr>
          <w:lang w:val="en-IE"/>
        </w:rPr>
        <w:t xml:space="preserve">his has the effect of guiding the ants to a </w:t>
      </w:r>
      <w:r w:rsidR="00426506" w:rsidRPr="0005431A">
        <w:rPr>
          <w:lang w:val="en-IE"/>
        </w:rPr>
        <w:t xml:space="preserve">more </w:t>
      </w:r>
      <w:r w:rsidRPr="0005431A">
        <w:rPr>
          <w:lang w:val="en-IE"/>
        </w:rPr>
        <w:t xml:space="preserve">trodden path thus producing a better quality solution, however </w:t>
      </w:r>
      <w:r w:rsidR="001D1C84" w:rsidRPr="0005431A">
        <w:rPr>
          <w:lang w:val="en-IE"/>
        </w:rPr>
        <w:t xml:space="preserve">this </w:t>
      </w:r>
      <w:r w:rsidRPr="0005431A">
        <w:rPr>
          <w:lang w:val="en-IE"/>
        </w:rPr>
        <w:t xml:space="preserve">also has its limitations </w:t>
      </w:r>
      <w:r w:rsidR="00426506" w:rsidRPr="0005431A">
        <w:rPr>
          <w:lang w:val="en-IE"/>
        </w:rPr>
        <w:t xml:space="preserve">in </w:t>
      </w:r>
      <w:r w:rsidR="008A0A0A" w:rsidRPr="0005431A">
        <w:rPr>
          <w:lang w:val="en-IE"/>
        </w:rPr>
        <w:t xml:space="preserve">that </w:t>
      </w:r>
      <w:r w:rsidRPr="0005431A">
        <w:rPr>
          <w:lang w:val="en-IE"/>
        </w:rPr>
        <w:t>every ant in the colony, including the worst</w:t>
      </w:r>
      <w:r w:rsidR="008A0A0A" w:rsidRPr="0005431A">
        <w:rPr>
          <w:lang w:val="en-IE"/>
        </w:rPr>
        <w:t xml:space="preserve"> </w:t>
      </w:r>
      <w:r w:rsidR="001D1C84" w:rsidRPr="0005431A">
        <w:rPr>
          <w:lang w:val="en-IE"/>
        </w:rPr>
        <w:t>ant</w:t>
      </w:r>
      <w:r w:rsidR="008A0A0A" w:rsidRPr="0005431A">
        <w:rPr>
          <w:lang w:val="en-IE"/>
        </w:rPr>
        <w:t xml:space="preserve"> get to update the pheromone matrix</w:t>
      </w:r>
      <w:r w:rsidRPr="0005431A">
        <w:rPr>
          <w:lang w:val="en-IE"/>
        </w:rPr>
        <w:t xml:space="preserve">. </w:t>
      </w:r>
    </w:p>
    <w:p w14:paraId="23F311BE" w14:textId="77777777" w:rsidR="00426506" w:rsidRPr="0005431A" w:rsidRDefault="00426506" w:rsidP="00E44EA5">
      <w:pPr>
        <w:rPr>
          <w:lang w:val="en-IE"/>
        </w:rPr>
      </w:pPr>
    </w:p>
    <w:p w14:paraId="5D8342EB" w14:textId="431CB05B" w:rsidR="00D4677C" w:rsidRPr="0005431A" w:rsidRDefault="0035143E" w:rsidP="00E44EA5">
      <w:pPr>
        <w:rPr>
          <w:lang w:val="en-IE"/>
        </w:rPr>
      </w:pPr>
      <w:r w:rsidRPr="0005431A">
        <w:rPr>
          <w:lang w:val="en-IE"/>
        </w:rPr>
        <w:t>The rank-based ant system improves upon this by giving extra weight to the best so far solution</w:t>
      </w:r>
      <w:r w:rsidR="00297190" w:rsidRPr="0005431A">
        <w:rPr>
          <w:lang w:val="en-IE"/>
        </w:rPr>
        <w:t>,</w:t>
      </w:r>
      <w:r w:rsidRPr="0005431A">
        <w:rPr>
          <w:lang w:val="en-IE"/>
        </w:rPr>
        <w:t xml:space="preserve"> </w:t>
      </w:r>
      <w:r w:rsidR="008A0A0A" w:rsidRPr="0005431A">
        <w:rPr>
          <w:lang w:val="en-IE"/>
        </w:rPr>
        <w:t>t</w:t>
      </w:r>
      <w:r w:rsidRPr="0005431A">
        <w:rPr>
          <w:lang w:val="en-IE"/>
        </w:rPr>
        <w:t>he second best and so on, thus minimising the level of pheromone</w:t>
      </w:r>
      <w:r w:rsidR="00F15A64" w:rsidRPr="0005431A">
        <w:rPr>
          <w:lang w:val="en-IE"/>
        </w:rPr>
        <w:t>s</w:t>
      </w:r>
      <w:r w:rsidRPr="0005431A">
        <w:rPr>
          <w:lang w:val="en-IE"/>
        </w:rPr>
        <w:t xml:space="preserve"> updated by the worst solutions.</w:t>
      </w:r>
      <w:r w:rsidR="008A0A0A" w:rsidRPr="0005431A">
        <w:rPr>
          <w:lang w:val="en-IE"/>
        </w:rPr>
        <w:t xml:space="preserve"> Therefore</w:t>
      </w:r>
      <w:r w:rsidR="00F15A64" w:rsidRPr="0005431A">
        <w:rPr>
          <w:lang w:val="en-IE"/>
        </w:rPr>
        <w:t xml:space="preserve"> i</w:t>
      </w:r>
      <w:r w:rsidR="008A0A0A" w:rsidRPr="0005431A">
        <w:rPr>
          <w:lang w:val="en-IE"/>
        </w:rPr>
        <w:t xml:space="preserve">n the neighbourhood of the optimal solution </w:t>
      </w:r>
      <w:r w:rsidR="003D478F" w:rsidRPr="0005431A">
        <w:rPr>
          <w:lang w:val="en-IE"/>
        </w:rPr>
        <w:t>(</w:t>
      </w:r>
      <w:r w:rsidR="00056201" w:rsidRPr="0005431A">
        <w:rPr>
          <w:lang w:val="en-IE"/>
        </w:rPr>
        <w:t xml:space="preserve">when the best solution and worst solution </w:t>
      </w:r>
      <w:r w:rsidR="008A0A0A" w:rsidRPr="0005431A">
        <w:rPr>
          <w:lang w:val="en-IE"/>
        </w:rPr>
        <w:t>are almost the same</w:t>
      </w:r>
      <w:r w:rsidR="003D478F" w:rsidRPr="0005431A">
        <w:rPr>
          <w:lang w:val="en-IE"/>
        </w:rPr>
        <w:t xml:space="preserve">) </w:t>
      </w:r>
      <w:r w:rsidR="008A0A0A" w:rsidRPr="0005431A">
        <w:rPr>
          <w:lang w:val="en-IE"/>
        </w:rPr>
        <w:t>the ranking ant system significantly guides the ants quicker to the optimal solution.</w:t>
      </w:r>
      <w:r w:rsidR="00DE0C3F" w:rsidRPr="0005431A">
        <w:rPr>
          <w:lang w:val="en-IE"/>
        </w:rPr>
        <w:t xml:space="preserve"> </w:t>
      </w:r>
    </w:p>
    <w:p w14:paraId="0FAB146E" w14:textId="227FDB76" w:rsidR="00D4677C" w:rsidRPr="0005431A" w:rsidRDefault="00DE0C3F" w:rsidP="00E44EA5">
      <w:pPr>
        <w:rPr>
          <w:lang w:val="en-IE"/>
        </w:rPr>
      </w:pPr>
      <w:r w:rsidRPr="0005431A">
        <w:rPr>
          <w:lang w:val="en-IE"/>
        </w:rPr>
        <w:t xml:space="preserve">The </w:t>
      </w:r>
      <w:r w:rsidR="00426506" w:rsidRPr="0005431A">
        <w:rPr>
          <w:lang w:val="en-IE"/>
        </w:rPr>
        <w:t>B</w:t>
      </w:r>
      <w:r w:rsidRPr="0005431A">
        <w:rPr>
          <w:lang w:val="en-IE"/>
        </w:rPr>
        <w:t>est-</w:t>
      </w:r>
      <w:r w:rsidR="00426506" w:rsidRPr="0005431A">
        <w:rPr>
          <w:lang w:val="en-IE"/>
        </w:rPr>
        <w:t>W</w:t>
      </w:r>
      <w:r w:rsidRPr="0005431A">
        <w:rPr>
          <w:lang w:val="en-IE"/>
        </w:rPr>
        <w:t>orst Ant System</w:t>
      </w:r>
      <w:r w:rsidR="003562E3" w:rsidRPr="0005431A">
        <w:rPr>
          <w:lang w:val="en-IE"/>
        </w:rPr>
        <w:t xml:space="preserve"> is</w:t>
      </w:r>
      <w:r w:rsidR="00D4677C" w:rsidRPr="0005431A">
        <w:rPr>
          <w:lang w:val="en-IE"/>
        </w:rPr>
        <w:t xml:space="preserve"> similar to the rank-based ant system, but tries to break out </w:t>
      </w:r>
      <w:r w:rsidR="003562E3" w:rsidRPr="0005431A">
        <w:rPr>
          <w:lang w:val="en-IE"/>
        </w:rPr>
        <w:t>of</w:t>
      </w:r>
      <w:r w:rsidR="00D4677C" w:rsidRPr="0005431A">
        <w:rPr>
          <w:lang w:val="en-IE"/>
        </w:rPr>
        <w:t xml:space="preserve"> local optima by using the operation of mutation</w:t>
      </w:r>
      <w:r w:rsidR="003D478F" w:rsidRPr="0005431A">
        <w:rPr>
          <w:lang w:val="en-IE"/>
        </w:rPr>
        <w:t>,</w:t>
      </w:r>
      <w:r w:rsidR="00D4677C" w:rsidRPr="0005431A">
        <w:rPr>
          <w:lang w:val="en-IE"/>
        </w:rPr>
        <w:t xml:space="preserve"> as in the genetic algorithm</w:t>
      </w:r>
      <w:r w:rsidR="003D478F" w:rsidRPr="0005431A">
        <w:rPr>
          <w:lang w:val="en-IE"/>
        </w:rPr>
        <w:t>,</w:t>
      </w:r>
      <w:r w:rsidR="00D4677C" w:rsidRPr="0005431A">
        <w:rPr>
          <w:lang w:val="en-IE"/>
        </w:rPr>
        <w:t xml:space="preserve"> to </w:t>
      </w:r>
      <w:r w:rsidR="00D4677C" w:rsidRPr="0005431A">
        <w:rPr>
          <w:lang w:val="en-IE"/>
        </w:rPr>
        <w:lastRenderedPageBreak/>
        <w:t xml:space="preserve">try and extend the search </w:t>
      </w:r>
      <w:r w:rsidR="00217BB0" w:rsidRPr="0005431A">
        <w:rPr>
          <w:lang w:val="en-IE"/>
        </w:rPr>
        <w:t>spaces</w:t>
      </w:r>
      <w:r w:rsidR="00D4677C" w:rsidRPr="0005431A">
        <w:rPr>
          <w:lang w:val="en-IE"/>
        </w:rPr>
        <w:t xml:space="preserve">. In addition, when approaching stagnation (when the best and worst solutions differ all only by fewer </w:t>
      </w:r>
      <w:r w:rsidR="003562E3" w:rsidRPr="0005431A">
        <w:rPr>
          <w:lang w:val="en-IE"/>
        </w:rPr>
        <w:t>edges</w:t>
      </w:r>
      <w:r w:rsidR="00D4677C" w:rsidRPr="0005431A">
        <w:rPr>
          <w:lang w:val="en-IE"/>
        </w:rPr>
        <w:t xml:space="preserve">) the differences between the </w:t>
      </w:r>
      <w:r w:rsidR="003562E3" w:rsidRPr="0005431A">
        <w:rPr>
          <w:lang w:val="en-IE"/>
        </w:rPr>
        <w:t>edges</w:t>
      </w:r>
      <w:r w:rsidR="00D4677C" w:rsidRPr="0005431A">
        <w:rPr>
          <w:lang w:val="en-IE"/>
        </w:rPr>
        <w:t xml:space="preserve"> is subject to further evaporation. </w:t>
      </w:r>
    </w:p>
    <w:p w14:paraId="642A84D3" w14:textId="77777777" w:rsidR="00426506" w:rsidRPr="0005431A" w:rsidRDefault="00426506" w:rsidP="00E44EA5">
      <w:pPr>
        <w:rPr>
          <w:lang w:val="en-IE"/>
        </w:rPr>
      </w:pPr>
    </w:p>
    <w:p w14:paraId="313B7862" w14:textId="7FBBADEE" w:rsidR="00EB0A6F" w:rsidRPr="0005431A" w:rsidRDefault="003D478F" w:rsidP="00E44EA5">
      <w:pPr>
        <w:rPr>
          <w:lang w:val="en-IE"/>
        </w:rPr>
      </w:pPr>
      <w:r w:rsidRPr="0005431A">
        <w:rPr>
          <w:lang w:val="en-IE"/>
        </w:rPr>
        <w:t>T</w:t>
      </w:r>
      <w:r w:rsidR="008A0A0A" w:rsidRPr="0005431A">
        <w:rPr>
          <w:lang w:val="en-IE"/>
        </w:rPr>
        <w:t xml:space="preserve">he </w:t>
      </w:r>
      <w:r w:rsidR="003562E3" w:rsidRPr="0005431A">
        <w:rPr>
          <w:lang w:val="en-IE"/>
        </w:rPr>
        <w:t>algorithms</w:t>
      </w:r>
      <w:r w:rsidR="008A0A0A" w:rsidRPr="0005431A">
        <w:rPr>
          <w:lang w:val="en-IE"/>
        </w:rPr>
        <w:t xml:space="preserve"> </w:t>
      </w:r>
      <w:r w:rsidRPr="0005431A">
        <w:rPr>
          <w:lang w:val="en-IE"/>
        </w:rPr>
        <w:t xml:space="preserve">described above </w:t>
      </w:r>
      <w:r w:rsidR="008A0A0A" w:rsidRPr="0005431A">
        <w:rPr>
          <w:lang w:val="en-IE"/>
        </w:rPr>
        <w:t xml:space="preserve">still suffer </w:t>
      </w:r>
      <w:r w:rsidRPr="0005431A">
        <w:rPr>
          <w:lang w:val="en-IE"/>
        </w:rPr>
        <w:t xml:space="preserve">from </w:t>
      </w:r>
      <w:r w:rsidR="008A0A0A" w:rsidRPr="0005431A">
        <w:rPr>
          <w:lang w:val="en-IE"/>
        </w:rPr>
        <w:t xml:space="preserve">the probabilistic proportional rule update </w:t>
      </w:r>
      <w:r w:rsidR="003562E3" w:rsidRPr="0005431A">
        <w:rPr>
          <w:lang w:val="en-IE"/>
        </w:rPr>
        <w:t xml:space="preserve">strategy </w:t>
      </w:r>
      <w:r w:rsidR="008A0A0A" w:rsidRPr="0005431A">
        <w:rPr>
          <w:lang w:val="en-IE"/>
        </w:rPr>
        <w:t xml:space="preserve">that effectively </w:t>
      </w:r>
      <w:r w:rsidR="003562E3" w:rsidRPr="0005431A">
        <w:rPr>
          <w:lang w:val="en-IE"/>
        </w:rPr>
        <w:t>gives</w:t>
      </w:r>
      <w:r w:rsidR="008A0A0A" w:rsidRPr="0005431A">
        <w:rPr>
          <w:lang w:val="en-IE"/>
        </w:rPr>
        <w:t xml:space="preserve"> the probability of less trodden paths that may be part of the optimal solution a </w:t>
      </w:r>
      <w:r w:rsidR="00D4677C" w:rsidRPr="0005431A">
        <w:rPr>
          <w:lang w:val="en-IE"/>
        </w:rPr>
        <w:t xml:space="preserve">near </w:t>
      </w:r>
      <w:r w:rsidR="008A0A0A" w:rsidRPr="0005431A">
        <w:rPr>
          <w:lang w:val="en-IE"/>
        </w:rPr>
        <w:t xml:space="preserve">zero chance of </w:t>
      </w:r>
      <w:r w:rsidR="003562E3" w:rsidRPr="0005431A">
        <w:rPr>
          <w:lang w:val="en-IE"/>
        </w:rPr>
        <w:t>selection</w:t>
      </w:r>
      <w:r w:rsidR="008A0A0A" w:rsidRPr="0005431A">
        <w:rPr>
          <w:lang w:val="en-IE"/>
        </w:rPr>
        <w:t xml:space="preserve">. </w:t>
      </w:r>
    </w:p>
    <w:p w14:paraId="56BEF94F" w14:textId="77777777" w:rsidR="003D478F" w:rsidRPr="0005431A" w:rsidRDefault="003D478F" w:rsidP="00E44EA5">
      <w:pPr>
        <w:rPr>
          <w:lang w:val="en-IE"/>
        </w:rPr>
      </w:pPr>
    </w:p>
    <w:p w14:paraId="518618D3" w14:textId="635EF9D5" w:rsidR="00EB0A6F" w:rsidRPr="0005431A" w:rsidRDefault="008A0A0A" w:rsidP="00E44EA5">
      <w:pPr>
        <w:rPr>
          <w:lang w:val="en-IE"/>
        </w:rPr>
      </w:pPr>
      <w:r w:rsidRPr="0005431A">
        <w:rPr>
          <w:lang w:val="en-IE"/>
        </w:rPr>
        <w:t xml:space="preserve">The MinMax </w:t>
      </w:r>
      <w:r w:rsidR="003D478F" w:rsidRPr="0005431A">
        <w:rPr>
          <w:lang w:val="en-IE"/>
        </w:rPr>
        <w:t>A</w:t>
      </w:r>
      <w:r w:rsidRPr="0005431A">
        <w:rPr>
          <w:lang w:val="en-IE"/>
        </w:rPr>
        <w:t xml:space="preserve">nt </w:t>
      </w:r>
      <w:r w:rsidR="003D478F" w:rsidRPr="0005431A">
        <w:rPr>
          <w:lang w:val="en-IE"/>
        </w:rPr>
        <w:t>S</w:t>
      </w:r>
      <w:r w:rsidRPr="0005431A">
        <w:rPr>
          <w:lang w:val="en-IE"/>
        </w:rPr>
        <w:t>ystem addresses this by imposing restrictions on the pheromone matrix and re-initialising the matrix if stagnation is detected. This enables the ants to re</w:t>
      </w:r>
      <w:r w:rsidR="003562E3" w:rsidRPr="0005431A">
        <w:rPr>
          <w:lang w:val="en-IE"/>
        </w:rPr>
        <w:t>-</w:t>
      </w:r>
      <w:r w:rsidRPr="0005431A">
        <w:rPr>
          <w:lang w:val="en-IE"/>
        </w:rPr>
        <w:t xml:space="preserve">search the search space without losing any of </w:t>
      </w:r>
      <w:r w:rsidR="003562E3" w:rsidRPr="0005431A">
        <w:rPr>
          <w:lang w:val="en-IE"/>
        </w:rPr>
        <w:t xml:space="preserve">the </w:t>
      </w:r>
      <w:r w:rsidR="001D1C84" w:rsidRPr="0005431A">
        <w:rPr>
          <w:lang w:val="en-IE"/>
        </w:rPr>
        <w:t>previous</w:t>
      </w:r>
      <w:r w:rsidR="003D478F" w:rsidRPr="0005431A">
        <w:rPr>
          <w:lang w:val="en-IE"/>
        </w:rPr>
        <w:t>ly</w:t>
      </w:r>
      <w:r w:rsidR="001D1C84" w:rsidRPr="0005431A">
        <w:rPr>
          <w:lang w:val="en-IE"/>
        </w:rPr>
        <w:t xml:space="preserve"> learnt information</w:t>
      </w:r>
      <w:r w:rsidR="00297190" w:rsidRPr="0005431A">
        <w:rPr>
          <w:lang w:val="en-IE"/>
        </w:rPr>
        <w:t>,</w:t>
      </w:r>
      <w:r w:rsidR="001D1C84" w:rsidRPr="0005431A">
        <w:rPr>
          <w:lang w:val="en-IE"/>
        </w:rPr>
        <w:t xml:space="preserve"> a</w:t>
      </w:r>
      <w:r w:rsidRPr="0005431A">
        <w:rPr>
          <w:lang w:val="en-IE"/>
        </w:rPr>
        <w:t xml:space="preserve"> very effective method</w:t>
      </w:r>
      <w:r w:rsidR="001D1C84" w:rsidRPr="0005431A">
        <w:rPr>
          <w:lang w:val="en-IE"/>
        </w:rPr>
        <w:t>.</w:t>
      </w:r>
      <w:r w:rsidRPr="0005431A">
        <w:rPr>
          <w:lang w:val="en-IE"/>
        </w:rPr>
        <w:t xml:space="preserve"> </w:t>
      </w:r>
      <w:r w:rsidR="001D1C84" w:rsidRPr="0005431A">
        <w:rPr>
          <w:lang w:val="en-IE"/>
        </w:rPr>
        <w:t>R</w:t>
      </w:r>
      <w:r w:rsidR="003562E3" w:rsidRPr="0005431A">
        <w:rPr>
          <w:lang w:val="en-IE"/>
        </w:rPr>
        <w:t>esearch</w:t>
      </w:r>
      <w:r w:rsidRPr="0005431A">
        <w:rPr>
          <w:lang w:val="en-IE"/>
        </w:rPr>
        <w:t xml:space="preserve"> show</w:t>
      </w:r>
      <w:r w:rsidR="003562E3" w:rsidRPr="0005431A">
        <w:rPr>
          <w:lang w:val="en-IE"/>
        </w:rPr>
        <w:t>s</w:t>
      </w:r>
      <w:r w:rsidRPr="0005431A">
        <w:rPr>
          <w:lang w:val="en-IE"/>
        </w:rPr>
        <w:t xml:space="preserve"> </w:t>
      </w:r>
      <w:r w:rsidR="003D478F" w:rsidRPr="0005431A">
        <w:rPr>
          <w:lang w:val="en-IE"/>
        </w:rPr>
        <w:t xml:space="preserve">that the </w:t>
      </w:r>
      <w:r w:rsidRPr="0005431A">
        <w:rPr>
          <w:lang w:val="en-IE"/>
        </w:rPr>
        <w:t>MinMax ant system almost always finds the optimal solution</w:t>
      </w:r>
      <w:r w:rsidR="00AD2F5F" w:rsidRPr="0005431A">
        <w:rPr>
          <w:lang w:val="en-IE"/>
        </w:rPr>
        <w:t>.</w:t>
      </w:r>
      <w:r w:rsidR="00EB0A6F" w:rsidRPr="0005431A">
        <w:rPr>
          <w:lang w:val="en-IE"/>
        </w:rPr>
        <w:t xml:space="preserve"> The</w:t>
      </w:r>
      <w:r w:rsidR="00AD2F5F" w:rsidRPr="0005431A">
        <w:rPr>
          <w:lang w:val="en-IE"/>
        </w:rPr>
        <w:t xml:space="preserve"> </w:t>
      </w:r>
      <m:oMath>
        <m:bar>
          <m:barPr>
            <m:pos m:val="top"/>
            <m:ctrlPr>
              <w:rPr>
                <w:rFonts w:ascii="Cambria Math" w:hAnsi="Cambria Math"/>
                <w:lang w:val="en-IE"/>
              </w:rPr>
            </m:ctrlPr>
          </m:barPr>
          <m:e>
            <m:r>
              <m:rPr>
                <m:sty m:val="bi"/>
              </m:rPr>
              <w:rPr>
                <w:rFonts w:ascii="Cambria Math" w:hAnsi="Cambria Math"/>
                <w:lang w:val="en-IE"/>
              </w:rPr>
              <m:t>λ</m:t>
            </m:r>
          </m:e>
        </m:bar>
      </m:oMath>
      <w:r w:rsidRPr="0005431A">
        <w:rPr>
          <w:lang w:val="en-IE"/>
        </w:rPr>
        <w:t xml:space="preserve"> Branching Factor and the </w:t>
      </w:r>
      <w:r w:rsidR="003562E3" w:rsidRPr="0005431A">
        <w:rPr>
          <w:lang w:val="en-IE"/>
        </w:rPr>
        <w:t xml:space="preserve">Variation </w:t>
      </w:r>
      <w:r w:rsidRPr="0005431A">
        <w:rPr>
          <w:lang w:val="en-IE"/>
        </w:rPr>
        <w:t xml:space="preserve">coefficient can detect when </w:t>
      </w:r>
      <w:r w:rsidR="00217BB0" w:rsidRPr="0005431A">
        <w:rPr>
          <w:lang w:val="en-IE"/>
        </w:rPr>
        <w:t>an</w:t>
      </w:r>
      <w:r w:rsidRPr="0005431A">
        <w:rPr>
          <w:lang w:val="en-IE"/>
        </w:rPr>
        <w:t xml:space="preserve"> algorithm</w:t>
      </w:r>
      <w:r w:rsidR="00217BB0" w:rsidRPr="0005431A">
        <w:rPr>
          <w:lang w:val="en-IE"/>
        </w:rPr>
        <w:t xml:space="preserve"> has stagnated</w:t>
      </w:r>
      <w:r w:rsidR="003D478F" w:rsidRPr="0005431A">
        <w:rPr>
          <w:lang w:val="en-IE"/>
        </w:rPr>
        <w:t xml:space="preserve"> - a</w:t>
      </w:r>
      <w:r w:rsidR="00217BB0" w:rsidRPr="0005431A">
        <w:rPr>
          <w:lang w:val="en-IE"/>
        </w:rPr>
        <w:t xml:space="preserve"> strategy that</w:t>
      </w:r>
      <w:r w:rsidR="003D478F" w:rsidRPr="0005431A">
        <w:rPr>
          <w:lang w:val="en-IE"/>
        </w:rPr>
        <w:t>,</w:t>
      </w:r>
      <w:r w:rsidR="00217BB0" w:rsidRPr="0005431A">
        <w:rPr>
          <w:lang w:val="en-IE"/>
        </w:rPr>
        <w:t xml:space="preserve"> in a sense</w:t>
      </w:r>
      <w:r w:rsidR="003D478F" w:rsidRPr="0005431A">
        <w:rPr>
          <w:lang w:val="en-IE"/>
        </w:rPr>
        <w:t>,</w:t>
      </w:r>
      <w:r w:rsidR="00217BB0" w:rsidRPr="0005431A">
        <w:rPr>
          <w:lang w:val="en-IE"/>
        </w:rPr>
        <w:t xml:space="preserve"> </w:t>
      </w:r>
      <w:r w:rsidR="00AD2F5F" w:rsidRPr="0005431A">
        <w:rPr>
          <w:lang w:val="en-IE"/>
        </w:rPr>
        <w:t>enabl</w:t>
      </w:r>
      <w:r w:rsidR="00217BB0" w:rsidRPr="0005431A">
        <w:rPr>
          <w:lang w:val="en-IE"/>
        </w:rPr>
        <w:t>es</w:t>
      </w:r>
      <w:r w:rsidR="00AD2F5F" w:rsidRPr="0005431A">
        <w:rPr>
          <w:lang w:val="en-IE"/>
        </w:rPr>
        <w:t xml:space="preserve"> the MinMax ant </w:t>
      </w:r>
      <w:r w:rsidR="00217BB0" w:rsidRPr="0005431A">
        <w:rPr>
          <w:lang w:val="en-IE"/>
        </w:rPr>
        <w:t>algorithm</w:t>
      </w:r>
      <w:r w:rsidR="00AD2F5F" w:rsidRPr="0005431A">
        <w:rPr>
          <w:lang w:val="en-IE"/>
        </w:rPr>
        <w:t xml:space="preserve"> to switch between exploitation </w:t>
      </w:r>
      <w:r w:rsidR="00317970" w:rsidRPr="0005431A">
        <w:rPr>
          <w:lang w:val="en-IE"/>
        </w:rPr>
        <w:t xml:space="preserve">and </w:t>
      </w:r>
      <w:r w:rsidR="00AD2F5F" w:rsidRPr="0005431A">
        <w:rPr>
          <w:lang w:val="en-IE"/>
        </w:rPr>
        <w:t>exploratory stage</w:t>
      </w:r>
      <w:r w:rsidR="00217BB0" w:rsidRPr="0005431A">
        <w:rPr>
          <w:lang w:val="en-IE"/>
        </w:rPr>
        <w:t>s during its execution.</w:t>
      </w:r>
    </w:p>
    <w:p w14:paraId="20732C99" w14:textId="77777777" w:rsidR="003562E3" w:rsidRPr="0005431A" w:rsidRDefault="003562E3" w:rsidP="00E44EA5">
      <w:pPr>
        <w:rPr>
          <w:lang w:val="en-IE"/>
        </w:rPr>
      </w:pPr>
    </w:p>
    <w:p w14:paraId="7D82AA2B" w14:textId="754C2441" w:rsidR="00C277DB" w:rsidRPr="0005431A" w:rsidRDefault="00274300" w:rsidP="00E44EA5">
      <w:pPr>
        <w:rPr>
          <w:lang w:val="en-IE"/>
        </w:rPr>
      </w:pPr>
      <w:r w:rsidRPr="0005431A">
        <w:rPr>
          <w:lang w:val="en-IE"/>
        </w:rPr>
        <w:t xml:space="preserve">The </w:t>
      </w:r>
      <w:r w:rsidR="003D478F" w:rsidRPr="0005431A">
        <w:rPr>
          <w:lang w:val="en-IE"/>
        </w:rPr>
        <w:t>A</w:t>
      </w:r>
      <w:r w:rsidRPr="0005431A">
        <w:rPr>
          <w:lang w:val="en-IE"/>
        </w:rPr>
        <w:t xml:space="preserve">nt </w:t>
      </w:r>
      <w:r w:rsidR="003D478F" w:rsidRPr="0005431A">
        <w:rPr>
          <w:lang w:val="en-IE"/>
        </w:rPr>
        <w:t>C</w:t>
      </w:r>
      <w:r w:rsidRPr="0005431A">
        <w:rPr>
          <w:lang w:val="en-IE"/>
        </w:rPr>
        <w:t xml:space="preserve">olony </w:t>
      </w:r>
      <w:r w:rsidR="003D478F" w:rsidRPr="0005431A">
        <w:rPr>
          <w:lang w:val="en-IE"/>
        </w:rPr>
        <w:t>S</w:t>
      </w:r>
      <w:r w:rsidRPr="0005431A">
        <w:rPr>
          <w:lang w:val="en-IE"/>
        </w:rPr>
        <w:t>ystem uses a different probabilistic rule altogether</w:t>
      </w:r>
      <w:r w:rsidR="009E5DD2" w:rsidRPr="0005431A">
        <w:rPr>
          <w:lang w:val="en-IE"/>
        </w:rPr>
        <w:t>,</w:t>
      </w:r>
      <w:r w:rsidRPr="0005431A">
        <w:rPr>
          <w:lang w:val="en-IE"/>
        </w:rPr>
        <w:t xml:space="preserve"> </w:t>
      </w:r>
      <w:r w:rsidR="001D1C84" w:rsidRPr="0005431A">
        <w:rPr>
          <w:lang w:val="en-IE"/>
        </w:rPr>
        <w:t>the ant</w:t>
      </w:r>
      <w:r w:rsidR="009E5DD2" w:rsidRPr="0005431A">
        <w:rPr>
          <w:lang w:val="en-IE"/>
        </w:rPr>
        <w:t xml:space="preserve"> </w:t>
      </w:r>
      <w:r w:rsidRPr="0005431A">
        <w:rPr>
          <w:lang w:val="en-IE"/>
        </w:rPr>
        <w:t xml:space="preserve">only selects the next </w:t>
      </w:r>
      <w:r w:rsidR="00217BB0" w:rsidRPr="0005431A">
        <w:rPr>
          <w:lang w:val="en-IE"/>
        </w:rPr>
        <w:t>edge</w:t>
      </w:r>
      <w:r w:rsidRPr="0005431A">
        <w:rPr>
          <w:lang w:val="en-IE"/>
        </w:rPr>
        <w:t xml:space="preserve"> based on the probabilistic rule very rarely and chooses a more greedy solution </w:t>
      </w:r>
      <w:r w:rsidR="00071304" w:rsidRPr="0005431A">
        <w:rPr>
          <w:lang w:val="en-IE"/>
        </w:rPr>
        <w:t>most</w:t>
      </w:r>
      <w:r w:rsidRPr="0005431A">
        <w:rPr>
          <w:lang w:val="en-IE"/>
        </w:rPr>
        <w:t xml:space="preserve"> of the time</w:t>
      </w:r>
      <w:r w:rsidR="003D478F" w:rsidRPr="0005431A">
        <w:rPr>
          <w:lang w:val="en-IE"/>
        </w:rPr>
        <w:t>,</w:t>
      </w:r>
      <w:r w:rsidR="009E5DD2" w:rsidRPr="0005431A">
        <w:rPr>
          <w:lang w:val="en-IE"/>
        </w:rPr>
        <w:t xml:space="preserve"> controlled by</w:t>
      </w:r>
      <w:r w:rsidR="00772C54">
        <w:rPr>
          <w:lang w:val="en-IE"/>
        </w:rPr>
        <w:t xml:space="preserve"> another heuristic</w:t>
      </w:r>
      <w:r w:rsidR="009E5DD2" w:rsidRPr="0005431A">
        <w:rPr>
          <w:lang w:val="en-IE"/>
        </w:rPr>
        <w:t xml:space="preserve"> </w:t>
      </w:r>
      <w:r w:rsidR="009E5DD2" w:rsidRPr="0005431A">
        <w:rPr>
          <w:i/>
          <w:lang w:val="en-IE"/>
        </w:rPr>
        <w:t>q</w:t>
      </w:r>
      <w:r w:rsidR="009E5DD2" w:rsidRPr="0005431A">
        <w:rPr>
          <w:i/>
          <w:vertAlign w:val="subscript"/>
          <w:lang w:val="en-IE"/>
        </w:rPr>
        <w:t>0</w:t>
      </w:r>
      <w:r w:rsidRPr="0005431A">
        <w:rPr>
          <w:lang w:val="en-IE"/>
        </w:rPr>
        <w:t>. The</w:t>
      </w:r>
      <w:r w:rsidR="00EB0A6F" w:rsidRPr="0005431A">
        <w:rPr>
          <w:lang w:val="en-IE"/>
        </w:rPr>
        <w:t xml:space="preserve"> adapted</w:t>
      </w:r>
      <w:r w:rsidRPr="0005431A">
        <w:rPr>
          <w:lang w:val="en-IE"/>
        </w:rPr>
        <w:t xml:space="preserve"> probabilistic wheel </w:t>
      </w:r>
      <w:r w:rsidR="00EB0A6F" w:rsidRPr="0005431A">
        <w:rPr>
          <w:lang w:val="en-IE"/>
        </w:rPr>
        <w:t>selection</w:t>
      </w:r>
      <w:r w:rsidRPr="0005431A">
        <w:rPr>
          <w:lang w:val="en-IE"/>
        </w:rPr>
        <w:t xml:space="preserve"> enables the algorithm to adapt and introduce new search spaces </w:t>
      </w:r>
      <w:r w:rsidR="003D478F" w:rsidRPr="0005431A">
        <w:rPr>
          <w:lang w:val="en-IE"/>
        </w:rPr>
        <w:t>so it remains</w:t>
      </w:r>
      <w:r w:rsidR="00071304" w:rsidRPr="0005431A">
        <w:rPr>
          <w:lang w:val="en-IE"/>
        </w:rPr>
        <w:t xml:space="preserve"> always in an exploitation and exploratory stage.</w:t>
      </w:r>
      <w:r w:rsidR="00EB0A6F" w:rsidRPr="0005431A">
        <w:rPr>
          <w:lang w:val="en-IE"/>
        </w:rPr>
        <w:t xml:space="preserve"> It also uses the elitist strategy update</w:t>
      </w:r>
      <w:r w:rsidR="00D4677C" w:rsidRPr="0005431A">
        <w:rPr>
          <w:lang w:val="en-IE"/>
        </w:rPr>
        <w:t xml:space="preserve"> </w:t>
      </w:r>
      <w:r w:rsidR="009E5DD2" w:rsidRPr="0005431A">
        <w:rPr>
          <w:lang w:val="en-IE"/>
        </w:rPr>
        <w:t>but with a twist</w:t>
      </w:r>
      <w:r w:rsidR="003D478F" w:rsidRPr="0005431A">
        <w:rPr>
          <w:lang w:val="en-IE"/>
        </w:rPr>
        <w:t xml:space="preserve">: </w:t>
      </w:r>
      <w:r w:rsidR="009E5DD2" w:rsidRPr="0005431A">
        <w:rPr>
          <w:lang w:val="en-IE"/>
        </w:rPr>
        <w:t xml:space="preserve">the </w:t>
      </w:r>
      <w:r w:rsidR="001D1C84" w:rsidRPr="0005431A">
        <w:rPr>
          <w:lang w:val="en-IE"/>
        </w:rPr>
        <w:t>ant updates</w:t>
      </w:r>
      <w:r w:rsidR="00D4677C" w:rsidRPr="0005431A">
        <w:rPr>
          <w:lang w:val="en-IE"/>
        </w:rPr>
        <w:t xml:space="preserve"> pheromones </w:t>
      </w:r>
      <w:r w:rsidR="009E5DD2" w:rsidRPr="0005431A">
        <w:rPr>
          <w:lang w:val="en-IE"/>
        </w:rPr>
        <w:t xml:space="preserve">when it hops from </w:t>
      </w:r>
      <w:r w:rsidR="00D4677C" w:rsidRPr="0005431A">
        <w:rPr>
          <w:lang w:val="en-IE"/>
        </w:rPr>
        <w:t>edge to edge</w:t>
      </w:r>
      <w:r w:rsidR="00EB0A6F" w:rsidRPr="0005431A">
        <w:rPr>
          <w:lang w:val="en-IE"/>
        </w:rPr>
        <w:t xml:space="preserve">, thus </w:t>
      </w:r>
      <w:r w:rsidR="001D1C84" w:rsidRPr="0005431A">
        <w:rPr>
          <w:lang w:val="en-IE"/>
        </w:rPr>
        <w:t>implementing a</w:t>
      </w:r>
      <w:r w:rsidR="00EB0A6F" w:rsidRPr="0005431A">
        <w:rPr>
          <w:lang w:val="en-IE"/>
        </w:rPr>
        <w:t xml:space="preserve"> powerful algorithm.</w:t>
      </w:r>
      <w:r w:rsidR="00C277DB" w:rsidRPr="0005431A">
        <w:rPr>
          <w:lang w:val="en-IE"/>
        </w:rPr>
        <w:t xml:space="preserve"> However, because of the new probabilistic wheel selection and the elitist strategy update</w:t>
      </w:r>
      <w:r w:rsidR="001D1C84" w:rsidRPr="0005431A">
        <w:rPr>
          <w:lang w:val="en-IE"/>
        </w:rPr>
        <w:t>,</w:t>
      </w:r>
      <w:r w:rsidR="00C277DB" w:rsidRPr="0005431A">
        <w:rPr>
          <w:lang w:val="en-IE"/>
        </w:rPr>
        <w:t xml:space="preserve"> </w:t>
      </w:r>
      <w:r w:rsidR="001D1C84" w:rsidRPr="0005431A">
        <w:rPr>
          <w:lang w:val="en-IE"/>
        </w:rPr>
        <w:t>t</w:t>
      </w:r>
      <w:r w:rsidR="00C277DB" w:rsidRPr="0005431A">
        <w:rPr>
          <w:lang w:val="en-IE"/>
        </w:rPr>
        <w:t xml:space="preserve">he algorithm can get stuck in a local optimal, that </w:t>
      </w:r>
      <w:r w:rsidR="003D478F" w:rsidRPr="0005431A">
        <w:rPr>
          <w:lang w:val="en-IE"/>
        </w:rPr>
        <w:t>can</w:t>
      </w:r>
      <w:r w:rsidR="00C277DB" w:rsidRPr="0005431A">
        <w:rPr>
          <w:lang w:val="en-IE"/>
        </w:rPr>
        <w:t xml:space="preserve"> take quite a while to break from </w:t>
      </w:r>
      <w:r w:rsidR="003D478F" w:rsidRPr="0005431A">
        <w:rPr>
          <w:lang w:val="en-IE"/>
        </w:rPr>
        <w:t>(</w:t>
      </w:r>
      <w:r w:rsidR="00D4677C" w:rsidRPr="0005431A">
        <w:rPr>
          <w:lang w:val="en-IE"/>
        </w:rPr>
        <w:t xml:space="preserve">it </w:t>
      </w:r>
      <w:r w:rsidR="00C277DB" w:rsidRPr="0005431A">
        <w:rPr>
          <w:lang w:val="en-IE"/>
        </w:rPr>
        <w:t>if ever</w:t>
      </w:r>
      <w:r w:rsidR="003D478F" w:rsidRPr="0005431A">
        <w:rPr>
          <w:lang w:val="en-IE"/>
        </w:rPr>
        <w:t xml:space="preserve"> manages to do so)</w:t>
      </w:r>
      <w:r w:rsidR="00C277DB" w:rsidRPr="0005431A">
        <w:rPr>
          <w:lang w:val="en-IE"/>
        </w:rPr>
        <w:t xml:space="preserve">, as the </w:t>
      </w:r>
      <w:r w:rsidR="00217BB0" w:rsidRPr="0005431A">
        <w:rPr>
          <w:lang w:val="en-IE"/>
        </w:rPr>
        <w:t>best so far</w:t>
      </w:r>
      <w:r w:rsidR="00C277DB" w:rsidRPr="0005431A">
        <w:rPr>
          <w:lang w:val="en-IE"/>
        </w:rPr>
        <w:t xml:space="preserve"> </w:t>
      </w:r>
      <w:r w:rsidR="00445D83" w:rsidRPr="0005431A">
        <w:rPr>
          <w:lang w:val="en-IE"/>
        </w:rPr>
        <w:t>edges</w:t>
      </w:r>
      <w:r w:rsidR="00C277DB" w:rsidRPr="0005431A">
        <w:rPr>
          <w:lang w:val="en-IE"/>
        </w:rPr>
        <w:t xml:space="preserve"> may never be on the global optimal </w:t>
      </w:r>
      <w:r w:rsidR="009E5DD2" w:rsidRPr="0005431A">
        <w:rPr>
          <w:lang w:val="en-IE"/>
        </w:rPr>
        <w:t>solution</w:t>
      </w:r>
      <w:r w:rsidR="00C277DB" w:rsidRPr="0005431A">
        <w:rPr>
          <w:lang w:val="en-IE"/>
        </w:rPr>
        <w:t xml:space="preserve">. </w:t>
      </w:r>
    </w:p>
    <w:p w14:paraId="373B3B55" w14:textId="77777777" w:rsidR="003D478F" w:rsidRPr="0005431A" w:rsidRDefault="003D478F" w:rsidP="00E44EA5">
      <w:pPr>
        <w:rPr>
          <w:lang w:val="en-IE"/>
        </w:rPr>
      </w:pPr>
    </w:p>
    <w:p w14:paraId="18C7237E" w14:textId="0A848E32" w:rsidR="0035143E" w:rsidRPr="0005431A" w:rsidRDefault="00C277DB" w:rsidP="00E44EA5">
      <w:pPr>
        <w:rPr>
          <w:lang w:val="en-IE"/>
        </w:rPr>
      </w:pPr>
      <w:r w:rsidRPr="0005431A">
        <w:rPr>
          <w:lang w:val="en-IE"/>
        </w:rPr>
        <w:t>The</w:t>
      </w:r>
      <w:r w:rsidR="00EE51B9" w:rsidRPr="0005431A">
        <w:rPr>
          <w:lang w:val="en-IE"/>
        </w:rPr>
        <w:t xml:space="preserve"> </w:t>
      </w:r>
      <w:r w:rsidR="003D478F" w:rsidRPr="0005431A">
        <w:rPr>
          <w:lang w:val="en-IE"/>
        </w:rPr>
        <w:t>M</w:t>
      </w:r>
      <w:r w:rsidRPr="0005431A">
        <w:rPr>
          <w:lang w:val="en-IE"/>
        </w:rPr>
        <w:t xml:space="preserve">utated </w:t>
      </w:r>
      <w:r w:rsidR="003D478F" w:rsidRPr="0005431A">
        <w:rPr>
          <w:lang w:val="en-IE"/>
        </w:rPr>
        <w:t>A</w:t>
      </w:r>
      <w:r w:rsidRPr="0005431A">
        <w:rPr>
          <w:lang w:val="en-IE"/>
        </w:rPr>
        <w:t>nt</w:t>
      </w:r>
      <w:r w:rsidR="00EE51B9" w:rsidRPr="0005431A">
        <w:rPr>
          <w:lang w:val="en-IE"/>
        </w:rPr>
        <w:t xml:space="preserve"> </w:t>
      </w:r>
      <w:r w:rsidR="003D478F" w:rsidRPr="0005431A">
        <w:rPr>
          <w:lang w:val="en-IE"/>
        </w:rPr>
        <w:t xml:space="preserve">system </w:t>
      </w:r>
      <w:r w:rsidR="008366F5" w:rsidRPr="0005431A">
        <w:rPr>
          <w:lang w:val="en-IE"/>
        </w:rPr>
        <w:t>introduced uses only two ants, combined with</w:t>
      </w:r>
      <w:r w:rsidR="00EE51B9" w:rsidRPr="0005431A">
        <w:rPr>
          <w:lang w:val="en-IE"/>
        </w:rPr>
        <w:t xml:space="preserve"> </w:t>
      </w:r>
      <w:r w:rsidR="003E353D" w:rsidRPr="0005431A">
        <w:rPr>
          <w:lang w:val="en-IE"/>
        </w:rPr>
        <w:t>the elitist updating strategy</w:t>
      </w:r>
      <w:r w:rsidR="00C57FDD" w:rsidRPr="0005431A">
        <w:rPr>
          <w:lang w:val="en-IE"/>
        </w:rPr>
        <w:t xml:space="preserve"> and the selection strategy from ACS.</w:t>
      </w:r>
      <w:r w:rsidR="008366F5" w:rsidRPr="0005431A">
        <w:rPr>
          <w:lang w:val="en-IE"/>
        </w:rPr>
        <w:t xml:space="preserve"> </w:t>
      </w:r>
      <w:r w:rsidR="00C57FDD" w:rsidRPr="0005431A">
        <w:rPr>
          <w:lang w:val="en-IE"/>
        </w:rPr>
        <w:t>T</w:t>
      </w:r>
      <w:r w:rsidRPr="0005431A">
        <w:rPr>
          <w:lang w:val="en-IE"/>
        </w:rPr>
        <w:t xml:space="preserve">he pheromone matrix is updated </w:t>
      </w:r>
      <w:r w:rsidR="003E353D" w:rsidRPr="0005431A">
        <w:rPr>
          <w:lang w:val="en-IE"/>
        </w:rPr>
        <w:t xml:space="preserve">by the </w:t>
      </w:r>
      <w:r w:rsidR="003D478F" w:rsidRPr="0005431A">
        <w:rPr>
          <w:lang w:val="en-IE"/>
        </w:rPr>
        <w:t>‘</w:t>
      </w:r>
      <w:r w:rsidR="003E353D" w:rsidRPr="0005431A">
        <w:rPr>
          <w:lang w:val="en-IE"/>
        </w:rPr>
        <w:t>best ant</w:t>
      </w:r>
      <w:r w:rsidR="003D478F" w:rsidRPr="0005431A">
        <w:rPr>
          <w:lang w:val="en-IE"/>
        </w:rPr>
        <w:t>’</w:t>
      </w:r>
      <w:r w:rsidRPr="0005431A">
        <w:rPr>
          <w:lang w:val="en-IE"/>
        </w:rPr>
        <w:t xml:space="preserve"> in the </w:t>
      </w:r>
      <w:r w:rsidR="001C2606" w:rsidRPr="0005431A">
        <w:rPr>
          <w:lang w:val="en-IE"/>
        </w:rPr>
        <w:t>iteration</w:t>
      </w:r>
      <w:r w:rsidR="003E353D" w:rsidRPr="0005431A">
        <w:rPr>
          <w:lang w:val="en-IE"/>
        </w:rPr>
        <w:t xml:space="preserve"> and the </w:t>
      </w:r>
      <w:r w:rsidR="003D478F" w:rsidRPr="0005431A">
        <w:rPr>
          <w:lang w:val="en-IE"/>
        </w:rPr>
        <w:t>‘</w:t>
      </w:r>
      <w:r w:rsidR="003E353D" w:rsidRPr="0005431A">
        <w:rPr>
          <w:lang w:val="en-IE"/>
        </w:rPr>
        <w:t>best ant</w:t>
      </w:r>
      <w:r w:rsidR="008366F5" w:rsidRPr="0005431A">
        <w:rPr>
          <w:lang w:val="en-IE"/>
        </w:rPr>
        <w:t xml:space="preserve"> so far</w:t>
      </w:r>
      <w:r w:rsidR="003D478F" w:rsidRPr="0005431A">
        <w:rPr>
          <w:lang w:val="en-IE"/>
        </w:rPr>
        <w:t>’</w:t>
      </w:r>
      <w:r w:rsidR="003E353D" w:rsidRPr="0005431A">
        <w:rPr>
          <w:lang w:val="en-IE"/>
        </w:rPr>
        <w:t xml:space="preserve">. Evaporation is </w:t>
      </w:r>
      <w:r w:rsidR="00C57FDD" w:rsidRPr="0005431A">
        <w:rPr>
          <w:lang w:val="en-IE"/>
        </w:rPr>
        <w:t xml:space="preserve">then </w:t>
      </w:r>
      <w:r w:rsidR="003E353D" w:rsidRPr="0005431A">
        <w:rPr>
          <w:lang w:val="en-IE"/>
        </w:rPr>
        <w:t>controlled</w:t>
      </w:r>
      <w:r w:rsidRPr="0005431A">
        <w:rPr>
          <w:lang w:val="en-IE"/>
        </w:rPr>
        <w:t xml:space="preserve"> by the </w:t>
      </w:r>
      <w:r w:rsidR="003D478F" w:rsidRPr="0005431A">
        <w:rPr>
          <w:lang w:val="en-IE"/>
        </w:rPr>
        <w:t>‘</w:t>
      </w:r>
      <w:r w:rsidRPr="0005431A">
        <w:rPr>
          <w:lang w:val="en-IE"/>
        </w:rPr>
        <w:t>worst ant</w:t>
      </w:r>
      <w:r w:rsidR="003D478F" w:rsidRPr="0005431A">
        <w:rPr>
          <w:lang w:val="en-IE"/>
        </w:rPr>
        <w:t>’</w:t>
      </w:r>
      <w:r w:rsidRPr="0005431A">
        <w:rPr>
          <w:lang w:val="en-IE"/>
        </w:rPr>
        <w:t xml:space="preserve"> in the iteration. However, this can lead to the problem of </w:t>
      </w:r>
      <w:r w:rsidR="008366F5" w:rsidRPr="0005431A">
        <w:rPr>
          <w:lang w:val="en-IE"/>
        </w:rPr>
        <w:t xml:space="preserve">the </w:t>
      </w:r>
      <w:r w:rsidRPr="0005431A">
        <w:rPr>
          <w:lang w:val="en-IE"/>
        </w:rPr>
        <w:t>algorithm getting</w:t>
      </w:r>
      <w:r w:rsidR="003E5701" w:rsidRPr="0005431A">
        <w:rPr>
          <w:lang w:val="en-IE"/>
        </w:rPr>
        <w:t xml:space="preserve"> stuck at the</w:t>
      </w:r>
      <w:r w:rsidRPr="0005431A">
        <w:rPr>
          <w:lang w:val="en-IE"/>
        </w:rPr>
        <w:t xml:space="preserve"> local optimal much </w:t>
      </w:r>
      <w:r w:rsidR="003D478F" w:rsidRPr="0005431A">
        <w:rPr>
          <w:lang w:val="en-IE"/>
        </w:rPr>
        <w:t xml:space="preserve">more </w:t>
      </w:r>
      <w:r w:rsidRPr="0005431A">
        <w:rPr>
          <w:lang w:val="en-IE"/>
        </w:rPr>
        <w:t>quick</w:t>
      </w:r>
      <w:r w:rsidR="003D478F" w:rsidRPr="0005431A">
        <w:rPr>
          <w:lang w:val="en-IE"/>
        </w:rPr>
        <w:t>ly</w:t>
      </w:r>
      <w:r w:rsidRPr="0005431A">
        <w:rPr>
          <w:lang w:val="en-IE"/>
        </w:rPr>
        <w:t xml:space="preserve"> than </w:t>
      </w:r>
      <w:r w:rsidR="003D478F" w:rsidRPr="0005431A">
        <w:rPr>
          <w:lang w:val="en-IE"/>
        </w:rPr>
        <w:t xml:space="preserve">in </w:t>
      </w:r>
      <w:r w:rsidRPr="0005431A">
        <w:rPr>
          <w:lang w:val="en-IE"/>
        </w:rPr>
        <w:t xml:space="preserve">the other </w:t>
      </w:r>
      <w:r w:rsidRPr="0005431A">
        <w:rPr>
          <w:lang w:val="en-IE"/>
        </w:rPr>
        <w:lastRenderedPageBreak/>
        <w:t>algorithms.</w:t>
      </w:r>
      <w:r w:rsidR="00C57FDD" w:rsidRPr="0005431A">
        <w:rPr>
          <w:lang w:val="en-IE"/>
        </w:rPr>
        <w:t xml:space="preserve"> T</w:t>
      </w:r>
      <w:r w:rsidRPr="0005431A">
        <w:rPr>
          <w:lang w:val="en-IE"/>
        </w:rPr>
        <w:t>his can be turned into an advantage, by combin</w:t>
      </w:r>
      <w:r w:rsidR="00445D83" w:rsidRPr="0005431A">
        <w:rPr>
          <w:lang w:val="en-IE"/>
        </w:rPr>
        <w:t>in</w:t>
      </w:r>
      <w:r w:rsidRPr="0005431A">
        <w:rPr>
          <w:lang w:val="en-IE"/>
        </w:rPr>
        <w:t xml:space="preserve">g the probabilistic proportional rule from ACS and mutation </w:t>
      </w:r>
      <w:r w:rsidR="006F0559" w:rsidRPr="0005431A">
        <w:rPr>
          <w:lang w:val="en-IE"/>
        </w:rPr>
        <w:t xml:space="preserve">from the genetic algorithm </w:t>
      </w:r>
      <w:r w:rsidRPr="0005431A">
        <w:rPr>
          <w:lang w:val="en-IE"/>
        </w:rPr>
        <w:t xml:space="preserve">to inject diversity into the solution thus </w:t>
      </w:r>
      <w:r w:rsidR="001C2606" w:rsidRPr="0005431A">
        <w:rPr>
          <w:lang w:val="en-IE"/>
        </w:rPr>
        <w:t>enabling the algorithm to break and explore the search space</w:t>
      </w:r>
      <w:r w:rsidR="008366F5" w:rsidRPr="0005431A">
        <w:rPr>
          <w:lang w:val="en-IE"/>
        </w:rPr>
        <w:t>.</w:t>
      </w:r>
      <w:r w:rsidRPr="0005431A">
        <w:rPr>
          <w:lang w:val="en-IE"/>
        </w:rPr>
        <w:t xml:space="preserve"> </w:t>
      </w:r>
      <w:r w:rsidR="008366F5" w:rsidRPr="0005431A">
        <w:rPr>
          <w:lang w:val="en-IE"/>
        </w:rPr>
        <w:t xml:space="preserve">In addition if </w:t>
      </w:r>
      <w:r w:rsidRPr="0005431A">
        <w:rPr>
          <w:lang w:val="en-IE"/>
        </w:rPr>
        <w:t>stagnation is detected</w:t>
      </w:r>
      <w:r w:rsidR="003D478F" w:rsidRPr="0005431A">
        <w:rPr>
          <w:lang w:val="en-IE"/>
        </w:rPr>
        <w:t>,</w:t>
      </w:r>
      <w:r w:rsidR="00C57FDD" w:rsidRPr="0005431A">
        <w:rPr>
          <w:lang w:val="en-IE"/>
        </w:rPr>
        <w:t xml:space="preserve"> Mutated </w:t>
      </w:r>
      <w:r w:rsidR="001D1C84" w:rsidRPr="0005431A">
        <w:rPr>
          <w:lang w:val="en-IE"/>
        </w:rPr>
        <w:t>A</w:t>
      </w:r>
      <w:r w:rsidR="00C57FDD" w:rsidRPr="0005431A">
        <w:rPr>
          <w:lang w:val="en-IE"/>
        </w:rPr>
        <w:t>nt implements</w:t>
      </w:r>
      <w:r w:rsidRPr="0005431A">
        <w:rPr>
          <w:lang w:val="en-IE"/>
        </w:rPr>
        <w:t xml:space="preserve"> the </w:t>
      </w:r>
      <w:r w:rsidR="00C57FDD" w:rsidRPr="0005431A">
        <w:rPr>
          <w:lang w:val="en-IE"/>
        </w:rPr>
        <w:t>MMAS</w:t>
      </w:r>
      <w:r w:rsidRPr="0005431A">
        <w:rPr>
          <w:lang w:val="en-IE"/>
        </w:rPr>
        <w:t xml:space="preserve"> reset </w:t>
      </w:r>
      <w:r w:rsidR="00EE51B9" w:rsidRPr="0005431A">
        <w:rPr>
          <w:lang w:val="en-IE"/>
        </w:rPr>
        <w:t xml:space="preserve">strategy </w:t>
      </w:r>
      <w:r w:rsidR="003E5701" w:rsidRPr="0005431A">
        <w:rPr>
          <w:lang w:val="en-IE"/>
        </w:rPr>
        <w:t xml:space="preserve">to </w:t>
      </w:r>
      <w:r w:rsidR="006F0559" w:rsidRPr="0005431A">
        <w:rPr>
          <w:lang w:val="en-IE"/>
        </w:rPr>
        <w:t>reinitialise</w:t>
      </w:r>
      <w:r w:rsidR="003E5701" w:rsidRPr="0005431A">
        <w:rPr>
          <w:lang w:val="en-IE"/>
        </w:rPr>
        <w:t xml:space="preserve"> </w:t>
      </w:r>
      <w:r w:rsidRPr="0005431A">
        <w:rPr>
          <w:lang w:val="en-IE"/>
        </w:rPr>
        <w:t>the pheromone</w:t>
      </w:r>
      <w:r w:rsidR="003E5701" w:rsidRPr="0005431A">
        <w:rPr>
          <w:lang w:val="en-IE"/>
        </w:rPr>
        <w:t xml:space="preserve"> matrix</w:t>
      </w:r>
      <w:r w:rsidR="00EE51B9" w:rsidRPr="0005431A">
        <w:rPr>
          <w:lang w:val="en-IE"/>
        </w:rPr>
        <w:t>, allowing the algorithm to jump into</w:t>
      </w:r>
      <w:r w:rsidRPr="0005431A">
        <w:rPr>
          <w:lang w:val="en-IE"/>
        </w:rPr>
        <w:t xml:space="preserve"> a new search space</w:t>
      </w:r>
      <w:r w:rsidR="001C2606" w:rsidRPr="0005431A">
        <w:rPr>
          <w:lang w:val="en-IE"/>
        </w:rPr>
        <w:t>.</w:t>
      </w:r>
      <w:r w:rsidR="00D4677C" w:rsidRPr="0005431A">
        <w:rPr>
          <w:lang w:val="en-IE"/>
        </w:rPr>
        <w:t xml:space="preserve"> </w:t>
      </w:r>
      <w:r w:rsidR="001D1C84" w:rsidRPr="0005431A">
        <w:rPr>
          <w:lang w:val="en-IE"/>
        </w:rPr>
        <w:t>The Mutated A</w:t>
      </w:r>
      <w:r w:rsidR="0099558F" w:rsidRPr="0005431A">
        <w:rPr>
          <w:lang w:val="en-IE"/>
        </w:rPr>
        <w:t xml:space="preserve">nt combines </w:t>
      </w:r>
      <w:r w:rsidR="00D4677C" w:rsidRPr="0005431A">
        <w:rPr>
          <w:lang w:val="en-IE"/>
        </w:rPr>
        <w:t>the best</w:t>
      </w:r>
      <w:r w:rsidR="0099558F" w:rsidRPr="0005431A">
        <w:rPr>
          <w:lang w:val="en-IE"/>
        </w:rPr>
        <w:t xml:space="preserve"> strategies from various algorithms and </w:t>
      </w:r>
      <w:r w:rsidR="003D478F" w:rsidRPr="0005431A">
        <w:rPr>
          <w:lang w:val="en-IE"/>
        </w:rPr>
        <w:t xml:space="preserve">with </w:t>
      </w:r>
      <w:r w:rsidR="0099558F" w:rsidRPr="0005431A">
        <w:rPr>
          <w:lang w:val="en-IE"/>
        </w:rPr>
        <w:t xml:space="preserve">only </w:t>
      </w:r>
      <w:r w:rsidR="00B669FE">
        <w:rPr>
          <w:lang w:val="en-IE"/>
        </w:rPr>
        <w:t>three</w:t>
      </w:r>
      <w:r w:rsidR="0099558F" w:rsidRPr="0005431A">
        <w:rPr>
          <w:lang w:val="en-IE"/>
        </w:rPr>
        <w:t xml:space="preserve"> ants </w:t>
      </w:r>
      <w:r w:rsidR="003D478F" w:rsidRPr="0005431A">
        <w:rPr>
          <w:lang w:val="en-IE"/>
        </w:rPr>
        <w:t xml:space="preserve">for which </w:t>
      </w:r>
      <w:r w:rsidR="0099558F" w:rsidRPr="0005431A">
        <w:rPr>
          <w:lang w:val="en-IE"/>
        </w:rPr>
        <w:t>to construct solutions</w:t>
      </w:r>
      <w:r w:rsidR="00C523FF" w:rsidRPr="0005431A">
        <w:rPr>
          <w:lang w:val="en-IE"/>
        </w:rPr>
        <w:t>,</w:t>
      </w:r>
      <w:r w:rsidR="00C57FDD" w:rsidRPr="0005431A">
        <w:rPr>
          <w:lang w:val="en-IE"/>
        </w:rPr>
        <w:t xml:space="preserve"> </w:t>
      </w:r>
      <w:r w:rsidR="00C523FF" w:rsidRPr="0005431A">
        <w:rPr>
          <w:lang w:val="en-IE"/>
        </w:rPr>
        <w:t>produces a</w:t>
      </w:r>
      <w:r w:rsidR="0099558F" w:rsidRPr="0005431A">
        <w:rPr>
          <w:lang w:val="en-IE"/>
        </w:rPr>
        <w:t xml:space="preserve"> </w:t>
      </w:r>
      <w:r w:rsidR="00D4677C" w:rsidRPr="0005431A">
        <w:rPr>
          <w:lang w:val="en-IE"/>
        </w:rPr>
        <w:t xml:space="preserve">very efficient </w:t>
      </w:r>
      <w:r w:rsidR="009E5DD2" w:rsidRPr="0005431A">
        <w:rPr>
          <w:lang w:val="en-IE"/>
        </w:rPr>
        <w:t xml:space="preserve">and effective </w:t>
      </w:r>
      <w:r w:rsidR="00D4677C" w:rsidRPr="0005431A">
        <w:rPr>
          <w:lang w:val="en-IE"/>
        </w:rPr>
        <w:t>algorithm for all values of n.</w:t>
      </w:r>
    </w:p>
    <w:p w14:paraId="51201685" w14:textId="77777777" w:rsidR="003D478F" w:rsidRPr="0005431A" w:rsidRDefault="003D478F" w:rsidP="00E44EA5">
      <w:pPr>
        <w:rPr>
          <w:lang w:val="en-IE"/>
        </w:rPr>
      </w:pPr>
    </w:p>
    <w:p w14:paraId="2AA95398" w14:textId="4031A457" w:rsidR="00EB0A6F" w:rsidRPr="0005431A" w:rsidRDefault="0099558F" w:rsidP="00E44EA5">
      <w:pPr>
        <w:rPr>
          <w:lang w:val="en-IE"/>
        </w:rPr>
      </w:pPr>
      <w:r w:rsidRPr="0005431A">
        <w:rPr>
          <w:lang w:val="en-IE"/>
        </w:rPr>
        <w:t>A</w:t>
      </w:r>
      <w:r w:rsidR="00F15A64" w:rsidRPr="0005431A">
        <w:rPr>
          <w:lang w:val="en-IE"/>
        </w:rPr>
        <w:t xml:space="preserve">nt </w:t>
      </w:r>
      <w:r w:rsidRPr="0005431A">
        <w:rPr>
          <w:lang w:val="en-IE"/>
        </w:rPr>
        <w:t xml:space="preserve">algorithms can be greatly </w:t>
      </w:r>
      <w:r w:rsidR="00F15A64" w:rsidRPr="0005431A">
        <w:rPr>
          <w:lang w:val="en-IE"/>
        </w:rPr>
        <w:t>enhanced</w:t>
      </w:r>
      <w:r w:rsidRPr="0005431A">
        <w:rPr>
          <w:lang w:val="en-IE"/>
        </w:rPr>
        <w:t xml:space="preserve"> by applying parallelism</w:t>
      </w:r>
      <w:r w:rsidR="00F15A64" w:rsidRPr="0005431A">
        <w:rPr>
          <w:lang w:val="en-IE"/>
        </w:rPr>
        <w:t>,</w:t>
      </w:r>
      <w:r w:rsidRPr="0005431A">
        <w:rPr>
          <w:lang w:val="en-IE"/>
        </w:rPr>
        <w:t xml:space="preserve"> </w:t>
      </w:r>
      <w:r w:rsidR="00F15A64" w:rsidRPr="0005431A">
        <w:rPr>
          <w:lang w:val="en-IE"/>
        </w:rPr>
        <w:t>as</w:t>
      </w:r>
      <w:r w:rsidRPr="0005431A">
        <w:rPr>
          <w:lang w:val="en-IE"/>
        </w:rPr>
        <w:t xml:space="preserve"> each ant is considered a simple autonomous agent </w:t>
      </w:r>
      <w:r w:rsidR="003D478F" w:rsidRPr="0005431A">
        <w:rPr>
          <w:lang w:val="en-IE"/>
        </w:rPr>
        <w:t>and therefore</w:t>
      </w:r>
      <w:r w:rsidRPr="0005431A">
        <w:rPr>
          <w:lang w:val="en-IE"/>
        </w:rPr>
        <w:t xml:space="preserve"> can be easily adapted to parallelism. But the </w:t>
      </w:r>
      <w:r w:rsidR="00F15A64" w:rsidRPr="0005431A">
        <w:rPr>
          <w:lang w:val="en-IE"/>
        </w:rPr>
        <w:t>drawback</w:t>
      </w:r>
      <w:r w:rsidRPr="0005431A">
        <w:rPr>
          <w:lang w:val="en-IE"/>
        </w:rPr>
        <w:t xml:space="preserve"> </w:t>
      </w:r>
      <w:r w:rsidR="00F15A64" w:rsidRPr="0005431A">
        <w:rPr>
          <w:lang w:val="en-IE"/>
        </w:rPr>
        <w:t>is</w:t>
      </w:r>
      <w:r w:rsidRPr="0005431A">
        <w:rPr>
          <w:lang w:val="en-IE"/>
        </w:rPr>
        <w:t xml:space="preserve"> that the pheromone </w:t>
      </w:r>
      <w:r w:rsidR="00F15A64" w:rsidRPr="0005431A">
        <w:rPr>
          <w:lang w:val="en-IE"/>
        </w:rPr>
        <w:t>matrix</w:t>
      </w:r>
      <w:r w:rsidRPr="0005431A">
        <w:rPr>
          <w:lang w:val="en-IE"/>
        </w:rPr>
        <w:t xml:space="preserve"> has to be accessed by each individual </w:t>
      </w:r>
      <w:r w:rsidR="00F15A64" w:rsidRPr="0005431A">
        <w:rPr>
          <w:lang w:val="en-IE"/>
        </w:rPr>
        <w:t xml:space="preserve">agent thus </w:t>
      </w:r>
      <w:r w:rsidR="003D478F" w:rsidRPr="0005431A">
        <w:rPr>
          <w:lang w:val="en-IE"/>
        </w:rPr>
        <w:t xml:space="preserve">creating </w:t>
      </w:r>
      <w:r w:rsidR="00F15A64" w:rsidRPr="0005431A">
        <w:rPr>
          <w:lang w:val="en-IE"/>
        </w:rPr>
        <w:t>a</w:t>
      </w:r>
      <w:r w:rsidRPr="0005431A">
        <w:rPr>
          <w:lang w:val="en-IE"/>
        </w:rPr>
        <w:t xml:space="preserve"> bottleneck. However, there are a few different methods described earlier</w:t>
      </w:r>
      <w:r w:rsidR="00F15A64" w:rsidRPr="0005431A">
        <w:rPr>
          <w:lang w:val="en-IE"/>
        </w:rPr>
        <w:t xml:space="preserve">, on </w:t>
      </w:r>
      <w:r w:rsidRPr="0005431A">
        <w:rPr>
          <w:lang w:val="en-IE"/>
        </w:rPr>
        <w:t xml:space="preserve">how to best approach </w:t>
      </w:r>
      <w:r w:rsidR="00F15A64" w:rsidRPr="0005431A">
        <w:rPr>
          <w:lang w:val="en-IE"/>
        </w:rPr>
        <w:t>this</w:t>
      </w:r>
      <w:r w:rsidRPr="0005431A">
        <w:rPr>
          <w:lang w:val="en-IE"/>
        </w:rPr>
        <w:t xml:space="preserve"> problem. Successful parallelisation can </w:t>
      </w:r>
      <w:r w:rsidR="00F15A64" w:rsidRPr="0005431A">
        <w:rPr>
          <w:lang w:val="en-IE"/>
        </w:rPr>
        <w:t xml:space="preserve">greatly </w:t>
      </w:r>
      <w:r w:rsidRPr="0005431A">
        <w:rPr>
          <w:lang w:val="en-IE"/>
        </w:rPr>
        <w:t>improve</w:t>
      </w:r>
      <w:r w:rsidR="00F15A64" w:rsidRPr="0005431A">
        <w:rPr>
          <w:lang w:val="en-IE"/>
        </w:rPr>
        <w:t xml:space="preserve"> the efficiency</w:t>
      </w:r>
      <w:r w:rsidRPr="0005431A">
        <w:rPr>
          <w:lang w:val="en-IE"/>
        </w:rPr>
        <w:t xml:space="preserve"> </w:t>
      </w:r>
      <w:r w:rsidR="00F15A64" w:rsidRPr="0005431A">
        <w:rPr>
          <w:lang w:val="en-IE"/>
        </w:rPr>
        <w:t xml:space="preserve">of </w:t>
      </w:r>
      <w:r w:rsidRPr="0005431A">
        <w:rPr>
          <w:lang w:val="en-IE"/>
        </w:rPr>
        <w:t xml:space="preserve">all </w:t>
      </w:r>
      <w:r w:rsidR="00F15A64" w:rsidRPr="0005431A">
        <w:rPr>
          <w:lang w:val="en-IE"/>
        </w:rPr>
        <w:t xml:space="preserve">the </w:t>
      </w:r>
      <w:r w:rsidRPr="0005431A">
        <w:rPr>
          <w:lang w:val="en-IE"/>
        </w:rPr>
        <w:t>Ant algorithms significantly.</w:t>
      </w:r>
    </w:p>
    <w:p w14:paraId="3CF8B840" w14:textId="77777777" w:rsidR="009D0DF4" w:rsidRPr="0005431A" w:rsidRDefault="009D0DF4" w:rsidP="009D0DF4">
      <w:pPr>
        <w:rPr>
          <w:lang w:val="en-IE"/>
        </w:rPr>
      </w:pPr>
    </w:p>
    <w:p w14:paraId="2CC13469" w14:textId="77777777" w:rsidR="009D0DF4" w:rsidRPr="0005431A" w:rsidRDefault="009D0DF4" w:rsidP="009D0DF4">
      <w:pPr>
        <w:rPr>
          <w:lang w:val="en-IE"/>
        </w:rPr>
      </w:pPr>
    </w:p>
    <w:p w14:paraId="0B046CBA" w14:textId="77485302" w:rsidR="000B3C97" w:rsidRPr="0005431A" w:rsidRDefault="00CE7F69" w:rsidP="00BB0EF5">
      <w:pPr>
        <w:pStyle w:val="Heading1"/>
      </w:pPr>
      <w:r w:rsidRPr="0005431A">
        <w:lastRenderedPageBreak/>
        <w:tab/>
      </w:r>
      <w:bookmarkStart w:id="121" w:name="_Toc396914433"/>
      <w:r w:rsidR="000B3C97" w:rsidRPr="0005431A">
        <w:t>The Genetic algorithm</w:t>
      </w:r>
      <w:bookmarkEnd w:id="121"/>
    </w:p>
    <w:p w14:paraId="329721AD" w14:textId="178A41C4" w:rsidR="0004725D" w:rsidRDefault="0004725D" w:rsidP="0004725D">
      <w:pPr>
        <w:pStyle w:val="MSCHeading2"/>
      </w:pPr>
      <w:bookmarkStart w:id="122" w:name="_Toc396914434"/>
      <w:r w:rsidRPr="0005431A">
        <w:t>6.1</w:t>
      </w:r>
      <w:r w:rsidRPr="0005431A">
        <w:tab/>
        <w:t>Introduction</w:t>
      </w:r>
      <w:bookmarkEnd w:id="122"/>
      <w:r w:rsidRPr="0005431A">
        <w:t xml:space="preserve"> </w:t>
      </w:r>
    </w:p>
    <w:p w14:paraId="43CBC11C" w14:textId="49FF9408" w:rsidR="000B3C97" w:rsidRDefault="000B3C97" w:rsidP="000B3C97">
      <w:pPr>
        <w:rPr>
          <w:lang w:val="en-IE"/>
        </w:rPr>
      </w:pPr>
      <w:r w:rsidRPr="0005431A">
        <w:rPr>
          <w:lang w:val="en-IE"/>
        </w:rPr>
        <w:t xml:space="preserve">The </w:t>
      </w:r>
      <w:r w:rsidR="00F22BA6" w:rsidRPr="0005431A">
        <w:rPr>
          <w:lang w:val="en-IE"/>
        </w:rPr>
        <w:t>G</w:t>
      </w:r>
      <w:r w:rsidRPr="0005431A">
        <w:rPr>
          <w:lang w:val="en-IE"/>
        </w:rPr>
        <w:t xml:space="preserve">enetic </w:t>
      </w:r>
      <w:r w:rsidR="00F22BA6" w:rsidRPr="0005431A">
        <w:rPr>
          <w:lang w:val="en-IE"/>
        </w:rPr>
        <w:t>A</w:t>
      </w:r>
      <w:r w:rsidRPr="0005431A">
        <w:rPr>
          <w:lang w:val="en-IE"/>
        </w:rPr>
        <w:t>lgorithm, like A</w:t>
      </w:r>
      <w:r w:rsidR="009575A7" w:rsidRPr="0005431A">
        <w:rPr>
          <w:lang w:val="en-IE"/>
        </w:rPr>
        <w:t xml:space="preserve">nt </w:t>
      </w:r>
      <w:r w:rsidRPr="0005431A">
        <w:rPr>
          <w:lang w:val="en-IE"/>
        </w:rPr>
        <w:t>C</w:t>
      </w:r>
      <w:r w:rsidR="009575A7" w:rsidRPr="0005431A">
        <w:rPr>
          <w:lang w:val="en-IE"/>
        </w:rPr>
        <w:t xml:space="preserve">olony </w:t>
      </w:r>
      <w:r w:rsidR="00653F77" w:rsidRPr="0005431A">
        <w:rPr>
          <w:lang w:val="en-IE"/>
        </w:rPr>
        <w:t>Optimisation</w:t>
      </w:r>
      <w:r w:rsidR="009575A7" w:rsidRPr="0005431A">
        <w:rPr>
          <w:lang w:val="en-IE"/>
        </w:rPr>
        <w:t xml:space="preserve"> (ACO),</w:t>
      </w:r>
      <w:r w:rsidRPr="0005431A">
        <w:rPr>
          <w:lang w:val="en-IE"/>
        </w:rPr>
        <w:t xml:space="preserve"> also belongs to the family of </w:t>
      </w:r>
      <w:r w:rsidR="00E94F56">
        <w:rPr>
          <w:lang w:val="en-IE"/>
        </w:rPr>
        <w:t>m</w:t>
      </w:r>
      <w:r w:rsidRPr="0005431A">
        <w:rPr>
          <w:lang w:val="en-IE"/>
        </w:rPr>
        <w:t>eta</w:t>
      </w:r>
      <w:r w:rsidR="00731B4A" w:rsidRPr="0005431A">
        <w:rPr>
          <w:lang w:val="en-IE"/>
        </w:rPr>
        <w:t>-</w:t>
      </w:r>
      <w:r w:rsidRPr="0005431A">
        <w:rPr>
          <w:lang w:val="en-IE"/>
        </w:rPr>
        <w:t>heuristics, that is, they solve the conflict between speed and accuracy. Such an algorithm tries to find improved solutions to a given optimisation problem</w:t>
      </w:r>
      <w:r w:rsidR="00564206" w:rsidRPr="0005431A">
        <w:rPr>
          <w:lang w:val="en-IE"/>
        </w:rPr>
        <w:t>,</w:t>
      </w:r>
      <w:r w:rsidRPr="0005431A">
        <w:rPr>
          <w:lang w:val="en-IE"/>
        </w:rPr>
        <w:t xml:space="preserve"> generally NP</w:t>
      </w:r>
      <w:r w:rsidR="005A5E0B" w:rsidRPr="0005431A">
        <w:rPr>
          <w:lang w:val="en-IE"/>
        </w:rPr>
        <w:t>-</w:t>
      </w:r>
      <w:r w:rsidRPr="0005431A">
        <w:rPr>
          <w:lang w:val="en-IE"/>
        </w:rPr>
        <w:t>hard, helped by the guidance of an underlying problem</w:t>
      </w:r>
      <w:r w:rsidR="00C90725" w:rsidRPr="0005431A">
        <w:rPr>
          <w:lang w:val="en-IE"/>
        </w:rPr>
        <w:t>-</w:t>
      </w:r>
      <w:r w:rsidRPr="0005431A">
        <w:rPr>
          <w:lang w:val="en-IE"/>
        </w:rPr>
        <w:t>specific heuristic. Meta</w:t>
      </w:r>
      <w:r w:rsidR="00731B4A" w:rsidRPr="0005431A">
        <w:rPr>
          <w:lang w:val="en-IE"/>
        </w:rPr>
        <w:t>-</w:t>
      </w:r>
      <w:r w:rsidRPr="0005431A">
        <w:rPr>
          <w:lang w:val="en-IE"/>
        </w:rPr>
        <w:t>heuristics generally run in iterations and</w:t>
      </w:r>
      <w:r w:rsidR="00564206" w:rsidRPr="0005431A">
        <w:rPr>
          <w:lang w:val="en-IE"/>
        </w:rPr>
        <w:t>,</w:t>
      </w:r>
      <w:r w:rsidRPr="0005431A">
        <w:rPr>
          <w:lang w:val="en-IE"/>
        </w:rPr>
        <w:t xml:space="preserve"> in each new iteration</w:t>
      </w:r>
      <w:r w:rsidR="00564206" w:rsidRPr="0005431A">
        <w:rPr>
          <w:lang w:val="en-IE"/>
        </w:rPr>
        <w:t>,</w:t>
      </w:r>
      <w:r w:rsidRPr="0005431A">
        <w:rPr>
          <w:lang w:val="en-IE"/>
        </w:rPr>
        <w:t xml:space="preserve"> more solutions are generated using knowledge from the previous iteration </w:t>
      </w:r>
      <w:r w:rsidR="00D07D07" w:rsidRPr="0005431A">
        <w:rPr>
          <w:lang w:val="en-IE"/>
        </w:rPr>
        <w:fldChar w:fldCharType="begin"/>
      </w:r>
      <w:r w:rsidR="00D07D07" w:rsidRPr="0005431A">
        <w:rPr>
          <w:lang w:val="en-IE"/>
        </w:rPr>
        <w:instrText xml:space="preserve"> ADDIN ZOTERO_ITEM CSL_CITATION {"citationID":"24b7er3pee","properties":{"formattedCitation":"(Chaiyaratana and Zalzala, 1997)","plainCitation":"(Chaiyaratana and Zalzala, 1997)"},"citationItems":[{"id":542,"uris":["http://zotero.org/users/1680862/items/EGBAQPK6"],"uri":["http://zotero.org/users/1680862/items/EGBAQPK6"],"itemData":{"id":542,"type":"paper-conference","title":"Recent developments in evolutionary and genetic algorithms: theory and applications","container-title":"Genetic Algorithms in Engineering Systems: Innovations and Applications, 1997. GALESIA 97. Second International Conference On (Conf. Publ. No. 446)","page":"270-277","source":"IEEE Xplore","event":"Genetic Algorithms in Engineering Systems: Innovations and Applications, 1997. GALESIA 97. Second International Conference On (Conf. Publ. No. 446)","abstract":"This paper provides a review on current developments in genetic algorithms. The discussion includes theoretical aspects of genetic algorithms and genetic algorithm applications. Theoretical topics under review include genetic algorithm techniques, genetic operator technique, niching techniques, genetic drift, method of benchmarking genetic algorithm performances, measurement of difficulty level of a test-bed function, population genetics and developmental mechanism in genetic algorithms. Examples of genetic algorithm application in this review are pattern recognition, robotics, artificial life, expert system, electronic circuit design, cellular automata, and biological applications. While the paper covers many works on the theory and application of genetic algorithms, not much details are reported on genetic programming, parallel genetic algorithms, in addition to more advanced techniques e.g. micro-genetic algorithms and multiobjective optimisation","DOI":"10.1049/cp:19971192","shortTitle":"Recent developments in evolutionary and genetic algorithms","author":[{"family":"Chaiyaratana","given":"N."},{"family":"Zalzala","given":"A M S"}],"issued":{"date-parts":[["1997",9]]}}}],"schema":"https://github.com/citation-style-language/schema/raw/master/csl-citation.json"} </w:instrText>
      </w:r>
      <w:r w:rsidR="00D07D07" w:rsidRPr="0005431A">
        <w:rPr>
          <w:lang w:val="en-IE"/>
        </w:rPr>
        <w:fldChar w:fldCharType="separate"/>
      </w:r>
      <w:r w:rsidR="00D07D07" w:rsidRPr="0005431A">
        <w:rPr>
          <w:lang w:val="en-IE"/>
        </w:rPr>
        <w:t>(Chaiyaratana and Zalzala, 1997)</w:t>
      </w:r>
      <w:r w:rsidR="00D07D07" w:rsidRPr="0005431A">
        <w:rPr>
          <w:lang w:val="en-IE"/>
        </w:rPr>
        <w:fldChar w:fldCharType="end"/>
      </w:r>
      <w:r w:rsidR="00564206" w:rsidRPr="0005431A">
        <w:rPr>
          <w:lang w:val="en-IE"/>
        </w:rPr>
        <w:t>.</w:t>
      </w:r>
    </w:p>
    <w:p w14:paraId="1F05A25A" w14:textId="5CFF82CF" w:rsidR="0004725D" w:rsidRPr="0005431A" w:rsidRDefault="00F133C8" w:rsidP="00F133C8">
      <w:pPr>
        <w:pStyle w:val="Heading2"/>
        <w:rPr>
          <w:lang w:val="en-IE"/>
        </w:rPr>
      </w:pPr>
      <w:bookmarkStart w:id="123" w:name="_Toc396914435"/>
      <w:r>
        <w:rPr>
          <w:lang w:val="en-IE"/>
        </w:rPr>
        <w:t>6.2</w:t>
      </w:r>
      <w:r w:rsidR="0004725D" w:rsidRPr="0004725D">
        <w:rPr>
          <w:lang w:val="en-IE"/>
        </w:rPr>
        <w:tab/>
      </w:r>
      <w:r>
        <w:rPr>
          <w:lang w:val="en-IE"/>
        </w:rPr>
        <w:t>The G</w:t>
      </w:r>
      <w:r w:rsidRPr="00F133C8">
        <w:rPr>
          <w:lang w:val="en-IE"/>
        </w:rPr>
        <w:t xml:space="preserve">enetic </w:t>
      </w:r>
      <w:r>
        <w:rPr>
          <w:lang w:val="en-IE"/>
        </w:rPr>
        <w:t>A</w:t>
      </w:r>
      <w:r w:rsidRPr="00F133C8">
        <w:rPr>
          <w:lang w:val="en-IE"/>
        </w:rPr>
        <w:t>lgorithm</w:t>
      </w:r>
      <w:bookmarkEnd w:id="123"/>
    </w:p>
    <w:p w14:paraId="1F8109A2" w14:textId="1CE1FFAD" w:rsidR="000B3C97" w:rsidRPr="0005431A" w:rsidRDefault="000B3C97" w:rsidP="000B3C97">
      <w:pPr>
        <w:rPr>
          <w:lang w:val="en-IE"/>
        </w:rPr>
      </w:pPr>
      <w:r w:rsidRPr="0005431A">
        <w:rPr>
          <w:lang w:val="en-IE"/>
        </w:rPr>
        <w:t>The genetic algorithm (GA) was developed by John Holmes</w:t>
      </w:r>
      <w:r w:rsidR="007A1E11" w:rsidRPr="0005431A">
        <w:rPr>
          <w:lang w:val="en-IE"/>
        </w:rPr>
        <w:t>,</w:t>
      </w:r>
      <w:r w:rsidRPr="0005431A">
        <w:rPr>
          <w:lang w:val="en-IE"/>
        </w:rPr>
        <w:t xml:space="preserve"> his colleagues and students of the University of Michigan in the 1970s, inspired by Darwin’s theory of evolution. There has been a lot of research since then. However despite the GA age, these algorithms are still actively studied</w:t>
      </w:r>
      <w:r w:rsidR="00564206" w:rsidRPr="0005431A">
        <w:rPr>
          <w:lang w:val="en-IE"/>
        </w:rPr>
        <w:t>,</w:t>
      </w:r>
      <w:r w:rsidRPr="0005431A">
        <w:rPr>
          <w:lang w:val="en-IE"/>
        </w:rPr>
        <w:t xml:space="preserve"> widening the </w:t>
      </w:r>
      <w:r w:rsidR="00564206" w:rsidRPr="0005431A">
        <w:rPr>
          <w:lang w:val="en-IE"/>
        </w:rPr>
        <w:t xml:space="preserve">number of </w:t>
      </w:r>
      <w:r w:rsidRPr="0005431A">
        <w:rPr>
          <w:lang w:val="en-IE"/>
        </w:rPr>
        <w:t>problems</w:t>
      </w:r>
      <w:r w:rsidR="007B60CF" w:rsidRPr="0005431A">
        <w:rPr>
          <w:lang w:val="en-IE"/>
        </w:rPr>
        <w:t xml:space="preserve"> that can be solved using these</w:t>
      </w:r>
      <w:r w:rsidRPr="0005431A">
        <w:rPr>
          <w:lang w:val="en-IE"/>
        </w:rPr>
        <w:t xml:space="preserve"> algorithm</w:t>
      </w:r>
      <w:r w:rsidR="007B60CF" w:rsidRPr="0005431A">
        <w:rPr>
          <w:lang w:val="en-IE"/>
        </w:rPr>
        <w:t>s</w:t>
      </w:r>
      <w:r w:rsidRPr="0005431A">
        <w:rPr>
          <w:lang w:val="en-IE"/>
        </w:rPr>
        <w:t>. Based on Darwin’s principle of evolution</w:t>
      </w:r>
      <w:r w:rsidR="00955653">
        <w:rPr>
          <w:lang w:val="en-IE"/>
        </w:rPr>
        <w:t>ary</w:t>
      </w:r>
      <w:r w:rsidRPr="0005431A">
        <w:rPr>
          <w:lang w:val="en-IE"/>
        </w:rPr>
        <w:t xml:space="preserve"> selection, crossover and mutation</w:t>
      </w:r>
      <w:r w:rsidR="00C90725" w:rsidRPr="0005431A">
        <w:rPr>
          <w:lang w:val="en-IE"/>
        </w:rPr>
        <w:t>,</w:t>
      </w:r>
      <w:r w:rsidRPr="0005431A">
        <w:rPr>
          <w:lang w:val="en-IE"/>
        </w:rPr>
        <w:t xml:space="preserve"> the GA utilises these to traverse large search spaces. GA algorithms are widely used in a wide range of real-world problems</w:t>
      </w:r>
      <w:r w:rsidR="00635D3A" w:rsidRPr="0005431A">
        <w:rPr>
          <w:lang w:val="en-IE"/>
        </w:rPr>
        <w:t xml:space="preserve"> like ACO</w:t>
      </w:r>
      <w:r w:rsidRPr="0005431A">
        <w:rPr>
          <w:lang w:val="en-IE"/>
        </w:rPr>
        <w:t xml:space="preserve"> </w:t>
      </w:r>
      <w:r w:rsidR="00D07D07" w:rsidRPr="0005431A">
        <w:rPr>
          <w:lang w:val="en-IE"/>
        </w:rPr>
        <w:fldChar w:fldCharType="begin"/>
      </w:r>
      <w:r w:rsidR="00D07D07" w:rsidRPr="0005431A">
        <w:rPr>
          <w:lang w:val="en-IE"/>
        </w:rPr>
        <w:instrText xml:space="preserve"> ADDIN ZOTERO_ITEM CSL_CITATION {"citationID":"68r0qNWb","properties":{"formattedCitation":"(Chaiyaratana and Zalzala, 1997)","plainCitation":"(Chaiyaratana and Zalzala, 1997)"},"citationItems":[{"id":542,"uris":["http://zotero.org/users/1680862/items/EGBAQPK6"],"uri":["http://zotero.org/users/1680862/items/EGBAQPK6"],"itemData":{"id":542,"type":"paper-conference","title":"Recent developments in evolutionary and genetic algorithms: theory and applications","container-title":"Genetic Algorithms in Engineering Systems: Innovations and Applications, 1997. GALESIA 97. Second International Conference On (Conf. Publ. No. 446)","page":"270-277","source":"IEEE Xplore","event":"Genetic Algorithms in Engineering Systems: Innovations and Applications, 1997. GALESIA 97. Second International Conference On (Conf. Publ. No. 446)","abstract":"This paper provides a review on current developments in genetic algorithms. The discussion includes theoretical aspects of genetic algorithms and genetic algorithm applications. Theoretical topics under review include genetic algorithm techniques, genetic operator technique, niching techniques, genetic drift, method of benchmarking genetic algorithm performances, measurement of difficulty level of a test-bed function, population genetics and developmental mechanism in genetic algorithms. Examples of genetic algorithm application in this review are pattern recognition, robotics, artificial life, expert system, electronic circuit design, cellular automata, and biological applications. While the paper covers many works on the theory and application of genetic algorithms, not much details are reported on genetic programming, parallel genetic algorithms, in addition to more advanced techniques e.g. micro-genetic algorithms and multiobjective optimisation","DOI":"10.1049/cp:19971192","shortTitle":"Recent developments in evolutionary and genetic algorithms","author":[{"family":"Chaiyaratana","given":"N."},{"family":"Zalzala","given":"A M S"}],"issued":{"date-parts":[["1997",9]]}}}],"schema":"https://github.com/citation-style-language/schema/raw/master/csl-citation.json"} </w:instrText>
      </w:r>
      <w:r w:rsidR="00D07D07" w:rsidRPr="0005431A">
        <w:rPr>
          <w:lang w:val="en-IE"/>
        </w:rPr>
        <w:fldChar w:fldCharType="separate"/>
      </w:r>
      <w:r w:rsidR="00D07D07" w:rsidRPr="0005431A">
        <w:rPr>
          <w:lang w:val="en-IE"/>
        </w:rPr>
        <w:t>(Chaiyaratana and Zalzala, 1997)</w:t>
      </w:r>
      <w:r w:rsidR="00D07D07" w:rsidRPr="0005431A">
        <w:rPr>
          <w:lang w:val="en-IE"/>
        </w:rPr>
        <w:fldChar w:fldCharType="end"/>
      </w:r>
      <w:r w:rsidR="00C90725" w:rsidRPr="0005431A">
        <w:rPr>
          <w:lang w:val="en-IE"/>
        </w:rPr>
        <w:t>:</w:t>
      </w:r>
    </w:p>
    <w:p w14:paraId="345B6132" w14:textId="77777777" w:rsidR="000B3C97" w:rsidRPr="0005431A" w:rsidRDefault="000B3C97" w:rsidP="000B3C97">
      <w:pPr>
        <w:rPr>
          <w:lang w:val="en-IE"/>
        </w:rPr>
      </w:pPr>
    </w:p>
    <w:p w14:paraId="30AC90BC" w14:textId="77777777" w:rsidR="000B3C97" w:rsidRPr="00064762" w:rsidRDefault="000B3C97" w:rsidP="00EE6F63">
      <w:pPr>
        <w:pStyle w:val="ListParagraph"/>
        <w:numPr>
          <w:ilvl w:val="0"/>
          <w:numId w:val="10"/>
        </w:numPr>
        <w:spacing w:line="360" w:lineRule="auto"/>
        <w:ind w:left="993"/>
        <w:rPr>
          <w:rFonts w:ascii="Times New Roman" w:hAnsi="Times New Roman"/>
          <w:sz w:val="24"/>
          <w:szCs w:val="24"/>
        </w:rPr>
      </w:pPr>
      <w:r w:rsidRPr="00064762">
        <w:rPr>
          <w:rFonts w:ascii="Times New Roman" w:hAnsi="Times New Roman"/>
          <w:sz w:val="24"/>
          <w:szCs w:val="24"/>
        </w:rPr>
        <w:t>resource allocation, shop scheduling, timetable planning, and TSP</w:t>
      </w:r>
    </w:p>
    <w:p w14:paraId="67394068" w14:textId="77777777" w:rsidR="000B3C97" w:rsidRPr="00064762" w:rsidRDefault="000B3C97" w:rsidP="00EE6F63">
      <w:pPr>
        <w:pStyle w:val="ListParagraph"/>
        <w:numPr>
          <w:ilvl w:val="0"/>
          <w:numId w:val="10"/>
        </w:numPr>
        <w:spacing w:line="360" w:lineRule="auto"/>
        <w:ind w:left="993"/>
        <w:rPr>
          <w:rFonts w:ascii="Times New Roman" w:hAnsi="Times New Roman"/>
          <w:sz w:val="24"/>
          <w:szCs w:val="24"/>
        </w:rPr>
      </w:pPr>
      <w:r w:rsidRPr="00064762">
        <w:rPr>
          <w:rFonts w:ascii="Times New Roman" w:hAnsi="Times New Roman"/>
          <w:sz w:val="24"/>
          <w:szCs w:val="24"/>
        </w:rPr>
        <w:t>network routing satellite orbit selection</w:t>
      </w:r>
    </w:p>
    <w:p w14:paraId="1A68B3E5" w14:textId="77777777" w:rsidR="000B3C97" w:rsidRPr="00064762" w:rsidRDefault="000B3C97" w:rsidP="00EE6F63">
      <w:pPr>
        <w:pStyle w:val="ListParagraph"/>
        <w:numPr>
          <w:ilvl w:val="0"/>
          <w:numId w:val="10"/>
        </w:numPr>
        <w:spacing w:line="360" w:lineRule="auto"/>
        <w:ind w:left="993"/>
        <w:rPr>
          <w:rFonts w:ascii="Times New Roman" w:hAnsi="Times New Roman"/>
          <w:sz w:val="24"/>
          <w:szCs w:val="24"/>
        </w:rPr>
      </w:pPr>
      <w:r w:rsidRPr="00064762">
        <w:rPr>
          <w:rFonts w:ascii="Times New Roman" w:hAnsi="Times New Roman"/>
          <w:sz w:val="24"/>
          <w:szCs w:val="24"/>
        </w:rPr>
        <w:t>machine learning</w:t>
      </w:r>
    </w:p>
    <w:p w14:paraId="3DCA1110" w14:textId="77777777" w:rsidR="000B3C97" w:rsidRPr="0005431A" w:rsidRDefault="000B3C97" w:rsidP="000B3C97">
      <w:pPr>
        <w:rPr>
          <w:lang w:val="en-IE"/>
        </w:rPr>
      </w:pPr>
    </w:p>
    <w:p w14:paraId="0BFD677C" w14:textId="3B50E51C" w:rsidR="000B3C97" w:rsidRPr="0005431A" w:rsidRDefault="000B3C97" w:rsidP="000B3C97">
      <w:pPr>
        <w:rPr>
          <w:lang w:val="en-IE"/>
        </w:rPr>
      </w:pPr>
      <w:r w:rsidRPr="00F87681">
        <w:rPr>
          <w:lang w:val="en-IE"/>
        </w:rPr>
        <w:t>The algorithm operates on a population of individuals called chromosomes</w:t>
      </w:r>
      <w:r w:rsidR="00C90725" w:rsidRPr="00F87681">
        <w:rPr>
          <w:lang w:val="en-IE"/>
        </w:rPr>
        <w:t>,</w:t>
      </w:r>
      <w:r w:rsidRPr="00F87681">
        <w:rPr>
          <w:lang w:val="en-IE"/>
        </w:rPr>
        <w:t xml:space="preserve"> containing a representation of potential solutions to the problem that is being analysed. Chromosomes are represented by a fixed length data array (strings, integers, etc.). Each data bit in the array is called a gene. Initially</w:t>
      </w:r>
      <w:r w:rsidR="00C90725" w:rsidRPr="00F87681">
        <w:rPr>
          <w:lang w:val="en-IE"/>
        </w:rPr>
        <w:t>,</w:t>
      </w:r>
      <w:r w:rsidRPr="00F87681">
        <w:rPr>
          <w:lang w:val="en-IE"/>
        </w:rPr>
        <w:t xml:space="preserve"> the population is initialised with a set of candidate solutions (the population) either with random chromosomes or by a heuristic</w:t>
      </w:r>
      <w:r w:rsidR="00C90725" w:rsidRPr="00F87681">
        <w:rPr>
          <w:lang w:val="en-IE"/>
        </w:rPr>
        <w:t>,</w:t>
      </w:r>
      <w:r w:rsidRPr="00F87681">
        <w:rPr>
          <w:lang w:val="en-IE"/>
        </w:rPr>
        <w:t xml:space="preserve"> and the fitness is calculated. At each iteration</w:t>
      </w:r>
      <w:r w:rsidR="00C90725" w:rsidRPr="00F87681">
        <w:rPr>
          <w:lang w:val="en-IE"/>
        </w:rPr>
        <w:t>,</w:t>
      </w:r>
      <w:r w:rsidRPr="00F87681">
        <w:rPr>
          <w:lang w:val="en-IE"/>
        </w:rPr>
        <w:t xml:space="preserve"> a new generation (population) is created via selection and crossover from the old population. </w:t>
      </w:r>
      <w:r w:rsidR="007B60CF" w:rsidRPr="00F87681">
        <w:rPr>
          <w:lang w:val="en-IE"/>
        </w:rPr>
        <w:t>This produces</w:t>
      </w:r>
      <w:r w:rsidRPr="00F87681">
        <w:rPr>
          <w:lang w:val="en-IE"/>
        </w:rPr>
        <w:t xml:space="preserve"> better </w:t>
      </w:r>
      <w:r w:rsidRPr="00F87681">
        <w:rPr>
          <w:lang w:val="en-IE"/>
        </w:rPr>
        <w:lastRenderedPageBreak/>
        <w:t>solutions</w:t>
      </w:r>
      <w:r w:rsidR="00C90725" w:rsidRPr="00F87681">
        <w:rPr>
          <w:lang w:val="en-IE"/>
        </w:rPr>
        <w:t>,</w:t>
      </w:r>
      <w:r w:rsidRPr="00F87681">
        <w:rPr>
          <w:lang w:val="en-IE"/>
        </w:rPr>
        <w:t xml:space="preserve"> as better solutions are </w:t>
      </w:r>
      <w:r w:rsidR="007B60CF" w:rsidRPr="00F87681">
        <w:rPr>
          <w:lang w:val="en-IE"/>
        </w:rPr>
        <w:t xml:space="preserve">more </w:t>
      </w:r>
      <w:r w:rsidR="007239E4" w:rsidRPr="00F87681">
        <w:rPr>
          <w:lang w:val="en-IE"/>
        </w:rPr>
        <w:t>likely</w:t>
      </w:r>
      <w:r w:rsidRPr="00F87681">
        <w:rPr>
          <w:lang w:val="en-IE"/>
        </w:rPr>
        <w:t xml:space="preserve"> to be combined with each other to </w:t>
      </w:r>
      <w:r w:rsidR="007239E4" w:rsidRPr="00F87681">
        <w:rPr>
          <w:lang w:val="en-IE"/>
        </w:rPr>
        <w:t>produce</w:t>
      </w:r>
      <w:r w:rsidR="00F87681" w:rsidRPr="00F87681">
        <w:rPr>
          <w:lang w:val="en-IE"/>
        </w:rPr>
        <w:t xml:space="preserve"> even better</w:t>
      </w:r>
      <w:r w:rsidRPr="00F87681">
        <w:rPr>
          <w:lang w:val="en-IE"/>
        </w:rPr>
        <w:t xml:space="preserve"> solutions.  The algorithm then manipulates a percentage of the new population</w:t>
      </w:r>
      <w:r w:rsidR="007B60CF" w:rsidRPr="00F87681">
        <w:rPr>
          <w:lang w:val="en-IE"/>
        </w:rPr>
        <w:t>’</w:t>
      </w:r>
      <w:r w:rsidRPr="00F87681">
        <w:rPr>
          <w:lang w:val="en-IE"/>
        </w:rPr>
        <w:t>s chromosomes via mutation enabling e</w:t>
      </w:r>
      <w:r w:rsidR="00D07D07" w:rsidRPr="00F87681">
        <w:rPr>
          <w:lang w:val="en-IE"/>
        </w:rPr>
        <w:t>xploration of the search space</w:t>
      </w:r>
      <w:r w:rsidR="00D07D07" w:rsidRPr="0005431A">
        <w:rPr>
          <w:lang w:val="en-IE"/>
        </w:rPr>
        <w:t xml:space="preserve"> </w:t>
      </w:r>
      <w:r w:rsidR="00D07D07" w:rsidRPr="0005431A">
        <w:rPr>
          <w:lang w:val="en-IE"/>
        </w:rPr>
        <w:fldChar w:fldCharType="begin"/>
      </w:r>
      <w:r w:rsidR="00D07D07" w:rsidRPr="0005431A">
        <w:rPr>
          <w:lang w:val="en-IE"/>
        </w:rPr>
        <w:instrText xml:space="preserve"> ADDIN ZOTERO_ITEM CSL_CITATION {"citationID":"1sn44tv2pt","properties":{"formattedCitation":"(Geetha et al., 2009)","plainCitation":"(Geetha et al., 2009)"},"citationItems":[{"id":304,"uris":["http://zotero.org/users/1680862/items/6GQRJXCZ"],"uri":["http://zotero.org/users/1680862/items/6GQRJXCZ"],"itemData":{"id":304,"type":"paper-conference","title":"A perspective view on Travelling Salesman Problem using genetic algorithm","container-title":"World Congress on Nature Biologically Inspired Computing, 2009. NaBIC 2009","page":"356-361","source":"IEEE Xplore","event":"World Congress on Nature Biologically Inspired Computing, 2009. NaBIC 2009","abstract":"The travelling salesman problem (TSP) is one of the extensively studied optimization problem. The numerous direct applications of the TSP bring life to the research area and help to direct future work. To solve this problem many techniques have been developed. Genetic algorithm is one among those which solves this problem by using the processes observed in natural evolution to solve various optimizations and search problems. This paper presents a complete survey on genetic algorithm techniques proposed by researchers for solving travelling salesman problem.","DOI":"10.1109/NABIC.2009.5393321","author":[{"family":"Geetha","given":"R.R."},{"family":"Bouvanasilan","given":"N."},{"family":"Seenuvasan","given":"V."}],"issued":{"date-parts":[["2009",12]]}}}],"schema":"https://github.com/citation-style-language/schema/raw/master/csl-citation.json"} </w:instrText>
      </w:r>
      <w:r w:rsidR="00D07D07" w:rsidRPr="0005431A">
        <w:rPr>
          <w:lang w:val="en-IE"/>
        </w:rPr>
        <w:fldChar w:fldCharType="separate"/>
      </w:r>
      <w:r w:rsidR="00D07D07" w:rsidRPr="0005431A">
        <w:rPr>
          <w:lang w:val="en-IE"/>
        </w:rPr>
        <w:t xml:space="preserve">(Geetha </w:t>
      </w:r>
      <w:r w:rsidR="00D07D07" w:rsidRPr="00064762">
        <w:rPr>
          <w:i/>
          <w:lang w:val="en-IE"/>
        </w:rPr>
        <w:t>et al</w:t>
      </w:r>
      <w:r w:rsidR="00D07D07" w:rsidRPr="0005431A">
        <w:rPr>
          <w:lang w:val="en-IE"/>
        </w:rPr>
        <w:t>., 2009)</w:t>
      </w:r>
      <w:r w:rsidR="00D07D07" w:rsidRPr="0005431A">
        <w:rPr>
          <w:lang w:val="en-IE"/>
        </w:rPr>
        <w:fldChar w:fldCharType="end"/>
      </w:r>
      <w:r w:rsidR="00C90725" w:rsidRPr="0005431A">
        <w:rPr>
          <w:lang w:val="en-IE"/>
        </w:rPr>
        <w:t>.</w:t>
      </w:r>
    </w:p>
    <w:p w14:paraId="1377BD44" w14:textId="77777777" w:rsidR="000B3C97" w:rsidRPr="0005431A" w:rsidRDefault="000B3C97" w:rsidP="000B3C97">
      <w:pPr>
        <w:rPr>
          <w:lang w:val="en-IE"/>
        </w:rPr>
      </w:pPr>
    </w:p>
    <w:p w14:paraId="73A49C89" w14:textId="77777777" w:rsidR="000B3C97" w:rsidRPr="0005431A" w:rsidRDefault="000B3C97" w:rsidP="000B3C97">
      <w:pPr>
        <w:rPr>
          <w:lang w:val="en-IE"/>
        </w:rPr>
      </w:pPr>
      <w:r w:rsidRPr="0005431A">
        <w:rPr>
          <w:lang w:val="en-IE"/>
        </w:rPr>
        <w:t>Steps are as follows:</w:t>
      </w:r>
    </w:p>
    <w:p w14:paraId="0D1634E0" w14:textId="74723B3D" w:rsidR="000B3C97" w:rsidRPr="00F87681" w:rsidRDefault="000B3C97" w:rsidP="00EE6F63">
      <w:pPr>
        <w:pStyle w:val="ListParagraph"/>
        <w:numPr>
          <w:ilvl w:val="0"/>
          <w:numId w:val="15"/>
        </w:numPr>
        <w:spacing w:line="360" w:lineRule="auto"/>
        <w:rPr>
          <w:rFonts w:ascii="Times New Roman" w:hAnsi="Times New Roman"/>
          <w:sz w:val="24"/>
          <w:szCs w:val="24"/>
        </w:rPr>
      </w:pPr>
      <w:r w:rsidRPr="00F87681">
        <w:rPr>
          <w:rFonts w:ascii="Times New Roman" w:hAnsi="Times New Roman"/>
          <w:sz w:val="24"/>
          <w:szCs w:val="24"/>
        </w:rPr>
        <w:t>Initialisation</w:t>
      </w:r>
      <w:r w:rsidR="00C90725" w:rsidRPr="00F87681">
        <w:rPr>
          <w:rFonts w:ascii="Times New Roman" w:hAnsi="Times New Roman"/>
          <w:sz w:val="24"/>
          <w:szCs w:val="24"/>
        </w:rPr>
        <w:t xml:space="preserve"> -</w:t>
      </w:r>
      <w:r w:rsidRPr="00F87681">
        <w:rPr>
          <w:rFonts w:ascii="Times New Roman" w:hAnsi="Times New Roman"/>
          <w:sz w:val="24"/>
          <w:szCs w:val="24"/>
        </w:rPr>
        <w:t xml:space="preserve"> </w:t>
      </w:r>
      <w:r w:rsidR="00C90725" w:rsidRPr="00F87681">
        <w:rPr>
          <w:rFonts w:ascii="Times New Roman" w:hAnsi="Times New Roman"/>
          <w:sz w:val="24"/>
          <w:szCs w:val="24"/>
        </w:rPr>
        <w:t>a</w:t>
      </w:r>
      <w:r w:rsidRPr="00F87681">
        <w:rPr>
          <w:rFonts w:ascii="Times New Roman" w:hAnsi="Times New Roman"/>
          <w:sz w:val="24"/>
          <w:szCs w:val="24"/>
        </w:rPr>
        <w:t xml:space="preserve"> population of random solutions (chromosomes) is created</w:t>
      </w:r>
      <w:r w:rsidR="00C90725" w:rsidRPr="00F87681">
        <w:rPr>
          <w:rFonts w:ascii="Times New Roman" w:hAnsi="Times New Roman"/>
          <w:sz w:val="24"/>
          <w:szCs w:val="24"/>
        </w:rPr>
        <w:t>. A</w:t>
      </w:r>
      <w:r w:rsidRPr="00F87681">
        <w:rPr>
          <w:rFonts w:ascii="Times New Roman" w:hAnsi="Times New Roman"/>
          <w:sz w:val="24"/>
          <w:szCs w:val="24"/>
        </w:rPr>
        <w:t>t this point</w:t>
      </w:r>
      <w:r w:rsidR="00C90725" w:rsidRPr="00F87681">
        <w:rPr>
          <w:rFonts w:ascii="Times New Roman" w:hAnsi="Times New Roman"/>
          <w:sz w:val="24"/>
          <w:szCs w:val="24"/>
        </w:rPr>
        <w:t xml:space="preserve"> it</w:t>
      </w:r>
      <w:r w:rsidRPr="00F87681">
        <w:rPr>
          <w:rFonts w:ascii="Times New Roman" w:hAnsi="Times New Roman"/>
          <w:sz w:val="24"/>
          <w:szCs w:val="24"/>
        </w:rPr>
        <w:t xml:space="preserve"> is very important that the population is diverse as possible (randomness)</w:t>
      </w:r>
      <w:r w:rsidR="00C90725" w:rsidRPr="00F87681">
        <w:rPr>
          <w:rFonts w:ascii="Times New Roman" w:hAnsi="Times New Roman"/>
          <w:sz w:val="24"/>
          <w:szCs w:val="24"/>
        </w:rPr>
        <w:t>;</w:t>
      </w:r>
    </w:p>
    <w:p w14:paraId="27F727A7" w14:textId="482CADE2" w:rsidR="000B3C97" w:rsidRPr="00F87681" w:rsidRDefault="000B3C97" w:rsidP="00EE6F63">
      <w:pPr>
        <w:pStyle w:val="ListParagraph"/>
        <w:numPr>
          <w:ilvl w:val="0"/>
          <w:numId w:val="15"/>
        </w:numPr>
        <w:spacing w:line="360" w:lineRule="auto"/>
        <w:rPr>
          <w:rFonts w:ascii="Times New Roman" w:hAnsi="Times New Roman"/>
          <w:sz w:val="24"/>
          <w:szCs w:val="24"/>
        </w:rPr>
      </w:pPr>
      <w:r w:rsidRPr="00F87681">
        <w:rPr>
          <w:rFonts w:ascii="Times New Roman" w:hAnsi="Times New Roman"/>
          <w:sz w:val="24"/>
          <w:szCs w:val="24"/>
        </w:rPr>
        <w:t>Fitness</w:t>
      </w:r>
      <w:r w:rsidR="00C90725" w:rsidRPr="00F87681">
        <w:rPr>
          <w:rFonts w:ascii="Times New Roman" w:hAnsi="Times New Roman"/>
          <w:sz w:val="24"/>
          <w:szCs w:val="24"/>
        </w:rPr>
        <w:t xml:space="preserve"> -</w:t>
      </w:r>
      <w:r w:rsidRPr="00F87681">
        <w:rPr>
          <w:rFonts w:ascii="Times New Roman" w:hAnsi="Times New Roman"/>
          <w:sz w:val="24"/>
          <w:szCs w:val="24"/>
        </w:rPr>
        <w:t xml:space="preserve"> each chromosome is rated </w:t>
      </w:r>
      <w:r w:rsidR="00C90725" w:rsidRPr="00F87681">
        <w:rPr>
          <w:rFonts w:ascii="Times New Roman" w:hAnsi="Times New Roman"/>
          <w:sz w:val="24"/>
          <w:szCs w:val="24"/>
        </w:rPr>
        <w:t xml:space="preserve">on </w:t>
      </w:r>
      <w:r w:rsidRPr="00F87681">
        <w:rPr>
          <w:rFonts w:ascii="Times New Roman" w:hAnsi="Times New Roman"/>
          <w:sz w:val="24"/>
          <w:szCs w:val="24"/>
        </w:rPr>
        <w:t>how well the chromosome solves the given problem</w:t>
      </w:r>
      <w:r w:rsidR="00C90725" w:rsidRPr="00F87681">
        <w:rPr>
          <w:rFonts w:ascii="Times New Roman" w:hAnsi="Times New Roman"/>
          <w:sz w:val="24"/>
          <w:szCs w:val="24"/>
        </w:rPr>
        <w:t>;</w:t>
      </w:r>
    </w:p>
    <w:p w14:paraId="4FB906F0" w14:textId="22EFA3F0" w:rsidR="000B3C97" w:rsidRPr="00F87681" w:rsidRDefault="000B3C97" w:rsidP="00EE6F63">
      <w:pPr>
        <w:pStyle w:val="ListParagraph"/>
        <w:numPr>
          <w:ilvl w:val="0"/>
          <w:numId w:val="15"/>
        </w:numPr>
        <w:spacing w:line="360" w:lineRule="auto"/>
        <w:rPr>
          <w:rFonts w:ascii="Times New Roman" w:hAnsi="Times New Roman"/>
          <w:sz w:val="24"/>
          <w:szCs w:val="24"/>
        </w:rPr>
      </w:pPr>
      <w:r w:rsidRPr="00F87681">
        <w:rPr>
          <w:rFonts w:ascii="Times New Roman" w:hAnsi="Times New Roman"/>
          <w:sz w:val="24"/>
          <w:szCs w:val="24"/>
        </w:rPr>
        <w:t>Selection</w:t>
      </w:r>
      <w:r w:rsidR="00C90725" w:rsidRPr="00F87681">
        <w:rPr>
          <w:rFonts w:ascii="Times New Roman" w:hAnsi="Times New Roman"/>
          <w:sz w:val="24"/>
          <w:szCs w:val="24"/>
        </w:rPr>
        <w:t xml:space="preserve"> -</w:t>
      </w:r>
      <w:r w:rsidRPr="00F87681">
        <w:rPr>
          <w:rFonts w:ascii="Times New Roman" w:hAnsi="Times New Roman"/>
          <w:sz w:val="24"/>
          <w:szCs w:val="24"/>
        </w:rPr>
        <w:t xml:space="preserve"> the fittest chromosomes are selected to create new generation</w:t>
      </w:r>
      <w:r w:rsidR="00C90725" w:rsidRPr="00F87681">
        <w:rPr>
          <w:rFonts w:ascii="Times New Roman" w:hAnsi="Times New Roman"/>
          <w:sz w:val="24"/>
          <w:szCs w:val="24"/>
        </w:rPr>
        <w:t>;</w:t>
      </w:r>
    </w:p>
    <w:p w14:paraId="084BF3CA" w14:textId="5E70E70E" w:rsidR="000B3C97" w:rsidRPr="00F87681" w:rsidRDefault="00C90725" w:rsidP="00EE6F63">
      <w:pPr>
        <w:pStyle w:val="ListParagraph"/>
        <w:numPr>
          <w:ilvl w:val="0"/>
          <w:numId w:val="15"/>
        </w:numPr>
        <w:spacing w:line="360" w:lineRule="auto"/>
        <w:rPr>
          <w:rFonts w:ascii="Times New Roman" w:hAnsi="Times New Roman"/>
          <w:sz w:val="24"/>
          <w:szCs w:val="24"/>
        </w:rPr>
      </w:pPr>
      <w:r w:rsidRPr="00F87681">
        <w:rPr>
          <w:rFonts w:ascii="Times New Roman" w:hAnsi="Times New Roman"/>
          <w:sz w:val="24"/>
          <w:szCs w:val="24"/>
        </w:rPr>
        <w:t xml:space="preserve">Crossover and mutation - </w:t>
      </w:r>
      <w:r w:rsidR="000B3C97" w:rsidRPr="00F87681">
        <w:rPr>
          <w:rFonts w:ascii="Times New Roman" w:hAnsi="Times New Roman"/>
          <w:sz w:val="24"/>
          <w:szCs w:val="24"/>
        </w:rPr>
        <w:t xml:space="preserve">a percentage of high fitness chromosomes from the new generation </w:t>
      </w:r>
      <w:r w:rsidRPr="00F87681">
        <w:rPr>
          <w:rFonts w:ascii="Times New Roman" w:hAnsi="Times New Roman"/>
          <w:sz w:val="24"/>
          <w:szCs w:val="24"/>
        </w:rPr>
        <w:t xml:space="preserve">are selected </w:t>
      </w:r>
      <w:r w:rsidR="000B3C97" w:rsidRPr="00F87681">
        <w:rPr>
          <w:rFonts w:ascii="Times New Roman" w:hAnsi="Times New Roman"/>
          <w:sz w:val="24"/>
          <w:szCs w:val="24"/>
        </w:rPr>
        <w:t>to undergo crossover and mutation, with the new modified chromosomes inserted back into the population.</w:t>
      </w:r>
    </w:p>
    <w:p w14:paraId="64D4549D" w14:textId="7B9F93C8" w:rsidR="000B3C97" w:rsidRPr="00F87681" w:rsidRDefault="000B3C97" w:rsidP="00EE6F63">
      <w:pPr>
        <w:pStyle w:val="ListParagraph"/>
        <w:numPr>
          <w:ilvl w:val="0"/>
          <w:numId w:val="15"/>
        </w:numPr>
        <w:spacing w:line="360" w:lineRule="auto"/>
        <w:rPr>
          <w:rFonts w:ascii="Times New Roman" w:hAnsi="Times New Roman"/>
          <w:sz w:val="24"/>
          <w:szCs w:val="24"/>
        </w:rPr>
      </w:pPr>
      <w:r w:rsidRPr="00F87681">
        <w:rPr>
          <w:rFonts w:ascii="Times New Roman" w:hAnsi="Times New Roman"/>
          <w:sz w:val="24"/>
          <w:szCs w:val="24"/>
        </w:rPr>
        <w:t xml:space="preserve">Repeat </w:t>
      </w:r>
      <w:r w:rsidR="00C90725" w:rsidRPr="00F87681">
        <w:rPr>
          <w:rFonts w:ascii="Times New Roman" w:hAnsi="Times New Roman"/>
          <w:sz w:val="24"/>
          <w:szCs w:val="24"/>
        </w:rPr>
        <w:t xml:space="preserve">from </w:t>
      </w:r>
      <w:r w:rsidRPr="00F87681">
        <w:rPr>
          <w:rFonts w:ascii="Times New Roman" w:hAnsi="Times New Roman"/>
          <w:sz w:val="24"/>
          <w:szCs w:val="24"/>
        </w:rPr>
        <w:t>step 2 until terminated.</w:t>
      </w:r>
    </w:p>
    <w:p w14:paraId="40BEE8C5" w14:textId="513769E0" w:rsidR="000B3C97" w:rsidRPr="0005431A" w:rsidRDefault="00F133C8" w:rsidP="00F133C8">
      <w:pPr>
        <w:pStyle w:val="Heading2"/>
      </w:pPr>
      <w:bookmarkStart w:id="124" w:name="_Toc396914436"/>
      <w:r>
        <w:t>6.3</w:t>
      </w:r>
      <w:r w:rsidR="00C90725" w:rsidRPr="0005431A">
        <w:tab/>
      </w:r>
      <w:r w:rsidR="000B3C97" w:rsidRPr="0005431A">
        <w:t>Selection</w:t>
      </w:r>
      <w:bookmarkEnd w:id="124"/>
    </w:p>
    <w:p w14:paraId="76F4B052" w14:textId="48854001" w:rsidR="000B3C97" w:rsidRPr="0005431A" w:rsidRDefault="000B3C97" w:rsidP="000B3C97">
      <w:pPr>
        <w:rPr>
          <w:lang w:val="en-IE"/>
        </w:rPr>
      </w:pPr>
      <w:r w:rsidRPr="0005431A">
        <w:rPr>
          <w:lang w:val="en-IE"/>
        </w:rPr>
        <w:t>Not all chromosomes make it into the next population</w:t>
      </w:r>
      <w:r w:rsidR="00C90725" w:rsidRPr="0005431A">
        <w:rPr>
          <w:lang w:val="en-IE"/>
        </w:rPr>
        <w:t>;</w:t>
      </w:r>
      <w:r w:rsidRPr="0005431A">
        <w:rPr>
          <w:lang w:val="en-IE"/>
        </w:rPr>
        <w:t xml:space="preserve"> only a select few chromosomes </w:t>
      </w:r>
      <w:r w:rsidR="00C90725" w:rsidRPr="0005431A">
        <w:rPr>
          <w:lang w:val="en-IE"/>
        </w:rPr>
        <w:t>are</w:t>
      </w:r>
      <w:r w:rsidRPr="0005431A">
        <w:rPr>
          <w:lang w:val="en-IE"/>
        </w:rPr>
        <w:t xml:space="preserve"> selected. The main idea is to select fitter individuals for the next generation, thus improving the algorithm. The choice of selection operators can greatly influence the solutions generated by the algorithm</w:t>
      </w:r>
      <w:r w:rsidR="00E37D7F" w:rsidRPr="0005431A">
        <w:rPr>
          <w:lang w:val="en-IE"/>
        </w:rPr>
        <w:t>.</w:t>
      </w:r>
      <w:r w:rsidRPr="0005431A">
        <w:rPr>
          <w:lang w:val="en-IE"/>
        </w:rPr>
        <w:t xml:space="preserve"> There are many different forms of selection operators, most common are Roulette Wheel Selection, tournament selection and elitism</w:t>
      </w:r>
      <w:r w:rsidR="00C90725" w:rsidRPr="0005431A">
        <w:rPr>
          <w:lang w:val="en-IE"/>
        </w:rPr>
        <w:t xml:space="preserve"> </w:t>
      </w:r>
      <w:r w:rsidR="00E37D7F" w:rsidRPr="0005431A">
        <w:rPr>
          <w:lang w:val="en-IE"/>
        </w:rPr>
        <w:fldChar w:fldCharType="begin"/>
      </w:r>
      <w:r w:rsidR="00E37D7F" w:rsidRPr="0005431A">
        <w:rPr>
          <w:lang w:val="en-IE"/>
        </w:rPr>
        <w:instrText xml:space="preserve"> ADDIN ZOTERO_ITEM CSL_CITATION {"citationID":"zhbGkkt6","properties":{"formattedCitation":"(Srinivas and Patnaik, 1994)","plainCitation":"(Srinivas and Patnaik, 1994)"},"citationItems":[{"id":695,"uris":["http://zotero.org/users/1680862/items/5STQ5XG8"],"uri":["http://zotero.org/users/1680862/items/5STQ5XG8"],"itemData":{"id":695,"type":"article-journal","title":"Genetic algorithms: a survey","container-title":"Computer","page":"17-26","volume":"27","issue":"6","source":"IEEE Xplore","abstract":"Genetic algorithms provide an alternative to traditional optimization techniques by using directed random searches to locate optimal solutions in complex landscapes. We introduce the art and science of genetic algorithms and survey current issues in GA theory and practice. We do not present a detailed study, instead, we offer a quick guide into the labyrinth of GA research. First, we draw the analogy between genetic algorithms and the search processes in nature. Then we describe the genetic algorithm that Holland introduced in 1975 and the workings of GAs. After a survey of techniques proposed as improvements to Holland's GA and of some radically different approaches, we survey the advances in GA theory related to modeling, dynamics, and deception.&lt;&gt;","DOI":"10.1109/2.294849","ISSN":"0018-9162","shortTitle":"Genetic algorithms","author":[{"family":"Srinivas","given":"M."},{"family":"Patnaik","given":"L.M."}],"issued":{"date-parts":[["1994",6]]}}}],"schema":"https://github.com/citation-style-language/schema/raw/master/csl-citation.json"} </w:instrText>
      </w:r>
      <w:r w:rsidR="00E37D7F" w:rsidRPr="0005431A">
        <w:rPr>
          <w:lang w:val="en-IE"/>
        </w:rPr>
        <w:fldChar w:fldCharType="separate"/>
      </w:r>
      <w:r w:rsidR="00E37D7F" w:rsidRPr="0005431A">
        <w:rPr>
          <w:lang w:val="en-IE"/>
        </w:rPr>
        <w:t>(Srinivas and Patnaik, 1994)</w:t>
      </w:r>
      <w:r w:rsidR="00E37D7F" w:rsidRPr="0005431A">
        <w:rPr>
          <w:lang w:val="en-IE"/>
        </w:rPr>
        <w:fldChar w:fldCharType="end"/>
      </w:r>
      <w:r w:rsidR="00C90725" w:rsidRPr="0005431A">
        <w:rPr>
          <w:lang w:val="en-IE"/>
        </w:rPr>
        <w:t>.</w:t>
      </w:r>
    </w:p>
    <w:p w14:paraId="241D2311" w14:textId="77777777" w:rsidR="000B3C97" w:rsidRPr="0005431A" w:rsidRDefault="000B3C97" w:rsidP="000B3C97">
      <w:pPr>
        <w:rPr>
          <w:lang w:val="en-IE"/>
        </w:rPr>
      </w:pPr>
    </w:p>
    <w:p w14:paraId="0CD6FE99" w14:textId="58F7F490" w:rsidR="000B3C97" w:rsidRPr="0005431A" w:rsidRDefault="00F133C8" w:rsidP="000A3135">
      <w:pPr>
        <w:pStyle w:val="MSCHeading3"/>
      </w:pPr>
      <w:r>
        <w:tab/>
      </w:r>
      <w:bookmarkStart w:id="125" w:name="_Toc396914437"/>
      <w:r w:rsidR="00C90725" w:rsidRPr="0005431A">
        <w:t>6.</w:t>
      </w:r>
      <w:r>
        <w:t>3</w:t>
      </w:r>
      <w:r w:rsidR="00C90725" w:rsidRPr="0005431A">
        <w:t>.1</w:t>
      </w:r>
      <w:r w:rsidR="00C90725" w:rsidRPr="0005431A">
        <w:tab/>
      </w:r>
      <w:r w:rsidR="000B3C97" w:rsidRPr="0005431A">
        <w:t>Roulette Wheel Selection</w:t>
      </w:r>
      <w:bookmarkEnd w:id="125"/>
    </w:p>
    <w:p w14:paraId="2EF1E8A2" w14:textId="35D27EF8" w:rsidR="000B3C97" w:rsidRPr="0005431A" w:rsidRDefault="000B3C97" w:rsidP="000B3C97">
      <w:pPr>
        <w:rPr>
          <w:lang w:val="en-IE"/>
        </w:rPr>
      </w:pPr>
      <w:r w:rsidRPr="0005431A">
        <w:rPr>
          <w:lang w:val="en-IE"/>
        </w:rPr>
        <w:t>A selection technique for choosing a chromosome</w:t>
      </w:r>
      <w:r w:rsidR="003663DC" w:rsidRPr="0005431A">
        <w:rPr>
          <w:lang w:val="en-IE"/>
        </w:rPr>
        <w:t>,</w:t>
      </w:r>
      <w:r w:rsidRPr="0005431A">
        <w:rPr>
          <w:lang w:val="en-IE"/>
        </w:rPr>
        <w:t xml:space="preserve"> proportional to its fitness</w:t>
      </w:r>
      <w:r w:rsidR="003663DC" w:rsidRPr="0005431A">
        <w:rPr>
          <w:lang w:val="en-IE"/>
        </w:rPr>
        <w:t>,</w:t>
      </w:r>
      <w:r w:rsidRPr="0005431A">
        <w:rPr>
          <w:lang w:val="en-IE"/>
        </w:rPr>
        <w:t xml:space="preserve"> as defined by: </w:t>
      </w:r>
      <m:oMath>
        <m:sSub>
          <m:sSubPr>
            <m:ctrlPr>
              <w:rPr>
                <w:rFonts w:ascii="Cambria Math" w:hAnsi="Cambria Math"/>
                <w:lang w:val="en-IE"/>
              </w:rPr>
            </m:ctrlPr>
          </m:sSubPr>
          <m:e>
            <m:r>
              <w:rPr>
                <w:rFonts w:ascii="Cambria Math" w:hAnsi="Cambria Math"/>
                <w:lang w:val="en-IE"/>
              </w:rPr>
              <m:t>ρ</m:t>
            </m:r>
          </m:e>
          <m:sub>
            <m:r>
              <w:rPr>
                <w:rFonts w:ascii="Cambria Math" w:hAnsi="Cambria Math"/>
                <w:lang w:val="en-IE"/>
              </w:rPr>
              <m:t>i</m:t>
            </m:r>
          </m:sub>
        </m:sSub>
        <m:r>
          <w:rPr>
            <w:rFonts w:ascii="Cambria Math" w:eastAsia="Cambria Math" w:hAnsi="Cambria Math"/>
            <w:lang w:val="en-IE"/>
          </w:rPr>
          <m:t>=</m:t>
        </m:r>
        <m:f>
          <m:fPr>
            <m:ctrlPr>
              <w:rPr>
                <w:rFonts w:ascii="Cambria Math" w:hAnsi="Cambria Math"/>
                <w:lang w:val="en-IE"/>
              </w:rPr>
            </m:ctrlPr>
          </m:fPr>
          <m:num>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i</m:t>
                </m:r>
              </m:sub>
            </m:sSub>
          </m:num>
          <m:den>
            <m:nary>
              <m:naryPr>
                <m:chr m:val="∑"/>
                <m:limLoc m:val="undOvr"/>
                <m:ctrlPr>
                  <w:rPr>
                    <w:rFonts w:ascii="Cambria Math" w:hAnsi="Cambria Math"/>
                    <w:i/>
                    <w:lang w:val="en-IE"/>
                  </w:rPr>
                </m:ctrlPr>
              </m:naryPr>
              <m:sub>
                <m:r>
                  <w:rPr>
                    <w:rFonts w:ascii="Cambria Math" w:hAnsi="Cambria Math"/>
                    <w:lang w:val="en-IE"/>
                  </w:rPr>
                  <m:t>j=1</m:t>
                </m:r>
              </m:sub>
              <m:sup>
                <m:r>
                  <w:rPr>
                    <w:rFonts w:ascii="Cambria Math" w:hAnsi="Cambria Math"/>
                    <w:lang w:val="en-IE"/>
                  </w:rPr>
                  <m:t>N</m:t>
                </m:r>
              </m:sup>
              <m:e>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j</m:t>
                    </m:r>
                  </m:sub>
                </m:sSub>
              </m:e>
            </m:nary>
          </m:den>
        </m:f>
      </m:oMath>
      <w:r w:rsidRPr="0005431A">
        <w:rPr>
          <w:lang w:val="en-IE"/>
        </w:rPr>
        <w:t xml:space="preserve">  , where  </w:t>
      </w:r>
      <m:oMath>
        <m:sSub>
          <m:sSubPr>
            <m:ctrlPr>
              <w:rPr>
                <w:rFonts w:ascii="Cambria Math" w:hAnsi="Cambria Math"/>
                <w:lang w:val="en-IE"/>
              </w:rPr>
            </m:ctrlPr>
          </m:sSubPr>
          <m:e>
            <m:r>
              <w:rPr>
                <w:rFonts w:ascii="Cambria Math" w:hAnsi="Cambria Math"/>
                <w:lang w:val="en-IE"/>
              </w:rPr>
              <m:t>ρ</m:t>
            </m:r>
          </m:e>
          <m:sub>
            <m:r>
              <w:rPr>
                <w:rFonts w:ascii="Cambria Math" w:hAnsi="Cambria Math"/>
                <w:lang w:val="en-IE"/>
              </w:rPr>
              <m:t>i</m:t>
            </m:r>
          </m:sub>
        </m:sSub>
      </m:oMath>
      <w:r w:rsidRPr="0005431A">
        <w:rPr>
          <w:lang w:val="en-IE"/>
        </w:rPr>
        <w:t xml:space="preserve"> is the probability of choosing chromosome i,  </w:t>
      </w:r>
      <m:oMath>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i</m:t>
            </m:r>
          </m:sub>
        </m:sSub>
      </m:oMath>
      <w:r w:rsidRPr="0005431A">
        <w:rPr>
          <w:lang w:val="en-IE"/>
        </w:rPr>
        <w:t xml:space="preserve"> is the fitness of chromosome i, over the sum of all chromosome fitness </w:t>
      </w:r>
      <m:oMath>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j</m:t>
            </m:r>
          </m:sub>
        </m:sSub>
      </m:oMath>
      <w:r w:rsidRPr="0005431A">
        <w:rPr>
          <w:lang w:val="en-IE"/>
        </w:rPr>
        <w:t>. As Buckland states, “</w:t>
      </w:r>
      <w:r w:rsidRPr="002B25D7">
        <w:rPr>
          <w:i/>
          <w:lang w:val="en-IE"/>
        </w:rPr>
        <w:t xml:space="preserve">Imagine that the population’s total fitness score is represented by a pie chart or roulette wheel. Now you assign a slice of the wheel to each member of the </w:t>
      </w:r>
      <w:r w:rsidRPr="002B25D7">
        <w:rPr>
          <w:i/>
          <w:lang w:val="en-IE"/>
        </w:rPr>
        <w:lastRenderedPageBreak/>
        <w:t>population. The size of the slice is proportional to that chromosome’s fitness score: the fitter a member is, the bigger the slice of pie it gets. Now, to choose a chromosome, all you have to do is spin the wheel, toss in the ball and grab the chromosome that the ball stops on</w:t>
      </w:r>
      <w:r w:rsidRPr="0005431A">
        <w:rPr>
          <w:lang w:val="en-IE"/>
        </w:rPr>
        <w:t xml:space="preserve">.” </w:t>
      </w:r>
      <w:r w:rsidR="00E37D7F" w:rsidRPr="0005431A">
        <w:rPr>
          <w:lang w:val="en-IE"/>
        </w:rPr>
        <w:fldChar w:fldCharType="begin"/>
      </w:r>
      <w:r w:rsidR="00E37D7F" w:rsidRPr="0005431A">
        <w:rPr>
          <w:lang w:val="en-IE"/>
        </w:rPr>
        <w:instrText xml:space="preserve"> ADDIN ZOTERO_ITEM CSL_CITATION {"citationID":"0OPibu3b","properties":{"formattedCitation":"(Srinivas and Patnaik, 1994)","plainCitation":"(Srinivas and Patnaik, 1994)"},"citationItems":[{"id":695,"uris":["http://zotero.org/users/1680862/items/5STQ5XG8"],"uri":["http://zotero.org/users/1680862/items/5STQ5XG8"],"itemData":{"id":695,"type":"article-journal","title":"Genetic algorithms: a survey","container-title":"Computer","page":"17-26","volume":"27","issue":"6","source":"IEEE Xplore","abstract":"Genetic algorithms provide an alternative to traditional optimization techniques by using directed random searches to locate optimal solutions in complex landscapes. We introduce the art and science of genetic algorithms and survey current issues in GA theory and practice. We do not present a detailed study, instead, we offer a quick guide into the labyrinth of GA research. First, we draw the analogy between genetic algorithms and the search processes in nature. Then we describe the genetic algorithm that Holland introduced in 1975 and the workings of GAs. After a survey of techniques proposed as improvements to Holland's GA and of some radically different approaches, we survey the advances in GA theory related to modeling, dynamics, and deception.&lt;&gt;","DOI":"10.1109/2.294849","ISSN":"0018-9162","shortTitle":"Genetic algorithms","author":[{"family":"Srinivas","given":"M."},{"family":"Patnaik","given":"L.M."}],"issued":{"date-parts":[["1994",6]]}}}],"schema":"https://github.com/citation-style-language/schema/raw/master/csl-citation.json"} </w:instrText>
      </w:r>
      <w:r w:rsidR="00E37D7F" w:rsidRPr="0005431A">
        <w:rPr>
          <w:lang w:val="en-IE"/>
        </w:rPr>
        <w:fldChar w:fldCharType="separate"/>
      </w:r>
      <w:r w:rsidR="00E37D7F" w:rsidRPr="0005431A">
        <w:rPr>
          <w:lang w:val="en-IE"/>
        </w:rPr>
        <w:t>(Srinivas and Patnaik, 1994)</w:t>
      </w:r>
      <w:r w:rsidR="00E37D7F" w:rsidRPr="0005431A">
        <w:rPr>
          <w:lang w:val="en-IE"/>
        </w:rPr>
        <w:fldChar w:fldCharType="end"/>
      </w:r>
      <w:r w:rsidR="003663DC" w:rsidRPr="0005431A">
        <w:rPr>
          <w:lang w:val="en-IE"/>
        </w:rPr>
        <w:t>.</w:t>
      </w:r>
    </w:p>
    <w:p w14:paraId="11765969" w14:textId="6E609EBA" w:rsidR="000B3C97" w:rsidRPr="0005431A" w:rsidRDefault="003663DC" w:rsidP="000A3135">
      <w:pPr>
        <w:pStyle w:val="MSCHeading3"/>
      </w:pPr>
      <w:r w:rsidRPr="0005431A">
        <w:tab/>
      </w:r>
      <w:bookmarkStart w:id="126" w:name="_Toc396914438"/>
      <w:r w:rsidR="00F133C8">
        <w:t>6.3</w:t>
      </w:r>
      <w:r w:rsidRPr="0005431A">
        <w:t>.2</w:t>
      </w:r>
      <w:r w:rsidRPr="0005431A">
        <w:tab/>
      </w:r>
      <w:r w:rsidR="000B3C97" w:rsidRPr="0005431A">
        <w:t>Elitism</w:t>
      </w:r>
      <w:bookmarkEnd w:id="126"/>
    </w:p>
    <w:p w14:paraId="0450BA5C" w14:textId="6FB52527" w:rsidR="00E37D7F" w:rsidRPr="0005431A" w:rsidRDefault="000B3C97" w:rsidP="00E37D7F">
      <w:pPr>
        <w:rPr>
          <w:lang w:val="en-IE"/>
        </w:rPr>
      </w:pPr>
      <w:r w:rsidRPr="0005431A">
        <w:rPr>
          <w:lang w:val="en-IE"/>
        </w:rPr>
        <w:t>In elitism</w:t>
      </w:r>
      <w:r w:rsidR="003663DC" w:rsidRPr="0005431A">
        <w:rPr>
          <w:lang w:val="en-IE"/>
        </w:rPr>
        <w:t>,</w:t>
      </w:r>
      <w:r w:rsidRPr="0005431A">
        <w:rPr>
          <w:lang w:val="en-IE"/>
        </w:rPr>
        <w:t xml:space="preserve"> the complete population of chromosomes is sorted by its fitness. The probability that an individual is selected is inversely </w:t>
      </w:r>
      <w:r w:rsidR="00852B8F" w:rsidRPr="0005431A">
        <w:rPr>
          <w:lang w:val="en-IE"/>
        </w:rPr>
        <w:t>proportional</w:t>
      </w:r>
      <w:r w:rsidRPr="0005431A">
        <w:rPr>
          <w:lang w:val="en-IE"/>
        </w:rPr>
        <w:t xml:space="preserve"> to its position in the sorted list; the individual chromosome at the head of the list</w:t>
      </w:r>
      <w:r w:rsidR="00E37D7F" w:rsidRPr="0005431A">
        <w:rPr>
          <w:lang w:val="en-IE"/>
        </w:rPr>
        <w:t xml:space="preserve"> is more likely to be selected </w:t>
      </w:r>
      <w:r w:rsidR="00E37D7F" w:rsidRPr="0005431A">
        <w:rPr>
          <w:lang w:val="en-IE"/>
        </w:rPr>
        <w:fldChar w:fldCharType="begin"/>
      </w:r>
      <w:r w:rsidR="00E37D7F" w:rsidRPr="0005431A">
        <w:rPr>
          <w:lang w:val="en-IE"/>
        </w:rPr>
        <w:instrText xml:space="preserve"> ADDIN ZOTERO_ITEM CSL_CITATION {"citationID":"1fjqaS5B","properties":{"formattedCitation":"(Srinivas and Patnaik, 1994)","plainCitation":"(Srinivas and Patnaik, 1994)"},"citationItems":[{"id":695,"uris":["http://zotero.org/users/1680862/items/5STQ5XG8"],"uri":["http://zotero.org/users/1680862/items/5STQ5XG8"],"itemData":{"id":695,"type":"article-journal","title":"Genetic algorithms: a survey","container-title":"Computer","page":"17-26","volume":"27","issue":"6","source":"IEEE Xplore","abstract":"Genetic algorithms provide an alternative to traditional optimization techniques by using directed random searches to locate optimal solutions in complex landscapes. We introduce the art and science of genetic algorithms and survey current issues in GA theory and practice. We do not present a detailed study, instead, we offer a quick guide into the labyrinth of GA research. First, we draw the analogy between genetic algorithms and the search processes in nature. Then we describe the genetic algorithm that Holland introduced in 1975 and the workings of GAs. After a survey of techniques proposed as improvements to Holland's GA and of some radically different approaches, we survey the advances in GA theory related to modeling, dynamics, and deception.&lt;&gt;","DOI":"10.1109/2.294849","ISSN":"0018-9162","shortTitle":"Genetic algorithms","author":[{"family":"Srinivas","given":"M."},{"family":"Patnaik","given":"L.M."}],"issued":{"date-parts":[["1994",6]]}}}],"schema":"https://github.com/citation-style-language/schema/raw/master/csl-citation.json"} </w:instrText>
      </w:r>
      <w:r w:rsidR="00E37D7F" w:rsidRPr="0005431A">
        <w:rPr>
          <w:lang w:val="en-IE"/>
        </w:rPr>
        <w:fldChar w:fldCharType="separate"/>
      </w:r>
      <w:r w:rsidR="00E37D7F" w:rsidRPr="0005431A">
        <w:rPr>
          <w:lang w:val="en-IE"/>
        </w:rPr>
        <w:t>(Srinivas and Patnaik, 1994)</w:t>
      </w:r>
      <w:r w:rsidR="00E37D7F" w:rsidRPr="0005431A">
        <w:rPr>
          <w:lang w:val="en-IE"/>
        </w:rPr>
        <w:fldChar w:fldCharType="end"/>
      </w:r>
      <w:r w:rsidR="003663DC" w:rsidRPr="0005431A">
        <w:rPr>
          <w:lang w:val="en-IE"/>
        </w:rPr>
        <w:t>.</w:t>
      </w:r>
    </w:p>
    <w:p w14:paraId="280A0B27" w14:textId="7C90CFAD" w:rsidR="000B3C97" w:rsidRPr="0005431A" w:rsidRDefault="003663DC" w:rsidP="000A3135">
      <w:pPr>
        <w:pStyle w:val="MSCHeading3"/>
      </w:pPr>
      <w:r w:rsidRPr="0005431A">
        <w:tab/>
      </w:r>
      <w:bookmarkStart w:id="127" w:name="_Toc396914439"/>
      <w:r w:rsidRPr="0005431A">
        <w:t>6.</w:t>
      </w:r>
      <w:r w:rsidR="00F133C8">
        <w:t>3</w:t>
      </w:r>
      <w:r w:rsidRPr="0005431A">
        <w:t>.3</w:t>
      </w:r>
      <w:r w:rsidRPr="0005431A">
        <w:tab/>
      </w:r>
      <w:r w:rsidR="000B3C97" w:rsidRPr="0005431A">
        <w:t>Tournament selection</w:t>
      </w:r>
      <w:bookmarkEnd w:id="127"/>
    </w:p>
    <w:p w14:paraId="245AA5B2" w14:textId="1F9AEAF1" w:rsidR="000B3C97" w:rsidRPr="0005431A" w:rsidRDefault="00F71F4C" w:rsidP="000B3C97">
      <w:pPr>
        <w:rPr>
          <w:lang w:val="en-IE"/>
        </w:rPr>
      </w:pPr>
      <w:r w:rsidRPr="0005431A">
        <w:rPr>
          <w:lang w:val="en-IE"/>
        </w:rPr>
        <w:t>This is a</w:t>
      </w:r>
      <w:r w:rsidR="000B3C97" w:rsidRPr="0005431A">
        <w:rPr>
          <w:lang w:val="en-IE"/>
        </w:rPr>
        <w:t xml:space="preserve"> selection technique that chooses a chromosome via a tournament</w:t>
      </w:r>
      <w:r w:rsidRPr="0005431A">
        <w:rPr>
          <w:lang w:val="en-IE"/>
        </w:rPr>
        <w:t>.</w:t>
      </w:r>
      <w:r w:rsidR="000B3C97" w:rsidRPr="0005431A">
        <w:rPr>
          <w:lang w:val="en-IE"/>
        </w:rPr>
        <w:t xml:space="preserve"> </w:t>
      </w:r>
      <w:r w:rsidRPr="0005431A">
        <w:rPr>
          <w:lang w:val="en-IE"/>
        </w:rPr>
        <w:t>I</w:t>
      </w:r>
      <w:r w:rsidR="000B3C97" w:rsidRPr="0005431A">
        <w:rPr>
          <w:lang w:val="en-IE"/>
        </w:rPr>
        <w:t>ndividual chromosome</w:t>
      </w:r>
      <w:r w:rsidRPr="0005431A">
        <w:rPr>
          <w:lang w:val="en-IE"/>
        </w:rPr>
        <w:t>s</w:t>
      </w:r>
      <w:r w:rsidR="000B3C97" w:rsidRPr="0005431A">
        <w:rPr>
          <w:lang w:val="en-IE"/>
        </w:rPr>
        <w:t xml:space="preserve"> are selected from the population randomly (uniform probability), and the winning chromosome (the best fitness) is selected. Tournament size can be adjusted (selection pressure) to allow a greater probability of </w:t>
      </w:r>
      <w:r w:rsidR="003663DC" w:rsidRPr="0005431A">
        <w:rPr>
          <w:lang w:val="en-IE"/>
        </w:rPr>
        <w:t xml:space="preserve">only </w:t>
      </w:r>
      <w:r w:rsidR="000B3C97" w:rsidRPr="0005431A">
        <w:rPr>
          <w:lang w:val="en-IE"/>
        </w:rPr>
        <w:t>the fitter chromosome</w:t>
      </w:r>
      <w:r w:rsidR="003663DC" w:rsidRPr="0005431A">
        <w:rPr>
          <w:lang w:val="en-IE"/>
        </w:rPr>
        <w:t>s</w:t>
      </w:r>
      <w:r w:rsidR="000B3C97" w:rsidRPr="0005431A">
        <w:rPr>
          <w:lang w:val="en-IE"/>
        </w:rPr>
        <w:t xml:space="preserve"> be</w:t>
      </w:r>
      <w:r w:rsidR="003663DC" w:rsidRPr="0005431A">
        <w:rPr>
          <w:lang w:val="en-IE"/>
        </w:rPr>
        <w:t>ing</w:t>
      </w:r>
      <w:r w:rsidR="000B3C97" w:rsidRPr="0005431A">
        <w:rPr>
          <w:lang w:val="en-IE"/>
        </w:rPr>
        <w:t xml:space="preserve"> selected. This method has several benefits, it</w:t>
      </w:r>
      <w:r w:rsidR="00BF5E28" w:rsidRPr="0005431A">
        <w:rPr>
          <w:lang w:val="en-IE"/>
        </w:rPr>
        <w:t xml:space="preserve"> is</w:t>
      </w:r>
      <w:r w:rsidR="000B3C97" w:rsidRPr="0005431A">
        <w:rPr>
          <w:lang w:val="en-IE"/>
        </w:rPr>
        <w:t xml:space="preserve"> easy to implement and can be run in parallel. However, in large populations, the tournament size has to be equally large to ensure that the higher fitness chromosomes have greater chance of selection </w:t>
      </w:r>
      <w:r w:rsidR="00E37D7F" w:rsidRPr="0005431A">
        <w:rPr>
          <w:lang w:val="en-IE"/>
        </w:rPr>
        <w:fldChar w:fldCharType="begin"/>
      </w:r>
      <w:r w:rsidR="00E37D7F" w:rsidRPr="0005431A">
        <w:rPr>
          <w:lang w:val="en-IE"/>
        </w:rPr>
        <w:instrText xml:space="preserve"> ADDIN ZOTERO_ITEM CSL_CITATION {"citationID":"T25oAgQw","properties":{"formattedCitation":"(Srinivas and Patnaik, 1994)","plainCitation":"(Srinivas and Patnaik, 1994)"},"citationItems":[{"id":695,"uris":["http://zotero.org/users/1680862/items/5STQ5XG8"],"uri":["http://zotero.org/users/1680862/items/5STQ5XG8"],"itemData":{"id":695,"type":"article-journal","title":"Genetic algorithms: a survey","container-title":"Computer","page":"17-26","volume":"27","issue":"6","source":"IEEE Xplore","abstract":"Genetic algorithms provide an alternative to traditional optimization techniques by using directed random searches to locate optimal solutions in complex landscapes. We introduce the art and science of genetic algorithms and survey current issues in GA theory and practice. We do not present a detailed study, instead, we offer a quick guide into the labyrinth of GA research. First, we draw the analogy between genetic algorithms and the search processes in nature. Then we describe the genetic algorithm that Holland introduced in 1975 and the workings of GAs. After a survey of techniques proposed as improvements to Holland's GA and of some radically different approaches, we survey the advances in GA theory related to modeling, dynamics, and deception.&lt;&gt;","DOI":"10.1109/2.294849","ISSN":"0018-9162","shortTitle":"Genetic algorithms","author":[{"family":"Srinivas","given":"M."},{"family":"Patnaik","given":"L.M."}],"issued":{"date-parts":[["1994",6]]}}}],"schema":"https://github.com/citation-style-language/schema/raw/master/csl-citation.json"} </w:instrText>
      </w:r>
      <w:r w:rsidR="00E37D7F" w:rsidRPr="0005431A">
        <w:rPr>
          <w:lang w:val="en-IE"/>
        </w:rPr>
        <w:fldChar w:fldCharType="separate"/>
      </w:r>
      <w:r w:rsidR="00E37D7F" w:rsidRPr="0005431A">
        <w:rPr>
          <w:lang w:val="en-IE"/>
        </w:rPr>
        <w:t>(Srinivas and Patnaik, 1994)</w:t>
      </w:r>
      <w:r w:rsidR="00E37D7F" w:rsidRPr="0005431A">
        <w:rPr>
          <w:lang w:val="en-IE"/>
        </w:rPr>
        <w:fldChar w:fldCharType="end"/>
      </w:r>
      <w:r w:rsidR="003663DC" w:rsidRPr="0005431A">
        <w:rPr>
          <w:lang w:val="en-IE"/>
        </w:rPr>
        <w:t>.</w:t>
      </w:r>
    </w:p>
    <w:p w14:paraId="44935EED" w14:textId="653D75E5" w:rsidR="000B3C97" w:rsidRPr="0005431A" w:rsidRDefault="003663DC" w:rsidP="00F133C8">
      <w:pPr>
        <w:pStyle w:val="MSCHeading2"/>
      </w:pPr>
      <w:bookmarkStart w:id="128" w:name="_Toc396914440"/>
      <w:r w:rsidRPr="0005431A">
        <w:t>6.</w:t>
      </w:r>
      <w:r w:rsidR="00F133C8">
        <w:t>4</w:t>
      </w:r>
      <w:r w:rsidRPr="0005431A">
        <w:tab/>
      </w:r>
      <w:r w:rsidR="000B3C97" w:rsidRPr="0005431A">
        <w:t>Genetic operators</w:t>
      </w:r>
      <w:bookmarkEnd w:id="128"/>
    </w:p>
    <w:p w14:paraId="64AD8BF4" w14:textId="776726DB" w:rsidR="000B3C97" w:rsidRPr="0005431A" w:rsidRDefault="0090065A" w:rsidP="000A3135">
      <w:pPr>
        <w:pStyle w:val="MSCHeading3"/>
      </w:pPr>
      <w:bookmarkStart w:id="129" w:name="_Toc394431407"/>
      <w:bookmarkStart w:id="130" w:name="_Toc394538018"/>
      <w:bookmarkStart w:id="131" w:name="_Toc394431419"/>
      <w:bookmarkStart w:id="132" w:name="_Toc394538030"/>
      <w:bookmarkStart w:id="133" w:name="_Toc394431420"/>
      <w:bookmarkStart w:id="134" w:name="_Toc394538031"/>
      <w:bookmarkEnd w:id="129"/>
      <w:bookmarkEnd w:id="130"/>
      <w:bookmarkEnd w:id="131"/>
      <w:bookmarkEnd w:id="132"/>
      <w:bookmarkEnd w:id="133"/>
      <w:bookmarkEnd w:id="134"/>
      <w:r>
        <w:tab/>
      </w:r>
      <w:bookmarkStart w:id="135" w:name="_Toc396914441"/>
      <w:r w:rsidR="00F133C8">
        <w:t>6.4</w:t>
      </w:r>
      <w:r w:rsidR="003663DC" w:rsidRPr="0005431A">
        <w:t>.1</w:t>
      </w:r>
      <w:r w:rsidR="003663DC" w:rsidRPr="0005431A">
        <w:tab/>
      </w:r>
      <w:r w:rsidR="000B3C97" w:rsidRPr="0005431A">
        <w:t>Crossover</w:t>
      </w:r>
      <w:bookmarkEnd w:id="135"/>
    </w:p>
    <w:p w14:paraId="70DEF205" w14:textId="5D033A55" w:rsidR="000B3C97" w:rsidRPr="0005431A" w:rsidRDefault="000B3C97" w:rsidP="000B3C97">
      <w:pPr>
        <w:rPr>
          <w:lang w:val="en-IE"/>
        </w:rPr>
      </w:pPr>
      <w:bookmarkStart w:id="136" w:name="_Toc394588983"/>
      <w:r w:rsidRPr="0005431A">
        <w:rPr>
          <w:lang w:val="en-IE"/>
        </w:rPr>
        <w:t>There are many different methods of crossover</w:t>
      </w:r>
      <w:r w:rsidR="003C4803" w:rsidRPr="0005431A">
        <w:rPr>
          <w:lang w:val="en-IE"/>
        </w:rPr>
        <w:t>, the</w:t>
      </w:r>
      <w:r w:rsidR="003663DC" w:rsidRPr="0005431A">
        <w:rPr>
          <w:lang w:val="en-IE"/>
        </w:rPr>
        <w:t xml:space="preserve"> </w:t>
      </w:r>
      <w:r w:rsidRPr="0005431A">
        <w:rPr>
          <w:lang w:val="en-IE"/>
        </w:rPr>
        <w:t xml:space="preserve">simplest being </w:t>
      </w:r>
      <w:r w:rsidR="003C4803" w:rsidRPr="0005431A">
        <w:rPr>
          <w:lang w:val="en-IE"/>
        </w:rPr>
        <w:t>One P</w:t>
      </w:r>
      <w:r w:rsidRPr="0005431A">
        <w:rPr>
          <w:lang w:val="en-IE"/>
        </w:rPr>
        <w:t>oint</w:t>
      </w:r>
      <w:r w:rsidR="003C4803" w:rsidRPr="0005431A">
        <w:rPr>
          <w:lang w:val="en-IE"/>
        </w:rPr>
        <w:t xml:space="preserve"> Crossover</w:t>
      </w:r>
      <w:r w:rsidRPr="0005431A">
        <w:rPr>
          <w:lang w:val="en-IE"/>
        </w:rPr>
        <w:t xml:space="preserve">. </w:t>
      </w:r>
      <w:r w:rsidR="003C4803" w:rsidRPr="0005431A">
        <w:rPr>
          <w:lang w:val="en-IE"/>
        </w:rPr>
        <w:t xml:space="preserve">In this method a </w:t>
      </w:r>
      <w:r w:rsidRPr="0005431A">
        <w:rPr>
          <w:lang w:val="en-IE"/>
        </w:rPr>
        <w:t xml:space="preserve">random point (gene) of two parent’s chromosomes is selected and these </w:t>
      </w:r>
      <w:r w:rsidR="001A183C" w:rsidRPr="0005431A">
        <w:rPr>
          <w:lang w:val="en-IE"/>
        </w:rPr>
        <w:t>genes</w:t>
      </w:r>
      <w:r w:rsidRPr="0005431A">
        <w:rPr>
          <w:lang w:val="en-IE"/>
        </w:rPr>
        <w:t xml:space="preserve"> are exchanged with their consecutive counterparts. To create two new children chromosomes as illustrated in Table </w:t>
      </w:r>
      <w:r w:rsidR="00772C54">
        <w:rPr>
          <w:lang w:val="en-IE"/>
        </w:rPr>
        <w:t>7</w:t>
      </w:r>
      <w:r w:rsidRPr="0005431A">
        <w:rPr>
          <w:lang w:val="en-IE"/>
        </w:rPr>
        <w:t xml:space="preserve">. The procedure for </w:t>
      </w:r>
      <w:r w:rsidR="001A183C" w:rsidRPr="0005431A">
        <w:rPr>
          <w:lang w:val="en-IE"/>
        </w:rPr>
        <w:t>creating</w:t>
      </w:r>
      <w:r w:rsidRPr="0005431A">
        <w:rPr>
          <w:lang w:val="en-IE"/>
        </w:rPr>
        <w:t xml:space="preserve"> crossover is as follows creating crossover is as follows:</w:t>
      </w:r>
      <w:bookmarkEnd w:id="136"/>
    </w:p>
    <w:p w14:paraId="33F7969D" w14:textId="48367E89" w:rsidR="000B3C97" w:rsidRPr="0005431A" w:rsidRDefault="000B3C97" w:rsidP="00EE6F63">
      <w:pPr>
        <w:pStyle w:val="ListParagraph"/>
        <w:numPr>
          <w:ilvl w:val="0"/>
          <w:numId w:val="16"/>
        </w:numPr>
        <w:spacing w:line="360" w:lineRule="auto"/>
        <w:jc w:val="both"/>
        <w:rPr>
          <w:rFonts w:ascii="Times New Roman" w:hAnsi="Times New Roman"/>
          <w:sz w:val="24"/>
          <w:szCs w:val="24"/>
        </w:rPr>
      </w:pPr>
      <w:r w:rsidRPr="0005431A">
        <w:rPr>
          <w:rFonts w:ascii="Times New Roman" w:hAnsi="Times New Roman"/>
          <w:sz w:val="24"/>
          <w:szCs w:val="24"/>
        </w:rPr>
        <w:t>Select two parent chromosomes (selection)</w:t>
      </w:r>
    </w:p>
    <w:p w14:paraId="3C59D4FC" w14:textId="77777777" w:rsidR="000B3C97" w:rsidRPr="0005431A" w:rsidRDefault="000B3C97" w:rsidP="00EE6F63">
      <w:pPr>
        <w:pStyle w:val="ListParagraph"/>
        <w:numPr>
          <w:ilvl w:val="0"/>
          <w:numId w:val="16"/>
        </w:numPr>
        <w:spacing w:line="360" w:lineRule="auto"/>
        <w:jc w:val="both"/>
        <w:rPr>
          <w:rFonts w:ascii="Times New Roman" w:hAnsi="Times New Roman"/>
          <w:sz w:val="24"/>
          <w:szCs w:val="24"/>
        </w:rPr>
      </w:pPr>
      <w:r w:rsidRPr="0005431A">
        <w:rPr>
          <w:rFonts w:ascii="Times New Roman" w:hAnsi="Times New Roman"/>
          <w:sz w:val="24"/>
          <w:szCs w:val="24"/>
        </w:rPr>
        <w:t>Select random positions of one or more genes to create crossover points</w:t>
      </w:r>
    </w:p>
    <w:p w14:paraId="5D4C9A1E" w14:textId="6DA1371E" w:rsidR="000B3C97" w:rsidRPr="00064762" w:rsidRDefault="000B3C97" w:rsidP="00EE6F63">
      <w:pPr>
        <w:pStyle w:val="ListParagraph"/>
        <w:numPr>
          <w:ilvl w:val="0"/>
          <w:numId w:val="16"/>
        </w:numPr>
        <w:spacing w:line="360" w:lineRule="auto"/>
        <w:jc w:val="both"/>
        <w:rPr>
          <w:rFonts w:ascii="Times New Roman" w:hAnsi="Times New Roman"/>
          <w:sz w:val="24"/>
          <w:szCs w:val="24"/>
        </w:rPr>
      </w:pPr>
      <w:r w:rsidRPr="0005431A">
        <w:rPr>
          <w:rFonts w:ascii="Times New Roman" w:hAnsi="Times New Roman"/>
          <w:sz w:val="24"/>
          <w:szCs w:val="24"/>
        </w:rPr>
        <w:t>Copy the genes outside of the crossover point of parents one</w:t>
      </w:r>
      <w:r w:rsidR="003663DC" w:rsidRPr="0005431A">
        <w:rPr>
          <w:rFonts w:ascii="Times New Roman" w:hAnsi="Times New Roman"/>
          <w:sz w:val="24"/>
          <w:szCs w:val="24"/>
        </w:rPr>
        <w:t>’s</w:t>
      </w:r>
      <w:r w:rsidRPr="00064762">
        <w:rPr>
          <w:rFonts w:ascii="Times New Roman" w:hAnsi="Times New Roman"/>
          <w:sz w:val="24"/>
          <w:szCs w:val="24"/>
        </w:rPr>
        <w:t xml:space="preserve"> chromosome into child one.</w:t>
      </w:r>
    </w:p>
    <w:p w14:paraId="5EC1512E" w14:textId="5CCC6292" w:rsidR="000B3C97" w:rsidRPr="00064762" w:rsidRDefault="000B3C97" w:rsidP="00EE6F63">
      <w:pPr>
        <w:pStyle w:val="ListParagraph"/>
        <w:numPr>
          <w:ilvl w:val="0"/>
          <w:numId w:val="16"/>
        </w:numPr>
        <w:spacing w:line="360" w:lineRule="auto"/>
        <w:jc w:val="both"/>
        <w:rPr>
          <w:rFonts w:ascii="Times New Roman" w:hAnsi="Times New Roman"/>
          <w:sz w:val="24"/>
          <w:szCs w:val="24"/>
        </w:rPr>
      </w:pPr>
      <w:r w:rsidRPr="00064762">
        <w:rPr>
          <w:rFonts w:ascii="Times New Roman" w:hAnsi="Times New Roman"/>
          <w:sz w:val="24"/>
          <w:szCs w:val="24"/>
        </w:rPr>
        <w:lastRenderedPageBreak/>
        <w:t>Copy the genes outside of the crossover point of parent two</w:t>
      </w:r>
      <w:r w:rsidR="003663DC" w:rsidRPr="0005431A">
        <w:rPr>
          <w:rFonts w:ascii="Times New Roman" w:hAnsi="Times New Roman"/>
          <w:sz w:val="24"/>
          <w:szCs w:val="24"/>
        </w:rPr>
        <w:t>’s</w:t>
      </w:r>
      <w:r w:rsidRPr="00064762">
        <w:rPr>
          <w:rFonts w:ascii="Times New Roman" w:hAnsi="Times New Roman"/>
          <w:sz w:val="24"/>
          <w:szCs w:val="24"/>
        </w:rPr>
        <w:t xml:space="preserve"> chromosome into child one.</w:t>
      </w:r>
    </w:p>
    <w:p w14:paraId="39543B36" w14:textId="77777777" w:rsidR="000B3C97" w:rsidRPr="00064762" w:rsidRDefault="000B3C97" w:rsidP="00EE6F63">
      <w:pPr>
        <w:pStyle w:val="ListParagraph"/>
        <w:numPr>
          <w:ilvl w:val="0"/>
          <w:numId w:val="16"/>
        </w:numPr>
        <w:spacing w:line="360" w:lineRule="auto"/>
        <w:jc w:val="both"/>
        <w:rPr>
          <w:rFonts w:ascii="Times New Roman" w:hAnsi="Times New Roman"/>
          <w:sz w:val="24"/>
          <w:szCs w:val="24"/>
        </w:rPr>
      </w:pPr>
      <w:r w:rsidRPr="00064762">
        <w:rPr>
          <w:rFonts w:ascii="Times New Roman" w:hAnsi="Times New Roman"/>
          <w:sz w:val="24"/>
          <w:szCs w:val="24"/>
        </w:rPr>
        <w:t>New child is created</w:t>
      </w:r>
    </w:p>
    <w:p w14:paraId="6F7056DD" w14:textId="27EE71CD" w:rsidR="000B3C97" w:rsidRPr="00064762" w:rsidRDefault="003663DC" w:rsidP="00EE6F63">
      <w:pPr>
        <w:pStyle w:val="ListParagraph"/>
        <w:numPr>
          <w:ilvl w:val="0"/>
          <w:numId w:val="16"/>
        </w:numPr>
        <w:rPr>
          <w:rFonts w:ascii="Times New Roman" w:hAnsi="Times New Roman"/>
          <w:sz w:val="24"/>
          <w:szCs w:val="24"/>
        </w:rPr>
      </w:pPr>
      <w:r w:rsidRPr="0005431A">
        <w:rPr>
          <w:rFonts w:ascii="Times New Roman" w:hAnsi="Times New Roman"/>
          <w:sz w:val="24"/>
          <w:szCs w:val="24"/>
        </w:rPr>
        <w:t>R</w:t>
      </w:r>
      <w:r w:rsidR="000B3C97" w:rsidRPr="00064762">
        <w:rPr>
          <w:rFonts w:ascii="Times New Roman" w:hAnsi="Times New Roman"/>
          <w:sz w:val="24"/>
          <w:szCs w:val="24"/>
        </w:rPr>
        <w:t>epeat the same process with parent two, creating child two</w:t>
      </w:r>
    </w:p>
    <w:p w14:paraId="25072BAD" w14:textId="77777777" w:rsidR="000B3C97" w:rsidRPr="0005431A" w:rsidRDefault="000B3C97" w:rsidP="000B3C97">
      <w:pPr>
        <w:rPr>
          <w:lang w:val="en-IE"/>
        </w:rPr>
      </w:pPr>
    </w:p>
    <w:tbl>
      <w:tblPr>
        <w:tblW w:w="0" w:type="auto"/>
        <w:jc w:val="center"/>
        <w:tblLook w:val="04A0" w:firstRow="1" w:lastRow="0" w:firstColumn="1" w:lastColumn="0" w:noHBand="0" w:noVBand="1"/>
      </w:tblPr>
      <w:tblGrid>
        <w:gridCol w:w="2363"/>
        <w:gridCol w:w="336"/>
        <w:gridCol w:w="336"/>
        <w:gridCol w:w="336"/>
        <w:gridCol w:w="336"/>
        <w:gridCol w:w="336"/>
        <w:gridCol w:w="336"/>
      </w:tblGrid>
      <w:tr w:rsidR="00AB1696" w:rsidRPr="0005431A" w14:paraId="273859B4" w14:textId="77777777" w:rsidTr="000B3C97">
        <w:trPr>
          <w:jc w:val="center"/>
        </w:trPr>
        <w:tc>
          <w:tcPr>
            <w:tcW w:w="0" w:type="auto"/>
            <w:gridSpan w:val="7"/>
            <w:tcBorders>
              <w:top w:val="nil"/>
              <w:left w:val="nil"/>
              <w:bottom w:val="nil"/>
              <w:right w:val="nil"/>
            </w:tcBorders>
          </w:tcPr>
          <w:p w14:paraId="1F2345C5" w14:textId="5B062A54" w:rsidR="00AB1696" w:rsidRPr="0005431A" w:rsidRDefault="00AB1696" w:rsidP="00064762">
            <w:pPr>
              <w:rPr>
                <w:b/>
                <w:i/>
                <w:spacing w:val="20"/>
                <w:szCs w:val="28"/>
                <w:lang w:val="en-IE"/>
              </w:rPr>
            </w:pPr>
            <w:r w:rsidRPr="0005431A">
              <w:rPr>
                <w:lang w:val="en-IE"/>
              </w:rPr>
              <w:t>Random crossover point</w:t>
            </w:r>
          </w:p>
        </w:tc>
      </w:tr>
      <w:tr w:rsidR="000B3C97" w:rsidRPr="0005431A" w14:paraId="1107B163" w14:textId="76CEBF5E" w:rsidTr="00AB1696">
        <w:trPr>
          <w:jc w:val="center"/>
        </w:trPr>
        <w:tc>
          <w:tcPr>
            <w:tcW w:w="0" w:type="auto"/>
            <w:tcBorders>
              <w:top w:val="nil"/>
              <w:left w:val="nil"/>
              <w:right w:val="nil"/>
            </w:tcBorders>
          </w:tcPr>
          <w:p w14:paraId="37D61EA4" w14:textId="4A809206" w:rsidR="000B3C97" w:rsidRPr="0005431A" w:rsidRDefault="000B3C97" w:rsidP="000B3C97">
            <w:pPr>
              <w:rPr>
                <w:lang w:val="en-IE"/>
              </w:rPr>
            </w:pPr>
          </w:p>
        </w:tc>
        <w:tc>
          <w:tcPr>
            <w:tcW w:w="0" w:type="auto"/>
            <w:tcBorders>
              <w:top w:val="nil"/>
              <w:left w:val="nil"/>
              <w:right w:val="nil"/>
            </w:tcBorders>
          </w:tcPr>
          <w:p w14:paraId="2C6241A9" w14:textId="416EDFAC" w:rsidR="000B3C97" w:rsidRPr="0005431A" w:rsidRDefault="000B3C97" w:rsidP="000B3C97">
            <w:pPr>
              <w:rPr>
                <w:lang w:val="en-IE"/>
              </w:rPr>
            </w:pPr>
          </w:p>
        </w:tc>
        <w:tc>
          <w:tcPr>
            <w:tcW w:w="0" w:type="auto"/>
            <w:tcBorders>
              <w:top w:val="nil"/>
              <w:left w:val="nil"/>
              <w:right w:val="single" w:sz="4" w:space="0" w:color="auto"/>
            </w:tcBorders>
          </w:tcPr>
          <w:p w14:paraId="507DC031" w14:textId="5587AE1D" w:rsidR="000B3C97" w:rsidRPr="0005431A" w:rsidRDefault="000B3C97" w:rsidP="000B3C97">
            <w:pPr>
              <w:rPr>
                <w:lang w:val="en-IE"/>
              </w:rPr>
            </w:pPr>
          </w:p>
        </w:tc>
        <w:tc>
          <w:tcPr>
            <w:tcW w:w="0" w:type="auto"/>
            <w:tcBorders>
              <w:top w:val="nil"/>
              <w:left w:val="single" w:sz="4" w:space="0" w:color="auto"/>
              <w:right w:val="nil"/>
            </w:tcBorders>
          </w:tcPr>
          <w:p w14:paraId="034302CD" w14:textId="512F6633" w:rsidR="000B3C97" w:rsidRPr="0005431A" w:rsidRDefault="000B3C97" w:rsidP="000B3C97">
            <w:pPr>
              <w:rPr>
                <w:lang w:val="en-IE"/>
              </w:rPr>
            </w:pPr>
          </w:p>
        </w:tc>
        <w:tc>
          <w:tcPr>
            <w:tcW w:w="0" w:type="auto"/>
            <w:tcBorders>
              <w:top w:val="nil"/>
              <w:left w:val="nil"/>
              <w:right w:val="nil"/>
            </w:tcBorders>
          </w:tcPr>
          <w:p w14:paraId="3CCF34A3" w14:textId="2270A04D" w:rsidR="000B3C97" w:rsidRPr="0005431A" w:rsidRDefault="000B3C97" w:rsidP="000B3C97">
            <w:pPr>
              <w:rPr>
                <w:lang w:val="en-IE"/>
              </w:rPr>
            </w:pPr>
          </w:p>
        </w:tc>
        <w:tc>
          <w:tcPr>
            <w:tcW w:w="0" w:type="auto"/>
            <w:tcBorders>
              <w:top w:val="nil"/>
              <w:left w:val="nil"/>
              <w:right w:val="nil"/>
            </w:tcBorders>
          </w:tcPr>
          <w:p w14:paraId="7423139A" w14:textId="55C2616B" w:rsidR="000B3C97" w:rsidRPr="0005431A" w:rsidRDefault="000B3C97" w:rsidP="000B3C97">
            <w:pPr>
              <w:rPr>
                <w:lang w:val="en-IE"/>
              </w:rPr>
            </w:pPr>
          </w:p>
        </w:tc>
        <w:tc>
          <w:tcPr>
            <w:tcW w:w="0" w:type="auto"/>
            <w:tcBorders>
              <w:top w:val="nil"/>
              <w:left w:val="nil"/>
              <w:right w:val="nil"/>
            </w:tcBorders>
          </w:tcPr>
          <w:p w14:paraId="00B3E93E" w14:textId="1D202F99" w:rsidR="000B3C97" w:rsidRPr="0005431A" w:rsidRDefault="000B3C97" w:rsidP="000B3C97">
            <w:pPr>
              <w:rPr>
                <w:lang w:val="en-IE"/>
              </w:rPr>
            </w:pPr>
          </w:p>
        </w:tc>
      </w:tr>
      <w:tr w:rsidR="000B3C97" w:rsidRPr="0005431A" w14:paraId="3F973CAD" w14:textId="77777777" w:rsidTr="00AB1696">
        <w:trPr>
          <w:jc w:val="center"/>
        </w:trPr>
        <w:tc>
          <w:tcPr>
            <w:tcW w:w="0" w:type="auto"/>
          </w:tcPr>
          <w:p w14:paraId="6F2CEFD7" w14:textId="77777777" w:rsidR="000B3C97" w:rsidRPr="0005431A" w:rsidRDefault="000B3C97" w:rsidP="000B3C97">
            <w:pPr>
              <w:rPr>
                <w:lang w:val="en-IE"/>
              </w:rPr>
            </w:pPr>
            <w:r w:rsidRPr="0005431A">
              <w:rPr>
                <w:lang w:val="en-IE"/>
              </w:rPr>
              <w:t>Parent Chromosome 1</w:t>
            </w:r>
          </w:p>
        </w:tc>
        <w:tc>
          <w:tcPr>
            <w:tcW w:w="0" w:type="auto"/>
            <w:shd w:val="clear" w:color="auto" w:fill="C6D9F1" w:themeFill="text2" w:themeFillTint="33"/>
          </w:tcPr>
          <w:p w14:paraId="29F9FE62"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C6D9F1" w:themeFill="text2" w:themeFillTint="33"/>
          </w:tcPr>
          <w:p w14:paraId="76A0CDCA"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C6D9F1" w:themeFill="text2" w:themeFillTint="33"/>
          </w:tcPr>
          <w:p w14:paraId="1203B692" w14:textId="77777777" w:rsidR="000B3C97" w:rsidRPr="0005431A" w:rsidRDefault="000B3C97" w:rsidP="000B3C97">
            <w:pPr>
              <w:rPr>
                <w:lang w:val="en-IE"/>
              </w:rPr>
            </w:pPr>
            <w:r w:rsidRPr="0005431A">
              <w:rPr>
                <w:lang w:val="en-IE"/>
              </w:rPr>
              <w:t>0</w:t>
            </w:r>
          </w:p>
        </w:tc>
        <w:tc>
          <w:tcPr>
            <w:tcW w:w="0" w:type="auto"/>
            <w:shd w:val="clear" w:color="auto" w:fill="C6D9F1" w:themeFill="text2" w:themeFillTint="33"/>
          </w:tcPr>
          <w:p w14:paraId="337FC001" w14:textId="77777777" w:rsidR="000B3C97" w:rsidRPr="0005431A" w:rsidRDefault="000B3C97" w:rsidP="000B3C97">
            <w:pPr>
              <w:rPr>
                <w:lang w:val="en-IE"/>
              </w:rPr>
            </w:pPr>
            <w:r w:rsidRPr="0005431A">
              <w:rPr>
                <w:lang w:val="en-IE"/>
              </w:rPr>
              <w:t>1</w:t>
            </w:r>
          </w:p>
        </w:tc>
        <w:tc>
          <w:tcPr>
            <w:tcW w:w="0" w:type="auto"/>
            <w:shd w:val="clear" w:color="auto" w:fill="C6D9F1" w:themeFill="text2" w:themeFillTint="33"/>
          </w:tcPr>
          <w:p w14:paraId="46F5AC59" w14:textId="77777777" w:rsidR="000B3C97" w:rsidRPr="0005431A" w:rsidRDefault="000B3C97" w:rsidP="000B3C97">
            <w:pPr>
              <w:rPr>
                <w:lang w:val="en-IE"/>
              </w:rPr>
            </w:pPr>
            <w:r w:rsidRPr="0005431A">
              <w:rPr>
                <w:lang w:val="en-IE"/>
              </w:rPr>
              <w:t>0</w:t>
            </w:r>
          </w:p>
        </w:tc>
        <w:tc>
          <w:tcPr>
            <w:tcW w:w="0" w:type="auto"/>
            <w:shd w:val="clear" w:color="auto" w:fill="C6D9F1" w:themeFill="text2" w:themeFillTint="33"/>
          </w:tcPr>
          <w:p w14:paraId="59E19ED5" w14:textId="77777777" w:rsidR="000B3C97" w:rsidRPr="0005431A" w:rsidRDefault="000B3C97" w:rsidP="000B3C97">
            <w:pPr>
              <w:rPr>
                <w:lang w:val="en-IE"/>
              </w:rPr>
            </w:pPr>
            <w:r w:rsidRPr="0005431A">
              <w:rPr>
                <w:lang w:val="en-IE"/>
              </w:rPr>
              <w:t>0</w:t>
            </w:r>
          </w:p>
        </w:tc>
      </w:tr>
      <w:tr w:rsidR="000B3C97" w:rsidRPr="0005431A" w14:paraId="73995989" w14:textId="77777777" w:rsidTr="00AB1696">
        <w:trPr>
          <w:jc w:val="center"/>
        </w:trPr>
        <w:tc>
          <w:tcPr>
            <w:tcW w:w="0" w:type="auto"/>
          </w:tcPr>
          <w:p w14:paraId="27FF96E2" w14:textId="77777777" w:rsidR="000B3C97" w:rsidRPr="0005431A" w:rsidRDefault="000B3C97" w:rsidP="000B3C97">
            <w:pPr>
              <w:rPr>
                <w:lang w:val="en-IE"/>
              </w:rPr>
            </w:pPr>
            <w:r w:rsidRPr="0005431A">
              <w:rPr>
                <w:lang w:val="en-IE"/>
              </w:rPr>
              <w:t>Child Chromosome 1</w:t>
            </w:r>
          </w:p>
        </w:tc>
        <w:tc>
          <w:tcPr>
            <w:tcW w:w="0" w:type="auto"/>
            <w:shd w:val="clear" w:color="auto" w:fill="C6D9F1" w:themeFill="text2" w:themeFillTint="33"/>
          </w:tcPr>
          <w:p w14:paraId="134C345F"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C6D9F1" w:themeFill="text2" w:themeFillTint="33"/>
          </w:tcPr>
          <w:p w14:paraId="6D81D2F0"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FFC000"/>
          </w:tcPr>
          <w:p w14:paraId="28862465" w14:textId="77777777" w:rsidR="000B3C97" w:rsidRPr="0005431A" w:rsidRDefault="000B3C97" w:rsidP="000B3C97">
            <w:pPr>
              <w:rPr>
                <w:lang w:val="en-IE"/>
              </w:rPr>
            </w:pPr>
            <w:r w:rsidRPr="0005431A">
              <w:rPr>
                <w:lang w:val="en-IE"/>
              </w:rPr>
              <w:t>1</w:t>
            </w:r>
          </w:p>
        </w:tc>
        <w:tc>
          <w:tcPr>
            <w:tcW w:w="0" w:type="auto"/>
            <w:shd w:val="clear" w:color="auto" w:fill="FFC000"/>
          </w:tcPr>
          <w:p w14:paraId="3D2EFD0D" w14:textId="77777777" w:rsidR="000B3C97" w:rsidRPr="0005431A" w:rsidRDefault="000B3C97" w:rsidP="000B3C97">
            <w:pPr>
              <w:rPr>
                <w:lang w:val="en-IE"/>
              </w:rPr>
            </w:pPr>
            <w:r w:rsidRPr="0005431A">
              <w:rPr>
                <w:lang w:val="en-IE"/>
              </w:rPr>
              <w:t>1</w:t>
            </w:r>
          </w:p>
        </w:tc>
        <w:tc>
          <w:tcPr>
            <w:tcW w:w="0" w:type="auto"/>
            <w:shd w:val="clear" w:color="auto" w:fill="FFC000"/>
          </w:tcPr>
          <w:p w14:paraId="4EAEA4B4" w14:textId="77777777" w:rsidR="000B3C97" w:rsidRPr="0005431A" w:rsidRDefault="000B3C97" w:rsidP="000B3C97">
            <w:pPr>
              <w:rPr>
                <w:lang w:val="en-IE"/>
              </w:rPr>
            </w:pPr>
            <w:r w:rsidRPr="0005431A">
              <w:rPr>
                <w:lang w:val="en-IE"/>
              </w:rPr>
              <w:t>1</w:t>
            </w:r>
          </w:p>
        </w:tc>
        <w:tc>
          <w:tcPr>
            <w:tcW w:w="0" w:type="auto"/>
            <w:shd w:val="clear" w:color="auto" w:fill="FFC000"/>
          </w:tcPr>
          <w:p w14:paraId="1CF16416" w14:textId="77777777" w:rsidR="000B3C97" w:rsidRPr="0005431A" w:rsidRDefault="000B3C97" w:rsidP="000B3C97">
            <w:pPr>
              <w:rPr>
                <w:lang w:val="en-IE"/>
              </w:rPr>
            </w:pPr>
            <w:r w:rsidRPr="0005431A">
              <w:rPr>
                <w:lang w:val="en-IE"/>
              </w:rPr>
              <w:t>1</w:t>
            </w:r>
          </w:p>
        </w:tc>
      </w:tr>
      <w:tr w:rsidR="000B3C97" w:rsidRPr="0005431A" w14:paraId="3D16F8D2" w14:textId="77777777" w:rsidTr="00AB1696">
        <w:trPr>
          <w:jc w:val="center"/>
        </w:trPr>
        <w:tc>
          <w:tcPr>
            <w:tcW w:w="0" w:type="auto"/>
            <w:tcBorders>
              <w:left w:val="nil"/>
              <w:right w:val="nil"/>
            </w:tcBorders>
          </w:tcPr>
          <w:p w14:paraId="5D0CC9CA" w14:textId="77777777" w:rsidR="000B3C97" w:rsidRPr="0005431A" w:rsidRDefault="000B3C97" w:rsidP="000B3C97">
            <w:pPr>
              <w:rPr>
                <w:lang w:val="en-IE"/>
              </w:rPr>
            </w:pPr>
          </w:p>
        </w:tc>
        <w:tc>
          <w:tcPr>
            <w:tcW w:w="0" w:type="auto"/>
            <w:tcBorders>
              <w:left w:val="nil"/>
              <w:right w:val="nil"/>
            </w:tcBorders>
          </w:tcPr>
          <w:p w14:paraId="4EA62F50" w14:textId="77777777" w:rsidR="000B3C97" w:rsidRPr="0005431A" w:rsidRDefault="000B3C97" w:rsidP="000B3C97">
            <w:pPr>
              <w:rPr>
                <w:lang w:val="en-IE"/>
              </w:rPr>
            </w:pPr>
          </w:p>
        </w:tc>
        <w:tc>
          <w:tcPr>
            <w:tcW w:w="0" w:type="auto"/>
            <w:tcBorders>
              <w:left w:val="nil"/>
              <w:right w:val="single" w:sz="4" w:space="0" w:color="auto"/>
            </w:tcBorders>
          </w:tcPr>
          <w:p w14:paraId="5871DD3D" w14:textId="77777777" w:rsidR="000B3C97" w:rsidRPr="0005431A" w:rsidRDefault="000B3C97" w:rsidP="000B3C97">
            <w:pPr>
              <w:rPr>
                <w:lang w:val="en-IE"/>
              </w:rPr>
            </w:pPr>
          </w:p>
        </w:tc>
        <w:tc>
          <w:tcPr>
            <w:tcW w:w="0" w:type="auto"/>
            <w:tcBorders>
              <w:left w:val="single" w:sz="4" w:space="0" w:color="auto"/>
              <w:right w:val="nil"/>
            </w:tcBorders>
          </w:tcPr>
          <w:p w14:paraId="23414A73" w14:textId="77777777" w:rsidR="000B3C97" w:rsidRPr="0005431A" w:rsidRDefault="000B3C97" w:rsidP="000B3C97">
            <w:pPr>
              <w:rPr>
                <w:lang w:val="en-IE"/>
              </w:rPr>
            </w:pPr>
          </w:p>
        </w:tc>
        <w:tc>
          <w:tcPr>
            <w:tcW w:w="0" w:type="auto"/>
            <w:tcBorders>
              <w:left w:val="nil"/>
              <w:right w:val="nil"/>
            </w:tcBorders>
          </w:tcPr>
          <w:p w14:paraId="1AD1D6BA" w14:textId="77777777" w:rsidR="000B3C97" w:rsidRPr="0005431A" w:rsidRDefault="000B3C97" w:rsidP="000B3C97">
            <w:pPr>
              <w:rPr>
                <w:lang w:val="en-IE"/>
              </w:rPr>
            </w:pPr>
          </w:p>
        </w:tc>
        <w:tc>
          <w:tcPr>
            <w:tcW w:w="0" w:type="auto"/>
            <w:tcBorders>
              <w:left w:val="nil"/>
              <w:right w:val="nil"/>
            </w:tcBorders>
          </w:tcPr>
          <w:p w14:paraId="7F2752D7" w14:textId="77777777" w:rsidR="000B3C97" w:rsidRPr="0005431A" w:rsidRDefault="000B3C97" w:rsidP="000B3C97">
            <w:pPr>
              <w:rPr>
                <w:lang w:val="en-IE"/>
              </w:rPr>
            </w:pPr>
          </w:p>
        </w:tc>
        <w:tc>
          <w:tcPr>
            <w:tcW w:w="0" w:type="auto"/>
            <w:tcBorders>
              <w:left w:val="nil"/>
              <w:right w:val="nil"/>
            </w:tcBorders>
          </w:tcPr>
          <w:p w14:paraId="22A207EE" w14:textId="77777777" w:rsidR="000B3C97" w:rsidRPr="0005431A" w:rsidRDefault="000B3C97" w:rsidP="000B3C97">
            <w:pPr>
              <w:rPr>
                <w:lang w:val="en-IE"/>
              </w:rPr>
            </w:pPr>
          </w:p>
        </w:tc>
      </w:tr>
      <w:tr w:rsidR="000B3C97" w:rsidRPr="0005431A" w14:paraId="665EF072" w14:textId="77777777" w:rsidTr="00AB1696">
        <w:trPr>
          <w:jc w:val="center"/>
        </w:trPr>
        <w:tc>
          <w:tcPr>
            <w:tcW w:w="0" w:type="auto"/>
          </w:tcPr>
          <w:p w14:paraId="35547571" w14:textId="77777777" w:rsidR="000B3C97" w:rsidRPr="0005431A" w:rsidRDefault="000B3C97" w:rsidP="000B3C97">
            <w:pPr>
              <w:rPr>
                <w:lang w:val="en-IE"/>
              </w:rPr>
            </w:pPr>
            <w:r w:rsidRPr="0005431A">
              <w:rPr>
                <w:lang w:val="en-IE"/>
              </w:rPr>
              <w:t>Parent Chromosome 2</w:t>
            </w:r>
          </w:p>
        </w:tc>
        <w:tc>
          <w:tcPr>
            <w:tcW w:w="0" w:type="auto"/>
            <w:shd w:val="clear" w:color="auto" w:fill="FFC000"/>
          </w:tcPr>
          <w:p w14:paraId="042A5223"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FFC000"/>
          </w:tcPr>
          <w:p w14:paraId="669DB346"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FFC000"/>
          </w:tcPr>
          <w:p w14:paraId="4AF364DD" w14:textId="77777777" w:rsidR="000B3C97" w:rsidRPr="0005431A" w:rsidRDefault="000B3C97" w:rsidP="000B3C97">
            <w:pPr>
              <w:rPr>
                <w:lang w:val="en-IE"/>
              </w:rPr>
            </w:pPr>
            <w:r w:rsidRPr="0005431A">
              <w:rPr>
                <w:lang w:val="en-IE"/>
              </w:rPr>
              <w:t>1</w:t>
            </w:r>
          </w:p>
        </w:tc>
        <w:tc>
          <w:tcPr>
            <w:tcW w:w="0" w:type="auto"/>
            <w:shd w:val="clear" w:color="auto" w:fill="FFC000"/>
          </w:tcPr>
          <w:p w14:paraId="7671435B" w14:textId="77777777" w:rsidR="000B3C97" w:rsidRPr="0005431A" w:rsidRDefault="000B3C97" w:rsidP="000B3C97">
            <w:pPr>
              <w:rPr>
                <w:lang w:val="en-IE"/>
              </w:rPr>
            </w:pPr>
            <w:r w:rsidRPr="0005431A">
              <w:rPr>
                <w:lang w:val="en-IE"/>
              </w:rPr>
              <w:t>1</w:t>
            </w:r>
          </w:p>
        </w:tc>
        <w:tc>
          <w:tcPr>
            <w:tcW w:w="0" w:type="auto"/>
            <w:shd w:val="clear" w:color="auto" w:fill="FFC000"/>
          </w:tcPr>
          <w:p w14:paraId="7231E86D" w14:textId="77777777" w:rsidR="000B3C97" w:rsidRPr="0005431A" w:rsidRDefault="000B3C97" w:rsidP="000B3C97">
            <w:pPr>
              <w:rPr>
                <w:lang w:val="en-IE"/>
              </w:rPr>
            </w:pPr>
            <w:r w:rsidRPr="0005431A">
              <w:rPr>
                <w:lang w:val="en-IE"/>
              </w:rPr>
              <w:t>1</w:t>
            </w:r>
          </w:p>
        </w:tc>
        <w:tc>
          <w:tcPr>
            <w:tcW w:w="0" w:type="auto"/>
            <w:shd w:val="clear" w:color="auto" w:fill="FFC000"/>
          </w:tcPr>
          <w:p w14:paraId="7FAE8CDD" w14:textId="77777777" w:rsidR="000B3C97" w:rsidRPr="0005431A" w:rsidRDefault="000B3C97" w:rsidP="000B3C97">
            <w:pPr>
              <w:rPr>
                <w:lang w:val="en-IE"/>
              </w:rPr>
            </w:pPr>
            <w:r w:rsidRPr="0005431A">
              <w:rPr>
                <w:lang w:val="en-IE"/>
              </w:rPr>
              <w:t>1</w:t>
            </w:r>
          </w:p>
        </w:tc>
      </w:tr>
      <w:tr w:rsidR="000B3C97" w:rsidRPr="0005431A" w14:paraId="3CA5176D" w14:textId="77777777" w:rsidTr="00AB1696">
        <w:trPr>
          <w:jc w:val="center"/>
        </w:trPr>
        <w:tc>
          <w:tcPr>
            <w:tcW w:w="0" w:type="auto"/>
          </w:tcPr>
          <w:p w14:paraId="633B307C" w14:textId="77777777" w:rsidR="000B3C97" w:rsidRPr="0005431A" w:rsidRDefault="000B3C97" w:rsidP="000B3C97">
            <w:pPr>
              <w:rPr>
                <w:lang w:val="en-IE"/>
              </w:rPr>
            </w:pPr>
            <w:r w:rsidRPr="0005431A">
              <w:rPr>
                <w:lang w:val="en-IE"/>
              </w:rPr>
              <w:t>Child Chromosome 2</w:t>
            </w:r>
          </w:p>
        </w:tc>
        <w:tc>
          <w:tcPr>
            <w:tcW w:w="0" w:type="auto"/>
            <w:shd w:val="clear" w:color="auto" w:fill="FFC000"/>
          </w:tcPr>
          <w:p w14:paraId="70BFF48A"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FFC000"/>
          </w:tcPr>
          <w:p w14:paraId="0F1536C4"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C6D9F1" w:themeFill="text2" w:themeFillTint="33"/>
          </w:tcPr>
          <w:p w14:paraId="3BE2AE95" w14:textId="77777777" w:rsidR="000B3C97" w:rsidRPr="0005431A" w:rsidRDefault="000B3C97" w:rsidP="000B3C97">
            <w:pPr>
              <w:rPr>
                <w:lang w:val="en-IE"/>
              </w:rPr>
            </w:pPr>
            <w:r w:rsidRPr="0005431A">
              <w:rPr>
                <w:lang w:val="en-IE"/>
              </w:rPr>
              <w:t>0</w:t>
            </w:r>
          </w:p>
        </w:tc>
        <w:tc>
          <w:tcPr>
            <w:tcW w:w="0" w:type="auto"/>
            <w:shd w:val="clear" w:color="auto" w:fill="C6D9F1" w:themeFill="text2" w:themeFillTint="33"/>
          </w:tcPr>
          <w:p w14:paraId="02505882" w14:textId="77777777" w:rsidR="000B3C97" w:rsidRPr="0005431A" w:rsidRDefault="000B3C97" w:rsidP="000B3C97">
            <w:pPr>
              <w:rPr>
                <w:lang w:val="en-IE"/>
              </w:rPr>
            </w:pPr>
            <w:r w:rsidRPr="0005431A">
              <w:rPr>
                <w:lang w:val="en-IE"/>
              </w:rPr>
              <w:t>1</w:t>
            </w:r>
          </w:p>
        </w:tc>
        <w:tc>
          <w:tcPr>
            <w:tcW w:w="0" w:type="auto"/>
            <w:shd w:val="clear" w:color="auto" w:fill="C6D9F1" w:themeFill="text2" w:themeFillTint="33"/>
          </w:tcPr>
          <w:p w14:paraId="5F60268D" w14:textId="77777777" w:rsidR="000B3C97" w:rsidRPr="0005431A" w:rsidRDefault="000B3C97" w:rsidP="000B3C97">
            <w:pPr>
              <w:rPr>
                <w:lang w:val="en-IE"/>
              </w:rPr>
            </w:pPr>
            <w:r w:rsidRPr="0005431A">
              <w:rPr>
                <w:lang w:val="en-IE"/>
              </w:rPr>
              <w:t>0</w:t>
            </w:r>
          </w:p>
        </w:tc>
        <w:tc>
          <w:tcPr>
            <w:tcW w:w="0" w:type="auto"/>
            <w:shd w:val="clear" w:color="auto" w:fill="C6D9F1" w:themeFill="text2" w:themeFillTint="33"/>
          </w:tcPr>
          <w:p w14:paraId="06B3D954" w14:textId="77777777" w:rsidR="000B3C97" w:rsidRPr="0005431A" w:rsidRDefault="000B3C97" w:rsidP="000B3C97">
            <w:pPr>
              <w:rPr>
                <w:lang w:val="en-IE"/>
              </w:rPr>
            </w:pPr>
            <w:r w:rsidRPr="0005431A">
              <w:rPr>
                <w:lang w:val="en-IE"/>
              </w:rPr>
              <w:t>0</w:t>
            </w:r>
          </w:p>
        </w:tc>
      </w:tr>
      <w:tr w:rsidR="000B3C97" w:rsidRPr="0005431A" w14:paraId="5651BFF4" w14:textId="77777777" w:rsidTr="00AB1696">
        <w:trPr>
          <w:jc w:val="center"/>
        </w:trPr>
        <w:tc>
          <w:tcPr>
            <w:tcW w:w="0" w:type="auto"/>
            <w:tcBorders>
              <w:left w:val="nil"/>
              <w:bottom w:val="nil"/>
              <w:right w:val="nil"/>
            </w:tcBorders>
          </w:tcPr>
          <w:p w14:paraId="24807502" w14:textId="77777777" w:rsidR="000B3C97" w:rsidRPr="0005431A" w:rsidRDefault="000B3C97" w:rsidP="000B3C97">
            <w:pPr>
              <w:rPr>
                <w:lang w:val="en-IE"/>
              </w:rPr>
            </w:pPr>
          </w:p>
        </w:tc>
        <w:tc>
          <w:tcPr>
            <w:tcW w:w="0" w:type="auto"/>
            <w:tcBorders>
              <w:left w:val="nil"/>
              <w:bottom w:val="nil"/>
              <w:right w:val="nil"/>
            </w:tcBorders>
          </w:tcPr>
          <w:p w14:paraId="6F15A158" w14:textId="77777777" w:rsidR="000B3C97" w:rsidRPr="0005431A" w:rsidRDefault="000B3C97" w:rsidP="000B3C97">
            <w:pPr>
              <w:rPr>
                <w:lang w:val="en-IE"/>
              </w:rPr>
            </w:pPr>
          </w:p>
        </w:tc>
        <w:tc>
          <w:tcPr>
            <w:tcW w:w="0" w:type="auto"/>
            <w:tcBorders>
              <w:left w:val="nil"/>
              <w:bottom w:val="nil"/>
              <w:right w:val="single" w:sz="4" w:space="0" w:color="auto"/>
            </w:tcBorders>
          </w:tcPr>
          <w:p w14:paraId="2BDBA215" w14:textId="77777777" w:rsidR="000B3C97" w:rsidRPr="0005431A" w:rsidRDefault="000B3C97" w:rsidP="000B3C97">
            <w:pPr>
              <w:rPr>
                <w:lang w:val="en-IE"/>
              </w:rPr>
            </w:pPr>
          </w:p>
        </w:tc>
        <w:tc>
          <w:tcPr>
            <w:tcW w:w="0" w:type="auto"/>
            <w:tcBorders>
              <w:left w:val="single" w:sz="4" w:space="0" w:color="auto"/>
              <w:bottom w:val="nil"/>
              <w:right w:val="nil"/>
            </w:tcBorders>
          </w:tcPr>
          <w:p w14:paraId="23E5D5E0" w14:textId="77777777" w:rsidR="000B3C97" w:rsidRPr="0005431A" w:rsidRDefault="000B3C97" w:rsidP="000B3C97">
            <w:pPr>
              <w:rPr>
                <w:lang w:val="en-IE"/>
              </w:rPr>
            </w:pPr>
          </w:p>
        </w:tc>
        <w:tc>
          <w:tcPr>
            <w:tcW w:w="0" w:type="auto"/>
            <w:tcBorders>
              <w:left w:val="nil"/>
              <w:bottom w:val="nil"/>
              <w:right w:val="nil"/>
            </w:tcBorders>
          </w:tcPr>
          <w:p w14:paraId="434AA879" w14:textId="77777777" w:rsidR="000B3C97" w:rsidRPr="0005431A" w:rsidRDefault="000B3C97" w:rsidP="000B3C97">
            <w:pPr>
              <w:rPr>
                <w:lang w:val="en-IE"/>
              </w:rPr>
            </w:pPr>
          </w:p>
        </w:tc>
        <w:tc>
          <w:tcPr>
            <w:tcW w:w="0" w:type="auto"/>
            <w:tcBorders>
              <w:left w:val="nil"/>
              <w:bottom w:val="nil"/>
              <w:right w:val="nil"/>
            </w:tcBorders>
          </w:tcPr>
          <w:p w14:paraId="222E0958" w14:textId="77777777" w:rsidR="000B3C97" w:rsidRPr="0005431A" w:rsidRDefault="000B3C97" w:rsidP="000B3C97">
            <w:pPr>
              <w:rPr>
                <w:lang w:val="en-IE"/>
              </w:rPr>
            </w:pPr>
          </w:p>
        </w:tc>
        <w:tc>
          <w:tcPr>
            <w:tcW w:w="0" w:type="auto"/>
            <w:tcBorders>
              <w:left w:val="nil"/>
              <w:bottom w:val="nil"/>
              <w:right w:val="nil"/>
            </w:tcBorders>
          </w:tcPr>
          <w:p w14:paraId="5B293136" w14:textId="77777777" w:rsidR="000B3C97" w:rsidRPr="0005431A" w:rsidRDefault="000B3C97" w:rsidP="00755E9B">
            <w:pPr>
              <w:keepNext/>
              <w:rPr>
                <w:lang w:val="en-IE"/>
              </w:rPr>
            </w:pPr>
          </w:p>
        </w:tc>
      </w:tr>
    </w:tbl>
    <w:p w14:paraId="4C26F2F6" w14:textId="63C3CAFF" w:rsidR="00755E9B" w:rsidRDefault="00755E9B">
      <w:pPr>
        <w:pStyle w:val="Caption"/>
      </w:pPr>
      <w:bookmarkStart w:id="137" w:name="_Toc396945044"/>
      <w:r>
        <w:t xml:space="preserve">Table </w:t>
      </w:r>
      <w:r w:rsidR="00410F17">
        <w:fldChar w:fldCharType="begin"/>
      </w:r>
      <w:r w:rsidR="00410F17">
        <w:instrText xml:space="preserve"> SEQ Table \* ARABIC </w:instrText>
      </w:r>
      <w:r w:rsidR="00410F17">
        <w:fldChar w:fldCharType="separate"/>
      </w:r>
      <w:r w:rsidR="00DC0160">
        <w:rPr>
          <w:noProof/>
        </w:rPr>
        <w:t>7</w:t>
      </w:r>
      <w:r w:rsidR="00410F17">
        <w:fldChar w:fldCharType="end"/>
      </w:r>
      <w:r w:rsidR="00980EDC" w:rsidRPr="00980EDC">
        <w:t xml:space="preserve"> - </w:t>
      </w:r>
      <w:r w:rsidRPr="00AF24A0">
        <w:t>One Point Crossover Method</w:t>
      </w:r>
      <w:bookmarkEnd w:id="137"/>
    </w:p>
    <w:p w14:paraId="193DDD98" w14:textId="3AA00384" w:rsidR="000B3C97" w:rsidRPr="0005431A" w:rsidRDefault="00E9378A" w:rsidP="000A3135">
      <w:pPr>
        <w:pStyle w:val="MSCHeading3"/>
      </w:pPr>
      <w:r w:rsidRPr="0005431A">
        <w:tab/>
      </w:r>
      <w:bookmarkStart w:id="138" w:name="_Toc396914442"/>
      <w:r w:rsidRPr="0005431A">
        <w:t>6.</w:t>
      </w:r>
      <w:r w:rsidR="00F133C8">
        <w:t>4</w:t>
      </w:r>
      <w:r w:rsidRPr="0005431A">
        <w:t>.2</w:t>
      </w:r>
      <w:r w:rsidRPr="0005431A">
        <w:tab/>
      </w:r>
      <w:r w:rsidR="000B3C97" w:rsidRPr="0005431A">
        <w:t>Multi point crossover</w:t>
      </w:r>
      <w:bookmarkEnd w:id="138"/>
    </w:p>
    <w:p w14:paraId="1AF69FF1" w14:textId="3C32A79E" w:rsidR="000B3C97" w:rsidRPr="0005431A" w:rsidRDefault="003C4803" w:rsidP="000B3C97">
      <w:pPr>
        <w:rPr>
          <w:lang w:val="en-IE"/>
        </w:rPr>
      </w:pPr>
      <w:r w:rsidRPr="0005431A">
        <w:rPr>
          <w:lang w:val="en-IE"/>
        </w:rPr>
        <w:t>This method is s</w:t>
      </w:r>
      <w:r w:rsidR="000B3C97" w:rsidRPr="0005431A">
        <w:rPr>
          <w:lang w:val="en-IE"/>
        </w:rPr>
        <w:t>imilar to one point crossover except two or more random points are selected parents (Genes) as illustrated in</w:t>
      </w:r>
      <w:r w:rsidR="00AB1696" w:rsidRPr="0005431A">
        <w:rPr>
          <w:lang w:val="en-IE"/>
        </w:rPr>
        <w:t xml:space="preserve"> Table </w:t>
      </w:r>
      <w:r w:rsidR="00772C54">
        <w:rPr>
          <w:lang w:val="en-IE"/>
        </w:rPr>
        <w:t>8</w:t>
      </w:r>
      <w:r w:rsidR="00E9378A" w:rsidRPr="0005431A">
        <w:rPr>
          <w:lang w:val="en-IE"/>
        </w:rPr>
        <w:t>:</w:t>
      </w:r>
    </w:p>
    <w:p w14:paraId="0262B29A" w14:textId="45369B40" w:rsidR="000B3C97" w:rsidRPr="0005431A" w:rsidRDefault="000B3C97" w:rsidP="000B3C97">
      <w:pPr>
        <w:rPr>
          <w:lang w:val="en-IE"/>
        </w:rPr>
      </w:pPr>
    </w:p>
    <w:tbl>
      <w:tblPr>
        <w:tblW w:w="0" w:type="auto"/>
        <w:jc w:val="center"/>
        <w:tblLook w:val="04A0" w:firstRow="1" w:lastRow="0" w:firstColumn="1" w:lastColumn="0" w:noHBand="0" w:noVBand="1"/>
      </w:tblPr>
      <w:tblGrid>
        <w:gridCol w:w="2363"/>
        <w:gridCol w:w="336"/>
        <w:gridCol w:w="336"/>
        <w:gridCol w:w="336"/>
        <w:gridCol w:w="336"/>
        <w:gridCol w:w="336"/>
        <w:gridCol w:w="336"/>
      </w:tblGrid>
      <w:tr w:rsidR="00AB1696" w:rsidRPr="0005431A" w14:paraId="50F5B4C3" w14:textId="77777777" w:rsidTr="000B3C97">
        <w:trPr>
          <w:jc w:val="center"/>
        </w:trPr>
        <w:tc>
          <w:tcPr>
            <w:tcW w:w="0" w:type="auto"/>
            <w:gridSpan w:val="7"/>
            <w:tcBorders>
              <w:top w:val="nil"/>
              <w:left w:val="nil"/>
              <w:bottom w:val="nil"/>
              <w:right w:val="nil"/>
            </w:tcBorders>
          </w:tcPr>
          <w:p w14:paraId="1F6A6D74" w14:textId="77777777" w:rsidR="00AB1696" w:rsidRPr="0005431A" w:rsidRDefault="00AB1696" w:rsidP="00AB1696">
            <w:pPr>
              <w:jc w:val="right"/>
              <w:rPr>
                <w:lang w:val="en-IE"/>
              </w:rPr>
            </w:pPr>
            <w:r w:rsidRPr="0005431A">
              <w:rPr>
                <w:lang w:val="en-IE"/>
              </w:rPr>
              <w:t>Random crossover points</w:t>
            </w:r>
          </w:p>
        </w:tc>
      </w:tr>
      <w:tr w:rsidR="000B3C97" w:rsidRPr="0005431A" w14:paraId="67188DFD" w14:textId="77777777" w:rsidTr="00AB1696">
        <w:trPr>
          <w:jc w:val="center"/>
        </w:trPr>
        <w:tc>
          <w:tcPr>
            <w:tcW w:w="0" w:type="auto"/>
            <w:tcBorders>
              <w:top w:val="nil"/>
              <w:left w:val="nil"/>
              <w:right w:val="nil"/>
            </w:tcBorders>
          </w:tcPr>
          <w:p w14:paraId="7D248177" w14:textId="77777777" w:rsidR="000B3C97" w:rsidRPr="0005431A" w:rsidRDefault="000B3C97" w:rsidP="000B3C97">
            <w:pPr>
              <w:rPr>
                <w:lang w:val="en-IE"/>
              </w:rPr>
            </w:pPr>
          </w:p>
        </w:tc>
        <w:tc>
          <w:tcPr>
            <w:tcW w:w="0" w:type="auto"/>
            <w:tcBorders>
              <w:top w:val="nil"/>
              <w:left w:val="nil"/>
              <w:right w:val="nil"/>
            </w:tcBorders>
          </w:tcPr>
          <w:p w14:paraId="7C87B042" w14:textId="77777777" w:rsidR="000B3C97" w:rsidRPr="0005431A" w:rsidRDefault="000B3C97" w:rsidP="000B3C97">
            <w:pPr>
              <w:rPr>
                <w:lang w:val="en-IE"/>
              </w:rPr>
            </w:pPr>
          </w:p>
        </w:tc>
        <w:tc>
          <w:tcPr>
            <w:tcW w:w="0" w:type="auto"/>
            <w:tcBorders>
              <w:top w:val="nil"/>
              <w:left w:val="nil"/>
              <w:right w:val="single" w:sz="4" w:space="0" w:color="auto"/>
            </w:tcBorders>
          </w:tcPr>
          <w:p w14:paraId="7C81C1E5" w14:textId="77777777" w:rsidR="000B3C97" w:rsidRPr="0005431A" w:rsidRDefault="000B3C97" w:rsidP="000B3C97">
            <w:pPr>
              <w:rPr>
                <w:lang w:val="en-IE"/>
              </w:rPr>
            </w:pPr>
          </w:p>
        </w:tc>
        <w:tc>
          <w:tcPr>
            <w:tcW w:w="0" w:type="auto"/>
            <w:tcBorders>
              <w:top w:val="nil"/>
              <w:left w:val="single" w:sz="4" w:space="0" w:color="auto"/>
              <w:right w:val="nil"/>
            </w:tcBorders>
          </w:tcPr>
          <w:p w14:paraId="18F85A04" w14:textId="77777777" w:rsidR="000B3C97" w:rsidRPr="0005431A" w:rsidRDefault="000B3C97" w:rsidP="000B3C97">
            <w:pPr>
              <w:rPr>
                <w:lang w:val="en-IE"/>
              </w:rPr>
            </w:pPr>
          </w:p>
        </w:tc>
        <w:tc>
          <w:tcPr>
            <w:tcW w:w="0" w:type="auto"/>
            <w:tcBorders>
              <w:top w:val="nil"/>
              <w:left w:val="nil"/>
              <w:right w:val="single" w:sz="4" w:space="0" w:color="auto"/>
            </w:tcBorders>
          </w:tcPr>
          <w:p w14:paraId="0AA20D9E" w14:textId="77777777" w:rsidR="000B3C97" w:rsidRPr="0005431A" w:rsidRDefault="000B3C97" w:rsidP="000B3C97">
            <w:pPr>
              <w:rPr>
                <w:lang w:val="en-IE"/>
              </w:rPr>
            </w:pPr>
          </w:p>
        </w:tc>
        <w:tc>
          <w:tcPr>
            <w:tcW w:w="0" w:type="auto"/>
            <w:tcBorders>
              <w:top w:val="nil"/>
              <w:left w:val="single" w:sz="4" w:space="0" w:color="auto"/>
              <w:right w:val="nil"/>
            </w:tcBorders>
          </w:tcPr>
          <w:p w14:paraId="05F128CA" w14:textId="77777777" w:rsidR="000B3C97" w:rsidRPr="0005431A" w:rsidRDefault="000B3C97" w:rsidP="000B3C97">
            <w:pPr>
              <w:rPr>
                <w:lang w:val="en-IE"/>
              </w:rPr>
            </w:pPr>
          </w:p>
        </w:tc>
        <w:tc>
          <w:tcPr>
            <w:tcW w:w="0" w:type="auto"/>
            <w:tcBorders>
              <w:top w:val="nil"/>
              <w:left w:val="nil"/>
              <w:right w:val="nil"/>
            </w:tcBorders>
          </w:tcPr>
          <w:p w14:paraId="0FB67E50" w14:textId="77777777" w:rsidR="000B3C97" w:rsidRPr="0005431A" w:rsidRDefault="000B3C97" w:rsidP="000B3C97">
            <w:pPr>
              <w:rPr>
                <w:lang w:val="en-IE"/>
              </w:rPr>
            </w:pPr>
          </w:p>
        </w:tc>
      </w:tr>
      <w:tr w:rsidR="000B3C97" w:rsidRPr="0005431A" w14:paraId="1E00B7F0" w14:textId="77777777" w:rsidTr="00AB1696">
        <w:trPr>
          <w:jc w:val="center"/>
        </w:trPr>
        <w:tc>
          <w:tcPr>
            <w:tcW w:w="0" w:type="auto"/>
          </w:tcPr>
          <w:p w14:paraId="340C1554" w14:textId="77777777" w:rsidR="000B3C97" w:rsidRPr="0005431A" w:rsidRDefault="000B3C97" w:rsidP="000B3C97">
            <w:pPr>
              <w:rPr>
                <w:lang w:val="en-IE"/>
              </w:rPr>
            </w:pPr>
            <w:r w:rsidRPr="0005431A">
              <w:rPr>
                <w:lang w:val="en-IE"/>
              </w:rPr>
              <w:t>Parent Chromosome 1</w:t>
            </w:r>
          </w:p>
        </w:tc>
        <w:tc>
          <w:tcPr>
            <w:tcW w:w="0" w:type="auto"/>
            <w:shd w:val="clear" w:color="auto" w:fill="C6D9F1"/>
          </w:tcPr>
          <w:p w14:paraId="4E9AF901"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C6D9F1"/>
          </w:tcPr>
          <w:p w14:paraId="2A4F6BC3"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92D050"/>
          </w:tcPr>
          <w:p w14:paraId="43E5EDDC"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92D050"/>
          </w:tcPr>
          <w:p w14:paraId="66E2D87A" w14:textId="77777777" w:rsidR="000B3C97" w:rsidRPr="0005431A" w:rsidRDefault="000B3C97" w:rsidP="000B3C97">
            <w:pPr>
              <w:rPr>
                <w:lang w:val="en-IE"/>
              </w:rPr>
            </w:pPr>
            <w:r w:rsidRPr="0005431A">
              <w:rPr>
                <w:lang w:val="en-IE"/>
              </w:rPr>
              <w:t>1</w:t>
            </w:r>
          </w:p>
        </w:tc>
        <w:tc>
          <w:tcPr>
            <w:tcW w:w="0" w:type="auto"/>
            <w:tcBorders>
              <w:left w:val="single" w:sz="4" w:space="0" w:color="auto"/>
            </w:tcBorders>
            <w:shd w:val="clear" w:color="auto" w:fill="C6D9F1"/>
          </w:tcPr>
          <w:p w14:paraId="2797AC12" w14:textId="77777777" w:rsidR="000B3C97" w:rsidRPr="0005431A" w:rsidRDefault="000B3C97" w:rsidP="000B3C97">
            <w:pPr>
              <w:rPr>
                <w:lang w:val="en-IE"/>
              </w:rPr>
            </w:pPr>
            <w:r w:rsidRPr="0005431A">
              <w:rPr>
                <w:lang w:val="en-IE"/>
              </w:rPr>
              <w:t>0</w:t>
            </w:r>
          </w:p>
        </w:tc>
        <w:tc>
          <w:tcPr>
            <w:tcW w:w="0" w:type="auto"/>
            <w:shd w:val="clear" w:color="auto" w:fill="C6D9F1"/>
          </w:tcPr>
          <w:p w14:paraId="00B0E9A9" w14:textId="77777777" w:rsidR="000B3C97" w:rsidRPr="0005431A" w:rsidRDefault="000B3C97" w:rsidP="000B3C97">
            <w:pPr>
              <w:rPr>
                <w:lang w:val="en-IE"/>
              </w:rPr>
            </w:pPr>
            <w:r w:rsidRPr="0005431A">
              <w:rPr>
                <w:lang w:val="en-IE"/>
              </w:rPr>
              <w:t>0</w:t>
            </w:r>
          </w:p>
        </w:tc>
      </w:tr>
      <w:tr w:rsidR="000B3C97" w:rsidRPr="0005431A" w14:paraId="4522A4D0" w14:textId="77777777" w:rsidTr="00AB1696">
        <w:trPr>
          <w:jc w:val="center"/>
        </w:trPr>
        <w:tc>
          <w:tcPr>
            <w:tcW w:w="0" w:type="auto"/>
          </w:tcPr>
          <w:p w14:paraId="1C9D26DE" w14:textId="77777777" w:rsidR="000B3C97" w:rsidRPr="0005431A" w:rsidRDefault="000B3C97" w:rsidP="000B3C97">
            <w:pPr>
              <w:rPr>
                <w:lang w:val="en-IE"/>
              </w:rPr>
            </w:pPr>
            <w:r w:rsidRPr="0005431A">
              <w:rPr>
                <w:lang w:val="en-IE"/>
              </w:rPr>
              <w:t>Child Chromosome 1</w:t>
            </w:r>
          </w:p>
        </w:tc>
        <w:tc>
          <w:tcPr>
            <w:tcW w:w="0" w:type="auto"/>
            <w:shd w:val="clear" w:color="auto" w:fill="C6D9F1"/>
          </w:tcPr>
          <w:p w14:paraId="53E8C5DC"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C6D9F1"/>
          </w:tcPr>
          <w:p w14:paraId="23FB7BC0"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FFFF00"/>
          </w:tcPr>
          <w:p w14:paraId="01C7496C"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FFFF00"/>
          </w:tcPr>
          <w:p w14:paraId="55587173" w14:textId="77777777" w:rsidR="000B3C97" w:rsidRPr="0005431A" w:rsidRDefault="000B3C97" w:rsidP="000B3C97">
            <w:pPr>
              <w:rPr>
                <w:lang w:val="en-IE"/>
              </w:rPr>
            </w:pPr>
            <w:r w:rsidRPr="0005431A">
              <w:rPr>
                <w:lang w:val="en-IE"/>
              </w:rPr>
              <w:t>1</w:t>
            </w:r>
          </w:p>
        </w:tc>
        <w:tc>
          <w:tcPr>
            <w:tcW w:w="0" w:type="auto"/>
            <w:tcBorders>
              <w:left w:val="single" w:sz="4" w:space="0" w:color="auto"/>
            </w:tcBorders>
            <w:shd w:val="clear" w:color="auto" w:fill="B8CCE4" w:themeFill="accent1" w:themeFillTint="66"/>
          </w:tcPr>
          <w:p w14:paraId="3D0531FB" w14:textId="77777777" w:rsidR="000B3C97" w:rsidRPr="0005431A" w:rsidRDefault="000B3C97" w:rsidP="000B3C97">
            <w:pPr>
              <w:rPr>
                <w:lang w:val="en-IE"/>
              </w:rPr>
            </w:pPr>
            <w:r w:rsidRPr="0005431A">
              <w:rPr>
                <w:lang w:val="en-IE"/>
              </w:rPr>
              <w:t>0</w:t>
            </w:r>
          </w:p>
        </w:tc>
        <w:tc>
          <w:tcPr>
            <w:tcW w:w="0" w:type="auto"/>
            <w:shd w:val="clear" w:color="auto" w:fill="B8CCE4" w:themeFill="accent1" w:themeFillTint="66"/>
          </w:tcPr>
          <w:p w14:paraId="0B5B3591" w14:textId="77777777" w:rsidR="000B3C97" w:rsidRPr="0005431A" w:rsidRDefault="000B3C97" w:rsidP="000B3C97">
            <w:pPr>
              <w:rPr>
                <w:lang w:val="en-IE"/>
              </w:rPr>
            </w:pPr>
            <w:r w:rsidRPr="0005431A">
              <w:rPr>
                <w:lang w:val="en-IE"/>
              </w:rPr>
              <w:t>0</w:t>
            </w:r>
          </w:p>
        </w:tc>
      </w:tr>
      <w:tr w:rsidR="000B3C97" w:rsidRPr="0005431A" w14:paraId="281EF3DA" w14:textId="77777777" w:rsidTr="00AB1696">
        <w:trPr>
          <w:jc w:val="center"/>
        </w:trPr>
        <w:tc>
          <w:tcPr>
            <w:tcW w:w="0" w:type="auto"/>
            <w:tcBorders>
              <w:left w:val="nil"/>
              <w:right w:val="nil"/>
            </w:tcBorders>
          </w:tcPr>
          <w:p w14:paraId="5D198EAF" w14:textId="77777777" w:rsidR="000B3C97" w:rsidRPr="0005431A" w:rsidRDefault="000B3C97" w:rsidP="000B3C97">
            <w:pPr>
              <w:rPr>
                <w:lang w:val="en-IE"/>
              </w:rPr>
            </w:pPr>
          </w:p>
        </w:tc>
        <w:tc>
          <w:tcPr>
            <w:tcW w:w="0" w:type="auto"/>
            <w:tcBorders>
              <w:left w:val="nil"/>
              <w:right w:val="nil"/>
            </w:tcBorders>
          </w:tcPr>
          <w:p w14:paraId="3883C896" w14:textId="77777777" w:rsidR="000B3C97" w:rsidRPr="0005431A" w:rsidRDefault="000B3C97" w:rsidP="000B3C97">
            <w:pPr>
              <w:rPr>
                <w:lang w:val="en-IE"/>
              </w:rPr>
            </w:pPr>
          </w:p>
        </w:tc>
        <w:tc>
          <w:tcPr>
            <w:tcW w:w="0" w:type="auto"/>
            <w:tcBorders>
              <w:left w:val="nil"/>
              <w:right w:val="single" w:sz="4" w:space="0" w:color="auto"/>
            </w:tcBorders>
          </w:tcPr>
          <w:p w14:paraId="32B2E362" w14:textId="77777777" w:rsidR="000B3C97" w:rsidRPr="0005431A" w:rsidRDefault="000B3C97" w:rsidP="000B3C97">
            <w:pPr>
              <w:rPr>
                <w:lang w:val="en-IE"/>
              </w:rPr>
            </w:pPr>
          </w:p>
        </w:tc>
        <w:tc>
          <w:tcPr>
            <w:tcW w:w="0" w:type="auto"/>
            <w:tcBorders>
              <w:left w:val="single" w:sz="4" w:space="0" w:color="auto"/>
              <w:right w:val="nil"/>
            </w:tcBorders>
          </w:tcPr>
          <w:p w14:paraId="13C9E59F" w14:textId="77777777" w:rsidR="000B3C97" w:rsidRPr="0005431A" w:rsidRDefault="000B3C97" w:rsidP="000B3C97">
            <w:pPr>
              <w:rPr>
                <w:lang w:val="en-IE"/>
              </w:rPr>
            </w:pPr>
          </w:p>
        </w:tc>
        <w:tc>
          <w:tcPr>
            <w:tcW w:w="0" w:type="auto"/>
            <w:tcBorders>
              <w:left w:val="nil"/>
              <w:right w:val="single" w:sz="4" w:space="0" w:color="auto"/>
            </w:tcBorders>
          </w:tcPr>
          <w:p w14:paraId="437AAF05" w14:textId="77777777" w:rsidR="000B3C97" w:rsidRPr="0005431A" w:rsidRDefault="000B3C97" w:rsidP="000B3C97">
            <w:pPr>
              <w:rPr>
                <w:lang w:val="en-IE"/>
              </w:rPr>
            </w:pPr>
          </w:p>
        </w:tc>
        <w:tc>
          <w:tcPr>
            <w:tcW w:w="0" w:type="auto"/>
            <w:tcBorders>
              <w:left w:val="single" w:sz="4" w:space="0" w:color="auto"/>
              <w:right w:val="nil"/>
            </w:tcBorders>
          </w:tcPr>
          <w:p w14:paraId="54993DBD" w14:textId="77777777" w:rsidR="000B3C97" w:rsidRPr="0005431A" w:rsidRDefault="000B3C97" w:rsidP="000B3C97">
            <w:pPr>
              <w:rPr>
                <w:lang w:val="en-IE"/>
              </w:rPr>
            </w:pPr>
          </w:p>
        </w:tc>
        <w:tc>
          <w:tcPr>
            <w:tcW w:w="0" w:type="auto"/>
            <w:tcBorders>
              <w:left w:val="nil"/>
              <w:right w:val="nil"/>
            </w:tcBorders>
          </w:tcPr>
          <w:p w14:paraId="15E25D38" w14:textId="77777777" w:rsidR="000B3C97" w:rsidRPr="0005431A" w:rsidRDefault="000B3C97" w:rsidP="000B3C97">
            <w:pPr>
              <w:rPr>
                <w:lang w:val="en-IE"/>
              </w:rPr>
            </w:pPr>
          </w:p>
        </w:tc>
      </w:tr>
      <w:tr w:rsidR="000B3C97" w:rsidRPr="0005431A" w14:paraId="7A55594A" w14:textId="77777777" w:rsidTr="00AB1696">
        <w:trPr>
          <w:jc w:val="center"/>
        </w:trPr>
        <w:tc>
          <w:tcPr>
            <w:tcW w:w="0" w:type="auto"/>
          </w:tcPr>
          <w:p w14:paraId="467DC91D" w14:textId="77777777" w:rsidR="000B3C97" w:rsidRPr="0005431A" w:rsidRDefault="000B3C97" w:rsidP="000B3C97">
            <w:pPr>
              <w:rPr>
                <w:lang w:val="en-IE"/>
              </w:rPr>
            </w:pPr>
            <w:r w:rsidRPr="0005431A">
              <w:rPr>
                <w:lang w:val="en-IE"/>
              </w:rPr>
              <w:t>Parent Chromosome 2</w:t>
            </w:r>
          </w:p>
        </w:tc>
        <w:tc>
          <w:tcPr>
            <w:tcW w:w="0" w:type="auto"/>
            <w:shd w:val="clear" w:color="auto" w:fill="FFC000"/>
          </w:tcPr>
          <w:p w14:paraId="62992BFC"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FFC000"/>
          </w:tcPr>
          <w:p w14:paraId="29394335"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FFFF00"/>
          </w:tcPr>
          <w:p w14:paraId="14D407DF" w14:textId="77777777" w:rsidR="000B3C97" w:rsidRPr="0005431A" w:rsidRDefault="000B3C97" w:rsidP="000B3C97">
            <w:pPr>
              <w:rPr>
                <w:lang w:val="en-IE"/>
              </w:rPr>
            </w:pPr>
            <w:r w:rsidRPr="0005431A">
              <w:rPr>
                <w:lang w:val="en-IE"/>
              </w:rPr>
              <w:t>1</w:t>
            </w:r>
          </w:p>
        </w:tc>
        <w:tc>
          <w:tcPr>
            <w:tcW w:w="0" w:type="auto"/>
            <w:tcBorders>
              <w:right w:val="single" w:sz="4" w:space="0" w:color="auto"/>
            </w:tcBorders>
            <w:shd w:val="clear" w:color="auto" w:fill="FFFF00"/>
          </w:tcPr>
          <w:p w14:paraId="253EB1A8" w14:textId="77777777" w:rsidR="000B3C97" w:rsidRPr="0005431A" w:rsidRDefault="000B3C97" w:rsidP="000B3C97">
            <w:pPr>
              <w:rPr>
                <w:lang w:val="en-IE"/>
              </w:rPr>
            </w:pPr>
            <w:r w:rsidRPr="0005431A">
              <w:rPr>
                <w:lang w:val="en-IE"/>
              </w:rPr>
              <w:t>1</w:t>
            </w:r>
          </w:p>
        </w:tc>
        <w:tc>
          <w:tcPr>
            <w:tcW w:w="0" w:type="auto"/>
            <w:tcBorders>
              <w:left w:val="single" w:sz="4" w:space="0" w:color="auto"/>
            </w:tcBorders>
            <w:shd w:val="clear" w:color="auto" w:fill="FFC000"/>
          </w:tcPr>
          <w:p w14:paraId="713243FC" w14:textId="77777777" w:rsidR="000B3C97" w:rsidRPr="0005431A" w:rsidRDefault="000B3C97" w:rsidP="000B3C97">
            <w:pPr>
              <w:rPr>
                <w:lang w:val="en-IE"/>
              </w:rPr>
            </w:pPr>
            <w:r w:rsidRPr="0005431A">
              <w:rPr>
                <w:lang w:val="en-IE"/>
              </w:rPr>
              <w:t>1</w:t>
            </w:r>
          </w:p>
        </w:tc>
        <w:tc>
          <w:tcPr>
            <w:tcW w:w="0" w:type="auto"/>
            <w:shd w:val="clear" w:color="auto" w:fill="FFC000"/>
          </w:tcPr>
          <w:p w14:paraId="3066FF1A" w14:textId="77777777" w:rsidR="000B3C97" w:rsidRPr="0005431A" w:rsidRDefault="000B3C97" w:rsidP="000B3C97">
            <w:pPr>
              <w:rPr>
                <w:lang w:val="en-IE"/>
              </w:rPr>
            </w:pPr>
            <w:r w:rsidRPr="0005431A">
              <w:rPr>
                <w:lang w:val="en-IE"/>
              </w:rPr>
              <w:t>1</w:t>
            </w:r>
          </w:p>
        </w:tc>
      </w:tr>
      <w:tr w:rsidR="000B3C97" w:rsidRPr="0005431A" w14:paraId="02EBA3A5" w14:textId="77777777" w:rsidTr="00AB1696">
        <w:trPr>
          <w:jc w:val="center"/>
        </w:trPr>
        <w:tc>
          <w:tcPr>
            <w:tcW w:w="0" w:type="auto"/>
          </w:tcPr>
          <w:p w14:paraId="374F6BB6" w14:textId="77777777" w:rsidR="000B3C97" w:rsidRPr="0005431A" w:rsidRDefault="000B3C97" w:rsidP="000B3C97">
            <w:pPr>
              <w:rPr>
                <w:lang w:val="en-IE"/>
              </w:rPr>
            </w:pPr>
            <w:r w:rsidRPr="0005431A">
              <w:rPr>
                <w:lang w:val="en-IE"/>
              </w:rPr>
              <w:t>Child Chromosome 2</w:t>
            </w:r>
          </w:p>
        </w:tc>
        <w:tc>
          <w:tcPr>
            <w:tcW w:w="0" w:type="auto"/>
            <w:shd w:val="clear" w:color="auto" w:fill="FFC000"/>
          </w:tcPr>
          <w:p w14:paraId="7CE3FA75"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FFC000"/>
          </w:tcPr>
          <w:p w14:paraId="510C566F" w14:textId="77777777" w:rsidR="000B3C97" w:rsidRPr="0005431A" w:rsidRDefault="000B3C97" w:rsidP="000B3C97">
            <w:pPr>
              <w:rPr>
                <w:lang w:val="en-IE"/>
              </w:rPr>
            </w:pPr>
            <w:r w:rsidRPr="0005431A">
              <w:rPr>
                <w:lang w:val="en-IE"/>
              </w:rPr>
              <w:t>0</w:t>
            </w:r>
          </w:p>
        </w:tc>
        <w:tc>
          <w:tcPr>
            <w:tcW w:w="0" w:type="auto"/>
            <w:tcBorders>
              <w:left w:val="single" w:sz="4" w:space="0" w:color="auto"/>
            </w:tcBorders>
            <w:shd w:val="clear" w:color="auto" w:fill="92D050"/>
          </w:tcPr>
          <w:p w14:paraId="615CCAF2" w14:textId="77777777" w:rsidR="000B3C97" w:rsidRPr="0005431A" w:rsidRDefault="000B3C97" w:rsidP="000B3C97">
            <w:pPr>
              <w:rPr>
                <w:lang w:val="en-IE"/>
              </w:rPr>
            </w:pPr>
            <w:r w:rsidRPr="0005431A">
              <w:rPr>
                <w:lang w:val="en-IE"/>
              </w:rPr>
              <w:t>0</w:t>
            </w:r>
          </w:p>
        </w:tc>
        <w:tc>
          <w:tcPr>
            <w:tcW w:w="0" w:type="auto"/>
            <w:tcBorders>
              <w:right w:val="single" w:sz="4" w:space="0" w:color="auto"/>
            </w:tcBorders>
            <w:shd w:val="clear" w:color="auto" w:fill="92D050"/>
          </w:tcPr>
          <w:p w14:paraId="3FE291F6" w14:textId="77777777" w:rsidR="000B3C97" w:rsidRPr="0005431A" w:rsidRDefault="000B3C97" w:rsidP="000B3C97">
            <w:pPr>
              <w:rPr>
                <w:lang w:val="en-IE"/>
              </w:rPr>
            </w:pPr>
            <w:r w:rsidRPr="0005431A">
              <w:rPr>
                <w:lang w:val="en-IE"/>
              </w:rPr>
              <w:t>1</w:t>
            </w:r>
          </w:p>
        </w:tc>
        <w:tc>
          <w:tcPr>
            <w:tcW w:w="0" w:type="auto"/>
            <w:tcBorders>
              <w:left w:val="single" w:sz="4" w:space="0" w:color="auto"/>
            </w:tcBorders>
            <w:shd w:val="clear" w:color="auto" w:fill="FFC000"/>
          </w:tcPr>
          <w:p w14:paraId="7206615B" w14:textId="77777777" w:rsidR="000B3C97" w:rsidRPr="0005431A" w:rsidRDefault="000B3C97" w:rsidP="000B3C97">
            <w:pPr>
              <w:rPr>
                <w:lang w:val="en-IE"/>
              </w:rPr>
            </w:pPr>
            <w:r w:rsidRPr="0005431A">
              <w:rPr>
                <w:lang w:val="en-IE"/>
              </w:rPr>
              <w:t>1</w:t>
            </w:r>
          </w:p>
        </w:tc>
        <w:tc>
          <w:tcPr>
            <w:tcW w:w="0" w:type="auto"/>
            <w:shd w:val="clear" w:color="auto" w:fill="FFC000"/>
          </w:tcPr>
          <w:p w14:paraId="79D1DBD6" w14:textId="77777777" w:rsidR="000B3C97" w:rsidRPr="0005431A" w:rsidRDefault="000B3C97" w:rsidP="000B3C97">
            <w:pPr>
              <w:rPr>
                <w:lang w:val="en-IE"/>
              </w:rPr>
            </w:pPr>
            <w:r w:rsidRPr="0005431A">
              <w:rPr>
                <w:lang w:val="en-IE"/>
              </w:rPr>
              <w:t>1</w:t>
            </w:r>
          </w:p>
        </w:tc>
      </w:tr>
      <w:tr w:rsidR="000B3C97" w:rsidRPr="0005431A" w14:paraId="60EB668A" w14:textId="77777777" w:rsidTr="00AB1696">
        <w:trPr>
          <w:jc w:val="center"/>
        </w:trPr>
        <w:tc>
          <w:tcPr>
            <w:tcW w:w="0" w:type="auto"/>
            <w:tcBorders>
              <w:left w:val="nil"/>
              <w:bottom w:val="nil"/>
              <w:right w:val="nil"/>
            </w:tcBorders>
          </w:tcPr>
          <w:p w14:paraId="24F1B102" w14:textId="77777777" w:rsidR="000B3C97" w:rsidRPr="0005431A" w:rsidRDefault="000B3C97" w:rsidP="000B3C97">
            <w:pPr>
              <w:rPr>
                <w:lang w:val="en-IE"/>
              </w:rPr>
            </w:pPr>
          </w:p>
        </w:tc>
        <w:tc>
          <w:tcPr>
            <w:tcW w:w="0" w:type="auto"/>
            <w:tcBorders>
              <w:left w:val="nil"/>
              <w:bottom w:val="nil"/>
              <w:right w:val="nil"/>
            </w:tcBorders>
          </w:tcPr>
          <w:p w14:paraId="672058D1" w14:textId="77777777" w:rsidR="000B3C97" w:rsidRPr="0005431A" w:rsidRDefault="000B3C97" w:rsidP="000B3C97">
            <w:pPr>
              <w:rPr>
                <w:lang w:val="en-IE"/>
              </w:rPr>
            </w:pPr>
          </w:p>
        </w:tc>
        <w:tc>
          <w:tcPr>
            <w:tcW w:w="0" w:type="auto"/>
            <w:tcBorders>
              <w:left w:val="nil"/>
              <w:bottom w:val="nil"/>
              <w:right w:val="single" w:sz="4" w:space="0" w:color="auto"/>
            </w:tcBorders>
          </w:tcPr>
          <w:p w14:paraId="5EFC3885" w14:textId="77777777" w:rsidR="000B3C97" w:rsidRPr="0005431A" w:rsidRDefault="000B3C97" w:rsidP="000B3C97">
            <w:pPr>
              <w:rPr>
                <w:lang w:val="en-IE"/>
              </w:rPr>
            </w:pPr>
          </w:p>
        </w:tc>
        <w:tc>
          <w:tcPr>
            <w:tcW w:w="0" w:type="auto"/>
            <w:tcBorders>
              <w:left w:val="single" w:sz="4" w:space="0" w:color="auto"/>
              <w:bottom w:val="nil"/>
              <w:right w:val="nil"/>
            </w:tcBorders>
          </w:tcPr>
          <w:p w14:paraId="0D11240E" w14:textId="77777777" w:rsidR="000B3C97" w:rsidRPr="0005431A" w:rsidRDefault="000B3C97" w:rsidP="000B3C97">
            <w:pPr>
              <w:rPr>
                <w:lang w:val="en-IE"/>
              </w:rPr>
            </w:pPr>
          </w:p>
        </w:tc>
        <w:tc>
          <w:tcPr>
            <w:tcW w:w="0" w:type="auto"/>
            <w:tcBorders>
              <w:left w:val="nil"/>
              <w:bottom w:val="nil"/>
              <w:right w:val="single" w:sz="4" w:space="0" w:color="auto"/>
            </w:tcBorders>
          </w:tcPr>
          <w:p w14:paraId="65A0E97A" w14:textId="77777777" w:rsidR="000B3C97" w:rsidRPr="0005431A" w:rsidRDefault="000B3C97" w:rsidP="000B3C97">
            <w:pPr>
              <w:rPr>
                <w:lang w:val="en-IE"/>
              </w:rPr>
            </w:pPr>
          </w:p>
        </w:tc>
        <w:tc>
          <w:tcPr>
            <w:tcW w:w="0" w:type="auto"/>
            <w:tcBorders>
              <w:left w:val="single" w:sz="4" w:space="0" w:color="auto"/>
              <w:bottom w:val="nil"/>
              <w:right w:val="nil"/>
            </w:tcBorders>
          </w:tcPr>
          <w:p w14:paraId="6929D698" w14:textId="77777777" w:rsidR="000B3C97" w:rsidRPr="0005431A" w:rsidRDefault="000B3C97" w:rsidP="000B3C97">
            <w:pPr>
              <w:rPr>
                <w:lang w:val="en-IE"/>
              </w:rPr>
            </w:pPr>
          </w:p>
        </w:tc>
        <w:tc>
          <w:tcPr>
            <w:tcW w:w="0" w:type="auto"/>
            <w:tcBorders>
              <w:left w:val="nil"/>
              <w:bottom w:val="nil"/>
              <w:right w:val="nil"/>
            </w:tcBorders>
          </w:tcPr>
          <w:p w14:paraId="051A66EE" w14:textId="77777777" w:rsidR="000B3C97" w:rsidRPr="0005431A" w:rsidRDefault="000B3C97" w:rsidP="00755E9B">
            <w:pPr>
              <w:keepNext/>
              <w:rPr>
                <w:lang w:val="en-IE"/>
              </w:rPr>
            </w:pPr>
          </w:p>
        </w:tc>
      </w:tr>
    </w:tbl>
    <w:p w14:paraId="5D1CBBE1" w14:textId="1ABD6ADB" w:rsidR="00755E9B" w:rsidRDefault="00755E9B">
      <w:pPr>
        <w:pStyle w:val="Caption"/>
      </w:pPr>
      <w:bookmarkStart w:id="139" w:name="_Toc396945045"/>
      <w:r>
        <w:t xml:space="preserve">Table </w:t>
      </w:r>
      <w:r w:rsidR="00410F17">
        <w:fldChar w:fldCharType="begin"/>
      </w:r>
      <w:r w:rsidR="00410F17">
        <w:instrText xml:space="preserve"> SEQ Table \* ARABIC </w:instrText>
      </w:r>
      <w:r w:rsidR="00410F17">
        <w:fldChar w:fldCharType="separate"/>
      </w:r>
      <w:r w:rsidR="00DC0160">
        <w:rPr>
          <w:noProof/>
        </w:rPr>
        <w:t>8</w:t>
      </w:r>
      <w:r w:rsidR="00410F17">
        <w:fldChar w:fldCharType="end"/>
      </w:r>
      <w:r w:rsidR="00980EDC">
        <w:t xml:space="preserve"> </w:t>
      </w:r>
      <w:r w:rsidR="00980EDC" w:rsidRPr="00980EDC">
        <w:t xml:space="preserve">- </w:t>
      </w:r>
      <w:r w:rsidRPr="008C5E25">
        <w:t>Multi Point Crossover Method</w:t>
      </w:r>
      <w:bookmarkEnd w:id="139"/>
    </w:p>
    <w:p w14:paraId="41C9B12C" w14:textId="5AEEC722" w:rsidR="00251649" w:rsidRPr="0005431A" w:rsidRDefault="000B3C97" w:rsidP="000B3C97">
      <w:pPr>
        <w:rPr>
          <w:lang w:val="en-IE"/>
        </w:rPr>
      </w:pPr>
      <w:r w:rsidRPr="0005431A">
        <w:rPr>
          <w:lang w:val="en-IE"/>
        </w:rPr>
        <w:t xml:space="preserve">These two variants of crossover are the most popular, but there are many different variants of this crossover operation that depend on the problem being analysed. Later a special form of crossover to solve the problem of the travelling </w:t>
      </w:r>
      <w:r w:rsidR="00364693" w:rsidRPr="0005431A">
        <w:rPr>
          <w:lang w:val="en-IE"/>
        </w:rPr>
        <w:t>Salesperson</w:t>
      </w:r>
      <w:r w:rsidR="00C01EC2" w:rsidRPr="0005431A">
        <w:rPr>
          <w:lang w:val="en-IE"/>
        </w:rPr>
        <w:t xml:space="preserve"> will be analysed (</w:t>
      </w:r>
      <w:r w:rsidR="00AB1696" w:rsidRPr="0005431A">
        <w:rPr>
          <w:lang w:val="en-IE"/>
        </w:rPr>
        <w:t xml:space="preserve">Chapter </w:t>
      </w:r>
      <w:r w:rsidR="00C01EC2" w:rsidRPr="0005431A">
        <w:rPr>
          <w:lang w:val="en-IE"/>
        </w:rPr>
        <w:t>9</w:t>
      </w:r>
      <w:r w:rsidRPr="0005431A">
        <w:rPr>
          <w:lang w:val="en-IE"/>
        </w:rPr>
        <w:t>)</w:t>
      </w:r>
      <w:r w:rsidR="00E37D7F" w:rsidRPr="0005431A">
        <w:rPr>
          <w:lang w:val="en-IE"/>
        </w:rPr>
        <w:t xml:space="preserve"> </w:t>
      </w:r>
      <w:r w:rsidR="00E37D7F" w:rsidRPr="0005431A">
        <w:rPr>
          <w:lang w:val="en-IE"/>
        </w:rPr>
        <w:fldChar w:fldCharType="begin"/>
      </w:r>
      <w:r w:rsidR="00E37D7F" w:rsidRPr="0005431A">
        <w:rPr>
          <w:lang w:val="en-IE"/>
        </w:rPr>
        <w:instrText xml:space="preserve"> ADDIN ZOTERO_ITEM CSL_CITATION {"citationID":"M0u9oh9p","properties":{"formattedCitation":"(Srinivas and Patnaik, 1994)","plainCitation":"(Srinivas and Patnaik, 1994)"},"citationItems":[{"id":695,"uris":["http://zotero.org/users/1680862/items/5STQ5XG8"],"uri":["http://zotero.org/users/1680862/items/5STQ5XG8"],"itemData":{"id":695,"type":"article-journal","title":"Genetic algorithms: a survey","container-title":"Computer","page":"17-26","volume":"27","issue":"6","source":"IEEE Xplore","abstract":"Genetic algorithms provide an alternative to traditional optimization techniques by using directed random searches to locate optimal solutions in complex landscapes. We introduce the art and science of genetic algorithms and survey current issues in GA theory and practice. We do not present a detailed study, instead, we offer a quick guide into the labyrinth of GA research. First, we draw the analogy between genetic algorithms and the search processes in nature. Then we describe the genetic algorithm that Holland introduced in 1975 and the workings of GAs. After a survey of techniques proposed as improvements to Holland's GA and of some radically different approaches, we survey the advances in GA theory related to modeling, dynamics, and deception.&lt;&gt;","DOI":"10.1109/2.294849","ISSN":"0018-9162","shortTitle":"Genetic algorithms","author":[{"family":"Srinivas","given":"M."},{"family":"Patnaik","given":"L.M."}],"issued":{"date-parts":[["1994",6]]}}}],"schema":"https://github.com/citation-style-language/schema/raw/master/csl-citation.json"} </w:instrText>
      </w:r>
      <w:r w:rsidR="00E37D7F" w:rsidRPr="0005431A">
        <w:rPr>
          <w:lang w:val="en-IE"/>
        </w:rPr>
        <w:fldChar w:fldCharType="separate"/>
      </w:r>
      <w:r w:rsidR="00E37D7F" w:rsidRPr="0005431A">
        <w:rPr>
          <w:lang w:val="en-IE"/>
        </w:rPr>
        <w:t>(Srinivas and Patnaik, 1994)</w:t>
      </w:r>
      <w:r w:rsidR="00E37D7F" w:rsidRPr="0005431A">
        <w:rPr>
          <w:lang w:val="en-IE"/>
        </w:rPr>
        <w:fldChar w:fldCharType="end"/>
      </w:r>
      <w:r w:rsidR="003C4803" w:rsidRPr="0005431A">
        <w:rPr>
          <w:lang w:val="en-IE"/>
        </w:rPr>
        <w:t>.</w:t>
      </w:r>
    </w:p>
    <w:p w14:paraId="719EB42E" w14:textId="1361AA58" w:rsidR="000B3C97" w:rsidRPr="0005431A" w:rsidRDefault="003C4803" w:rsidP="000A3135">
      <w:pPr>
        <w:pStyle w:val="MSCHeading3"/>
      </w:pPr>
      <w:r w:rsidRPr="0005431A">
        <w:lastRenderedPageBreak/>
        <w:tab/>
      </w:r>
      <w:bookmarkStart w:id="140" w:name="_Toc396914443"/>
      <w:r w:rsidRPr="0005431A">
        <w:t>6.</w:t>
      </w:r>
      <w:r w:rsidR="00F133C8">
        <w:t>4</w:t>
      </w:r>
      <w:r w:rsidRPr="0005431A">
        <w:t>.3</w:t>
      </w:r>
      <w:r w:rsidRPr="0005431A">
        <w:tab/>
      </w:r>
      <w:r w:rsidR="000B3C97" w:rsidRPr="0005431A">
        <w:t>Mutation</w:t>
      </w:r>
      <w:bookmarkEnd w:id="140"/>
    </w:p>
    <w:p w14:paraId="707348B0" w14:textId="6FB5CB9F" w:rsidR="000B3C97" w:rsidRPr="0005431A" w:rsidRDefault="000B3C97" w:rsidP="000B3C97">
      <w:pPr>
        <w:rPr>
          <w:lang w:val="en-IE"/>
        </w:rPr>
      </w:pPr>
      <w:r w:rsidRPr="0005431A">
        <w:rPr>
          <w:lang w:val="en-IE"/>
        </w:rPr>
        <w:t>Here the crossover and mutation operators</w:t>
      </w:r>
      <w:r w:rsidR="00C01EC2" w:rsidRPr="0005431A">
        <w:rPr>
          <w:lang w:val="en-IE"/>
        </w:rPr>
        <w:t xml:space="preserve"> are discussed</w:t>
      </w:r>
      <w:r w:rsidRPr="0005431A">
        <w:rPr>
          <w:lang w:val="en-IE"/>
        </w:rPr>
        <w:t xml:space="preserve"> as they are th</w:t>
      </w:r>
      <w:r w:rsidR="00C01EC2" w:rsidRPr="0005431A">
        <w:rPr>
          <w:lang w:val="en-IE"/>
        </w:rPr>
        <w:t>e core of the genetic algorithm.</w:t>
      </w:r>
      <w:r w:rsidRPr="0005431A">
        <w:rPr>
          <w:lang w:val="en-IE"/>
        </w:rPr>
        <w:t xml:space="preserve"> </w:t>
      </w:r>
      <w:r w:rsidR="00C01EC2" w:rsidRPr="0005431A">
        <w:rPr>
          <w:lang w:val="en-IE"/>
        </w:rPr>
        <w:t>H</w:t>
      </w:r>
      <w:r w:rsidRPr="0005431A">
        <w:rPr>
          <w:lang w:val="en-IE"/>
        </w:rPr>
        <w:t xml:space="preserve">owever, there are many different operators </w:t>
      </w:r>
      <w:r w:rsidR="00E37D7F" w:rsidRPr="0005431A">
        <w:rPr>
          <w:lang w:val="en-IE"/>
        </w:rPr>
        <w:fldChar w:fldCharType="begin"/>
      </w:r>
      <w:r w:rsidR="00E37D7F" w:rsidRPr="0005431A">
        <w:rPr>
          <w:lang w:val="en-IE"/>
        </w:rPr>
        <w:instrText xml:space="preserve"> ADDIN ZOTERO_ITEM CSL_CITATION {"citationID":"c0rj6xiL","properties":{"formattedCitation":"(Ochoa et al., 2000)","plainCitation":"(Ochoa et al., 2000)"},"citationItems":[{"id":676,"uris":["http://zotero.org/users/1680862/items/M2C9X3NM"],"uri":["http://zotero.org/users/1680862/items/M2C9X3NM"],"itemData":{"id":676,"type":"paper-conference","title":"Optimal Mutation Rates and Selection Pressure in Genetic Algorithms.","container-title":"GECCO","publisher":"Citeseer","page":"315–322","source":"Google Scholar","author":[{"family":"Ochoa","given":"Gabriela"},{"family":"Harvey","given":"Inman"},{"family":"Buxton","given":"Hilary"}],"issued":{"date-parts":[["2000"]]}}}],"schema":"https://github.com/citation-style-language/schema/raw/master/csl-citation.json"} </w:instrText>
      </w:r>
      <w:r w:rsidR="00E37D7F" w:rsidRPr="0005431A">
        <w:rPr>
          <w:lang w:val="en-IE"/>
        </w:rPr>
        <w:fldChar w:fldCharType="separate"/>
      </w:r>
      <w:r w:rsidR="00E37D7F" w:rsidRPr="0005431A">
        <w:rPr>
          <w:lang w:val="en-IE"/>
        </w:rPr>
        <w:t xml:space="preserve">(Ochoa </w:t>
      </w:r>
      <w:r w:rsidR="00E37D7F" w:rsidRPr="00064762">
        <w:rPr>
          <w:i/>
          <w:lang w:val="en-IE"/>
        </w:rPr>
        <w:t>et al</w:t>
      </w:r>
      <w:r w:rsidR="00E37D7F" w:rsidRPr="0005431A">
        <w:rPr>
          <w:lang w:val="en-IE"/>
        </w:rPr>
        <w:t>., 2000)</w:t>
      </w:r>
      <w:r w:rsidR="00E37D7F" w:rsidRPr="0005431A">
        <w:rPr>
          <w:lang w:val="en-IE"/>
        </w:rPr>
        <w:fldChar w:fldCharType="end"/>
      </w:r>
      <w:r w:rsidRPr="0005431A">
        <w:rPr>
          <w:lang w:val="en-IE"/>
        </w:rPr>
        <w:t xml:space="preserve">. A certain proportion μ (a low value usually less than 1%) of newly selected chromosomes created by the selection process </w:t>
      </w:r>
      <w:r w:rsidR="003C4803" w:rsidRPr="0005431A">
        <w:rPr>
          <w:lang w:val="en-IE"/>
        </w:rPr>
        <w:t xml:space="preserve">outlined </w:t>
      </w:r>
      <w:r w:rsidRPr="0005431A">
        <w:rPr>
          <w:lang w:val="en-IE"/>
        </w:rPr>
        <w:t>earlier is selected randomly for mutation in uniform probability.  Then each of these chromosomes is mutated, a gene from the chromosome is selected randomly and swapped with its counterpart. As illustrated:</w:t>
      </w:r>
    </w:p>
    <w:p w14:paraId="11B86B12" w14:textId="77777777" w:rsidR="000B3C97" w:rsidRPr="0005431A" w:rsidRDefault="000B3C97" w:rsidP="000B3C97">
      <w:pPr>
        <w:rPr>
          <w:lang w:val="en-IE"/>
        </w:rPr>
      </w:pPr>
      <w:r w:rsidRPr="0005431A">
        <w:rPr>
          <w:lang w:val="en-IE"/>
        </w:rPr>
        <w:t xml:space="preserve"> </w:t>
      </w:r>
    </w:p>
    <w:tbl>
      <w:tblPr>
        <w:tblW w:w="0" w:type="auto"/>
        <w:tblLook w:val="04A0" w:firstRow="1" w:lastRow="0" w:firstColumn="1" w:lastColumn="0" w:noHBand="0" w:noVBand="1"/>
      </w:tblPr>
      <w:tblGrid>
        <w:gridCol w:w="2088"/>
        <w:gridCol w:w="1564"/>
        <w:gridCol w:w="2126"/>
        <w:gridCol w:w="2829"/>
      </w:tblGrid>
      <w:tr w:rsidR="000B3C97" w:rsidRPr="0005431A" w14:paraId="1DD4B1C9" w14:textId="77777777" w:rsidTr="000B3C97">
        <w:tc>
          <w:tcPr>
            <w:tcW w:w="2088" w:type="dxa"/>
          </w:tcPr>
          <w:p w14:paraId="6AF05100" w14:textId="77777777" w:rsidR="000B3C97" w:rsidRPr="0005431A" w:rsidRDefault="000B3C97" w:rsidP="000B3C97">
            <w:pPr>
              <w:rPr>
                <w:lang w:val="en-IE"/>
              </w:rPr>
            </w:pPr>
          </w:p>
        </w:tc>
        <w:tc>
          <w:tcPr>
            <w:tcW w:w="1564" w:type="dxa"/>
          </w:tcPr>
          <w:p w14:paraId="2060676F" w14:textId="77777777" w:rsidR="000B3C97" w:rsidRPr="0005431A" w:rsidRDefault="000B3C97" w:rsidP="000B3C97">
            <w:pPr>
              <w:rPr>
                <w:lang w:val="en-IE"/>
              </w:rPr>
            </w:pPr>
          </w:p>
        </w:tc>
        <w:tc>
          <w:tcPr>
            <w:tcW w:w="2126" w:type="dxa"/>
          </w:tcPr>
          <w:p w14:paraId="2D6CDFAC" w14:textId="77777777" w:rsidR="000B3C97" w:rsidRPr="0005431A" w:rsidRDefault="000B3C97" w:rsidP="000B3C97">
            <w:pPr>
              <w:rPr>
                <w:lang w:val="en-IE"/>
              </w:rPr>
            </w:pPr>
            <w:r w:rsidRPr="0005431A">
              <w:rPr>
                <w:lang w:val="en-IE"/>
              </w:rPr>
              <w:t>Mutation</w:t>
            </w:r>
          </w:p>
        </w:tc>
        <w:tc>
          <w:tcPr>
            <w:tcW w:w="2829" w:type="dxa"/>
          </w:tcPr>
          <w:p w14:paraId="44CD94DD" w14:textId="77777777" w:rsidR="000B3C97" w:rsidRPr="0005431A" w:rsidRDefault="000B3C97" w:rsidP="000B3C97">
            <w:pPr>
              <w:rPr>
                <w:lang w:val="en-IE"/>
              </w:rPr>
            </w:pPr>
          </w:p>
        </w:tc>
      </w:tr>
      <w:tr w:rsidR="000B3C97" w:rsidRPr="0005431A" w14:paraId="2C158D8B" w14:textId="77777777" w:rsidTr="000B3C97">
        <w:tc>
          <w:tcPr>
            <w:tcW w:w="2088" w:type="dxa"/>
          </w:tcPr>
          <w:p w14:paraId="03B53B26" w14:textId="77777777" w:rsidR="000B3C97" w:rsidRPr="0005431A" w:rsidRDefault="000B3C97" w:rsidP="000B3C97">
            <w:pPr>
              <w:rPr>
                <w:lang w:val="en-IE"/>
              </w:rPr>
            </w:pPr>
            <w:r w:rsidRPr="0005431A">
              <w:rPr>
                <w:lang w:val="en-IE"/>
              </w:rPr>
              <w:t>Chromosome:</w:t>
            </w:r>
          </w:p>
        </w:tc>
        <w:tc>
          <w:tcPr>
            <w:tcW w:w="1564" w:type="dxa"/>
          </w:tcPr>
          <w:p w14:paraId="5AAACD16" w14:textId="77777777" w:rsidR="000B3C97" w:rsidRPr="0005431A" w:rsidRDefault="000B3C97" w:rsidP="000B3C97">
            <w:pPr>
              <w:rPr>
                <w:lang w:val="en-IE"/>
              </w:rPr>
            </w:pPr>
            <w:r w:rsidRPr="0005431A">
              <w:rPr>
                <w:lang w:val="en-IE"/>
              </w:rPr>
              <w:t>11101001000</w:t>
            </w:r>
          </w:p>
        </w:tc>
        <w:tc>
          <w:tcPr>
            <w:tcW w:w="2126" w:type="dxa"/>
          </w:tcPr>
          <w:p w14:paraId="658AAC3E" w14:textId="77777777" w:rsidR="000B3C97" w:rsidRPr="0005431A" w:rsidRDefault="000B3C97" w:rsidP="000B3C97">
            <w:pPr>
              <w:rPr>
                <w:lang w:val="en-IE"/>
              </w:rPr>
            </w:pPr>
            <w:r w:rsidRPr="0005431A">
              <w:rPr>
                <w:noProof/>
                <w:lang w:val="en-IE" w:eastAsia="en-IE"/>
              </w:rPr>
              <mc:AlternateContent>
                <mc:Choice Requires="wps">
                  <w:drawing>
                    <wp:anchor distT="0" distB="0" distL="114300" distR="114300" simplePos="0" relativeHeight="251659264" behindDoc="0" locked="0" layoutInCell="1" allowOverlap="1" wp14:anchorId="5C32D84D" wp14:editId="25A0D718">
                      <wp:simplePos x="0" y="0"/>
                      <wp:positionH relativeFrom="column">
                        <wp:posOffset>106223</wp:posOffset>
                      </wp:positionH>
                      <wp:positionV relativeFrom="paragraph">
                        <wp:posOffset>67005</wp:posOffset>
                      </wp:positionV>
                      <wp:extent cx="1053389" cy="0"/>
                      <wp:effectExtent l="0" t="76200" r="13970" b="114300"/>
                      <wp:wrapNone/>
                      <wp:docPr id="3" name="Straight Arrow Connector 3"/>
                      <wp:cNvGraphicFramePr/>
                      <a:graphic xmlns:a="http://schemas.openxmlformats.org/drawingml/2006/main">
                        <a:graphicData uri="http://schemas.microsoft.com/office/word/2010/wordprocessingShape">
                          <wps:wsp>
                            <wps:cNvCnPr/>
                            <wps:spPr>
                              <a:xfrm>
                                <a:off x="0" y="0"/>
                                <a:ext cx="1053389"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3" o:spid="_x0000_s1026" type="#_x0000_t32" style="position:absolute;margin-left:8.35pt;margin-top:5.3pt;width:82.9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" strokecolor="#4579b8 [3044]">
                      <v:stroke endarrow="open"/>
                    </v:shape>
                  </w:pict>
                </mc:Fallback>
              </mc:AlternateContent>
            </w:r>
          </w:p>
        </w:tc>
        <w:tc>
          <w:tcPr>
            <w:tcW w:w="2829" w:type="dxa"/>
          </w:tcPr>
          <w:p w14:paraId="13FEABE8" w14:textId="77777777" w:rsidR="000B3C97" w:rsidRPr="0005431A" w:rsidRDefault="000B3C97" w:rsidP="00876C91">
            <w:pPr>
              <w:keepNext/>
              <w:rPr>
                <w:lang w:val="en-IE"/>
              </w:rPr>
            </w:pPr>
            <w:r w:rsidRPr="0005431A">
              <w:rPr>
                <w:lang w:val="en-IE"/>
              </w:rPr>
              <w:t>11111011000</w:t>
            </w:r>
          </w:p>
        </w:tc>
      </w:tr>
    </w:tbl>
    <w:p w14:paraId="4D6F22DC" w14:textId="554BFD76" w:rsidR="003C4803" w:rsidRPr="0005431A" w:rsidRDefault="00876C91" w:rsidP="00876C91">
      <w:pPr>
        <w:pStyle w:val="Caption"/>
        <w:rPr>
          <w:lang w:val="en-IE"/>
        </w:rPr>
      </w:pPr>
      <w:bookmarkStart w:id="141" w:name="_Toc396945006"/>
      <w:r>
        <w:t xml:space="preserve">Figure </w:t>
      </w:r>
      <w:r w:rsidR="00141A5B">
        <w:fldChar w:fldCharType="begin"/>
      </w:r>
      <w:r w:rsidR="00141A5B">
        <w:instrText xml:space="preserve"> SEQ Figure \* ARABIC </w:instrText>
      </w:r>
      <w:r w:rsidR="00141A5B">
        <w:fldChar w:fldCharType="separate"/>
      </w:r>
      <w:r w:rsidR="00DC0160">
        <w:rPr>
          <w:noProof/>
        </w:rPr>
        <w:t>7</w:t>
      </w:r>
      <w:r w:rsidR="00141A5B">
        <w:fldChar w:fldCharType="end"/>
      </w:r>
      <w:r w:rsidR="00980EDC" w:rsidRPr="00980EDC">
        <w:t xml:space="preserve"> - </w:t>
      </w:r>
      <w:r w:rsidRPr="001C10DB">
        <w:t>Chromosome mutation</w:t>
      </w:r>
      <w:bookmarkEnd w:id="141"/>
    </w:p>
    <w:p w14:paraId="3B991F66" w14:textId="77777777" w:rsidR="003C4803" w:rsidRPr="0005431A" w:rsidRDefault="003C4803" w:rsidP="000B3C97">
      <w:pPr>
        <w:rPr>
          <w:lang w:val="en-IE"/>
        </w:rPr>
      </w:pPr>
    </w:p>
    <w:p w14:paraId="2BFE44A5" w14:textId="77777777" w:rsidR="000B3C97" w:rsidRPr="0005431A" w:rsidRDefault="000B3C97" w:rsidP="000B3C97">
      <w:pPr>
        <w:rPr>
          <w:lang w:val="en-IE"/>
        </w:rPr>
      </w:pPr>
      <w:r w:rsidRPr="0005431A">
        <w:rPr>
          <w:lang w:val="en-IE"/>
        </w:rPr>
        <w:t xml:space="preserve">The main function of the operators is to inject diversity into </w:t>
      </w:r>
      <w:r w:rsidR="00C01EC2" w:rsidRPr="0005431A">
        <w:rPr>
          <w:lang w:val="en-IE"/>
        </w:rPr>
        <w:t xml:space="preserve">the </w:t>
      </w:r>
      <w:r w:rsidRPr="0005431A">
        <w:rPr>
          <w:lang w:val="en-IE"/>
        </w:rPr>
        <w:t>new population allowing the genetic algorithm for new solutions lowering the risk of being trapped in a local optimal.</w:t>
      </w:r>
    </w:p>
    <w:p w14:paraId="549C3473" w14:textId="63C97B8E" w:rsidR="000B3C97" w:rsidRPr="0005431A" w:rsidRDefault="003C4803" w:rsidP="001A79D9">
      <w:pPr>
        <w:pStyle w:val="MSCHeading2"/>
      </w:pPr>
      <w:bookmarkStart w:id="142" w:name="_Toc396914444"/>
      <w:r w:rsidRPr="0005431A">
        <w:t>6.</w:t>
      </w:r>
      <w:r w:rsidR="00F133C8">
        <w:t>5</w:t>
      </w:r>
      <w:r w:rsidRPr="0005431A">
        <w:tab/>
      </w:r>
      <w:r w:rsidR="000B3C97" w:rsidRPr="0005431A">
        <w:t>Limitations</w:t>
      </w:r>
      <w:bookmarkEnd w:id="142"/>
    </w:p>
    <w:p w14:paraId="0794F6B3" w14:textId="5AC80902" w:rsidR="000B3C97" w:rsidRPr="0005431A" w:rsidRDefault="000B3C97" w:rsidP="000B3C97">
      <w:pPr>
        <w:rPr>
          <w:lang w:val="en-IE"/>
        </w:rPr>
      </w:pPr>
      <w:r w:rsidRPr="0005431A">
        <w:rPr>
          <w:lang w:val="en-IE"/>
        </w:rPr>
        <w:t xml:space="preserve">As the </w:t>
      </w:r>
      <w:r w:rsidR="003C4803" w:rsidRPr="0005431A">
        <w:rPr>
          <w:lang w:val="en-IE"/>
        </w:rPr>
        <w:t xml:space="preserve">Genetic Algorithm </w:t>
      </w:r>
      <w:r w:rsidRPr="0005431A">
        <w:rPr>
          <w:lang w:val="en-IE"/>
        </w:rPr>
        <w:t xml:space="preserve">can converge to find an optimum solution </w:t>
      </w:r>
      <w:r w:rsidR="00D0129B" w:rsidRPr="0005431A">
        <w:rPr>
          <w:lang w:val="en-IE"/>
        </w:rPr>
        <w:t xml:space="preserve">it </w:t>
      </w:r>
      <w:r w:rsidRPr="0005431A">
        <w:rPr>
          <w:lang w:val="en-IE"/>
        </w:rPr>
        <w:t>can also converge to find a bad solution. Bad solutions can be caused by many factors</w:t>
      </w:r>
      <w:r w:rsidR="003C4803" w:rsidRPr="0005431A">
        <w:rPr>
          <w:lang w:val="en-IE"/>
        </w:rPr>
        <w:t xml:space="preserve"> -</w:t>
      </w:r>
      <w:r w:rsidRPr="0005431A">
        <w:rPr>
          <w:lang w:val="en-IE"/>
        </w:rPr>
        <w:t xml:space="preserve"> premature convergence</w:t>
      </w:r>
      <w:r w:rsidR="003C4803" w:rsidRPr="0005431A">
        <w:rPr>
          <w:lang w:val="en-IE"/>
        </w:rPr>
        <w:t>,</w:t>
      </w:r>
      <w:r w:rsidRPr="0005431A">
        <w:rPr>
          <w:lang w:val="en-IE"/>
        </w:rPr>
        <w:t xml:space="preserve"> poor parameter settings or simply down to luck with randomness. </w:t>
      </w:r>
      <w:r w:rsidR="003C4803" w:rsidRPr="0005431A">
        <w:rPr>
          <w:lang w:val="en-IE"/>
        </w:rPr>
        <w:t>T</w:t>
      </w:r>
      <w:r w:rsidRPr="0005431A">
        <w:rPr>
          <w:lang w:val="en-IE"/>
        </w:rPr>
        <w:t>he methods of crossover and mutation try to address these problems. However, as most problems analysed by the generic algorithms are NP-complete we can properly never know the exact answer to the problem being solved.</w:t>
      </w:r>
    </w:p>
    <w:p w14:paraId="03B353EF" w14:textId="05A3C50C" w:rsidR="000B3C97" w:rsidRDefault="002B25D7" w:rsidP="002B25D7">
      <w:pPr>
        <w:pStyle w:val="Heading2"/>
      </w:pPr>
      <w:bookmarkStart w:id="143" w:name="_Toc396914445"/>
      <w:r w:rsidRPr="002B25D7">
        <w:t>6.</w:t>
      </w:r>
      <w:r w:rsidR="00F133C8">
        <w:t>6</w:t>
      </w:r>
      <w:r w:rsidRPr="002B25D7">
        <w:tab/>
      </w:r>
      <w:r>
        <w:t>C</w:t>
      </w:r>
      <w:r w:rsidRPr="002B25D7">
        <w:t>onclusions</w:t>
      </w:r>
      <w:bookmarkEnd w:id="143"/>
    </w:p>
    <w:p w14:paraId="6DED2701" w14:textId="7A216096" w:rsidR="002B3309" w:rsidRPr="0005431A" w:rsidRDefault="002B3309" w:rsidP="002B3309">
      <w:pPr>
        <w:rPr>
          <w:lang w:val="en-IE"/>
        </w:rPr>
      </w:pPr>
      <w:r>
        <w:rPr>
          <w:lang w:val="en-IE"/>
        </w:rPr>
        <w:t xml:space="preserve">The </w:t>
      </w:r>
      <w:r w:rsidRPr="0005431A">
        <w:rPr>
          <w:lang w:val="en-IE"/>
        </w:rPr>
        <w:t>gene</w:t>
      </w:r>
      <w:r w:rsidR="0061313A">
        <w:rPr>
          <w:lang w:val="en-IE"/>
        </w:rPr>
        <w:t>ti</w:t>
      </w:r>
      <w:r w:rsidRPr="0005431A">
        <w:rPr>
          <w:lang w:val="en-IE"/>
        </w:rPr>
        <w:t xml:space="preserve">c algorithm can be great </w:t>
      </w:r>
      <w:r w:rsidR="0061313A">
        <w:rPr>
          <w:lang w:val="en-IE"/>
        </w:rPr>
        <w:t>at</w:t>
      </w:r>
      <w:r w:rsidRPr="0005431A">
        <w:rPr>
          <w:lang w:val="en-IE"/>
        </w:rPr>
        <w:t xml:space="preserve"> solving problems when it is not possible to compute all possible solutions or we do not know the ways to reasonably solve the problem space, as with</w:t>
      </w:r>
      <w:r w:rsidR="0061313A">
        <w:rPr>
          <w:lang w:val="en-IE"/>
        </w:rPr>
        <w:t xml:space="preserve"> the T</w:t>
      </w:r>
      <w:r w:rsidRPr="0005431A">
        <w:rPr>
          <w:lang w:val="en-IE"/>
        </w:rPr>
        <w:t xml:space="preserve">ravelling Salesperson </w:t>
      </w:r>
      <w:r w:rsidR="0061313A">
        <w:rPr>
          <w:lang w:val="en-IE"/>
        </w:rPr>
        <w:t>P</w:t>
      </w:r>
      <w:r w:rsidRPr="0005431A">
        <w:rPr>
          <w:lang w:val="en-IE"/>
        </w:rPr>
        <w:t>roblem.</w:t>
      </w:r>
      <w:r>
        <w:rPr>
          <w:lang w:val="en-IE"/>
        </w:rPr>
        <w:t xml:space="preserve"> </w:t>
      </w:r>
      <w:r w:rsidR="0061313A">
        <w:rPr>
          <w:lang w:val="en-IE"/>
        </w:rPr>
        <w:t>However, some issues remain open. Namely the choice of heuristic parameters, the type of crossover and selection method to select and the mutation rate, incorrect selections can greatly affect the algorithms performance.</w:t>
      </w:r>
    </w:p>
    <w:p w14:paraId="11A79B0B" w14:textId="77777777" w:rsidR="000B3C97" w:rsidRPr="0005431A" w:rsidRDefault="000B3C97" w:rsidP="000B3C97">
      <w:pPr>
        <w:rPr>
          <w:lang w:val="en-IE"/>
        </w:rPr>
      </w:pPr>
    </w:p>
    <w:p w14:paraId="65F3B6B5" w14:textId="2CA56DC9" w:rsidR="008C44DB" w:rsidRDefault="006D6C5A" w:rsidP="00BB0EF5">
      <w:pPr>
        <w:pStyle w:val="Heading1"/>
      </w:pPr>
      <w:r w:rsidRPr="0005431A">
        <w:lastRenderedPageBreak/>
        <w:tab/>
      </w:r>
      <w:bookmarkStart w:id="144" w:name="_Toc396914446"/>
      <w:r w:rsidR="008C44DB" w:rsidRPr="0005431A">
        <w:t>Local Search</w:t>
      </w:r>
      <w:bookmarkEnd w:id="144"/>
    </w:p>
    <w:p w14:paraId="07FE57DC" w14:textId="437D3889" w:rsidR="00EE0F00" w:rsidRDefault="00EE0F00" w:rsidP="00955653">
      <w:pPr>
        <w:pStyle w:val="MSCHeading2"/>
      </w:pPr>
      <w:bookmarkStart w:id="145" w:name="_Toc396914447"/>
      <w:r w:rsidRPr="0005431A">
        <w:t>7.1</w:t>
      </w:r>
      <w:r w:rsidRPr="0005431A">
        <w:tab/>
        <w:t>Introduction</w:t>
      </w:r>
      <w:bookmarkEnd w:id="145"/>
    </w:p>
    <w:p w14:paraId="398E0C01" w14:textId="60A094E0" w:rsidR="003E2AF2" w:rsidRPr="003E2AF2" w:rsidRDefault="003E2AF2" w:rsidP="003E2AF2">
      <w:pPr>
        <w:rPr>
          <w:lang w:val="en-IE"/>
        </w:rPr>
      </w:pPr>
      <w:r>
        <w:rPr>
          <w:lang w:val="en-IE"/>
        </w:rPr>
        <w:t>A</w:t>
      </w:r>
      <w:r w:rsidRPr="003E2AF2">
        <w:rPr>
          <w:lang w:val="en-IE"/>
        </w:rPr>
        <w:t xml:space="preserve"> local search begins with an initial solution and tries to improve this solution by local changes in the neighbourhood, defining the possible solutions in which the local search algorithm can move. If an improving solution is found, the current solution is replaced with the improved solution, this is called local optimum The most common local search heuristics are 2-</w:t>
      </w:r>
      <w:r>
        <w:rPr>
          <w:lang w:val="en-IE"/>
        </w:rPr>
        <w:t>Opt and 3-O</w:t>
      </w:r>
      <w:r w:rsidRPr="003E2AF2">
        <w:rPr>
          <w:lang w:val="en-IE"/>
        </w:rPr>
        <w:t>pt, but a potential problem arises as the algorithm could stop at a very poor local optimum. There are also meta-heuristic approaches to local search, such as Tabu search (Johnson and McGeoch, 1997) (Dorigo and S</w:t>
      </w:r>
      <w:r w:rsidR="00EB60D9">
        <w:rPr>
          <w:lang w:val="en-IE"/>
        </w:rPr>
        <w:t>tützle, 2004</w:t>
      </w:r>
      <w:r w:rsidRPr="003E2AF2">
        <w:rPr>
          <w:lang w:val="en-IE"/>
        </w:rPr>
        <w:t>, p. 93).</w:t>
      </w:r>
    </w:p>
    <w:p w14:paraId="196F45BA" w14:textId="77777777" w:rsidR="003E2AF2" w:rsidRPr="003E2AF2" w:rsidRDefault="003E2AF2" w:rsidP="003E2AF2">
      <w:pPr>
        <w:rPr>
          <w:lang w:val="en-IE"/>
        </w:rPr>
      </w:pPr>
    </w:p>
    <w:p w14:paraId="64881EC0" w14:textId="5CD2AF5C" w:rsidR="003E2AF2" w:rsidRDefault="003E2AF2" w:rsidP="003E2AF2">
      <w:pPr>
        <w:rPr>
          <w:lang w:val="en-IE"/>
        </w:rPr>
      </w:pPr>
      <w:r w:rsidRPr="003E2AF2">
        <w:rPr>
          <w:lang w:val="en-IE"/>
        </w:rPr>
        <w:t xml:space="preserve">Local search has been applied to a large number of hard computational problems in computer science.  Local search is implemented by changing certain positions on the vertices of the problem being analysed or in the case of the genetic algorithm the genes to find a more local solution.  </w:t>
      </w:r>
    </w:p>
    <w:p w14:paraId="3E29B3C5" w14:textId="6D814A5E" w:rsidR="003E2AF2" w:rsidRPr="0005431A" w:rsidRDefault="003E2AF2" w:rsidP="00F133C8">
      <w:pPr>
        <w:pStyle w:val="Heading2"/>
      </w:pPr>
      <w:bookmarkStart w:id="146" w:name="_Toc396914448"/>
      <w:r>
        <w:t>7.2</w:t>
      </w:r>
      <w:r w:rsidRPr="003E2AF2">
        <w:tab/>
      </w:r>
      <w:r>
        <w:t xml:space="preserve">Local search applied to </w:t>
      </w:r>
      <w:r w:rsidR="0090065A" w:rsidRPr="0090065A">
        <w:t>meta-heuristic</w:t>
      </w:r>
      <w:bookmarkEnd w:id="146"/>
    </w:p>
    <w:p w14:paraId="51B5230E" w14:textId="7417DA91" w:rsidR="008C44DB" w:rsidRPr="0005431A" w:rsidRDefault="008C44DB" w:rsidP="008C44DB">
      <w:pPr>
        <w:rPr>
          <w:lang w:val="en-IE"/>
        </w:rPr>
      </w:pPr>
      <w:r w:rsidRPr="0005431A">
        <w:rPr>
          <w:lang w:val="en-IE"/>
        </w:rPr>
        <w:t>Once an initial solution is found to the problem space</w:t>
      </w:r>
      <w:r w:rsidR="00525058" w:rsidRPr="0005431A">
        <w:rPr>
          <w:lang w:val="en-IE"/>
        </w:rPr>
        <w:t>,</w:t>
      </w:r>
      <w:r w:rsidRPr="0005431A">
        <w:rPr>
          <w:lang w:val="en-IE"/>
        </w:rPr>
        <w:t xml:space="preserve"> top researchers on meta-heuristics tell us that the best approach to obtaining a high quality solution is to combine with a local search. All meta-heuristic algorithm</w:t>
      </w:r>
      <w:r w:rsidR="006D6C5A" w:rsidRPr="0005431A">
        <w:rPr>
          <w:lang w:val="en-IE"/>
        </w:rPr>
        <w:t>s</w:t>
      </w:r>
      <w:r w:rsidRPr="0005431A">
        <w:rPr>
          <w:lang w:val="en-IE"/>
        </w:rPr>
        <w:t xml:space="preserve"> defined earlier can be extended with local search methods; this can greatly improve the solutions constructed by the algorithms</w:t>
      </w:r>
      <w:r w:rsidR="006D6C5A" w:rsidRPr="0005431A">
        <w:rPr>
          <w:lang w:val="en-IE"/>
        </w:rPr>
        <w:t>,</w:t>
      </w:r>
      <w:r w:rsidRPr="0005431A">
        <w:rPr>
          <w:lang w:val="en-IE"/>
        </w:rPr>
        <w:t xml:space="preserve"> even guiding the algorithm to the optimal solution more efficiently. As </w:t>
      </w:r>
      <w:r w:rsidRPr="0005431A">
        <w:rPr>
          <w:lang w:val="en-IE"/>
        </w:rPr>
        <w:fldChar w:fldCharType="begin"/>
      </w:r>
      <w:r w:rsidRPr="0005431A">
        <w:rPr>
          <w:lang w:val="en-IE"/>
        </w:rPr>
        <w:instrText xml:space="preserve"> ADDIN ZOTERO_ITEM CSL_CITATION {"citationID":"2o4m572dom","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 xml:space="preserve">Stützle and Hoos </w:t>
      </w:r>
      <w:r w:rsidR="006D6C5A" w:rsidRPr="0005431A">
        <w:rPr>
          <w:lang w:val="en-IE"/>
        </w:rPr>
        <w:t>(</w:t>
      </w:r>
      <w:r w:rsidRPr="0005431A">
        <w:rPr>
          <w:lang w:val="en-IE"/>
        </w:rPr>
        <w:t>2000)</w:t>
      </w:r>
      <w:r w:rsidRPr="0005431A">
        <w:rPr>
          <w:lang w:val="en-IE"/>
        </w:rPr>
        <w:fldChar w:fldCharType="end"/>
      </w:r>
      <w:r w:rsidRPr="0005431A">
        <w:rPr>
          <w:lang w:val="en-IE"/>
        </w:rPr>
        <w:t xml:space="preserve"> states </w:t>
      </w:r>
      <w:r w:rsidRPr="0005431A">
        <w:rPr>
          <w:rStyle w:val="QuoteChar"/>
          <w:lang w:val="en-IE"/>
        </w:rPr>
        <w:t>“The ants’ solutions are not guaranteed to be optimal with respect to local changes and hence may be further improved using local search methods. Based on this observation, the best performing ACO algorithms for many NP-hard static combinatorial problems are in fact hybrid algorithms”</w:t>
      </w:r>
      <w:r w:rsidRPr="0005431A">
        <w:rPr>
          <w:lang w:val="en-IE"/>
        </w:rPr>
        <w:t>.</w:t>
      </w:r>
      <w:r w:rsidR="00635D3A" w:rsidRPr="0005431A">
        <w:rPr>
          <w:lang w:val="en-IE"/>
        </w:rPr>
        <w:t xml:space="preserve"> </w:t>
      </w:r>
      <w:r w:rsidR="006D6C5A" w:rsidRPr="0005431A">
        <w:rPr>
          <w:lang w:val="en-IE"/>
        </w:rPr>
        <w:fldChar w:fldCharType="begin"/>
      </w:r>
      <w:r w:rsidR="00854985">
        <w:rPr>
          <w:lang w:val="en-IE"/>
        </w:rPr>
        <w:instrText xml:space="preserve"> ADDIN ZOTERO_ITEM CSL_CITATION {"citationID":"z1GXYnGg","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006D6C5A" w:rsidRPr="0005431A">
        <w:rPr>
          <w:lang w:val="en-IE"/>
        </w:rPr>
        <w:fldChar w:fldCharType="separate"/>
      </w:r>
      <w:r w:rsidR="006D6C5A" w:rsidRPr="0005431A">
        <w:rPr>
          <w:lang w:val="en-IE"/>
        </w:rPr>
        <w:t>(Stützle and Hoos, 2000</w:t>
      </w:r>
      <w:r w:rsidR="001813D6">
        <w:rPr>
          <w:lang w:val="en-IE"/>
        </w:rPr>
        <w:t xml:space="preserve"> p. 314</w:t>
      </w:r>
      <w:r w:rsidR="006D6C5A" w:rsidRPr="0005431A">
        <w:rPr>
          <w:lang w:val="en-IE"/>
        </w:rPr>
        <w:t>)</w:t>
      </w:r>
      <w:r w:rsidR="006D6C5A" w:rsidRPr="0005431A">
        <w:rPr>
          <w:lang w:val="en-IE"/>
        </w:rPr>
        <w:fldChar w:fldCharType="end"/>
      </w:r>
    </w:p>
    <w:p w14:paraId="2D0EC01B" w14:textId="77777777" w:rsidR="008C44DB" w:rsidRPr="0005431A" w:rsidRDefault="008C44DB" w:rsidP="008C44DB">
      <w:pPr>
        <w:rPr>
          <w:lang w:val="en-IE"/>
        </w:rPr>
      </w:pPr>
    </w:p>
    <w:p w14:paraId="65C46968" w14:textId="77777777" w:rsidR="008C44DB" w:rsidRPr="0005431A" w:rsidRDefault="008C44DB" w:rsidP="008C44DB">
      <w:pPr>
        <w:rPr>
          <w:lang w:val="en-IE"/>
        </w:rPr>
      </w:pPr>
    </w:p>
    <w:p w14:paraId="3B0CADB9" w14:textId="2EE22445" w:rsidR="008C44DB" w:rsidRPr="0005431A" w:rsidRDefault="006D6C5A" w:rsidP="001A79D9">
      <w:pPr>
        <w:pStyle w:val="MSCHeading2"/>
      </w:pPr>
      <w:bookmarkStart w:id="147" w:name="_Toc396914449"/>
      <w:r w:rsidRPr="0005431A">
        <w:lastRenderedPageBreak/>
        <w:t>7.</w:t>
      </w:r>
      <w:r w:rsidR="0090065A">
        <w:t>3</w:t>
      </w:r>
      <w:r w:rsidRPr="0005431A">
        <w:tab/>
      </w:r>
      <w:r w:rsidR="008C44DB" w:rsidRPr="0005431A">
        <w:t>Nearest neighbour</w:t>
      </w:r>
      <w:bookmarkEnd w:id="147"/>
    </w:p>
    <w:p w14:paraId="70715E1B" w14:textId="3F95C5B3" w:rsidR="008C44DB" w:rsidRDefault="008C44DB" w:rsidP="008C44DB">
      <w:pPr>
        <w:rPr>
          <w:rFonts w:eastAsia="Times-Roman"/>
          <w:lang w:val="en-IE"/>
        </w:rPr>
      </w:pPr>
      <w:r w:rsidRPr="0005431A">
        <w:rPr>
          <w:rFonts w:eastAsia="AdvTmath1"/>
          <w:lang w:val="en-IE"/>
        </w:rPr>
        <w:t>The nearest neighbour algorithm is a very simple algorithm that looks at one vertex on a graph and finds which vertex is the nearest, then moves to this vertex and repeats the process, until all vertices are visited. However, due to the greedy nature of this algorithm</w:t>
      </w:r>
      <w:r w:rsidR="006D6C5A" w:rsidRPr="0005431A">
        <w:rPr>
          <w:rFonts w:eastAsia="AdvTmath1"/>
          <w:lang w:val="en-IE"/>
        </w:rPr>
        <w:t>, it</w:t>
      </w:r>
      <w:r w:rsidRPr="0005431A">
        <w:rPr>
          <w:rFonts w:eastAsia="AdvTmath1"/>
          <w:lang w:val="en-IE"/>
        </w:rPr>
        <w:t xml:space="preserve"> can </w:t>
      </w:r>
      <w:r w:rsidR="00DB02EE">
        <w:rPr>
          <w:rFonts w:eastAsia="AdvTmath1"/>
          <w:lang w:val="en-IE"/>
        </w:rPr>
        <w:t>sometimes miss better solutions</w:t>
      </w:r>
      <w:r w:rsidRPr="0005431A">
        <w:rPr>
          <w:rFonts w:eastAsia="AdvTmath1"/>
          <w:lang w:val="en-IE"/>
        </w:rPr>
        <w:t xml:space="preserve"> </w:t>
      </w:r>
      <w:r w:rsidRPr="0005431A">
        <w:rPr>
          <w:rFonts w:eastAsia="AdvTmath1"/>
          <w:lang w:val="en-IE"/>
        </w:rPr>
        <w:fldChar w:fldCharType="begin"/>
      </w:r>
      <w:r w:rsidRPr="0005431A">
        <w:rPr>
          <w:rFonts w:eastAsia="AdvTmath1"/>
          <w:lang w:val="en-IE"/>
        </w:rPr>
        <w:instrText xml:space="preserve"> ADDIN ZOTERO_ITEM CSL_CITATION {"citationID":"14gltmf56","properties":{"formattedCitation":"(Beyer et al., 1999)","plainCitation":"(Beyer et al., 1999)"},"citationItems":[{"id":652,"uris":["http://zotero.org/users/1680862/items/E72N4Q69"],"uri":["http://zotero.org/users/1680862/items/E72N4Q69"],"itemData":{"id":652,"type":"chapter","title":"When is “nearest neighbor” meaningful?","container-title":"Database Theory—ICDT’99","publisher":"Springer","page":"217–235","source":"Google Scholar","URL":"http://link.springer.com/chapter/10.1007/3-540-49257-7_15","author":[{"family":"Beyer","given":"Kevin"},{"family":"Goldstein","given":"Jonathan"},{"family":"Ramakrishnan","given":"Raghu"},{"family":"Shaft","given":"Uri"}],"issued":{"date-parts":[["1999"]]},"accessed":{"date-parts":[["2014",7,24]]}}}],"schema":"https://github.com/citation-style-language/schema/raw/master/csl-citation.json"} </w:instrText>
      </w:r>
      <w:r w:rsidRPr="0005431A">
        <w:rPr>
          <w:rFonts w:eastAsia="AdvTmath1"/>
          <w:lang w:val="en-IE"/>
        </w:rPr>
        <w:fldChar w:fldCharType="separate"/>
      </w:r>
      <w:r w:rsidRPr="0005431A">
        <w:rPr>
          <w:rFonts w:eastAsia="AdvTmath1"/>
          <w:lang w:val="en-IE"/>
        </w:rPr>
        <w:t xml:space="preserve">(Beyer </w:t>
      </w:r>
      <w:r w:rsidRPr="00064762">
        <w:rPr>
          <w:rFonts w:eastAsia="AdvTmath1"/>
          <w:i/>
          <w:lang w:val="en-IE"/>
        </w:rPr>
        <w:t>et al</w:t>
      </w:r>
      <w:r w:rsidRPr="0005431A">
        <w:rPr>
          <w:rFonts w:eastAsia="AdvTmath1"/>
          <w:lang w:val="en-IE"/>
        </w:rPr>
        <w:t>., 1999)</w:t>
      </w:r>
      <w:r w:rsidRPr="0005431A">
        <w:rPr>
          <w:rFonts w:eastAsia="AdvTmath1"/>
          <w:lang w:val="en-IE"/>
        </w:rPr>
        <w:fldChar w:fldCharType="end"/>
      </w:r>
      <w:r w:rsidRPr="0005431A">
        <w:rPr>
          <w:rFonts w:eastAsia="AdvTmath1"/>
          <w:lang w:val="en-IE"/>
        </w:rPr>
        <w:t>. The starting position is usually selected randomly</w:t>
      </w:r>
      <w:r w:rsidR="007D1806" w:rsidRPr="0005431A">
        <w:rPr>
          <w:lang w:val="en-IE"/>
        </w:rPr>
        <w:t xml:space="preserve"> </w:t>
      </w:r>
      <w:r w:rsidR="006D6C5A" w:rsidRPr="0005431A">
        <w:rPr>
          <w:lang w:val="en-IE"/>
        </w:rPr>
        <w:t xml:space="preserve">as outlined </w:t>
      </w:r>
      <w:r w:rsidR="006D6C5A" w:rsidRPr="0005431A">
        <w:rPr>
          <w:rFonts w:eastAsia="Times-Roman"/>
          <w:lang w:val="en-IE"/>
        </w:rPr>
        <w:t>in the table below.</w:t>
      </w:r>
    </w:p>
    <w:p w14:paraId="4EE265B7" w14:textId="77777777" w:rsidR="008D33FF" w:rsidRDefault="008D33FF" w:rsidP="008C44DB">
      <w:pPr>
        <w:rPr>
          <w:rFonts w:eastAsia="Times-Roman"/>
          <w:lang w:val="en-IE"/>
        </w:rPr>
      </w:pPr>
    </w:p>
    <w:tbl>
      <w:tblPr>
        <w:tblW w:w="0" w:type="auto"/>
        <w:tblLook w:val="04A0" w:firstRow="1" w:lastRow="0" w:firstColumn="1" w:lastColumn="0" w:noHBand="0" w:noVBand="1"/>
      </w:tblPr>
      <w:tblGrid>
        <w:gridCol w:w="8607"/>
      </w:tblGrid>
      <w:tr w:rsidR="008C44DB" w:rsidRPr="0005431A" w14:paraId="15724EA3" w14:textId="77777777" w:rsidTr="00961BDF">
        <w:tc>
          <w:tcPr>
            <w:tcW w:w="8607" w:type="dxa"/>
          </w:tcPr>
          <w:p w14:paraId="2CC70EB3" w14:textId="77777777" w:rsidR="008D33FF" w:rsidRDefault="008D33FF" w:rsidP="008D33FF">
            <w:pPr>
              <w:pStyle w:val="ListParagraph"/>
              <w:numPr>
                <w:ilvl w:val="0"/>
                <w:numId w:val="35"/>
              </w:numPr>
              <w:spacing w:line="360" w:lineRule="auto"/>
              <w:jc w:val="both"/>
              <w:rPr>
                <w:rFonts w:ascii="Times New Roman" w:hAnsi="Times New Roman"/>
                <w:sz w:val="24"/>
                <w:szCs w:val="24"/>
              </w:rPr>
            </w:pPr>
            <w:r>
              <w:rPr>
                <w:rFonts w:ascii="Times New Roman" w:hAnsi="Times New Roman"/>
                <w:sz w:val="24"/>
                <w:szCs w:val="24"/>
              </w:rPr>
              <w:t>Select a random city</w:t>
            </w:r>
          </w:p>
          <w:p w14:paraId="6B8BC14A" w14:textId="77777777" w:rsidR="008D33FF" w:rsidRDefault="008D33FF" w:rsidP="008D33FF">
            <w:pPr>
              <w:pStyle w:val="ListParagraph"/>
              <w:numPr>
                <w:ilvl w:val="0"/>
                <w:numId w:val="35"/>
              </w:numPr>
              <w:spacing w:line="360" w:lineRule="auto"/>
              <w:jc w:val="both"/>
              <w:rPr>
                <w:rFonts w:ascii="Times New Roman" w:hAnsi="Times New Roman"/>
                <w:sz w:val="24"/>
                <w:szCs w:val="24"/>
              </w:rPr>
            </w:pPr>
            <w:r>
              <w:rPr>
                <w:rFonts w:ascii="Times New Roman" w:hAnsi="Times New Roman"/>
                <w:sz w:val="24"/>
                <w:szCs w:val="24"/>
              </w:rPr>
              <w:t>Find the nearest unvisited city and go there.</w:t>
            </w:r>
          </w:p>
          <w:p w14:paraId="34F5377C" w14:textId="77777777" w:rsidR="008D33FF" w:rsidRDefault="008D33FF" w:rsidP="008D33FF">
            <w:pPr>
              <w:pStyle w:val="ListParagraph"/>
              <w:numPr>
                <w:ilvl w:val="0"/>
                <w:numId w:val="35"/>
              </w:numPr>
              <w:spacing w:line="360" w:lineRule="auto"/>
              <w:jc w:val="both"/>
              <w:rPr>
                <w:rFonts w:ascii="Times New Roman" w:hAnsi="Times New Roman"/>
                <w:sz w:val="24"/>
                <w:szCs w:val="24"/>
              </w:rPr>
            </w:pPr>
            <w:r>
              <w:rPr>
                <w:rFonts w:ascii="Times New Roman" w:hAnsi="Times New Roman"/>
                <w:sz w:val="24"/>
                <w:szCs w:val="24"/>
              </w:rPr>
              <w:t>Are there any unvisited cities left? If yes, repeat step 2</w:t>
            </w:r>
          </w:p>
          <w:p w14:paraId="48343216" w14:textId="19F7B4DE" w:rsidR="008C44DB" w:rsidRPr="008D33FF" w:rsidRDefault="008D33FF" w:rsidP="008D33FF">
            <w:pPr>
              <w:pStyle w:val="ListParagraph"/>
              <w:numPr>
                <w:ilvl w:val="0"/>
                <w:numId w:val="35"/>
              </w:numPr>
              <w:spacing w:line="360" w:lineRule="auto"/>
              <w:jc w:val="both"/>
              <w:rPr>
                <w:rFonts w:ascii="Times New Roman" w:hAnsi="Times New Roman"/>
                <w:sz w:val="24"/>
                <w:szCs w:val="24"/>
              </w:rPr>
            </w:pPr>
            <w:r w:rsidRPr="008D33FF">
              <w:rPr>
                <w:rFonts w:ascii="Times New Roman" w:hAnsi="Times New Roman"/>
                <w:sz w:val="24"/>
                <w:szCs w:val="24"/>
              </w:rPr>
              <w:t>Return to the first city</w:t>
            </w:r>
            <w:r>
              <w:rPr>
                <w:rFonts w:ascii="Times New Roman" w:hAnsi="Times New Roman"/>
                <w:sz w:val="24"/>
                <w:szCs w:val="24"/>
              </w:rPr>
              <w:t>.</w:t>
            </w:r>
          </w:p>
        </w:tc>
      </w:tr>
    </w:tbl>
    <w:p w14:paraId="14A7B03C" w14:textId="5B5B3BEA" w:rsidR="007D153D" w:rsidRPr="0005431A" w:rsidRDefault="00876C91" w:rsidP="00876C91">
      <w:pPr>
        <w:pStyle w:val="Caption"/>
        <w:rPr>
          <w:lang w:val="en-IE"/>
        </w:rPr>
      </w:pPr>
      <w:bookmarkStart w:id="148" w:name="_Toc394431426"/>
      <w:bookmarkStart w:id="149" w:name="_Toc394538038"/>
      <w:bookmarkStart w:id="150" w:name="_Toc394431427"/>
      <w:bookmarkStart w:id="151" w:name="_Toc394538039"/>
      <w:bookmarkStart w:id="152" w:name="_Toc396945046"/>
      <w:bookmarkEnd w:id="148"/>
      <w:bookmarkEnd w:id="149"/>
      <w:bookmarkEnd w:id="150"/>
      <w:bookmarkEnd w:id="151"/>
      <w:r>
        <w:t xml:space="preserve">Table </w:t>
      </w:r>
      <w:r w:rsidR="00410F17">
        <w:fldChar w:fldCharType="begin"/>
      </w:r>
      <w:r w:rsidR="00410F17">
        <w:instrText xml:space="preserve"> SEQ Table \* ARABIC </w:instrText>
      </w:r>
      <w:r w:rsidR="00410F17">
        <w:fldChar w:fldCharType="separate"/>
      </w:r>
      <w:r w:rsidR="00DC0160">
        <w:rPr>
          <w:noProof/>
        </w:rPr>
        <w:t>9</w:t>
      </w:r>
      <w:r w:rsidR="00410F17">
        <w:fldChar w:fldCharType="end"/>
      </w:r>
      <w:r>
        <w:t xml:space="preserve"> </w:t>
      </w:r>
      <w:r w:rsidR="00980EDC" w:rsidRPr="00980EDC">
        <w:t xml:space="preserve">- </w:t>
      </w:r>
      <w:r w:rsidRPr="00305528">
        <w:t>Nearest Neighbour pr</w:t>
      </w:r>
      <w:r w:rsidR="00EB60D9">
        <w:t>ocess (Dorigo and Stützle, 2004</w:t>
      </w:r>
      <w:r w:rsidRPr="00305528">
        <w:t>, p. 101)</w:t>
      </w:r>
      <w:bookmarkEnd w:id="152"/>
    </w:p>
    <w:p w14:paraId="6609DDDC" w14:textId="6FCE3A6B" w:rsidR="00F01014" w:rsidRPr="0005431A" w:rsidRDefault="00F01014" w:rsidP="00F01014">
      <w:pPr>
        <w:rPr>
          <w:lang w:val="en-IE"/>
        </w:rPr>
      </w:pPr>
      <w:r w:rsidRPr="0005431A">
        <w:rPr>
          <w:lang w:val="en-IE"/>
        </w:rPr>
        <w:t xml:space="preserve">This algorithm generally keeps its tour within 20% of the optimal solution </w:t>
      </w:r>
      <w:r w:rsidRPr="0005431A">
        <w:rPr>
          <w:lang w:val="en-IE"/>
        </w:rPr>
        <w:fldChar w:fldCharType="begin"/>
      </w:r>
      <w:r w:rsidRPr="0005431A">
        <w:rPr>
          <w:lang w:val="en-IE"/>
        </w:rPr>
        <w:instrText xml:space="preserve"> ADDIN ZOTERO_ITEM CSL_CITATION {"citationID":"134hg9rp1p","properties":{"formattedCitation":"(Johnson and McGeoch, 1997)","plainCitation":"(Johnson and McGeoch, 1997)"},"citationItems":[{"id":549,"uris":["http://zotero.org/users/1680862/items/9M65NP79"],"uri":["http://zotero.org/users/1680862/items/9M65NP79"],"itemData":{"id":549,"type":"article-journal","title":"The traveling salesman problem: A case study in local optimization","container-title":"Local search in combinatorial optimization","page":"215–310","volume":"1","source":"Google Scholar","shortTitle":"The traveling salesman problem","author":[{"family":"Johnson","given":"David S."},{"family":"McGeoch","given":"Lyle A."}],"issued":{"date-parts":[["1997"]]},"accessed":{"date-parts":[["2014",7,21]]}}}],"schema":"https://github.com/citation-style-language/schema/raw/master/csl-citation.json"} </w:instrText>
      </w:r>
      <w:r w:rsidRPr="0005431A">
        <w:rPr>
          <w:lang w:val="en-IE"/>
        </w:rPr>
        <w:fldChar w:fldCharType="separate"/>
      </w:r>
      <w:r w:rsidRPr="0005431A">
        <w:rPr>
          <w:lang w:val="en-IE"/>
        </w:rPr>
        <w:t>(Johnson and McGeoch, 1997)</w:t>
      </w:r>
      <w:r w:rsidRPr="0005431A">
        <w:rPr>
          <w:lang w:val="en-IE"/>
        </w:rPr>
        <w:fldChar w:fldCharType="end"/>
      </w:r>
      <w:r w:rsidR="007D153D" w:rsidRPr="0005431A">
        <w:rPr>
          <w:lang w:val="en-IE"/>
        </w:rPr>
        <w:t>.</w:t>
      </w:r>
    </w:p>
    <w:p w14:paraId="23912F85" w14:textId="3E7B82C0" w:rsidR="00F01014" w:rsidRPr="0005431A" w:rsidRDefault="0061728A" w:rsidP="00F133C8">
      <w:pPr>
        <w:pStyle w:val="Heading2"/>
      </w:pPr>
      <w:bookmarkStart w:id="153" w:name="_Toc396914450"/>
      <w:r w:rsidRPr="0005431A">
        <w:t>7.</w:t>
      </w:r>
      <w:r w:rsidR="0090065A">
        <w:t>4</w:t>
      </w:r>
      <w:r w:rsidR="007D153D" w:rsidRPr="0005431A">
        <w:tab/>
      </w:r>
      <w:r w:rsidR="0037385E" w:rsidRPr="0005431A">
        <w:t>Greedy heuristic</w:t>
      </w:r>
      <w:bookmarkEnd w:id="153"/>
      <w:r w:rsidR="0037385E" w:rsidRPr="0005431A">
        <w:t xml:space="preserve"> </w:t>
      </w:r>
    </w:p>
    <w:p w14:paraId="13D8B8B1" w14:textId="55A40545" w:rsidR="00A238FA" w:rsidRDefault="0071713B" w:rsidP="0071713B">
      <w:pPr>
        <w:rPr>
          <w:lang w:val="en-IE"/>
        </w:rPr>
      </w:pPr>
      <w:r w:rsidRPr="0005431A">
        <w:rPr>
          <w:lang w:val="en-IE"/>
        </w:rPr>
        <w:t>The greedy heuristic constructs a solution by repeatedly selecting the short edge, if</w:t>
      </w:r>
      <w:r w:rsidR="007D153D" w:rsidRPr="0005431A">
        <w:rPr>
          <w:lang w:val="en-IE"/>
        </w:rPr>
        <w:t xml:space="preserve"> </w:t>
      </w:r>
      <w:r w:rsidRPr="0005431A">
        <w:rPr>
          <w:lang w:val="en-IE"/>
        </w:rPr>
        <w:t>there is no circular cycle; the shortest edge is added to the overall solution.</w:t>
      </w:r>
    </w:p>
    <w:p w14:paraId="349E8D28" w14:textId="3ACFE379" w:rsidR="008D33FF" w:rsidRPr="008D33FF" w:rsidRDefault="008D33FF" w:rsidP="008D33FF">
      <w:pPr>
        <w:keepNext/>
      </w:pPr>
    </w:p>
    <w:tbl>
      <w:tblPr>
        <w:tblW w:w="0" w:type="auto"/>
        <w:tblLook w:val="04A0" w:firstRow="1" w:lastRow="0" w:firstColumn="1" w:lastColumn="0" w:noHBand="0" w:noVBand="1"/>
      </w:tblPr>
      <w:tblGrid>
        <w:gridCol w:w="8607"/>
      </w:tblGrid>
      <w:tr w:rsidR="008D33FF" w:rsidRPr="0005431A" w14:paraId="0B78574E" w14:textId="77777777" w:rsidTr="008D397C">
        <w:tc>
          <w:tcPr>
            <w:tcW w:w="8607" w:type="dxa"/>
          </w:tcPr>
          <w:p w14:paraId="4199F4BF" w14:textId="1809EBA1" w:rsidR="008D33FF" w:rsidRDefault="008D33FF" w:rsidP="008D33FF">
            <w:pPr>
              <w:pStyle w:val="ListParagraph"/>
              <w:numPr>
                <w:ilvl w:val="0"/>
                <w:numId w:val="37"/>
              </w:numPr>
              <w:spacing w:line="360" w:lineRule="auto"/>
              <w:jc w:val="both"/>
              <w:rPr>
                <w:rFonts w:ascii="Times New Roman" w:hAnsi="Times New Roman"/>
                <w:sz w:val="24"/>
                <w:szCs w:val="24"/>
              </w:rPr>
            </w:pPr>
            <w:r>
              <w:rPr>
                <w:rFonts w:ascii="Times New Roman" w:hAnsi="Times New Roman"/>
                <w:sz w:val="24"/>
                <w:szCs w:val="24"/>
              </w:rPr>
              <w:t>Sort all edges</w:t>
            </w:r>
          </w:p>
          <w:p w14:paraId="4A4F2C96" w14:textId="791BAA99" w:rsidR="008D33FF" w:rsidRDefault="008D33FF" w:rsidP="008D33FF">
            <w:pPr>
              <w:pStyle w:val="ListParagraph"/>
              <w:numPr>
                <w:ilvl w:val="0"/>
                <w:numId w:val="37"/>
              </w:numPr>
              <w:spacing w:line="360" w:lineRule="auto"/>
              <w:jc w:val="both"/>
              <w:rPr>
                <w:rFonts w:ascii="Times New Roman" w:hAnsi="Times New Roman"/>
                <w:sz w:val="24"/>
                <w:szCs w:val="24"/>
              </w:rPr>
            </w:pPr>
            <w:r>
              <w:rPr>
                <w:rFonts w:ascii="Times New Roman" w:hAnsi="Times New Roman"/>
                <w:sz w:val="24"/>
                <w:szCs w:val="24"/>
              </w:rPr>
              <w:t>Select the shortest edge and add to the tour if not already there.</w:t>
            </w:r>
          </w:p>
          <w:p w14:paraId="552F1CFF" w14:textId="7AEA9396" w:rsidR="008D33FF" w:rsidRPr="008D33FF" w:rsidRDefault="008D33FF" w:rsidP="008D33FF">
            <w:pPr>
              <w:pStyle w:val="ListParagraph"/>
              <w:numPr>
                <w:ilvl w:val="0"/>
                <w:numId w:val="37"/>
              </w:numPr>
              <w:spacing w:line="360" w:lineRule="auto"/>
              <w:jc w:val="both"/>
              <w:rPr>
                <w:rFonts w:ascii="Times New Roman" w:hAnsi="Times New Roman"/>
                <w:sz w:val="24"/>
                <w:szCs w:val="24"/>
              </w:rPr>
            </w:pPr>
            <w:r>
              <w:rPr>
                <w:rFonts w:ascii="Times New Roman" w:hAnsi="Times New Roman"/>
                <w:sz w:val="24"/>
                <w:szCs w:val="24"/>
              </w:rPr>
              <w:t>Do we have n edges in the final solution? If no repeat step 2.</w:t>
            </w:r>
          </w:p>
        </w:tc>
      </w:tr>
    </w:tbl>
    <w:p w14:paraId="46A677EB" w14:textId="54BF1A9F" w:rsidR="00876C91" w:rsidRDefault="00876C91" w:rsidP="00876C91">
      <w:pPr>
        <w:pStyle w:val="Caption"/>
      </w:pPr>
      <w:bookmarkStart w:id="154" w:name="_Toc396945047"/>
      <w:r>
        <w:t xml:space="preserve">Table </w:t>
      </w:r>
      <w:r w:rsidR="00410F17">
        <w:fldChar w:fldCharType="begin"/>
      </w:r>
      <w:r w:rsidR="00410F17">
        <w:instrText xml:space="preserve"> SEQ Table \* ARABIC </w:instrText>
      </w:r>
      <w:r w:rsidR="00410F17">
        <w:fldChar w:fldCharType="separate"/>
      </w:r>
      <w:r w:rsidR="00DC0160">
        <w:rPr>
          <w:noProof/>
        </w:rPr>
        <w:t>10</w:t>
      </w:r>
      <w:r w:rsidR="00410F17">
        <w:fldChar w:fldCharType="end"/>
      </w:r>
      <w:r w:rsidR="00980EDC" w:rsidRPr="00980EDC">
        <w:t xml:space="preserve"> - </w:t>
      </w:r>
      <w:r w:rsidRPr="00213827">
        <w:t>Greedy Heuristic process</w:t>
      </w:r>
      <w:bookmarkEnd w:id="154"/>
    </w:p>
    <w:p w14:paraId="7C321AB1" w14:textId="2C14FB41" w:rsidR="0071713B" w:rsidRPr="0005431A" w:rsidRDefault="0071713B" w:rsidP="0071713B">
      <w:pPr>
        <w:rPr>
          <w:lang w:val="en-IE"/>
        </w:rPr>
      </w:pPr>
      <w:r w:rsidRPr="0005431A">
        <w:rPr>
          <w:lang w:val="en-IE"/>
        </w:rPr>
        <w:t xml:space="preserve">This algorithm normally keeps solutions within 10 to 20% of the optimal solution </w:t>
      </w:r>
      <w:r w:rsidRPr="0005431A">
        <w:rPr>
          <w:lang w:val="en-IE"/>
        </w:rPr>
        <w:fldChar w:fldCharType="begin"/>
      </w:r>
      <w:r w:rsidR="00DF2F5A" w:rsidRPr="0005431A">
        <w:rPr>
          <w:lang w:val="en-IE"/>
        </w:rPr>
        <w:instrText xml:space="preserve"> ADDIN ZOTERO_ITEM CSL_CITATION {"citationID":"AVObDUIx","properties":{"formattedCitation":"(Johnson and McGeoch, 1997)","plainCitation":"(Johnson and McGeoch, 1997)"},"citationItems":[{"id":549,"uris":["http://zotero.org/users/1680862/items/9M65NP79"],"uri":["http://zotero.org/users/1680862/items/9M65NP79"],"itemData":{"id":549,"type":"article-journal","title":"The traveling salesman problem: A case study in local optimization","container-title":"Local search in combinatorial optimization","page":"215–310","volume":"1","source":"Google Scholar","shortTitle":"The traveling salesman problem","author":[{"family":"Johnson","given":"David S."},{"family":"McGeoch","given":"Lyle A."}],"issued":{"date-parts":[["1997"]]},"accessed":{"date-parts":[["2014",7,21]]}}}],"schema":"https://github.com/citation-style-language/schema/raw/master/csl-citation.json"} </w:instrText>
      </w:r>
      <w:r w:rsidRPr="0005431A">
        <w:rPr>
          <w:lang w:val="en-IE"/>
        </w:rPr>
        <w:fldChar w:fldCharType="separate"/>
      </w:r>
      <w:r w:rsidRPr="0005431A">
        <w:rPr>
          <w:lang w:val="en-IE"/>
        </w:rPr>
        <w:t>(Johnson and McGeoch, 1997)</w:t>
      </w:r>
      <w:r w:rsidRPr="0005431A">
        <w:rPr>
          <w:lang w:val="en-IE"/>
        </w:rPr>
        <w:fldChar w:fldCharType="end"/>
      </w:r>
      <w:r w:rsidR="007D153D" w:rsidRPr="0005431A">
        <w:rPr>
          <w:lang w:val="en-IE"/>
        </w:rPr>
        <w:t>.</w:t>
      </w:r>
    </w:p>
    <w:p w14:paraId="2936E194" w14:textId="6362F287" w:rsidR="008C44DB" w:rsidRPr="0005431A" w:rsidRDefault="0061728A" w:rsidP="00F133C8">
      <w:pPr>
        <w:pStyle w:val="Heading2"/>
      </w:pPr>
      <w:bookmarkStart w:id="155" w:name="_Toc396914451"/>
      <w:r w:rsidRPr="0005431A">
        <w:t>7.</w:t>
      </w:r>
      <w:r w:rsidR="0090065A">
        <w:t>5</w:t>
      </w:r>
      <w:r w:rsidR="0090065A">
        <w:tab/>
      </w:r>
      <w:r w:rsidR="008C44DB" w:rsidRPr="0005431A">
        <w:t>2-</w:t>
      </w:r>
      <w:r w:rsidR="005C5ADB">
        <w:t>O</w:t>
      </w:r>
      <w:r w:rsidR="008C44DB" w:rsidRPr="0005431A">
        <w:t>pt</w:t>
      </w:r>
      <w:bookmarkEnd w:id="155"/>
      <w:r w:rsidR="008C44DB" w:rsidRPr="0005431A">
        <w:t xml:space="preserve"> </w:t>
      </w:r>
    </w:p>
    <w:p w14:paraId="3978A62F" w14:textId="19681A0C" w:rsidR="008C44DB" w:rsidRPr="0005431A" w:rsidRDefault="008C44DB" w:rsidP="008C44DB">
      <w:pPr>
        <w:rPr>
          <w:lang w:val="en-IE"/>
        </w:rPr>
      </w:pPr>
      <w:r w:rsidRPr="0005431A">
        <w:rPr>
          <w:lang w:val="en-IE"/>
        </w:rPr>
        <w:t>2-opt is a simple local search algorithm proposed by Croes in 1958</w:t>
      </w:r>
      <w:r w:rsidR="00EE0F00" w:rsidRPr="0005431A">
        <w:rPr>
          <w:lang w:val="en-IE"/>
        </w:rPr>
        <w:t xml:space="preserve"> and is as follows:</w:t>
      </w:r>
      <w:r w:rsidRPr="0005431A">
        <w:rPr>
          <w:lang w:val="en-IE"/>
        </w:rPr>
        <w:t xml:space="preserve"> given a set of edges from the initial solution</w:t>
      </w:r>
      <w:r w:rsidR="00EE0F00" w:rsidRPr="0005431A">
        <w:rPr>
          <w:lang w:val="en-IE"/>
        </w:rPr>
        <w:t xml:space="preserve">, </w:t>
      </w:r>
      <w:r w:rsidRPr="0005431A">
        <w:rPr>
          <w:lang w:val="en-IE"/>
        </w:rPr>
        <w:t>delete any two edges, thus breaking the tour into two paths</w:t>
      </w:r>
      <w:r w:rsidR="00EE0F00" w:rsidRPr="0005431A">
        <w:rPr>
          <w:lang w:val="en-IE"/>
        </w:rPr>
        <w:t>; then</w:t>
      </w:r>
      <w:r w:rsidRPr="0005431A">
        <w:rPr>
          <w:lang w:val="en-IE"/>
        </w:rPr>
        <w:t xml:space="preserve"> reconnect those paths in the other possible way so that the </w:t>
      </w:r>
      <w:r w:rsidRPr="0005431A">
        <w:rPr>
          <w:lang w:val="en-IE"/>
        </w:rPr>
        <w:lastRenderedPageBreak/>
        <w:t xml:space="preserve">route is still valid </w:t>
      </w:r>
      <w:r w:rsidRPr="0005431A">
        <w:rPr>
          <w:lang w:val="en-IE"/>
        </w:rPr>
        <w:fldChar w:fldCharType="begin"/>
      </w:r>
      <w:r w:rsidRPr="0005431A">
        <w:rPr>
          <w:lang w:val="en-IE"/>
        </w:rPr>
        <w:instrText xml:space="preserve"> ADDIN ZOTERO_ITEM CSL_CITATION {"citationID":"xuubeNeK","properties":{"formattedCitation":"(Johnson and McGeoch, 1997)","plainCitation":"(Johnson and McGeoch, 1997)"},"citationItems":[{"id":549,"uris":["http://zotero.org/users/1680862/items/9M65NP79"],"uri":["http://zotero.org/users/1680862/items/9M65NP79"],"itemData":{"id":549,"type":"article-journal","title":"The traveling salesman problem: A case study in local optimization","container-title":"Local search in combinatorial optimization","page":"215–310","volume":"1","source":"Google Scholar","shortTitle":"The traveling salesman problem","author":[{"family":"Johnson","given":"David S."},{"family":"McGeoch","given":"Lyle A."}],"issued":{"date-parts":[["1997"]]},"accessed":{"date-parts":[["2014",7,21]]}}}],"schema":"https://github.com/citation-style-language/schema/raw/master/csl-citation.json"} </w:instrText>
      </w:r>
      <w:r w:rsidRPr="0005431A">
        <w:rPr>
          <w:lang w:val="en-IE"/>
        </w:rPr>
        <w:fldChar w:fldCharType="separate"/>
      </w:r>
      <w:r w:rsidRPr="0005431A">
        <w:rPr>
          <w:lang w:val="en-IE"/>
        </w:rPr>
        <w:t>(Johnson and McGeoch, 1997)</w:t>
      </w:r>
      <w:r w:rsidRPr="0005431A">
        <w:rPr>
          <w:lang w:val="en-IE"/>
        </w:rPr>
        <w:fldChar w:fldCharType="end"/>
      </w:r>
      <w:r w:rsidRPr="0005431A">
        <w:rPr>
          <w:lang w:val="en-IE"/>
        </w:rPr>
        <w:t xml:space="preserve">. In the case of </w:t>
      </w:r>
      <w:r w:rsidR="00EE0F00" w:rsidRPr="0005431A">
        <w:rPr>
          <w:lang w:val="en-IE"/>
        </w:rPr>
        <w:t xml:space="preserve">the </w:t>
      </w:r>
      <w:r w:rsidRPr="0005431A">
        <w:rPr>
          <w:lang w:val="en-IE"/>
        </w:rPr>
        <w:t>T</w:t>
      </w:r>
      <w:r w:rsidR="00EE0F00" w:rsidRPr="0005431A">
        <w:rPr>
          <w:lang w:val="en-IE"/>
        </w:rPr>
        <w:t xml:space="preserve">ravelling </w:t>
      </w:r>
      <w:r w:rsidRPr="0005431A">
        <w:rPr>
          <w:lang w:val="en-IE"/>
        </w:rPr>
        <w:t>S</w:t>
      </w:r>
      <w:r w:rsidR="00EE0F00" w:rsidRPr="0005431A">
        <w:rPr>
          <w:lang w:val="en-IE"/>
        </w:rPr>
        <w:t xml:space="preserve">alesperson </w:t>
      </w:r>
      <w:r w:rsidRPr="0005431A">
        <w:rPr>
          <w:lang w:val="en-IE"/>
        </w:rPr>
        <w:t>P</w:t>
      </w:r>
      <w:r w:rsidR="00EE0F00" w:rsidRPr="0005431A">
        <w:rPr>
          <w:lang w:val="en-IE"/>
        </w:rPr>
        <w:t>roblem (TSP),</w:t>
      </w:r>
      <w:r w:rsidRPr="0005431A">
        <w:rPr>
          <w:lang w:val="en-IE"/>
        </w:rPr>
        <w:t xml:space="preserve"> the reinsertion is done only if the new route is shorter. This is continued until no further optimisation is valid. </w:t>
      </w:r>
      <w:r w:rsidR="00EE0F00" w:rsidRPr="0005431A">
        <w:rPr>
          <w:lang w:val="en-IE"/>
        </w:rPr>
        <w:t>T</w:t>
      </w:r>
      <w:r w:rsidRPr="0005431A">
        <w:rPr>
          <w:lang w:val="en-IE"/>
        </w:rPr>
        <w:t xml:space="preserve">he final solution called 2 optimal </w:t>
      </w:r>
      <w:r w:rsidR="00EE0F00" w:rsidRPr="0005431A">
        <w:rPr>
          <w:lang w:val="en-IE"/>
        </w:rPr>
        <w:t xml:space="preserve">(2-opt) </w:t>
      </w:r>
      <w:r w:rsidRPr="0005431A">
        <w:rPr>
          <w:lang w:val="en-IE"/>
        </w:rPr>
        <w:t>as shown:</w:t>
      </w:r>
    </w:p>
    <w:p w14:paraId="3AB4E261" w14:textId="77777777" w:rsidR="00876C91" w:rsidRDefault="008C44DB" w:rsidP="00876C91">
      <w:pPr>
        <w:keepNext/>
      </w:pPr>
      <w:r w:rsidRPr="0005431A">
        <w:rPr>
          <w:noProof/>
          <w:lang w:val="en-IE" w:eastAsia="en-IE"/>
        </w:rPr>
        <w:drawing>
          <wp:inline distT="0" distB="0" distL="0" distR="0" wp14:anchorId="5AB449E3" wp14:editId="51837343">
            <wp:extent cx="5328285" cy="2806700"/>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0">
                      <a:extLst>
                        <a:ext uri="{28A0092B-C50C-407E-A947-70E740481C1C}">
                          <a14:useLocalDpi xmlns:a14="http://schemas.microsoft.com/office/drawing/2010/main" val="0"/>
                        </a:ext>
                      </a:extLst>
                    </a:blip>
                    <a:stretch>
                      <a:fillRect/>
                    </a:stretch>
                  </pic:blipFill>
                  <pic:spPr>
                    <a:xfrm>
                      <a:off x="0" y="0"/>
                      <a:ext cx="5328285" cy="2806700"/>
                    </a:xfrm>
                    <a:prstGeom prst="rect">
                      <a:avLst/>
                    </a:prstGeom>
                  </pic:spPr>
                </pic:pic>
              </a:graphicData>
            </a:graphic>
          </wp:inline>
        </w:drawing>
      </w:r>
    </w:p>
    <w:p w14:paraId="71C669F6" w14:textId="099519B7" w:rsidR="008C44DB" w:rsidRPr="0005431A" w:rsidRDefault="00876C91" w:rsidP="00876C91">
      <w:pPr>
        <w:pStyle w:val="Caption"/>
        <w:rPr>
          <w:lang w:val="en-IE"/>
        </w:rPr>
      </w:pPr>
      <w:bookmarkStart w:id="156" w:name="_Toc396945007"/>
      <w:r>
        <w:t xml:space="preserve">Figure </w:t>
      </w:r>
      <w:r w:rsidR="00141A5B">
        <w:fldChar w:fldCharType="begin"/>
      </w:r>
      <w:r w:rsidR="00141A5B">
        <w:instrText xml:space="preserve"> SEQ Figure \* ARABIC </w:instrText>
      </w:r>
      <w:r w:rsidR="00141A5B">
        <w:fldChar w:fldCharType="separate"/>
      </w:r>
      <w:r w:rsidR="00DC0160">
        <w:rPr>
          <w:noProof/>
        </w:rPr>
        <w:t>8</w:t>
      </w:r>
      <w:r w:rsidR="00141A5B">
        <w:fldChar w:fldCharType="end"/>
      </w:r>
      <w:r w:rsidR="00980EDC" w:rsidRPr="00980EDC">
        <w:t xml:space="preserve"> - </w:t>
      </w:r>
      <w:r w:rsidRPr="00C87271">
        <w:t>2-Opt</w:t>
      </w:r>
      <w:bookmarkEnd w:id="156"/>
    </w:p>
    <w:p w14:paraId="63DBF84D" w14:textId="20ED8A6F" w:rsidR="008C44DB" w:rsidRPr="0005431A" w:rsidRDefault="0061728A" w:rsidP="00F133C8">
      <w:pPr>
        <w:pStyle w:val="Heading2"/>
      </w:pPr>
      <w:bookmarkStart w:id="157" w:name="_Toc396914452"/>
      <w:r w:rsidRPr="0005431A">
        <w:t>7.</w:t>
      </w:r>
      <w:r w:rsidR="0090065A">
        <w:t>6</w:t>
      </w:r>
      <w:r w:rsidR="00EE0F00" w:rsidRPr="0005431A">
        <w:tab/>
      </w:r>
      <w:r w:rsidR="008C44DB" w:rsidRPr="0005431A">
        <w:t>3</w:t>
      </w:r>
      <w:r w:rsidR="00EE0F00" w:rsidRPr="0005431A">
        <w:t>-</w:t>
      </w:r>
      <w:r w:rsidR="008C44DB" w:rsidRPr="0005431A">
        <w:t>Opt</w:t>
      </w:r>
      <w:bookmarkEnd w:id="157"/>
      <w:r w:rsidR="008C44DB" w:rsidRPr="0005431A">
        <w:t xml:space="preserve"> </w:t>
      </w:r>
    </w:p>
    <w:p w14:paraId="08D19E95" w14:textId="7FCC4201" w:rsidR="008C44DB" w:rsidRPr="0005431A" w:rsidRDefault="008C44DB" w:rsidP="00367B5D">
      <w:pPr>
        <w:rPr>
          <w:lang w:val="en-IE"/>
        </w:rPr>
      </w:pPr>
      <w:r w:rsidRPr="0005431A">
        <w:rPr>
          <w:lang w:val="en-IE"/>
        </w:rPr>
        <w:t>The principle of 3-opt is the same as 2</w:t>
      </w:r>
      <w:r w:rsidR="00EE0F00" w:rsidRPr="0005431A">
        <w:rPr>
          <w:lang w:val="en-IE"/>
        </w:rPr>
        <w:t>-</w:t>
      </w:r>
      <w:r w:rsidRPr="0005431A">
        <w:rPr>
          <w:lang w:val="en-IE"/>
        </w:rPr>
        <w:t xml:space="preserve">opt except instead of two edges </w:t>
      </w:r>
      <w:r w:rsidR="00EE0F00" w:rsidRPr="0005431A">
        <w:rPr>
          <w:lang w:val="en-IE"/>
        </w:rPr>
        <w:t>being r</w:t>
      </w:r>
      <w:r w:rsidRPr="0005431A">
        <w:rPr>
          <w:lang w:val="en-IE"/>
        </w:rPr>
        <w:t>emoved</w:t>
      </w:r>
      <w:r w:rsidR="00EE0F00" w:rsidRPr="0005431A">
        <w:rPr>
          <w:lang w:val="en-IE"/>
        </w:rPr>
        <w:t>,</w:t>
      </w:r>
      <w:r w:rsidRPr="0005431A">
        <w:rPr>
          <w:lang w:val="en-IE"/>
        </w:rPr>
        <w:t xml:space="preserve"> three </w:t>
      </w:r>
      <w:r w:rsidR="00EE0F00" w:rsidRPr="0005431A">
        <w:rPr>
          <w:lang w:val="en-IE"/>
        </w:rPr>
        <w:t xml:space="preserve">are removed </w:t>
      </w:r>
      <w:r w:rsidRPr="0005431A">
        <w:rPr>
          <w:lang w:val="en-IE"/>
        </w:rPr>
        <w:t>until there are no three possible moves left</w:t>
      </w:r>
      <w:r w:rsidR="00F5276A">
        <w:rPr>
          <w:lang w:val="en-IE"/>
        </w:rPr>
        <w:t xml:space="preserve"> as stated by </w:t>
      </w:r>
      <w:r w:rsidR="00F5276A">
        <w:rPr>
          <w:lang w:val="en-IE"/>
        </w:rPr>
        <w:fldChar w:fldCharType="begin"/>
      </w:r>
      <w:r w:rsidR="00F5276A">
        <w:rPr>
          <w:lang w:val="en-IE"/>
        </w:rPr>
        <w:instrText xml:space="preserve"> ADDIN ZOTERO_ITEM CSL_CITATION {"citationID":"HyQlZEfB","properties":{"formattedCitation":"{\\rtf (Dorigo and St\\uc0\\u252{}tzle, 2004a, p. 94)}","plainCitation":"(Dorigo and Stützle, 2004a, p. 94)"},"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locator":"94","label":"page"}],"schema":"https://github.com/citation-style-language/schema/raw/master/csl-citation.json"} </w:instrText>
      </w:r>
      <w:r w:rsidR="00F5276A">
        <w:rPr>
          <w:lang w:val="en-IE"/>
        </w:rPr>
        <w:fldChar w:fldCharType="separate"/>
      </w:r>
      <w:r w:rsidR="00F5276A" w:rsidRPr="00F5276A">
        <w:rPr>
          <w:szCs w:val="24"/>
        </w:rPr>
        <w:t>Dorigo and Stü</w:t>
      </w:r>
      <w:r w:rsidR="0084511F">
        <w:rPr>
          <w:szCs w:val="24"/>
        </w:rPr>
        <w:t xml:space="preserve">tzle </w:t>
      </w:r>
      <w:r w:rsidR="00367B5D">
        <w:rPr>
          <w:szCs w:val="24"/>
        </w:rPr>
        <w:t>(</w:t>
      </w:r>
      <w:r w:rsidR="00EB60D9">
        <w:rPr>
          <w:szCs w:val="24"/>
        </w:rPr>
        <w:t>2004</w:t>
      </w:r>
      <w:r w:rsidR="00F5276A" w:rsidRPr="00F5276A">
        <w:rPr>
          <w:szCs w:val="24"/>
        </w:rPr>
        <w:t>, p. 94)</w:t>
      </w:r>
      <w:r w:rsidR="00F5276A">
        <w:rPr>
          <w:lang w:val="en-IE"/>
        </w:rPr>
        <w:fldChar w:fldCharType="end"/>
      </w:r>
      <w:r w:rsidR="00F5276A">
        <w:rPr>
          <w:lang w:val="en-IE"/>
        </w:rPr>
        <w:t xml:space="preserve"> “</w:t>
      </w:r>
      <w:r w:rsidR="00F5276A" w:rsidRPr="00F5276A">
        <w:rPr>
          <w:rStyle w:val="QuoteChar"/>
          <w:lang w:val="en-IE"/>
        </w:rPr>
        <w:t>The 3-opt neighbourhood consists of those tours t</w:t>
      </w:r>
      <w:r w:rsidR="000A3135">
        <w:rPr>
          <w:rStyle w:val="QuoteChar"/>
          <w:lang w:val="en-IE"/>
        </w:rPr>
        <w:t>hat can be obtained from a tour</w:t>
      </w:r>
      <w:r w:rsidR="00F5276A" w:rsidRPr="00F5276A">
        <w:rPr>
          <w:rStyle w:val="QuoteChar"/>
          <w:lang w:val="en-IE"/>
        </w:rPr>
        <w:t>s by replacing at</w:t>
      </w:r>
      <w:r w:rsidR="00F5276A" w:rsidRPr="00F5276A">
        <w:rPr>
          <w:rStyle w:val="QuoteChar"/>
        </w:rPr>
        <w:t xml:space="preserve"> </w:t>
      </w:r>
      <w:r w:rsidR="00F5276A" w:rsidRPr="00F5276A">
        <w:rPr>
          <w:rStyle w:val="QuoteChar"/>
          <w:lang w:val="en-IE"/>
        </w:rPr>
        <w:t>most three of its arcs. The removal of three arcs results in three partial tours that can be recombined</w:t>
      </w:r>
      <w:r w:rsidR="00F5276A" w:rsidRPr="00F5276A">
        <w:rPr>
          <w:rStyle w:val="QuoteChar"/>
        </w:rPr>
        <w:t xml:space="preserve"> </w:t>
      </w:r>
      <w:r w:rsidR="00F5276A" w:rsidRPr="00F5276A">
        <w:rPr>
          <w:rStyle w:val="QuoteChar"/>
          <w:lang w:val="en-IE"/>
        </w:rPr>
        <w:t>into a full tour in eight di</w:t>
      </w:r>
      <w:r w:rsidR="00F5276A">
        <w:rPr>
          <w:rStyle w:val="QuoteChar"/>
          <w:lang w:val="en-IE"/>
        </w:rPr>
        <w:t>ff</w:t>
      </w:r>
      <w:r w:rsidR="00F5276A" w:rsidRPr="00F5276A">
        <w:rPr>
          <w:rStyle w:val="QuoteChar"/>
          <w:lang w:val="en-IE"/>
        </w:rPr>
        <w:t>erent ways. However, only four of these eight ways involve the introduction</w:t>
      </w:r>
      <w:r w:rsidR="00F5276A" w:rsidRPr="00F5276A">
        <w:rPr>
          <w:rStyle w:val="QuoteChar"/>
        </w:rPr>
        <w:t xml:space="preserve"> </w:t>
      </w:r>
      <w:r w:rsidR="00F5276A" w:rsidRPr="00F5276A">
        <w:rPr>
          <w:rStyle w:val="QuoteChar"/>
          <w:lang w:val="en-IE"/>
        </w:rPr>
        <w:t>of three new arcs, the other four reduce to 2-opt moves</w:t>
      </w:r>
      <w:r w:rsidR="00F5276A">
        <w:rPr>
          <w:lang w:val="en-IE"/>
        </w:rPr>
        <w:t>”</w:t>
      </w:r>
      <w:r w:rsidRPr="0005431A">
        <w:rPr>
          <w:lang w:val="en-IE"/>
        </w:rPr>
        <w:t xml:space="preserve"> </w:t>
      </w:r>
      <w:r w:rsidR="00367B5D">
        <w:rPr>
          <w:lang w:val="en-IE"/>
        </w:rPr>
        <w:t>F</w:t>
      </w:r>
      <w:r w:rsidR="00367B5D" w:rsidRPr="00367B5D">
        <w:rPr>
          <w:lang w:val="en-IE"/>
        </w:rPr>
        <w:t>igure</w:t>
      </w:r>
      <w:r w:rsidR="00367B5D">
        <w:rPr>
          <w:lang w:val="en-IE"/>
        </w:rPr>
        <w:t xml:space="preserve"> </w:t>
      </w:r>
      <w:r w:rsidR="00A90ECC">
        <w:rPr>
          <w:lang w:val="en-IE"/>
        </w:rPr>
        <w:t>9</w:t>
      </w:r>
      <w:r w:rsidR="00367B5D">
        <w:rPr>
          <w:lang w:val="en-IE"/>
        </w:rPr>
        <w:t xml:space="preserve"> </w:t>
      </w:r>
      <w:r w:rsidR="00367B5D" w:rsidRPr="00367B5D">
        <w:rPr>
          <w:lang w:val="en-IE"/>
        </w:rPr>
        <w:t>below gives one particular example of a 3-opt move</w:t>
      </w:r>
      <w:r w:rsidR="00367B5D">
        <w:rPr>
          <w:lang w:val="en-IE"/>
        </w:rPr>
        <w:t xml:space="preserve"> (Dorigo and Stützle, 2004</w:t>
      </w:r>
      <w:r w:rsidR="00367B5D" w:rsidRPr="00367B5D">
        <w:rPr>
          <w:lang w:val="en-IE"/>
        </w:rPr>
        <w:t>)</w:t>
      </w:r>
    </w:p>
    <w:p w14:paraId="18D7FCC7" w14:textId="1AF6C412" w:rsidR="00876C91" w:rsidRDefault="00367B5D" w:rsidP="00876C91">
      <w:pPr>
        <w:keepNext/>
      </w:pPr>
      <w:r>
        <w:rPr>
          <w:noProof/>
          <w:lang w:val="en-IE" w:eastAsia="en-IE"/>
        </w:rPr>
        <w:lastRenderedPageBreak/>
        <w:drawing>
          <wp:inline distT="0" distB="0" distL="0" distR="0" wp14:anchorId="65A40610" wp14:editId="24D8853F">
            <wp:extent cx="4277995" cy="2011680"/>
            <wp:effectExtent l="0" t="0" r="8255"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277995" cy="2011680"/>
                    </a:xfrm>
                    <a:prstGeom prst="rect">
                      <a:avLst/>
                    </a:prstGeom>
                    <a:noFill/>
                    <a:ln>
                      <a:noFill/>
                    </a:ln>
                  </pic:spPr>
                </pic:pic>
              </a:graphicData>
            </a:graphic>
          </wp:inline>
        </w:drawing>
      </w:r>
    </w:p>
    <w:p w14:paraId="3A874074" w14:textId="41B11029" w:rsidR="008C44DB" w:rsidRPr="0005431A" w:rsidRDefault="00876C91" w:rsidP="00876C91">
      <w:pPr>
        <w:pStyle w:val="Caption"/>
        <w:rPr>
          <w:lang w:val="en-IE"/>
        </w:rPr>
      </w:pPr>
      <w:bookmarkStart w:id="158" w:name="_Toc396945008"/>
      <w:r>
        <w:t xml:space="preserve">Figure </w:t>
      </w:r>
      <w:r w:rsidR="00141A5B">
        <w:fldChar w:fldCharType="begin"/>
      </w:r>
      <w:r w:rsidR="00141A5B">
        <w:instrText xml:space="preserve"> SEQ Figure \* ARABIC </w:instrText>
      </w:r>
      <w:r w:rsidR="00141A5B">
        <w:fldChar w:fldCharType="separate"/>
      </w:r>
      <w:r w:rsidR="00DC0160">
        <w:rPr>
          <w:noProof/>
        </w:rPr>
        <w:t>9</w:t>
      </w:r>
      <w:r w:rsidR="00141A5B">
        <w:fldChar w:fldCharType="end"/>
      </w:r>
      <w:r w:rsidR="00980EDC" w:rsidRPr="00980EDC">
        <w:t xml:space="preserve"> - </w:t>
      </w:r>
      <w:r>
        <w:t>3-Opt</w:t>
      </w:r>
      <w:r w:rsidR="00367B5D">
        <w:t xml:space="preserve"> </w:t>
      </w:r>
      <w:r w:rsidR="00EB60D9">
        <w:t>(Dorigo and Stützle, 2004</w:t>
      </w:r>
      <w:r w:rsidR="00367B5D" w:rsidRPr="00367B5D">
        <w:t>, p. 94)</w:t>
      </w:r>
      <w:bookmarkEnd w:id="158"/>
    </w:p>
    <w:p w14:paraId="71C084D2" w14:textId="67052A9B" w:rsidR="008C44DB" w:rsidRPr="0005431A" w:rsidRDefault="0061728A" w:rsidP="00F133C8">
      <w:pPr>
        <w:pStyle w:val="Heading2"/>
      </w:pPr>
      <w:bookmarkStart w:id="159" w:name="_Toc396914453"/>
      <w:r w:rsidRPr="0005431A">
        <w:t>7.</w:t>
      </w:r>
      <w:r w:rsidR="0090065A">
        <w:t>7</w:t>
      </w:r>
      <w:r w:rsidRPr="0005431A">
        <w:tab/>
      </w:r>
      <w:r w:rsidR="008C44DB" w:rsidRPr="0005431A">
        <w:t>Tabu search</w:t>
      </w:r>
      <w:bookmarkEnd w:id="159"/>
      <w:r w:rsidR="008C44DB" w:rsidRPr="0005431A">
        <w:t xml:space="preserve"> </w:t>
      </w:r>
    </w:p>
    <w:p w14:paraId="7D38030B" w14:textId="1200BF07" w:rsidR="008C44DB" w:rsidRPr="0005431A" w:rsidRDefault="008C44DB" w:rsidP="008C44DB">
      <w:pPr>
        <w:rPr>
          <w:lang w:val="en-IE"/>
        </w:rPr>
      </w:pPr>
      <w:r w:rsidRPr="0005431A">
        <w:rPr>
          <w:lang w:val="en-IE"/>
        </w:rPr>
        <w:t>Tabu search</w:t>
      </w:r>
      <w:r w:rsidR="0061728A" w:rsidRPr="0005431A">
        <w:rPr>
          <w:lang w:val="en-IE"/>
        </w:rPr>
        <w:t>,</w:t>
      </w:r>
      <w:r w:rsidRPr="0005431A">
        <w:rPr>
          <w:lang w:val="en-IE"/>
        </w:rPr>
        <w:t xml:space="preserve"> proposed by </w:t>
      </w:r>
      <w:r w:rsidRPr="0005431A">
        <w:rPr>
          <w:lang w:val="en-IE"/>
        </w:rPr>
        <w:fldChar w:fldCharType="begin"/>
      </w:r>
      <w:r w:rsidRPr="0005431A">
        <w:rPr>
          <w:lang w:val="en-IE"/>
        </w:rPr>
        <w:instrText xml:space="preserve"> ADDIN ZOTERO_ITEM CSL_CITATION {"citationID":"ByBHbJSV","properties":{"formattedCitation":"(Glover, 1989)","plainCitation":"(Glover, 1989)"},"citationItems":[{"id":566,"uris":["http://zotero.org/users/1680862/items/X3IHRDI2"],"uri":["http://zotero.org/users/1680862/items/X3IHRDI2"],"itemData":{"id":566,"type":"article-journal","title":"Tabu Search—Part I","container-title":"ORSA Journal on Computing","page":"190-206","volume":"1","issue":"3","source":"pubsonline.informs.org (Atypon)","abstract":"This paper presents the fundamental principles underlying tabu search as a strategy for combinatorial optimization problems. Tabu search has achieved impressive practical successes in applications ranging from scheduling and computer channel balancing to cluster analysis and space planning, and more recently has demonstrated its value in treating classical problems such as the traveling salesman and graph coloring problems. Nevertheless, the approach is still in its infancy, and a good deal remains to be discovered about its most effective forms of implementation and about the range of problems for which it is best suited. This paper undertakes to present the major ideas and findings to date, and to indicate challenges for future research. Part I of this study indicates the basic principles, ranging from the short-term memory process at the core of the search to the intermediate and long term memory processes for intensifying and diversifying the search. Included are illustrative data structures for implementing the tabu conditions (and associated aspiration criteria) that underlie these processes. Part I concludes with a discussion of probabilistic tabu search and a summary of computational experience for a variety of applications. Part II of this study (to appear in a subsequent issue) examines more advanced considerations, applying the basic ideas to special settings and outlining a dynamic move structure to insure finiteness. Part II also describes tabu search methods for solving mixed integer programming problems and gives a brief summary of additional practical experience, including the use of tabu search to guide other types of processes, such as those of neural networks. INFORMS Journal on Computing, ISSN 1091-9856, was published as ORSA Journal on Computing from 1989 to 1995 under ISSN 0899-1499.","DOI":"10.1287/ijoc.1.3.190","ISSN":"0899-1499","journalAbbreviation":"ORSA Journal on Computing","author":[{"family":"Glover","given":"Fred"}],"issued":{"date-parts":[["1989",8,1]]},"accessed":{"date-parts":[["2014",7,21]]}}}],"schema":"https://github.com/citation-style-language/schema/raw/master/csl-citation.json"} </w:instrText>
      </w:r>
      <w:r w:rsidRPr="0005431A">
        <w:rPr>
          <w:lang w:val="en-IE"/>
        </w:rPr>
        <w:fldChar w:fldCharType="separate"/>
      </w:r>
      <w:r w:rsidRPr="0005431A">
        <w:rPr>
          <w:lang w:val="en-IE"/>
        </w:rPr>
        <w:t xml:space="preserve">Glover </w:t>
      </w:r>
      <w:r w:rsidR="0061728A" w:rsidRPr="0005431A">
        <w:rPr>
          <w:lang w:val="en-IE"/>
        </w:rPr>
        <w:t>(</w:t>
      </w:r>
      <w:r w:rsidRPr="0005431A">
        <w:rPr>
          <w:lang w:val="en-IE"/>
        </w:rPr>
        <w:t>1989)</w:t>
      </w:r>
      <w:r w:rsidRPr="0005431A">
        <w:rPr>
          <w:lang w:val="en-IE"/>
        </w:rPr>
        <w:fldChar w:fldCharType="end"/>
      </w:r>
      <w:r w:rsidR="0061728A" w:rsidRPr="0005431A">
        <w:rPr>
          <w:lang w:val="en-IE"/>
        </w:rPr>
        <w:t>,</w:t>
      </w:r>
      <w:r w:rsidRPr="0005431A">
        <w:rPr>
          <w:lang w:val="en-IE"/>
        </w:rPr>
        <w:t xml:space="preserve"> uses both 2-opt and 3-opt searches together </w:t>
      </w:r>
      <w:r w:rsidR="0061728A" w:rsidRPr="0005431A">
        <w:rPr>
          <w:lang w:val="en-IE"/>
        </w:rPr>
        <w:t>and the b</w:t>
      </w:r>
      <w:r w:rsidR="00A81533" w:rsidRPr="0005431A">
        <w:rPr>
          <w:lang w:val="en-IE"/>
        </w:rPr>
        <w:t>est</w:t>
      </w:r>
      <w:r w:rsidRPr="0005431A">
        <w:rPr>
          <w:lang w:val="en-IE"/>
        </w:rPr>
        <w:t xml:space="preserve"> solution is selected. However, the algorithm maintains a certain number of previous moves and adds them </w:t>
      </w:r>
      <w:r w:rsidR="0022309B" w:rsidRPr="0005431A">
        <w:rPr>
          <w:lang w:val="en-IE"/>
        </w:rPr>
        <w:t>to</w:t>
      </w:r>
      <w:r w:rsidR="00E502F0">
        <w:rPr>
          <w:lang w:val="en-IE"/>
        </w:rPr>
        <w:t xml:space="preserve"> the so-called t</w:t>
      </w:r>
      <w:r w:rsidRPr="0005431A">
        <w:rPr>
          <w:lang w:val="en-IE"/>
        </w:rPr>
        <w:t>abu-list. Therefore a previous move will not be repeated</w:t>
      </w:r>
      <w:r w:rsidR="0061728A" w:rsidRPr="0005431A">
        <w:rPr>
          <w:lang w:val="en-IE"/>
        </w:rPr>
        <w:t>,</w:t>
      </w:r>
      <w:r w:rsidRPr="0005431A">
        <w:rPr>
          <w:lang w:val="en-IE"/>
        </w:rPr>
        <w:t xml:space="preserve"> thus preventing the algorithm </w:t>
      </w:r>
      <w:r w:rsidR="0022309B" w:rsidRPr="0005431A">
        <w:rPr>
          <w:lang w:val="en-IE"/>
        </w:rPr>
        <w:t>from</w:t>
      </w:r>
      <w:r w:rsidRPr="0005431A">
        <w:rPr>
          <w:lang w:val="en-IE"/>
        </w:rPr>
        <w:t xml:space="preserve"> moving in a circular pattern.</w:t>
      </w:r>
    </w:p>
    <w:p w14:paraId="68D9B76E" w14:textId="55ABBF9E" w:rsidR="00082027" w:rsidRPr="0005431A" w:rsidRDefault="0061728A" w:rsidP="00F133C8">
      <w:pPr>
        <w:pStyle w:val="Heading2"/>
      </w:pPr>
      <w:bookmarkStart w:id="160" w:name="_Toc396914454"/>
      <w:r w:rsidRPr="0005431A">
        <w:t>7.</w:t>
      </w:r>
      <w:r w:rsidR="0090065A">
        <w:t>8</w:t>
      </w:r>
      <w:r w:rsidRPr="0005431A">
        <w:tab/>
      </w:r>
      <w:r w:rsidR="00082027" w:rsidRPr="0005431A">
        <w:t xml:space="preserve">Lin-Kernighan </w:t>
      </w:r>
      <w:r w:rsidR="00034576" w:rsidRPr="0005431A">
        <w:t xml:space="preserve">(LK) </w:t>
      </w:r>
      <w:r w:rsidR="00082027" w:rsidRPr="0005431A">
        <w:t>heuristic</w:t>
      </w:r>
      <w:bookmarkEnd w:id="160"/>
    </w:p>
    <w:p w14:paraId="69CD3F80" w14:textId="68969F59" w:rsidR="00082027" w:rsidRPr="0005431A" w:rsidRDefault="00082027" w:rsidP="008C44DB">
      <w:pPr>
        <w:rPr>
          <w:lang w:val="en-IE"/>
        </w:rPr>
      </w:pPr>
      <w:r w:rsidRPr="0005431A">
        <w:rPr>
          <w:lang w:val="en-IE"/>
        </w:rPr>
        <w:t>Lin-Kernighan created an algorithm that can get within 2% of the local optimal</w:t>
      </w:r>
      <w:r w:rsidR="00736E5B">
        <w:rPr>
          <w:lang w:val="en-IE"/>
        </w:rPr>
        <w:t>,</w:t>
      </w:r>
      <w:r w:rsidR="00736E5B" w:rsidRPr="00736E5B">
        <w:t xml:space="preserve"> </w:t>
      </w:r>
      <w:r w:rsidR="00736E5B" w:rsidRPr="00736E5B">
        <w:rPr>
          <w:lang w:val="en-IE"/>
        </w:rPr>
        <w:t xml:space="preserve">briefly it is an extended version of 2-Opt and 3-Opt that can swap many vertices, that is the heuristic is adaptive and decides how many vertices need to be swapped at each stage  </w:t>
      </w:r>
      <w:r w:rsidRPr="0005431A">
        <w:rPr>
          <w:lang w:val="en-IE"/>
        </w:rPr>
        <w:t xml:space="preserve">as stated by </w:t>
      </w:r>
      <w:r w:rsidRPr="0005431A">
        <w:rPr>
          <w:lang w:val="en-IE"/>
        </w:rPr>
        <w:fldChar w:fldCharType="begin"/>
      </w:r>
      <w:r w:rsidR="00DF2F5A" w:rsidRPr="0005431A">
        <w:rPr>
          <w:lang w:val="en-IE"/>
        </w:rPr>
        <w:instrText xml:space="preserve"> ADDIN ZOTERO_ITEM CSL_CITATION {"citationID":"WKwEVVcp","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lang w:val="en-IE"/>
        </w:rPr>
        <w:t xml:space="preserve">Stützle and Hoos </w:t>
      </w:r>
      <w:r w:rsidR="0061728A" w:rsidRPr="0005431A">
        <w:rPr>
          <w:lang w:val="en-IE"/>
        </w:rPr>
        <w:t>(</w:t>
      </w:r>
      <w:r w:rsidRPr="0005431A">
        <w:rPr>
          <w:lang w:val="en-IE"/>
        </w:rPr>
        <w:t>2000)</w:t>
      </w:r>
      <w:r w:rsidRPr="0005431A">
        <w:rPr>
          <w:lang w:val="en-IE"/>
        </w:rPr>
        <w:fldChar w:fldCharType="end"/>
      </w:r>
      <w:r w:rsidRPr="0005431A">
        <w:rPr>
          <w:lang w:val="en-IE"/>
        </w:rPr>
        <w:t xml:space="preserve"> </w:t>
      </w:r>
      <w:r w:rsidRPr="0005431A">
        <w:rPr>
          <w:rStyle w:val="QuoteChar"/>
          <w:lang w:val="en-IE"/>
        </w:rPr>
        <w:t>“The best performing local search algorithm with respect to solution quality for symmetric TSPs is the LK heuristic which considers a variable number of arcs to be exchanged. Yet, the LK heuristic is much more difficult to implement than 2-opt or 3-opt, and careful fine-tuning is necessary to get it to run very fast and produce high quality solutions”</w:t>
      </w:r>
      <w:r w:rsidR="0061728A" w:rsidRPr="0005431A">
        <w:rPr>
          <w:szCs w:val="24"/>
          <w:lang w:val="en-IE"/>
        </w:rPr>
        <w:t xml:space="preserve"> </w:t>
      </w:r>
      <w:r w:rsidR="0061728A" w:rsidRPr="0005431A">
        <w:rPr>
          <w:szCs w:val="24"/>
          <w:lang w:val="en-IE"/>
        </w:rPr>
        <w:fldChar w:fldCharType="begin"/>
      </w:r>
      <w:r w:rsidR="0061728A" w:rsidRPr="0005431A">
        <w:rPr>
          <w:szCs w:val="24"/>
          <w:lang w:val="en-IE"/>
        </w:rPr>
        <w:instrText xml:space="preserve"> ADDIN ZOTERO_ITEM CSL_CITATION {"citationID":"di4pW4Ao","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0061728A" w:rsidRPr="0005431A">
        <w:rPr>
          <w:szCs w:val="24"/>
          <w:lang w:val="en-IE"/>
        </w:rPr>
        <w:fldChar w:fldCharType="separate"/>
      </w:r>
      <w:r w:rsidR="0061728A" w:rsidRPr="0005431A">
        <w:rPr>
          <w:szCs w:val="24"/>
          <w:lang w:val="en-IE"/>
        </w:rPr>
        <w:t>(Stützle and Hoos, 2000</w:t>
      </w:r>
      <w:r w:rsidR="00210ECF">
        <w:rPr>
          <w:szCs w:val="24"/>
          <w:lang w:val="en-IE"/>
        </w:rPr>
        <w:t xml:space="preserve"> </w:t>
      </w:r>
      <w:r w:rsidR="00090019">
        <w:rPr>
          <w:szCs w:val="24"/>
          <w:lang w:val="en-IE"/>
        </w:rPr>
        <w:t>p. 907</w:t>
      </w:r>
      <w:r w:rsidR="0061728A" w:rsidRPr="0005431A">
        <w:rPr>
          <w:szCs w:val="24"/>
          <w:lang w:val="en-IE"/>
        </w:rPr>
        <w:t>)</w:t>
      </w:r>
      <w:r w:rsidR="0061728A" w:rsidRPr="0005431A">
        <w:rPr>
          <w:szCs w:val="24"/>
          <w:lang w:val="en-IE"/>
        </w:rPr>
        <w:fldChar w:fldCharType="end"/>
      </w:r>
      <w:r w:rsidR="0061728A" w:rsidRPr="0005431A">
        <w:rPr>
          <w:szCs w:val="24"/>
          <w:lang w:val="en-IE"/>
        </w:rPr>
        <w:t>.</w:t>
      </w:r>
      <w:r w:rsidRPr="0005431A">
        <w:rPr>
          <w:rStyle w:val="QuoteChar"/>
          <w:lang w:val="en-IE"/>
        </w:rPr>
        <w:t xml:space="preserve"> </w:t>
      </w:r>
      <w:r w:rsidRPr="0005431A">
        <w:rPr>
          <w:szCs w:val="24"/>
          <w:lang w:val="en-IE"/>
        </w:rPr>
        <w:t xml:space="preserve">In </w:t>
      </w:r>
      <w:r w:rsidR="0061728A" w:rsidRPr="0005431A">
        <w:rPr>
          <w:szCs w:val="24"/>
          <w:lang w:val="en-IE"/>
        </w:rPr>
        <w:t>A</w:t>
      </w:r>
      <w:r w:rsidRPr="0005431A">
        <w:rPr>
          <w:szCs w:val="24"/>
          <w:lang w:val="en-IE"/>
        </w:rPr>
        <w:t xml:space="preserve">ntSolver we use the Lin-Kernighan heuristic as developed by Stützle </w:t>
      </w:r>
      <w:r w:rsidRPr="0005431A">
        <w:rPr>
          <w:szCs w:val="24"/>
          <w:lang w:val="en-IE"/>
        </w:rPr>
        <w:fldChar w:fldCharType="begin"/>
      </w:r>
      <w:r w:rsidR="00854985">
        <w:rPr>
          <w:szCs w:val="24"/>
          <w:lang w:val="en-IE"/>
        </w:rPr>
        <w:instrText xml:space="preserve"> ADDIN ZOTERO_ITEM CSL_CITATION {"citationID":"pmmXe4m4","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szCs w:val="24"/>
          <w:lang w:val="en-IE"/>
        </w:rPr>
        <w:fldChar w:fldCharType="separate"/>
      </w:r>
      <w:r w:rsidRPr="0005431A">
        <w:rPr>
          <w:szCs w:val="24"/>
          <w:lang w:val="en-IE"/>
        </w:rPr>
        <w:t xml:space="preserve">(Stützle and Hoos, </w:t>
      </w:r>
      <w:r w:rsidR="00090019">
        <w:rPr>
          <w:szCs w:val="24"/>
          <w:lang w:val="en-IE"/>
        </w:rPr>
        <w:t>2000</w:t>
      </w:r>
      <w:r w:rsidRPr="0005431A">
        <w:rPr>
          <w:szCs w:val="24"/>
          <w:lang w:val="en-IE"/>
        </w:rPr>
        <w:t>)</w:t>
      </w:r>
      <w:r w:rsidRPr="0005431A">
        <w:rPr>
          <w:szCs w:val="24"/>
          <w:lang w:val="en-IE"/>
        </w:rPr>
        <w:fldChar w:fldCharType="end"/>
      </w:r>
      <w:r w:rsidRPr="0005431A">
        <w:rPr>
          <w:szCs w:val="24"/>
          <w:lang w:val="en-IE"/>
        </w:rPr>
        <w:t xml:space="preserve"> and </w:t>
      </w:r>
      <w:r w:rsidR="0061728A" w:rsidRPr="0005431A">
        <w:rPr>
          <w:szCs w:val="24"/>
          <w:lang w:val="en-IE"/>
        </w:rPr>
        <w:t xml:space="preserve">which </w:t>
      </w:r>
      <w:r w:rsidRPr="0005431A">
        <w:rPr>
          <w:szCs w:val="24"/>
          <w:lang w:val="en-IE"/>
        </w:rPr>
        <w:t xml:space="preserve">has a complexity of approximately </w:t>
      </w:r>
      <w:r w:rsidRPr="0005431A">
        <w:rPr>
          <w:i/>
          <w:szCs w:val="24"/>
          <w:lang w:val="en-IE"/>
        </w:rPr>
        <w:t>O(n</w:t>
      </w:r>
      <w:r w:rsidRPr="0005431A">
        <w:rPr>
          <w:i/>
          <w:szCs w:val="24"/>
          <w:vertAlign w:val="superscript"/>
          <w:lang w:val="en-IE"/>
        </w:rPr>
        <w:t>2.2</w:t>
      </w:r>
      <w:r w:rsidRPr="0005431A">
        <w:rPr>
          <w:i/>
          <w:szCs w:val="24"/>
          <w:lang w:val="en-IE"/>
        </w:rPr>
        <w:t>)</w:t>
      </w:r>
      <w:r w:rsidRPr="0005431A">
        <w:rPr>
          <w:szCs w:val="24"/>
          <w:lang w:val="en-IE"/>
        </w:rPr>
        <w:t xml:space="preserve"> </w:t>
      </w:r>
      <w:r w:rsidRPr="0005431A">
        <w:rPr>
          <w:szCs w:val="24"/>
          <w:lang w:val="en-IE" w:eastAsia="en-IE"/>
        </w:rPr>
        <w:fldChar w:fldCharType="begin"/>
      </w:r>
      <w:r w:rsidR="00DF2F5A" w:rsidRPr="0005431A">
        <w:rPr>
          <w:szCs w:val="24"/>
          <w:lang w:val="en-IE" w:eastAsia="en-IE"/>
        </w:rPr>
        <w:instrText xml:space="preserve"> ADDIN ZOTERO_ITEM CSL_CITATION {"citationID":"dJ9QbCK3","properties":{"formattedCitation":"(Donald, 2011)","plainCitation":"(Donald, 2011)"},"citationItems":[{"id":700,"uris":["http://zotero.org/users/1680862/items/2W3FH2BI"],"uri":["http://zotero.org/users/1680862/items/2W3FH2BI"],"itemData":{"id":700,"type":"article-journal","title":"Traveling Salesman Problem, Theory and Applications","source":"Google Scholar","URL":"http://repositories.vnu.edu.vn/jspui/handle/123456789/6187","author":[{"family":"Donald","given":"Davendra"}],"issued":{"date-parts":[["2011"]]},"accessed":{"date-parts":[["2014",8,8]]}}}],"schema":"https://github.com/citation-style-language/schema/raw/master/csl-citation.json"} </w:instrText>
      </w:r>
      <w:r w:rsidRPr="0005431A">
        <w:rPr>
          <w:szCs w:val="24"/>
          <w:lang w:val="en-IE" w:eastAsia="en-IE"/>
        </w:rPr>
        <w:fldChar w:fldCharType="separate"/>
      </w:r>
      <w:r w:rsidRPr="0005431A">
        <w:rPr>
          <w:szCs w:val="24"/>
          <w:lang w:val="en-IE"/>
        </w:rPr>
        <w:t>(Donald, 2011)</w:t>
      </w:r>
      <w:r w:rsidRPr="0005431A">
        <w:rPr>
          <w:szCs w:val="24"/>
          <w:lang w:val="en-IE" w:eastAsia="en-IE"/>
        </w:rPr>
        <w:fldChar w:fldCharType="end"/>
      </w:r>
      <w:r w:rsidR="00736E5B">
        <w:rPr>
          <w:szCs w:val="24"/>
          <w:lang w:val="en-IE" w:eastAsia="en-IE"/>
        </w:rPr>
        <w:fldChar w:fldCharType="begin"/>
      </w:r>
      <w:r w:rsidR="00736E5B">
        <w:rPr>
          <w:szCs w:val="24"/>
          <w:lang w:val="en-IE" w:eastAsia="en-IE"/>
        </w:rPr>
        <w:instrText xml:space="preserve"> ADDIN ZOTERO_ITEM CSL_CITATION {"citationID":"t4oYujvs","properties":{"formattedCitation":"(Lin and Kernighan, 1973)","plainCitation":"(Lin and Kernighan, 1973)"},"citationItems":[{"id":717,"uris":["http://zotero.org/users/1680862/items/MPNHVIXF"],"uri":["http://zotero.org/users/1680862/items/MPNHVIXF"],"itemData":{"id":717,"type":"article-journal","title":"An Effective Heuristic Algorithm for the Traveling-Salesman Problem","container-title":"Operations Research","page":"498-516","volume":"21","issue":"2","source":"pubsonline.informs.org (Atypon)","abstract":"This paper discusses a highly effective heuristic procedure for generating optimum and near-optimum solutions for the symmetric traveling-salesman problem. The procedure is based on a general approach to heuristics that is believed to have wide applicability in combinatorial optimization problems. The procedure produces optimum solutions for all problems tested, “classical” problems appearing in the literature, as well as randomly generated test problems, up to 110 cities. Run times grow approximately as n2; in absolute terms, a typical 100-city problem requires less than 25 seconds for one case (GE635), and about three minutes to obtain the optimum with above 95 per cent confidence.","DOI":"10.1287/opre.21.2.498","ISSN":"0030-364X","journalAbbreviation":"Operations Research","author":[{"family":"Lin","given":"S."},{"family":"Kernighan","given":"B. W."}],"issued":{"date-parts":[["1973",4,1]]},"accessed":{"date-parts":[["2014",8,22]]}}}],"schema":"https://github.com/citation-style-language/schema/raw/master/csl-citation.json"} </w:instrText>
      </w:r>
      <w:r w:rsidR="00736E5B">
        <w:rPr>
          <w:szCs w:val="24"/>
          <w:lang w:val="en-IE" w:eastAsia="en-IE"/>
        </w:rPr>
        <w:fldChar w:fldCharType="separate"/>
      </w:r>
      <w:r w:rsidR="00736E5B" w:rsidRPr="00736E5B">
        <w:t>(Lin and Kernighan, 1973)</w:t>
      </w:r>
      <w:r w:rsidR="00736E5B">
        <w:rPr>
          <w:szCs w:val="24"/>
          <w:lang w:val="en-IE" w:eastAsia="en-IE"/>
        </w:rPr>
        <w:fldChar w:fldCharType="end"/>
      </w:r>
    </w:p>
    <w:p w14:paraId="020A0C50" w14:textId="67D888A2" w:rsidR="008C44DB" w:rsidRPr="0005431A" w:rsidRDefault="00034576" w:rsidP="00F133C8">
      <w:pPr>
        <w:pStyle w:val="Heading2"/>
      </w:pPr>
      <w:bookmarkStart w:id="161" w:name="_Toc396914455"/>
      <w:r w:rsidRPr="0005431A">
        <w:t>7.</w:t>
      </w:r>
      <w:r w:rsidR="0090065A">
        <w:t>9</w:t>
      </w:r>
      <w:r w:rsidRPr="0005431A">
        <w:tab/>
      </w:r>
      <w:r w:rsidR="0061728A" w:rsidRPr="0005431A">
        <w:t>Local and Global Optimum</w:t>
      </w:r>
      <w:bookmarkEnd w:id="161"/>
    </w:p>
    <w:p w14:paraId="5687015F" w14:textId="71F3D2DC" w:rsidR="008C44DB" w:rsidRPr="0005431A" w:rsidRDefault="008C44DB" w:rsidP="008C44DB">
      <w:pPr>
        <w:rPr>
          <w:lang w:val="en-IE"/>
        </w:rPr>
      </w:pPr>
      <w:r w:rsidRPr="0005431A">
        <w:rPr>
          <w:lang w:val="en-IE"/>
        </w:rPr>
        <w:t>The global optimal is the best possible solutio</w:t>
      </w:r>
      <w:r w:rsidR="002956A4" w:rsidRPr="0005431A">
        <w:rPr>
          <w:lang w:val="en-IE"/>
        </w:rPr>
        <w:t>n within a search area, whereas t</w:t>
      </w:r>
      <w:r w:rsidRPr="0005431A">
        <w:rPr>
          <w:lang w:val="en-IE"/>
        </w:rPr>
        <w:t>he local optimum is</w:t>
      </w:r>
      <w:r w:rsidR="002956A4" w:rsidRPr="0005431A">
        <w:rPr>
          <w:lang w:val="en-IE"/>
        </w:rPr>
        <w:t xml:space="preserve"> a</w:t>
      </w:r>
      <w:r w:rsidRPr="0005431A">
        <w:rPr>
          <w:lang w:val="en-IE"/>
        </w:rPr>
        <w:t xml:space="preserve"> solution to the problem within a set of candidate solutions. It is very easy </w:t>
      </w:r>
      <w:r w:rsidRPr="0005431A">
        <w:rPr>
          <w:lang w:val="en-IE"/>
        </w:rPr>
        <w:lastRenderedPageBreak/>
        <w:t>for an optimisation algorithm to get stuck in the search area of a local optimal. The optimisation algorithm starts in</w:t>
      </w:r>
      <w:r w:rsidR="002956A4" w:rsidRPr="0005431A">
        <w:rPr>
          <w:lang w:val="en-IE"/>
        </w:rPr>
        <w:t xml:space="preserve"> its</w:t>
      </w:r>
      <w:r w:rsidRPr="0005431A">
        <w:rPr>
          <w:lang w:val="en-IE"/>
        </w:rPr>
        <w:t xml:space="preserve"> initial configuration and repeatedly moves to an improving configuration</w:t>
      </w:r>
      <w:r w:rsidR="002956A4" w:rsidRPr="0005431A">
        <w:rPr>
          <w:lang w:val="en-IE"/>
        </w:rPr>
        <w:t>.</w:t>
      </w:r>
      <w:r w:rsidRPr="0005431A">
        <w:rPr>
          <w:lang w:val="en-IE"/>
        </w:rPr>
        <w:t xml:space="preserve"> </w:t>
      </w:r>
      <w:r w:rsidR="002956A4" w:rsidRPr="0005431A">
        <w:rPr>
          <w:lang w:val="en-IE"/>
        </w:rPr>
        <w:t>A</w:t>
      </w:r>
      <w:r w:rsidRPr="0005431A">
        <w:rPr>
          <w:lang w:val="en-IE"/>
        </w:rPr>
        <w:t xml:space="preserve"> search space is created</w:t>
      </w:r>
      <w:r w:rsidR="00034576" w:rsidRPr="0005431A">
        <w:rPr>
          <w:lang w:val="en-IE"/>
        </w:rPr>
        <w:t>, but</w:t>
      </w:r>
      <w:r w:rsidRPr="0005431A">
        <w:rPr>
          <w:lang w:val="en-IE"/>
        </w:rPr>
        <w:t xml:space="preserve"> if this search space is not in the global optimal neighbourhood the algorithm will get stuck in the local optimum. One remedy for this problem is called basins of </w:t>
      </w:r>
      <w:r w:rsidR="002956A4" w:rsidRPr="0005431A">
        <w:rPr>
          <w:lang w:val="en-IE"/>
        </w:rPr>
        <w:t>traction;</w:t>
      </w:r>
      <w:r w:rsidRPr="0005431A">
        <w:rPr>
          <w:lang w:val="en-IE"/>
        </w:rPr>
        <w:t xml:space="preserve"> the search space is </w:t>
      </w:r>
      <w:r w:rsidR="002956A4" w:rsidRPr="0005431A">
        <w:rPr>
          <w:lang w:val="en-IE"/>
        </w:rPr>
        <w:t>divided</w:t>
      </w:r>
      <w:r w:rsidRPr="0005431A">
        <w:rPr>
          <w:lang w:val="en-IE"/>
        </w:rPr>
        <w:t xml:space="preserve"> </w:t>
      </w:r>
      <w:r w:rsidR="002956A4" w:rsidRPr="0005431A">
        <w:rPr>
          <w:lang w:val="en-IE"/>
        </w:rPr>
        <w:t>into</w:t>
      </w:r>
      <w:r w:rsidRPr="0005431A">
        <w:rPr>
          <w:lang w:val="en-IE"/>
        </w:rPr>
        <w:t xml:space="preserve"> subparts, each consisting of the initial configuration </w:t>
      </w:r>
      <w:r w:rsidR="00034576" w:rsidRPr="0005431A">
        <w:rPr>
          <w:lang w:val="en-IE"/>
        </w:rPr>
        <w:t xml:space="preserve">that </w:t>
      </w:r>
      <w:r w:rsidRPr="0005431A">
        <w:rPr>
          <w:lang w:val="en-IE"/>
        </w:rPr>
        <w:t>led to local optimal</w:t>
      </w:r>
      <w:r w:rsidR="002956A4" w:rsidRPr="0005431A">
        <w:rPr>
          <w:lang w:val="en-IE"/>
        </w:rPr>
        <w:t>.</w:t>
      </w:r>
      <w:r w:rsidRPr="0005431A">
        <w:rPr>
          <w:lang w:val="en-IE"/>
        </w:rPr>
        <w:t xml:space="preserve"> </w:t>
      </w:r>
      <w:r w:rsidR="002956A4" w:rsidRPr="0005431A">
        <w:rPr>
          <w:lang w:val="en-IE"/>
        </w:rPr>
        <w:t>T</w:t>
      </w:r>
      <w:r w:rsidRPr="0005431A">
        <w:rPr>
          <w:lang w:val="en-IE"/>
        </w:rPr>
        <w:t xml:space="preserve">he search </w:t>
      </w:r>
      <w:r w:rsidR="002956A4" w:rsidRPr="0005431A">
        <w:rPr>
          <w:lang w:val="en-IE"/>
        </w:rPr>
        <w:t xml:space="preserve">is then </w:t>
      </w:r>
      <w:r w:rsidRPr="0005431A">
        <w:rPr>
          <w:lang w:val="en-IE"/>
        </w:rPr>
        <w:t>restarted from these configurations</w:t>
      </w:r>
      <w:r w:rsidR="002956A4" w:rsidRPr="0005431A">
        <w:rPr>
          <w:lang w:val="en-IE"/>
        </w:rPr>
        <w:t>.</w:t>
      </w:r>
      <w:r w:rsidRPr="0005431A">
        <w:rPr>
          <w:lang w:val="en-IE"/>
        </w:rPr>
        <w:t xml:space="preserve"> </w:t>
      </w:r>
      <w:r w:rsidR="002956A4" w:rsidRPr="0005431A">
        <w:rPr>
          <w:lang w:val="en-IE"/>
        </w:rPr>
        <w:t>F</w:t>
      </w:r>
      <w:r w:rsidRPr="0005431A">
        <w:rPr>
          <w:lang w:val="en-IE"/>
        </w:rPr>
        <w:t xml:space="preserve">or </w:t>
      </w:r>
      <w:r w:rsidR="005C4A97" w:rsidRPr="0005431A">
        <w:rPr>
          <w:lang w:val="en-IE"/>
        </w:rPr>
        <w:t>further</w:t>
      </w:r>
      <w:r w:rsidRPr="0005431A">
        <w:rPr>
          <w:lang w:val="en-IE"/>
        </w:rPr>
        <w:t xml:space="preserve"> information see the paper “How easy is local search?” </w:t>
      </w:r>
      <w:r w:rsidRPr="0005431A">
        <w:rPr>
          <w:lang w:val="en-IE"/>
        </w:rPr>
        <w:fldChar w:fldCharType="begin"/>
      </w:r>
      <w:r w:rsidRPr="0005431A">
        <w:rPr>
          <w:lang w:val="en-IE"/>
        </w:rPr>
        <w:instrText xml:space="preserve"> ADDIN ZOTERO_ITEM CSL_CITATION {"citationID":"2dtg9m36v4","properties":{"formattedCitation":"(Johnson et al., 1988)","plainCitation":"(Johnson et al., 1988)"},"citationItems":[{"id":649,"uris":["http://zotero.org/users/1680862/items/EZ5V3H2Z"],"uri":["http://zotero.org/users/1680862/items/EZ5V3H2Z"],"itemData":{"id":649,"type":"article-journal","title":"How easy is local search?","container-title":"Journal of Computer and System Sciences","page":"79-100","volume":"37","issue":"1","source":"ScienceDirect","abstract":"We investigate the complexity of finding locally optimal solutions to NP-hard combinatorial optimization problems. Local optimality arises in the context of local search algorithms, which try to find improved solutions by considering perturbations of the current solution (“neighbors” of that solution). If no neighboring solution is better than the current solution, it is locally optimal. Finding locally optimal solutions is presumably easier than finding optimal solutions. Nevertheless, many popular local search algorithms are based on neighborhood structures for which locally optimal solutions are not known to be computable in polynomial time, either by using the local search algorithms themselves or by taking some indirect route. We define a natural class PLS consisting essentially of those local search problems for which local optimality can be verified in polynomial time, and show that there are complete problems for this class. In particular, finding a partition of a graph that is locally optimal with respect to the well-known Kernighan-Lin algorithm for graph partitioning is PLS-complete, and hence can be accomplished in polynomial time only if local optima can be found in polynomial time for all local search problems in PLS.","DOI":"10.1016/0022-0000(88)90046-3","ISSN":"0022-0000","journalAbbreviation":"Journal of Computer and System Sciences","author":[{"family":"Johnson","given":"David S."},{"family":"Papadimitriou","given":"Christos H."},{"family":"Yannakakis","given":"Mihalis"}],"issued":{"date-parts":[["1988",8]]},"accessed":{"date-parts":[["2014",7,24]]}}}],"schema":"https://github.com/citation-style-language/schema/raw/master/csl-citation.json"} </w:instrText>
      </w:r>
      <w:r w:rsidRPr="0005431A">
        <w:rPr>
          <w:lang w:val="en-IE"/>
        </w:rPr>
        <w:fldChar w:fldCharType="separate"/>
      </w:r>
      <w:r w:rsidRPr="0005431A">
        <w:rPr>
          <w:lang w:val="en-IE"/>
        </w:rPr>
        <w:t xml:space="preserve">(Johnson </w:t>
      </w:r>
      <w:r w:rsidRPr="00DB02EE">
        <w:rPr>
          <w:i/>
          <w:lang w:val="en-IE"/>
        </w:rPr>
        <w:t>et al</w:t>
      </w:r>
      <w:r w:rsidRPr="0005431A">
        <w:rPr>
          <w:lang w:val="en-IE"/>
        </w:rPr>
        <w:t>., 1988)</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nphqpifmo","properties":{"formattedCitation":"{\\rtf (Mladenovi\\uc0\\u263{} and Hansen, 1997)}","plainCitation":"(Mladenović and Hansen, 1997)"},"citationItems":[{"id":551,"uris":["http://zotero.org/users/1680862/items/HXN65MAM"],"uri":["http://zotero.org/users/1680862/items/HXN65MAM"],"itemData":{"id":551,"type":"article-journal","title":"Variable neighborhood search","container-title":"Computers &amp; Operations Research","page":"1097–1100","volume":"24","issue":"11","source":"Google Scholar","author":[{"family":"Mladenović","given":"Nenad"},{"family":"Hansen","given":"Pierre"}],"issued":{"date-parts":[["1997"]]},"accessed":{"date-parts":[["2014",7,21]]}}}],"schema":"https://github.com/citation-style-language/schema/raw/master/csl-citation.json"} </w:instrText>
      </w:r>
      <w:r w:rsidRPr="0005431A">
        <w:rPr>
          <w:lang w:val="en-IE"/>
        </w:rPr>
        <w:fldChar w:fldCharType="separate"/>
      </w:r>
      <w:r w:rsidRPr="0005431A">
        <w:rPr>
          <w:lang w:val="en-IE"/>
        </w:rPr>
        <w:t>(Mladenović and Hansen, 1997)</w:t>
      </w:r>
      <w:r w:rsidRPr="0005431A">
        <w:rPr>
          <w:lang w:val="en-IE"/>
        </w:rPr>
        <w:fldChar w:fldCharType="end"/>
      </w:r>
      <w:r w:rsidR="00034576" w:rsidRPr="0005431A">
        <w:rPr>
          <w:lang w:val="en-IE"/>
        </w:rPr>
        <w:t>.</w:t>
      </w:r>
    </w:p>
    <w:p w14:paraId="144C8F14" w14:textId="2F6EDD37" w:rsidR="008C44DB" w:rsidRPr="0005431A" w:rsidRDefault="00034576" w:rsidP="00F133C8">
      <w:pPr>
        <w:pStyle w:val="Heading2"/>
      </w:pPr>
      <w:bookmarkStart w:id="162" w:name="_Toc396914456"/>
      <w:r w:rsidRPr="0005431A">
        <w:t>7.</w:t>
      </w:r>
      <w:r w:rsidR="0090065A">
        <w:t>10</w:t>
      </w:r>
      <w:r w:rsidRPr="0005431A">
        <w:tab/>
      </w:r>
      <w:r w:rsidR="008C44DB" w:rsidRPr="0005431A">
        <w:t>Local search Applied to A</w:t>
      </w:r>
      <w:r w:rsidRPr="0005431A">
        <w:t xml:space="preserve">nt </w:t>
      </w:r>
      <w:r w:rsidR="008C44DB" w:rsidRPr="0005431A">
        <w:t>C</w:t>
      </w:r>
      <w:r w:rsidRPr="0005431A">
        <w:t xml:space="preserve">olony </w:t>
      </w:r>
      <w:r w:rsidR="00653F77" w:rsidRPr="0005431A">
        <w:t>Optimisation</w:t>
      </w:r>
      <w:r w:rsidR="008C44DB" w:rsidRPr="0005431A">
        <w:t xml:space="preserve"> </w:t>
      </w:r>
      <w:r w:rsidRPr="0005431A">
        <w:t xml:space="preserve">(ACO) </w:t>
      </w:r>
      <w:r w:rsidR="008C44DB" w:rsidRPr="0005431A">
        <w:t>and G</w:t>
      </w:r>
      <w:r w:rsidRPr="0005431A">
        <w:t xml:space="preserve">enetic </w:t>
      </w:r>
      <w:r w:rsidR="008C44DB" w:rsidRPr="0005431A">
        <w:t>A</w:t>
      </w:r>
      <w:r w:rsidRPr="0005431A">
        <w:t>lgorithm (GA)</w:t>
      </w:r>
      <w:bookmarkEnd w:id="162"/>
    </w:p>
    <w:p w14:paraId="24B6B0DD" w14:textId="4EDB65E1" w:rsidR="00B87950" w:rsidRPr="0005431A" w:rsidRDefault="003F7B91" w:rsidP="008C44DB">
      <w:pPr>
        <w:rPr>
          <w:rFonts w:eastAsia="Times-Roman"/>
          <w:lang w:val="en-IE"/>
        </w:rPr>
      </w:pPr>
      <w:r w:rsidRPr="0005431A">
        <w:rPr>
          <w:lang w:val="en-IE"/>
        </w:rPr>
        <w:t>Local search meta-heuristic</w:t>
      </w:r>
      <w:r w:rsidR="00034576" w:rsidRPr="0005431A">
        <w:rPr>
          <w:lang w:val="en-IE"/>
        </w:rPr>
        <w:t>s</w:t>
      </w:r>
      <w:r w:rsidRPr="0005431A">
        <w:rPr>
          <w:lang w:val="en-IE"/>
        </w:rPr>
        <w:t xml:space="preserve"> suffer from the problem of converging at local minima if used by themselves</w:t>
      </w:r>
      <w:r w:rsidR="002956A4" w:rsidRPr="0005431A">
        <w:rPr>
          <w:lang w:val="en-IE"/>
        </w:rPr>
        <w:t>.</w:t>
      </w:r>
      <w:r w:rsidRPr="0005431A">
        <w:rPr>
          <w:lang w:val="en-IE"/>
        </w:rPr>
        <w:t xml:space="preserve"> </w:t>
      </w:r>
      <w:r w:rsidR="002956A4" w:rsidRPr="0005431A">
        <w:rPr>
          <w:lang w:val="en-IE"/>
        </w:rPr>
        <w:t>However</w:t>
      </w:r>
      <w:r w:rsidRPr="0005431A">
        <w:rPr>
          <w:lang w:val="en-IE"/>
        </w:rPr>
        <w:t xml:space="preserve"> the solutions for </w:t>
      </w:r>
      <w:r w:rsidR="00034576" w:rsidRPr="0005431A">
        <w:rPr>
          <w:lang w:val="en-IE"/>
        </w:rPr>
        <w:t xml:space="preserve">a </w:t>
      </w:r>
      <w:r w:rsidRPr="0005431A">
        <w:rPr>
          <w:lang w:val="en-IE"/>
        </w:rPr>
        <w:t xml:space="preserve">local search in </w:t>
      </w:r>
      <w:r w:rsidR="002956A4" w:rsidRPr="0005431A">
        <w:rPr>
          <w:lang w:val="en-IE"/>
        </w:rPr>
        <w:t>this</w:t>
      </w:r>
      <w:r w:rsidRPr="0005431A">
        <w:rPr>
          <w:lang w:val="en-IE"/>
        </w:rPr>
        <w:t xml:space="preserve"> context are generated via meta-heuristic algorithms</w:t>
      </w:r>
      <w:r w:rsidR="00034576" w:rsidRPr="0005431A">
        <w:rPr>
          <w:lang w:val="en-IE"/>
        </w:rPr>
        <w:t>.</w:t>
      </w:r>
      <w:r w:rsidRPr="0005431A">
        <w:rPr>
          <w:lang w:val="en-IE"/>
        </w:rPr>
        <w:t xml:space="preserve"> </w:t>
      </w:r>
      <w:r w:rsidR="00034576" w:rsidRPr="0005431A">
        <w:rPr>
          <w:lang w:val="en-IE"/>
        </w:rPr>
        <w:t>I</w:t>
      </w:r>
      <w:r w:rsidRPr="0005431A">
        <w:rPr>
          <w:lang w:val="en-IE"/>
        </w:rPr>
        <w:t>nformally local searches are bad</w:t>
      </w:r>
      <w:r w:rsidR="002956A4" w:rsidRPr="0005431A">
        <w:rPr>
          <w:lang w:val="en-IE"/>
        </w:rPr>
        <w:t xml:space="preserve"> at</w:t>
      </w:r>
      <w:r w:rsidRPr="0005431A">
        <w:rPr>
          <w:lang w:val="en-IE"/>
        </w:rPr>
        <w:t xml:space="preserve"> creating initial solutions and the quality of the final solution depends upon the initial solution.</w:t>
      </w:r>
      <w:r w:rsidR="00034576" w:rsidRPr="0005431A">
        <w:rPr>
          <w:lang w:val="en-IE"/>
        </w:rPr>
        <w:t xml:space="preserve"> </w:t>
      </w:r>
      <w:r w:rsidRPr="0005431A">
        <w:rPr>
          <w:lang w:val="en-IE"/>
        </w:rPr>
        <w:t xml:space="preserve"> </w:t>
      </w:r>
      <w:r w:rsidR="00B87950" w:rsidRPr="0005431A">
        <w:rPr>
          <w:lang w:val="en-IE"/>
        </w:rPr>
        <w:t>“</w:t>
      </w:r>
      <w:r w:rsidR="00B87950" w:rsidRPr="0005431A">
        <w:rPr>
          <w:rStyle w:val="QuoteChar"/>
          <w:lang w:val="en-IE"/>
        </w:rPr>
        <w:t>The task of algorithms like ACO algorithms is to guide the search towards regions of the search space containing high quality solutions and, possibly, the global optimum. Clearly, the notion of search space region is tightly coupled to the notion of distance, denoted by an appropriate distance measure, between solutions</w:t>
      </w:r>
      <w:r w:rsidRPr="0005431A">
        <w:rPr>
          <w:lang w:val="en-IE"/>
        </w:rPr>
        <w:t>”</w:t>
      </w:r>
      <w:r w:rsidR="00034576" w:rsidRPr="0005431A">
        <w:rPr>
          <w:lang w:val="en-IE"/>
        </w:rPr>
        <w:t xml:space="preserve"> </w:t>
      </w:r>
      <w:r w:rsidR="00034576" w:rsidRPr="0005431A">
        <w:rPr>
          <w:lang w:val="en-IE"/>
        </w:rPr>
        <w:fldChar w:fldCharType="begin"/>
      </w:r>
      <w:r w:rsidR="00034576" w:rsidRPr="0005431A">
        <w:rPr>
          <w:lang w:val="en-IE"/>
        </w:rPr>
        <w:instrText xml:space="preserve"> ADDIN ZOTERO_ITEM CSL_CITATION {"citationID":"ibacctua0","properties":{"formattedCitation":"{\\rtf (St\\uc0\\u252{}tzle and Dorigo, 1999)}","plainCitation":"(Stützle and Dorigo, 1999)"},"citationItems":[{"id":484,"uris":["http://zotero.org/users/1680862/items/B6XD3VDV"],"uri":["http://zotero.org/users/1680862/items/B6XD3VDV"],"itemData":{"id":484,"type":"article-journal","title":"ACO algorithms for the traveling salesman problem","container-title":"Evolutionary Algorithms in Engineering and Computer Science","page":"163–183","source":"Google Scholar","author":[{"family":"Stützle","given":"Thomas"},{"family":"Dorigo","given":"Marco"}],"issued":{"date-parts":[["1999"]]},"accessed":{"date-parts":[["2014",5,3]]}}}],"schema":"https://github.com/citation-style-language/schema/raw/master/csl-citation.json"} </w:instrText>
      </w:r>
      <w:r w:rsidR="00034576" w:rsidRPr="0005431A">
        <w:rPr>
          <w:lang w:val="en-IE"/>
        </w:rPr>
        <w:fldChar w:fldCharType="separate"/>
      </w:r>
      <w:r w:rsidR="00034576" w:rsidRPr="0005431A">
        <w:rPr>
          <w:lang w:val="en-IE"/>
        </w:rPr>
        <w:t>(Stützle and Dorigo, 1999</w:t>
      </w:r>
      <w:r w:rsidR="00251201">
        <w:rPr>
          <w:lang w:val="en-IE"/>
        </w:rPr>
        <w:t xml:space="preserve"> p. xi</w:t>
      </w:r>
      <w:r w:rsidR="00034576" w:rsidRPr="0005431A">
        <w:rPr>
          <w:lang w:val="en-IE"/>
        </w:rPr>
        <w:t>)</w:t>
      </w:r>
      <w:r w:rsidR="00034576" w:rsidRPr="0005431A">
        <w:rPr>
          <w:lang w:val="en-IE"/>
        </w:rPr>
        <w:fldChar w:fldCharType="end"/>
      </w:r>
      <w:r w:rsidR="00034576" w:rsidRPr="0005431A">
        <w:rPr>
          <w:lang w:val="en-IE"/>
        </w:rPr>
        <w:t>.</w:t>
      </w:r>
      <w:r w:rsidRPr="0005431A">
        <w:rPr>
          <w:lang w:val="en-IE"/>
        </w:rPr>
        <w:t xml:space="preserve"> </w:t>
      </w:r>
      <w:r w:rsidR="00034576" w:rsidRPr="0005431A">
        <w:rPr>
          <w:lang w:val="en-IE"/>
        </w:rPr>
        <w:t>A</w:t>
      </w:r>
      <w:r w:rsidR="008C44DB" w:rsidRPr="0005431A">
        <w:rPr>
          <w:lang w:val="en-IE"/>
        </w:rPr>
        <w:t xml:space="preserve">nt colony optimisation and the genetic algorithm are </w:t>
      </w:r>
      <w:r w:rsidR="00034576" w:rsidRPr="0005431A">
        <w:rPr>
          <w:lang w:val="en-IE"/>
        </w:rPr>
        <w:t xml:space="preserve">excellent at </w:t>
      </w:r>
      <w:r w:rsidRPr="0005431A">
        <w:rPr>
          <w:lang w:val="en-IE"/>
        </w:rPr>
        <w:t>creating initial solutions</w:t>
      </w:r>
      <w:r w:rsidR="00034576" w:rsidRPr="0005431A">
        <w:rPr>
          <w:lang w:val="en-IE"/>
        </w:rPr>
        <w:t>;</w:t>
      </w:r>
      <w:r w:rsidR="008C44DB" w:rsidRPr="0005431A">
        <w:rPr>
          <w:lang w:val="en-IE"/>
        </w:rPr>
        <w:t xml:space="preserve"> combined </w:t>
      </w:r>
      <w:r w:rsidR="00034576" w:rsidRPr="0005431A">
        <w:rPr>
          <w:lang w:val="en-IE"/>
        </w:rPr>
        <w:t xml:space="preserve">these </w:t>
      </w:r>
      <w:r w:rsidR="008C44DB" w:rsidRPr="0005431A">
        <w:rPr>
          <w:lang w:val="en-IE"/>
        </w:rPr>
        <w:t>with local search can greatly enhance their performance</w:t>
      </w:r>
      <w:r w:rsidR="00034576" w:rsidRPr="0005431A">
        <w:rPr>
          <w:lang w:val="en-IE"/>
        </w:rPr>
        <w:t xml:space="preserve"> </w:t>
      </w:r>
      <w:r w:rsidRPr="0005431A">
        <w:rPr>
          <w:lang w:val="en-IE"/>
        </w:rPr>
        <w:fldChar w:fldCharType="begin"/>
      </w:r>
      <w:r w:rsidRPr="0005431A">
        <w:rPr>
          <w:lang w:val="en-IE"/>
        </w:rPr>
        <w:instrText xml:space="preserve"> ADDIN ZOTERO_ITEM CSL_CITATION {"citationID":"q7ud90r4o","properties":{"formattedCitation":"{\\rtf (St\\uc0\\u252{}tzle and Hoos, 1999)}","plainCitation":"(Stützle and Hoos, 1999)"},"citationItems":[{"id":698,"uris":["http://zotero.org/users/1680862/items/2UEEMGAK"],"uri":["http://zotero.org/users/1680862/items/2UEEMGAK"],"itemData":{"id":698,"type":"paper-conference","title":"Analyzing the run-time behaviour of iterated local search for the TSP","container-title":"III Metaheuristics International Conference","publisher":"Citeseer","source":"Google Scholar","URL":"http://citeseerx.ist.psu.edu/viewdoc/summary?doi=10.1.1.41.848","author":[{"family":"Stützle","given":"Thomas"},{"family":"Hoos","given":"Holger H."}],"issued":{"date-parts":[["1999"]]},"accessed":{"date-parts":[["2014",8,8]]}}}],"schema":"https://github.com/citation-style-language/schema/raw/master/csl-citation.json"} </w:instrText>
      </w:r>
      <w:r w:rsidRPr="0005431A">
        <w:rPr>
          <w:lang w:val="en-IE"/>
        </w:rPr>
        <w:fldChar w:fldCharType="separate"/>
      </w:r>
      <w:r w:rsidRPr="0005431A">
        <w:rPr>
          <w:lang w:val="en-IE"/>
        </w:rPr>
        <w:t>(Stützle and Hoos, 1999)</w:t>
      </w:r>
      <w:r w:rsidRPr="0005431A">
        <w:rPr>
          <w:lang w:val="en-IE"/>
        </w:rPr>
        <w:fldChar w:fldCharType="end"/>
      </w:r>
      <w:r w:rsidR="00034576" w:rsidRPr="0005431A">
        <w:rPr>
          <w:lang w:val="en-IE"/>
        </w:rPr>
        <w:t>.</w:t>
      </w:r>
      <w:r w:rsidRPr="0005431A">
        <w:rPr>
          <w:lang w:val="en-IE"/>
        </w:rPr>
        <w:t xml:space="preserve"> </w:t>
      </w:r>
      <w:r w:rsidR="008C44DB" w:rsidRPr="0005431A">
        <w:rPr>
          <w:lang w:val="en-IE"/>
        </w:rPr>
        <w:t xml:space="preserve">In the case of the </w:t>
      </w:r>
      <w:r w:rsidR="005F4333">
        <w:rPr>
          <w:lang w:val="en-IE"/>
        </w:rPr>
        <w:t>AS,MMAS,EAS,ACS,BWAS and the genetic algorithm</w:t>
      </w:r>
      <w:r w:rsidR="008C44DB" w:rsidRPr="0005431A">
        <w:rPr>
          <w:lang w:val="en-IE"/>
        </w:rPr>
        <w:t xml:space="preserve"> descri</w:t>
      </w:r>
      <w:r w:rsidR="00A44910" w:rsidRPr="0005431A">
        <w:rPr>
          <w:lang w:val="en-IE"/>
        </w:rPr>
        <w:t>b</w:t>
      </w:r>
      <w:r w:rsidR="008C44DB" w:rsidRPr="0005431A">
        <w:rPr>
          <w:lang w:val="en-IE"/>
        </w:rPr>
        <w:t xml:space="preserve">ed in </w:t>
      </w:r>
      <w:r w:rsidR="00A44910" w:rsidRPr="0005431A">
        <w:rPr>
          <w:lang w:val="en-IE"/>
        </w:rPr>
        <w:t>C</w:t>
      </w:r>
      <w:r w:rsidR="008C44DB" w:rsidRPr="0005431A">
        <w:rPr>
          <w:lang w:val="en-IE"/>
        </w:rPr>
        <w:t>hapter</w:t>
      </w:r>
      <w:r w:rsidR="00A44910" w:rsidRPr="0005431A">
        <w:rPr>
          <w:lang w:val="en-IE"/>
        </w:rPr>
        <w:t>s</w:t>
      </w:r>
      <w:r w:rsidR="008C44DB" w:rsidRPr="0005431A">
        <w:rPr>
          <w:lang w:val="en-IE"/>
        </w:rPr>
        <w:t xml:space="preserve"> </w:t>
      </w:r>
      <w:r w:rsidR="00746E72" w:rsidRPr="0005431A">
        <w:rPr>
          <w:lang w:val="en-IE"/>
        </w:rPr>
        <w:t>5 and 6</w:t>
      </w:r>
      <w:r w:rsidR="008C44DB" w:rsidRPr="0005431A">
        <w:rPr>
          <w:lang w:val="en-IE"/>
        </w:rPr>
        <w:t xml:space="preserve"> there are different methods of applying </w:t>
      </w:r>
      <w:r w:rsidR="00A44910" w:rsidRPr="0005431A">
        <w:rPr>
          <w:lang w:val="en-IE"/>
        </w:rPr>
        <w:t xml:space="preserve">a </w:t>
      </w:r>
      <w:r w:rsidR="008C44DB" w:rsidRPr="0005431A">
        <w:rPr>
          <w:lang w:val="en-IE"/>
        </w:rPr>
        <w:t>local search</w:t>
      </w:r>
      <w:r w:rsidR="00A44910" w:rsidRPr="0005431A">
        <w:rPr>
          <w:lang w:val="en-IE"/>
        </w:rPr>
        <w:t xml:space="preserve"> -</w:t>
      </w:r>
      <w:r w:rsidR="008C44DB" w:rsidRPr="0005431A">
        <w:rPr>
          <w:lang w:val="en-IE"/>
        </w:rPr>
        <w:t xml:space="preserve"> </w:t>
      </w:r>
      <w:r w:rsidR="002956A4" w:rsidRPr="0005431A">
        <w:rPr>
          <w:lang w:val="en-IE"/>
        </w:rPr>
        <w:t xml:space="preserve">it can be </w:t>
      </w:r>
      <w:r w:rsidR="008C44DB" w:rsidRPr="0005431A">
        <w:rPr>
          <w:lang w:val="en-IE"/>
        </w:rPr>
        <w:t>appl</w:t>
      </w:r>
      <w:r w:rsidR="002956A4" w:rsidRPr="0005431A">
        <w:rPr>
          <w:lang w:val="en-IE"/>
        </w:rPr>
        <w:t>ied</w:t>
      </w:r>
      <w:r w:rsidR="008C44DB" w:rsidRPr="0005431A">
        <w:rPr>
          <w:lang w:val="en-IE"/>
        </w:rPr>
        <w:t xml:space="preserve"> to all solutions in a</w:t>
      </w:r>
      <w:r w:rsidR="002956A4" w:rsidRPr="0005431A">
        <w:rPr>
          <w:lang w:val="en-IE"/>
        </w:rPr>
        <w:t>n</w:t>
      </w:r>
      <w:r w:rsidR="008C44DB" w:rsidRPr="0005431A">
        <w:rPr>
          <w:lang w:val="en-IE"/>
        </w:rPr>
        <w:t xml:space="preserve"> iteration, or only the iteration best solution, or to the global best solution (the best so far solution). There is also the question of Lama</w:t>
      </w:r>
      <w:r w:rsidR="00A128AE" w:rsidRPr="0005431A">
        <w:rPr>
          <w:lang w:val="en-IE"/>
        </w:rPr>
        <w:t>rckian versus Darwinian updates</w:t>
      </w:r>
      <w:r w:rsidR="001750C4" w:rsidRPr="0005431A">
        <w:rPr>
          <w:lang w:val="en-IE"/>
        </w:rPr>
        <w:t xml:space="preserve">. </w:t>
      </w:r>
      <w:r w:rsidR="008C44DB" w:rsidRPr="0005431A">
        <w:rPr>
          <w:lang w:val="en-IE"/>
        </w:rPr>
        <w:t xml:space="preserve">This </w:t>
      </w:r>
      <w:r w:rsidR="00A44910" w:rsidRPr="0005431A">
        <w:rPr>
          <w:lang w:val="en-IE"/>
        </w:rPr>
        <w:t xml:space="preserve">can be described as follows: </w:t>
      </w:r>
      <w:r w:rsidR="008C44DB" w:rsidRPr="0005431A">
        <w:rPr>
          <w:lang w:val="en-IE"/>
        </w:rPr>
        <w:t xml:space="preserve">a set of </w:t>
      </w:r>
      <w:r w:rsidR="0084511F">
        <w:rPr>
          <w:lang w:val="en-IE"/>
        </w:rPr>
        <w:t xml:space="preserve">initial </w:t>
      </w:r>
      <w:r w:rsidR="008C44DB" w:rsidRPr="0005431A">
        <w:rPr>
          <w:lang w:val="en-IE"/>
        </w:rPr>
        <w:t xml:space="preserve">solutions </w:t>
      </w:r>
      <w:r w:rsidR="008C44DB" w:rsidRPr="0005431A">
        <w:rPr>
          <w:i/>
          <w:lang w:val="en-IE"/>
        </w:rPr>
        <w:t>Sp</w:t>
      </w:r>
      <w:r w:rsidR="002956A4" w:rsidRPr="0005431A">
        <w:rPr>
          <w:i/>
          <w:lang w:val="en-IE"/>
        </w:rPr>
        <w:t>,</w:t>
      </w:r>
      <w:r w:rsidR="008C44DB" w:rsidRPr="0005431A">
        <w:rPr>
          <w:lang w:val="en-IE"/>
        </w:rPr>
        <w:t xml:space="preserve"> </w:t>
      </w:r>
      <w:r w:rsidR="0084511F">
        <w:rPr>
          <w:lang w:val="en-IE"/>
        </w:rPr>
        <w:t xml:space="preserve">when </w:t>
      </w:r>
      <w:r w:rsidR="008C44DB" w:rsidRPr="0005431A">
        <w:rPr>
          <w:lang w:val="en-IE"/>
        </w:rPr>
        <w:t xml:space="preserve">applied to a local search procedure </w:t>
      </w:r>
      <w:r w:rsidR="0084511F">
        <w:rPr>
          <w:lang w:val="en-IE"/>
        </w:rPr>
        <w:t xml:space="preserve">these initial solutions </w:t>
      </w:r>
      <w:r w:rsidR="008C44DB" w:rsidRPr="0005431A">
        <w:rPr>
          <w:lang w:val="en-IE"/>
        </w:rPr>
        <w:t xml:space="preserve">becomes </w:t>
      </w:r>
      <w:r w:rsidR="008C44DB" w:rsidRPr="0005431A">
        <w:rPr>
          <w:i/>
          <w:lang w:val="en-IE"/>
        </w:rPr>
        <w:t>Slp</w:t>
      </w:r>
      <w:r w:rsidR="002956A4" w:rsidRPr="0005431A">
        <w:rPr>
          <w:i/>
          <w:lang w:val="en-IE"/>
        </w:rPr>
        <w:t xml:space="preserve">. </w:t>
      </w:r>
      <w:r w:rsidR="002956A4" w:rsidRPr="0005431A">
        <w:rPr>
          <w:lang w:val="en-IE"/>
        </w:rPr>
        <w:t>The question then is which</w:t>
      </w:r>
      <w:r w:rsidR="008C44DB" w:rsidRPr="0005431A">
        <w:rPr>
          <w:lang w:val="en-IE"/>
        </w:rPr>
        <w:t xml:space="preserve"> solution</w:t>
      </w:r>
      <w:r w:rsidR="00A44910" w:rsidRPr="0005431A">
        <w:rPr>
          <w:lang w:val="en-IE"/>
        </w:rPr>
        <w:t xml:space="preserve"> (</w:t>
      </w:r>
      <w:r w:rsidR="00A44910" w:rsidRPr="0005431A">
        <w:rPr>
          <w:i/>
          <w:lang w:val="en-IE"/>
        </w:rPr>
        <w:t>Sp</w:t>
      </w:r>
      <w:r w:rsidR="00A44910" w:rsidRPr="0005431A">
        <w:rPr>
          <w:lang w:val="en-IE"/>
        </w:rPr>
        <w:t xml:space="preserve"> or </w:t>
      </w:r>
      <w:r w:rsidR="00A44910" w:rsidRPr="0005431A">
        <w:rPr>
          <w:i/>
          <w:lang w:val="en-IE"/>
        </w:rPr>
        <w:t>Slp</w:t>
      </w:r>
      <w:r w:rsidR="00A44910" w:rsidRPr="0005431A">
        <w:rPr>
          <w:lang w:val="en-IE"/>
        </w:rPr>
        <w:t>)</w:t>
      </w:r>
      <w:r w:rsidR="008C44DB" w:rsidRPr="0005431A">
        <w:rPr>
          <w:lang w:val="en-IE"/>
        </w:rPr>
        <w:t xml:space="preserve"> get introduced into the next </w:t>
      </w:r>
      <w:r w:rsidR="002956A4" w:rsidRPr="0005431A">
        <w:rPr>
          <w:lang w:val="en-IE"/>
        </w:rPr>
        <w:t xml:space="preserve">iteration </w:t>
      </w:r>
      <w:r w:rsidR="008C44DB" w:rsidRPr="0005431A">
        <w:rPr>
          <w:lang w:val="en-IE"/>
        </w:rPr>
        <w:t>of the algorithm. This can be explained easily in the case of ACO there are two ways of updating the pheromones after a local search</w:t>
      </w:r>
      <w:r w:rsidR="00A44910" w:rsidRPr="0005431A">
        <w:rPr>
          <w:lang w:val="en-IE"/>
        </w:rPr>
        <w:t>,</w:t>
      </w:r>
      <w:r w:rsidR="008C44DB" w:rsidRPr="0005431A">
        <w:rPr>
          <w:lang w:val="en-IE"/>
        </w:rPr>
        <w:t xml:space="preserve"> either with </w:t>
      </w:r>
      <w:r w:rsidR="008C44DB" w:rsidRPr="0005431A">
        <w:rPr>
          <w:i/>
          <w:lang w:val="en-IE"/>
        </w:rPr>
        <w:t>Sp</w:t>
      </w:r>
      <w:r w:rsidR="008C44DB" w:rsidRPr="0005431A">
        <w:rPr>
          <w:lang w:val="en-IE"/>
        </w:rPr>
        <w:t xml:space="preserve"> (</w:t>
      </w:r>
      <w:r w:rsidR="008C44DB" w:rsidRPr="0005431A">
        <w:rPr>
          <w:rFonts w:eastAsia="AdvTmath1"/>
          <w:lang w:val="en-IE"/>
        </w:rPr>
        <w:t>Darwinian the original</w:t>
      </w:r>
      <w:r w:rsidR="008C44DB" w:rsidRPr="0005431A">
        <w:rPr>
          <w:lang w:val="en-IE"/>
        </w:rPr>
        <w:t xml:space="preserve">) or </w:t>
      </w:r>
      <w:r w:rsidR="008C44DB" w:rsidRPr="0005431A">
        <w:rPr>
          <w:i/>
          <w:lang w:val="en-IE"/>
        </w:rPr>
        <w:t>Slp</w:t>
      </w:r>
      <w:r w:rsidR="002956A4" w:rsidRPr="0005431A">
        <w:rPr>
          <w:i/>
          <w:lang w:val="en-IE"/>
        </w:rPr>
        <w:t xml:space="preserve"> </w:t>
      </w:r>
      <w:r w:rsidR="008C44DB" w:rsidRPr="0005431A">
        <w:rPr>
          <w:lang w:val="en-IE"/>
        </w:rPr>
        <w:t>(</w:t>
      </w:r>
      <w:r w:rsidR="008C44DB" w:rsidRPr="0005431A">
        <w:rPr>
          <w:rFonts w:eastAsia="AdvTmath1"/>
          <w:lang w:val="en-IE"/>
        </w:rPr>
        <w:t>Lamarckian local search applied). There are arguments for and against each</w:t>
      </w:r>
      <w:r w:rsidRPr="0005431A">
        <w:rPr>
          <w:lang w:val="en-IE"/>
        </w:rPr>
        <w:t xml:space="preserve"> </w:t>
      </w:r>
      <w:r w:rsidRPr="0005431A">
        <w:rPr>
          <w:lang w:val="en-IE"/>
        </w:rPr>
        <w:fldChar w:fldCharType="begin"/>
      </w:r>
      <w:r w:rsidR="00F01014" w:rsidRPr="0005431A">
        <w:rPr>
          <w:lang w:val="en-IE"/>
        </w:rPr>
        <w:instrText xml:space="preserve"> ADDIN ZOTERO_ITEM CSL_CITATION {"citationID":"Ni2Qk5qm","properties":{"formattedCitation":"{\\rtf (Dorigo and St\\uc0\\u252{}tzle, 2004b, p. 98)}","plainCitation":"(Dorigo and Stützle, 2004b, p. 98)"},"citationItems":[{"id":674,"uris":["http://zotero.org/users/1680862/items/JJC9AU9D"],"uri":["http://zotero.org/users/1680862/items/JJC9AU9D"],"itemData":{"id":674,"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locator":"98","label":"page"}],"schema":"https://github.com/citation-style-language/schema/raw/master/csl-citation.json"} </w:instrText>
      </w:r>
      <w:r w:rsidRPr="0005431A">
        <w:rPr>
          <w:lang w:val="en-IE"/>
        </w:rPr>
        <w:fldChar w:fldCharType="separate"/>
      </w:r>
      <w:r w:rsidR="005F4333">
        <w:rPr>
          <w:lang w:val="en-IE"/>
        </w:rPr>
        <w:t>(Dorigo and Stützle, 2004</w:t>
      </w:r>
      <w:r w:rsidRPr="0005431A">
        <w:rPr>
          <w:lang w:val="en-IE"/>
        </w:rPr>
        <w:t>)</w:t>
      </w:r>
      <w:r w:rsidRPr="0005431A">
        <w:rPr>
          <w:lang w:val="en-IE"/>
        </w:rPr>
        <w:fldChar w:fldCharType="end"/>
      </w:r>
      <w:r w:rsidR="00A44910" w:rsidRPr="0005431A">
        <w:rPr>
          <w:lang w:val="en-IE"/>
        </w:rPr>
        <w:t xml:space="preserve">. </w:t>
      </w:r>
      <w:r w:rsidR="005F4333" w:rsidRPr="005F4333">
        <w:rPr>
          <w:rFonts w:eastAsia="AdvTmath1"/>
          <w:lang w:val="en-IE"/>
        </w:rPr>
        <w:t xml:space="preserve">Lamarckian </w:t>
      </w:r>
      <w:r w:rsidR="008C44DB" w:rsidRPr="0005431A">
        <w:rPr>
          <w:rFonts w:eastAsia="AdvTmath1"/>
          <w:lang w:val="en-IE"/>
        </w:rPr>
        <w:t>seem</w:t>
      </w:r>
      <w:r w:rsidR="00A44910" w:rsidRPr="0005431A">
        <w:rPr>
          <w:rFonts w:eastAsia="AdvTmath1"/>
          <w:lang w:val="en-IE"/>
        </w:rPr>
        <w:t>s</w:t>
      </w:r>
      <w:r w:rsidR="008C44DB" w:rsidRPr="0005431A">
        <w:rPr>
          <w:rFonts w:eastAsia="AdvTmath1"/>
          <w:lang w:val="en-IE"/>
        </w:rPr>
        <w:t xml:space="preserve"> to have the better argument </w:t>
      </w:r>
      <w:r w:rsidR="00A44910" w:rsidRPr="0005431A">
        <w:rPr>
          <w:rFonts w:eastAsia="AdvTmath1"/>
          <w:lang w:val="en-IE"/>
        </w:rPr>
        <w:t xml:space="preserve">in </w:t>
      </w:r>
      <w:r w:rsidR="008C44DB" w:rsidRPr="0005431A">
        <w:rPr>
          <w:rFonts w:eastAsia="AdvTmath1"/>
          <w:lang w:val="en-IE"/>
        </w:rPr>
        <w:t xml:space="preserve">that if there is a better </w:t>
      </w:r>
      <w:r w:rsidR="002956A4" w:rsidRPr="0005431A">
        <w:rPr>
          <w:rFonts w:eastAsia="AdvTmath1"/>
          <w:lang w:val="en-IE"/>
        </w:rPr>
        <w:t>solution</w:t>
      </w:r>
      <w:r w:rsidR="008C44DB" w:rsidRPr="0005431A">
        <w:rPr>
          <w:rFonts w:eastAsia="AdvTmath1"/>
          <w:lang w:val="en-IE"/>
        </w:rPr>
        <w:t xml:space="preserve"> then</w:t>
      </w:r>
      <w:r w:rsidR="00A44910" w:rsidRPr="0005431A">
        <w:rPr>
          <w:rFonts w:eastAsia="AdvTmath1"/>
          <w:lang w:val="en-IE"/>
        </w:rPr>
        <w:t>,</w:t>
      </w:r>
      <w:r w:rsidR="008C44DB" w:rsidRPr="0005431A">
        <w:rPr>
          <w:rFonts w:eastAsia="AdvTmath1"/>
          <w:lang w:val="en-IE"/>
        </w:rPr>
        <w:t xml:space="preserve"> as </w:t>
      </w:r>
      <w:r w:rsidR="005F4333">
        <w:rPr>
          <w:rFonts w:eastAsia="AdvTmath1"/>
          <w:lang w:val="en-IE"/>
        </w:rPr>
        <w:t xml:space="preserve">Dorigo and Stützle, </w:t>
      </w:r>
      <w:r w:rsidR="005F4333">
        <w:rPr>
          <w:rFonts w:eastAsia="AdvTmath1"/>
          <w:lang w:val="en-IE"/>
        </w:rPr>
        <w:lastRenderedPageBreak/>
        <w:t xml:space="preserve">(2004 p. 99) </w:t>
      </w:r>
      <w:r w:rsidR="008C44DB" w:rsidRPr="0005431A">
        <w:rPr>
          <w:rFonts w:eastAsia="AdvTmath1"/>
          <w:lang w:val="en-IE"/>
        </w:rPr>
        <w:t xml:space="preserve">states </w:t>
      </w:r>
      <w:r w:rsidR="008C44DB" w:rsidRPr="0005431A">
        <w:rPr>
          <w:rFonts w:eastAsia="AdvTmath1"/>
          <w:i/>
          <w:lang w:val="en-IE"/>
        </w:rPr>
        <w:t>“it would be stupid to use the worst tour”.</w:t>
      </w:r>
      <w:r w:rsidR="008C44DB" w:rsidRPr="0005431A">
        <w:rPr>
          <w:rFonts w:eastAsia="AdvTmath1"/>
          <w:lang w:val="en-IE"/>
        </w:rPr>
        <w:t xml:space="preserve"> </w:t>
      </w:r>
      <w:r w:rsidR="00A44910" w:rsidRPr="0005431A">
        <w:rPr>
          <w:rFonts w:eastAsia="AdvTmath1"/>
          <w:lang w:val="en-IE"/>
        </w:rPr>
        <w:t>The</w:t>
      </w:r>
      <w:r w:rsidR="002956A4" w:rsidRPr="0005431A">
        <w:rPr>
          <w:rFonts w:eastAsia="AdvTmath1"/>
          <w:lang w:val="en-IE"/>
        </w:rPr>
        <w:t xml:space="preserve"> </w:t>
      </w:r>
      <w:r w:rsidR="008C44DB" w:rsidRPr="0005431A">
        <w:rPr>
          <w:rFonts w:eastAsia="AdvTmath1"/>
          <w:lang w:val="en-IE"/>
        </w:rPr>
        <w:t xml:space="preserve">Darwinian view is that </w:t>
      </w:r>
      <w:r w:rsidR="008C44DB" w:rsidRPr="0005431A">
        <w:rPr>
          <w:lang w:val="en-IE"/>
        </w:rPr>
        <w:t xml:space="preserve">meta-heuristic </w:t>
      </w:r>
      <w:r w:rsidR="008C44DB" w:rsidRPr="0005431A">
        <w:rPr>
          <w:rFonts w:eastAsia="AdvTmath1"/>
          <w:lang w:val="en-IE"/>
        </w:rPr>
        <w:t xml:space="preserve">algorithms with local search </w:t>
      </w:r>
      <w:r w:rsidR="005F4333">
        <w:rPr>
          <w:rFonts w:eastAsia="AdvTmath1"/>
          <w:lang w:val="en-IE"/>
        </w:rPr>
        <w:t>applied with</w:t>
      </w:r>
      <w:r w:rsidR="008C44DB" w:rsidRPr="0005431A">
        <w:rPr>
          <w:rFonts w:eastAsia="AdvTmath1"/>
          <w:lang w:val="en-IE"/>
        </w:rPr>
        <w:t xml:space="preserve"> Lamarckian updates just learn how to generate good solutions for the local search procedure. The research consensus </w:t>
      </w:r>
      <w:r w:rsidR="00A44910" w:rsidRPr="0005431A">
        <w:rPr>
          <w:rFonts w:eastAsia="AdvTmath1"/>
          <w:lang w:val="en-IE"/>
        </w:rPr>
        <w:t xml:space="preserve">is </w:t>
      </w:r>
      <w:r w:rsidR="008C44DB" w:rsidRPr="0005431A">
        <w:rPr>
          <w:rFonts w:eastAsia="AdvTmath1"/>
          <w:lang w:val="en-IE"/>
        </w:rPr>
        <w:t>that Lamarckian out</w:t>
      </w:r>
      <w:r w:rsidR="00A44910" w:rsidRPr="0005431A">
        <w:rPr>
          <w:rFonts w:eastAsia="AdvTmath1"/>
          <w:lang w:val="en-IE"/>
        </w:rPr>
        <w:t>p</w:t>
      </w:r>
      <w:r w:rsidR="008C44DB" w:rsidRPr="0005431A">
        <w:rPr>
          <w:rFonts w:eastAsia="AdvTmath1"/>
          <w:lang w:val="en-IE"/>
        </w:rPr>
        <w:t>e</w:t>
      </w:r>
      <w:r w:rsidR="00A44910" w:rsidRPr="0005431A">
        <w:rPr>
          <w:rFonts w:eastAsia="AdvTmath1"/>
          <w:lang w:val="en-IE"/>
        </w:rPr>
        <w:t>r</w:t>
      </w:r>
      <w:r w:rsidR="008C44DB" w:rsidRPr="0005431A">
        <w:rPr>
          <w:rFonts w:eastAsia="AdvTmath1"/>
          <w:lang w:val="en-IE"/>
        </w:rPr>
        <w:t>forms Darwinian</w:t>
      </w:r>
      <w:r w:rsidR="000A127C" w:rsidRPr="0005431A">
        <w:rPr>
          <w:rFonts w:eastAsia="AdvTmath1"/>
          <w:lang w:val="en-IE"/>
        </w:rPr>
        <w:t xml:space="preserve"> </w:t>
      </w:r>
      <w:r w:rsidR="007D1806" w:rsidRPr="0005431A">
        <w:rPr>
          <w:rFonts w:eastAsia="Times-Roman"/>
          <w:lang w:val="en-IE"/>
        </w:rPr>
        <w:fldChar w:fldCharType="begin"/>
      </w:r>
      <w:r w:rsidR="00B87950" w:rsidRPr="0005431A">
        <w:rPr>
          <w:rFonts w:eastAsia="Times-Roman"/>
          <w:lang w:val="en-IE"/>
        </w:rPr>
        <w:instrText xml:space="preserve"> ADDIN ZOTERO_ITEM CSL_CITATION {"citationID":"uaoTZqoo","properties":{"formattedCitation":"{\\rtf (Dorigo and St\\uc0\\u252{}tzle, 2004b, p. 93)}","plainCitation":"(Dorigo and Stützle, 2004b, p. 93)"},"citationItems":[{"id":674,"uris":["http://zotero.org/users/1680862/items/JJC9AU9D"],"uri":["http://zotero.org/users/1680862/items/JJC9AU9D"],"itemData":{"id":674,"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locator":"93","label":"page"}],"schema":"https://github.com/citation-style-language/schema/raw/master/csl-citation.json"} </w:instrText>
      </w:r>
      <w:r w:rsidR="007D1806" w:rsidRPr="0005431A">
        <w:rPr>
          <w:rFonts w:eastAsia="Times-Roman"/>
          <w:lang w:val="en-IE"/>
        </w:rPr>
        <w:fldChar w:fldCharType="separate"/>
      </w:r>
      <w:r w:rsidR="005F4333">
        <w:rPr>
          <w:szCs w:val="24"/>
          <w:lang w:val="en-IE"/>
        </w:rPr>
        <w:t>(Dorigo and Stützle, 2004</w:t>
      </w:r>
      <w:r w:rsidR="007D1806" w:rsidRPr="0005431A">
        <w:rPr>
          <w:szCs w:val="24"/>
          <w:lang w:val="en-IE"/>
        </w:rPr>
        <w:t>)</w:t>
      </w:r>
      <w:r w:rsidR="007D1806" w:rsidRPr="0005431A">
        <w:rPr>
          <w:rFonts w:eastAsia="Times-Roman"/>
          <w:lang w:val="en-IE"/>
        </w:rPr>
        <w:fldChar w:fldCharType="end"/>
      </w:r>
      <w:r w:rsidR="00DB02EE">
        <w:rPr>
          <w:rFonts w:eastAsia="Times-Roman"/>
          <w:lang w:val="en-IE"/>
        </w:rPr>
        <w:t>.</w:t>
      </w:r>
    </w:p>
    <w:p w14:paraId="0FABCB5B" w14:textId="2B952310" w:rsidR="00DD2714" w:rsidRPr="0005431A" w:rsidRDefault="00A44910" w:rsidP="00F133C8">
      <w:pPr>
        <w:pStyle w:val="Heading2"/>
      </w:pPr>
      <w:bookmarkStart w:id="163" w:name="_Toc39552770"/>
      <w:bookmarkStart w:id="164" w:name="_Toc396914457"/>
      <w:r w:rsidRPr="0005431A">
        <w:t>7.1</w:t>
      </w:r>
      <w:r w:rsidR="0090065A">
        <w:t>1</w:t>
      </w:r>
      <w:r w:rsidRPr="0005431A">
        <w:tab/>
      </w:r>
      <w:r w:rsidR="00DD2714" w:rsidRPr="0005431A">
        <w:t>Random Ant</w:t>
      </w:r>
      <w:bookmarkEnd w:id="164"/>
    </w:p>
    <w:p w14:paraId="4CA516F5" w14:textId="6C0BF307" w:rsidR="00DD2714" w:rsidRPr="0005431A" w:rsidRDefault="002272EB" w:rsidP="00DD2714">
      <w:pPr>
        <w:rPr>
          <w:lang w:val="en-IE"/>
        </w:rPr>
      </w:pPr>
      <w:r>
        <w:rPr>
          <w:lang w:val="en-IE"/>
        </w:rPr>
        <w:t>Random Ant is also introduced and is u</w:t>
      </w:r>
      <w:r w:rsidR="00DD2714" w:rsidRPr="0005431A">
        <w:rPr>
          <w:lang w:val="en-IE"/>
        </w:rPr>
        <w:t xml:space="preserve">sed to demonstrate the limitations of the local search on the ant systems. It shows how a randomly generated solution to a problem can generate excellent results with no complexity </w:t>
      </w:r>
      <w:r w:rsidR="00A44910" w:rsidRPr="0005431A">
        <w:rPr>
          <w:lang w:val="en-IE"/>
        </w:rPr>
        <w:t>(i.e.</w:t>
      </w:r>
      <w:r w:rsidR="00DD2714" w:rsidRPr="0005431A">
        <w:rPr>
          <w:lang w:val="en-IE"/>
        </w:rPr>
        <w:t xml:space="preserve"> there is no pheromone matrix, evaporation </w:t>
      </w:r>
      <w:r w:rsidR="00B50321" w:rsidRPr="0005431A">
        <w:rPr>
          <w:lang w:val="en-IE"/>
        </w:rPr>
        <w:t>or</w:t>
      </w:r>
      <w:r w:rsidR="00DD2714" w:rsidRPr="0005431A">
        <w:rPr>
          <w:lang w:val="en-IE"/>
        </w:rPr>
        <w:t xml:space="preserve"> initialisation</w:t>
      </w:r>
      <w:r w:rsidR="00A44910" w:rsidRPr="0005431A">
        <w:rPr>
          <w:lang w:val="en-IE"/>
        </w:rPr>
        <w:t>), b</w:t>
      </w:r>
      <w:r w:rsidR="00DD2714" w:rsidRPr="0005431A">
        <w:rPr>
          <w:lang w:val="en-IE"/>
        </w:rPr>
        <w:t>ut typically fails miserably when the problem size is large.</w:t>
      </w:r>
    </w:p>
    <w:p w14:paraId="746E97FB" w14:textId="77777777" w:rsidR="00DD2714" w:rsidRPr="0005431A" w:rsidRDefault="00DD2714" w:rsidP="00DD2714">
      <w:pPr>
        <w:rPr>
          <w:lang w:val="en-IE"/>
        </w:rPr>
      </w:pPr>
    </w:p>
    <w:p w14:paraId="51C9765D" w14:textId="566CC88C" w:rsidR="00DD2714" w:rsidRPr="0005431A" w:rsidRDefault="00A44910" w:rsidP="00DD2714">
      <w:pPr>
        <w:rPr>
          <w:lang w:val="en-IE"/>
        </w:rPr>
      </w:pPr>
      <w:r w:rsidRPr="0005431A">
        <w:rPr>
          <w:lang w:val="en-IE"/>
        </w:rPr>
        <w:t xml:space="preserve">Random Ant </w:t>
      </w:r>
      <w:r w:rsidR="00DD2714" w:rsidRPr="0005431A">
        <w:rPr>
          <w:lang w:val="en-IE"/>
        </w:rPr>
        <w:t>works simply by generating a random solution to the problem being defined. That is</w:t>
      </w:r>
      <w:r w:rsidRPr="0005431A">
        <w:rPr>
          <w:lang w:val="en-IE"/>
        </w:rPr>
        <w:t>,</w:t>
      </w:r>
      <w:r w:rsidR="00DD2714" w:rsidRPr="0005431A">
        <w:rPr>
          <w:lang w:val="en-IE"/>
        </w:rPr>
        <w:t xml:space="preserve"> the ant just walks to each vertex randomly. This random solution is </w:t>
      </w:r>
      <w:r w:rsidR="00A421C4" w:rsidRPr="0005431A">
        <w:rPr>
          <w:lang w:val="en-IE"/>
        </w:rPr>
        <w:t xml:space="preserve">then </w:t>
      </w:r>
      <w:r w:rsidR="00DD2714" w:rsidRPr="0005431A">
        <w:rPr>
          <w:lang w:val="en-IE"/>
        </w:rPr>
        <w:t>b</w:t>
      </w:r>
      <w:r w:rsidR="00A421C4" w:rsidRPr="0005431A">
        <w:rPr>
          <w:lang w:val="en-IE"/>
        </w:rPr>
        <w:t>r</w:t>
      </w:r>
      <w:r w:rsidR="00DD2714" w:rsidRPr="0005431A">
        <w:rPr>
          <w:lang w:val="en-IE"/>
        </w:rPr>
        <w:t>ought to its local optimal via a local search</w:t>
      </w:r>
      <w:r w:rsidR="00A421C4" w:rsidRPr="0005431A">
        <w:rPr>
          <w:lang w:val="en-IE"/>
        </w:rPr>
        <w:t>,</w:t>
      </w:r>
      <w:r w:rsidR="00DD2714" w:rsidRPr="0005431A">
        <w:rPr>
          <w:lang w:val="en-IE"/>
        </w:rPr>
        <w:t xml:space="preserve"> </w:t>
      </w:r>
      <w:r w:rsidR="00585E28" w:rsidRPr="0005431A">
        <w:rPr>
          <w:lang w:val="en-IE"/>
        </w:rPr>
        <w:t>implement</w:t>
      </w:r>
      <w:r w:rsidR="00A421C4" w:rsidRPr="0005431A">
        <w:rPr>
          <w:lang w:val="en-IE"/>
        </w:rPr>
        <w:t>ed</w:t>
      </w:r>
      <w:r w:rsidR="00585E28" w:rsidRPr="0005431A">
        <w:rPr>
          <w:lang w:val="en-IE"/>
        </w:rPr>
        <w:t xml:space="preserve"> </w:t>
      </w:r>
      <w:r w:rsidR="00A421C4" w:rsidRPr="0005431A">
        <w:rPr>
          <w:lang w:val="en-IE"/>
        </w:rPr>
        <w:t xml:space="preserve">using </w:t>
      </w:r>
      <w:r w:rsidR="00585E28" w:rsidRPr="0005431A">
        <w:rPr>
          <w:lang w:val="en-IE"/>
        </w:rPr>
        <w:t>the Lin-Kernighan heuristic</w:t>
      </w:r>
      <w:r w:rsidR="00DD2714" w:rsidRPr="0005431A">
        <w:rPr>
          <w:lang w:val="en-IE"/>
        </w:rPr>
        <w:t xml:space="preserve">. Mutation is then applied to the local optimal solution, to try to prevent stagnation of the algorithm. </w:t>
      </w:r>
      <w:r w:rsidR="00A421C4" w:rsidRPr="0005431A">
        <w:rPr>
          <w:lang w:val="en-IE"/>
        </w:rPr>
        <w:t>M</w:t>
      </w:r>
      <w:r w:rsidR="00DD2714" w:rsidRPr="0005431A">
        <w:rPr>
          <w:lang w:val="en-IE"/>
        </w:rPr>
        <w:t xml:space="preserve">utation uses the same equation as the mutated ant with the same frequency. The process is then repeated </w:t>
      </w:r>
      <w:r w:rsidR="00A421C4" w:rsidRPr="0005431A">
        <w:rPr>
          <w:lang w:val="en-IE"/>
        </w:rPr>
        <w:t xml:space="preserve">so </w:t>
      </w:r>
      <w:r w:rsidR="00DD2714" w:rsidRPr="0005431A">
        <w:rPr>
          <w:lang w:val="en-IE"/>
        </w:rPr>
        <w:t xml:space="preserve">that the mutated solution is then fed back into the local search on the next iteration. </w:t>
      </w:r>
    </w:p>
    <w:p w14:paraId="1161AA57" w14:textId="77777777" w:rsidR="00A421C4" w:rsidRPr="0005431A" w:rsidRDefault="00A421C4" w:rsidP="00DD2714">
      <w:pPr>
        <w:rPr>
          <w:lang w:val="en-IE"/>
        </w:rPr>
      </w:pPr>
    </w:p>
    <w:p w14:paraId="38CEA321" w14:textId="26567CDA" w:rsidR="00DD2714" w:rsidRPr="0005431A" w:rsidRDefault="00DD2714" w:rsidP="00DD2714">
      <w:pPr>
        <w:rPr>
          <w:lang w:val="en-IE"/>
        </w:rPr>
      </w:pPr>
      <w:r w:rsidRPr="0005431A">
        <w:rPr>
          <w:lang w:val="en-IE"/>
        </w:rPr>
        <w:t xml:space="preserve">However if mutation or local search </w:t>
      </w:r>
      <w:r w:rsidR="00A421C4" w:rsidRPr="0005431A">
        <w:rPr>
          <w:lang w:val="en-IE"/>
        </w:rPr>
        <w:t xml:space="preserve">are </w:t>
      </w:r>
      <w:r w:rsidRPr="0005431A">
        <w:rPr>
          <w:lang w:val="en-IE"/>
        </w:rPr>
        <w:t xml:space="preserve">not used the algorithm is effectively useless, as the search space will converge on the local optima, and will suffer the same limitations as other local search methods. </w:t>
      </w:r>
    </w:p>
    <w:p w14:paraId="6A54FE8E" w14:textId="77777777" w:rsidR="00DD2714" w:rsidRPr="0005431A" w:rsidRDefault="00DD2714" w:rsidP="00DD2714">
      <w:pPr>
        <w:rPr>
          <w:lang w:val="en-IE"/>
        </w:rPr>
      </w:pPr>
    </w:p>
    <w:tbl>
      <w:tblPr>
        <w:tblW w:w="0" w:type="auto"/>
        <w:jc w:val="center"/>
        <w:tblCellMar>
          <w:left w:w="70" w:type="dxa"/>
          <w:right w:w="70" w:type="dxa"/>
        </w:tblCellMar>
        <w:tblLook w:val="0000" w:firstRow="0" w:lastRow="0" w:firstColumn="0" w:lastColumn="0" w:noHBand="0" w:noVBand="0"/>
      </w:tblPr>
      <w:tblGrid>
        <w:gridCol w:w="2723"/>
      </w:tblGrid>
      <w:tr w:rsidR="00DD2714" w:rsidRPr="0005431A" w14:paraId="4828B58F" w14:textId="77777777" w:rsidTr="002225A7">
        <w:trPr>
          <w:jc w:val="center"/>
        </w:trPr>
        <w:tc>
          <w:tcPr>
            <w:tcW w:w="0" w:type="auto"/>
            <w:tcBorders>
              <w:top w:val="single" w:sz="12" w:space="0" w:color="000000"/>
              <w:bottom w:val="single" w:sz="6" w:space="0" w:color="000000"/>
            </w:tcBorders>
          </w:tcPr>
          <w:p w14:paraId="59B6780F" w14:textId="77777777" w:rsidR="00DD2714" w:rsidRPr="0005431A" w:rsidRDefault="00DD2714" w:rsidP="002225A7">
            <w:pPr>
              <w:autoSpaceDE w:val="0"/>
              <w:autoSpaceDN w:val="0"/>
              <w:adjustRightInd w:val="0"/>
              <w:spacing w:line="240" w:lineRule="auto"/>
              <w:jc w:val="left"/>
              <w:rPr>
                <w:sz w:val="20"/>
                <w:lang w:val="en-IE" w:eastAsia="en-IE"/>
              </w:rPr>
            </w:pPr>
            <w:r w:rsidRPr="0005431A">
              <w:rPr>
                <w:sz w:val="20"/>
                <w:lang w:val="en-IE" w:eastAsia="en-IE"/>
              </w:rPr>
              <w:t xml:space="preserve">Pseudo-code for random ant </w:t>
            </w:r>
          </w:p>
        </w:tc>
      </w:tr>
      <w:tr w:rsidR="00DD2714" w:rsidRPr="0005431A" w14:paraId="4E8EF5BE" w14:textId="77777777" w:rsidTr="002225A7">
        <w:trPr>
          <w:jc w:val="center"/>
        </w:trPr>
        <w:tc>
          <w:tcPr>
            <w:tcW w:w="0" w:type="auto"/>
          </w:tcPr>
          <w:p w14:paraId="5CCA0E2F" w14:textId="77777777" w:rsidR="00DD2714" w:rsidRPr="0005431A" w:rsidRDefault="00DD2714" w:rsidP="002225A7">
            <w:pPr>
              <w:pStyle w:val="NoSpacing"/>
              <w:rPr>
                <w:sz w:val="20"/>
                <w:lang w:val="en-IE"/>
              </w:rPr>
            </w:pPr>
            <w:r w:rsidRPr="0005431A">
              <w:rPr>
                <w:sz w:val="20"/>
                <w:lang w:val="en-IE" w:eastAsia="en-IE"/>
              </w:rPr>
              <w:t>Create Local neighbourhood</w:t>
            </w:r>
          </w:p>
        </w:tc>
      </w:tr>
      <w:tr w:rsidR="00DD2714" w:rsidRPr="0005431A" w14:paraId="20F1C626" w14:textId="77777777" w:rsidTr="002225A7">
        <w:trPr>
          <w:jc w:val="center"/>
        </w:trPr>
        <w:tc>
          <w:tcPr>
            <w:tcW w:w="0" w:type="auto"/>
          </w:tcPr>
          <w:p w14:paraId="5D765D9A" w14:textId="77777777" w:rsidR="00DD2714" w:rsidRPr="0005431A" w:rsidRDefault="00DD2714" w:rsidP="002225A7">
            <w:pPr>
              <w:pStyle w:val="NoSpacing"/>
              <w:rPr>
                <w:sz w:val="20"/>
                <w:lang w:val="en-IE"/>
              </w:rPr>
            </w:pPr>
            <w:r w:rsidRPr="0005431A">
              <w:rPr>
                <w:sz w:val="20"/>
                <w:lang w:val="en-IE" w:eastAsia="en-IE"/>
              </w:rPr>
              <w:t>S0 &lt;-Create Random Tour</w:t>
            </w:r>
          </w:p>
        </w:tc>
      </w:tr>
      <w:tr w:rsidR="00DD2714" w:rsidRPr="0005431A" w14:paraId="42E94147" w14:textId="77777777" w:rsidTr="002225A7">
        <w:trPr>
          <w:jc w:val="center"/>
        </w:trPr>
        <w:tc>
          <w:tcPr>
            <w:tcW w:w="0" w:type="auto"/>
          </w:tcPr>
          <w:p w14:paraId="764B542D" w14:textId="77777777" w:rsidR="00DD2714" w:rsidRPr="0005431A" w:rsidRDefault="00DD2714" w:rsidP="002225A7">
            <w:pPr>
              <w:pStyle w:val="NoSpacing"/>
              <w:rPr>
                <w:sz w:val="20"/>
                <w:lang w:val="en-IE"/>
              </w:rPr>
            </w:pPr>
            <w:r w:rsidRPr="0005431A">
              <w:rPr>
                <w:b/>
                <w:bCs/>
                <w:sz w:val="20"/>
                <w:lang w:val="en-IE" w:eastAsia="en-IE"/>
              </w:rPr>
              <w:t xml:space="preserve">while </w:t>
            </w:r>
            <w:r w:rsidRPr="0005431A">
              <w:rPr>
                <w:sz w:val="20"/>
                <w:lang w:val="en-IE" w:eastAsia="en-IE"/>
              </w:rPr>
              <w:t xml:space="preserve">not stop-condition </w:t>
            </w:r>
            <w:r w:rsidRPr="0005431A">
              <w:rPr>
                <w:b/>
                <w:bCs/>
                <w:sz w:val="20"/>
                <w:lang w:val="en-IE" w:eastAsia="en-IE"/>
              </w:rPr>
              <w:t>do</w:t>
            </w:r>
          </w:p>
        </w:tc>
      </w:tr>
      <w:tr w:rsidR="00DD2714" w:rsidRPr="0005431A" w14:paraId="7B6C30AF" w14:textId="77777777" w:rsidTr="002225A7">
        <w:trPr>
          <w:jc w:val="center"/>
        </w:trPr>
        <w:tc>
          <w:tcPr>
            <w:tcW w:w="0" w:type="auto"/>
          </w:tcPr>
          <w:p w14:paraId="097A0F3F" w14:textId="77777777" w:rsidR="00DD2714" w:rsidRPr="0005431A" w:rsidRDefault="00DD2714" w:rsidP="002225A7">
            <w:pPr>
              <w:pStyle w:val="NoSpacing"/>
              <w:rPr>
                <w:sz w:val="20"/>
                <w:lang w:val="en-IE" w:eastAsia="en-IE"/>
              </w:rPr>
            </w:pPr>
            <w:r w:rsidRPr="0005431A">
              <w:rPr>
                <w:sz w:val="20"/>
                <w:lang w:val="en-IE" w:eastAsia="en-IE"/>
              </w:rPr>
              <w:t xml:space="preserve">S2 &lt;- Perform local search  </w:t>
            </w:r>
          </w:p>
          <w:p w14:paraId="2AA79E2F" w14:textId="77777777" w:rsidR="00DD2714" w:rsidRPr="0005431A" w:rsidRDefault="00DD2714" w:rsidP="002225A7">
            <w:pPr>
              <w:pStyle w:val="NoSpacing"/>
              <w:rPr>
                <w:sz w:val="20"/>
                <w:lang w:val="en-IE"/>
              </w:rPr>
            </w:pPr>
            <w:r w:rsidRPr="0005431A">
              <w:rPr>
                <w:sz w:val="20"/>
                <w:lang w:val="en-IE"/>
              </w:rPr>
              <w:t>S3 &lt;- mutate S2</w:t>
            </w:r>
          </w:p>
        </w:tc>
      </w:tr>
      <w:tr w:rsidR="00DD2714" w:rsidRPr="0005431A" w14:paraId="283B360E" w14:textId="77777777" w:rsidTr="002225A7">
        <w:trPr>
          <w:jc w:val="center"/>
        </w:trPr>
        <w:tc>
          <w:tcPr>
            <w:tcW w:w="0" w:type="auto"/>
          </w:tcPr>
          <w:p w14:paraId="0094B1F3" w14:textId="77777777" w:rsidR="00DD2714" w:rsidRPr="0005431A" w:rsidRDefault="00DD2714" w:rsidP="002225A7">
            <w:pPr>
              <w:pStyle w:val="NoSpacing"/>
              <w:rPr>
                <w:sz w:val="20"/>
                <w:lang w:val="en-IE"/>
              </w:rPr>
            </w:pPr>
            <w:r w:rsidRPr="0005431A">
              <w:rPr>
                <w:sz w:val="20"/>
                <w:lang w:val="en-IE"/>
              </w:rPr>
              <w:t>If s2 is better than S1</w:t>
            </w:r>
          </w:p>
          <w:p w14:paraId="637B5ADE" w14:textId="77777777" w:rsidR="00DD2714" w:rsidRPr="0005431A" w:rsidRDefault="00DD2714" w:rsidP="002225A7">
            <w:pPr>
              <w:pStyle w:val="NoSpacing"/>
              <w:rPr>
                <w:sz w:val="20"/>
                <w:lang w:val="en-IE"/>
              </w:rPr>
            </w:pPr>
            <w:r w:rsidRPr="0005431A">
              <w:rPr>
                <w:sz w:val="20"/>
                <w:lang w:val="en-IE"/>
              </w:rPr>
              <w:t>S1 = s2</w:t>
            </w:r>
          </w:p>
          <w:p w14:paraId="0E59DB35" w14:textId="77777777" w:rsidR="00DD2714" w:rsidRPr="0005431A" w:rsidRDefault="00DD2714" w:rsidP="002225A7">
            <w:pPr>
              <w:pStyle w:val="NoSpacing"/>
              <w:rPr>
                <w:sz w:val="20"/>
                <w:lang w:val="en-IE" w:eastAsia="en-IE"/>
              </w:rPr>
            </w:pPr>
            <w:r w:rsidRPr="0005431A">
              <w:rPr>
                <w:sz w:val="20"/>
                <w:lang w:val="en-IE"/>
              </w:rPr>
              <w:t>If stagnation detected reset to s0</w:t>
            </w:r>
          </w:p>
        </w:tc>
      </w:tr>
      <w:tr w:rsidR="00DD2714" w:rsidRPr="0005431A" w14:paraId="3B8D0C4F" w14:textId="77777777" w:rsidTr="002225A7">
        <w:trPr>
          <w:jc w:val="center"/>
        </w:trPr>
        <w:tc>
          <w:tcPr>
            <w:tcW w:w="0" w:type="auto"/>
          </w:tcPr>
          <w:p w14:paraId="02957A9A" w14:textId="77777777" w:rsidR="00DD2714" w:rsidRPr="0005431A" w:rsidRDefault="00DD2714" w:rsidP="002225A7">
            <w:pPr>
              <w:pStyle w:val="NoSpacing"/>
              <w:rPr>
                <w:sz w:val="20"/>
                <w:lang w:val="en-IE" w:eastAsia="en-IE"/>
              </w:rPr>
            </w:pPr>
            <w:r w:rsidRPr="0005431A">
              <w:rPr>
                <w:sz w:val="20"/>
                <w:lang w:val="en-IE" w:eastAsia="en-IE"/>
              </w:rPr>
              <w:t>End while</w:t>
            </w:r>
          </w:p>
        </w:tc>
      </w:tr>
      <w:tr w:rsidR="00DD2714" w:rsidRPr="0005431A" w14:paraId="74D3F2CE" w14:textId="77777777" w:rsidTr="002225A7">
        <w:trPr>
          <w:jc w:val="center"/>
        </w:trPr>
        <w:tc>
          <w:tcPr>
            <w:tcW w:w="0" w:type="auto"/>
            <w:tcBorders>
              <w:bottom w:val="single" w:sz="12" w:space="0" w:color="000000"/>
            </w:tcBorders>
          </w:tcPr>
          <w:p w14:paraId="2D1E0C8B" w14:textId="77777777" w:rsidR="00DD2714" w:rsidRPr="0005431A" w:rsidRDefault="00DD2714" w:rsidP="00966609">
            <w:pPr>
              <w:pStyle w:val="NoSpacing"/>
              <w:keepNext/>
              <w:rPr>
                <w:sz w:val="20"/>
                <w:lang w:val="en-IE" w:eastAsia="en-IE"/>
              </w:rPr>
            </w:pPr>
            <w:r w:rsidRPr="0005431A">
              <w:rPr>
                <w:b/>
                <w:bCs/>
                <w:sz w:val="20"/>
                <w:lang w:val="en-IE" w:eastAsia="en-IE"/>
              </w:rPr>
              <w:t>end while</w:t>
            </w:r>
          </w:p>
        </w:tc>
      </w:tr>
    </w:tbl>
    <w:p w14:paraId="01AF251B" w14:textId="49EDCC0B" w:rsidR="00966609" w:rsidRDefault="00966609">
      <w:pPr>
        <w:pStyle w:val="Caption"/>
      </w:pPr>
      <w:bookmarkStart w:id="165" w:name="_Toc396836558"/>
      <w:r>
        <w:t xml:space="preserve">Code listing </w:t>
      </w:r>
      <w:r w:rsidR="00F2061A">
        <w:fldChar w:fldCharType="begin"/>
      </w:r>
      <w:r w:rsidR="00F2061A">
        <w:instrText xml:space="preserve"> STYLEREF 1 \s </w:instrText>
      </w:r>
      <w:r w:rsidR="00F2061A">
        <w:fldChar w:fldCharType="separate"/>
      </w:r>
      <w:r w:rsidR="00DC0160">
        <w:rPr>
          <w:noProof/>
        </w:rPr>
        <w:t>7</w:t>
      </w:r>
      <w:r w:rsidR="00F2061A">
        <w:fldChar w:fldCharType="end"/>
      </w:r>
      <w:r w:rsidR="00F2061A">
        <w:t>.</w:t>
      </w:r>
      <w:r w:rsidR="00F2061A">
        <w:fldChar w:fldCharType="begin"/>
      </w:r>
      <w:r w:rsidR="00F2061A">
        <w:instrText xml:space="preserve"> SEQ Code_listing \* ARABIC \s 1 </w:instrText>
      </w:r>
      <w:r w:rsidR="00F2061A">
        <w:fldChar w:fldCharType="separate"/>
      </w:r>
      <w:r w:rsidR="00DC0160">
        <w:rPr>
          <w:noProof/>
        </w:rPr>
        <w:t>1</w:t>
      </w:r>
      <w:r w:rsidR="00F2061A">
        <w:fldChar w:fldCharType="end"/>
      </w:r>
      <w:r w:rsidR="00980EDC" w:rsidRPr="00980EDC">
        <w:t xml:space="preserve"> - </w:t>
      </w:r>
      <w:r w:rsidRPr="00391B99">
        <w:t>Pseudo code for random ant</w:t>
      </w:r>
      <w:bookmarkEnd w:id="165"/>
    </w:p>
    <w:p w14:paraId="31FE0B8B" w14:textId="77777777" w:rsidR="00A421C4" w:rsidRPr="0005431A" w:rsidRDefault="00A421C4" w:rsidP="00DD2714">
      <w:pPr>
        <w:rPr>
          <w:lang w:val="en-IE"/>
        </w:rPr>
      </w:pPr>
    </w:p>
    <w:p w14:paraId="3DBE46BB" w14:textId="0D07B6F3" w:rsidR="00DD2714" w:rsidRPr="0005431A" w:rsidRDefault="00DD2714" w:rsidP="00DD2714">
      <w:pPr>
        <w:rPr>
          <w:lang w:val="en-IE"/>
        </w:rPr>
      </w:pPr>
      <w:r w:rsidRPr="0005431A">
        <w:rPr>
          <w:lang w:val="en-IE"/>
        </w:rPr>
        <w:lastRenderedPageBreak/>
        <w:t>In addition, if stagnation is detected</w:t>
      </w:r>
      <w:r w:rsidR="00A421C4" w:rsidRPr="0005431A">
        <w:rPr>
          <w:lang w:val="en-IE"/>
        </w:rPr>
        <w:t>,</w:t>
      </w:r>
      <w:r w:rsidRPr="0005431A">
        <w:rPr>
          <w:lang w:val="en-IE"/>
        </w:rPr>
        <w:t xml:space="preserve"> </w:t>
      </w:r>
      <w:r w:rsidR="00A421C4" w:rsidRPr="0005431A">
        <w:rPr>
          <w:lang w:val="en-IE"/>
        </w:rPr>
        <w:t>t</w:t>
      </w:r>
      <w:r w:rsidRPr="0005431A">
        <w:rPr>
          <w:lang w:val="en-IE"/>
        </w:rPr>
        <w:t>he algorithm is reset to the first random solution.</w:t>
      </w:r>
    </w:p>
    <w:p w14:paraId="057BE829" w14:textId="77777777" w:rsidR="00966609" w:rsidRDefault="004E30F5" w:rsidP="00966609">
      <w:pPr>
        <w:pStyle w:val="content"/>
        <w:keepNext/>
      </w:pPr>
      <w:r>
        <w:rPr>
          <w:lang w:val="en-IE"/>
        </w:rPr>
        <w:pict w14:anchorId="531BD750">
          <v:shape id="_x0000_i1028" type="#_x0000_t75" style="width:452.4pt;height:284.6pt">
            <v:imagedata r:id="rId22" o:title=""/>
          </v:shape>
        </w:pict>
      </w:r>
    </w:p>
    <w:p w14:paraId="3611460C" w14:textId="19B97645" w:rsidR="000A127C" w:rsidRPr="0005431A" w:rsidRDefault="00966609" w:rsidP="00966609">
      <w:pPr>
        <w:pStyle w:val="Caption"/>
        <w:rPr>
          <w:lang w:val="en-IE"/>
        </w:rPr>
      </w:pPr>
      <w:bookmarkStart w:id="166" w:name="_Toc396945009"/>
      <w:r>
        <w:t xml:space="preserve">Figure </w:t>
      </w:r>
      <w:r w:rsidR="00141A5B">
        <w:fldChar w:fldCharType="begin"/>
      </w:r>
      <w:r w:rsidR="00141A5B">
        <w:instrText xml:space="preserve"> SEQ Figure \* ARABIC </w:instrText>
      </w:r>
      <w:r w:rsidR="00141A5B">
        <w:fldChar w:fldCharType="separate"/>
      </w:r>
      <w:r w:rsidR="00DC0160">
        <w:rPr>
          <w:noProof/>
        </w:rPr>
        <w:t>10</w:t>
      </w:r>
      <w:r w:rsidR="00141A5B">
        <w:fldChar w:fldCharType="end"/>
      </w:r>
      <w:r w:rsidR="00980EDC" w:rsidRPr="00980EDC">
        <w:t xml:space="preserve"> - </w:t>
      </w:r>
      <w:r w:rsidRPr="00966609">
        <w:rPr>
          <w:szCs w:val="24"/>
          <w:lang w:val="en-IE"/>
        </w:rPr>
        <w:t>Random Ant pseudo code</w:t>
      </w:r>
      <w:bookmarkEnd w:id="166"/>
    </w:p>
    <w:p w14:paraId="4FB9164C" w14:textId="3CBEAD05" w:rsidR="008C44DB" w:rsidRPr="0005431A" w:rsidRDefault="00966609" w:rsidP="00F133C8">
      <w:pPr>
        <w:pStyle w:val="Heading2"/>
      </w:pPr>
      <w:bookmarkStart w:id="167" w:name="_Toc394963951"/>
      <w:bookmarkStart w:id="168" w:name="_Toc396914458"/>
      <w:r>
        <w:t>7.1</w:t>
      </w:r>
      <w:r w:rsidR="0090065A">
        <w:t>2</w:t>
      </w:r>
      <w:r>
        <w:tab/>
      </w:r>
      <w:r w:rsidR="008C44DB" w:rsidRPr="0005431A">
        <w:t>Conclusion</w:t>
      </w:r>
      <w:bookmarkEnd w:id="163"/>
      <w:bookmarkEnd w:id="167"/>
      <w:bookmarkEnd w:id="168"/>
    </w:p>
    <w:p w14:paraId="0A993695" w14:textId="0035CD79" w:rsidR="002956A4" w:rsidRPr="0005431A" w:rsidRDefault="00F618C3" w:rsidP="000B3C97">
      <w:pPr>
        <w:rPr>
          <w:szCs w:val="24"/>
          <w:lang w:val="en-IE"/>
        </w:rPr>
      </w:pPr>
      <w:r w:rsidRPr="0005431A">
        <w:rPr>
          <w:lang w:val="en-IE"/>
        </w:rPr>
        <w:t xml:space="preserve">This chapter presented local search as applied to ant colony optimisation and the genetic algorithm. All researchers agree that applying local search to the solutions generated by approximation algorithms generated better solutions. All researchers also agree that </w:t>
      </w:r>
      <w:r w:rsidRPr="0005431A">
        <w:rPr>
          <w:rFonts w:eastAsia="AdvTmath1"/>
          <w:lang w:val="en-IE"/>
        </w:rPr>
        <w:t xml:space="preserve">Lamarckian </w:t>
      </w:r>
      <w:r w:rsidRPr="0005431A">
        <w:rPr>
          <w:lang w:val="en-IE"/>
        </w:rPr>
        <w:t xml:space="preserve">updates produce better solutions. Local searches such as the nearest neighbour algorithm and greedy searches can generate results within 20% of the optimal solution relatively easily, but suffer the problem of getting stuck </w:t>
      </w:r>
      <w:r w:rsidR="00440C07" w:rsidRPr="0005431A">
        <w:rPr>
          <w:lang w:val="en-IE"/>
        </w:rPr>
        <w:t>in</w:t>
      </w:r>
      <w:r w:rsidRPr="0005431A">
        <w:rPr>
          <w:lang w:val="en-IE"/>
        </w:rPr>
        <w:t xml:space="preserve"> local </w:t>
      </w:r>
      <w:r w:rsidR="00CF1F03" w:rsidRPr="0005431A">
        <w:rPr>
          <w:lang w:val="en-IE"/>
        </w:rPr>
        <w:t>optima</w:t>
      </w:r>
      <w:r w:rsidRPr="0005431A">
        <w:rPr>
          <w:lang w:val="en-IE"/>
        </w:rPr>
        <w:t xml:space="preserve">. </w:t>
      </w:r>
      <w:r w:rsidR="00CF1F03" w:rsidRPr="0005431A">
        <w:rPr>
          <w:lang w:val="en-IE"/>
        </w:rPr>
        <w:t>It has been outlined that i</w:t>
      </w:r>
      <w:r w:rsidRPr="0005431A">
        <w:rPr>
          <w:lang w:val="en-IE"/>
        </w:rPr>
        <w:t>nitial solution</w:t>
      </w:r>
      <w:r w:rsidR="00B50321" w:rsidRPr="0005431A">
        <w:rPr>
          <w:lang w:val="en-IE"/>
        </w:rPr>
        <w:t>s</w:t>
      </w:r>
      <w:r w:rsidRPr="0005431A">
        <w:rPr>
          <w:lang w:val="en-IE"/>
        </w:rPr>
        <w:t xml:space="preserve"> </w:t>
      </w:r>
      <w:r w:rsidR="00CB1DCE" w:rsidRPr="0005431A">
        <w:rPr>
          <w:lang w:val="en-IE"/>
        </w:rPr>
        <w:t>are</w:t>
      </w:r>
      <w:r w:rsidRPr="0005431A">
        <w:rPr>
          <w:lang w:val="en-IE"/>
        </w:rPr>
        <w:t xml:space="preserve"> generally generated randomly but when combined with an approximation algorithm</w:t>
      </w:r>
      <w:r w:rsidR="00FD5E21" w:rsidRPr="0005431A">
        <w:rPr>
          <w:lang w:val="en-IE"/>
        </w:rPr>
        <w:t xml:space="preserve"> can produce excellent results.</w:t>
      </w:r>
      <w:r w:rsidR="00440C07" w:rsidRPr="0005431A">
        <w:rPr>
          <w:lang w:val="en-IE"/>
        </w:rPr>
        <w:t xml:space="preserve"> There are various types of local search, and the </w:t>
      </w:r>
      <w:r w:rsidR="00CF1F03" w:rsidRPr="0005431A">
        <w:rPr>
          <w:lang w:val="en-IE"/>
        </w:rPr>
        <w:t>A</w:t>
      </w:r>
      <w:r w:rsidR="00440C07" w:rsidRPr="0005431A">
        <w:rPr>
          <w:lang w:val="en-IE"/>
        </w:rPr>
        <w:t xml:space="preserve">ntSolver framework </w:t>
      </w:r>
      <w:r w:rsidR="00B50321" w:rsidRPr="0005431A">
        <w:rPr>
          <w:lang w:val="en-IE"/>
        </w:rPr>
        <w:t>has</w:t>
      </w:r>
      <w:r w:rsidR="00440C07" w:rsidRPr="0005431A">
        <w:rPr>
          <w:lang w:val="en-IE"/>
        </w:rPr>
        <w:t xml:space="preserve"> implemented the nearest neighbour, greedy heuristic, </w:t>
      </w:r>
      <w:r w:rsidR="0090065A">
        <w:rPr>
          <w:lang w:val="en-IE"/>
        </w:rPr>
        <w:t>2-O</w:t>
      </w:r>
      <w:r w:rsidR="00440C07" w:rsidRPr="0005431A">
        <w:rPr>
          <w:lang w:val="en-IE"/>
        </w:rPr>
        <w:t xml:space="preserve">pt, </w:t>
      </w:r>
      <w:r w:rsidR="0090065A">
        <w:rPr>
          <w:lang w:val="en-IE"/>
        </w:rPr>
        <w:t>3-O</w:t>
      </w:r>
      <w:r w:rsidR="00440C07" w:rsidRPr="0005431A">
        <w:rPr>
          <w:lang w:val="en-IE"/>
        </w:rPr>
        <w:t xml:space="preserve">pt and converted Thomas </w:t>
      </w:r>
      <w:r w:rsidR="00440C07" w:rsidRPr="0005431A">
        <w:rPr>
          <w:szCs w:val="24"/>
          <w:lang w:val="en-IE"/>
        </w:rPr>
        <w:t>Stützle</w:t>
      </w:r>
      <w:r w:rsidR="00ED6716" w:rsidRPr="0005431A">
        <w:rPr>
          <w:szCs w:val="24"/>
          <w:lang w:val="en-IE"/>
        </w:rPr>
        <w:t>/</w:t>
      </w:r>
      <w:r w:rsidR="00440C07" w:rsidRPr="0005431A">
        <w:rPr>
          <w:szCs w:val="24"/>
          <w:lang w:val="en-IE"/>
        </w:rPr>
        <w:t>Lin Kernighan implementation to work within the framework</w:t>
      </w:r>
      <w:r w:rsidR="00B50321" w:rsidRPr="0005431A">
        <w:rPr>
          <w:szCs w:val="24"/>
          <w:lang w:val="en-IE"/>
        </w:rPr>
        <w:t>.</w:t>
      </w:r>
      <w:r w:rsidR="00440C07" w:rsidRPr="0005431A">
        <w:rPr>
          <w:szCs w:val="24"/>
          <w:lang w:val="en-IE"/>
        </w:rPr>
        <w:t xml:space="preserve"> </w:t>
      </w:r>
      <w:r w:rsidR="00B50321" w:rsidRPr="0005431A">
        <w:rPr>
          <w:szCs w:val="24"/>
          <w:lang w:val="en-IE"/>
        </w:rPr>
        <w:t>T</w:t>
      </w:r>
      <w:r w:rsidR="00440C07" w:rsidRPr="0005431A">
        <w:rPr>
          <w:szCs w:val="24"/>
          <w:lang w:val="en-IE"/>
        </w:rPr>
        <w:t xml:space="preserve">his chapter also introduced </w:t>
      </w:r>
      <w:r w:rsidR="00CF1F03" w:rsidRPr="0005431A">
        <w:rPr>
          <w:szCs w:val="24"/>
          <w:lang w:val="en-IE"/>
        </w:rPr>
        <w:t xml:space="preserve">the </w:t>
      </w:r>
      <w:r w:rsidR="00440C07" w:rsidRPr="0005431A">
        <w:rPr>
          <w:szCs w:val="24"/>
          <w:lang w:val="en-IE"/>
        </w:rPr>
        <w:t>random ant</w:t>
      </w:r>
      <w:r w:rsidR="00CF1F03" w:rsidRPr="0005431A">
        <w:rPr>
          <w:szCs w:val="24"/>
          <w:lang w:val="en-IE"/>
        </w:rPr>
        <w:t xml:space="preserve"> algorithm</w:t>
      </w:r>
      <w:r w:rsidR="00440C07" w:rsidRPr="0005431A">
        <w:rPr>
          <w:szCs w:val="24"/>
          <w:lang w:val="en-IE"/>
        </w:rPr>
        <w:t xml:space="preserve"> that basically generates random solutions and feeds them</w:t>
      </w:r>
      <w:r w:rsidR="002272EB">
        <w:rPr>
          <w:szCs w:val="24"/>
          <w:lang w:val="en-IE"/>
        </w:rPr>
        <w:t xml:space="preserve"> to the Lin Kernighan heuristic to convey the limitation of local search</w:t>
      </w:r>
    </w:p>
    <w:p w14:paraId="32CFA4DB" w14:textId="4E978FA6" w:rsidR="000B3C97" w:rsidRPr="0005431A" w:rsidRDefault="00ED6716" w:rsidP="004828FD">
      <w:pPr>
        <w:pStyle w:val="Heading1"/>
      </w:pPr>
      <w:r w:rsidRPr="0005431A">
        <w:lastRenderedPageBreak/>
        <w:tab/>
      </w:r>
      <w:bookmarkStart w:id="169" w:name="_Toc396914459"/>
      <w:r w:rsidR="004828FD" w:rsidRPr="004828FD">
        <w:t>DESIGN AND ENGINEERING OF ANTSOLVER</w:t>
      </w:r>
      <w:bookmarkEnd w:id="169"/>
    </w:p>
    <w:p w14:paraId="62F43E46" w14:textId="5EC872C0" w:rsidR="000B3C97" w:rsidRPr="0005431A" w:rsidRDefault="00ED6716" w:rsidP="00F133C8">
      <w:pPr>
        <w:pStyle w:val="Heading2"/>
      </w:pPr>
      <w:bookmarkStart w:id="170" w:name="_Toc396914460"/>
      <w:r w:rsidRPr="0005431A">
        <w:t>8.1</w:t>
      </w:r>
      <w:r w:rsidRPr="0005431A">
        <w:tab/>
      </w:r>
      <w:r w:rsidR="00A03E27" w:rsidRPr="0005431A">
        <w:t>Introduction</w:t>
      </w:r>
      <w:bookmarkEnd w:id="170"/>
    </w:p>
    <w:p w14:paraId="1E6B8E74" w14:textId="39004EA5" w:rsidR="00ED6716" w:rsidRPr="0005431A" w:rsidRDefault="000B3C97" w:rsidP="000B3C97">
      <w:pPr>
        <w:rPr>
          <w:lang w:val="en-IE"/>
        </w:rPr>
      </w:pPr>
      <w:r w:rsidRPr="0005431A">
        <w:rPr>
          <w:lang w:val="en-IE"/>
        </w:rPr>
        <w:t>In this chapter the most important poin</w:t>
      </w:r>
      <w:r w:rsidR="00A03E27" w:rsidRPr="0005431A">
        <w:rPr>
          <w:lang w:val="en-IE"/>
        </w:rPr>
        <w:t xml:space="preserve">ts of the implementation of </w:t>
      </w:r>
      <w:r w:rsidR="00ED6716" w:rsidRPr="0005431A">
        <w:rPr>
          <w:lang w:val="en-IE"/>
        </w:rPr>
        <w:t>AntSolver are introduced and described</w:t>
      </w:r>
      <w:r w:rsidRPr="0005431A">
        <w:rPr>
          <w:lang w:val="en-IE"/>
        </w:rPr>
        <w:t xml:space="preserve">. </w:t>
      </w:r>
      <w:r w:rsidR="00ED6716" w:rsidRPr="0005431A">
        <w:rPr>
          <w:lang w:val="en-IE"/>
        </w:rPr>
        <w:t>AntSolver</w:t>
      </w:r>
      <w:r w:rsidRPr="0005431A">
        <w:rPr>
          <w:lang w:val="en-IE"/>
        </w:rPr>
        <w:t xml:space="preserve"> implements all the algorithms</w:t>
      </w:r>
      <w:r w:rsidR="00082027" w:rsidRPr="0005431A">
        <w:rPr>
          <w:lang w:val="en-IE"/>
        </w:rPr>
        <w:t xml:space="preserve"> and local search</w:t>
      </w:r>
      <w:r w:rsidRPr="0005431A">
        <w:rPr>
          <w:lang w:val="en-IE"/>
        </w:rPr>
        <w:t xml:space="preserve"> described in </w:t>
      </w:r>
      <w:r w:rsidR="00ED6716" w:rsidRPr="0005431A">
        <w:rPr>
          <w:lang w:val="en-IE"/>
        </w:rPr>
        <w:t>C</w:t>
      </w:r>
      <w:r w:rsidRPr="0005431A">
        <w:rPr>
          <w:lang w:val="en-IE"/>
        </w:rPr>
        <w:t>hapter</w:t>
      </w:r>
      <w:r w:rsidR="00ED6716" w:rsidRPr="0005431A">
        <w:rPr>
          <w:lang w:val="en-IE"/>
        </w:rPr>
        <w:t>s</w:t>
      </w:r>
      <w:r w:rsidRPr="0005431A">
        <w:rPr>
          <w:lang w:val="en-IE"/>
        </w:rPr>
        <w:t xml:space="preserve"> </w:t>
      </w:r>
      <w:r w:rsidR="00A81533" w:rsidRPr="0005431A">
        <w:rPr>
          <w:lang w:val="en-IE"/>
        </w:rPr>
        <w:t>5</w:t>
      </w:r>
      <w:r w:rsidR="00915245" w:rsidRPr="0005431A">
        <w:rPr>
          <w:lang w:val="en-IE"/>
        </w:rPr>
        <w:t>,</w:t>
      </w:r>
      <w:r w:rsidR="00ED6716" w:rsidRPr="0005431A">
        <w:rPr>
          <w:lang w:val="en-IE"/>
        </w:rPr>
        <w:t xml:space="preserve"> </w:t>
      </w:r>
      <w:r w:rsidR="00082027" w:rsidRPr="0005431A">
        <w:rPr>
          <w:lang w:val="en-IE"/>
        </w:rPr>
        <w:t xml:space="preserve">6 and 7 </w:t>
      </w:r>
      <w:r w:rsidR="00ED6716" w:rsidRPr="0005431A">
        <w:rPr>
          <w:lang w:val="en-IE"/>
        </w:rPr>
        <w:t>(</w:t>
      </w:r>
      <w:r w:rsidR="00082027" w:rsidRPr="0005431A">
        <w:rPr>
          <w:lang w:val="en-IE"/>
        </w:rPr>
        <w:t>excluding Tabu search</w:t>
      </w:r>
      <w:r w:rsidR="00B41426">
        <w:rPr>
          <w:lang w:val="en-IE"/>
        </w:rPr>
        <w:t xml:space="preserve"> and Ranked based Ant System</w:t>
      </w:r>
      <w:r w:rsidR="00ED6716" w:rsidRPr="0005431A">
        <w:rPr>
          <w:lang w:val="en-IE"/>
        </w:rPr>
        <w:t>)</w:t>
      </w:r>
      <w:r w:rsidR="00082027" w:rsidRPr="0005431A">
        <w:rPr>
          <w:lang w:val="en-IE"/>
        </w:rPr>
        <w:t>,</w:t>
      </w:r>
      <w:r w:rsidRPr="0005431A">
        <w:rPr>
          <w:lang w:val="en-IE"/>
        </w:rPr>
        <w:t xml:space="preserve"> </w:t>
      </w:r>
      <w:r w:rsidR="00ED6716" w:rsidRPr="0005431A">
        <w:rPr>
          <w:lang w:val="en-IE"/>
        </w:rPr>
        <w:t xml:space="preserve">and </w:t>
      </w:r>
      <w:r w:rsidR="009A1E9C" w:rsidRPr="0005431A">
        <w:rPr>
          <w:lang w:val="en-IE"/>
        </w:rPr>
        <w:t>all</w:t>
      </w:r>
      <w:r w:rsidR="00954F6E" w:rsidRPr="0005431A">
        <w:rPr>
          <w:lang w:val="en-IE"/>
        </w:rPr>
        <w:t xml:space="preserve"> </w:t>
      </w:r>
      <w:r w:rsidR="009A1E9C" w:rsidRPr="0005431A">
        <w:rPr>
          <w:lang w:val="en-IE"/>
        </w:rPr>
        <w:t>artefacts</w:t>
      </w:r>
      <w:r w:rsidRPr="0005431A">
        <w:rPr>
          <w:lang w:val="en-IE"/>
        </w:rPr>
        <w:t xml:space="preserve"> </w:t>
      </w:r>
      <w:r w:rsidR="00ED6716" w:rsidRPr="0005431A">
        <w:rPr>
          <w:lang w:val="en-IE"/>
        </w:rPr>
        <w:t>have been</w:t>
      </w:r>
      <w:r w:rsidRPr="0005431A">
        <w:rPr>
          <w:lang w:val="en-IE"/>
        </w:rPr>
        <w:t xml:space="preserve"> </w:t>
      </w:r>
      <w:r w:rsidR="00954F6E" w:rsidRPr="0005431A">
        <w:rPr>
          <w:lang w:val="en-IE"/>
        </w:rPr>
        <w:t>created</w:t>
      </w:r>
      <w:r w:rsidRPr="0005431A">
        <w:rPr>
          <w:lang w:val="en-IE"/>
        </w:rPr>
        <w:t xml:space="preserve"> </w:t>
      </w:r>
      <w:r w:rsidR="009A1E9C" w:rsidRPr="0005431A">
        <w:rPr>
          <w:lang w:val="en-IE"/>
        </w:rPr>
        <w:t>during</w:t>
      </w:r>
      <w:r w:rsidRPr="0005431A">
        <w:rPr>
          <w:lang w:val="en-IE"/>
        </w:rPr>
        <w:t xml:space="preserve"> the course of this dissertation. The artefacts are available under the GNU license for download </w:t>
      </w:r>
      <w:r w:rsidR="00082027" w:rsidRPr="0005431A">
        <w:rPr>
          <w:lang w:val="en-IE"/>
        </w:rPr>
        <w:t xml:space="preserve">and </w:t>
      </w:r>
      <w:r w:rsidRPr="0005431A">
        <w:rPr>
          <w:lang w:val="en-IE"/>
        </w:rPr>
        <w:t xml:space="preserve">modification at </w:t>
      </w:r>
      <w:r w:rsidR="00F769E2" w:rsidRPr="00F769E2">
        <w:rPr>
          <w:lang w:val="en-IE"/>
        </w:rPr>
        <w:t>https://github.com/d13125710/AntSolverGUI</w:t>
      </w:r>
    </w:p>
    <w:p w14:paraId="4F05DFAA" w14:textId="22B57CB7" w:rsidR="00A03E27" w:rsidRPr="0005431A" w:rsidRDefault="000B3C97" w:rsidP="000B3C97">
      <w:pPr>
        <w:rPr>
          <w:lang w:val="en-IE"/>
        </w:rPr>
      </w:pPr>
      <w:r w:rsidRPr="0005431A">
        <w:rPr>
          <w:lang w:val="en-IE"/>
        </w:rPr>
        <w:t xml:space="preserve"> </w:t>
      </w:r>
    </w:p>
    <w:p w14:paraId="2F626D9A" w14:textId="313AA737" w:rsidR="00915245" w:rsidRPr="0005431A" w:rsidRDefault="000B3C97" w:rsidP="000B3C97">
      <w:pPr>
        <w:rPr>
          <w:lang w:val="en-IE"/>
        </w:rPr>
      </w:pPr>
      <w:r w:rsidRPr="0005431A">
        <w:rPr>
          <w:lang w:val="en-IE"/>
        </w:rPr>
        <w:t>Ant</w:t>
      </w:r>
      <w:r w:rsidR="009A1E9C" w:rsidRPr="0005431A">
        <w:rPr>
          <w:lang w:val="en-IE"/>
        </w:rPr>
        <w:t>S</w:t>
      </w:r>
      <w:r w:rsidRPr="0005431A">
        <w:rPr>
          <w:lang w:val="en-IE"/>
        </w:rPr>
        <w:t xml:space="preserve">olver is implemented in C++ and the main algorithm classes </w:t>
      </w:r>
      <w:r w:rsidR="00ED6716" w:rsidRPr="0005431A">
        <w:rPr>
          <w:lang w:val="en-IE"/>
        </w:rPr>
        <w:t xml:space="preserve">have </w:t>
      </w:r>
      <w:r w:rsidRPr="0005431A">
        <w:rPr>
          <w:lang w:val="en-IE"/>
        </w:rPr>
        <w:t>been impl</w:t>
      </w:r>
      <w:r w:rsidR="00251649" w:rsidRPr="0005431A">
        <w:rPr>
          <w:lang w:val="en-IE"/>
        </w:rPr>
        <w:t>emented using ISO standards</w:t>
      </w:r>
      <w:r w:rsidR="00A03E27" w:rsidRPr="0005431A">
        <w:rPr>
          <w:lang w:val="en-IE"/>
        </w:rPr>
        <w:t>,</w:t>
      </w:r>
      <w:r w:rsidR="00251649" w:rsidRPr="0005431A">
        <w:rPr>
          <w:lang w:val="en-IE"/>
        </w:rPr>
        <w:t xml:space="preserve"> </w:t>
      </w:r>
      <w:r w:rsidR="00A03E27" w:rsidRPr="0005431A">
        <w:rPr>
          <w:lang w:val="en-IE"/>
        </w:rPr>
        <w:t>t</w:t>
      </w:r>
      <w:r w:rsidRPr="0005431A">
        <w:rPr>
          <w:lang w:val="en-IE"/>
        </w:rPr>
        <w:t>herefore enabling these class</w:t>
      </w:r>
      <w:r w:rsidR="00A03E27" w:rsidRPr="0005431A">
        <w:rPr>
          <w:lang w:val="en-IE"/>
        </w:rPr>
        <w:t xml:space="preserve">es to be imported to any other C++ </w:t>
      </w:r>
      <w:r w:rsidRPr="0005431A">
        <w:rPr>
          <w:lang w:val="en-IE"/>
        </w:rPr>
        <w:t xml:space="preserve">application on any operating system. </w:t>
      </w:r>
    </w:p>
    <w:p w14:paraId="6E13758C" w14:textId="56B8EF34" w:rsidR="00A03E27" w:rsidRPr="0005431A" w:rsidRDefault="00ED6716" w:rsidP="000B3C97">
      <w:pPr>
        <w:rPr>
          <w:lang w:val="en-IE"/>
        </w:rPr>
      </w:pPr>
      <w:r w:rsidRPr="0005431A">
        <w:rPr>
          <w:lang w:val="en-IE"/>
        </w:rPr>
        <w:t>F</w:t>
      </w:r>
      <w:r w:rsidR="009A1E9C" w:rsidRPr="0005431A">
        <w:rPr>
          <w:lang w:val="en-IE"/>
        </w:rPr>
        <w:t>ive</w:t>
      </w:r>
      <w:r w:rsidR="000B3C97" w:rsidRPr="0005431A">
        <w:rPr>
          <w:lang w:val="en-IE"/>
        </w:rPr>
        <w:t xml:space="preserve"> distinct </w:t>
      </w:r>
      <w:r w:rsidRPr="0005431A">
        <w:rPr>
          <w:lang w:val="en-IE"/>
        </w:rPr>
        <w:t>AntSolver</w:t>
      </w:r>
      <w:r w:rsidR="00A03E27" w:rsidRPr="0005431A">
        <w:rPr>
          <w:lang w:val="en-IE"/>
        </w:rPr>
        <w:t xml:space="preserve"> </w:t>
      </w:r>
      <w:r w:rsidR="000B3C97" w:rsidRPr="0005431A">
        <w:rPr>
          <w:lang w:val="en-IE"/>
        </w:rPr>
        <w:t>modules</w:t>
      </w:r>
      <w:r w:rsidRPr="0005431A">
        <w:rPr>
          <w:lang w:val="en-IE"/>
        </w:rPr>
        <w:t xml:space="preserve"> are introduced:</w:t>
      </w:r>
      <w:r w:rsidR="00251649" w:rsidRPr="0005431A">
        <w:rPr>
          <w:lang w:val="en-IE"/>
        </w:rPr>
        <w:t xml:space="preserve"> </w:t>
      </w:r>
    </w:p>
    <w:p w14:paraId="7B917C6F" w14:textId="719BBEA1" w:rsidR="00A03E27" w:rsidRPr="00DB02EE" w:rsidRDefault="000B3C97" w:rsidP="00EE6F63">
      <w:pPr>
        <w:pStyle w:val="ListParagraph"/>
        <w:numPr>
          <w:ilvl w:val="0"/>
          <w:numId w:val="14"/>
        </w:numPr>
        <w:spacing w:line="360" w:lineRule="auto"/>
        <w:jc w:val="both"/>
        <w:rPr>
          <w:rFonts w:ascii="Times New Roman" w:hAnsi="Times New Roman"/>
          <w:sz w:val="24"/>
          <w:szCs w:val="24"/>
        </w:rPr>
      </w:pPr>
      <w:r w:rsidRPr="00DB02EE">
        <w:rPr>
          <w:rFonts w:ascii="Times New Roman" w:hAnsi="Times New Roman"/>
          <w:sz w:val="24"/>
          <w:szCs w:val="24"/>
        </w:rPr>
        <w:t xml:space="preserve">The main algorithm classes, the entire logic of all the ant algorithms, and genetic algorithm have been encapsulated into these classes. All </w:t>
      </w:r>
      <w:r w:rsidR="00ED6716" w:rsidRPr="0005431A">
        <w:rPr>
          <w:rFonts w:ascii="Times New Roman" w:hAnsi="Times New Roman"/>
          <w:sz w:val="24"/>
          <w:szCs w:val="24"/>
        </w:rPr>
        <w:t xml:space="preserve">are </w:t>
      </w:r>
      <w:r w:rsidRPr="00DB02EE">
        <w:rPr>
          <w:rFonts w:ascii="Times New Roman" w:hAnsi="Times New Roman"/>
          <w:sz w:val="24"/>
          <w:szCs w:val="24"/>
        </w:rPr>
        <w:t>accessed via an interface</w:t>
      </w:r>
      <w:r w:rsidR="00A03E27" w:rsidRPr="00DB02EE">
        <w:rPr>
          <w:rFonts w:ascii="Times New Roman" w:hAnsi="Times New Roman"/>
          <w:sz w:val="24"/>
          <w:szCs w:val="24"/>
        </w:rPr>
        <w:t xml:space="preserve"> and created </w:t>
      </w:r>
      <w:r w:rsidR="00BF7E16" w:rsidRPr="00DB02EE">
        <w:rPr>
          <w:rFonts w:ascii="Times New Roman" w:hAnsi="Times New Roman"/>
          <w:sz w:val="24"/>
          <w:szCs w:val="24"/>
        </w:rPr>
        <w:t>via</w:t>
      </w:r>
      <w:r w:rsidR="00A03E27" w:rsidRPr="00DB02EE">
        <w:rPr>
          <w:rFonts w:ascii="Times New Roman" w:hAnsi="Times New Roman"/>
          <w:sz w:val="24"/>
          <w:szCs w:val="24"/>
        </w:rPr>
        <w:t xml:space="preserve"> a factory</w:t>
      </w:r>
      <w:r w:rsidR="00ED6716" w:rsidRPr="0005431A">
        <w:rPr>
          <w:rFonts w:ascii="Times New Roman" w:hAnsi="Times New Roman"/>
          <w:sz w:val="24"/>
          <w:szCs w:val="24"/>
        </w:rPr>
        <w:t>;</w:t>
      </w:r>
    </w:p>
    <w:p w14:paraId="175FA2D7" w14:textId="7EED25DD" w:rsidR="00A03E27" w:rsidRPr="00DB02EE" w:rsidRDefault="00A03E27" w:rsidP="00EE6F63">
      <w:pPr>
        <w:pStyle w:val="ListParagraph"/>
        <w:numPr>
          <w:ilvl w:val="0"/>
          <w:numId w:val="14"/>
        </w:numPr>
        <w:spacing w:line="360" w:lineRule="auto"/>
        <w:jc w:val="both"/>
        <w:rPr>
          <w:rFonts w:ascii="Times New Roman" w:hAnsi="Times New Roman"/>
          <w:sz w:val="24"/>
          <w:szCs w:val="24"/>
        </w:rPr>
      </w:pPr>
      <w:r w:rsidRPr="00DB02EE">
        <w:rPr>
          <w:rFonts w:ascii="Times New Roman" w:hAnsi="Times New Roman"/>
          <w:sz w:val="24"/>
          <w:szCs w:val="24"/>
        </w:rPr>
        <w:t xml:space="preserve">A </w:t>
      </w:r>
      <w:r w:rsidR="000B3C97" w:rsidRPr="00DB02EE">
        <w:rPr>
          <w:rFonts w:ascii="Times New Roman" w:hAnsi="Times New Roman"/>
          <w:sz w:val="24"/>
          <w:szCs w:val="24"/>
        </w:rPr>
        <w:t>Local search</w:t>
      </w:r>
      <w:r w:rsidRPr="00DB02EE">
        <w:rPr>
          <w:rFonts w:ascii="Times New Roman" w:hAnsi="Times New Roman"/>
          <w:sz w:val="24"/>
          <w:szCs w:val="24"/>
        </w:rPr>
        <w:t xml:space="preserve"> module with the methods of local search </w:t>
      </w:r>
      <w:r w:rsidR="00ED6716" w:rsidRPr="0005431A">
        <w:rPr>
          <w:rFonts w:ascii="Times New Roman" w:hAnsi="Times New Roman"/>
          <w:sz w:val="24"/>
          <w:szCs w:val="24"/>
        </w:rPr>
        <w:t xml:space="preserve">is </w:t>
      </w:r>
      <w:r w:rsidRPr="00DB02EE">
        <w:rPr>
          <w:rFonts w:ascii="Times New Roman" w:hAnsi="Times New Roman"/>
          <w:sz w:val="24"/>
          <w:szCs w:val="24"/>
        </w:rPr>
        <w:t>discussed and can be applied to each solution</w:t>
      </w:r>
      <w:r w:rsidR="00082027" w:rsidRPr="00DB02EE">
        <w:rPr>
          <w:rFonts w:ascii="Times New Roman" w:hAnsi="Times New Roman"/>
          <w:sz w:val="24"/>
          <w:szCs w:val="24"/>
        </w:rPr>
        <w:t xml:space="preserve"> of each algorithm </w:t>
      </w:r>
      <w:r w:rsidR="00ED6716" w:rsidRPr="0005431A">
        <w:rPr>
          <w:rFonts w:ascii="Times New Roman" w:hAnsi="Times New Roman"/>
          <w:sz w:val="24"/>
          <w:szCs w:val="24"/>
        </w:rPr>
        <w:t>(</w:t>
      </w:r>
      <w:r w:rsidR="00082027" w:rsidRPr="00DB02EE">
        <w:rPr>
          <w:rFonts w:ascii="Times New Roman" w:hAnsi="Times New Roman"/>
          <w:sz w:val="24"/>
          <w:szCs w:val="24"/>
        </w:rPr>
        <w:t>except the brute force algorithm</w:t>
      </w:r>
      <w:r w:rsidR="00ED6716" w:rsidRPr="0005431A">
        <w:rPr>
          <w:rFonts w:ascii="Times New Roman" w:hAnsi="Times New Roman"/>
          <w:sz w:val="24"/>
          <w:szCs w:val="24"/>
        </w:rPr>
        <w:t>);</w:t>
      </w:r>
      <w:r w:rsidRPr="00DB02EE">
        <w:rPr>
          <w:rFonts w:ascii="Times New Roman" w:hAnsi="Times New Roman"/>
          <w:sz w:val="24"/>
          <w:szCs w:val="24"/>
        </w:rPr>
        <w:t xml:space="preserve"> </w:t>
      </w:r>
    </w:p>
    <w:p w14:paraId="4AF6D6F7" w14:textId="29A10E20" w:rsidR="00A03E27" w:rsidRPr="00DB02EE" w:rsidRDefault="00A03E27" w:rsidP="00EE6F63">
      <w:pPr>
        <w:pStyle w:val="ListParagraph"/>
        <w:numPr>
          <w:ilvl w:val="0"/>
          <w:numId w:val="14"/>
        </w:numPr>
        <w:spacing w:line="360" w:lineRule="auto"/>
        <w:jc w:val="both"/>
        <w:rPr>
          <w:rFonts w:ascii="Times New Roman" w:hAnsi="Times New Roman"/>
          <w:sz w:val="24"/>
          <w:szCs w:val="24"/>
        </w:rPr>
      </w:pPr>
      <w:r w:rsidRPr="00DB02EE">
        <w:rPr>
          <w:rFonts w:ascii="Times New Roman" w:hAnsi="Times New Roman"/>
          <w:sz w:val="24"/>
          <w:szCs w:val="24"/>
        </w:rPr>
        <w:t>The Problem module</w:t>
      </w:r>
      <w:r w:rsidR="00082027" w:rsidRPr="00DB02EE">
        <w:rPr>
          <w:rFonts w:ascii="Times New Roman" w:hAnsi="Times New Roman"/>
          <w:sz w:val="24"/>
          <w:szCs w:val="24"/>
        </w:rPr>
        <w:t xml:space="preserve"> implements</w:t>
      </w:r>
      <w:r w:rsidRPr="00DB02EE">
        <w:rPr>
          <w:rFonts w:ascii="Times New Roman" w:hAnsi="Times New Roman"/>
          <w:sz w:val="24"/>
          <w:szCs w:val="24"/>
        </w:rPr>
        <w:t xml:space="preserve"> </w:t>
      </w:r>
      <w:r w:rsidR="000B3C97" w:rsidRPr="00DB02EE">
        <w:rPr>
          <w:rFonts w:ascii="Times New Roman" w:hAnsi="Times New Roman"/>
          <w:sz w:val="24"/>
          <w:szCs w:val="24"/>
        </w:rPr>
        <w:t xml:space="preserve">the </w:t>
      </w:r>
      <w:r w:rsidR="00ED6716" w:rsidRPr="0005431A">
        <w:rPr>
          <w:rFonts w:ascii="Times New Roman" w:hAnsi="Times New Roman"/>
          <w:sz w:val="24"/>
          <w:szCs w:val="24"/>
        </w:rPr>
        <w:t>T</w:t>
      </w:r>
      <w:r w:rsidR="000B3C97" w:rsidRPr="00DB02EE">
        <w:rPr>
          <w:rFonts w:ascii="Times New Roman" w:hAnsi="Times New Roman"/>
          <w:sz w:val="24"/>
          <w:szCs w:val="24"/>
        </w:rPr>
        <w:t xml:space="preserve">ravelling </w:t>
      </w:r>
      <w:r w:rsidR="00364693" w:rsidRPr="00DB02EE">
        <w:rPr>
          <w:rFonts w:ascii="Times New Roman" w:hAnsi="Times New Roman"/>
          <w:sz w:val="24"/>
          <w:szCs w:val="24"/>
        </w:rPr>
        <w:t>Salesperson</w:t>
      </w:r>
      <w:r w:rsidR="00813A42" w:rsidRPr="00DB02EE">
        <w:rPr>
          <w:rFonts w:ascii="Times New Roman" w:hAnsi="Times New Roman"/>
          <w:sz w:val="24"/>
          <w:szCs w:val="24"/>
        </w:rPr>
        <w:t xml:space="preserve"> </w:t>
      </w:r>
      <w:r w:rsidR="00ED6716" w:rsidRPr="0005431A">
        <w:rPr>
          <w:rFonts w:ascii="Times New Roman" w:hAnsi="Times New Roman"/>
          <w:sz w:val="24"/>
          <w:szCs w:val="24"/>
        </w:rPr>
        <w:t xml:space="preserve">Problem </w:t>
      </w:r>
      <w:r w:rsidRPr="00DB02EE">
        <w:rPr>
          <w:rFonts w:ascii="Times New Roman" w:hAnsi="Times New Roman"/>
          <w:sz w:val="24"/>
          <w:szCs w:val="24"/>
        </w:rPr>
        <w:t>to</w:t>
      </w:r>
      <w:r w:rsidR="000B3C97" w:rsidRPr="00DB02EE">
        <w:rPr>
          <w:rFonts w:ascii="Times New Roman" w:hAnsi="Times New Roman"/>
          <w:sz w:val="24"/>
          <w:szCs w:val="24"/>
        </w:rPr>
        <w:t xml:space="preserve"> demonstrate the flexibility of these algorithms</w:t>
      </w:r>
      <w:r w:rsidR="00ED6716" w:rsidRPr="0005431A">
        <w:rPr>
          <w:rFonts w:ascii="Times New Roman" w:hAnsi="Times New Roman"/>
          <w:sz w:val="24"/>
          <w:szCs w:val="24"/>
        </w:rPr>
        <w:t>;</w:t>
      </w:r>
      <w:r w:rsidR="000B3C97" w:rsidRPr="00DB02EE">
        <w:rPr>
          <w:rFonts w:ascii="Times New Roman" w:hAnsi="Times New Roman"/>
          <w:sz w:val="24"/>
          <w:szCs w:val="24"/>
        </w:rPr>
        <w:t xml:space="preserve"> </w:t>
      </w:r>
    </w:p>
    <w:p w14:paraId="7AA198CB" w14:textId="2B184478" w:rsidR="000B3C97" w:rsidRPr="00DB02EE" w:rsidRDefault="00A03E27" w:rsidP="00EE6F63">
      <w:pPr>
        <w:pStyle w:val="ListParagraph"/>
        <w:numPr>
          <w:ilvl w:val="0"/>
          <w:numId w:val="14"/>
        </w:numPr>
        <w:spacing w:line="360" w:lineRule="auto"/>
        <w:jc w:val="both"/>
        <w:rPr>
          <w:rFonts w:ascii="Times New Roman" w:hAnsi="Times New Roman"/>
          <w:sz w:val="24"/>
          <w:szCs w:val="24"/>
        </w:rPr>
      </w:pPr>
      <w:r w:rsidRPr="00DB02EE">
        <w:rPr>
          <w:rFonts w:ascii="Times New Roman" w:hAnsi="Times New Roman"/>
          <w:sz w:val="24"/>
          <w:szCs w:val="24"/>
        </w:rPr>
        <w:t>A</w:t>
      </w:r>
      <w:r w:rsidR="000B3C97" w:rsidRPr="00DB02EE">
        <w:rPr>
          <w:rFonts w:ascii="Times New Roman" w:hAnsi="Times New Roman"/>
          <w:sz w:val="24"/>
          <w:szCs w:val="24"/>
        </w:rPr>
        <w:t xml:space="preserve"> GUI </w:t>
      </w:r>
      <w:r w:rsidRPr="00DB02EE">
        <w:rPr>
          <w:rFonts w:ascii="Times New Roman" w:hAnsi="Times New Roman"/>
          <w:sz w:val="24"/>
          <w:szCs w:val="24"/>
        </w:rPr>
        <w:t>interface module</w:t>
      </w:r>
      <w:r w:rsidR="000B3C97" w:rsidRPr="00DB02EE">
        <w:rPr>
          <w:rFonts w:ascii="Times New Roman" w:hAnsi="Times New Roman"/>
          <w:sz w:val="24"/>
          <w:szCs w:val="24"/>
        </w:rPr>
        <w:t xml:space="preserve"> was created</w:t>
      </w:r>
      <w:r w:rsidR="00251649" w:rsidRPr="00DB02EE">
        <w:rPr>
          <w:rFonts w:ascii="Times New Roman" w:hAnsi="Times New Roman"/>
          <w:sz w:val="24"/>
          <w:szCs w:val="24"/>
        </w:rPr>
        <w:t xml:space="preserve"> </w:t>
      </w:r>
      <w:r w:rsidRPr="00DB02EE">
        <w:rPr>
          <w:rFonts w:ascii="Times New Roman" w:hAnsi="Times New Roman"/>
          <w:sz w:val="24"/>
          <w:szCs w:val="24"/>
        </w:rPr>
        <w:t xml:space="preserve">to visualise the algorithms and </w:t>
      </w:r>
      <w:r w:rsidR="00ED6716" w:rsidRPr="0005431A">
        <w:rPr>
          <w:rFonts w:ascii="Times New Roman" w:hAnsi="Times New Roman"/>
          <w:sz w:val="24"/>
          <w:szCs w:val="24"/>
        </w:rPr>
        <w:t>a</w:t>
      </w:r>
      <w:r w:rsidR="00ED6716" w:rsidRPr="00DB02EE">
        <w:rPr>
          <w:rFonts w:ascii="Times New Roman" w:hAnsi="Times New Roman"/>
          <w:sz w:val="24"/>
          <w:szCs w:val="24"/>
        </w:rPr>
        <w:t xml:space="preserve"> </w:t>
      </w:r>
      <w:r w:rsidR="000B3C97" w:rsidRPr="00DB02EE">
        <w:rPr>
          <w:rFonts w:ascii="Times New Roman" w:hAnsi="Times New Roman"/>
          <w:sz w:val="24"/>
          <w:szCs w:val="24"/>
        </w:rPr>
        <w:t xml:space="preserve">MS Windows 64bit GUI interface to </w:t>
      </w:r>
      <w:r w:rsidRPr="00DB02EE">
        <w:rPr>
          <w:rFonts w:ascii="Times New Roman" w:hAnsi="Times New Roman"/>
          <w:sz w:val="24"/>
          <w:szCs w:val="24"/>
        </w:rPr>
        <w:t xml:space="preserve">the </w:t>
      </w:r>
      <w:r w:rsidR="00BF7E16" w:rsidRPr="00DB02EE">
        <w:rPr>
          <w:rFonts w:ascii="Times New Roman" w:hAnsi="Times New Roman"/>
          <w:sz w:val="24"/>
          <w:szCs w:val="24"/>
        </w:rPr>
        <w:t>algorithms</w:t>
      </w:r>
      <w:r w:rsidR="000B3C97" w:rsidRPr="00DB02EE">
        <w:rPr>
          <w:rFonts w:ascii="Times New Roman" w:hAnsi="Times New Roman"/>
          <w:sz w:val="24"/>
          <w:szCs w:val="24"/>
        </w:rPr>
        <w:t xml:space="preserve"> classes </w:t>
      </w:r>
      <w:r w:rsidR="00ED6716" w:rsidRPr="0005431A">
        <w:rPr>
          <w:rFonts w:ascii="Times New Roman" w:hAnsi="Times New Roman"/>
          <w:sz w:val="24"/>
          <w:szCs w:val="24"/>
        </w:rPr>
        <w:t xml:space="preserve">was </w:t>
      </w:r>
      <w:r w:rsidR="00B41426">
        <w:rPr>
          <w:rFonts w:ascii="Times New Roman" w:hAnsi="Times New Roman"/>
          <w:sz w:val="24"/>
          <w:szCs w:val="24"/>
        </w:rPr>
        <w:t>built with MFC compiled using V</w:t>
      </w:r>
      <w:r w:rsidR="000B3C97" w:rsidRPr="00DB02EE">
        <w:rPr>
          <w:rFonts w:ascii="Times New Roman" w:hAnsi="Times New Roman"/>
          <w:sz w:val="24"/>
          <w:szCs w:val="24"/>
        </w:rPr>
        <w:t>isual C++ 10</w:t>
      </w:r>
      <w:r w:rsidR="00ED6716" w:rsidRPr="0005431A">
        <w:rPr>
          <w:rFonts w:ascii="Times New Roman" w:hAnsi="Times New Roman"/>
          <w:sz w:val="24"/>
          <w:szCs w:val="24"/>
        </w:rPr>
        <w:t>;</w:t>
      </w:r>
    </w:p>
    <w:p w14:paraId="246FA67F" w14:textId="19CE9CFE" w:rsidR="00A03E27" w:rsidRPr="00DB02EE" w:rsidRDefault="00082027" w:rsidP="00EE6F63">
      <w:pPr>
        <w:pStyle w:val="ListParagraph"/>
        <w:numPr>
          <w:ilvl w:val="0"/>
          <w:numId w:val="14"/>
        </w:numPr>
        <w:spacing w:line="360" w:lineRule="auto"/>
        <w:jc w:val="both"/>
        <w:rPr>
          <w:rFonts w:ascii="Times New Roman" w:hAnsi="Times New Roman"/>
          <w:sz w:val="24"/>
          <w:szCs w:val="24"/>
        </w:rPr>
      </w:pPr>
      <w:r w:rsidRPr="00DB02EE">
        <w:rPr>
          <w:rFonts w:ascii="Times New Roman" w:hAnsi="Times New Roman"/>
          <w:sz w:val="24"/>
          <w:szCs w:val="24"/>
        </w:rPr>
        <w:t xml:space="preserve">A testing suite for automating the experiments </w:t>
      </w:r>
      <w:r w:rsidR="00ED6716" w:rsidRPr="0005431A">
        <w:rPr>
          <w:rFonts w:ascii="Times New Roman" w:hAnsi="Times New Roman"/>
          <w:sz w:val="24"/>
          <w:szCs w:val="24"/>
        </w:rPr>
        <w:t xml:space="preserve">is </w:t>
      </w:r>
      <w:r w:rsidRPr="00DB02EE">
        <w:rPr>
          <w:rFonts w:ascii="Times New Roman" w:hAnsi="Times New Roman"/>
          <w:sz w:val="24"/>
          <w:szCs w:val="24"/>
        </w:rPr>
        <w:t xml:space="preserve">defined in </w:t>
      </w:r>
      <w:r w:rsidR="00ED6716" w:rsidRPr="0005431A">
        <w:rPr>
          <w:rFonts w:ascii="Times New Roman" w:hAnsi="Times New Roman"/>
          <w:sz w:val="24"/>
          <w:szCs w:val="24"/>
        </w:rPr>
        <w:t>C</w:t>
      </w:r>
      <w:r w:rsidRPr="00DB02EE">
        <w:rPr>
          <w:rFonts w:ascii="Times New Roman" w:hAnsi="Times New Roman"/>
          <w:sz w:val="24"/>
          <w:szCs w:val="24"/>
        </w:rPr>
        <w:t>hapter 10.</w:t>
      </w:r>
    </w:p>
    <w:p w14:paraId="6A532EA0" w14:textId="2DE44F1E" w:rsidR="00FB4B7E" w:rsidRDefault="00A03E27" w:rsidP="00A03E27">
      <w:pPr>
        <w:rPr>
          <w:lang w:val="en-IE"/>
        </w:rPr>
      </w:pPr>
      <w:r w:rsidRPr="0005431A">
        <w:rPr>
          <w:lang w:val="en-IE"/>
        </w:rPr>
        <w:t xml:space="preserve">In creating </w:t>
      </w:r>
      <w:r w:rsidR="00ED6716" w:rsidRPr="0005431A">
        <w:rPr>
          <w:lang w:val="en-IE"/>
        </w:rPr>
        <w:t>AntSolver</w:t>
      </w:r>
      <w:r w:rsidRPr="0005431A">
        <w:rPr>
          <w:lang w:val="en-IE"/>
        </w:rPr>
        <w:t xml:space="preserve"> the following code was used to provide access to </w:t>
      </w:r>
      <w:r w:rsidR="00F24465" w:rsidRPr="0005431A">
        <w:rPr>
          <w:lang w:val="en-IE"/>
        </w:rPr>
        <w:t xml:space="preserve">MS </w:t>
      </w:r>
      <w:r w:rsidR="000A127C" w:rsidRPr="0005431A">
        <w:rPr>
          <w:lang w:val="en-IE"/>
        </w:rPr>
        <w:t>E</w:t>
      </w:r>
      <w:r w:rsidRPr="0005431A">
        <w:rPr>
          <w:lang w:val="en-IE"/>
        </w:rPr>
        <w:t>xcel</w:t>
      </w:r>
      <w:r w:rsidR="00F24465" w:rsidRPr="0005431A">
        <w:rPr>
          <w:lang w:val="en-IE"/>
        </w:rPr>
        <w:t xml:space="preserve"> </w:t>
      </w:r>
      <w:r w:rsidR="00F24465" w:rsidRPr="0005431A">
        <w:rPr>
          <w:lang w:val="en-IE"/>
        </w:rPr>
        <w:fldChar w:fldCharType="begin"/>
      </w:r>
      <w:r w:rsidR="00F24465" w:rsidRPr="0005431A">
        <w:rPr>
          <w:lang w:val="en-IE"/>
        </w:rPr>
        <w:instrText xml:space="preserve"> ADDIN ZOTERO_ITEM CSL_CITATION {"citationID":"uDl8CB5F","properties":{"formattedCitation":"{\\rtf (\\uc0\\u8220{}SimpleXlsxWriter,\\uc0\\u8221{} n.d.)}","plainCitation":"(“SimpleXlsxWriter,” n.d.)"},"citationItems":[{"id":678,"uris":["http://zotero.org/users/1680862/items/9FSA6HQI"],"uri":["http://zotero.org/users/1680862/items/9FSA6HQI"],"itemData":{"id":678,"type":"webpage","title":"SimpleXlsxWriter","container-title":"SourceForge","abstract":"This project represents XLSX files` writer written in C++","URL":"http://sourceforge.net/projects/simplexlsx/","accessed":{"date-parts":[["2014",8,6]]}}}],"schema":"https://github.com/citation-style-language/schema/raw/master/csl-citation.json"} </w:instrText>
      </w:r>
      <w:r w:rsidR="00F24465" w:rsidRPr="0005431A">
        <w:rPr>
          <w:lang w:val="en-IE"/>
        </w:rPr>
        <w:fldChar w:fldCharType="separate"/>
      </w:r>
      <w:r w:rsidR="00F24465" w:rsidRPr="0005431A">
        <w:rPr>
          <w:szCs w:val="24"/>
          <w:lang w:val="en-IE"/>
        </w:rPr>
        <w:t>(“SimpleXlsxWriter,” n.d.)</w:t>
      </w:r>
      <w:r w:rsidR="00F24465" w:rsidRPr="0005431A">
        <w:rPr>
          <w:lang w:val="en-IE"/>
        </w:rPr>
        <w:fldChar w:fldCharType="end"/>
      </w:r>
      <w:r w:rsidR="00F24465" w:rsidRPr="0005431A">
        <w:rPr>
          <w:lang w:val="en-IE"/>
        </w:rPr>
        <w:t xml:space="preserve"> to save time executing experiments. </w:t>
      </w:r>
      <w:r w:rsidR="00ED6716" w:rsidRPr="0005431A">
        <w:rPr>
          <w:lang w:val="en-IE"/>
        </w:rPr>
        <w:t xml:space="preserve">A </w:t>
      </w:r>
      <w:r w:rsidR="00CB1DCE" w:rsidRPr="0005431A">
        <w:rPr>
          <w:lang w:val="en-IE"/>
        </w:rPr>
        <w:t>Thomas</w:t>
      </w:r>
      <w:r w:rsidRPr="0005431A">
        <w:rPr>
          <w:lang w:val="en-IE"/>
        </w:rPr>
        <w:t xml:space="preserve"> </w:t>
      </w:r>
      <w:r w:rsidR="00CB1DCE" w:rsidRPr="0005431A">
        <w:rPr>
          <w:lang w:val="en-IE"/>
        </w:rPr>
        <w:t>Stützle</w:t>
      </w:r>
      <w:r w:rsidR="00ED6716" w:rsidRPr="0005431A">
        <w:rPr>
          <w:lang w:val="en-IE"/>
        </w:rPr>
        <w:t>/</w:t>
      </w:r>
      <w:r w:rsidR="00CB1DCE" w:rsidRPr="0005431A">
        <w:rPr>
          <w:szCs w:val="24"/>
          <w:lang w:val="en-IE"/>
        </w:rPr>
        <w:t xml:space="preserve">Lin Kernighan local </w:t>
      </w:r>
      <w:r w:rsidRPr="0005431A">
        <w:rPr>
          <w:lang w:val="en-IE"/>
        </w:rPr>
        <w:t xml:space="preserve">search was also added. </w:t>
      </w:r>
      <w:r w:rsidR="00ED6716" w:rsidRPr="0005431A">
        <w:rPr>
          <w:lang w:val="en-IE"/>
        </w:rPr>
        <w:t>In addition, t</w:t>
      </w:r>
      <w:r w:rsidR="00FB4B7E" w:rsidRPr="0005431A">
        <w:rPr>
          <w:lang w:val="en-IE"/>
        </w:rPr>
        <w:t xml:space="preserve">he simple </w:t>
      </w:r>
      <w:r w:rsidR="00261E73" w:rsidRPr="0005431A">
        <w:rPr>
          <w:lang w:val="en-IE"/>
        </w:rPr>
        <w:t xml:space="preserve">Ant </w:t>
      </w:r>
      <w:r w:rsidR="00F24465" w:rsidRPr="0005431A">
        <w:rPr>
          <w:lang w:val="en-IE"/>
        </w:rPr>
        <w:t>S</w:t>
      </w:r>
      <w:r w:rsidR="00261E73" w:rsidRPr="0005431A">
        <w:rPr>
          <w:lang w:val="en-IE"/>
        </w:rPr>
        <w:t xml:space="preserve">ystem algorithm written </w:t>
      </w:r>
      <w:r w:rsidR="00F24465" w:rsidRPr="0005431A">
        <w:rPr>
          <w:lang w:val="en-IE"/>
        </w:rPr>
        <w:t xml:space="preserve">by Andrew Colin </w:t>
      </w:r>
      <w:r w:rsidR="00261E73" w:rsidRPr="0005431A">
        <w:rPr>
          <w:lang w:val="en-IE"/>
        </w:rPr>
        <w:fldChar w:fldCharType="begin"/>
      </w:r>
      <w:r w:rsidR="00F24465" w:rsidRPr="0005431A">
        <w:rPr>
          <w:lang w:val="en-IE"/>
        </w:rPr>
        <w:instrText xml:space="preserve"> ADDIN ZOTERO_ITEM CSL_CITATION {"citationID":"iTtYxFFF","properties":{"formattedCitation":"{\\rtf (\\uc0\\u8220{}Dr. Dobb\\uc0\\u8217{}s | Good stuff for serious developers,\\uc0\\u8221{} n.d.)}","plainCitation":"(“Dr. Dobb’s | Good stuff for serious developers,” n.d.)"},"citationItems":[{"id":96,"uris":["http://zotero.org/users/1680862/items/UF77IQMK"],"uri":["http://zotero.org/users/1680862/items/UF77IQMK"],"itemData":{"id":96,"type":"webpage","title":"Dr. Dobb's | Good stuff for serious developers: Programming Tools, Code, C++, Java, HTML5, Cloud, Mobile, Testing","container-title":"Dr. Dobb's","abstract":"Software tools and techniques for global software development. Dr. Dobb's features articles, source code, blogs,forums,video tutorials, and audio podcasts, as well as articles from Dr. Dobb's Journal, BYTE.com, C/C++ Users Journal, and Software Development magazine.","URL":"http://www.drdobbs.com/parallel/ant-colony-algorithms/parallel/sourcecode/ant-colony-algorithms/30100184","shortTitle":"Dr. Dobb's | Good stuff for serious developers","accessed":{"date-parts":[["2014",4,11]]}}}],"schema":"https://github.com/citation-style-language/schema/raw/master/csl-citation.json"} </w:instrText>
      </w:r>
      <w:r w:rsidR="00261E73" w:rsidRPr="0005431A">
        <w:rPr>
          <w:lang w:val="en-IE"/>
        </w:rPr>
        <w:fldChar w:fldCharType="separate"/>
      </w:r>
      <w:r w:rsidR="00F24465" w:rsidRPr="0005431A">
        <w:rPr>
          <w:szCs w:val="24"/>
          <w:lang w:val="en-IE"/>
        </w:rPr>
        <w:t>(“Dr. Dobb’s | Good stuff for serious developers,” n.d.)</w:t>
      </w:r>
      <w:r w:rsidR="00261E73" w:rsidRPr="0005431A">
        <w:rPr>
          <w:lang w:val="en-IE"/>
        </w:rPr>
        <w:fldChar w:fldCharType="end"/>
      </w:r>
      <w:r w:rsidR="00F24465" w:rsidRPr="0005431A">
        <w:rPr>
          <w:lang w:val="en-IE"/>
        </w:rPr>
        <w:t xml:space="preserve"> helped immensely </w:t>
      </w:r>
      <w:r w:rsidR="00ED6716" w:rsidRPr="0005431A">
        <w:rPr>
          <w:lang w:val="en-IE"/>
        </w:rPr>
        <w:t xml:space="preserve">in the understanding of </w:t>
      </w:r>
      <w:r w:rsidR="00F24465" w:rsidRPr="0005431A">
        <w:rPr>
          <w:lang w:val="en-IE"/>
        </w:rPr>
        <w:t xml:space="preserve">the basic </w:t>
      </w:r>
      <w:r w:rsidR="00BF7E16" w:rsidRPr="0005431A">
        <w:rPr>
          <w:lang w:val="en-IE"/>
        </w:rPr>
        <w:t xml:space="preserve">Ant system </w:t>
      </w:r>
      <w:r w:rsidR="00F24465" w:rsidRPr="0005431A">
        <w:rPr>
          <w:lang w:val="en-IE"/>
        </w:rPr>
        <w:t>algorithm.</w:t>
      </w:r>
    </w:p>
    <w:p w14:paraId="2A7F23A2" w14:textId="77777777" w:rsidR="00B1648A" w:rsidRDefault="00B1648A" w:rsidP="00A03E27">
      <w:pPr>
        <w:rPr>
          <w:lang w:val="en-IE"/>
        </w:rPr>
      </w:pPr>
    </w:p>
    <w:p w14:paraId="272BC3CD" w14:textId="072D6976" w:rsidR="00B1648A" w:rsidRDefault="00B1648A" w:rsidP="00A03E27">
      <w:pPr>
        <w:rPr>
          <w:lang w:val="en-IE"/>
        </w:rPr>
      </w:pPr>
      <w:r w:rsidRPr="00B1648A">
        <w:rPr>
          <w:lang w:val="en-IE"/>
        </w:rPr>
        <w:lastRenderedPageBreak/>
        <w:t xml:space="preserve">AntSolver was tested on a 64-bit Windows 7 machine, using the command prompt and the GUI </w:t>
      </w:r>
      <w:r w:rsidR="005F4333">
        <w:rPr>
          <w:lang w:val="en-IE"/>
        </w:rPr>
        <w:t>The</w:t>
      </w:r>
      <w:r w:rsidR="005F4333" w:rsidRPr="00B1648A">
        <w:rPr>
          <w:lang w:val="en-IE"/>
        </w:rPr>
        <w:t xml:space="preserve"> Windows</w:t>
      </w:r>
      <w:r w:rsidRPr="00B1648A">
        <w:rPr>
          <w:lang w:val="en-IE"/>
        </w:rPr>
        <w:t xml:space="preserve"> 7 machine is an AMD K7 running that 3000 MHz and 8 GB of RAM. Visual C++ 10 professional with service Pack 2 installed was used to compile all versions. There are no extra libraries required </w:t>
      </w:r>
      <w:r w:rsidR="0084511F">
        <w:rPr>
          <w:lang w:val="en-IE"/>
        </w:rPr>
        <w:t xml:space="preserve">to compile </w:t>
      </w:r>
      <w:r w:rsidRPr="00B1648A">
        <w:rPr>
          <w:lang w:val="en-IE"/>
        </w:rPr>
        <w:t>main modules. However, the further experiment libraries used to execute the lengthy experiments (Chapter 10) outputs to an Excel file and this library was provided by (“SimpleXlsxWriter,” n.d.).</w:t>
      </w:r>
    </w:p>
    <w:p w14:paraId="28235822" w14:textId="003D62B4" w:rsidR="000B3C97" w:rsidRPr="0005431A" w:rsidRDefault="00ED6716" w:rsidP="00F133C8">
      <w:pPr>
        <w:pStyle w:val="Heading2"/>
      </w:pPr>
      <w:bookmarkStart w:id="171" w:name="_Toc396914461"/>
      <w:r w:rsidRPr="0005431A">
        <w:t>8.2</w:t>
      </w:r>
      <w:r w:rsidRPr="0005431A">
        <w:tab/>
      </w:r>
      <w:r w:rsidR="000B3C97" w:rsidRPr="0005431A">
        <w:t>Why C++</w:t>
      </w:r>
      <w:r w:rsidRPr="0005431A">
        <w:t>?</w:t>
      </w:r>
      <w:bookmarkEnd w:id="171"/>
    </w:p>
    <w:p w14:paraId="6EF8D7D5" w14:textId="022202BC" w:rsidR="006729EC" w:rsidRPr="0005431A" w:rsidRDefault="00FF7CC9" w:rsidP="000B3C97">
      <w:pPr>
        <w:rPr>
          <w:lang w:val="en-IE"/>
        </w:rPr>
      </w:pPr>
      <w:r w:rsidRPr="0005431A">
        <w:rPr>
          <w:lang w:val="en-IE"/>
        </w:rPr>
        <w:t xml:space="preserve">C++ was selected for the building of the </w:t>
      </w:r>
      <w:r w:rsidR="000B3C97" w:rsidRPr="0005431A">
        <w:rPr>
          <w:lang w:val="en-IE"/>
        </w:rPr>
        <w:t xml:space="preserve">framework because </w:t>
      </w:r>
      <w:r w:rsidRPr="0005431A">
        <w:rPr>
          <w:lang w:val="en-IE"/>
        </w:rPr>
        <w:t>the author is</w:t>
      </w:r>
      <w:r w:rsidR="000B3C97" w:rsidRPr="0005431A">
        <w:rPr>
          <w:lang w:val="en-IE"/>
        </w:rPr>
        <w:t xml:space="preserve"> very confident with this language</w:t>
      </w:r>
      <w:r w:rsidRPr="0005431A">
        <w:rPr>
          <w:lang w:val="en-IE"/>
        </w:rPr>
        <w:t xml:space="preserve">. </w:t>
      </w:r>
      <w:r w:rsidR="000B3C97" w:rsidRPr="0005431A">
        <w:rPr>
          <w:lang w:val="en-IE"/>
        </w:rPr>
        <w:t xml:space="preserve">Microsoft Visual C++ 10 professional will be the compiler used </w:t>
      </w:r>
      <w:r w:rsidR="000B3C97" w:rsidRPr="0005431A">
        <w:rPr>
          <w:lang w:val="en-IE"/>
        </w:rPr>
        <w:fldChar w:fldCharType="begin"/>
      </w:r>
      <w:r w:rsidR="000B3C97" w:rsidRPr="0005431A">
        <w:rPr>
          <w:lang w:val="en-IE"/>
        </w:rPr>
        <w:instrText xml:space="preserve"> ADDIN ZOTERO_ITEM CSL_CITATION {"citationID":"4QzPmUhI","properties":{"formattedCitation":"{\\rtf (\\uc0\\u8220{}Visual C,\\uc0\\u8221{} 2014)}","plainCitation":"(“Visual C,” 2014)"},"citationItems":[{"id":429,"uris":["http://zotero.org/users/1680862/items/NRJKSN3R"],"uri":["http://zotero.org/users/1680862/items/NRJKSN3R"],"itemData":{"id":429,"type":"webpage","title":"Visual C","container-title":"Wikipedia, the free encyclopedia","abstract":"Microsoft Visual C++ (often abbreviated as MSVC or VC++) is a commercial (free version available), integrated development environment (IDE) product from Microsoft for the C, C++, and C++/CLI programming languages. It features tools for developing and debugging C++ code, especially code written for the Microsoft Windows API, the DirectX API, and the Microsoft .NET Framework.","URL":"http://en.wikipedia.org/w/index.php?title=Visual_C%2B%2B&amp;oldid=605323774","note":"Page Version ID: 605323774","language":"en","issued":{"date-parts":[["2014",4,22]]},"accessed":{"date-parts":[["2014",5,3]]}}}],"schema":"https://github.com/citation-style-language/schema/raw/master/csl-citation.json"} </w:instrText>
      </w:r>
      <w:r w:rsidR="000B3C97" w:rsidRPr="0005431A">
        <w:rPr>
          <w:lang w:val="en-IE"/>
        </w:rPr>
        <w:fldChar w:fldCharType="separate"/>
      </w:r>
      <w:r w:rsidR="000B3C97" w:rsidRPr="0005431A">
        <w:rPr>
          <w:lang w:val="en-IE"/>
        </w:rPr>
        <w:t>(“Visual C,” 2014)</w:t>
      </w:r>
      <w:r w:rsidR="000B3C97" w:rsidRPr="0005431A">
        <w:rPr>
          <w:lang w:val="en-IE"/>
        </w:rPr>
        <w:fldChar w:fldCharType="end"/>
      </w:r>
      <w:r w:rsidR="000B3C97" w:rsidRPr="0005431A">
        <w:rPr>
          <w:lang w:val="en-IE"/>
        </w:rPr>
        <w:t xml:space="preserve">. </w:t>
      </w:r>
      <w:r w:rsidR="00F24465" w:rsidRPr="0005431A">
        <w:rPr>
          <w:lang w:val="en-IE"/>
        </w:rPr>
        <w:t>AntSolver is designed u</w:t>
      </w:r>
      <w:r w:rsidR="000B3C97" w:rsidRPr="0005431A">
        <w:rPr>
          <w:lang w:val="en-IE"/>
        </w:rPr>
        <w:t xml:space="preserve">sing the methodology of </w:t>
      </w:r>
      <w:r w:rsidR="008E2C3B" w:rsidRPr="0005431A">
        <w:rPr>
          <w:lang w:val="en-IE"/>
        </w:rPr>
        <w:t>well</w:t>
      </w:r>
      <w:r w:rsidRPr="0005431A">
        <w:rPr>
          <w:lang w:val="en-IE"/>
        </w:rPr>
        <w:t>-</w:t>
      </w:r>
      <w:r w:rsidR="008E2C3B" w:rsidRPr="0005431A">
        <w:rPr>
          <w:lang w:val="en-IE"/>
        </w:rPr>
        <w:t xml:space="preserve">researched design patterns and </w:t>
      </w:r>
      <w:r w:rsidR="00082027" w:rsidRPr="0005431A">
        <w:rPr>
          <w:lang w:val="en-IE"/>
        </w:rPr>
        <w:t>the Object Orientated paradigm</w:t>
      </w:r>
      <w:r w:rsidRPr="0005431A">
        <w:rPr>
          <w:lang w:val="en-IE"/>
        </w:rPr>
        <w:t xml:space="preserve"> t</w:t>
      </w:r>
      <w:r w:rsidR="000B3C97" w:rsidRPr="0005431A">
        <w:rPr>
          <w:lang w:val="en-IE"/>
        </w:rPr>
        <w:t>o enforce the advance</w:t>
      </w:r>
      <w:r w:rsidRPr="0005431A">
        <w:rPr>
          <w:lang w:val="en-IE"/>
        </w:rPr>
        <w:t>d</w:t>
      </w:r>
      <w:r w:rsidR="000B3C97" w:rsidRPr="0005431A">
        <w:rPr>
          <w:lang w:val="en-IE"/>
        </w:rPr>
        <w:t xml:space="preserve"> software engineering part of the MSc being studied.</w:t>
      </w:r>
      <w:r w:rsidR="00B1648A" w:rsidRPr="00B1648A">
        <w:t xml:space="preserve"> </w:t>
      </w:r>
      <w:r w:rsidR="00B1648A" w:rsidRPr="00B1648A">
        <w:rPr>
          <w:lang w:val="en-IE"/>
        </w:rPr>
        <w:t xml:space="preserve">Well-structured C++ also has the advantage of outperforming almost all other programming languages; </w:t>
      </w:r>
      <w:r w:rsidR="005F4333">
        <w:rPr>
          <w:lang w:val="en-IE"/>
        </w:rPr>
        <w:t>in fact</w:t>
      </w:r>
      <w:r w:rsidR="00B1648A" w:rsidRPr="00B1648A">
        <w:rPr>
          <w:lang w:val="en-IE"/>
        </w:rPr>
        <w:t xml:space="preserve"> only C and assembler can be faster</w:t>
      </w:r>
      <w:r w:rsidR="00B1648A">
        <w:rPr>
          <w:rStyle w:val="FootnoteReference"/>
          <w:lang w:val="en-IE"/>
        </w:rPr>
        <w:footnoteReference w:id="8"/>
      </w:r>
      <w:r w:rsidR="00B1648A" w:rsidRPr="00B1648A">
        <w:rPr>
          <w:lang w:val="en-IE"/>
        </w:rPr>
        <w:t>.</w:t>
      </w:r>
    </w:p>
    <w:p w14:paraId="00AF808B" w14:textId="4DE29A40" w:rsidR="00B1648A" w:rsidRDefault="00B1648A" w:rsidP="00B1648A">
      <w:pPr>
        <w:pStyle w:val="Heading2"/>
        <w:rPr>
          <w:lang w:val="en-IE"/>
        </w:rPr>
      </w:pPr>
      <w:bookmarkStart w:id="172" w:name="_Toc396914462"/>
      <w:r>
        <w:rPr>
          <w:lang w:val="en-IE"/>
        </w:rPr>
        <w:t>8.3</w:t>
      </w:r>
      <w:r w:rsidRPr="00B1648A">
        <w:rPr>
          <w:lang w:val="en-IE"/>
        </w:rPr>
        <w:tab/>
        <w:t>C++ methodology</w:t>
      </w:r>
      <w:bookmarkEnd w:id="172"/>
    </w:p>
    <w:p w14:paraId="49E10D0C" w14:textId="252616C4" w:rsidR="00B1648A" w:rsidRPr="0005431A" w:rsidRDefault="00B1648A" w:rsidP="00B1648A">
      <w:pPr>
        <w:rPr>
          <w:lang w:val="en-IE"/>
        </w:rPr>
      </w:pPr>
      <w:r w:rsidRPr="0005431A">
        <w:rPr>
          <w:lang w:val="en-IE"/>
        </w:rPr>
        <w:t xml:space="preserve">It must be said that C++ does come with its problems. It is considered to be an </w:t>
      </w:r>
      <w:r w:rsidR="00480240">
        <w:rPr>
          <w:lang w:val="en-IE"/>
        </w:rPr>
        <w:t xml:space="preserve">insecure </w:t>
      </w:r>
      <w:r w:rsidRPr="0005431A">
        <w:rPr>
          <w:lang w:val="en-IE"/>
        </w:rPr>
        <w:t>language due to its complex nature and can cause memory, stack and buffer overflow problems. To minimise these problems, it was decided to use the standard template library (STL) container classes to manipulate matrixes and arrays. This approach can slow the system down due to the extra overhead of initialising these containers, however, these containers can provide safety against these problems somewhat, and can also be made ‘thread safe’ easily in parallel implementation.</w:t>
      </w:r>
    </w:p>
    <w:p w14:paraId="59BE52C2" w14:textId="77777777" w:rsidR="00B1648A" w:rsidRPr="0005431A" w:rsidRDefault="00B1648A" w:rsidP="00B1648A">
      <w:pPr>
        <w:rPr>
          <w:lang w:val="en-IE"/>
        </w:rPr>
      </w:pPr>
    </w:p>
    <w:p w14:paraId="7579CEAA" w14:textId="5A7E9EA7" w:rsidR="00B1648A" w:rsidRPr="0005431A" w:rsidRDefault="00B1648A" w:rsidP="00B1648A">
      <w:pPr>
        <w:rPr>
          <w:lang w:val="en-IE"/>
        </w:rPr>
      </w:pPr>
      <w:r w:rsidRPr="0005431A">
        <w:rPr>
          <w:lang w:val="en-IE"/>
        </w:rPr>
        <w:t xml:space="preserve">In AntSolver it is preferred to create each object on the stack, rather than on the heap. This ensures that the compiler will handle memory management. To boost performance AntSolver almost always prefers passing by reference to passing by value or passing by pointer. Passing by reference ensures that the compiler at compile time knows exactly what kind of structure is being passed to a function so there is no need </w:t>
      </w:r>
      <w:r w:rsidRPr="0005431A">
        <w:rPr>
          <w:lang w:val="en-IE"/>
        </w:rPr>
        <w:lastRenderedPageBreak/>
        <w:t xml:space="preserve">for complex pointer casting, thereby improving the quality of the software. In addition, to ensure any functions do not modify the contents of these structures, the C++ </w:t>
      </w:r>
      <w:r w:rsidRPr="0005431A">
        <w:rPr>
          <w:i/>
          <w:lang w:val="en-IE"/>
        </w:rPr>
        <w:t>const</w:t>
      </w:r>
      <w:r w:rsidRPr="0005431A">
        <w:rPr>
          <w:lang w:val="en-IE"/>
        </w:rPr>
        <w:t xml:space="preserve"> keyword is used where appropriate. The standard template library allows containers to be dynamically allocated then removed, to speed up the process. Old containers are recycled so they don’t have to be reinitialised. Exceptions, an important feature of the C++ standard, were excluded from AntSolver because the algorithm classes will only fire e</w:t>
      </w:r>
      <w:r w:rsidR="00C43DB1">
        <w:rPr>
          <w:lang w:val="en-IE"/>
        </w:rPr>
        <w:t xml:space="preserve">xceptions if the containers are </w:t>
      </w:r>
      <w:r w:rsidRPr="0005431A">
        <w:rPr>
          <w:lang w:val="en-IE"/>
        </w:rPr>
        <w:t xml:space="preserve">overflowed or under flowed or accessed inappropriately. If this happened at any stage it would mean that there was a severe problem within the implementation  </w:t>
      </w:r>
      <w:r w:rsidRPr="0005431A">
        <w:rPr>
          <w:lang w:val="en-IE"/>
        </w:rPr>
        <w:fldChar w:fldCharType="begin"/>
      </w:r>
      <w:r w:rsidRPr="0005431A">
        <w:rPr>
          <w:lang w:val="en-IE"/>
        </w:rPr>
        <w:instrText xml:space="preserve"> ADDIN ZOTERO_ITEM CSL_CITATION {"citationID":"fa9g7u07p","properties":{"formattedCitation":"(Meyers, 1995)","plainCitation":"(Meyers, 1995)"},"citationItems":[{"id":507,"uris":["http://zotero.org/users/1680862/items/GQAAH8VJ"],"uri":["http://zotero.org/users/1680862/items/GQAAH8VJ"],"itemData":{"id":507,"type":"book","title":"More Effective C++: 35 New Ways to Improve Your Programs and Designs","publisher":"Addison-Wesley Professional. Part of the Addison-Wesley Professional Computing Series series.","number-of-pages":"336","edition":"1st","source":"informIT database","URL":"http://www.informit.com/store/more-effective-c-plus-plus-35-new-ways-to-improve-your-9780201633719","ISBN":"0-201-63371-X, 978-0-201-63371-9","shortTitle":"More Effective C++","author":[{"family":"Meyers","given":"Scott"}],"issued":{"date-parts":[["1995",12,29]]},"accessed":{"date-parts":[["2014",5,4]]}}}],"schema":"https://github.com/citation-style-language/schema/raw/master/csl-citation.json"} </w:instrText>
      </w:r>
      <w:r w:rsidRPr="0005431A">
        <w:rPr>
          <w:lang w:val="en-IE"/>
        </w:rPr>
        <w:fldChar w:fldCharType="separate"/>
      </w:r>
      <w:r w:rsidRPr="0005431A">
        <w:rPr>
          <w:lang w:val="en-IE"/>
        </w:rPr>
        <w:t>(Meyers, 1995)</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Y3oaNQgh","properties":{"formattedCitation":"(Andy, n.d.)","plainCitation":"(Andy, n.d.)"},"citationItems":[{"id":81,"uris":["http://zotero.org/users/1680862/items/RFRT8DUG"],"uri":["http://zotero.org/users/1680862/items/RFRT8DUG"],"itemData":{"id":81,"type":"post-weblog","title":"Yet Another HeartBleed.","container-title":"Pentura Labs's Blog","abstract":"This Heartbleed Information Disclosure Vulnerability has pretty much been covered all over the internet today (8th April 2014).  As a one-page-stop summary, please read below: An online site exists...","URL":"http://penturalabs.wordpress.com/2014/04/08/yet-another-heartbleed/","author":[{"family":"Andy","given":""}],"accessed":{"date-parts":[["2014",4,16]]}}}],"schema":"https://github.com/citation-style-language/schema/raw/master/csl-citation.json"} </w:instrTex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wa7DD98J","properties":{"formattedCitation":"(Louden and Lambert, 2011)","plainCitation":"(Louden and Lambert, 2011)"},"citationItems":[{"id":29,"uris":["http://zotero.org/users/1680862/items/9GRIZ2N3"],"uri":["http://zotero.org/users/1680862/items/9GRIZ2N3"],"itemData":{"id":29,"type":"book","title":"Programming Languages: Principles and Practices: Principles and Practices","publisher":"Cengage Learning","number-of-pages":"666","source":"Google Books","abstract":"Kenneth Louden and Kenneth Lambert's new edition of PROGRAMMING LANGUAGES: PRINCIPLES AND PRACTICE, 3E gives advanced undergraduate students an overview of programming languages through general principles combined with details about many modern languages.","ISBN":"1111529418","shortTitle":"Programming Languages","language":"en","author":[{"family":"Louden","given":"Kenneth C."},{"family":"Lambert","given":"Kenneth Alfred"}],"issued":{"date-parts":[["2011",1]]}}}],"schema":"https://github.com/citation-style-language/schema/raw/master/csl-citation.json"} </w:instrText>
      </w:r>
      <w:r w:rsidRPr="0005431A">
        <w:rPr>
          <w:lang w:val="en-IE"/>
        </w:rPr>
        <w:fldChar w:fldCharType="separate"/>
      </w:r>
      <w:r w:rsidRPr="0005431A">
        <w:rPr>
          <w:lang w:val="en-IE"/>
        </w:rPr>
        <w:t>(Louden and Lambert, 2011)</w:t>
      </w:r>
      <w:r w:rsidRPr="0005431A">
        <w:rPr>
          <w:lang w:val="en-IE"/>
        </w:rPr>
        <w:fldChar w:fldCharType="end"/>
      </w:r>
      <w:r w:rsidRPr="0005431A">
        <w:rPr>
          <w:lang w:val="en-IE"/>
        </w:rPr>
        <w:t xml:space="preserve">. For further information on the C++ language refer to </w:t>
      </w:r>
      <w:r w:rsidRPr="0005431A">
        <w:rPr>
          <w:lang w:val="en-IE"/>
        </w:rPr>
        <w:fldChar w:fldCharType="begin"/>
      </w:r>
      <w:r w:rsidRPr="0005431A">
        <w:rPr>
          <w:lang w:val="en-IE"/>
        </w:rPr>
        <w:instrText xml:space="preserve"> ADDIN ZOTERO_ITEM CSL_CITATION {"citationID":"xOtB529S","properties":{"formattedCitation":"{\\rtf (\\i The C++ Programming Language 4th Edition [ Opsylum ]\\i0{}, n.d.)}","plainCitation":"(The C++ Programming Language 4th Edition [ Opsylum ], n.d.)"},"citationItems":[{"id":419,"uris":["http://zotero.org/users/1680862/items/FXN2ZH38"],"uri":["http://zotero.org/users/1680862/items/FXN2ZH38"],"itemData":{"id":419,"type":"book","title":"The C++ Programming Language 4th Edition [ Opsylum ]","source":"Internet Archive","abstract":"Programming Language","URL":"http://archive.org/details/TheCProgrammingLanguage4thEditionOpsylum","language":"English","accessed":{"date-parts":[["2014",4,30]]}}}],"schema":"https://github.com/citation-style-language/schema/raw/master/csl-citation.json"} </w:instrText>
      </w:r>
      <w:r w:rsidRPr="0005431A">
        <w:rPr>
          <w:lang w:val="en-IE"/>
        </w:rPr>
        <w:fldChar w:fldCharType="separate"/>
      </w:r>
      <w:r w:rsidRPr="0005431A">
        <w:rPr>
          <w:lang w:val="en-IE"/>
        </w:rPr>
        <w:t>(The C++ Programming Language 4th Edition [ Opsylum ], n.d.)</w:t>
      </w:r>
      <w:r w:rsidRPr="0005431A">
        <w:rPr>
          <w:lang w:val="en-IE"/>
        </w:rPr>
        <w:fldChar w:fldCharType="end"/>
      </w:r>
      <w:r>
        <w:rPr>
          <w:lang w:val="en-IE"/>
        </w:rPr>
        <w:t>.</w:t>
      </w:r>
    </w:p>
    <w:p w14:paraId="7E625762" w14:textId="77777777" w:rsidR="00B1648A" w:rsidRDefault="00B1648A" w:rsidP="00B1648A">
      <w:pPr>
        <w:rPr>
          <w:lang w:val="en-IE"/>
        </w:rPr>
      </w:pPr>
    </w:p>
    <w:p w14:paraId="3D85087E" w14:textId="3607A979" w:rsidR="000B3C97" w:rsidRPr="0082424A" w:rsidRDefault="007C44CC" w:rsidP="000B3C97">
      <w:pPr>
        <w:pStyle w:val="Heading2"/>
        <w:numPr>
          <w:ilvl w:val="1"/>
          <w:numId w:val="32"/>
        </w:numPr>
      </w:pPr>
      <w:bookmarkStart w:id="173" w:name="_Toc396429094"/>
      <w:bookmarkStart w:id="174" w:name="_Toc396914463"/>
      <w:r>
        <w:t>Design p</w:t>
      </w:r>
      <w:r w:rsidR="00B1648A" w:rsidRPr="00B1648A">
        <w:t>atterns</w:t>
      </w:r>
      <w:bookmarkEnd w:id="173"/>
      <w:bookmarkEnd w:id="174"/>
    </w:p>
    <w:p w14:paraId="33A3A8B5" w14:textId="3F6A411A" w:rsidR="005F6E0B" w:rsidRPr="0005431A" w:rsidRDefault="000B3C97" w:rsidP="005F6E0B">
      <w:pPr>
        <w:rPr>
          <w:lang w:val="en-IE"/>
        </w:rPr>
      </w:pPr>
      <w:r w:rsidRPr="0005431A">
        <w:rPr>
          <w:lang w:val="en-IE"/>
        </w:rPr>
        <w:t xml:space="preserve">Furthermore, in this chapter we show that the design of the </w:t>
      </w:r>
      <w:r w:rsidR="00ED6716" w:rsidRPr="0005431A">
        <w:rPr>
          <w:lang w:val="en-IE"/>
        </w:rPr>
        <w:t>AntSolver</w:t>
      </w:r>
      <w:r w:rsidRPr="0005431A">
        <w:rPr>
          <w:lang w:val="en-IE"/>
        </w:rPr>
        <w:t xml:space="preserve"> algorithms uses advan</w:t>
      </w:r>
      <w:r w:rsidR="00F24465" w:rsidRPr="0005431A">
        <w:rPr>
          <w:lang w:val="en-IE"/>
        </w:rPr>
        <w:t>ced patterns and methodologies</w:t>
      </w:r>
      <w:r w:rsidR="00F72457" w:rsidRPr="0005431A">
        <w:rPr>
          <w:lang w:val="en-IE"/>
        </w:rPr>
        <w:t>,</w:t>
      </w:r>
      <w:r w:rsidRPr="0005431A">
        <w:rPr>
          <w:lang w:val="en-IE"/>
        </w:rPr>
        <w:t xml:space="preserve"> implemented with test driven development </w:t>
      </w:r>
      <w:r w:rsidR="00775EEB" w:rsidRPr="0005431A">
        <w:rPr>
          <w:lang w:val="en-IE"/>
        </w:rPr>
        <w:t xml:space="preserve">(TDD) </w:t>
      </w:r>
      <w:r w:rsidR="005F6E0B" w:rsidRPr="0005431A">
        <w:rPr>
          <w:lang w:val="en-IE"/>
        </w:rPr>
        <w:fldChar w:fldCharType="begin"/>
      </w:r>
      <w:r w:rsidR="005F6E0B" w:rsidRPr="0005431A">
        <w:rPr>
          <w:lang w:val="en-IE"/>
        </w:rPr>
        <w:instrText xml:space="preserve"> ADDIN ZOTERO_ITEM CSL_CITATION {"citationID":"2jdn74maoh","properties":{"formattedCitation":"(Beck, 2002)","plainCitation":"(Beck, 2002)"},"citationItems":[{"id":450,"uris":["http://zotero.org/users/1680862/items/HWT95H95"],"uri":["http://zotero.org/users/1680862/items/HWT95H95"],"itemData":{"id":450,"type":"book","title":"Test Driven Development: By Example","publisher":"Addison-Wesley Professional","publisher-place":"Boston","number-of-pages":"240","edition":"1 edition","source":"Amazon.com","event-place":"Boston","abstract":"Quite simply, test-driven development is meant to eliminate fear in application development. While some fear is healthy (often viewed as a conscience that tells programmers to \"be careful!\"), the author believes that byproducts of fear include tentative, grumpy, and uncommunicative programmers who are unable to absorb constructive criticism. When programming teams buy into TDD, they immediately see positive results. They eliminate the fear involved in their jobs, and are better equipped to tackle the difficult challenges that face them. TDD eliminates tentative traits, it teaches programmers to communicate, and it encourages team members to seek out criticism However, even the author admits that grumpiness must be worked out individually! In short, the premise behind TDD is that code should be continually tested and refactored. Kent Beck teaches programmers by example, so they can painlessly and dramatically increase the quality of their work.","ISBN":"9780321146533","shortTitle":"Test Driven Development","language":"English","author":[{"family":"Beck","given":"Kent"}],"issued":{"date-parts":[["2002",11,18]]}}}],"schema":"https://github.com/citation-style-language/schema/raw/master/csl-citation.json"} </w:instrText>
      </w:r>
      <w:r w:rsidR="005F6E0B" w:rsidRPr="0005431A">
        <w:rPr>
          <w:lang w:val="en-IE"/>
        </w:rPr>
        <w:fldChar w:fldCharType="separate"/>
      </w:r>
      <w:r w:rsidR="005F6E0B" w:rsidRPr="0005431A">
        <w:rPr>
          <w:lang w:val="en-IE"/>
        </w:rPr>
        <w:t>(Beck, 2002)</w:t>
      </w:r>
      <w:r w:rsidR="005F6E0B" w:rsidRPr="0005431A">
        <w:rPr>
          <w:lang w:val="en-IE"/>
        </w:rPr>
        <w:fldChar w:fldCharType="end"/>
      </w:r>
      <w:r w:rsidR="005F6E0B" w:rsidRPr="0005431A">
        <w:rPr>
          <w:lang w:val="en-IE"/>
        </w:rPr>
        <w:t xml:space="preserve">  </w:t>
      </w:r>
      <w:r w:rsidRPr="0005431A">
        <w:rPr>
          <w:lang w:val="en-IE"/>
        </w:rPr>
        <w:t>and re-factoring</w:t>
      </w:r>
      <w:r w:rsidR="005F6E0B" w:rsidRPr="0005431A">
        <w:rPr>
          <w:lang w:val="en-IE"/>
        </w:rPr>
        <w:t xml:space="preserve"> </w:t>
      </w:r>
      <w:r w:rsidR="005F6E0B" w:rsidRPr="0005431A">
        <w:rPr>
          <w:lang w:val="en-IE"/>
        </w:rPr>
        <w:fldChar w:fldCharType="begin"/>
      </w:r>
      <w:r w:rsidR="005F6E0B" w:rsidRPr="0005431A">
        <w:rPr>
          <w:lang w:val="en-IE"/>
        </w:rPr>
        <w:instrText xml:space="preserve"> ADDIN ZOTERO_ITEM CSL_CITATION {"citationID":"rati1izt","properties":{"formattedCitation":"(Fowler et al., 1999)","plainCitation":"(Fowler et al., 1999)"},"citationItems":[{"id":456,"uris":["http://zotero.org/users/1680862/items/JH8GNIE9"],"uri":["http://zotero.org/users/1680862/items/JH8GNIE9"],"itemData":{"id":456,"type":"book","title":"Refactoring: Improving the Design of Existing Code","publisher":"Addison-Wesley Professional","publisher-place":"Reading, MA","number-of-pages":"464","edition":"1 edition","source":"Amazon.com","event-place":"Reading, MA","abstract":"Refactoring is about improving the design of existing code. It is the process of changing a software system in such a way that it does not alter the external behavior of the code, yet improves its internal structure. With refactoring you can even take a bad design and rework it into a good one. This book offers a thorough discussion of the principles of refactoring, including where to spot opportunities for refactoring, and how to set up the required tests. There is also a catalog of more than 40 proven refactorings with details as to when and why to use the refactoring, step by step instructions for implementing it, and an example illustrating how it works The book is written using Java as its principle language, but the ideas are applicable to any OO language.","ISBN":"9780201485677","shortTitle":"Refactoring","language":"English","author":[{"family":"Fowler","given":"Martin"},{"family":"Beck","given":"Kent"},{"family":"Brant","given":"John"},{"family":"Opdyke","given":"William"},{"family":"Roberts","given":"Don"},{"family":"more","given":"&amp; 3"}],"issued":{"date-parts":[["1999",7,8]]}}}],"schema":"https://github.com/citation-style-language/schema/raw/master/csl-citation.json"} </w:instrText>
      </w:r>
      <w:r w:rsidR="005F6E0B" w:rsidRPr="0005431A">
        <w:rPr>
          <w:lang w:val="en-IE"/>
        </w:rPr>
        <w:fldChar w:fldCharType="separate"/>
      </w:r>
      <w:r w:rsidR="005F6E0B" w:rsidRPr="0005431A">
        <w:rPr>
          <w:lang w:val="en-IE"/>
        </w:rPr>
        <w:t xml:space="preserve">(Fowler </w:t>
      </w:r>
      <w:r w:rsidR="005F6E0B" w:rsidRPr="00DB02EE">
        <w:rPr>
          <w:i/>
          <w:lang w:val="en-IE"/>
        </w:rPr>
        <w:t>et al</w:t>
      </w:r>
      <w:r w:rsidR="005F6E0B" w:rsidRPr="0005431A">
        <w:rPr>
          <w:lang w:val="en-IE"/>
        </w:rPr>
        <w:t>., 1999)</w:t>
      </w:r>
      <w:r w:rsidR="005F6E0B" w:rsidRPr="0005431A">
        <w:rPr>
          <w:lang w:val="en-IE"/>
        </w:rPr>
        <w:fldChar w:fldCharType="end"/>
      </w:r>
      <w:r w:rsidRPr="0005431A">
        <w:rPr>
          <w:lang w:val="en-IE"/>
        </w:rPr>
        <w:t>. This approach is proven to be very effective and the end</w:t>
      </w:r>
      <w:r w:rsidR="00F20E47" w:rsidRPr="0005431A">
        <w:rPr>
          <w:lang w:val="en-IE"/>
        </w:rPr>
        <w:t xml:space="preserve"> result is a highly modular AntSolver</w:t>
      </w:r>
      <w:r w:rsidRPr="0005431A">
        <w:rPr>
          <w:lang w:val="en-IE"/>
        </w:rPr>
        <w:t xml:space="preserve"> design</w:t>
      </w:r>
      <w:r w:rsidR="00775EEB" w:rsidRPr="0005431A">
        <w:rPr>
          <w:lang w:val="en-IE"/>
        </w:rPr>
        <w:t>, i</w:t>
      </w:r>
      <w:r w:rsidRPr="0005431A">
        <w:rPr>
          <w:lang w:val="en-IE"/>
        </w:rPr>
        <w:t>n that each class module is completely decoupled from each other and all classes can communicate with the same local search procedure and problem instance</w:t>
      </w:r>
      <w:r w:rsidR="005F6E0B" w:rsidRPr="0005431A">
        <w:rPr>
          <w:lang w:val="en-IE"/>
        </w:rPr>
        <w:t xml:space="preserve">  </w:t>
      </w:r>
      <w:r w:rsidR="00480240" w:rsidRPr="00480240">
        <w:rPr>
          <w:lang w:val="en-IE"/>
        </w:rPr>
        <w:t>The use of software design patterns gives AntSolver an open ended architecture by its ability to execute different algorithms and different input problems at run-time, with no side effects on the empirical run-time analysis for each algorithm(Zhang et al., 2008).</w:t>
      </w:r>
    </w:p>
    <w:p w14:paraId="288C06EA" w14:textId="77777777" w:rsidR="000B3C97" w:rsidRPr="0005431A" w:rsidRDefault="000B3C97" w:rsidP="000B3C97">
      <w:pPr>
        <w:rPr>
          <w:lang w:val="en-IE"/>
        </w:rPr>
      </w:pPr>
    </w:p>
    <w:p w14:paraId="46DE6374" w14:textId="7CEED12C" w:rsidR="000B3C97" w:rsidRPr="0005431A" w:rsidRDefault="00480240" w:rsidP="00F133C8">
      <w:pPr>
        <w:pStyle w:val="Heading2"/>
      </w:pPr>
      <w:bookmarkStart w:id="175" w:name="_Toc396914464"/>
      <w:r>
        <w:t>8.5</w:t>
      </w:r>
      <w:r w:rsidR="00775EEB" w:rsidRPr="0005431A">
        <w:tab/>
      </w:r>
      <w:r w:rsidR="00F20E47" w:rsidRPr="0005431A">
        <w:t>Software</w:t>
      </w:r>
      <w:r w:rsidR="000B3C97" w:rsidRPr="0005431A">
        <w:t xml:space="preserve"> quality</w:t>
      </w:r>
      <w:bookmarkEnd w:id="175"/>
      <w:r w:rsidR="000B3C97" w:rsidRPr="0005431A">
        <w:t xml:space="preserve"> </w:t>
      </w:r>
    </w:p>
    <w:p w14:paraId="5C9A41F7" w14:textId="687C5374" w:rsidR="000B3C97" w:rsidRPr="0005431A" w:rsidRDefault="000B3C97" w:rsidP="000B3C97">
      <w:pPr>
        <w:rPr>
          <w:lang w:val="en-IE"/>
        </w:rPr>
      </w:pPr>
      <w:r w:rsidRPr="0005431A">
        <w:rPr>
          <w:lang w:val="en-IE"/>
        </w:rPr>
        <w:t>There are many design methodologies for estimating the quality of software</w:t>
      </w:r>
      <w:r w:rsidR="00775EEB" w:rsidRPr="0005431A">
        <w:rPr>
          <w:lang w:val="en-IE"/>
        </w:rPr>
        <w:t xml:space="preserve"> of which </w:t>
      </w:r>
      <w:r w:rsidR="00F43970" w:rsidRPr="0005431A">
        <w:rPr>
          <w:lang w:val="en-IE"/>
        </w:rPr>
        <w:t>d</w:t>
      </w:r>
      <w:r w:rsidR="00EE6645" w:rsidRPr="0005431A">
        <w:rPr>
          <w:lang w:val="en-IE"/>
        </w:rPr>
        <w:t xml:space="preserve">esign patterns </w:t>
      </w:r>
      <w:r w:rsidR="00775EEB" w:rsidRPr="0005431A">
        <w:rPr>
          <w:lang w:val="en-IE"/>
        </w:rPr>
        <w:t xml:space="preserve">is </w:t>
      </w:r>
      <w:r w:rsidR="00EE6645" w:rsidRPr="0005431A">
        <w:rPr>
          <w:lang w:val="en-IE"/>
        </w:rPr>
        <w:t>one</w:t>
      </w:r>
      <w:r w:rsidR="00F43970" w:rsidRPr="0005431A">
        <w:rPr>
          <w:lang w:val="en-IE"/>
        </w:rPr>
        <w:t>.</w:t>
      </w:r>
      <w:r w:rsidRPr="0005431A">
        <w:rPr>
          <w:lang w:val="en-IE"/>
        </w:rPr>
        <w:t xml:space="preserve"> </w:t>
      </w:r>
      <w:r w:rsidR="00F43970" w:rsidRPr="0005431A">
        <w:rPr>
          <w:lang w:val="en-IE"/>
        </w:rPr>
        <w:t>W</w:t>
      </w:r>
      <w:r w:rsidRPr="0005431A">
        <w:rPr>
          <w:lang w:val="en-IE"/>
        </w:rPr>
        <w:t>hen implemented correctly within software</w:t>
      </w:r>
      <w:r w:rsidR="00775EEB" w:rsidRPr="0005431A">
        <w:rPr>
          <w:lang w:val="en-IE"/>
        </w:rPr>
        <w:t>,</w:t>
      </w:r>
      <w:r w:rsidR="00F43970" w:rsidRPr="0005431A">
        <w:rPr>
          <w:lang w:val="en-IE"/>
        </w:rPr>
        <w:t xml:space="preserve"> they </w:t>
      </w:r>
      <w:r w:rsidRPr="0005431A">
        <w:rPr>
          <w:lang w:val="en-IE"/>
        </w:rPr>
        <w:t>can completely enhance the reusability, modularity, abstract, underst</w:t>
      </w:r>
      <w:r w:rsidR="007C0177" w:rsidRPr="0005431A">
        <w:rPr>
          <w:lang w:val="en-IE"/>
        </w:rPr>
        <w:t>andability and maintainability within source code. D</w:t>
      </w:r>
      <w:r w:rsidRPr="0005431A">
        <w:rPr>
          <w:lang w:val="en-IE"/>
        </w:rPr>
        <w:t xml:space="preserve">esign patterns guarantee reusable objects by creating abstract objects avoiding dependencies on any part of the system and thus avoiding tight coupling between these objects </w:t>
      </w:r>
      <w:r w:rsidRPr="0005431A">
        <w:rPr>
          <w:lang w:val="en-IE"/>
        </w:rPr>
        <w:fldChar w:fldCharType="begin"/>
      </w:r>
      <w:r w:rsidRPr="0005431A">
        <w:rPr>
          <w:lang w:val="en-IE"/>
        </w:rPr>
        <w:instrText xml:space="preserve"> ADDIN ZOTERO_ITEM CSL_CITATION {"citationID":"I8bmpLb9","properties":{"formattedCitation":"(Gamma, 1995)","plainCitation":"(Gamma, 1995)"},"citationItems":[{"id":68,"uris":["http://zotero.org/users/1680862/items/M3TH959B"],"uri":["http://zotero.org/users/1680862/items/M3TH959B"],"itemData":{"id":68,"type":"book","title":"Design patterns: elements of reusable object-oriented software","publisher":"Addison-Wesley","publisher-place":"Reading, Mass.","source":"Open WorldCat","event-place":"Reading, Mass.","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ISBN":"0201633612  9780201633610","shortTitle":"Design patterns","language":"English","author":[{"family":"Gamma","given":"Erich"}],"issued":{"date-parts":[["1995"]]}}}],"schema":"https://github.com/citation-style-language/schema/raw/master/csl-citation.json"} </w:instrText>
      </w:r>
      <w:r w:rsidRPr="0005431A">
        <w:rPr>
          <w:lang w:val="en-IE"/>
        </w:rPr>
        <w:fldChar w:fldCharType="separate"/>
      </w:r>
      <w:r w:rsidRPr="0005431A">
        <w:rPr>
          <w:lang w:val="en-IE"/>
        </w:rPr>
        <w:t>(Gamma, 1995)</w:t>
      </w:r>
      <w:r w:rsidRPr="0005431A">
        <w:rPr>
          <w:lang w:val="en-IE"/>
        </w:rPr>
        <w:fldChar w:fldCharType="end"/>
      </w:r>
      <w:r w:rsidRPr="0005431A">
        <w:rPr>
          <w:lang w:val="en-IE"/>
        </w:rPr>
        <w:t xml:space="preserve">. </w:t>
      </w:r>
      <w:r w:rsidRPr="0005431A">
        <w:rPr>
          <w:i/>
          <w:lang w:val="en-IE"/>
        </w:rPr>
        <w:t>“</w:t>
      </w:r>
      <w:r w:rsidR="00775EEB" w:rsidRPr="0005431A">
        <w:rPr>
          <w:i/>
          <w:lang w:val="en-IE"/>
        </w:rPr>
        <w:t>…</w:t>
      </w:r>
      <w:r w:rsidRPr="0005431A">
        <w:rPr>
          <w:i/>
          <w:lang w:val="en-IE"/>
        </w:rPr>
        <w:t xml:space="preserve">it is useful to design </w:t>
      </w:r>
      <w:r w:rsidRPr="0005431A">
        <w:rPr>
          <w:i/>
          <w:lang w:val="en-IE"/>
        </w:rPr>
        <w:lastRenderedPageBreak/>
        <w:t>programs with design patterns even if the actual design problem is simpler than that solved by the design patterns”</w:t>
      </w:r>
      <w:r w:rsidRPr="0005431A">
        <w:rPr>
          <w:lang w:val="en-IE"/>
        </w:rPr>
        <w:t xml:space="preserve"> </w:t>
      </w:r>
      <w:r w:rsidRPr="0005431A">
        <w:rPr>
          <w:lang w:val="en-IE"/>
        </w:rPr>
        <w:fldChar w:fldCharType="begin"/>
      </w:r>
      <w:r w:rsidRPr="0005431A">
        <w:rPr>
          <w:lang w:val="en-IE"/>
        </w:rPr>
        <w:instrText xml:space="preserve"> ADDIN ZOTERO_ITEM CSL_CITATION {"citationID":"2lq6vk1695","properties":{"formattedCitation":"(Prechelt et al., 2001)","plainCitation":"(Prechelt et al., 2001)"},"citationItems":[{"id":104,"uris":["http://zotero.org/users/1680862/items/W4FA7BFN"],"uri":["http://zotero.org/users/1680862/items/W4FA7BFN"],"itemData":{"id":104,"type":"article-journal","title":"A controlled experiment in maintenance: comparing design patterns to simpler solutions","container-title":"IEEE Transactions on Software Engineering","page":"1134-1144","volume":"27","issue":"12","source":"IEEE Xplore","abstract":"Software design patterns package proven solutions to recurring design problems in a form that simplifies reuse. We are seeking empirical evidence whether using design patterns is beneficial. In particular, one may prefer using a design pattern even if the actual design problem is simpler than that solved by the pattern, i.e., if not all of the functionality offered by the pattern is actually required. Our experiment investigates software maintenance scenarios that employ various design patterns and compares designs with patterns to simpler alternatives. The subjects were professional software engineers. In most of our nine maintenance tasks, we found positive effects from using a design pattern: either its inherent additional flexibility was achieved without requiring more maintenance time or maintenance time was reduced compared to the simpler alternative. In a few cases, we found negative effects: the alternative solution was less error-prone or required less maintenance time. Overall, we conclude that, unless there is a clear reason to prefer the simpler solution, it is probably wise to choose the flexibility provided by the design pattern because unexpected new requirements often appear. We identify several questions for future empirical research","DOI":"10.1109/32.988711","ISSN":"0098-5589","shortTitle":"A controlled experiment in maintenance","author":[{"family":"Prechelt","given":"L."},{"family":"Unger","given":"B."},{"family":"Tichy","given":"W.F."},{"family":"Brossler","given":"P."},{"family":"Votta","given":"L.G."}],"issued":{"date-parts":[["2001"]]}}}],"schema":"https://github.com/citation-style-language/schema/raw/master/csl-citation.json"} </w:instrText>
      </w:r>
      <w:r w:rsidRPr="0005431A">
        <w:rPr>
          <w:lang w:val="en-IE"/>
        </w:rPr>
        <w:fldChar w:fldCharType="separate"/>
      </w:r>
      <w:r w:rsidRPr="0005431A">
        <w:rPr>
          <w:lang w:val="en-IE"/>
        </w:rPr>
        <w:t xml:space="preserve">(Prechelt </w:t>
      </w:r>
      <w:r w:rsidRPr="00DB02EE">
        <w:rPr>
          <w:i/>
          <w:lang w:val="en-IE"/>
        </w:rPr>
        <w:t>et al</w:t>
      </w:r>
      <w:r w:rsidRPr="0005431A">
        <w:rPr>
          <w:lang w:val="en-IE"/>
        </w:rPr>
        <w:t>., 2001</w:t>
      </w:r>
      <w:r w:rsidR="005F4333">
        <w:rPr>
          <w:lang w:val="en-IE"/>
        </w:rPr>
        <w:t xml:space="preserve"> p. 1142</w:t>
      </w:r>
      <w:r w:rsidRPr="0005431A">
        <w:rPr>
          <w:lang w:val="en-IE"/>
        </w:rPr>
        <w:t>)</w:t>
      </w:r>
      <w:r w:rsidRPr="0005431A">
        <w:rPr>
          <w:lang w:val="en-IE"/>
        </w:rPr>
        <w:fldChar w:fldCharType="end"/>
      </w:r>
      <w:r w:rsidR="00775EEB" w:rsidRPr="0005431A">
        <w:rPr>
          <w:lang w:val="en-IE"/>
        </w:rPr>
        <w:t>.</w:t>
      </w:r>
      <w:r w:rsidRPr="0005431A">
        <w:rPr>
          <w:lang w:val="en-IE"/>
        </w:rPr>
        <w:t xml:space="preserve"> The factory pattern is a good example</w:t>
      </w:r>
      <w:r w:rsidR="00107FCF" w:rsidRPr="0005431A">
        <w:rPr>
          <w:lang w:val="en-IE"/>
        </w:rPr>
        <w:t>, whereby</w:t>
      </w:r>
      <w:r w:rsidRPr="0005431A">
        <w:rPr>
          <w:lang w:val="en-IE"/>
        </w:rPr>
        <w:t xml:space="preserve"> each object can be called the same way but the object construction depends on the run time of the system. New </w:t>
      </w:r>
      <w:r w:rsidR="00771637" w:rsidRPr="0005431A">
        <w:rPr>
          <w:lang w:val="en-IE"/>
        </w:rPr>
        <w:t>objects</w:t>
      </w:r>
      <w:r w:rsidRPr="0005431A">
        <w:rPr>
          <w:lang w:val="en-IE"/>
        </w:rPr>
        <w:t xml:space="preserve"> can be added that are completely decoupled from the client code. </w:t>
      </w:r>
      <w:r w:rsidR="00107FCF" w:rsidRPr="0005431A">
        <w:rPr>
          <w:lang w:val="en-IE"/>
        </w:rPr>
        <w:t>So,</w:t>
      </w:r>
      <w:r w:rsidRPr="0005431A">
        <w:rPr>
          <w:lang w:val="en-IE"/>
        </w:rPr>
        <w:t xml:space="preserve"> </w:t>
      </w:r>
      <w:r w:rsidR="007C0177" w:rsidRPr="0005431A">
        <w:rPr>
          <w:lang w:val="en-IE"/>
        </w:rPr>
        <w:t>in AntSolver a</w:t>
      </w:r>
      <w:r w:rsidRPr="0005431A">
        <w:rPr>
          <w:lang w:val="en-IE"/>
        </w:rPr>
        <w:t xml:space="preserve"> factory can be used to implement different </w:t>
      </w:r>
      <w:r w:rsidR="00F72457" w:rsidRPr="0005431A">
        <w:rPr>
          <w:lang w:val="en-IE"/>
        </w:rPr>
        <w:t>algorithms</w:t>
      </w:r>
      <w:r w:rsidRPr="0005431A">
        <w:rPr>
          <w:lang w:val="en-IE"/>
        </w:rPr>
        <w:t xml:space="preserve"> on the same system using the same client but </w:t>
      </w:r>
      <w:r w:rsidR="00F72457" w:rsidRPr="0005431A">
        <w:rPr>
          <w:lang w:val="en-IE"/>
        </w:rPr>
        <w:t>executing</w:t>
      </w:r>
      <w:r w:rsidRPr="0005431A">
        <w:rPr>
          <w:lang w:val="en-IE"/>
        </w:rPr>
        <w:t xml:space="preserve"> a completely different </w:t>
      </w:r>
      <w:r w:rsidR="00F72457" w:rsidRPr="0005431A">
        <w:rPr>
          <w:lang w:val="en-IE"/>
        </w:rPr>
        <w:t xml:space="preserve">algorithm </w:t>
      </w:r>
      <w:r w:rsidRPr="0005431A">
        <w:rPr>
          <w:lang w:val="en-IE"/>
        </w:rPr>
        <w:t xml:space="preserve">that is detected at run-time </w:t>
      </w:r>
      <w:r w:rsidRPr="0005431A">
        <w:rPr>
          <w:lang w:val="en-IE"/>
        </w:rPr>
        <w:fldChar w:fldCharType="begin"/>
      </w:r>
      <w:r w:rsidRPr="0005431A">
        <w:rPr>
          <w:lang w:val="en-IE"/>
        </w:rPr>
        <w:instrText xml:space="preserve"> ADDIN ZOTERO_ITEM CSL_CITATION {"citationID":"qrpdtghg8","properties":{"formattedCitation":"(Gamma, 1995)","plainCitation":"(Gamma, 1995)"},"citationItems":[{"id":68,"uris":["http://zotero.org/users/1680862/items/M3TH959B"],"uri":["http://zotero.org/users/1680862/items/M3TH959B"],"itemData":{"id":68,"type":"book","title":"Design patterns: elements of reusable object-oriented software","publisher":"Addison-Wesley","publisher-place":"Reading, Mass.","source":"Open WorldCat","event-place":"Reading, Mass.","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ISBN":"0201633612  9780201633610","shortTitle":"Design patterns","language":"English","author":[{"family":"Gamma","given":"Erich"}],"issued":{"date-parts":[["1995"]]}}}],"schema":"https://github.com/citation-style-language/schema/raw/master/csl-citation.json"} </w:instrText>
      </w:r>
      <w:r w:rsidRPr="0005431A">
        <w:rPr>
          <w:lang w:val="en-IE"/>
        </w:rPr>
        <w:fldChar w:fldCharType="separate"/>
      </w:r>
      <w:r w:rsidRPr="0005431A">
        <w:rPr>
          <w:lang w:val="en-IE"/>
        </w:rPr>
        <w:t>(Gamma, 1995)</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akubl3rj8","properties":{"formattedCitation":"(Huaxin and Shuai, 2011)","plainCitation":"(Huaxin and Shuai, 2011)"},"citationItems":[{"id":14,"uris":["http://zotero.org/users/1680862/items/5DTCB79U"],"uri":["http://zotero.org/users/1680862/items/5DTCB79U"],"itemData":{"id":14,"type":"paper-conference","title":"Design patterns in software development","container-title":"2011 IEEE 2nd International Conference on Software Engineering and Service Science (ICSESS)","page":"322-325","source":"IEEE Xplore","event":"2011 IEEE 2nd International Conference on Software Engineering and Service Science (ICSESS)","abstract":"Design pattern describes a repeatedly presenting issue during software designing, as well the solution to it. Applying design pattern enables developers to reuse it to solve a specified designing issue. Design patterns help designers communicate architectural knowledge, help people learn a new design paradigm, and help new developers avoid traps and pitfalls that have traditionally been learned only by costly experiences. In this paper, we briefly introduce the concept of software design pattern and give a research on some design patterns, including Observer Pattern, Decorator Pattern, Factory Method Pattern and Abstract Factory Pattern.","DOI":"10.1109/ICSESS.2011.5982228","author":[{"family":"Huaxin","given":"Mu"},{"family":"Shuai","given":"Jiang"}],"issued":{"date-parts":[["2011"]]}}}],"schema":"https://github.com/citation-style-language/schema/raw/master/csl-citation.json"} </w:instrText>
      </w:r>
      <w:r w:rsidRPr="0005431A">
        <w:rPr>
          <w:lang w:val="en-IE"/>
        </w:rPr>
        <w:fldChar w:fldCharType="separate"/>
      </w:r>
      <w:r w:rsidRPr="0005431A">
        <w:rPr>
          <w:lang w:val="en-IE"/>
        </w:rPr>
        <w:t>(Huaxin and Shuai, 2011)</w:t>
      </w:r>
      <w:r w:rsidRPr="0005431A">
        <w:rPr>
          <w:lang w:val="en-IE"/>
        </w:rPr>
        <w:fldChar w:fldCharType="end"/>
      </w:r>
      <w:r w:rsidRPr="0005431A">
        <w:rPr>
          <w:lang w:val="en-IE"/>
        </w:rPr>
        <w:t xml:space="preserve">. Various researchers analyse software quality by the level of design patterns implemented in source code </w:t>
      </w:r>
      <w:r w:rsidRPr="0005431A">
        <w:rPr>
          <w:lang w:val="en-IE"/>
        </w:rPr>
        <w:fldChar w:fldCharType="begin"/>
      </w:r>
      <w:r w:rsidRPr="0005431A">
        <w:rPr>
          <w:lang w:val="en-IE"/>
        </w:rPr>
        <w:instrText xml:space="preserve"> ADDIN ZOTERO_ITEM CSL_CITATION {"citationID":"13it4g39fo","properties":{"formattedCitation":"(Khaer et al., 2007)","plainCitation":"(Khaer et al., 2007)"},"citationItems":[{"id":416,"uris":["http://zotero.org/users/1680862/items/DP88UK4G"],"uri":["http://zotero.org/users/1680862/items/DP88UK4G"],"itemData":{"id":416,"type":"paper-conference","title":"An empirical analysis of software systems for measurement of design quality level based on design patterns","container-title":"10th international conference on Computer and information technology, 2007. iccit 2007","page":"1-6","source":"IEEE Xplore","event":"10th international conference on Computer and information technology, 2007. iccit 2007","abstract":"In this paper, we propose a new, simple and quantitative approach to specify design level of object oriented software systems. The exploratory analysis method proposed here uses GoF (gang of four) design patterns as our assessment criteria. We formulate an empirical study and develop a method to measure software quality. We tested our proposed method on several open source projects and also validate it by making a comparison with current approach. Our approach that addresses design patterns can be an excellent alternative to current systems such as OO metric, software fault proneness, visualization and anti-pattern based approaches. Our approach also can be helpful to practitioners for software quality assurance.","DOI":"10.1109/ICCITECHN.2007.4579432","author":[{"family":"Khaer","given":"M.A."},{"family":"Hashem","given":"M. M A"},{"family":"Masud","given":"M.R."}],"issued":{"date-parts":[["2007",12]]}}}],"schema":"https://github.com/citation-style-language/schema/raw/master/csl-citation.json"} </w:instrText>
      </w:r>
      <w:r w:rsidRPr="0005431A">
        <w:rPr>
          <w:lang w:val="en-IE"/>
        </w:rPr>
        <w:fldChar w:fldCharType="separate"/>
      </w:r>
      <w:r w:rsidRPr="0005431A">
        <w:rPr>
          <w:lang w:val="en-IE"/>
        </w:rPr>
        <w:t xml:space="preserve">(Khaer </w:t>
      </w:r>
      <w:r w:rsidRPr="00DB02EE">
        <w:rPr>
          <w:i/>
          <w:lang w:val="en-IE"/>
        </w:rPr>
        <w:t>et al.</w:t>
      </w:r>
      <w:r w:rsidRPr="0005431A">
        <w:rPr>
          <w:lang w:val="en-IE"/>
        </w:rPr>
        <w:t>, 2007)</w:t>
      </w:r>
      <w:r w:rsidRPr="0005431A">
        <w:rPr>
          <w:lang w:val="en-IE"/>
        </w:rPr>
        <w:fldChar w:fldCharType="end"/>
      </w:r>
      <w:r w:rsidRPr="0005431A">
        <w:rPr>
          <w:lang w:val="en-IE"/>
        </w:rPr>
        <w:t xml:space="preserve"> </w:t>
      </w:r>
      <w:r w:rsidRPr="0005431A">
        <w:rPr>
          <w:lang w:val="en-IE"/>
        </w:rPr>
        <w:fldChar w:fldCharType="begin"/>
      </w:r>
      <w:r w:rsidRPr="0005431A">
        <w:rPr>
          <w:lang w:val="en-IE"/>
        </w:rPr>
        <w:instrText xml:space="preserve"> ADDIN ZOTERO_ITEM CSL_CITATION {"citationID":"PnlbDvcW","properties":{"formattedCitation":"(Zhang and Budgen, 2012)","plainCitation":"(Zhang and Budgen, 2012)"},"citationItems":[{"id":25,"uris":["http://zotero.org/users/1680862/items/7XMGXW9R"],"uri":["http://zotero.org/users/1680862/items/7XMGXW9R"],"itemData":{"id":25,"type":"article-journal","title":"What Do We Know about the Effectiveness of Software Design Patterns?","container-title":"IEEE Transactions on Software Engineering","page":"1213-1231","volume":"38","issue":"5","source":"IEEE Xplore","abstract":"Context. Although research in software engineering largely seeks to improve the practices and products of software development, many practices are based upon codification of expert knowledge, often with little or no underpinning from objective empirical evidence. Software design patterns seek to codify expert knowledge to share experience about successful design structures. Objectives. To investigate how extensively the use of software design patterns has been subjected to empirical study and what evidence is available about how and when their use can provide an effective mechanism for knowledge transfer about design. Method. We conducted a systematic literature review in the form of a mapping study, searching the literature up to the end of 2009 to identify relevant primary studies about the use of the 23 patterns catalogued in the widely referenced book by the “Gang of Four.” These studies were then categorized according to the forms of study employed, the patterns that were studied, as well as the context within which the study took place. Results. Our searches identified 611 candidate papers. Applying our inclusion/exclusion criteria resulted in a final set of 10 papers that described 11 instances of “formal” experimental studies of object-oriented design patterns. We augmented our analysis by including seven “experience” reports that described application of patterns using less rigorous observational forms. We report and review the profiles of the empirical evidence for those patterns for which multiple studies exist. Conclusions. We could not identify firm support for any of the claims made for patterns in general, although there was some support for the usefulness of patterns in providing a framework for maintenance, and some qualitative indication that they do not help novices learn about design. For future studies we recommend that researchers use case studies that focus upon some key patterns, and seek to id- ntify the impact that their use can have upon maintenance.","DOI":"10.1109/TSE.2011.79","ISSN":"0098-5589","author":[{"family":"Zhang","given":"Cheng"},{"family":"Budgen","given":"D."}],"issued":{"date-parts":[["2012"]]}}}],"schema":"https://github.com/citation-style-language/schema/raw/master/csl-citation.json"} </w:instrText>
      </w:r>
      <w:r w:rsidRPr="0005431A">
        <w:rPr>
          <w:lang w:val="en-IE"/>
        </w:rPr>
        <w:fldChar w:fldCharType="separate"/>
      </w:r>
      <w:r w:rsidRPr="0005431A">
        <w:rPr>
          <w:lang w:val="en-IE"/>
        </w:rPr>
        <w:t>(Zhang and Budgen, 2012)</w:t>
      </w:r>
      <w:r w:rsidRPr="0005431A">
        <w:rPr>
          <w:lang w:val="en-IE"/>
        </w:rPr>
        <w:fldChar w:fldCharType="end"/>
      </w:r>
      <w:r w:rsidRPr="0005431A">
        <w:rPr>
          <w:lang w:val="en-IE"/>
        </w:rPr>
        <w:t>. By using design patterns</w:t>
      </w:r>
      <w:r w:rsidR="00107FCF" w:rsidRPr="0005431A">
        <w:rPr>
          <w:lang w:val="en-IE"/>
        </w:rPr>
        <w:t>,</w:t>
      </w:r>
      <w:r w:rsidRPr="0005431A">
        <w:rPr>
          <w:lang w:val="en-IE"/>
        </w:rPr>
        <w:t xml:space="preserve"> </w:t>
      </w:r>
      <w:r w:rsidR="007C0177" w:rsidRPr="0005431A">
        <w:rPr>
          <w:lang w:val="en-IE"/>
        </w:rPr>
        <w:t xml:space="preserve">the client </w:t>
      </w:r>
      <w:r w:rsidR="00A666E1" w:rsidRPr="0005431A">
        <w:rPr>
          <w:lang w:val="en-IE"/>
        </w:rPr>
        <w:t xml:space="preserve">can </w:t>
      </w:r>
      <w:r w:rsidR="007C0177" w:rsidRPr="0005431A">
        <w:rPr>
          <w:lang w:val="en-IE"/>
        </w:rPr>
        <w:t xml:space="preserve">be </w:t>
      </w:r>
      <w:r w:rsidR="00A666E1" w:rsidRPr="0005431A">
        <w:rPr>
          <w:lang w:val="en-IE"/>
        </w:rPr>
        <w:t>completely decouple</w:t>
      </w:r>
      <w:r w:rsidR="007C0177" w:rsidRPr="0005431A">
        <w:rPr>
          <w:lang w:val="en-IE"/>
        </w:rPr>
        <w:t>d</w:t>
      </w:r>
      <w:r w:rsidRPr="0005431A">
        <w:rPr>
          <w:lang w:val="en-IE"/>
        </w:rPr>
        <w:t xml:space="preserve"> from the actual </w:t>
      </w:r>
      <w:r w:rsidR="00A666E1" w:rsidRPr="0005431A">
        <w:rPr>
          <w:lang w:val="en-IE"/>
        </w:rPr>
        <w:t>implementation</w:t>
      </w:r>
      <w:r w:rsidRPr="0005431A">
        <w:rPr>
          <w:lang w:val="en-IE"/>
        </w:rPr>
        <w:t xml:space="preserve">. This will also help in the future if </w:t>
      </w:r>
      <w:r w:rsidR="00A666E1" w:rsidRPr="0005431A">
        <w:rPr>
          <w:lang w:val="en-IE"/>
        </w:rPr>
        <w:t>any expansion is required</w:t>
      </w:r>
      <w:r w:rsidRPr="0005431A">
        <w:rPr>
          <w:lang w:val="en-IE"/>
        </w:rPr>
        <w:t xml:space="preserve"> </w:t>
      </w:r>
      <w:r w:rsidRPr="0005431A">
        <w:rPr>
          <w:lang w:val="en-IE"/>
        </w:rPr>
        <w:fldChar w:fldCharType="begin"/>
      </w:r>
      <w:r w:rsidR="0099576F" w:rsidRPr="0005431A">
        <w:rPr>
          <w:lang w:val="en-IE"/>
        </w:rPr>
        <w:instrText xml:space="preserve"> ADDIN ZOTERO_ITEM CSL_CITATION {"citationID":"0Drzw9VL","properties":{"formattedCitation":"(Milanovic et al., 2013b)","plainCitation":"(Milanovic et al., 2013b)"},"citationItems":[{"id":28,"uris":["http://zotero.org/users/1680862/items/8WZ3NKPB"],"uri":["http://zotero.org/users/1680862/items/8WZ3NKPB"],"itemData":{"id":28,"type":"paper-conference","title":"Performance analysis of the traveling salesman problem optimization using ant colony algorithm and OpenMP","container-title":"2013 36th International Convention on Information Communication Technology Electronics Microelectronics (MIPRO)","page":"1310-1313","source":"IEEE Xplore","event":"2013 36th International Convention on Information Communication Technology Electronics Microelectronics (MIPRO)","abstract":"Optimization using ant colony (ACO) is one of algorithms which is used for distributed control and optimization. Beside static methods these methods and algorithms are more flexible and robust in dynamical environments such as traffic on Internet and standard telephony. These problems belong to class of hard problems because of huge space of possible solutions which need to be found in reasonable time. Traveling salesman problem (TSP) belongs to hard problems. Since solving these problems need a lot of time for execution this paper presents an attempt to decrees execution time using parallelization on multicore processors. OpenMP was used as a main parallelization tool. Certain acceleration was achieved.","author":[{"family":"Milanovic","given":"A."},{"family":"Duranovic","given":"M."},{"family":"Nosovic","given":"N."}],"issued":{"date-parts":[["2013",5]]}}}],"schema":"https://github.com/citation-style-language/schema/raw/master/csl-citation.json"} </w:instrText>
      </w:r>
      <w:r w:rsidRPr="0005431A">
        <w:rPr>
          <w:lang w:val="en-IE"/>
        </w:rPr>
        <w:fldChar w:fldCharType="separate"/>
      </w:r>
      <w:r w:rsidR="0099576F" w:rsidRPr="0005431A">
        <w:rPr>
          <w:lang w:val="en-IE"/>
        </w:rPr>
        <w:t xml:space="preserve">(Milanovic </w:t>
      </w:r>
      <w:r w:rsidR="0099576F" w:rsidRPr="00DB02EE">
        <w:rPr>
          <w:i/>
          <w:lang w:val="en-IE"/>
        </w:rPr>
        <w:t>et al</w:t>
      </w:r>
      <w:r w:rsidR="0099576F" w:rsidRPr="0005431A">
        <w:rPr>
          <w:lang w:val="en-IE"/>
        </w:rPr>
        <w:t>., 2013)</w:t>
      </w:r>
      <w:r w:rsidRPr="0005431A">
        <w:rPr>
          <w:lang w:val="en-IE"/>
        </w:rPr>
        <w:fldChar w:fldCharType="end"/>
      </w:r>
      <w:r w:rsidRPr="0005431A">
        <w:rPr>
          <w:lang w:val="en-IE"/>
        </w:rPr>
        <w:t xml:space="preserve">. </w:t>
      </w:r>
    </w:p>
    <w:p w14:paraId="24E17EFE" w14:textId="56A1FD9E" w:rsidR="000B3C97" w:rsidRPr="0005431A" w:rsidRDefault="00480240" w:rsidP="00F133C8">
      <w:pPr>
        <w:pStyle w:val="Heading2"/>
      </w:pPr>
      <w:bookmarkStart w:id="176" w:name="_Toc396914465"/>
      <w:r>
        <w:t>8.6</w:t>
      </w:r>
      <w:r w:rsidR="00107FCF" w:rsidRPr="0005431A">
        <w:tab/>
        <w:t>Design</w:t>
      </w:r>
      <w:r>
        <w:t xml:space="preserve"> and implementation</w:t>
      </w:r>
      <w:bookmarkEnd w:id="176"/>
    </w:p>
    <w:p w14:paraId="79D19D14" w14:textId="5EB617AE" w:rsidR="004D0E26" w:rsidRPr="0005431A" w:rsidRDefault="00771637" w:rsidP="004D0E26">
      <w:pPr>
        <w:rPr>
          <w:lang w:val="en-IE"/>
        </w:rPr>
      </w:pPr>
      <w:r w:rsidRPr="0005431A">
        <w:rPr>
          <w:lang w:val="en-IE"/>
        </w:rPr>
        <w:t xml:space="preserve">Figure </w:t>
      </w:r>
      <w:r w:rsidR="0091716A">
        <w:rPr>
          <w:lang w:val="en-IE"/>
        </w:rPr>
        <w:t>11</w:t>
      </w:r>
      <w:r w:rsidRPr="0005431A">
        <w:rPr>
          <w:lang w:val="en-IE"/>
        </w:rPr>
        <w:t xml:space="preserve"> shows the basic class diagram of the </w:t>
      </w:r>
      <w:r w:rsidR="00107FCF" w:rsidRPr="0005431A">
        <w:rPr>
          <w:lang w:val="en-IE"/>
        </w:rPr>
        <w:t xml:space="preserve">algorithms; </w:t>
      </w:r>
      <w:r w:rsidR="00901CA9" w:rsidRPr="0005431A">
        <w:rPr>
          <w:lang w:val="en-IE"/>
        </w:rPr>
        <w:t>t</w:t>
      </w:r>
      <w:r w:rsidR="004D0E26" w:rsidRPr="0005431A">
        <w:rPr>
          <w:lang w:val="en-IE"/>
        </w:rPr>
        <w:t>he basic</w:t>
      </w:r>
      <w:r w:rsidR="00B71DEC" w:rsidRPr="0005431A">
        <w:rPr>
          <w:lang w:val="en-IE"/>
        </w:rPr>
        <w:t xml:space="preserve"> client code</w:t>
      </w:r>
      <w:r w:rsidR="004D0E26" w:rsidRPr="0005431A">
        <w:rPr>
          <w:lang w:val="en-IE"/>
        </w:rPr>
        <w:t xml:space="preserve"> of </w:t>
      </w:r>
      <w:r w:rsidR="00ED6716" w:rsidRPr="0005431A">
        <w:rPr>
          <w:lang w:val="en-IE"/>
        </w:rPr>
        <w:t>AntSolver</w:t>
      </w:r>
      <w:r w:rsidR="004D0E26" w:rsidRPr="0005431A">
        <w:rPr>
          <w:lang w:val="en-IE"/>
        </w:rPr>
        <w:t xml:space="preserve"> works as shown in </w:t>
      </w:r>
      <w:r w:rsidR="00480240">
        <w:rPr>
          <w:lang w:val="en-IE"/>
        </w:rPr>
        <w:t>Code Listing 8.1</w:t>
      </w:r>
      <w:r w:rsidR="00107FCF" w:rsidRPr="0005431A">
        <w:rPr>
          <w:lang w:val="en-IE"/>
        </w:rPr>
        <w:t>. F</w:t>
      </w:r>
      <w:r w:rsidR="004D0E26" w:rsidRPr="0005431A">
        <w:rPr>
          <w:lang w:val="en-IE"/>
        </w:rPr>
        <w:t>irstly</w:t>
      </w:r>
      <w:r w:rsidR="00107FCF" w:rsidRPr="0005431A">
        <w:rPr>
          <w:lang w:val="en-IE"/>
        </w:rPr>
        <w:t>,</w:t>
      </w:r>
      <w:r w:rsidR="004D0E26" w:rsidRPr="0005431A">
        <w:rPr>
          <w:lang w:val="en-IE"/>
        </w:rPr>
        <w:t xml:space="preserve"> a Parameter class is created; this defines which algorithm </w:t>
      </w:r>
      <w:r w:rsidR="001C7F2C" w:rsidRPr="0005431A">
        <w:rPr>
          <w:lang w:val="en-IE"/>
        </w:rPr>
        <w:t>to create and all</w:t>
      </w:r>
      <w:r w:rsidR="004D0E26" w:rsidRPr="0005431A">
        <w:rPr>
          <w:lang w:val="en-IE"/>
        </w:rPr>
        <w:t xml:space="preserve"> </w:t>
      </w:r>
      <w:r w:rsidR="001C7F2C" w:rsidRPr="0005431A">
        <w:rPr>
          <w:lang w:val="en-IE"/>
        </w:rPr>
        <w:t>other</w:t>
      </w:r>
      <w:r w:rsidR="004D0E26" w:rsidRPr="0005431A">
        <w:rPr>
          <w:lang w:val="en-IE"/>
        </w:rPr>
        <w:t xml:space="preserve"> algorithm parameters </w:t>
      </w:r>
      <w:r w:rsidR="001C7F2C" w:rsidRPr="0005431A">
        <w:rPr>
          <w:lang w:val="en-IE"/>
        </w:rPr>
        <w:t>including local search methods</w:t>
      </w:r>
      <w:r w:rsidR="00107FCF" w:rsidRPr="0005431A">
        <w:rPr>
          <w:lang w:val="en-IE"/>
        </w:rPr>
        <w:t>.</w:t>
      </w:r>
      <w:r w:rsidR="001E3B6F" w:rsidRPr="0005431A">
        <w:rPr>
          <w:lang w:val="en-IE"/>
        </w:rPr>
        <w:t xml:space="preserve"> This then constructs an abstract interface </w:t>
      </w:r>
      <w:r w:rsidR="001C7F2C" w:rsidRPr="0005431A">
        <w:rPr>
          <w:lang w:val="en-IE"/>
        </w:rPr>
        <w:t xml:space="preserve">to the algorithm </w:t>
      </w:r>
      <w:r w:rsidR="001E3B6F" w:rsidRPr="0005431A">
        <w:rPr>
          <w:lang w:val="en-IE"/>
        </w:rPr>
        <w:t xml:space="preserve">via a static factory method, returning the particular algorithm required </w:t>
      </w:r>
      <w:r w:rsidR="00B71DEC" w:rsidRPr="0005431A">
        <w:rPr>
          <w:lang w:val="en-IE"/>
        </w:rPr>
        <w:t>at run time</w:t>
      </w:r>
      <w:r w:rsidR="00107FCF" w:rsidRPr="0005431A">
        <w:rPr>
          <w:lang w:val="en-IE"/>
        </w:rPr>
        <w:t>. T</w:t>
      </w:r>
      <w:r w:rsidR="001E3B6F" w:rsidRPr="0005431A">
        <w:rPr>
          <w:lang w:val="en-IE"/>
        </w:rPr>
        <w:t>his interface is the same for all algorithms.</w:t>
      </w:r>
      <w:r w:rsidR="00F7005F" w:rsidRPr="0005431A">
        <w:rPr>
          <w:lang w:val="en-IE"/>
        </w:rPr>
        <w:t xml:space="preserve"> This code implements the bri</w:t>
      </w:r>
      <w:r w:rsidR="0084511F">
        <w:rPr>
          <w:lang w:val="en-IE"/>
        </w:rPr>
        <w:t>dge pattern and factory pattern, d</w:t>
      </w:r>
      <w:r w:rsidR="00F71C31" w:rsidRPr="0005431A">
        <w:rPr>
          <w:lang w:val="en-IE"/>
        </w:rPr>
        <w:t xml:space="preserve">ecoupling concrete objects from </w:t>
      </w:r>
      <w:r w:rsidR="00E519FD" w:rsidRPr="0005431A">
        <w:rPr>
          <w:lang w:val="en-IE"/>
        </w:rPr>
        <w:t>their</w:t>
      </w:r>
      <w:r w:rsidR="00F71C31" w:rsidRPr="0005431A">
        <w:rPr>
          <w:lang w:val="en-IE"/>
        </w:rPr>
        <w:t xml:space="preserve"> </w:t>
      </w:r>
      <w:r w:rsidR="00B71DEC" w:rsidRPr="0005431A">
        <w:rPr>
          <w:lang w:val="en-IE"/>
        </w:rPr>
        <w:t>implementation</w:t>
      </w:r>
      <w:r w:rsidR="00F71C31" w:rsidRPr="0005431A">
        <w:rPr>
          <w:lang w:val="en-IE"/>
        </w:rPr>
        <w:t>.</w:t>
      </w:r>
    </w:p>
    <w:p w14:paraId="408F61CC" w14:textId="77777777" w:rsidR="000B5D3A" w:rsidRDefault="004A6921" w:rsidP="000B5D3A">
      <w:pPr>
        <w:pStyle w:val="Caption"/>
        <w:keepNext/>
      </w:pPr>
      <w:r w:rsidRPr="0005431A">
        <w:rPr>
          <w:noProof/>
          <w:lang w:val="en-IE" w:eastAsia="en-IE"/>
        </w:rPr>
        <w:lastRenderedPageBreak/>
        <w:drawing>
          <wp:inline distT="0" distB="0" distL="0" distR="0" wp14:anchorId="6E1FF4F9" wp14:editId="5B05D749">
            <wp:extent cx="4216284" cy="3760013"/>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220561" cy="3763827"/>
                    </a:xfrm>
                    <a:prstGeom prst="rect">
                      <a:avLst/>
                    </a:prstGeom>
                  </pic:spPr>
                </pic:pic>
              </a:graphicData>
            </a:graphic>
          </wp:inline>
        </w:drawing>
      </w:r>
    </w:p>
    <w:p w14:paraId="57A7A3A1" w14:textId="5E214B0F" w:rsidR="000B5D3A" w:rsidRDefault="000B5D3A" w:rsidP="000B5D3A">
      <w:pPr>
        <w:pStyle w:val="Caption"/>
      </w:pPr>
      <w:bookmarkStart w:id="177" w:name="_Toc396945010"/>
      <w:r>
        <w:t xml:space="preserve">Figure </w:t>
      </w:r>
      <w:r w:rsidR="00141A5B">
        <w:fldChar w:fldCharType="begin"/>
      </w:r>
      <w:r w:rsidR="00141A5B">
        <w:instrText xml:space="preserve"> SEQ Figure \* ARABIC </w:instrText>
      </w:r>
      <w:r w:rsidR="00141A5B">
        <w:fldChar w:fldCharType="separate"/>
      </w:r>
      <w:r w:rsidR="00DC0160">
        <w:rPr>
          <w:noProof/>
        </w:rPr>
        <w:t>11</w:t>
      </w:r>
      <w:r w:rsidR="00141A5B">
        <w:fldChar w:fldCharType="end"/>
      </w:r>
      <w:r w:rsidR="00980EDC" w:rsidRPr="00980EDC">
        <w:t xml:space="preserve"> - </w:t>
      </w:r>
      <w:r w:rsidRPr="00DC3C88">
        <w:t>AntSolver</w:t>
      </w:r>
      <w:r w:rsidR="007C44CC">
        <w:t xml:space="preserve"> </w:t>
      </w:r>
      <w:r w:rsidR="007C44CC" w:rsidRPr="007C44CC">
        <w:t>Class Diagram</w:t>
      </w:r>
      <w:bookmarkEnd w:id="177"/>
    </w:p>
    <w:p w14:paraId="26307AD3" w14:textId="3AD961F2" w:rsidR="00107FCF" w:rsidRPr="0005431A" w:rsidRDefault="00107FCF" w:rsidP="00107FCF">
      <w:pPr>
        <w:pStyle w:val="Caption"/>
        <w:keepNext/>
        <w:rPr>
          <w:lang w:val="en-IE"/>
        </w:rPr>
      </w:pPr>
      <w:r w:rsidRPr="0005431A">
        <w:rPr>
          <w:lang w:val="en-IE"/>
        </w:rPr>
        <w:t xml:space="preserve"> </w:t>
      </w:r>
    </w:p>
    <w:p w14:paraId="1DFE6495" w14:textId="77777777" w:rsidR="000B5D3A" w:rsidRDefault="004E30F5" w:rsidP="000B5D3A">
      <w:pPr>
        <w:pStyle w:val="Caption"/>
        <w:keepNext/>
      </w:pPr>
      <w:r>
        <w:rPr>
          <w:lang w:val="en-IE"/>
        </w:rPr>
        <w:pict w14:anchorId="0A20FBD7">
          <v:shape id="_x0000_i1029" type="#_x0000_t75" style="width:468.7pt;height:180pt">
            <v:imagedata r:id="rId24" o:title=""/>
          </v:shape>
        </w:pict>
      </w:r>
    </w:p>
    <w:p w14:paraId="43655F5A" w14:textId="72B4CC37" w:rsidR="000B5D3A" w:rsidRDefault="000B5D3A" w:rsidP="000B5D3A">
      <w:pPr>
        <w:pStyle w:val="Caption"/>
      </w:pPr>
      <w:bookmarkStart w:id="178" w:name="_Toc396836559"/>
      <w:r>
        <w:t xml:space="preserve">Code listing </w:t>
      </w:r>
      <w:r w:rsidR="00F2061A">
        <w:fldChar w:fldCharType="begin"/>
      </w:r>
      <w:r w:rsidR="00F2061A">
        <w:instrText xml:space="preserve"> STYLEREF 1 \s </w:instrText>
      </w:r>
      <w:r w:rsidR="00F2061A">
        <w:fldChar w:fldCharType="separate"/>
      </w:r>
      <w:r w:rsidR="00DC0160">
        <w:rPr>
          <w:noProof/>
        </w:rPr>
        <w:t>8</w:t>
      </w:r>
      <w:r w:rsidR="00F2061A">
        <w:fldChar w:fldCharType="end"/>
      </w:r>
      <w:r w:rsidR="00F2061A">
        <w:t>.</w:t>
      </w:r>
      <w:r w:rsidR="00F2061A">
        <w:fldChar w:fldCharType="begin"/>
      </w:r>
      <w:r w:rsidR="00F2061A">
        <w:instrText xml:space="preserve"> SEQ Code_listing \* ARABIC \s 1 </w:instrText>
      </w:r>
      <w:r w:rsidR="00F2061A">
        <w:fldChar w:fldCharType="separate"/>
      </w:r>
      <w:r w:rsidR="00DC0160">
        <w:rPr>
          <w:noProof/>
        </w:rPr>
        <w:t>1</w:t>
      </w:r>
      <w:r w:rsidR="00F2061A">
        <w:fldChar w:fldCharType="end"/>
      </w:r>
      <w:r w:rsidR="00980EDC" w:rsidRPr="00980EDC">
        <w:t xml:space="preserve"> - </w:t>
      </w:r>
      <w:r w:rsidR="00144F87">
        <w:t>AntSolver</w:t>
      </w:r>
      <w:r w:rsidR="00144F87" w:rsidRPr="00144F87">
        <w:t xml:space="preserve"> </w:t>
      </w:r>
      <w:r w:rsidR="007C44CC">
        <w:t>Client C</w:t>
      </w:r>
      <w:r w:rsidRPr="00E70B85">
        <w:t>ode</w:t>
      </w:r>
      <w:bookmarkEnd w:id="178"/>
    </w:p>
    <w:p w14:paraId="4B575382" w14:textId="649C7846" w:rsidR="00B03EFA" w:rsidRPr="0005431A" w:rsidRDefault="00107FCF" w:rsidP="00F133C8">
      <w:pPr>
        <w:pStyle w:val="Heading2"/>
      </w:pPr>
      <w:bookmarkStart w:id="179" w:name="_Toc396914466"/>
      <w:r w:rsidRPr="0005431A">
        <w:t>8.</w:t>
      </w:r>
      <w:r w:rsidR="00B66760">
        <w:t>6</w:t>
      </w:r>
      <w:r w:rsidRPr="0005431A">
        <w:tab/>
      </w:r>
      <w:r w:rsidR="00B03EFA" w:rsidRPr="0005431A">
        <w:t>Parameters</w:t>
      </w:r>
      <w:bookmarkEnd w:id="179"/>
    </w:p>
    <w:p w14:paraId="702B740C" w14:textId="75B6D177" w:rsidR="001E3B6F" w:rsidRPr="0005431A" w:rsidRDefault="00B71DEC" w:rsidP="001E3B6F">
      <w:pPr>
        <w:rPr>
          <w:lang w:val="en-IE"/>
        </w:rPr>
      </w:pPr>
      <w:r w:rsidRPr="0005431A">
        <w:rPr>
          <w:lang w:val="en-IE"/>
        </w:rPr>
        <w:t>A</w:t>
      </w:r>
      <w:r w:rsidR="001E3B6F" w:rsidRPr="0005431A">
        <w:rPr>
          <w:lang w:val="en-IE"/>
        </w:rPr>
        <w:t xml:space="preserve"> </w:t>
      </w:r>
      <w:r w:rsidR="001C7F2C" w:rsidRPr="0005431A">
        <w:rPr>
          <w:lang w:val="en-IE"/>
        </w:rPr>
        <w:t>P</w:t>
      </w:r>
      <w:r w:rsidR="001E3B6F" w:rsidRPr="0005431A">
        <w:rPr>
          <w:lang w:val="en-IE"/>
        </w:rPr>
        <w:t xml:space="preserve">arameter </w:t>
      </w:r>
      <w:r w:rsidR="00905B61" w:rsidRPr="0005431A">
        <w:rPr>
          <w:lang w:val="en-IE"/>
        </w:rPr>
        <w:t>class</w:t>
      </w:r>
      <w:r w:rsidR="001E3B6F" w:rsidRPr="0005431A">
        <w:rPr>
          <w:lang w:val="en-IE"/>
        </w:rPr>
        <w:t xml:space="preserve"> was created</w:t>
      </w:r>
      <w:r w:rsidR="00905B61" w:rsidRPr="0005431A">
        <w:rPr>
          <w:lang w:val="en-IE"/>
        </w:rPr>
        <w:t xml:space="preserve"> </w:t>
      </w:r>
      <w:r w:rsidR="001E3B6F" w:rsidRPr="0005431A">
        <w:rPr>
          <w:lang w:val="en-IE"/>
        </w:rPr>
        <w:t>so that the construction of each algorithm is uniform</w:t>
      </w:r>
      <w:r w:rsidR="001C7F2C" w:rsidRPr="0005431A">
        <w:rPr>
          <w:lang w:val="en-IE"/>
        </w:rPr>
        <w:t>.</w:t>
      </w:r>
      <w:r w:rsidR="001E3B6F" w:rsidRPr="0005431A">
        <w:rPr>
          <w:lang w:val="en-IE"/>
        </w:rPr>
        <w:t xml:space="preserve"> </w:t>
      </w:r>
      <w:r w:rsidR="001E3B6F" w:rsidRPr="0005431A">
        <w:rPr>
          <w:i/>
          <w:lang w:val="en-IE"/>
        </w:rPr>
        <w:t>ALG</w:t>
      </w:r>
      <w:r w:rsidR="001E3B6F" w:rsidRPr="0005431A">
        <w:rPr>
          <w:lang w:val="en-IE"/>
        </w:rPr>
        <w:t xml:space="preserve"> defines the algorithm required </w:t>
      </w:r>
      <w:r w:rsidR="001C7F2C" w:rsidRPr="0005431A">
        <w:rPr>
          <w:lang w:val="en-IE"/>
        </w:rPr>
        <w:t>and</w:t>
      </w:r>
      <w:r w:rsidR="001E3B6F" w:rsidRPr="0005431A">
        <w:rPr>
          <w:lang w:val="en-IE"/>
        </w:rPr>
        <w:t xml:space="preserve"> can be the values</w:t>
      </w:r>
      <w:r w:rsidR="00F71C31" w:rsidRPr="0005431A">
        <w:rPr>
          <w:lang w:val="en-IE"/>
        </w:rPr>
        <w:t xml:space="preserve"> as shown in </w:t>
      </w:r>
      <w:r w:rsidR="00107FCF" w:rsidRPr="0005431A">
        <w:rPr>
          <w:lang w:val="en-IE"/>
        </w:rPr>
        <w:t>F</w:t>
      </w:r>
      <w:r w:rsidR="00F71C31" w:rsidRPr="0005431A">
        <w:rPr>
          <w:lang w:val="en-IE"/>
        </w:rPr>
        <w:t xml:space="preserve">igure </w:t>
      </w:r>
      <w:r w:rsidR="0091716A">
        <w:rPr>
          <w:lang w:val="en-IE"/>
        </w:rPr>
        <w:t>12</w:t>
      </w:r>
    </w:p>
    <w:p w14:paraId="4E0FD7AF" w14:textId="63CD8305" w:rsidR="00F71C31" w:rsidRPr="0005431A" w:rsidRDefault="00F71C31" w:rsidP="00F71C31">
      <w:pPr>
        <w:pStyle w:val="Caption"/>
        <w:keepNext/>
        <w:rPr>
          <w:lang w:val="en-I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03"/>
        <w:gridCol w:w="4304"/>
      </w:tblGrid>
      <w:tr w:rsidR="004D0E26" w:rsidRPr="0005431A" w14:paraId="0FE0AAD2" w14:textId="77777777" w:rsidTr="00B46267">
        <w:tc>
          <w:tcPr>
            <w:tcW w:w="4303" w:type="dxa"/>
          </w:tcPr>
          <w:p w14:paraId="50D240FF" w14:textId="77777777" w:rsidR="004D0E26" w:rsidRPr="0005431A" w:rsidRDefault="004D0E26" w:rsidP="00B03EFA">
            <w:pPr>
              <w:rPr>
                <w:lang w:val="en-IE"/>
              </w:rPr>
            </w:pPr>
            <w:r w:rsidRPr="0005431A">
              <w:rPr>
                <w:noProof/>
                <w:lang w:val="en-IE" w:eastAsia="en-IE"/>
              </w:rPr>
              <w:drawing>
                <wp:inline distT="0" distB="0" distL="0" distR="0" wp14:anchorId="2E6A254C" wp14:editId="3925A54F">
                  <wp:extent cx="2311843" cy="297728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2310806" cy="2975950"/>
                          </a:xfrm>
                          <a:prstGeom prst="rect">
                            <a:avLst/>
                          </a:prstGeom>
                        </pic:spPr>
                      </pic:pic>
                    </a:graphicData>
                  </a:graphic>
                </wp:inline>
              </w:drawing>
            </w:r>
          </w:p>
        </w:tc>
        <w:tc>
          <w:tcPr>
            <w:tcW w:w="4304" w:type="dxa"/>
          </w:tcPr>
          <w:p w14:paraId="6A548D6C" w14:textId="77777777" w:rsidR="00B46267" w:rsidRDefault="00B46267" w:rsidP="00905B61">
            <w:pPr>
              <w:pStyle w:val="NoSpacing"/>
              <w:rPr>
                <w:lang w:val="en-IE"/>
              </w:rPr>
            </w:pPr>
          </w:p>
          <w:p w14:paraId="4711C634" w14:textId="77777777" w:rsidR="00B46267" w:rsidRDefault="00B46267" w:rsidP="00905B61">
            <w:pPr>
              <w:pStyle w:val="NoSpacing"/>
              <w:rPr>
                <w:lang w:val="en-IE"/>
              </w:rPr>
            </w:pPr>
          </w:p>
          <w:p w14:paraId="312C4AE5" w14:textId="77777777" w:rsidR="00B46267" w:rsidRDefault="00B46267" w:rsidP="00905B61">
            <w:pPr>
              <w:pStyle w:val="NoSpacing"/>
              <w:rPr>
                <w:lang w:val="en-IE"/>
              </w:rPr>
            </w:pPr>
          </w:p>
          <w:p w14:paraId="2D144A1C" w14:textId="77777777" w:rsidR="00905B61" w:rsidRPr="0005431A" w:rsidRDefault="00905B61" w:rsidP="00905B61">
            <w:pPr>
              <w:pStyle w:val="NoSpacing"/>
              <w:rPr>
                <w:lang w:val="en-IE"/>
              </w:rPr>
            </w:pPr>
            <w:r w:rsidRPr="0005431A">
              <w:rPr>
                <w:lang w:val="en-IE"/>
              </w:rPr>
              <w:t xml:space="preserve">ALG can be set to the following </w:t>
            </w:r>
          </w:p>
          <w:p w14:paraId="7E6BD4FB" w14:textId="77777777" w:rsidR="00905B61" w:rsidRPr="0005431A" w:rsidRDefault="00905B61" w:rsidP="00905B61">
            <w:pPr>
              <w:pStyle w:val="NoSpacing"/>
              <w:rPr>
                <w:lang w:val="en-IE"/>
              </w:rPr>
            </w:pPr>
          </w:p>
          <w:p w14:paraId="09D6A5F6" w14:textId="77777777" w:rsidR="00905B61" w:rsidRPr="0005431A" w:rsidRDefault="00905B61" w:rsidP="00905B61">
            <w:pPr>
              <w:pStyle w:val="NoSpacing"/>
              <w:rPr>
                <w:lang w:val="en-IE"/>
              </w:rPr>
            </w:pPr>
            <w:r w:rsidRPr="0005431A">
              <w:rPr>
                <w:lang w:val="en-IE"/>
              </w:rPr>
              <w:t>MMAS = MinMax Ant Algorithm</w:t>
            </w:r>
          </w:p>
          <w:p w14:paraId="0AA97CC0" w14:textId="77777777" w:rsidR="00905B61" w:rsidRPr="0005431A" w:rsidRDefault="00905B61" w:rsidP="00905B61">
            <w:pPr>
              <w:pStyle w:val="NoSpacing"/>
              <w:rPr>
                <w:lang w:val="en-IE"/>
              </w:rPr>
            </w:pPr>
            <w:r w:rsidRPr="0005431A">
              <w:rPr>
                <w:lang w:val="en-IE"/>
              </w:rPr>
              <w:t>ACS = Ant Colony Algorithm</w:t>
            </w:r>
          </w:p>
          <w:p w14:paraId="232395F0" w14:textId="77777777" w:rsidR="00905B61" w:rsidRPr="0005431A" w:rsidRDefault="00905B61" w:rsidP="00905B61">
            <w:pPr>
              <w:pStyle w:val="NoSpacing"/>
              <w:rPr>
                <w:lang w:val="en-IE"/>
              </w:rPr>
            </w:pPr>
            <w:r w:rsidRPr="0005431A">
              <w:rPr>
                <w:lang w:val="en-IE"/>
              </w:rPr>
              <w:t>AS= Ant Algorithm</w:t>
            </w:r>
          </w:p>
          <w:p w14:paraId="273BD6E8" w14:textId="77777777" w:rsidR="00905B61" w:rsidRPr="0005431A" w:rsidRDefault="00905B61" w:rsidP="00905B61">
            <w:pPr>
              <w:pStyle w:val="NoSpacing"/>
              <w:rPr>
                <w:lang w:val="en-IE"/>
              </w:rPr>
            </w:pPr>
            <w:r w:rsidRPr="0005431A">
              <w:rPr>
                <w:lang w:val="en-IE"/>
              </w:rPr>
              <w:t>GS = Genetic Algorithm</w:t>
            </w:r>
          </w:p>
          <w:p w14:paraId="3DB03708" w14:textId="77777777" w:rsidR="00905B61" w:rsidRPr="0005431A" w:rsidRDefault="00905B61" w:rsidP="00905B61">
            <w:pPr>
              <w:pStyle w:val="NoSpacing"/>
              <w:rPr>
                <w:lang w:val="en-IE"/>
              </w:rPr>
            </w:pPr>
            <w:r w:rsidRPr="0005431A">
              <w:rPr>
                <w:lang w:val="en-IE"/>
              </w:rPr>
              <w:t>EAS = Elitist Ant Algorithm</w:t>
            </w:r>
          </w:p>
          <w:p w14:paraId="2C3C02F4" w14:textId="77777777" w:rsidR="00905B61" w:rsidRPr="0005431A" w:rsidRDefault="00905B61" w:rsidP="00905B61">
            <w:pPr>
              <w:pStyle w:val="NoSpacing"/>
              <w:rPr>
                <w:lang w:val="en-IE"/>
              </w:rPr>
            </w:pPr>
            <w:r w:rsidRPr="0005431A">
              <w:rPr>
                <w:lang w:val="en-IE"/>
              </w:rPr>
              <w:t>BWAS = Best-Worst Ant Algorithm</w:t>
            </w:r>
          </w:p>
          <w:p w14:paraId="154A0457" w14:textId="77777777" w:rsidR="00905B61" w:rsidRPr="0005431A" w:rsidRDefault="00905B61" w:rsidP="00905B61">
            <w:pPr>
              <w:pStyle w:val="NoSpacing"/>
              <w:rPr>
                <w:lang w:val="en-IE"/>
              </w:rPr>
            </w:pPr>
            <w:r w:rsidRPr="0005431A">
              <w:rPr>
                <w:lang w:val="en-IE"/>
              </w:rPr>
              <w:t>MA = Mutated Ant Algorithm</w:t>
            </w:r>
          </w:p>
          <w:p w14:paraId="53952BD6" w14:textId="77777777" w:rsidR="00905B61" w:rsidRPr="0005431A" w:rsidRDefault="00905B61" w:rsidP="00905B61">
            <w:pPr>
              <w:pStyle w:val="NoSpacing"/>
              <w:rPr>
                <w:lang w:val="en-IE"/>
              </w:rPr>
            </w:pPr>
            <w:r w:rsidRPr="0005431A">
              <w:rPr>
                <w:lang w:val="en-IE"/>
              </w:rPr>
              <w:t xml:space="preserve">RA = Random Ant </w:t>
            </w:r>
          </w:p>
          <w:p w14:paraId="1CBF8D5B" w14:textId="77777777" w:rsidR="00905B61" w:rsidRPr="0005431A" w:rsidRDefault="00905B61" w:rsidP="00905B61">
            <w:pPr>
              <w:pStyle w:val="NoSpacing"/>
              <w:rPr>
                <w:lang w:val="en-IE"/>
              </w:rPr>
            </w:pPr>
            <w:r w:rsidRPr="0005431A">
              <w:rPr>
                <w:lang w:val="en-IE"/>
              </w:rPr>
              <w:t>BF = Brute Force Algorithm</w:t>
            </w:r>
          </w:p>
          <w:p w14:paraId="7B9EA303" w14:textId="77777777" w:rsidR="004D0E26" w:rsidRPr="0005431A" w:rsidRDefault="004D0E26" w:rsidP="000B5D3A">
            <w:pPr>
              <w:keepNext/>
              <w:rPr>
                <w:lang w:val="en-IE"/>
              </w:rPr>
            </w:pPr>
          </w:p>
        </w:tc>
      </w:tr>
    </w:tbl>
    <w:p w14:paraId="3905F02A" w14:textId="49F5C386" w:rsidR="00B03EFA" w:rsidRPr="0005431A" w:rsidRDefault="000B5D3A" w:rsidP="000B5D3A">
      <w:pPr>
        <w:pStyle w:val="Caption"/>
        <w:rPr>
          <w:lang w:val="en-IE"/>
        </w:rPr>
      </w:pPr>
      <w:bookmarkStart w:id="180" w:name="_Toc396945011"/>
      <w:r>
        <w:t xml:space="preserve">Figure </w:t>
      </w:r>
      <w:r w:rsidR="00141A5B">
        <w:fldChar w:fldCharType="begin"/>
      </w:r>
      <w:r w:rsidR="00141A5B">
        <w:instrText xml:space="preserve"> SEQ Figure \* ARABIC </w:instrText>
      </w:r>
      <w:r w:rsidR="00141A5B">
        <w:fldChar w:fldCharType="separate"/>
      </w:r>
      <w:r w:rsidR="00DC0160">
        <w:rPr>
          <w:noProof/>
        </w:rPr>
        <w:t>12</w:t>
      </w:r>
      <w:r w:rsidR="00141A5B">
        <w:fldChar w:fldCharType="end"/>
      </w:r>
      <w:r w:rsidR="00980EDC" w:rsidRPr="00980EDC">
        <w:t xml:space="preserve"> - </w:t>
      </w:r>
      <w:r w:rsidR="0083430B" w:rsidRPr="0083430B">
        <w:t xml:space="preserve">AntSolver </w:t>
      </w:r>
      <w:r w:rsidRPr="00D6606C">
        <w:t>Parameters Class Diagram</w:t>
      </w:r>
      <w:bookmarkEnd w:id="180"/>
    </w:p>
    <w:p w14:paraId="3FBF6033" w14:textId="77777777" w:rsidR="000B5D3A" w:rsidRDefault="000B5D3A" w:rsidP="00B03EFA">
      <w:pPr>
        <w:rPr>
          <w:lang w:val="en-IE"/>
        </w:rPr>
      </w:pPr>
    </w:p>
    <w:p w14:paraId="33DB45BD" w14:textId="0C579944" w:rsidR="004D0E26" w:rsidRPr="0005431A" w:rsidRDefault="00EB5C27" w:rsidP="00B03EFA">
      <w:pPr>
        <w:rPr>
          <w:lang w:val="en-IE"/>
        </w:rPr>
      </w:pPr>
      <w:r w:rsidRPr="0005431A">
        <w:rPr>
          <w:lang w:val="en-IE"/>
        </w:rPr>
        <w:t>O</w:t>
      </w:r>
      <w:r w:rsidR="001E3B6F" w:rsidRPr="0005431A">
        <w:rPr>
          <w:lang w:val="en-IE"/>
        </w:rPr>
        <w:t xml:space="preserve">ther parameters </w:t>
      </w:r>
      <w:r w:rsidRPr="0005431A">
        <w:rPr>
          <w:lang w:val="en-IE"/>
        </w:rPr>
        <w:t>(such as</w:t>
      </w:r>
      <w:r w:rsidR="001E3B6F" w:rsidRPr="0005431A">
        <w:rPr>
          <w:lang w:val="en-IE"/>
        </w:rPr>
        <w:t xml:space="preserve"> n</w:t>
      </w:r>
      <w:r w:rsidR="0084511F">
        <w:rPr>
          <w:lang w:val="en-IE"/>
        </w:rPr>
        <w:t>umber</w:t>
      </w:r>
      <w:r w:rsidR="000468D9" w:rsidRPr="0005431A">
        <w:rPr>
          <w:lang w:val="en-IE"/>
        </w:rPr>
        <w:t>.</w:t>
      </w:r>
      <w:r w:rsidR="001E3B6F" w:rsidRPr="0005431A">
        <w:rPr>
          <w:lang w:val="en-IE"/>
        </w:rPr>
        <w:t xml:space="preserve"> </w:t>
      </w:r>
      <w:r w:rsidR="00F7005F" w:rsidRPr="0005431A">
        <w:rPr>
          <w:lang w:val="en-IE"/>
        </w:rPr>
        <w:t>o</w:t>
      </w:r>
      <w:r w:rsidR="001E3B6F" w:rsidRPr="0005431A">
        <w:rPr>
          <w:lang w:val="en-IE"/>
        </w:rPr>
        <w:t xml:space="preserve">f </w:t>
      </w:r>
      <w:r w:rsidR="000468D9" w:rsidRPr="0005431A">
        <w:rPr>
          <w:lang w:val="en-IE"/>
        </w:rPr>
        <w:t>ants</w:t>
      </w:r>
      <w:r w:rsidR="00F7005F" w:rsidRPr="0005431A">
        <w:rPr>
          <w:lang w:val="en-IE"/>
        </w:rPr>
        <w:t>,</w:t>
      </w:r>
      <w:r w:rsidR="001E3B6F" w:rsidRPr="0005431A">
        <w:rPr>
          <w:lang w:val="en-IE"/>
        </w:rPr>
        <w:t xml:space="preserve"> </w:t>
      </w:r>
      <w:r w:rsidR="000468D9" w:rsidRPr="0005431A">
        <w:rPr>
          <w:lang w:val="en-IE"/>
        </w:rPr>
        <w:t>a</w:t>
      </w:r>
      <w:r w:rsidR="00F7005F" w:rsidRPr="0005431A">
        <w:rPr>
          <w:lang w:val="en-IE"/>
        </w:rPr>
        <w:t>lpha,</w:t>
      </w:r>
      <w:r w:rsidR="001E3B6F" w:rsidRPr="0005431A">
        <w:rPr>
          <w:lang w:val="en-IE"/>
        </w:rPr>
        <w:t xml:space="preserve"> </w:t>
      </w:r>
      <w:r w:rsidR="00F7005F" w:rsidRPr="0005431A">
        <w:rPr>
          <w:lang w:val="en-IE"/>
        </w:rPr>
        <w:t>beta,</w:t>
      </w:r>
      <w:r w:rsidR="001E3B6F" w:rsidRPr="0005431A">
        <w:rPr>
          <w:lang w:val="en-IE"/>
        </w:rPr>
        <w:t xml:space="preserve"> mutation ratio </w:t>
      </w:r>
      <w:r w:rsidR="00F7005F" w:rsidRPr="0005431A">
        <w:rPr>
          <w:lang w:val="en-IE"/>
        </w:rPr>
        <w:t>etc.</w:t>
      </w:r>
      <w:r w:rsidRPr="0005431A">
        <w:rPr>
          <w:lang w:val="en-IE"/>
        </w:rPr>
        <w:t>)</w:t>
      </w:r>
      <w:r w:rsidR="001E3B6F" w:rsidRPr="0005431A">
        <w:rPr>
          <w:lang w:val="en-IE"/>
        </w:rPr>
        <w:t xml:space="preserve"> can also be defined</w:t>
      </w:r>
      <w:r w:rsidR="001C7F2C" w:rsidRPr="0005431A">
        <w:rPr>
          <w:lang w:val="en-IE"/>
        </w:rPr>
        <w:t xml:space="preserve"> in this class</w:t>
      </w:r>
      <w:r w:rsidR="001E3B6F" w:rsidRPr="0005431A">
        <w:rPr>
          <w:lang w:val="en-IE"/>
        </w:rPr>
        <w:t xml:space="preserve">. This class has </w:t>
      </w:r>
      <w:r w:rsidR="0099099D" w:rsidRPr="0005431A">
        <w:rPr>
          <w:lang w:val="en-IE"/>
        </w:rPr>
        <w:t>default constructors that will</w:t>
      </w:r>
      <w:r w:rsidR="001E3B6F" w:rsidRPr="0005431A">
        <w:rPr>
          <w:lang w:val="en-IE"/>
        </w:rPr>
        <w:t xml:space="preserve"> </w:t>
      </w:r>
      <w:r w:rsidR="00F7005F" w:rsidRPr="0005431A">
        <w:rPr>
          <w:lang w:val="en-IE"/>
        </w:rPr>
        <w:t xml:space="preserve">instantiate </w:t>
      </w:r>
      <w:r w:rsidR="0099099D" w:rsidRPr="0005431A">
        <w:rPr>
          <w:lang w:val="en-IE"/>
        </w:rPr>
        <w:t xml:space="preserve">all </w:t>
      </w:r>
      <w:r w:rsidR="00F7005F" w:rsidRPr="0005431A">
        <w:rPr>
          <w:lang w:val="en-IE"/>
        </w:rPr>
        <w:t>parameters</w:t>
      </w:r>
      <w:r w:rsidR="001E3B6F" w:rsidRPr="0005431A">
        <w:rPr>
          <w:lang w:val="en-IE"/>
        </w:rPr>
        <w:t xml:space="preserve"> to </w:t>
      </w:r>
      <w:r w:rsidR="00F7005F" w:rsidRPr="0005431A">
        <w:rPr>
          <w:lang w:val="en-IE"/>
        </w:rPr>
        <w:t>their</w:t>
      </w:r>
      <w:r w:rsidR="001E3B6F" w:rsidRPr="0005431A">
        <w:rPr>
          <w:lang w:val="en-IE"/>
        </w:rPr>
        <w:t xml:space="preserve"> researched optimal values</w:t>
      </w:r>
      <w:r w:rsidRPr="0005431A">
        <w:rPr>
          <w:lang w:val="en-IE"/>
        </w:rPr>
        <w:t xml:space="preserve">, </w:t>
      </w:r>
      <w:r w:rsidR="002272EB">
        <w:rPr>
          <w:lang w:val="en-IE"/>
        </w:rPr>
        <w:t>additional</w:t>
      </w:r>
      <w:r w:rsidR="00F71C31" w:rsidRPr="0005431A">
        <w:rPr>
          <w:lang w:val="en-IE"/>
        </w:rPr>
        <w:t xml:space="preserve"> options like local search can be turned on</w:t>
      </w:r>
      <w:r w:rsidR="001C7F2C" w:rsidRPr="0005431A">
        <w:rPr>
          <w:lang w:val="en-IE"/>
        </w:rPr>
        <w:t>/off</w:t>
      </w:r>
      <w:r w:rsidR="00F71C31" w:rsidRPr="0005431A">
        <w:rPr>
          <w:lang w:val="en-IE"/>
        </w:rPr>
        <w:t xml:space="preserve"> via </w:t>
      </w:r>
      <w:r w:rsidR="00F71C31" w:rsidRPr="0005431A">
        <w:rPr>
          <w:i/>
          <w:lang w:val="en-IE"/>
        </w:rPr>
        <w:t>Parameters.LocalSearchOpt3 = true;</w:t>
      </w:r>
    </w:p>
    <w:p w14:paraId="7E0F2C43" w14:textId="73E693A7" w:rsidR="00741AFE" w:rsidRPr="0005431A" w:rsidRDefault="00B66760" w:rsidP="00F133C8">
      <w:pPr>
        <w:pStyle w:val="Heading2"/>
      </w:pPr>
      <w:bookmarkStart w:id="181" w:name="_Toc396914467"/>
      <w:r>
        <w:t>8.7</w:t>
      </w:r>
      <w:r w:rsidR="001518B5" w:rsidRPr="0005431A">
        <w:tab/>
      </w:r>
      <w:r w:rsidR="00741AFE" w:rsidRPr="0005431A">
        <w:t>Tour</w:t>
      </w:r>
      <w:bookmarkEnd w:id="181"/>
    </w:p>
    <w:p w14:paraId="272206EB" w14:textId="59DD7D4A" w:rsidR="00741AFE" w:rsidRPr="0005431A" w:rsidRDefault="00D3619A" w:rsidP="00741AFE">
      <w:pPr>
        <w:rPr>
          <w:lang w:val="en-IE"/>
        </w:rPr>
      </w:pPr>
      <w:r w:rsidRPr="0005431A">
        <w:rPr>
          <w:lang w:val="en-IE"/>
        </w:rPr>
        <w:t>A Tour class is populated</w:t>
      </w:r>
      <w:r w:rsidR="00741AFE" w:rsidRPr="0005431A">
        <w:rPr>
          <w:lang w:val="en-IE"/>
        </w:rPr>
        <w:t xml:space="preserve"> </w:t>
      </w:r>
      <w:r w:rsidRPr="0005431A">
        <w:rPr>
          <w:lang w:val="en-IE"/>
        </w:rPr>
        <w:t>at the end of each iteration storing all</w:t>
      </w:r>
      <w:r w:rsidR="00741AFE" w:rsidRPr="0005431A">
        <w:rPr>
          <w:lang w:val="en-IE"/>
        </w:rPr>
        <w:t xml:space="preserve"> </w:t>
      </w:r>
      <w:r w:rsidRPr="0005431A">
        <w:rPr>
          <w:lang w:val="en-IE"/>
        </w:rPr>
        <w:t>statistics</w:t>
      </w:r>
      <w:r w:rsidR="00741AFE" w:rsidRPr="0005431A">
        <w:rPr>
          <w:lang w:val="en-IE"/>
        </w:rPr>
        <w:t xml:space="preserve"> about</w:t>
      </w:r>
      <w:r w:rsidRPr="0005431A">
        <w:rPr>
          <w:lang w:val="en-IE"/>
        </w:rPr>
        <w:t xml:space="preserve"> the particular algorithm executed at that particular point;</w:t>
      </w:r>
      <w:r w:rsidR="00741AFE" w:rsidRPr="0005431A">
        <w:rPr>
          <w:lang w:val="en-IE"/>
        </w:rPr>
        <w:t xml:space="preserve"> this can be then sent to a log file or the </w:t>
      </w:r>
      <w:r w:rsidRPr="0005431A">
        <w:rPr>
          <w:lang w:val="en-IE"/>
        </w:rPr>
        <w:t>GUI for processing</w:t>
      </w:r>
      <w:r w:rsidR="00741AFE" w:rsidRPr="0005431A">
        <w:rPr>
          <w:lang w:val="en-IE"/>
        </w:rPr>
        <w:t>.</w:t>
      </w:r>
      <w:r w:rsidR="003613CA" w:rsidRPr="0005431A">
        <w:rPr>
          <w:lang w:val="en-IE"/>
        </w:rPr>
        <w:t xml:space="preserve"> This saves us having to </w:t>
      </w:r>
      <w:r w:rsidRPr="0005431A">
        <w:rPr>
          <w:lang w:val="en-IE"/>
        </w:rPr>
        <w:t>query</w:t>
      </w:r>
      <w:r w:rsidR="003613CA" w:rsidRPr="0005431A">
        <w:rPr>
          <w:lang w:val="en-IE"/>
        </w:rPr>
        <w:t xml:space="preserve"> </w:t>
      </w:r>
      <w:r w:rsidRPr="0005431A">
        <w:rPr>
          <w:lang w:val="en-IE"/>
        </w:rPr>
        <w:t>each</w:t>
      </w:r>
      <w:r w:rsidR="003613CA" w:rsidRPr="0005431A">
        <w:rPr>
          <w:lang w:val="en-IE"/>
        </w:rPr>
        <w:t xml:space="preserve"> class for results, as all </w:t>
      </w:r>
      <w:r w:rsidRPr="0005431A">
        <w:rPr>
          <w:lang w:val="en-IE"/>
        </w:rPr>
        <w:t>algorithms</w:t>
      </w:r>
      <w:r w:rsidR="003613CA" w:rsidRPr="0005431A">
        <w:rPr>
          <w:lang w:val="en-IE"/>
        </w:rPr>
        <w:t xml:space="preserve"> including the </w:t>
      </w:r>
      <w:r w:rsidRPr="0005431A">
        <w:rPr>
          <w:lang w:val="en-IE"/>
        </w:rPr>
        <w:t xml:space="preserve">genetic system store the same statistics. It stores such details as the best solution so far, the average solution in the iteration the time taken to construct a solution, for a complete list please see the class diagram </w:t>
      </w:r>
      <w:r w:rsidR="00EB5C27" w:rsidRPr="0005431A">
        <w:rPr>
          <w:lang w:val="en-IE"/>
        </w:rPr>
        <w:t>F</w:t>
      </w:r>
      <w:r w:rsidRPr="0005431A">
        <w:rPr>
          <w:lang w:val="en-IE"/>
        </w:rPr>
        <w:t xml:space="preserve">igure </w:t>
      </w:r>
      <w:r w:rsidR="0091716A">
        <w:rPr>
          <w:lang w:val="en-IE"/>
        </w:rPr>
        <w:t>13</w:t>
      </w:r>
      <w:r w:rsidRPr="0005431A">
        <w:rPr>
          <w:lang w:val="en-IE"/>
        </w:rPr>
        <w:t>.</w:t>
      </w:r>
    </w:p>
    <w:p w14:paraId="01E7649B" w14:textId="77777777" w:rsidR="000B5D3A" w:rsidRDefault="003613CA" w:rsidP="000B5D3A">
      <w:pPr>
        <w:keepNext/>
      </w:pPr>
      <w:r w:rsidRPr="0005431A">
        <w:rPr>
          <w:noProof/>
          <w:lang w:val="en-IE" w:eastAsia="en-IE"/>
        </w:rPr>
        <w:lastRenderedPageBreak/>
        <w:drawing>
          <wp:inline distT="0" distB="0" distL="0" distR="0" wp14:anchorId="74439339" wp14:editId="5F73F581">
            <wp:extent cx="2130076" cy="2743200"/>
            <wp:effectExtent l="0" t="0" r="381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2129120" cy="2741969"/>
                    </a:xfrm>
                    <a:prstGeom prst="rect">
                      <a:avLst/>
                    </a:prstGeom>
                  </pic:spPr>
                </pic:pic>
              </a:graphicData>
            </a:graphic>
          </wp:inline>
        </w:drawing>
      </w:r>
    </w:p>
    <w:p w14:paraId="6E756076" w14:textId="72F5C859" w:rsidR="003613CA" w:rsidRPr="0005431A" w:rsidRDefault="000B5D3A" w:rsidP="000B5D3A">
      <w:pPr>
        <w:pStyle w:val="Caption"/>
        <w:rPr>
          <w:lang w:val="en-IE"/>
        </w:rPr>
      </w:pPr>
      <w:bookmarkStart w:id="182" w:name="_Toc396945012"/>
      <w:r>
        <w:t xml:space="preserve">Figure </w:t>
      </w:r>
      <w:r w:rsidR="00141A5B">
        <w:fldChar w:fldCharType="begin"/>
      </w:r>
      <w:r w:rsidR="00141A5B">
        <w:instrText xml:space="preserve"> SEQ Figure \* ARABIC </w:instrText>
      </w:r>
      <w:r w:rsidR="00141A5B">
        <w:fldChar w:fldCharType="separate"/>
      </w:r>
      <w:r w:rsidR="00DC0160">
        <w:rPr>
          <w:noProof/>
        </w:rPr>
        <w:t>13</w:t>
      </w:r>
      <w:r w:rsidR="00141A5B">
        <w:fldChar w:fldCharType="end"/>
      </w:r>
      <w:r w:rsidR="00980EDC" w:rsidRPr="00980EDC">
        <w:t xml:space="preserve"> - </w:t>
      </w:r>
      <w:r w:rsidR="0083430B" w:rsidRPr="0083430B">
        <w:t xml:space="preserve">AntSolver </w:t>
      </w:r>
      <w:r w:rsidRPr="00234EF8">
        <w:t>Tour Class Diagram</w:t>
      </w:r>
      <w:bookmarkEnd w:id="182"/>
    </w:p>
    <w:p w14:paraId="03C1C81A" w14:textId="5EC12E98" w:rsidR="000B3C97" w:rsidRPr="0005431A" w:rsidRDefault="008E692B" w:rsidP="00F133C8">
      <w:pPr>
        <w:pStyle w:val="Heading2"/>
      </w:pPr>
      <w:bookmarkStart w:id="183" w:name="_Toc396914468"/>
      <w:r w:rsidRPr="0005431A">
        <w:t>8.</w:t>
      </w:r>
      <w:r w:rsidR="00B66760">
        <w:t>8</w:t>
      </w:r>
      <w:r w:rsidRPr="0005431A">
        <w:tab/>
      </w:r>
      <w:r w:rsidR="000B3C97" w:rsidRPr="0005431A">
        <w:t>T</w:t>
      </w:r>
      <w:r w:rsidR="00EB5C27" w:rsidRPr="0005431A">
        <w:t xml:space="preserve">ravelling </w:t>
      </w:r>
      <w:r w:rsidR="000B3C97" w:rsidRPr="0005431A">
        <w:t>S</w:t>
      </w:r>
      <w:r w:rsidR="00EB5C27" w:rsidRPr="0005431A">
        <w:t xml:space="preserve">alesperson </w:t>
      </w:r>
      <w:r w:rsidR="000B3C97" w:rsidRPr="0005431A">
        <w:t>P</w:t>
      </w:r>
      <w:r w:rsidR="00EB5C27" w:rsidRPr="0005431A">
        <w:t>roblem</w:t>
      </w:r>
      <w:r w:rsidR="000B3C97" w:rsidRPr="0005431A">
        <w:t xml:space="preserve"> </w:t>
      </w:r>
      <w:r w:rsidR="00EB5C27" w:rsidRPr="0005431A">
        <w:t>Files</w:t>
      </w:r>
      <w:bookmarkEnd w:id="183"/>
    </w:p>
    <w:p w14:paraId="3C264617" w14:textId="7A43F27A" w:rsidR="00DA316D" w:rsidRPr="0005431A" w:rsidRDefault="00901CA9" w:rsidP="000B3C97">
      <w:pPr>
        <w:rPr>
          <w:lang w:val="en-IE"/>
        </w:rPr>
      </w:pPr>
      <w:r w:rsidRPr="0005431A">
        <w:rPr>
          <w:lang w:val="en-IE"/>
        </w:rPr>
        <w:t xml:space="preserve">The dataset for AntSolver </w:t>
      </w:r>
      <w:r w:rsidR="000B3C97" w:rsidRPr="0005431A">
        <w:rPr>
          <w:lang w:val="en-IE"/>
        </w:rPr>
        <w:t xml:space="preserve">will implement the </w:t>
      </w:r>
      <w:r w:rsidR="00EB5C27" w:rsidRPr="0005431A">
        <w:rPr>
          <w:lang w:val="en-IE"/>
        </w:rPr>
        <w:t>T</w:t>
      </w:r>
      <w:r w:rsidR="000B3C97" w:rsidRPr="0005431A">
        <w:rPr>
          <w:lang w:val="en-IE"/>
        </w:rPr>
        <w:t xml:space="preserve">ravelling </w:t>
      </w:r>
      <w:r w:rsidR="00364693" w:rsidRPr="0005431A">
        <w:rPr>
          <w:lang w:val="en-IE"/>
        </w:rPr>
        <w:t>Salesperson</w:t>
      </w:r>
      <w:r w:rsidR="000B3C97" w:rsidRPr="0005431A">
        <w:rPr>
          <w:lang w:val="en-IE"/>
        </w:rPr>
        <w:t xml:space="preserve"> </w:t>
      </w:r>
      <w:r w:rsidR="00EB5C27" w:rsidRPr="0005431A">
        <w:rPr>
          <w:lang w:val="en-IE"/>
        </w:rPr>
        <w:t>P</w:t>
      </w:r>
      <w:r w:rsidR="000B3C97" w:rsidRPr="0005431A">
        <w:rPr>
          <w:lang w:val="en-IE"/>
        </w:rPr>
        <w:t xml:space="preserve">roblems </w:t>
      </w:r>
      <w:r w:rsidR="00EB5C27" w:rsidRPr="0005431A">
        <w:rPr>
          <w:lang w:val="en-IE"/>
        </w:rPr>
        <w:t xml:space="preserve">(TSP) </w:t>
      </w:r>
      <w:r w:rsidR="000B3C97" w:rsidRPr="0005431A">
        <w:rPr>
          <w:lang w:val="en-IE"/>
        </w:rPr>
        <w:t xml:space="preserve">from TSPLIB </w:t>
      </w:r>
      <w:r w:rsidR="000B3C97" w:rsidRPr="0005431A">
        <w:rPr>
          <w:lang w:val="en-IE"/>
        </w:rPr>
        <w:fldChar w:fldCharType="begin"/>
      </w:r>
      <w:r w:rsidR="008F4C51" w:rsidRPr="0005431A">
        <w:rPr>
          <w:lang w:val="en-IE"/>
        </w:rPr>
        <w:instrText xml:space="preserve"> ADDIN ZOTERO_ITEM CSL_CITATION {"citationID":"GpIAmcEK","properties":{"formattedCitation":"(Reinelt, 1991)","plainCitation":"(Reinelt, 1991)"},"citationItems":[{"id":351,"uris":["http://zotero.org/users/1680862/items/IMRGSUWX"],"uri":["http://zotero.org/users/1680862/items/IMRGSUWX"],"itemData":{"id":351,"type":"article-journal","title":"TSPLIB—A Traveling Salesman Problem Library","container-title":"ORSA Journal on Computing","page":"376-384","volume":"3","issue":"4","source":"CrossRef","DOI":"10.1287/ijoc.3.4.376","ISSN":"0899-1499, 2326-3245","language":"en","author":[{"family":"Reinelt","given":"Gerhard"}],"issued":{"date-parts":[["1991",11]]},"accessed":{"date-parts":[["2014",4,23]]}}}],"schema":"https://github.com/citation-style-language/schema/raw/master/csl-citation.json"} </w:instrText>
      </w:r>
      <w:r w:rsidR="000B3C97" w:rsidRPr="0005431A">
        <w:rPr>
          <w:lang w:val="en-IE"/>
        </w:rPr>
        <w:fldChar w:fldCharType="separate"/>
      </w:r>
      <w:r w:rsidR="000B3C97" w:rsidRPr="0005431A">
        <w:rPr>
          <w:lang w:val="en-IE"/>
        </w:rPr>
        <w:t>(Reinelt, 1991)</w:t>
      </w:r>
      <w:r w:rsidR="000B3C97" w:rsidRPr="0005431A">
        <w:rPr>
          <w:lang w:val="en-IE"/>
        </w:rPr>
        <w:fldChar w:fldCharType="end"/>
      </w:r>
      <w:r w:rsidR="00191CDA" w:rsidRPr="0005431A">
        <w:rPr>
          <w:lang w:val="en-IE"/>
        </w:rPr>
        <w:t xml:space="preserve">. </w:t>
      </w:r>
      <w:r w:rsidR="000B3C97" w:rsidRPr="0005431A">
        <w:rPr>
          <w:lang w:val="en-IE"/>
        </w:rPr>
        <w:t>As these problems are</w:t>
      </w:r>
      <w:r w:rsidR="00DA316D" w:rsidRPr="0005431A">
        <w:rPr>
          <w:lang w:val="en-IE"/>
        </w:rPr>
        <w:t xml:space="preserve"> well</w:t>
      </w:r>
      <w:r w:rsidR="000B3C97" w:rsidRPr="0005431A">
        <w:rPr>
          <w:lang w:val="en-IE"/>
        </w:rPr>
        <w:t xml:space="preserve"> researched and solutions</w:t>
      </w:r>
      <w:r w:rsidR="00DA316D" w:rsidRPr="0005431A">
        <w:rPr>
          <w:lang w:val="en-IE"/>
        </w:rPr>
        <w:t xml:space="preserve"> defined</w:t>
      </w:r>
      <w:r w:rsidR="00EB5C27" w:rsidRPr="0005431A">
        <w:rPr>
          <w:lang w:val="en-IE"/>
        </w:rPr>
        <w:t>,</w:t>
      </w:r>
      <w:r w:rsidR="000B3C97" w:rsidRPr="0005431A">
        <w:rPr>
          <w:lang w:val="en-IE"/>
        </w:rPr>
        <w:t xml:space="preserve"> it </w:t>
      </w:r>
      <w:r w:rsidR="00EB5C27" w:rsidRPr="0005431A">
        <w:rPr>
          <w:lang w:val="en-IE"/>
        </w:rPr>
        <w:t xml:space="preserve">is </w:t>
      </w:r>
      <w:r w:rsidR="000B3C97" w:rsidRPr="0005431A">
        <w:rPr>
          <w:lang w:val="en-IE"/>
        </w:rPr>
        <w:t xml:space="preserve">possible to compare </w:t>
      </w:r>
      <w:r w:rsidR="00DA316D" w:rsidRPr="0005431A">
        <w:rPr>
          <w:lang w:val="en-IE"/>
        </w:rPr>
        <w:t xml:space="preserve">the results obtained </w:t>
      </w:r>
      <w:r w:rsidR="00191CDA" w:rsidRPr="0005431A">
        <w:rPr>
          <w:lang w:val="en-IE"/>
        </w:rPr>
        <w:t xml:space="preserve">from </w:t>
      </w:r>
      <w:r w:rsidR="00ED6716" w:rsidRPr="0005431A">
        <w:rPr>
          <w:lang w:val="en-IE"/>
        </w:rPr>
        <w:t>AntSolver</w:t>
      </w:r>
      <w:r w:rsidR="00191CDA" w:rsidRPr="0005431A">
        <w:rPr>
          <w:lang w:val="en-IE"/>
        </w:rPr>
        <w:t xml:space="preserve"> </w:t>
      </w:r>
      <w:r w:rsidR="00DA316D" w:rsidRPr="0005431A">
        <w:rPr>
          <w:lang w:val="en-IE"/>
        </w:rPr>
        <w:t>framework with other</w:t>
      </w:r>
      <w:r w:rsidR="000B3C97" w:rsidRPr="0005431A">
        <w:rPr>
          <w:lang w:val="en-IE"/>
        </w:rPr>
        <w:t xml:space="preserve"> researchers</w:t>
      </w:r>
      <w:r w:rsidR="00EB5C27" w:rsidRPr="0005431A">
        <w:rPr>
          <w:lang w:val="en-IE"/>
        </w:rPr>
        <w:t>’</w:t>
      </w:r>
      <w:r w:rsidR="00DA316D" w:rsidRPr="0005431A">
        <w:rPr>
          <w:lang w:val="en-IE"/>
        </w:rPr>
        <w:t xml:space="preserve"> results. </w:t>
      </w:r>
      <w:r w:rsidR="000B3C97" w:rsidRPr="0005431A">
        <w:rPr>
          <w:lang w:val="en-IE"/>
        </w:rPr>
        <w:t xml:space="preserve"> </w:t>
      </w:r>
      <w:r w:rsidR="00DA316D" w:rsidRPr="0005431A">
        <w:rPr>
          <w:lang w:val="en-IE"/>
        </w:rPr>
        <w:t>Therefore, given the advantage that reliable peer</w:t>
      </w:r>
      <w:r w:rsidR="00EB5C27" w:rsidRPr="0005431A">
        <w:rPr>
          <w:lang w:val="en-IE"/>
        </w:rPr>
        <w:t>-</w:t>
      </w:r>
      <w:r w:rsidR="00DA316D" w:rsidRPr="0005431A">
        <w:rPr>
          <w:lang w:val="en-IE"/>
        </w:rPr>
        <w:t xml:space="preserve">researched results are available to test </w:t>
      </w:r>
      <w:r w:rsidR="00EB5C27" w:rsidRPr="0005431A">
        <w:rPr>
          <w:lang w:val="en-IE"/>
        </w:rPr>
        <w:t xml:space="preserve">the </w:t>
      </w:r>
      <w:r w:rsidR="00DA316D" w:rsidRPr="0005431A">
        <w:rPr>
          <w:lang w:val="en-IE"/>
        </w:rPr>
        <w:t>framework</w:t>
      </w:r>
      <w:r w:rsidR="00EB5C27" w:rsidRPr="0005431A">
        <w:rPr>
          <w:lang w:val="en-IE"/>
        </w:rPr>
        <w:t>,</w:t>
      </w:r>
      <w:r w:rsidR="00DA316D" w:rsidRPr="0005431A">
        <w:rPr>
          <w:lang w:val="en-IE"/>
        </w:rPr>
        <w:t xml:space="preserve"> it </w:t>
      </w:r>
      <w:r w:rsidR="00EB5C27" w:rsidRPr="0005431A">
        <w:rPr>
          <w:lang w:val="en-IE"/>
        </w:rPr>
        <w:t xml:space="preserve">is relatively </w:t>
      </w:r>
      <w:r w:rsidR="00DA316D" w:rsidRPr="0005431A">
        <w:rPr>
          <w:lang w:val="en-IE"/>
        </w:rPr>
        <w:t xml:space="preserve">easy to compare with other meta-heuristics </w:t>
      </w:r>
      <w:r w:rsidR="00EB5C27" w:rsidRPr="0005431A">
        <w:rPr>
          <w:lang w:val="en-IE"/>
        </w:rPr>
        <w:t xml:space="preserve">such as </w:t>
      </w:r>
      <w:r w:rsidR="00DA316D" w:rsidRPr="0005431A">
        <w:rPr>
          <w:lang w:val="en-IE"/>
        </w:rPr>
        <w:t xml:space="preserve">particle swarm optimiser or genetic algorithm. In the words of  </w:t>
      </w:r>
      <w:r w:rsidR="00DA316D" w:rsidRPr="0005431A">
        <w:rPr>
          <w:lang w:val="en-IE"/>
        </w:rPr>
        <w:fldChar w:fldCharType="begin"/>
      </w:r>
      <w:r w:rsidR="00DA316D" w:rsidRPr="0005431A">
        <w:rPr>
          <w:lang w:val="en-IE"/>
        </w:rPr>
        <w:instrText xml:space="preserve"> ADDIN ZOTERO_ITEM CSL_CITATION {"citationID":"1iurbvdqkc","properties":{"formattedCitation":"(Dorigo et al., 1996)","plainCitation":"(Dorigo et al., 1996)"},"citationItems":[{"id":300,"uris":["http://zotero.org/users/1680862/items/DIMB6T52"],"uri":["http://zotero.org/users/1680862/items/DIMB6T52"],"itemData":{"id":300,"type":"article-journal","title":"Ant system: optimization by a colony of cooperating agents","container-title":"IEEE Transactions on Systems, Man, and Cybernetics, Part B: Cybernetics","page":"29-41","volume":"26","issue":"1","source":"IEEE Xplore","abstract":"An analogy with the way ant colonies function has suggested the definition of a new computational paradigm, which we call ant system (AS). We propose it as a viable new approach to stochastic combinatorial optimization. The main characteristics of this model are positive feedback, distributed computation, and the use of a constructive greedy heuristic. Positive feedback accounts for rapid discovery of good solutions, distributed computation avoids premature convergence, and the greedy heuristic helps find acceptable solutions in the early stages of the search process. We apply the proposed methodology to the classical traveling salesman problem (TSP), and report simulation results. We also discuss parameter selection and the early setups of the model, and compare it with tabu search and simulated annealing using TSP. To demonstrate the robustness of the approach, we show how the ant system (AS) can be applied to other optimization problems like the asymmetric traveling salesman, the quadratic assignment and the job-shop scheduling. Finally we discuss the salient characteristics-global data structure revision, distributed communication and probabilistic transitions of the AS","DOI":"10.1109/3477.484436","ISSN":"1083-4419","shortTitle":"Ant system","author":[{"family":"Dorigo","given":"M."},{"family":"Maniezzo","given":"V."},{"family":"Colorni","given":"A."}],"issued":{"date-parts":[["1996",2]]}}}],"schema":"https://github.com/citation-style-language/schema/raw/master/csl-citation.json"} </w:instrText>
      </w:r>
      <w:r w:rsidR="00DA316D" w:rsidRPr="0005431A">
        <w:rPr>
          <w:lang w:val="en-IE"/>
        </w:rPr>
        <w:fldChar w:fldCharType="separate"/>
      </w:r>
      <w:r w:rsidR="00DA316D" w:rsidRPr="0005431A">
        <w:rPr>
          <w:lang w:val="en-IE"/>
        </w:rPr>
        <w:t xml:space="preserve">Dorigo </w:t>
      </w:r>
      <w:r w:rsidR="00DA316D" w:rsidRPr="00DB02EE">
        <w:rPr>
          <w:i/>
          <w:lang w:val="en-IE"/>
        </w:rPr>
        <w:t>et al</w:t>
      </w:r>
      <w:r w:rsidR="00DA316D" w:rsidRPr="0005431A">
        <w:rPr>
          <w:lang w:val="en-IE"/>
        </w:rPr>
        <w:t xml:space="preserve">. </w:t>
      </w:r>
      <w:r w:rsidR="00EB5C27" w:rsidRPr="0005431A">
        <w:rPr>
          <w:lang w:val="en-IE"/>
        </w:rPr>
        <w:t>(</w:t>
      </w:r>
      <w:r w:rsidR="00DA316D" w:rsidRPr="0005431A">
        <w:rPr>
          <w:lang w:val="en-IE"/>
        </w:rPr>
        <w:t>1996</w:t>
      </w:r>
      <w:r w:rsidR="007C44CC">
        <w:rPr>
          <w:lang w:val="en-IE"/>
        </w:rPr>
        <w:t xml:space="preserve"> p. 30</w:t>
      </w:r>
      <w:r w:rsidR="00DA316D" w:rsidRPr="0005431A">
        <w:rPr>
          <w:lang w:val="en-IE"/>
        </w:rPr>
        <w:t>)</w:t>
      </w:r>
      <w:r w:rsidR="00DA316D" w:rsidRPr="0005431A">
        <w:rPr>
          <w:lang w:val="en-IE"/>
        </w:rPr>
        <w:fldChar w:fldCharType="end"/>
      </w:r>
      <w:r w:rsidR="00DA316D" w:rsidRPr="0005431A">
        <w:rPr>
          <w:lang w:val="en-IE"/>
        </w:rPr>
        <w:t xml:space="preserve"> </w:t>
      </w:r>
      <w:r w:rsidR="00DA316D" w:rsidRPr="0005431A">
        <w:rPr>
          <w:rStyle w:val="QuoteChar"/>
          <w:lang w:val="en-IE"/>
        </w:rPr>
        <w:t>“In order to make the comparison with other heuristic approaches easier”.</w:t>
      </w:r>
      <w:r w:rsidR="00DA316D" w:rsidRPr="0005431A">
        <w:rPr>
          <w:lang w:val="en-IE"/>
        </w:rPr>
        <w:t xml:space="preserve">  </w:t>
      </w:r>
      <w:r w:rsidR="000B3C97" w:rsidRPr="0005431A">
        <w:rPr>
          <w:lang w:val="en-IE"/>
        </w:rPr>
        <w:t xml:space="preserve">TSPLIB data is </w:t>
      </w:r>
      <w:r w:rsidR="00DA316D" w:rsidRPr="0005431A">
        <w:rPr>
          <w:lang w:val="en-IE"/>
        </w:rPr>
        <w:t>presented in</w:t>
      </w:r>
      <w:r w:rsidR="000B3C97" w:rsidRPr="0005431A">
        <w:rPr>
          <w:lang w:val="en-IE"/>
        </w:rPr>
        <w:t xml:space="preserve"> many formats including XML, and does not just deal </w:t>
      </w:r>
      <w:r w:rsidR="00DA316D" w:rsidRPr="0005431A">
        <w:rPr>
          <w:lang w:val="en-IE"/>
        </w:rPr>
        <w:t xml:space="preserve">with </w:t>
      </w:r>
      <w:r w:rsidR="000B3C97" w:rsidRPr="0005431A">
        <w:rPr>
          <w:lang w:val="en-IE"/>
        </w:rPr>
        <w:t>TSP problems but also many related problems such as the sequence ordering problem, vehicle routing problem</w:t>
      </w:r>
      <w:r w:rsidR="00EB5C27" w:rsidRPr="0005431A">
        <w:rPr>
          <w:lang w:val="en-IE"/>
        </w:rPr>
        <w:t xml:space="preserve"> etc</w:t>
      </w:r>
      <w:r w:rsidR="000B3C97" w:rsidRPr="0005431A">
        <w:rPr>
          <w:lang w:val="en-IE"/>
        </w:rPr>
        <w:t>.</w:t>
      </w:r>
    </w:p>
    <w:p w14:paraId="3AFB7960" w14:textId="77777777" w:rsidR="00EB5C27" w:rsidRPr="0005431A" w:rsidRDefault="00EB5C27" w:rsidP="000B3C97">
      <w:pPr>
        <w:rPr>
          <w:lang w:val="en-IE"/>
        </w:rPr>
      </w:pPr>
    </w:p>
    <w:p w14:paraId="235BC67C" w14:textId="77777777" w:rsidR="00251649" w:rsidRPr="0005431A" w:rsidRDefault="00DA316D" w:rsidP="000B3C97">
      <w:pPr>
        <w:rPr>
          <w:lang w:val="en-IE"/>
        </w:rPr>
      </w:pPr>
      <w:r w:rsidRPr="0005431A">
        <w:rPr>
          <w:lang w:val="en-IE"/>
        </w:rPr>
        <w:t xml:space="preserve">Examining a TSPLIB problem </w:t>
      </w:r>
      <w:r w:rsidR="000A5F2A" w:rsidRPr="0005431A">
        <w:rPr>
          <w:lang w:val="en-IE"/>
        </w:rPr>
        <w:t xml:space="preserve">and solution </w:t>
      </w:r>
      <w:r w:rsidRPr="0005431A">
        <w:rPr>
          <w:lang w:val="en-IE"/>
        </w:rPr>
        <w:t>file att48.tsp the contents are as follows</w:t>
      </w:r>
    </w:p>
    <w:p w14:paraId="12DA4CA1" w14:textId="77777777" w:rsidR="00DA316D" w:rsidRPr="0005431A" w:rsidRDefault="00DA316D" w:rsidP="000B3C97">
      <w:pPr>
        <w:rPr>
          <w:lang w:val="en-IE"/>
        </w:rPr>
      </w:pPr>
    </w:p>
    <w:tbl>
      <w:tblPr>
        <w:tblW w:w="0" w:type="auto"/>
        <w:tblLook w:val="04A0" w:firstRow="1" w:lastRow="0" w:firstColumn="1" w:lastColumn="0" w:noHBand="0" w:noVBand="1"/>
      </w:tblPr>
      <w:tblGrid>
        <w:gridCol w:w="8607"/>
      </w:tblGrid>
      <w:tr w:rsidR="000B3C97" w:rsidRPr="0005431A" w14:paraId="1C884FD5" w14:textId="77777777" w:rsidTr="000B3C97">
        <w:tc>
          <w:tcPr>
            <w:tcW w:w="8607" w:type="dxa"/>
          </w:tcPr>
          <w:p w14:paraId="5BBA7E33" w14:textId="7CCEEB40" w:rsidR="00EB5C27" w:rsidRPr="0005431A" w:rsidRDefault="004E30F5" w:rsidP="000B5D3A">
            <w:pPr>
              <w:pStyle w:val="NoSpacing"/>
              <w:rPr>
                <w:lang w:val="en-IE"/>
              </w:rPr>
            </w:pPr>
            <w:r>
              <w:rPr>
                <w:lang w:val="en-IE"/>
              </w:rPr>
              <w:lastRenderedPageBreak/>
              <w:pict w14:anchorId="7E9E432E">
                <v:shape id="_x0000_i1030" type="#_x0000_t75" style="width:462.55pt;height:211.25pt">
                  <v:imagedata r:id="rId27" o:title=""/>
                </v:shape>
              </w:pict>
            </w:r>
          </w:p>
        </w:tc>
      </w:tr>
    </w:tbl>
    <w:p w14:paraId="743BB399" w14:textId="2A3F58F5" w:rsidR="00EB5C27" w:rsidRPr="0005431A" w:rsidRDefault="000B5D3A" w:rsidP="000B5D3A">
      <w:pPr>
        <w:pStyle w:val="Caption"/>
        <w:rPr>
          <w:lang w:val="en-IE"/>
        </w:rPr>
      </w:pPr>
      <w:bookmarkStart w:id="184" w:name="_Toc396945048"/>
      <w:r>
        <w:t xml:space="preserve">Table </w:t>
      </w:r>
      <w:r w:rsidR="00410F17">
        <w:fldChar w:fldCharType="begin"/>
      </w:r>
      <w:r w:rsidR="00410F17">
        <w:instrText xml:space="preserve"> SEQ Table \* ARABIC </w:instrText>
      </w:r>
      <w:r w:rsidR="00410F17">
        <w:fldChar w:fldCharType="separate"/>
      </w:r>
      <w:r w:rsidR="00DC0160">
        <w:rPr>
          <w:noProof/>
        </w:rPr>
        <w:t>11</w:t>
      </w:r>
      <w:r w:rsidR="00410F17">
        <w:fldChar w:fldCharType="end"/>
      </w:r>
      <w:r>
        <w:t xml:space="preserve"> </w:t>
      </w:r>
      <w:r w:rsidR="00980EDC" w:rsidRPr="00980EDC">
        <w:t xml:space="preserve">- </w:t>
      </w:r>
      <w:r w:rsidRPr="007C0E0B">
        <w:t>TSPLIB problem and solution file att48.tsp contents</w:t>
      </w:r>
      <w:bookmarkEnd w:id="184"/>
    </w:p>
    <w:p w14:paraId="346B6809" w14:textId="5C404286" w:rsidR="000B3C97" w:rsidRPr="0005431A" w:rsidRDefault="000B3C97" w:rsidP="000B3C97">
      <w:pPr>
        <w:rPr>
          <w:lang w:val="en-IE"/>
        </w:rPr>
      </w:pPr>
      <w:r w:rsidRPr="0005431A">
        <w:rPr>
          <w:lang w:val="en-IE"/>
        </w:rPr>
        <w:t>The library starts numbering at 1</w:t>
      </w:r>
      <w:r w:rsidR="00047A0D" w:rsidRPr="0005431A">
        <w:rPr>
          <w:lang w:val="en-IE"/>
        </w:rPr>
        <w:t>;</w:t>
      </w:r>
      <w:r w:rsidRPr="0005431A">
        <w:rPr>
          <w:lang w:val="en-IE"/>
        </w:rPr>
        <w:t xml:space="preserve"> under NODE_COORD_SECTION, type TSP means </w:t>
      </w:r>
      <w:r w:rsidR="000F1A9B" w:rsidRPr="0005431A">
        <w:rPr>
          <w:lang w:val="en-IE"/>
        </w:rPr>
        <w:t>Travelling Salesperson Problem</w:t>
      </w:r>
      <w:r w:rsidR="00047A0D" w:rsidRPr="0005431A">
        <w:rPr>
          <w:lang w:val="en-IE"/>
        </w:rPr>
        <w:t>;</w:t>
      </w:r>
      <w:r w:rsidRPr="0005431A">
        <w:rPr>
          <w:lang w:val="en-IE"/>
        </w:rPr>
        <w:t xml:space="preserve"> dimension is the number of nodes </w:t>
      </w:r>
      <w:r w:rsidR="00047A0D" w:rsidRPr="0005431A">
        <w:rPr>
          <w:lang w:val="en-IE"/>
        </w:rPr>
        <w:t>(</w:t>
      </w:r>
      <w:r w:rsidRPr="0005431A">
        <w:rPr>
          <w:lang w:val="en-IE"/>
        </w:rPr>
        <w:t>48</w:t>
      </w:r>
      <w:r w:rsidR="00047A0D" w:rsidRPr="0005431A">
        <w:rPr>
          <w:lang w:val="en-IE"/>
        </w:rPr>
        <w:t>)</w:t>
      </w:r>
      <w:r w:rsidRPr="0005431A">
        <w:rPr>
          <w:lang w:val="en-IE"/>
        </w:rPr>
        <w:t>. Each node has three numbers</w:t>
      </w:r>
      <w:r w:rsidR="008E692B" w:rsidRPr="0005431A">
        <w:rPr>
          <w:lang w:val="en-IE"/>
        </w:rPr>
        <w:t xml:space="preserve"> -</w:t>
      </w:r>
      <w:r w:rsidRPr="0005431A">
        <w:rPr>
          <w:lang w:val="en-IE"/>
        </w:rPr>
        <w:t xml:space="preserve"> node number and </w:t>
      </w:r>
      <w:r w:rsidRPr="0005431A">
        <w:rPr>
          <w:rFonts w:eastAsiaTheme="majorEastAsia"/>
          <w:lang w:val="en-IE"/>
        </w:rPr>
        <w:t>(x,y)</w:t>
      </w:r>
      <w:r w:rsidR="008E692B" w:rsidRPr="0005431A">
        <w:rPr>
          <w:lang w:val="en-IE"/>
        </w:rPr>
        <w:t>. These</w:t>
      </w:r>
      <w:r w:rsidRPr="0005431A">
        <w:rPr>
          <w:lang w:val="en-IE"/>
        </w:rPr>
        <w:t xml:space="preserve"> are </w:t>
      </w:r>
      <w:r w:rsidR="00784B62" w:rsidRPr="0005431A">
        <w:rPr>
          <w:lang w:val="en-IE"/>
        </w:rPr>
        <w:t xml:space="preserve">generally </w:t>
      </w:r>
      <w:r w:rsidRPr="0005431A">
        <w:rPr>
          <w:lang w:val="en-IE"/>
        </w:rPr>
        <w:t xml:space="preserve">Cartesian </w:t>
      </w:r>
      <w:bookmarkStart w:id="185" w:name="OLE_LINK1"/>
      <w:bookmarkStart w:id="186" w:name="OLE_LINK2"/>
      <w:r w:rsidRPr="0005431A">
        <w:rPr>
          <w:lang w:val="en-IE"/>
        </w:rPr>
        <w:t>coordinates</w:t>
      </w:r>
      <w:r w:rsidR="008E692B" w:rsidRPr="0005431A">
        <w:rPr>
          <w:lang w:val="en-IE"/>
        </w:rPr>
        <w:t>, as</w:t>
      </w:r>
      <w:r w:rsidRPr="0005431A">
        <w:rPr>
          <w:lang w:val="en-IE"/>
        </w:rPr>
        <w:t xml:space="preserve"> </w:t>
      </w:r>
      <w:bookmarkEnd w:id="185"/>
      <w:bookmarkEnd w:id="186"/>
      <w:r w:rsidRPr="0005431A">
        <w:rPr>
          <w:lang w:val="en-IE"/>
        </w:rPr>
        <w:t xml:space="preserve">the coordinates don’t have to be </w:t>
      </w:r>
      <w:r w:rsidR="00DB02EE">
        <w:rPr>
          <w:lang w:val="en-IE"/>
        </w:rPr>
        <w:t xml:space="preserve">an </w:t>
      </w:r>
      <w:r w:rsidRPr="0005431A">
        <w:rPr>
          <w:lang w:val="en-IE"/>
        </w:rPr>
        <w:t>integer</w:t>
      </w:r>
      <w:r w:rsidR="007C44CC">
        <w:rPr>
          <w:lang w:val="en-IE"/>
        </w:rPr>
        <w:t xml:space="preserve"> value but mostly are</w:t>
      </w:r>
      <w:r w:rsidRPr="0005431A">
        <w:rPr>
          <w:lang w:val="en-IE"/>
        </w:rPr>
        <w:t>. Historically</w:t>
      </w:r>
      <w:r w:rsidR="00047A0D" w:rsidRPr="0005431A">
        <w:rPr>
          <w:lang w:val="en-IE"/>
        </w:rPr>
        <w:t>,</w:t>
      </w:r>
      <w:r w:rsidRPr="0005431A">
        <w:rPr>
          <w:lang w:val="en-IE"/>
        </w:rPr>
        <w:t xml:space="preserve"> computers were inefficient at evaluating </w:t>
      </w:r>
      <w:r w:rsidR="00047A0D" w:rsidRPr="0005431A">
        <w:rPr>
          <w:lang w:val="en-IE"/>
        </w:rPr>
        <w:t>‘</w:t>
      </w:r>
      <w:r w:rsidRPr="0005431A">
        <w:rPr>
          <w:lang w:val="en-IE"/>
        </w:rPr>
        <w:t>floating</w:t>
      </w:r>
      <w:r w:rsidR="00901CA9" w:rsidRPr="0005431A">
        <w:rPr>
          <w:lang w:val="en-IE"/>
        </w:rPr>
        <w:t xml:space="preserve"> point</w:t>
      </w:r>
      <w:r w:rsidR="00047A0D" w:rsidRPr="0005431A">
        <w:rPr>
          <w:lang w:val="en-IE"/>
        </w:rPr>
        <w:t>;</w:t>
      </w:r>
      <w:r w:rsidRPr="0005431A">
        <w:rPr>
          <w:lang w:val="en-IE"/>
        </w:rPr>
        <w:t xml:space="preserve"> numbers hence why this library is in integers.</w:t>
      </w:r>
      <w:r w:rsidR="00072842" w:rsidRPr="0005431A">
        <w:rPr>
          <w:lang w:val="en-IE"/>
        </w:rPr>
        <w:t xml:space="preserve"> </w:t>
      </w:r>
      <w:r w:rsidRPr="0005431A">
        <w:rPr>
          <w:lang w:val="en-IE"/>
        </w:rPr>
        <w:t xml:space="preserve">However, there are different coordinates in the library, the distances of these coordinates can be then calculated based upon there type which can be Manhattan, </w:t>
      </w:r>
      <w:r w:rsidR="00BA31AB">
        <w:rPr>
          <w:lang w:val="en-IE"/>
        </w:rPr>
        <w:t>M</w:t>
      </w:r>
      <w:r w:rsidRPr="0005431A">
        <w:rPr>
          <w:lang w:val="en-IE"/>
        </w:rPr>
        <w:t xml:space="preserve">aximum, </w:t>
      </w:r>
      <w:r w:rsidR="00BA31AB">
        <w:rPr>
          <w:lang w:val="en-IE"/>
        </w:rPr>
        <w:t>G</w:t>
      </w:r>
      <w:r w:rsidRPr="0005431A">
        <w:rPr>
          <w:lang w:val="en-IE"/>
        </w:rPr>
        <w:t xml:space="preserve">eographical, </w:t>
      </w:r>
      <w:r w:rsidR="00BA31AB">
        <w:rPr>
          <w:lang w:val="en-IE"/>
        </w:rPr>
        <w:t>P</w:t>
      </w:r>
      <w:r w:rsidRPr="0005431A">
        <w:rPr>
          <w:lang w:val="en-IE"/>
        </w:rPr>
        <w:t>seudo-Euclidean, and Euclidean</w:t>
      </w:r>
      <w:r w:rsidR="008E692B" w:rsidRPr="0005431A">
        <w:rPr>
          <w:lang w:val="en-IE"/>
        </w:rPr>
        <w:t>.</w:t>
      </w:r>
      <w:r w:rsidR="00901CA9" w:rsidRPr="0005431A">
        <w:rPr>
          <w:lang w:val="en-IE"/>
        </w:rPr>
        <w:t xml:space="preserve"> </w:t>
      </w:r>
      <w:r w:rsidR="008E692B" w:rsidRPr="0005431A">
        <w:rPr>
          <w:lang w:val="en-IE"/>
        </w:rPr>
        <w:t>S</w:t>
      </w:r>
      <w:r w:rsidRPr="0005431A">
        <w:rPr>
          <w:lang w:val="en-IE"/>
        </w:rPr>
        <w:t xml:space="preserve">ee </w:t>
      </w:r>
      <w:r w:rsidRPr="0005431A">
        <w:rPr>
          <w:lang w:val="en-IE"/>
        </w:rPr>
        <w:fldChar w:fldCharType="begin"/>
      </w:r>
      <w:r w:rsidRPr="0005431A">
        <w:rPr>
          <w:lang w:val="en-IE"/>
        </w:rPr>
        <w:instrText xml:space="preserve"> ADDIN ZOTERO_ITEM CSL_CITATION {"citationID":"hmc4qf4dm","properties":{"formattedCitation":"(Gerhard Reinelt, n.d.)","plainCitation":"(Gerhard Reinelt, n.d.)"},"citationItems":[{"id":57,"uris":["http://zotero.org/users/1680862/items/I4K6SRVZ"],"uri":["http://zotero.org/users/1680862/items/I4K6SRVZ"],"itemData":{"id":57,"type":"article","title":"TSPLIB","abstract":"TSPLIB is a library of sample instances for the TSP (and related problems) from various sources and of various types.\n\nNote that it is not intended to add further problems instances (1.1.2013)","author":[{"family":"Gerhard Reinelt","given":"Reinelt"}]}}],"schema":"https://github.com/citation-style-language/schema/raw/master/csl-citation.json"} </w:instrText>
      </w:r>
      <w:r w:rsidRPr="0005431A">
        <w:rPr>
          <w:lang w:val="en-IE"/>
        </w:rPr>
        <w:fldChar w:fldCharType="separate"/>
      </w:r>
      <w:r w:rsidRPr="0005431A">
        <w:rPr>
          <w:lang w:val="en-IE"/>
        </w:rPr>
        <w:t>(Gerhard Reinelt, n.d.)</w:t>
      </w:r>
      <w:r w:rsidRPr="0005431A">
        <w:rPr>
          <w:lang w:val="en-IE"/>
        </w:rPr>
        <w:fldChar w:fldCharType="end"/>
      </w:r>
      <w:r w:rsidR="00DB02EE">
        <w:rPr>
          <w:lang w:val="en-IE"/>
        </w:rPr>
        <w:t>.</w:t>
      </w:r>
      <w:r w:rsidRPr="0005431A">
        <w:rPr>
          <w:lang w:val="en-IE"/>
        </w:rPr>
        <w:fldChar w:fldCharType="begin"/>
      </w:r>
      <w:r w:rsidRPr="0005431A">
        <w:rPr>
          <w:lang w:val="en-IE"/>
        </w:rPr>
        <w:instrText xml:space="preserve"> ADDIN ZOTERO_ITEM CSL_CITATION {"citationID":"h2r1mk1ir","properties":{"formattedCitation":"(Reinelt, 1991)","plainCitation":"(Reinelt, 1991)"},"citationItems":[{"id":351,"uris":["http://zotero.org/users/1680862/items/IMRGSUWX"],"uri":["http://zotero.org/users/1680862/items/IMRGSUWX"],"itemData":{"id":351,"type":"article-journal","title":"TSPLIB—A Traveling Salesman Problem Library","container-title":"ORSA Journal on Computing","page":"376-384","volume":"3","issue":"4","source":"CrossRef","DOI":"10.1287/ijoc.3.4.376","ISSN":"0899-1499, 2326-3245","language":"en","author":[{"family":"Reinelt","given":"Gerhard"}],"issued":{"date-parts":[["1991",11]]},"accessed":{"date-parts":[["2014",4,23]]}}}],"schema":"https://github.com/citation-style-language/schema/raw/master/csl-citation.json"} </w:instrText>
      </w:r>
      <w:r w:rsidRPr="0005431A">
        <w:rPr>
          <w:lang w:val="en-IE"/>
        </w:rPr>
        <w:fldChar w:fldCharType="end"/>
      </w:r>
    </w:p>
    <w:p w14:paraId="1782E9F4" w14:textId="77777777" w:rsidR="000B3C97" w:rsidRPr="0005431A" w:rsidRDefault="000B3C97" w:rsidP="000B3C97">
      <w:pPr>
        <w:rPr>
          <w:lang w:val="en-IE"/>
        </w:rPr>
      </w:pPr>
      <w:r w:rsidRPr="0005431A">
        <w:rPr>
          <w:lang w:val="en-IE"/>
        </w:rPr>
        <w:t>A to</w:t>
      </w:r>
      <w:r w:rsidR="00DA316D" w:rsidRPr="0005431A">
        <w:rPr>
          <w:lang w:val="en-IE"/>
        </w:rPr>
        <w:t>ur can be started upon any node and</w:t>
      </w:r>
      <w:r w:rsidRPr="0005431A">
        <w:rPr>
          <w:lang w:val="en-IE"/>
        </w:rPr>
        <w:t xml:space="preserve"> the file is terminated with EOF string.</w:t>
      </w:r>
    </w:p>
    <w:p w14:paraId="1455F076" w14:textId="77777777" w:rsidR="00835894" w:rsidRPr="0005431A" w:rsidRDefault="00835894" w:rsidP="000B3C97">
      <w:pPr>
        <w:rPr>
          <w:lang w:val="en-IE"/>
        </w:rPr>
      </w:pPr>
    </w:p>
    <w:p w14:paraId="3FF6A8E6" w14:textId="3D921896" w:rsidR="000B3C97" w:rsidRPr="0005431A" w:rsidRDefault="000B3C97" w:rsidP="000B3C97">
      <w:pPr>
        <w:rPr>
          <w:lang w:val="en-IE"/>
        </w:rPr>
      </w:pPr>
      <w:r w:rsidRPr="0005431A">
        <w:rPr>
          <w:lang w:val="en-IE"/>
        </w:rPr>
        <w:t>The solution files come in the following format, consist</w:t>
      </w:r>
      <w:r w:rsidR="008E692B" w:rsidRPr="0005431A">
        <w:rPr>
          <w:lang w:val="en-IE"/>
        </w:rPr>
        <w:t>ing</w:t>
      </w:r>
      <w:r w:rsidRPr="0005431A">
        <w:rPr>
          <w:lang w:val="en-IE"/>
        </w:rPr>
        <w:t xml:space="preserve"> of a list of tours or sub-tours </w:t>
      </w:r>
      <w:r w:rsidR="008E692B" w:rsidRPr="0005431A">
        <w:rPr>
          <w:lang w:val="en-IE"/>
        </w:rPr>
        <w:t xml:space="preserve">with </w:t>
      </w:r>
      <w:r w:rsidRPr="0005431A">
        <w:rPr>
          <w:lang w:val="en-IE"/>
        </w:rPr>
        <w:t>each optimal tour terminat</w:t>
      </w:r>
      <w:r w:rsidR="008E692B" w:rsidRPr="0005431A">
        <w:rPr>
          <w:lang w:val="en-IE"/>
        </w:rPr>
        <w:t>ing</w:t>
      </w:r>
      <w:r w:rsidRPr="0005431A">
        <w:rPr>
          <w:lang w:val="en-IE"/>
        </w:rPr>
        <w:t xml:space="preserve"> with -1. </w:t>
      </w:r>
      <w:r w:rsidR="008E692B" w:rsidRPr="0005431A">
        <w:rPr>
          <w:lang w:val="en-IE"/>
        </w:rPr>
        <w:t xml:space="preserve">For </w:t>
      </w:r>
      <w:r w:rsidRPr="0005431A">
        <w:rPr>
          <w:lang w:val="en-IE"/>
        </w:rPr>
        <w:t xml:space="preserve">a particular problem </w:t>
      </w:r>
      <w:r w:rsidR="008E692B" w:rsidRPr="0005431A">
        <w:rPr>
          <w:lang w:val="en-IE"/>
        </w:rPr>
        <w:t xml:space="preserve">there </w:t>
      </w:r>
      <w:r w:rsidRPr="0005431A">
        <w:rPr>
          <w:lang w:val="en-IE"/>
        </w:rPr>
        <w:t>co</w:t>
      </w:r>
      <w:r w:rsidR="00835894" w:rsidRPr="0005431A">
        <w:rPr>
          <w:lang w:val="en-IE"/>
        </w:rPr>
        <w:t>uld be many optimal tours.</w:t>
      </w:r>
    </w:p>
    <w:p w14:paraId="74BA44B6" w14:textId="11DA632C" w:rsidR="000B3C97" w:rsidRPr="0005431A" w:rsidRDefault="00F642E8" w:rsidP="000A3135">
      <w:pPr>
        <w:pStyle w:val="MSCHeading3"/>
      </w:pPr>
      <w:r w:rsidRPr="0005431A">
        <w:tab/>
      </w:r>
      <w:bookmarkStart w:id="187" w:name="_Toc396914469"/>
      <w:r w:rsidR="008E692B" w:rsidRPr="0005431A">
        <w:t>8.</w:t>
      </w:r>
      <w:r w:rsidR="00B66760">
        <w:t>8</w:t>
      </w:r>
      <w:r w:rsidRPr="0005431A">
        <w:t>.1</w:t>
      </w:r>
      <w:r w:rsidR="008E692B" w:rsidRPr="0005431A">
        <w:tab/>
      </w:r>
      <w:r w:rsidR="000B3C97" w:rsidRPr="0005431A">
        <w:t>Implementing TSP</w:t>
      </w:r>
      <w:r w:rsidR="00835894" w:rsidRPr="0005431A">
        <w:t>LIB</w:t>
      </w:r>
      <w:r w:rsidR="000B3C97" w:rsidRPr="0005431A">
        <w:t xml:space="preserve"> in </w:t>
      </w:r>
      <w:r w:rsidR="00F20E47" w:rsidRPr="0005431A">
        <w:t>C</w:t>
      </w:r>
      <w:r w:rsidR="000B3C97" w:rsidRPr="0005431A">
        <w:t>++</w:t>
      </w:r>
      <w:bookmarkEnd w:id="187"/>
    </w:p>
    <w:p w14:paraId="57952480" w14:textId="3A247492" w:rsidR="000B3C97" w:rsidRPr="0005431A" w:rsidRDefault="000B3C97" w:rsidP="000B3C97">
      <w:pPr>
        <w:rPr>
          <w:lang w:val="en-IE"/>
        </w:rPr>
      </w:pPr>
      <w:r w:rsidRPr="0005431A">
        <w:rPr>
          <w:lang w:val="en-IE"/>
        </w:rPr>
        <w:t>Now that we have defined</w:t>
      </w:r>
      <w:r w:rsidR="00674D28" w:rsidRPr="0005431A">
        <w:rPr>
          <w:lang w:val="en-IE"/>
        </w:rPr>
        <w:t xml:space="preserve"> how</w:t>
      </w:r>
      <w:r w:rsidR="00835894" w:rsidRPr="0005431A">
        <w:rPr>
          <w:lang w:val="en-IE"/>
        </w:rPr>
        <w:t xml:space="preserve"> TSP</w:t>
      </w:r>
      <w:r w:rsidR="00674D28" w:rsidRPr="0005431A">
        <w:rPr>
          <w:lang w:val="en-IE"/>
        </w:rPr>
        <w:t>LIB present</w:t>
      </w:r>
      <w:r w:rsidR="00B82389" w:rsidRPr="0005431A">
        <w:rPr>
          <w:lang w:val="en-IE"/>
        </w:rPr>
        <w:t>s</w:t>
      </w:r>
      <w:r w:rsidR="00674D28" w:rsidRPr="0005431A">
        <w:rPr>
          <w:lang w:val="en-IE"/>
        </w:rPr>
        <w:t xml:space="preserve"> data </w:t>
      </w:r>
      <w:r w:rsidR="00835894" w:rsidRPr="0005431A">
        <w:rPr>
          <w:lang w:val="en-IE"/>
        </w:rPr>
        <w:t>and solution</w:t>
      </w:r>
      <w:r w:rsidR="00B82389" w:rsidRPr="0005431A">
        <w:rPr>
          <w:lang w:val="en-IE"/>
        </w:rPr>
        <w:t>s</w:t>
      </w:r>
      <w:r w:rsidR="008E692B" w:rsidRPr="0005431A">
        <w:rPr>
          <w:lang w:val="en-IE"/>
        </w:rPr>
        <w:t>, there we move to the implementation of TSPLIB in C++</w:t>
      </w:r>
      <w:r w:rsidR="00674D28" w:rsidRPr="0005431A">
        <w:rPr>
          <w:lang w:val="en-IE"/>
        </w:rPr>
        <w:t>.</w:t>
      </w:r>
      <w:r w:rsidR="0084511F">
        <w:rPr>
          <w:lang w:val="en-IE"/>
        </w:rPr>
        <w:t xml:space="preserve">The </w:t>
      </w:r>
      <w:r w:rsidR="008E4C68" w:rsidRPr="0005431A">
        <w:rPr>
          <w:lang w:val="en-IE"/>
        </w:rPr>
        <w:t>T</w:t>
      </w:r>
      <w:r w:rsidR="008E692B" w:rsidRPr="0005431A">
        <w:rPr>
          <w:lang w:val="en-IE"/>
        </w:rPr>
        <w:t xml:space="preserve">ravelling </w:t>
      </w:r>
      <w:r w:rsidR="008E4C68" w:rsidRPr="0005431A">
        <w:rPr>
          <w:lang w:val="en-IE"/>
        </w:rPr>
        <w:t>S</w:t>
      </w:r>
      <w:r w:rsidR="008E692B" w:rsidRPr="0005431A">
        <w:rPr>
          <w:lang w:val="en-IE"/>
        </w:rPr>
        <w:t xml:space="preserve">alesperson </w:t>
      </w:r>
      <w:r w:rsidR="008E4C68" w:rsidRPr="0005431A">
        <w:rPr>
          <w:lang w:val="en-IE"/>
        </w:rPr>
        <w:t>P</w:t>
      </w:r>
      <w:r w:rsidR="008E692B" w:rsidRPr="0005431A">
        <w:rPr>
          <w:lang w:val="en-IE"/>
        </w:rPr>
        <w:t>roblem</w:t>
      </w:r>
      <w:r w:rsidR="008E4C68" w:rsidRPr="0005431A">
        <w:rPr>
          <w:lang w:val="en-IE"/>
        </w:rPr>
        <w:t xml:space="preserve"> instance is given as </w:t>
      </w:r>
      <w:r w:rsidR="008E692B" w:rsidRPr="0005431A">
        <w:rPr>
          <w:lang w:val="en-IE"/>
        </w:rPr>
        <w:t xml:space="preserve">the </w:t>
      </w:r>
      <w:r w:rsidR="008E4C68" w:rsidRPr="0005431A">
        <w:rPr>
          <w:lang w:val="en-IE"/>
        </w:rPr>
        <w:t xml:space="preserve">coordinates of a number of </w:t>
      </w:r>
      <w:r w:rsidR="008E4C68" w:rsidRPr="0005431A">
        <w:rPr>
          <w:i/>
          <w:lang w:val="en-IE"/>
        </w:rPr>
        <w:t>n</w:t>
      </w:r>
      <w:r w:rsidR="008E4C68" w:rsidRPr="0005431A">
        <w:rPr>
          <w:lang w:val="en-IE"/>
        </w:rPr>
        <w:t xml:space="preserve"> points</w:t>
      </w:r>
      <w:r w:rsidR="008E692B" w:rsidRPr="0005431A">
        <w:rPr>
          <w:lang w:val="en-IE"/>
        </w:rPr>
        <w:t>.</w:t>
      </w:r>
      <w:r w:rsidR="008E4C68" w:rsidRPr="0005431A">
        <w:rPr>
          <w:lang w:val="en-IE"/>
        </w:rPr>
        <w:t xml:space="preserve"> </w:t>
      </w:r>
      <w:r w:rsidR="008E692B" w:rsidRPr="0005431A">
        <w:rPr>
          <w:lang w:val="en-IE"/>
        </w:rPr>
        <w:t>W</w:t>
      </w:r>
      <w:r w:rsidR="008E4C68" w:rsidRPr="0005431A">
        <w:rPr>
          <w:lang w:val="en-IE"/>
        </w:rPr>
        <w:t xml:space="preserve">e can hold these points in a matrix and calculate them on the fly. However, this method would be inefficient and it is better to calculate them in one go and store the results in a matrix </w:t>
      </w:r>
      <w:r w:rsidR="008E692B" w:rsidRPr="0005431A">
        <w:rPr>
          <w:lang w:val="en-IE"/>
        </w:rPr>
        <w:t xml:space="preserve">which </w:t>
      </w:r>
      <w:r w:rsidR="008E4C68" w:rsidRPr="0005431A">
        <w:rPr>
          <w:lang w:val="en-IE"/>
        </w:rPr>
        <w:t xml:space="preserve">we will call </w:t>
      </w:r>
      <w:r w:rsidR="008E4C68" w:rsidRPr="0005431A">
        <w:rPr>
          <w:lang w:val="en-IE"/>
        </w:rPr>
        <w:lastRenderedPageBreak/>
        <w:t xml:space="preserve">the distance </w:t>
      </w:r>
      <w:r w:rsidR="00A90A9D" w:rsidRPr="0005431A">
        <w:rPr>
          <w:lang w:val="en-IE"/>
        </w:rPr>
        <w:t xml:space="preserve">matrix. </w:t>
      </w:r>
      <w:r w:rsidR="00674D28" w:rsidRPr="0005431A">
        <w:rPr>
          <w:lang w:val="en-IE"/>
        </w:rPr>
        <w:t>We can assume that the data require</w:t>
      </w:r>
      <w:r w:rsidR="008E4C68" w:rsidRPr="0005431A">
        <w:rPr>
          <w:lang w:val="en-IE"/>
        </w:rPr>
        <w:t>d</w:t>
      </w:r>
      <w:r w:rsidR="00674D28" w:rsidRPr="0005431A">
        <w:rPr>
          <w:lang w:val="en-IE"/>
        </w:rPr>
        <w:t xml:space="preserve"> is the vertex and the distance to every other vertex</w:t>
      </w:r>
      <w:r w:rsidR="008E4C68" w:rsidRPr="0005431A">
        <w:rPr>
          <w:lang w:val="en-IE"/>
        </w:rPr>
        <w:t xml:space="preserve"> and as TSP stores distances in integers </w:t>
      </w:r>
      <w:r w:rsidR="008E692B" w:rsidRPr="0005431A">
        <w:rPr>
          <w:lang w:val="en-IE"/>
        </w:rPr>
        <w:t xml:space="preserve">it will </w:t>
      </w:r>
      <w:r w:rsidR="00674D28" w:rsidRPr="0005431A">
        <w:rPr>
          <w:lang w:val="en-IE"/>
        </w:rPr>
        <w:t>produc</w:t>
      </w:r>
      <w:r w:rsidR="008E692B" w:rsidRPr="0005431A">
        <w:rPr>
          <w:lang w:val="en-IE"/>
        </w:rPr>
        <w:t>e</w:t>
      </w:r>
      <w:r w:rsidRPr="0005431A">
        <w:rPr>
          <w:lang w:val="en-IE"/>
        </w:rPr>
        <w:t xml:space="preserve"> a matrix of size n</w:t>
      </w:r>
      <w:r w:rsidRPr="0005431A">
        <w:rPr>
          <w:vertAlign w:val="superscript"/>
          <w:lang w:val="en-IE"/>
        </w:rPr>
        <w:t>2</w:t>
      </w:r>
      <w:r w:rsidR="00674D28" w:rsidRPr="0005431A">
        <w:rPr>
          <w:lang w:val="en-IE"/>
        </w:rPr>
        <w:t>.</w:t>
      </w:r>
      <w:r w:rsidR="00901CA9" w:rsidRPr="0005431A">
        <w:rPr>
          <w:lang w:val="en-IE"/>
        </w:rPr>
        <w:t xml:space="preserve"> </w:t>
      </w:r>
      <w:r w:rsidR="008E4C68" w:rsidRPr="0005431A">
        <w:rPr>
          <w:lang w:val="en-IE"/>
        </w:rPr>
        <w:t>Based on this data, Test driven development</w:t>
      </w:r>
      <w:r w:rsidRPr="0005431A">
        <w:rPr>
          <w:lang w:val="en-IE"/>
        </w:rPr>
        <w:t xml:space="preserve"> methods</w:t>
      </w:r>
      <w:r w:rsidR="008E4C68" w:rsidRPr="0005431A">
        <w:rPr>
          <w:lang w:val="en-IE"/>
        </w:rPr>
        <w:t xml:space="preserve"> were created as shown in </w:t>
      </w:r>
      <w:r w:rsidR="0091716A">
        <w:rPr>
          <w:lang w:val="en-IE"/>
        </w:rPr>
        <w:t>(Client Code 1)</w:t>
      </w:r>
      <w:r w:rsidR="008E692B" w:rsidRPr="0005431A">
        <w:rPr>
          <w:lang w:val="en-IE"/>
        </w:rPr>
        <w:t xml:space="preserve"> </w:t>
      </w:r>
      <w:r w:rsidR="008E4C68" w:rsidRPr="0005431A">
        <w:rPr>
          <w:lang w:val="en-IE"/>
        </w:rPr>
        <w:t>a</w:t>
      </w:r>
      <w:r w:rsidRPr="0005431A">
        <w:rPr>
          <w:lang w:val="en-IE"/>
        </w:rPr>
        <w:t xml:space="preserve">nd then the code </w:t>
      </w:r>
      <w:r w:rsidR="008E692B" w:rsidRPr="0005431A">
        <w:rPr>
          <w:lang w:val="en-IE"/>
        </w:rPr>
        <w:t xml:space="preserve">was </w:t>
      </w:r>
      <w:r w:rsidRPr="0005431A">
        <w:rPr>
          <w:lang w:val="en-IE"/>
        </w:rPr>
        <w:t>implemented</w:t>
      </w:r>
      <w:r w:rsidR="008E692B" w:rsidRPr="0005431A">
        <w:rPr>
          <w:lang w:val="en-IE"/>
        </w:rPr>
        <w:t>,</w:t>
      </w:r>
      <w:r w:rsidR="008E4C68" w:rsidRPr="0005431A">
        <w:rPr>
          <w:lang w:val="en-IE"/>
        </w:rPr>
        <w:t xml:space="preserve"> </w:t>
      </w:r>
      <w:r w:rsidR="00B82389" w:rsidRPr="0005431A">
        <w:rPr>
          <w:lang w:val="en-IE"/>
        </w:rPr>
        <w:t xml:space="preserve">creating </w:t>
      </w:r>
      <w:r w:rsidR="00B82389" w:rsidRPr="0005431A">
        <w:rPr>
          <w:rStyle w:val="QuoteChar"/>
          <w:lang w:val="en-IE"/>
        </w:rPr>
        <w:t>CTSPLIBFileReader</w:t>
      </w:r>
      <w:r w:rsidR="0091716A">
        <w:rPr>
          <w:lang w:val="en-IE"/>
        </w:rPr>
        <w:t xml:space="preserve"> class (Figure 14).</w:t>
      </w:r>
      <w:r w:rsidR="008E4C68" w:rsidRPr="0005431A">
        <w:rPr>
          <w:lang w:val="en-IE"/>
        </w:rPr>
        <w:t xml:space="preserve"> </w:t>
      </w:r>
      <w:r w:rsidR="008E4C68" w:rsidRPr="007C44CC">
        <w:rPr>
          <w:lang w:val="en-IE"/>
        </w:rPr>
        <w:t>T</w:t>
      </w:r>
      <w:r w:rsidRPr="007C44CC">
        <w:rPr>
          <w:lang w:val="en-IE"/>
        </w:rPr>
        <w:t xml:space="preserve">his class </w:t>
      </w:r>
      <w:r w:rsidR="007C44CC" w:rsidRPr="007C44CC">
        <w:rPr>
          <w:lang w:val="en-IE"/>
        </w:rPr>
        <w:t xml:space="preserve">also </w:t>
      </w:r>
      <w:r w:rsidRPr="007C44CC">
        <w:rPr>
          <w:lang w:val="en-IE"/>
        </w:rPr>
        <w:t>contains</w:t>
      </w:r>
      <w:r w:rsidR="007C44CC" w:rsidRPr="007C44CC">
        <w:rPr>
          <w:lang w:val="en-IE"/>
        </w:rPr>
        <w:t xml:space="preserve"> methods for</w:t>
      </w:r>
      <w:r w:rsidRPr="007C44CC">
        <w:rPr>
          <w:lang w:val="en-IE"/>
        </w:rPr>
        <w:t xml:space="preserve"> parsing of </w:t>
      </w:r>
      <w:r w:rsidR="007C44CC" w:rsidRPr="007C44CC">
        <w:rPr>
          <w:lang w:val="en-IE"/>
        </w:rPr>
        <w:t>strings</w:t>
      </w:r>
      <w:r w:rsidRPr="007C44CC">
        <w:rPr>
          <w:lang w:val="en-IE"/>
        </w:rPr>
        <w:t xml:space="preserve"> </w:t>
      </w:r>
      <w:r w:rsidR="007C44CC" w:rsidRPr="007C44CC">
        <w:rPr>
          <w:lang w:val="en-IE"/>
        </w:rPr>
        <w:t>it</w:t>
      </w:r>
      <w:r w:rsidRPr="007C44CC">
        <w:rPr>
          <w:lang w:val="en-IE"/>
        </w:rPr>
        <w:t xml:space="preserve"> also has various </w:t>
      </w:r>
      <w:r w:rsidR="007C44CC" w:rsidRPr="007C44CC">
        <w:rPr>
          <w:lang w:val="en-IE"/>
        </w:rPr>
        <w:t>methods</w:t>
      </w:r>
      <w:r w:rsidRPr="007C44CC">
        <w:rPr>
          <w:lang w:val="en-IE"/>
        </w:rPr>
        <w:t xml:space="preserve"> to help the plotting of points in the GUI.</w:t>
      </w:r>
      <w:r w:rsidRPr="0005431A">
        <w:rPr>
          <w:lang w:val="en-IE"/>
        </w:rPr>
        <w:t xml:space="preserve"> </w:t>
      </w:r>
    </w:p>
    <w:p w14:paraId="0FA62A5B" w14:textId="3BDB0CF1" w:rsidR="000A5F2A" w:rsidRPr="0005431A" w:rsidRDefault="000A5F2A" w:rsidP="000A5F2A">
      <w:pPr>
        <w:pStyle w:val="Caption"/>
        <w:keepNext/>
        <w:rPr>
          <w:lang w:val="en-IE"/>
        </w:rPr>
      </w:pPr>
    </w:p>
    <w:tbl>
      <w:tblPr>
        <w:tblW w:w="0" w:type="auto"/>
        <w:tblLook w:val="04A0" w:firstRow="1" w:lastRow="0" w:firstColumn="1" w:lastColumn="0" w:noHBand="0" w:noVBand="1"/>
      </w:tblPr>
      <w:tblGrid>
        <w:gridCol w:w="2660"/>
        <w:gridCol w:w="5947"/>
      </w:tblGrid>
      <w:tr w:rsidR="000B3C97" w:rsidRPr="0005431A" w14:paraId="7FE58042" w14:textId="77777777" w:rsidTr="000B3C97">
        <w:tc>
          <w:tcPr>
            <w:tcW w:w="2660" w:type="dxa"/>
          </w:tcPr>
          <w:p w14:paraId="74B38F17" w14:textId="77777777" w:rsidR="000B3C97" w:rsidRPr="0005431A" w:rsidRDefault="000B3C97" w:rsidP="000B3C97">
            <w:pPr>
              <w:rPr>
                <w:lang w:val="en-IE"/>
              </w:rPr>
            </w:pPr>
            <w:r w:rsidRPr="0005431A">
              <w:rPr>
                <w:noProof/>
                <w:lang w:val="en-IE" w:eastAsia="en-IE"/>
              </w:rPr>
              <w:drawing>
                <wp:inline distT="0" distB="0" distL="0" distR="0" wp14:anchorId="18843C71" wp14:editId="240F70ED">
                  <wp:extent cx="1552381" cy="2476191"/>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1552381" cy="2476191"/>
                          </a:xfrm>
                          <a:prstGeom prst="rect">
                            <a:avLst/>
                          </a:prstGeom>
                        </pic:spPr>
                      </pic:pic>
                    </a:graphicData>
                  </a:graphic>
                </wp:inline>
              </w:drawing>
            </w:r>
          </w:p>
        </w:tc>
        <w:tc>
          <w:tcPr>
            <w:tcW w:w="5947" w:type="dxa"/>
          </w:tcPr>
          <w:p w14:paraId="278561BD" w14:textId="77777777" w:rsidR="000A5F2A" w:rsidRPr="0005431A" w:rsidRDefault="000A5F2A" w:rsidP="00B82389">
            <w:pPr>
              <w:pStyle w:val="Quote"/>
              <w:rPr>
                <w:sz w:val="20"/>
                <w:lang w:val="en-IE"/>
              </w:rPr>
            </w:pPr>
          </w:p>
          <w:p w14:paraId="43035738" w14:textId="77777777" w:rsidR="000A5F2A" w:rsidRPr="0005431A" w:rsidRDefault="000A5F2A" w:rsidP="00B82389">
            <w:pPr>
              <w:pStyle w:val="Quote"/>
              <w:rPr>
                <w:sz w:val="20"/>
                <w:lang w:val="en-IE"/>
              </w:rPr>
            </w:pPr>
          </w:p>
          <w:p w14:paraId="7235C4BA" w14:textId="64879D1D" w:rsidR="000A5F2A" w:rsidRPr="0005431A" w:rsidRDefault="000A5F2A" w:rsidP="00B82389">
            <w:pPr>
              <w:pStyle w:val="Quote"/>
              <w:rPr>
                <w:b/>
                <w:i w:val="0"/>
                <w:sz w:val="20"/>
                <w:lang w:val="en-IE"/>
              </w:rPr>
            </w:pPr>
            <w:r w:rsidRPr="0005431A">
              <w:rPr>
                <w:b/>
                <w:i w:val="0"/>
                <w:sz w:val="20"/>
                <w:lang w:val="en-IE"/>
              </w:rPr>
              <w:t>Client Code</w:t>
            </w:r>
            <w:r w:rsidR="0091716A">
              <w:rPr>
                <w:b/>
                <w:i w:val="0"/>
                <w:sz w:val="20"/>
                <w:lang w:val="en-IE"/>
              </w:rPr>
              <w:t xml:space="preserve"> 1</w:t>
            </w:r>
            <w:r w:rsidRPr="0005431A">
              <w:rPr>
                <w:b/>
                <w:i w:val="0"/>
                <w:sz w:val="20"/>
                <w:lang w:val="en-IE"/>
              </w:rPr>
              <w:t>:</w:t>
            </w:r>
          </w:p>
          <w:p w14:paraId="13C8F50E" w14:textId="77777777" w:rsidR="000B3C97" w:rsidRPr="0005431A" w:rsidRDefault="000B3C97" w:rsidP="00B82389">
            <w:pPr>
              <w:pStyle w:val="Quote"/>
              <w:rPr>
                <w:sz w:val="20"/>
                <w:lang w:val="en-IE"/>
              </w:rPr>
            </w:pPr>
            <w:r w:rsidRPr="0005431A">
              <w:rPr>
                <w:sz w:val="20"/>
                <w:lang w:val="en-IE"/>
              </w:rPr>
              <w:t>CTSPLIBFileReader fileReader(“berlin52.tsp”);</w:t>
            </w:r>
          </w:p>
          <w:p w14:paraId="1F6DD9B4" w14:textId="77777777" w:rsidR="000B3C97" w:rsidRPr="0005431A" w:rsidRDefault="000B3C97" w:rsidP="00B82389">
            <w:pPr>
              <w:pStyle w:val="Quote"/>
              <w:rPr>
                <w:sz w:val="20"/>
                <w:lang w:val="en-IE"/>
              </w:rPr>
            </w:pPr>
            <w:r w:rsidRPr="0005431A">
              <w:rPr>
                <w:sz w:val="20"/>
                <w:lang w:val="en-IE"/>
              </w:rPr>
              <w:t>Bool success = fileReader.Read();</w:t>
            </w:r>
          </w:p>
          <w:p w14:paraId="54458A08" w14:textId="77777777" w:rsidR="000B3C97" w:rsidRPr="0005431A" w:rsidRDefault="008E4C68" w:rsidP="00B82389">
            <w:pPr>
              <w:pStyle w:val="Quote"/>
              <w:rPr>
                <w:sz w:val="20"/>
                <w:lang w:val="en-IE"/>
              </w:rPr>
            </w:pPr>
            <w:r w:rsidRPr="0005431A">
              <w:rPr>
                <w:sz w:val="20"/>
                <w:lang w:val="en-IE"/>
              </w:rPr>
              <w:t>vector&lt;vector&lt;int&gt;&gt;</w:t>
            </w:r>
            <w:r w:rsidR="000B3C97" w:rsidRPr="0005431A">
              <w:rPr>
                <w:sz w:val="20"/>
                <w:lang w:val="en-IE"/>
              </w:rPr>
              <w:t>&amp;matrix</w:t>
            </w:r>
            <w:r w:rsidRPr="0005431A">
              <w:rPr>
                <w:sz w:val="20"/>
                <w:lang w:val="en-IE"/>
              </w:rPr>
              <w:t>=</w:t>
            </w:r>
            <w:r w:rsidR="000B3C97" w:rsidRPr="0005431A">
              <w:rPr>
                <w:sz w:val="20"/>
                <w:lang w:val="en-IE"/>
              </w:rPr>
              <w:t>fileReader.getMatrixbyref();</w:t>
            </w:r>
          </w:p>
          <w:p w14:paraId="0ACD453A" w14:textId="77777777" w:rsidR="000B3C97" w:rsidRPr="0005431A" w:rsidRDefault="000B3C97" w:rsidP="005750CD">
            <w:pPr>
              <w:pStyle w:val="NoSpacing"/>
              <w:keepNext/>
              <w:rPr>
                <w:sz w:val="20"/>
                <w:lang w:val="en-IE"/>
              </w:rPr>
            </w:pPr>
          </w:p>
        </w:tc>
      </w:tr>
    </w:tbl>
    <w:p w14:paraId="04D4D2F6" w14:textId="0CC48193" w:rsidR="008E692B" w:rsidRPr="007C44CC" w:rsidRDefault="005750CD" w:rsidP="007C44CC">
      <w:pPr>
        <w:pStyle w:val="Caption"/>
      </w:pPr>
      <w:bookmarkStart w:id="188" w:name="_Toc396945013"/>
      <w:r>
        <w:t xml:space="preserve">Figure </w:t>
      </w:r>
      <w:r w:rsidR="00141A5B">
        <w:fldChar w:fldCharType="begin"/>
      </w:r>
      <w:r w:rsidR="00141A5B">
        <w:instrText xml:space="preserve"> SEQ Figure \* ARABIC </w:instrText>
      </w:r>
      <w:r w:rsidR="00141A5B">
        <w:fldChar w:fldCharType="separate"/>
      </w:r>
      <w:r w:rsidR="00DC0160">
        <w:rPr>
          <w:noProof/>
        </w:rPr>
        <w:t>14</w:t>
      </w:r>
      <w:r w:rsidR="00141A5B">
        <w:fldChar w:fldCharType="end"/>
      </w:r>
      <w:r w:rsidR="00980EDC" w:rsidRPr="00980EDC">
        <w:t xml:space="preserve"> - </w:t>
      </w:r>
      <w:r w:rsidR="0083430B" w:rsidRPr="0083430B">
        <w:t xml:space="preserve">AntSolver </w:t>
      </w:r>
      <w:r w:rsidR="007C44CC">
        <w:t>CTSPLibFileReader Class D</w:t>
      </w:r>
      <w:r w:rsidRPr="0069220A">
        <w:t>iagram</w:t>
      </w:r>
      <w:bookmarkEnd w:id="188"/>
      <w:r w:rsidRPr="0069220A">
        <w:t xml:space="preserve"> </w:t>
      </w:r>
    </w:p>
    <w:p w14:paraId="318F5A3D" w14:textId="680EE861" w:rsidR="000B3C97" w:rsidRPr="0005431A" w:rsidRDefault="000B3C97" w:rsidP="000B3C97">
      <w:pPr>
        <w:rPr>
          <w:lang w:val="en-IE"/>
        </w:rPr>
      </w:pPr>
      <w:r w:rsidRPr="0005431A">
        <w:rPr>
          <w:lang w:val="en-IE"/>
        </w:rPr>
        <w:t>In this class one notable feature that has been implemented is a function factory to calculate the distances of the coordinates</w:t>
      </w:r>
      <w:r w:rsidR="00901CA9" w:rsidRPr="0005431A">
        <w:rPr>
          <w:lang w:val="en-IE"/>
        </w:rPr>
        <w:t xml:space="preserve"> at runtime</w:t>
      </w:r>
      <w:r w:rsidR="00AD71A1" w:rsidRPr="0005431A">
        <w:rPr>
          <w:lang w:val="en-IE"/>
        </w:rPr>
        <w:t>. A</w:t>
      </w:r>
      <w:r w:rsidRPr="0005431A">
        <w:rPr>
          <w:lang w:val="en-IE"/>
        </w:rPr>
        <w:t>s shown in the following class diagram</w:t>
      </w:r>
      <w:r w:rsidR="00AD71A1" w:rsidRPr="0005431A">
        <w:rPr>
          <w:lang w:val="en-IE"/>
        </w:rPr>
        <w:t xml:space="preserve"> (Figure </w:t>
      </w:r>
      <w:r w:rsidR="0091716A">
        <w:rPr>
          <w:lang w:val="en-IE"/>
        </w:rPr>
        <w:t>15</w:t>
      </w:r>
      <w:r w:rsidR="00AD71A1" w:rsidRPr="0005431A">
        <w:rPr>
          <w:lang w:val="en-IE"/>
        </w:rPr>
        <w:t>)</w:t>
      </w:r>
      <w:r w:rsidRPr="0005431A">
        <w:rPr>
          <w:lang w:val="en-IE"/>
        </w:rPr>
        <w:t xml:space="preserve">, this virtual base class </w:t>
      </w:r>
      <w:r w:rsidRPr="0005431A">
        <w:rPr>
          <w:rStyle w:val="QuoteChar"/>
          <w:lang w:val="en-IE"/>
        </w:rPr>
        <w:t>IDistance</w:t>
      </w:r>
      <w:r w:rsidRPr="0005431A">
        <w:rPr>
          <w:lang w:val="en-IE"/>
        </w:rPr>
        <w:t xml:space="preserve"> contains a virtual function </w:t>
      </w:r>
      <w:r w:rsidRPr="0005431A">
        <w:rPr>
          <w:rStyle w:val="QuoteChar"/>
          <w:lang w:val="en-IE"/>
        </w:rPr>
        <w:t>calculate</w:t>
      </w:r>
      <w:r w:rsidRPr="0005431A">
        <w:rPr>
          <w:lang w:val="en-IE"/>
        </w:rPr>
        <w:t xml:space="preserve">, and the corresponding concrete implementation </w:t>
      </w:r>
      <w:r w:rsidR="00B82389" w:rsidRPr="0005431A">
        <w:rPr>
          <w:lang w:val="en-IE"/>
        </w:rPr>
        <w:t>is</w:t>
      </w:r>
      <w:r w:rsidRPr="0005431A">
        <w:rPr>
          <w:lang w:val="en-IE"/>
        </w:rPr>
        <w:t xml:space="preserve"> executed d</w:t>
      </w:r>
      <w:r w:rsidR="00901CA9" w:rsidRPr="0005431A">
        <w:rPr>
          <w:lang w:val="en-IE"/>
        </w:rPr>
        <w:t>ynamically at run time</w:t>
      </w:r>
      <w:r w:rsidR="00AD71A1" w:rsidRPr="0005431A">
        <w:rPr>
          <w:lang w:val="en-IE"/>
        </w:rPr>
        <w:t>, s</w:t>
      </w:r>
      <w:r w:rsidR="00901CA9" w:rsidRPr="0005431A">
        <w:rPr>
          <w:lang w:val="en-IE"/>
        </w:rPr>
        <w:t>eparating</w:t>
      </w:r>
      <w:r w:rsidRPr="0005431A">
        <w:rPr>
          <w:lang w:val="en-IE"/>
        </w:rPr>
        <w:t xml:space="preserve"> concerns of the matrix to the calculation of coordinates</w:t>
      </w:r>
      <w:r w:rsidR="00901CA9" w:rsidRPr="0005431A">
        <w:rPr>
          <w:lang w:val="en-IE"/>
        </w:rPr>
        <w:t>, providing</w:t>
      </w:r>
      <w:r w:rsidRPr="0005431A">
        <w:rPr>
          <w:lang w:val="en-IE"/>
        </w:rPr>
        <w:t xml:space="preserve"> loose coupling </w:t>
      </w:r>
      <w:r w:rsidR="00AD71A1" w:rsidRPr="0005431A">
        <w:rPr>
          <w:lang w:val="en-IE"/>
        </w:rPr>
        <w:t xml:space="preserve">thereby </w:t>
      </w:r>
      <w:r w:rsidRPr="0005431A">
        <w:rPr>
          <w:lang w:val="en-IE"/>
        </w:rPr>
        <w:t xml:space="preserve">improving our design. </w:t>
      </w:r>
    </w:p>
    <w:p w14:paraId="21BA0944" w14:textId="77777777" w:rsidR="005750CD" w:rsidRDefault="000B3C97" w:rsidP="005750CD">
      <w:pPr>
        <w:keepNext/>
      </w:pPr>
      <w:r w:rsidRPr="0005431A">
        <w:rPr>
          <w:noProof/>
          <w:lang w:val="en-IE" w:eastAsia="en-IE"/>
        </w:rPr>
        <w:drawing>
          <wp:inline distT="0" distB="0" distL="0" distR="0" wp14:anchorId="7F6BFE93" wp14:editId="6D123C5E">
            <wp:extent cx="5328285" cy="183561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5328285" cy="1835610"/>
                    </a:xfrm>
                    <a:prstGeom prst="rect">
                      <a:avLst/>
                    </a:prstGeom>
                  </pic:spPr>
                </pic:pic>
              </a:graphicData>
            </a:graphic>
          </wp:inline>
        </w:drawing>
      </w:r>
    </w:p>
    <w:p w14:paraId="2CB04770" w14:textId="0CF265D3" w:rsidR="00B82389" w:rsidRPr="0005431A" w:rsidRDefault="005750CD" w:rsidP="007C44CC">
      <w:pPr>
        <w:pStyle w:val="Caption"/>
        <w:rPr>
          <w:lang w:val="en-IE"/>
        </w:rPr>
      </w:pPr>
      <w:bookmarkStart w:id="189" w:name="_Toc396945014"/>
      <w:r>
        <w:t xml:space="preserve">Figure </w:t>
      </w:r>
      <w:r w:rsidR="00141A5B">
        <w:fldChar w:fldCharType="begin"/>
      </w:r>
      <w:r w:rsidR="00141A5B">
        <w:instrText xml:space="preserve"> SEQ Figure \* ARABIC </w:instrText>
      </w:r>
      <w:r w:rsidR="00141A5B">
        <w:fldChar w:fldCharType="separate"/>
      </w:r>
      <w:r w:rsidR="00DC0160">
        <w:rPr>
          <w:noProof/>
        </w:rPr>
        <w:t>15</w:t>
      </w:r>
      <w:r w:rsidR="00141A5B">
        <w:fldChar w:fldCharType="end"/>
      </w:r>
      <w:r w:rsidR="00980EDC" w:rsidRPr="00980EDC">
        <w:t xml:space="preserve"> - </w:t>
      </w:r>
      <w:r w:rsidR="0083430B" w:rsidRPr="0083430B">
        <w:t xml:space="preserve">AntSolver </w:t>
      </w:r>
      <w:r w:rsidR="0083430B">
        <w:t>IDistance</w:t>
      </w:r>
      <w:r w:rsidR="007C44CC">
        <w:t xml:space="preserve"> interface</w:t>
      </w:r>
      <w:r w:rsidR="0083430B">
        <w:t xml:space="preserve"> </w:t>
      </w:r>
      <w:r w:rsidR="007C44CC">
        <w:t>Class D</w:t>
      </w:r>
      <w:r w:rsidRPr="00FF1BBC">
        <w:t>iagram</w:t>
      </w:r>
      <w:bookmarkEnd w:id="189"/>
    </w:p>
    <w:p w14:paraId="01B17061" w14:textId="2886D253" w:rsidR="000B3C97" w:rsidRPr="0005431A" w:rsidRDefault="00AD71A1" w:rsidP="000B3C97">
      <w:pPr>
        <w:rPr>
          <w:lang w:val="en-IE"/>
        </w:rPr>
      </w:pPr>
      <w:r w:rsidRPr="0005431A">
        <w:rPr>
          <w:lang w:val="en-IE"/>
        </w:rPr>
        <w:lastRenderedPageBreak/>
        <w:t>F</w:t>
      </w:r>
      <w:r w:rsidR="000B3C97" w:rsidRPr="0005431A">
        <w:rPr>
          <w:lang w:val="en-IE"/>
        </w:rPr>
        <w:t xml:space="preserve">urther expansion of this class </w:t>
      </w:r>
      <w:r w:rsidRPr="0005431A">
        <w:rPr>
          <w:lang w:val="en-IE"/>
        </w:rPr>
        <w:t xml:space="preserve">is possible </w:t>
      </w:r>
      <w:r w:rsidR="000B3C97" w:rsidRPr="0005431A">
        <w:rPr>
          <w:lang w:val="en-IE"/>
        </w:rPr>
        <w:t xml:space="preserve">to enable </w:t>
      </w:r>
      <w:r w:rsidR="00B82389" w:rsidRPr="0005431A">
        <w:rPr>
          <w:lang w:val="en-IE"/>
        </w:rPr>
        <w:t>r</w:t>
      </w:r>
      <w:r w:rsidR="000B3C97" w:rsidRPr="0005431A">
        <w:rPr>
          <w:lang w:val="en-IE"/>
        </w:rPr>
        <w:t>eading point files</w:t>
      </w:r>
      <w:r w:rsidRPr="0005431A">
        <w:rPr>
          <w:lang w:val="en-IE"/>
        </w:rPr>
        <w:t>.</w:t>
      </w:r>
      <w:r w:rsidR="000B3C97" w:rsidRPr="0005431A">
        <w:rPr>
          <w:lang w:val="en-IE"/>
        </w:rPr>
        <w:t xml:space="preserve"> </w:t>
      </w:r>
      <w:r w:rsidRPr="0005431A">
        <w:rPr>
          <w:lang w:val="en-IE"/>
        </w:rPr>
        <w:t>A</w:t>
      </w:r>
      <w:r w:rsidR="000B3C97" w:rsidRPr="0005431A">
        <w:rPr>
          <w:lang w:val="en-IE"/>
        </w:rPr>
        <w:t>ny expansion can be added easily because of the modular design</w:t>
      </w:r>
      <w:r w:rsidRPr="0005431A">
        <w:rPr>
          <w:lang w:val="en-IE"/>
        </w:rPr>
        <w:t>.</w:t>
      </w:r>
      <w:r w:rsidR="000B3C97" w:rsidRPr="0005431A">
        <w:rPr>
          <w:lang w:val="en-IE"/>
        </w:rPr>
        <w:t xml:space="preserve"> </w:t>
      </w:r>
      <w:r w:rsidRPr="0005431A">
        <w:rPr>
          <w:lang w:val="en-IE"/>
        </w:rPr>
        <w:t>P</w:t>
      </w:r>
      <w:r w:rsidR="000B3C97" w:rsidRPr="0005431A">
        <w:rPr>
          <w:lang w:val="en-IE"/>
        </w:rPr>
        <w:t xml:space="preserve">lease see </w:t>
      </w:r>
      <w:r w:rsidR="000B3C97" w:rsidRPr="0005431A">
        <w:rPr>
          <w:rStyle w:val="QuoteChar"/>
          <w:lang w:val="en-IE"/>
        </w:rPr>
        <w:t>CTSPLibFileReader</w:t>
      </w:r>
      <w:r w:rsidR="00901CA9" w:rsidRPr="0005431A">
        <w:rPr>
          <w:rStyle w:val="QuoteChar"/>
          <w:lang w:val="en-IE"/>
        </w:rPr>
        <w:t>.cpp</w:t>
      </w:r>
      <w:r w:rsidR="000B3C97" w:rsidRPr="0005431A">
        <w:rPr>
          <w:lang w:val="en-IE"/>
        </w:rPr>
        <w:t xml:space="preserve"> class </w:t>
      </w:r>
      <w:r w:rsidR="00BA31AB" w:rsidRPr="00BA31AB">
        <w:rPr>
          <w:lang w:val="en-IE"/>
        </w:rPr>
        <w:t xml:space="preserve">in the artefacts </w:t>
      </w:r>
      <w:r w:rsidR="000B3C97" w:rsidRPr="0005431A">
        <w:rPr>
          <w:lang w:val="en-IE"/>
        </w:rPr>
        <w:t>for more details.</w:t>
      </w:r>
    </w:p>
    <w:p w14:paraId="0F30E0CE" w14:textId="437328DE" w:rsidR="000B3C97" w:rsidRPr="0005431A" w:rsidRDefault="00AD71A1" w:rsidP="00F133C8">
      <w:pPr>
        <w:pStyle w:val="Heading2"/>
      </w:pPr>
      <w:bookmarkStart w:id="190" w:name="_Toc396914470"/>
      <w:r w:rsidRPr="0005431A">
        <w:t>8.</w:t>
      </w:r>
      <w:r w:rsidR="00B66760">
        <w:t>9</w:t>
      </w:r>
      <w:r w:rsidRPr="0005431A">
        <w:tab/>
      </w:r>
      <w:r w:rsidR="00784B62" w:rsidRPr="0005431A">
        <w:t>Memory Requirements</w:t>
      </w:r>
      <w:bookmarkEnd w:id="190"/>
    </w:p>
    <w:p w14:paraId="612CEEB7" w14:textId="6A79E9BB" w:rsidR="00251649" w:rsidRPr="0005431A" w:rsidRDefault="000B3C97" w:rsidP="000B3C97">
      <w:pPr>
        <w:rPr>
          <w:lang w:val="en-IE"/>
        </w:rPr>
      </w:pPr>
      <w:r w:rsidRPr="0005431A">
        <w:rPr>
          <w:lang w:val="en-IE"/>
        </w:rPr>
        <w:t>The main data structures in the ant algorithms are mainly the distance matrix the pheromone matrix and the heuristics matrix</w:t>
      </w:r>
      <w:r w:rsidR="00AD71A1" w:rsidRPr="0005431A">
        <w:rPr>
          <w:lang w:val="en-IE"/>
        </w:rPr>
        <w:t>. A</w:t>
      </w:r>
      <w:r w:rsidRPr="0005431A">
        <w:rPr>
          <w:lang w:val="en-IE"/>
        </w:rPr>
        <w:t xml:space="preserve">ll </w:t>
      </w:r>
      <w:r w:rsidR="00AD71A1" w:rsidRPr="0005431A">
        <w:rPr>
          <w:lang w:val="en-IE"/>
        </w:rPr>
        <w:t xml:space="preserve">are </w:t>
      </w:r>
      <w:r w:rsidRPr="0005431A">
        <w:rPr>
          <w:lang w:val="en-IE"/>
        </w:rPr>
        <w:t xml:space="preserve">of size </w:t>
      </w:r>
      <w:r w:rsidRPr="0005431A">
        <w:rPr>
          <w:i/>
          <w:lang w:val="en-IE"/>
        </w:rPr>
        <w:t>n</w:t>
      </w:r>
      <w:r w:rsidRPr="0005431A">
        <w:rPr>
          <w:i/>
          <w:vertAlign w:val="superscript"/>
          <w:lang w:val="en-IE"/>
        </w:rPr>
        <w:t>2</w:t>
      </w:r>
      <w:r w:rsidRPr="0005431A">
        <w:rPr>
          <w:lang w:val="en-IE"/>
        </w:rPr>
        <w:t xml:space="preserve"> </w:t>
      </w:r>
      <w:r w:rsidR="00AD71A1" w:rsidRPr="0005431A">
        <w:rPr>
          <w:lang w:val="en-IE"/>
        </w:rPr>
        <w:t xml:space="preserve">and </w:t>
      </w:r>
      <w:r w:rsidRPr="0005431A">
        <w:rPr>
          <w:lang w:val="en-IE"/>
        </w:rPr>
        <w:t xml:space="preserve">defined in this section. The genetic system and mutated ant </w:t>
      </w:r>
      <w:r w:rsidR="00AD71A1" w:rsidRPr="0005431A">
        <w:rPr>
          <w:lang w:val="en-IE"/>
        </w:rPr>
        <w:t xml:space="preserve">have </w:t>
      </w:r>
      <w:r w:rsidRPr="0005431A">
        <w:rPr>
          <w:lang w:val="en-IE"/>
        </w:rPr>
        <w:t xml:space="preserve">their own unique </w:t>
      </w:r>
      <w:r w:rsidR="00AD71A1" w:rsidRPr="0005431A">
        <w:rPr>
          <w:lang w:val="en-IE"/>
        </w:rPr>
        <w:t>implementations, which are</w:t>
      </w:r>
      <w:r w:rsidRPr="0005431A">
        <w:rPr>
          <w:lang w:val="en-IE"/>
        </w:rPr>
        <w:t xml:space="preserve"> discussed later</w:t>
      </w:r>
      <w:r w:rsidR="000A5F2A" w:rsidRPr="0005431A">
        <w:rPr>
          <w:lang w:val="en-IE"/>
        </w:rPr>
        <w:t>.</w:t>
      </w:r>
      <w:r w:rsidRPr="0005431A">
        <w:rPr>
          <w:lang w:val="en-IE"/>
        </w:rPr>
        <w:t xml:space="preserve"> </w:t>
      </w:r>
      <w:r w:rsidR="00251649" w:rsidRPr="0005431A">
        <w:rPr>
          <w:lang w:val="en-IE"/>
        </w:rPr>
        <w:t xml:space="preserve"> </w:t>
      </w:r>
    </w:p>
    <w:p w14:paraId="13CED5F3" w14:textId="00721CB6" w:rsidR="00B82389" w:rsidRPr="0005431A" w:rsidRDefault="00AD71A1" w:rsidP="00EE6F63">
      <w:pPr>
        <w:pStyle w:val="ListParagraph"/>
        <w:numPr>
          <w:ilvl w:val="0"/>
          <w:numId w:val="11"/>
        </w:numPr>
        <w:spacing w:line="360" w:lineRule="auto"/>
        <w:jc w:val="both"/>
        <w:rPr>
          <w:rFonts w:ascii="Times New Roman" w:hAnsi="Times New Roman"/>
          <w:sz w:val="24"/>
          <w:szCs w:val="24"/>
        </w:rPr>
      </w:pPr>
      <w:r w:rsidRPr="0005431A">
        <w:rPr>
          <w:rFonts w:ascii="Times New Roman" w:hAnsi="Times New Roman"/>
          <w:sz w:val="24"/>
          <w:szCs w:val="24"/>
        </w:rPr>
        <w:t>D</w:t>
      </w:r>
      <w:r w:rsidR="00B82389" w:rsidRPr="0005431A">
        <w:rPr>
          <w:rFonts w:ascii="Times New Roman" w:hAnsi="Times New Roman"/>
          <w:sz w:val="24"/>
          <w:szCs w:val="24"/>
        </w:rPr>
        <w:t>istance matrix</w:t>
      </w:r>
      <w:r w:rsidRPr="0005431A">
        <w:rPr>
          <w:rFonts w:ascii="Times New Roman" w:hAnsi="Times New Roman"/>
          <w:sz w:val="24"/>
          <w:szCs w:val="24"/>
        </w:rPr>
        <w:t>:</w:t>
      </w:r>
      <w:r w:rsidR="00B82389" w:rsidRPr="0005431A">
        <w:rPr>
          <w:rFonts w:ascii="Times New Roman" w:hAnsi="Times New Roman"/>
          <w:sz w:val="24"/>
          <w:szCs w:val="24"/>
        </w:rPr>
        <w:t xml:space="preserve"> a</w:t>
      </w:r>
      <w:r w:rsidR="000B3C97" w:rsidRPr="0005431A">
        <w:rPr>
          <w:rFonts w:ascii="Times New Roman" w:hAnsi="Times New Roman"/>
          <w:sz w:val="24"/>
          <w:szCs w:val="24"/>
        </w:rPr>
        <w:t xml:space="preserve"> symmetrical TSP instance is given as coordinates of a number of </w:t>
      </w:r>
      <w:r w:rsidR="000B3C97" w:rsidRPr="0005431A">
        <w:rPr>
          <w:rFonts w:ascii="Times New Roman" w:hAnsi="Times New Roman"/>
          <w:i/>
          <w:sz w:val="24"/>
          <w:szCs w:val="24"/>
        </w:rPr>
        <w:t>n</w:t>
      </w:r>
      <w:r w:rsidR="000B3C97" w:rsidRPr="0005431A">
        <w:rPr>
          <w:rFonts w:ascii="Times New Roman" w:hAnsi="Times New Roman"/>
          <w:sz w:val="24"/>
          <w:szCs w:val="24"/>
        </w:rPr>
        <w:t xml:space="preserve"> </w:t>
      </w:r>
      <w:r w:rsidR="00B82389" w:rsidRPr="0005431A">
        <w:rPr>
          <w:rFonts w:ascii="Times New Roman" w:hAnsi="Times New Roman"/>
          <w:sz w:val="24"/>
          <w:szCs w:val="24"/>
        </w:rPr>
        <w:t>points</w:t>
      </w:r>
    </w:p>
    <w:p w14:paraId="00F27B3C" w14:textId="3C71146B" w:rsidR="000B3C97" w:rsidRPr="0005431A" w:rsidRDefault="00AD71A1" w:rsidP="00EE6F63">
      <w:pPr>
        <w:pStyle w:val="ListParagraph"/>
        <w:numPr>
          <w:ilvl w:val="0"/>
          <w:numId w:val="11"/>
        </w:numPr>
        <w:spacing w:line="360" w:lineRule="auto"/>
        <w:jc w:val="both"/>
        <w:rPr>
          <w:rFonts w:ascii="Times New Roman" w:hAnsi="Times New Roman"/>
          <w:sz w:val="24"/>
          <w:szCs w:val="24"/>
        </w:rPr>
      </w:pPr>
      <w:r w:rsidRPr="0005431A">
        <w:rPr>
          <w:rFonts w:ascii="Times New Roman" w:hAnsi="Times New Roman"/>
          <w:sz w:val="24"/>
          <w:szCs w:val="24"/>
        </w:rPr>
        <w:t>P</w:t>
      </w:r>
      <w:r w:rsidR="000B3C97" w:rsidRPr="0005431A">
        <w:rPr>
          <w:rFonts w:ascii="Times New Roman" w:hAnsi="Times New Roman"/>
          <w:sz w:val="24"/>
          <w:szCs w:val="24"/>
        </w:rPr>
        <w:t>heromone matrix</w:t>
      </w:r>
      <w:r w:rsidRPr="0005431A">
        <w:rPr>
          <w:rFonts w:ascii="Times New Roman" w:hAnsi="Times New Roman"/>
          <w:sz w:val="24"/>
          <w:szCs w:val="24"/>
        </w:rPr>
        <w:t>: a</w:t>
      </w:r>
      <w:r w:rsidR="000B3C97" w:rsidRPr="0005431A">
        <w:rPr>
          <w:rFonts w:ascii="Times New Roman" w:hAnsi="Times New Roman"/>
          <w:sz w:val="24"/>
          <w:szCs w:val="24"/>
        </w:rPr>
        <w:t xml:space="preserve">t each </w:t>
      </w:r>
      <w:r w:rsidRPr="0005431A">
        <w:rPr>
          <w:rFonts w:ascii="Times New Roman" w:hAnsi="Times New Roman"/>
          <w:sz w:val="24"/>
          <w:szCs w:val="24"/>
        </w:rPr>
        <w:t xml:space="preserve">of </w:t>
      </w:r>
      <w:r w:rsidR="0045784D" w:rsidRPr="0005431A">
        <w:rPr>
          <w:rFonts w:ascii="Times New Roman" w:hAnsi="Times New Roman"/>
          <w:sz w:val="24"/>
          <w:szCs w:val="24"/>
        </w:rPr>
        <w:t xml:space="preserve">the </w:t>
      </w:r>
      <w:r w:rsidR="0084511F">
        <w:rPr>
          <w:rFonts w:ascii="Times New Roman" w:hAnsi="Times New Roman"/>
          <w:sz w:val="24"/>
          <w:szCs w:val="24"/>
        </w:rPr>
        <w:t>vertex</w:t>
      </w:r>
      <w:r w:rsidR="000B3C97" w:rsidRPr="0005431A">
        <w:rPr>
          <w:rFonts w:ascii="Times New Roman" w:hAnsi="Times New Roman"/>
          <w:sz w:val="24"/>
          <w:szCs w:val="24"/>
        </w:rPr>
        <w:t xml:space="preserve"> of the graph</w:t>
      </w:r>
      <w:r w:rsidRPr="0005431A">
        <w:rPr>
          <w:rFonts w:ascii="Times New Roman" w:hAnsi="Times New Roman"/>
          <w:sz w:val="24"/>
          <w:szCs w:val="24"/>
        </w:rPr>
        <w:t>,</w:t>
      </w:r>
      <w:r w:rsidR="000B3C97" w:rsidRPr="0005431A">
        <w:rPr>
          <w:rFonts w:ascii="Times New Roman" w:hAnsi="Times New Roman"/>
          <w:sz w:val="24"/>
          <w:szCs w:val="24"/>
        </w:rPr>
        <w:t xml:space="preserve"> </w:t>
      </w:r>
      <w:r w:rsidRPr="0005431A">
        <w:rPr>
          <w:rFonts w:ascii="Times New Roman" w:hAnsi="Times New Roman"/>
          <w:sz w:val="24"/>
          <w:szCs w:val="24"/>
        </w:rPr>
        <w:t xml:space="preserve">pheromone level </w:t>
      </w:r>
      <w:r w:rsidRPr="0005431A">
        <w:rPr>
          <w:rFonts w:ascii="Times New Roman" w:hAnsi="Times New Roman"/>
          <w:i/>
          <w:sz w:val="24"/>
          <w:szCs w:val="24"/>
        </w:rPr>
        <w:t>[i,j]</w:t>
      </w:r>
      <w:r w:rsidRPr="0005431A">
        <w:rPr>
          <w:rFonts w:ascii="Times New Roman" w:hAnsi="Times New Roman"/>
          <w:sz w:val="24"/>
          <w:szCs w:val="24"/>
        </w:rPr>
        <w:t xml:space="preserve"> is </w:t>
      </w:r>
      <w:r w:rsidR="00860B28" w:rsidRPr="0005431A">
        <w:rPr>
          <w:rFonts w:ascii="Times New Roman" w:hAnsi="Times New Roman"/>
          <w:sz w:val="24"/>
          <w:szCs w:val="24"/>
        </w:rPr>
        <w:t>store</w:t>
      </w:r>
      <w:r w:rsidRPr="0005431A">
        <w:rPr>
          <w:rFonts w:ascii="Times New Roman" w:hAnsi="Times New Roman"/>
          <w:sz w:val="24"/>
          <w:szCs w:val="24"/>
        </w:rPr>
        <w:t>d</w:t>
      </w:r>
      <w:r w:rsidR="00860B28" w:rsidRPr="0005431A">
        <w:rPr>
          <w:rFonts w:ascii="Times New Roman" w:hAnsi="Times New Roman"/>
          <w:sz w:val="24"/>
          <w:szCs w:val="24"/>
        </w:rPr>
        <w:t xml:space="preserve"> </w:t>
      </w:r>
      <w:r w:rsidRPr="0005431A">
        <w:rPr>
          <w:rFonts w:ascii="Times New Roman" w:hAnsi="Times New Roman"/>
          <w:sz w:val="24"/>
          <w:szCs w:val="24"/>
        </w:rPr>
        <w:t>and</w:t>
      </w:r>
      <w:r w:rsidR="000B3C97" w:rsidRPr="0005431A">
        <w:rPr>
          <w:rFonts w:ascii="Times New Roman" w:hAnsi="Times New Roman"/>
          <w:sz w:val="24"/>
          <w:szCs w:val="24"/>
        </w:rPr>
        <w:t xml:space="preserve"> is manipulated by the ants. </w:t>
      </w:r>
      <w:r w:rsidR="00A90A9D" w:rsidRPr="0005431A">
        <w:rPr>
          <w:rFonts w:ascii="Times New Roman" w:hAnsi="Times New Roman"/>
          <w:sz w:val="24"/>
          <w:szCs w:val="24"/>
        </w:rPr>
        <w:t>T</w:t>
      </w:r>
      <w:r w:rsidR="000B3C97" w:rsidRPr="0005431A">
        <w:rPr>
          <w:rFonts w:ascii="Times New Roman" w:hAnsi="Times New Roman"/>
          <w:sz w:val="24"/>
          <w:szCs w:val="24"/>
        </w:rPr>
        <w:t>his pheromone matrix controls updates, evaporation and all other aspect of the pheromone levels. This matrix was extracted into its own class.</w:t>
      </w:r>
    </w:p>
    <w:p w14:paraId="716E69DC" w14:textId="41158E59" w:rsidR="000B3C97" w:rsidRPr="0005431A" w:rsidRDefault="00AD71A1" w:rsidP="00EE6F63">
      <w:pPr>
        <w:pStyle w:val="ListParagraph"/>
        <w:numPr>
          <w:ilvl w:val="0"/>
          <w:numId w:val="11"/>
        </w:numPr>
        <w:spacing w:line="360" w:lineRule="auto"/>
        <w:jc w:val="both"/>
        <w:rPr>
          <w:rFonts w:ascii="Times New Roman" w:hAnsi="Times New Roman"/>
          <w:sz w:val="24"/>
          <w:szCs w:val="24"/>
        </w:rPr>
      </w:pPr>
      <w:r w:rsidRPr="0005431A">
        <w:rPr>
          <w:rFonts w:ascii="Times New Roman" w:hAnsi="Times New Roman"/>
          <w:sz w:val="24"/>
          <w:szCs w:val="24"/>
        </w:rPr>
        <w:t>H</w:t>
      </w:r>
      <w:r w:rsidR="000B3C97" w:rsidRPr="0005431A">
        <w:rPr>
          <w:rFonts w:ascii="Times New Roman" w:hAnsi="Times New Roman"/>
          <w:sz w:val="24"/>
          <w:szCs w:val="24"/>
        </w:rPr>
        <w:t>euristics matrix</w:t>
      </w:r>
      <w:r w:rsidRPr="0005431A">
        <w:rPr>
          <w:rFonts w:ascii="Times New Roman" w:hAnsi="Times New Roman"/>
          <w:sz w:val="24"/>
          <w:szCs w:val="24"/>
        </w:rPr>
        <w:t>:</w:t>
      </w:r>
      <w:r w:rsidR="000B3C97" w:rsidRPr="0005431A">
        <w:rPr>
          <w:rFonts w:ascii="Times New Roman" w:hAnsi="Times New Roman"/>
          <w:sz w:val="24"/>
          <w:szCs w:val="24"/>
        </w:rPr>
        <w:t xml:space="preserve"> when constructing a tour</w:t>
      </w:r>
      <w:r w:rsidR="005C11CB">
        <w:rPr>
          <w:rFonts w:ascii="Times New Roman" w:hAnsi="Times New Roman"/>
          <w:sz w:val="24"/>
          <w:szCs w:val="24"/>
        </w:rPr>
        <w:t>,</w:t>
      </w:r>
      <w:r w:rsidR="000B3C97" w:rsidRPr="0005431A">
        <w:rPr>
          <w:rFonts w:ascii="Times New Roman" w:hAnsi="Times New Roman"/>
          <w:sz w:val="24"/>
          <w:szCs w:val="24"/>
        </w:rPr>
        <w:t xml:space="preserve"> the ant on city </w:t>
      </w:r>
      <w:r w:rsidR="000B3C97" w:rsidRPr="0005431A">
        <w:rPr>
          <w:rFonts w:ascii="Times New Roman" w:hAnsi="Times New Roman"/>
          <w:i/>
          <w:sz w:val="24"/>
          <w:szCs w:val="24"/>
        </w:rPr>
        <w:t>i</w:t>
      </w:r>
      <w:r w:rsidR="000B3C97" w:rsidRPr="0005431A">
        <w:rPr>
          <w:rFonts w:ascii="Times New Roman" w:hAnsi="Times New Roman"/>
          <w:sz w:val="24"/>
          <w:szCs w:val="24"/>
        </w:rPr>
        <w:t xml:space="preserve"> chooses the next city </w:t>
      </w:r>
      <w:r w:rsidR="000B3C97" w:rsidRPr="0005431A">
        <w:rPr>
          <w:rFonts w:ascii="Times New Roman" w:hAnsi="Times New Roman"/>
          <w:i/>
          <w:sz w:val="24"/>
          <w:szCs w:val="24"/>
        </w:rPr>
        <w:t>j</w:t>
      </w:r>
      <w:r w:rsidR="000B3C97" w:rsidRPr="0005431A">
        <w:rPr>
          <w:rFonts w:ascii="Times New Roman" w:hAnsi="Times New Roman"/>
          <w:sz w:val="24"/>
          <w:szCs w:val="24"/>
        </w:rPr>
        <w:t xml:space="preserve"> based on the probabilistic proportional rule. The ants </w:t>
      </w:r>
      <w:r w:rsidR="00A90A9D" w:rsidRPr="0005431A">
        <w:rPr>
          <w:rFonts w:ascii="Times New Roman" w:hAnsi="Times New Roman"/>
          <w:sz w:val="24"/>
          <w:szCs w:val="24"/>
        </w:rPr>
        <w:t xml:space="preserve">in the same </w:t>
      </w:r>
      <w:r w:rsidR="005C11CB">
        <w:rPr>
          <w:rFonts w:ascii="Times New Roman" w:hAnsi="Times New Roman"/>
          <w:sz w:val="24"/>
          <w:szCs w:val="24"/>
        </w:rPr>
        <w:t>iteration</w:t>
      </w:r>
      <w:r w:rsidRPr="0005431A">
        <w:rPr>
          <w:rFonts w:ascii="Times New Roman" w:hAnsi="Times New Roman"/>
          <w:sz w:val="24"/>
          <w:szCs w:val="24"/>
        </w:rPr>
        <w:t xml:space="preserve"> </w:t>
      </w:r>
      <w:r w:rsidR="000B3C97" w:rsidRPr="0005431A">
        <w:rPr>
          <w:rFonts w:ascii="Times New Roman" w:hAnsi="Times New Roman"/>
          <w:sz w:val="24"/>
          <w:szCs w:val="24"/>
        </w:rPr>
        <w:t>use the very same values and need to be computed by each ant</w:t>
      </w:r>
      <w:r w:rsidRPr="0005431A">
        <w:rPr>
          <w:rFonts w:ascii="Times New Roman" w:hAnsi="Times New Roman"/>
          <w:sz w:val="24"/>
          <w:szCs w:val="24"/>
        </w:rPr>
        <w:t>. H</w:t>
      </w:r>
      <w:r w:rsidR="000B3C97" w:rsidRPr="0005431A">
        <w:rPr>
          <w:rFonts w:ascii="Times New Roman" w:hAnsi="Times New Roman"/>
          <w:sz w:val="24"/>
          <w:szCs w:val="24"/>
        </w:rPr>
        <w:t>owever, comput</w:t>
      </w:r>
      <w:r w:rsidRPr="0005431A">
        <w:rPr>
          <w:rFonts w:ascii="Times New Roman" w:hAnsi="Times New Roman"/>
          <w:sz w:val="24"/>
          <w:szCs w:val="24"/>
        </w:rPr>
        <w:t>ing</w:t>
      </w:r>
      <w:r w:rsidR="000B3C97" w:rsidRPr="0005431A">
        <w:rPr>
          <w:rFonts w:ascii="Times New Roman" w:hAnsi="Times New Roman"/>
          <w:sz w:val="24"/>
          <w:szCs w:val="24"/>
        </w:rPr>
        <w:t xml:space="preserve"> this matrix after the pheromone updates significantl</w:t>
      </w:r>
      <w:r w:rsidR="00860B28" w:rsidRPr="0005431A">
        <w:rPr>
          <w:rFonts w:ascii="Times New Roman" w:hAnsi="Times New Roman"/>
          <w:sz w:val="24"/>
          <w:szCs w:val="24"/>
        </w:rPr>
        <w:t>y reduces the workload by each a</w:t>
      </w:r>
      <w:r w:rsidR="000B3C97" w:rsidRPr="0005431A">
        <w:rPr>
          <w:rFonts w:ascii="Times New Roman" w:hAnsi="Times New Roman"/>
          <w:sz w:val="24"/>
          <w:szCs w:val="24"/>
        </w:rPr>
        <w:t>nt.</w:t>
      </w:r>
    </w:p>
    <w:p w14:paraId="33E01E8D" w14:textId="7697848A" w:rsidR="000B3C97" w:rsidRPr="0005431A" w:rsidRDefault="000B3C97" w:rsidP="000B3C97">
      <w:pPr>
        <w:rPr>
          <w:lang w:val="en-IE"/>
        </w:rPr>
      </w:pPr>
      <w:r w:rsidRPr="0005431A">
        <w:rPr>
          <w:lang w:val="en-IE"/>
        </w:rPr>
        <w:t xml:space="preserve">One other final detail to note is the fact that these </w:t>
      </w:r>
      <w:r w:rsidR="00AD71A1" w:rsidRPr="0005431A">
        <w:rPr>
          <w:lang w:val="en-IE"/>
        </w:rPr>
        <w:t xml:space="preserve">matrices </w:t>
      </w:r>
      <w:r w:rsidRPr="0005431A">
        <w:rPr>
          <w:lang w:val="en-IE"/>
        </w:rPr>
        <w:t>are symmetrical</w:t>
      </w:r>
      <w:r w:rsidR="00AD71A1" w:rsidRPr="0005431A">
        <w:rPr>
          <w:lang w:val="en-IE"/>
        </w:rPr>
        <w:t>,</w:t>
      </w:r>
      <w:r w:rsidRPr="0005431A">
        <w:rPr>
          <w:lang w:val="en-IE"/>
        </w:rPr>
        <w:t xml:space="preserve"> as defined by the symmetrical TSP problems that are </w:t>
      </w:r>
      <w:r w:rsidR="00860B28" w:rsidRPr="0005431A">
        <w:rPr>
          <w:lang w:val="en-IE"/>
        </w:rPr>
        <w:t>being analysed</w:t>
      </w:r>
      <w:r w:rsidRPr="0005431A">
        <w:rPr>
          <w:lang w:val="en-IE"/>
        </w:rPr>
        <w:t xml:space="preserve">. That is if vertex </w:t>
      </w:r>
      <w:r w:rsidR="00B82389" w:rsidRPr="0005431A">
        <w:rPr>
          <w:rStyle w:val="QuoteChar"/>
          <w:lang w:val="en-IE"/>
        </w:rPr>
        <w:t>x</w:t>
      </w:r>
      <w:r w:rsidR="00B82389" w:rsidRPr="0005431A">
        <w:rPr>
          <w:rStyle w:val="QuoteChar"/>
          <w:vertAlign w:val="subscript"/>
          <w:lang w:val="en-IE"/>
        </w:rPr>
        <w:t>i</w:t>
      </w:r>
      <w:r w:rsidR="00B82389" w:rsidRPr="0005431A">
        <w:rPr>
          <w:rStyle w:val="QuoteChar"/>
          <w:lang w:val="en-IE"/>
        </w:rPr>
        <w:t xml:space="preserve"> </w:t>
      </w:r>
      <w:r w:rsidRPr="0005431A">
        <w:rPr>
          <w:lang w:val="en-IE"/>
        </w:rPr>
        <w:t xml:space="preserve">is connected to a vertex </w:t>
      </w:r>
      <w:r w:rsidRPr="0005431A">
        <w:rPr>
          <w:rStyle w:val="QuoteChar"/>
          <w:lang w:val="en-IE"/>
        </w:rPr>
        <w:t>x</w:t>
      </w:r>
      <w:r w:rsidRPr="0005431A">
        <w:rPr>
          <w:rStyle w:val="QuoteChar"/>
          <w:vertAlign w:val="subscript"/>
          <w:lang w:val="en-IE"/>
        </w:rPr>
        <w:t>j</w:t>
      </w:r>
      <w:r w:rsidRPr="0005431A">
        <w:rPr>
          <w:lang w:val="en-IE"/>
        </w:rPr>
        <w:t xml:space="preserve"> then </w:t>
      </w:r>
      <w:r w:rsidRPr="0005431A">
        <w:rPr>
          <w:rStyle w:val="QuoteChar"/>
          <w:lang w:val="en-IE"/>
        </w:rPr>
        <w:t xml:space="preserve">t[i][j] </w:t>
      </w:r>
      <w:r w:rsidRPr="0005431A">
        <w:rPr>
          <w:lang w:val="en-IE"/>
        </w:rPr>
        <w:t xml:space="preserve">is equal to </w:t>
      </w:r>
      <w:r w:rsidRPr="0005431A">
        <w:rPr>
          <w:rStyle w:val="QuoteChar"/>
          <w:lang w:val="en-IE"/>
        </w:rPr>
        <w:t xml:space="preserve">t[j][i]. </w:t>
      </w:r>
      <w:r w:rsidR="00B82389" w:rsidRPr="0005431A">
        <w:rPr>
          <w:lang w:val="en-IE"/>
        </w:rPr>
        <w:t>Therefore</w:t>
      </w:r>
      <w:r w:rsidRPr="0005431A">
        <w:rPr>
          <w:lang w:val="en-IE"/>
        </w:rPr>
        <w:t xml:space="preserve"> in symmetrical TSP we only need to </w:t>
      </w:r>
      <w:r w:rsidRPr="0005431A">
        <w:rPr>
          <w:rStyle w:val="QuoteChar"/>
          <w:lang w:val="en-IE"/>
        </w:rPr>
        <w:t>store n(n-1)/2</w:t>
      </w:r>
      <w:r w:rsidR="00860B28" w:rsidRPr="0005431A">
        <w:rPr>
          <w:rStyle w:val="QuoteChar"/>
          <w:lang w:val="en-IE"/>
        </w:rPr>
        <w:t>.</w:t>
      </w:r>
      <w:r w:rsidR="00860B28" w:rsidRPr="0005431A">
        <w:rPr>
          <w:lang w:val="en-IE"/>
        </w:rPr>
        <w:t xml:space="preserve"> H</w:t>
      </w:r>
      <w:r w:rsidRPr="0005431A">
        <w:rPr>
          <w:lang w:val="en-IE"/>
        </w:rPr>
        <w:t>owever</w:t>
      </w:r>
      <w:r w:rsidR="00B82389" w:rsidRPr="0005431A">
        <w:rPr>
          <w:lang w:val="en-IE"/>
        </w:rPr>
        <w:t xml:space="preserve">, this provides complex </w:t>
      </w:r>
      <w:r w:rsidR="00860B28" w:rsidRPr="0005431A">
        <w:rPr>
          <w:lang w:val="en-IE"/>
        </w:rPr>
        <w:t>matrix access</w:t>
      </w:r>
      <w:r w:rsidRPr="0005431A">
        <w:rPr>
          <w:lang w:val="en-IE"/>
        </w:rPr>
        <w:t xml:space="preserve"> and is more beneficial use</w:t>
      </w:r>
      <w:r w:rsidR="00B82389" w:rsidRPr="0005431A">
        <w:rPr>
          <w:lang w:val="en-IE"/>
        </w:rPr>
        <w:t xml:space="preserve"> an</w:t>
      </w:r>
      <w:r w:rsidRPr="0005431A">
        <w:rPr>
          <w:lang w:val="en-IE"/>
        </w:rPr>
        <w:t xml:space="preserve"> n</w:t>
      </w:r>
      <w:r w:rsidRPr="0005431A">
        <w:rPr>
          <w:vertAlign w:val="superscript"/>
          <w:lang w:val="en-IE"/>
        </w:rPr>
        <w:t>2</w:t>
      </w:r>
      <w:r w:rsidR="00B82389" w:rsidRPr="0005431A">
        <w:rPr>
          <w:vertAlign w:val="superscript"/>
          <w:lang w:val="en-IE"/>
        </w:rPr>
        <w:t xml:space="preserve"> </w:t>
      </w:r>
      <w:r w:rsidR="00B82389" w:rsidRPr="0005431A">
        <w:rPr>
          <w:lang w:val="en-IE"/>
        </w:rPr>
        <w:t>matrix. However to expand to an asymmetrical matrix</w:t>
      </w:r>
      <w:r w:rsidR="00264E21" w:rsidRPr="0005431A">
        <w:rPr>
          <w:lang w:val="en-IE"/>
        </w:rPr>
        <w:t xml:space="preserve"> that is </w:t>
      </w:r>
      <w:r w:rsidR="00B82389" w:rsidRPr="0005431A">
        <w:rPr>
          <w:rStyle w:val="QuoteChar"/>
          <w:lang w:val="en-IE"/>
        </w:rPr>
        <w:t xml:space="preserve">t[i][j] </w:t>
      </w:r>
      <w:r w:rsidR="00B82389" w:rsidRPr="0005431A">
        <w:rPr>
          <w:lang w:val="en-IE"/>
        </w:rPr>
        <w:t xml:space="preserve">is not equal to </w:t>
      </w:r>
      <w:r w:rsidR="00B82389" w:rsidRPr="0005431A">
        <w:rPr>
          <w:rStyle w:val="QuoteChar"/>
          <w:lang w:val="en-IE"/>
        </w:rPr>
        <w:t>t[j][i],</w:t>
      </w:r>
      <w:r w:rsidR="00B82389" w:rsidRPr="0005431A">
        <w:rPr>
          <w:lang w:val="en-IE"/>
        </w:rPr>
        <w:t xml:space="preserve"> this requires no code change in the allocation of the </w:t>
      </w:r>
      <w:r w:rsidR="00AD71A1" w:rsidRPr="0005431A">
        <w:rPr>
          <w:lang w:val="en-IE"/>
        </w:rPr>
        <w:t xml:space="preserve">matrices, but </w:t>
      </w:r>
      <w:r w:rsidR="00B82389" w:rsidRPr="0005431A">
        <w:rPr>
          <w:lang w:val="en-IE"/>
        </w:rPr>
        <w:t xml:space="preserve">only the updating as discussed in </w:t>
      </w:r>
      <w:r w:rsidR="00AD71A1" w:rsidRPr="0005431A">
        <w:rPr>
          <w:lang w:val="en-IE"/>
        </w:rPr>
        <w:t xml:space="preserve">Chapter </w:t>
      </w:r>
      <w:r w:rsidR="001A27DD" w:rsidRPr="0005431A">
        <w:rPr>
          <w:lang w:val="en-IE"/>
        </w:rPr>
        <w:t>2</w:t>
      </w:r>
      <w:r w:rsidR="00B82389" w:rsidRPr="0005431A">
        <w:rPr>
          <w:lang w:val="en-IE"/>
        </w:rPr>
        <w:t>.</w:t>
      </w:r>
    </w:p>
    <w:p w14:paraId="1CD3669A" w14:textId="77777777" w:rsidR="00AD71A1" w:rsidRPr="0005431A" w:rsidRDefault="00AD71A1" w:rsidP="000B3C97">
      <w:pPr>
        <w:rPr>
          <w:lang w:val="en-IE"/>
        </w:rPr>
      </w:pPr>
    </w:p>
    <w:p w14:paraId="12209302" w14:textId="7D8BEFB0" w:rsidR="000B3C97" w:rsidRPr="0005431A" w:rsidRDefault="00A90A9D" w:rsidP="000B3C97">
      <w:pPr>
        <w:rPr>
          <w:lang w:val="en-IE"/>
        </w:rPr>
      </w:pPr>
      <w:r w:rsidRPr="0005431A">
        <w:rPr>
          <w:lang w:val="en-IE"/>
        </w:rPr>
        <w:t>The ant is also required to store a</w:t>
      </w:r>
      <w:r w:rsidR="001A27DD" w:rsidRPr="0005431A">
        <w:rPr>
          <w:lang w:val="en-IE"/>
        </w:rPr>
        <w:t xml:space="preserve"> list of cit</w:t>
      </w:r>
      <w:r w:rsidR="00AD71A1" w:rsidRPr="0005431A">
        <w:rPr>
          <w:lang w:val="en-IE"/>
        </w:rPr>
        <w:t>ie</w:t>
      </w:r>
      <w:r w:rsidR="001A27DD" w:rsidRPr="0005431A">
        <w:rPr>
          <w:lang w:val="en-IE"/>
        </w:rPr>
        <w:t>s it has visited</w:t>
      </w:r>
      <w:r w:rsidRPr="0005431A">
        <w:rPr>
          <w:lang w:val="en-IE"/>
        </w:rPr>
        <w:t>, and the solution itself</w:t>
      </w:r>
      <w:r w:rsidR="00AD71A1" w:rsidRPr="0005431A">
        <w:rPr>
          <w:lang w:val="en-IE"/>
        </w:rPr>
        <w:t>, d</w:t>
      </w:r>
      <w:r w:rsidRPr="0005431A">
        <w:rPr>
          <w:lang w:val="en-IE"/>
        </w:rPr>
        <w:t xml:space="preserve">efined in the </w:t>
      </w:r>
      <w:r w:rsidR="001A27DD" w:rsidRPr="0005431A">
        <w:rPr>
          <w:lang w:val="en-IE"/>
        </w:rPr>
        <w:t>ant</w:t>
      </w:r>
      <w:r w:rsidRPr="0005431A">
        <w:rPr>
          <w:lang w:val="en-IE"/>
        </w:rPr>
        <w:t xml:space="preserve"> class as a collection of </w:t>
      </w:r>
      <w:r w:rsidR="001A27DD" w:rsidRPr="0005431A">
        <w:rPr>
          <w:lang w:val="en-IE"/>
        </w:rPr>
        <w:t>Booleans,</w:t>
      </w:r>
      <w:r w:rsidRPr="0005431A">
        <w:rPr>
          <w:lang w:val="en-IE"/>
        </w:rPr>
        <w:t xml:space="preserve"> and a collection of cit</w:t>
      </w:r>
      <w:r w:rsidR="001A27DD" w:rsidRPr="0005431A">
        <w:rPr>
          <w:lang w:val="en-IE"/>
        </w:rPr>
        <w:t xml:space="preserve">ies (integers) </w:t>
      </w:r>
      <w:r w:rsidRPr="0005431A">
        <w:rPr>
          <w:lang w:val="en-IE"/>
        </w:rPr>
        <w:t>each of size n.</w:t>
      </w:r>
      <w:r w:rsidR="00D3619A" w:rsidRPr="0005431A">
        <w:rPr>
          <w:lang w:val="en-IE"/>
        </w:rPr>
        <w:t xml:space="preserve"> </w:t>
      </w:r>
      <w:r w:rsidR="00264E21" w:rsidRPr="0005431A">
        <w:rPr>
          <w:lang w:val="en-IE"/>
        </w:rPr>
        <w:t>The number of ants in the colony is also one of the big data structures</w:t>
      </w:r>
      <w:r w:rsidR="00AD71A1" w:rsidRPr="0005431A">
        <w:rPr>
          <w:lang w:val="en-IE"/>
        </w:rPr>
        <w:t>,</w:t>
      </w:r>
      <w:r w:rsidR="00264E21" w:rsidRPr="0005431A">
        <w:rPr>
          <w:lang w:val="en-IE"/>
        </w:rPr>
        <w:t xml:space="preserve"> storing an ant class </w:t>
      </w:r>
      <w:r w:rsidR="00264E21" w:rsidRPr="0005431A">
        <w:rPr>
          <w:i/>
          <w:lang w:val="en-IE"/>
        </w:rPr>
        <w:t>m</w:t>
      </w:r>
      <w:r w:rsidR="00264E21" w:rsidRPr="0005431A">
        <w:rPr>
          <w:lang w:val="en-IE"/>
        </w:rPr>
        <w:t xml:space="preserve"> times where </w:t>
      </w:r>
      <w:r w:rsidR="00264E21" w:rsidRPr="0005431A">
        <w:rPr>
          <w:i/>
          <w:lang w:val="en-IE"/>
        </w:rPr>
        <w:t>m</w:t>
      </w:r>
      <w:r w:rsidR="00264E21" w:rsidRPr="0005431A">
        <w:rPr>
          <w:lang w:val="en-IE"/>
        </w:rPr>
        <w:t xml:space="preserve"> is the size of the colony.</w:t>
      </w:r>
      <w:r w:rsidR="00D3619A" w:rsidRPr="0005431A">
        <w:rPr>
          <w:lang w:val="en-IE"/>
        </w:rPr>
        <w:t xml:space="preserve"> </w:t>
      </w:r>
      <w:r w:rsidR="00AD71A1" w:rsidRPr="0005431A">
        <w:rPr>
          <w:lang w:val="en-IE"/>
        </w:rPr>
        <w:t>T</w:t>
      </w:r>
      <w:r w:rsidR="000B3C97" w:rsidRPr="0005431A">
        <w:rPr>
          <w:lang w:val="en-IE"/>
        </w:rPr>
        <w:t>he more advance</w:t>
      </w:r>
      <w:r w:rsidR="00AD71A1" w:rsidRPr="0005431A">
        <w:rPr>
          <w:lang w:val="en-IE"/>
        </w:rPr>
        <w:t>d</w:t>
      </w:r>
      <w:r w:rsidR="000B3C97" w:rsidRPr="0005431A">
        <w:rPr>
          <w:lang w:val="en-IE"/>
        </w:rPr>
        <w:t xml:space="preserve"> </w:t>
      </w:r>
      <w:r w:rsidR="000B3C97" w:rsidRPr="0005431A">
        <w:rPr>
          <w:lang w:val="en-IE"/>
        </w:rPr>
        <w:lastRenderedPageBreak/>
        <w:t xml:space="preserve">local search procedures include a neighbour matrix of </w:t>
      </w:r>
      <w:r w:rsidR="000B3C97" w:rsidRPr="0005431A">
        <w:rPr>
          <w:rStyle w:val="QuoteChar"/>
          <w:lang w:val="en-IE"/>
        </w:rPr>
        <w:t>n*</w:t>
      </w:r>
      <w:r w:rsidR="00D256B6" w:rsidRPr="0005431A">
        <w:rPr>
          <w:rStyle w:val="QuoteChar"/>
          <w:lang w:val="en-IE"/>
        </w:rPr>
        <w:t>nn</w:t>
      </w:r>
      <w:r w:rsidR="000B3C97" w:rsidRPr="0005431A">
        <w:rPr>
          <w:lang w:val="en-IE"/>
        </w:rPr>
        <w:t xml:space="preserve">, </w:t>
      </w:r>
      <w:r w:rsidRPr="0005431A">
        <w:rPr>
          <w:lang w:val="en-IE"/>
        </w:rPr>
        <w:t xml:space="preserve">where </w:t>
      </w:r>
      <w:r w:rsidR="00D256B6" w:rsidRPr="0005431A">
        <w:rPr>
          <w:lang w:val="en-IE"/>
        </w:rPr>
        <w:t>nn</w:t>
      </w:r>
      <w:r w:rsidRPr="0005431A">
        <w:rPr>
          <w:lang w:val="en-IE"/>
        </w:rPr>
        <w:t xml:space="preserve"> is the number of </w:t>
      </w:r>
      <w:r w:rsidR="000B3C97" w:rsidRPr="0005431A">
        <w:rPr>
          <w:lang w:val="en-IE"/>
        </w:rPr>
        <w:t>nearest neighbours.</w:t>
      </w:r>
      <w:r w:rsidR="00D3619A" w:rsidRPr="0005431A">
        <w:rPr>
          <w:lang w:val="en-IE"/>
        </w:rPr>
        <w:t xml:space="preserve"> </w:t>
      </w:r>
      <w:r w:rsidR="00D256B6" w:rsidRPr="0005431A">
        <w:rPr>
          <w:lang w:val="en-IE"/>
        </w:rPr>
        <w:t>Therefore</w:t>
      </w:r>
      <w:r w:rsidR="00784B62" w:rsidRPr="0005431A">
        <w:rPr>
          <w:lang w:val="en-IE"/>
        </w:rPr>
        <w:t xml:space="preserve"> the memory required for the </w:t>
      </w:r>
      <w:r w:rsidR="00D256B6" w:rsidRPr="0005431A">
        <w:rPr>
          <w:lang w:val="en-IE"/>
        </w:rPr>
        <w:t>AntSolver algorithms</w:t>
      </w:r>
      <w:r w:rsidR="00784B62" w:rsidRPr="0005431A">
        <w:rPr>
          <w:lang w:val="en-IE"/>
        </w:rPr>
        <w:t xml:space="preserve"> is </w:t>
      </w:r>
      <w:r w:rsidR="001A27DD" w:rsidRPr="0005431A">
        <w:rPr>
          <w:lang w:val="en-IE"/>
        </w:rPr>
        <w:t>low (</w:t>
      </w:r>
      <w:r w:rsidR="00D256B6" w:rsidRPr="0005431A">
        <w:rPr>
          <w:i/>
          <w:lang w:val="en-IE"/>
        </w:rPr>
        <w:t>3.n</w:t>
      </w:r>
      <w:r w:rsidR="00D256B6" w:rsidRPr="0005431A">
        <w:rPr>
          <w:i/>
          <w:vertAlign w:val="superscript"/>
          <w:lang w:val="en-IE"/>
        </w:rPr>
        <w:t>2</w:t>
      </w:r>
      <w:r w:rsidR="00D256B6" w:rsidRPr="0005431A">
        <w:rPr>
          <w:i/>
          <w:lang w:val="en-IE"/>
        </w:rPr>
        <w:t xml:space="preserve"> + m.2n)</w:t>
      </w:r>
      <w:r w:rsidR="00D256B6" w:rsidRPr="0005431A">
        <w:rPr>
          <w:lang w:val="en-IE"/>
        </w:rPr>
        <w:t xml:space="preserve"> and </w:t>
      </w:r>
      <w:r w:rsidR="00D256B6" w:rsidRPr="0005431A">
        <w:rPr>
          <w:i/>
          <w:lang w:val="en-IE"/>
        </w:rPr>
        <w:t>(3.n</w:t>
      </w:r>
      <w:r w:rsidR="00D256B6" w:rsidRPr="0005431A">
        <w:rPr>
          <w:i/>
          <w:vertAlign w:val="superscript"/>
          <w:lang w:val="en-IE"/>
        </w:rPr>
        <w:t>2</w:t>
      </w:r>
      <w:r w:rsidR="00D256B6" w:rsidRPr="0005431A">
        <w:rPr>
          <w:i/>
          <w:lang w:val="en-IE"/>
        </w:rPr>
        <w:t xml:space="preserve"> + m.2n+ n.nn</w:t>
      </w:r>
      <w:r w:rsidR="001A27DD" w:rsidRPr="0005431A">
        <w:rPr>
          <w:i/>
          <w:lang w:val="en-IE"/>
        </w:rPr>
        <w:t>)</w:t>
      </w:r>
      <w:r w:rsidR="001A27DD" w:rsidRPr="0005431A">
        <w:rPr>
          <w:lang w:val="en-IE"/>
        </w:rPr>
        <w:t xml:space="preserve"> if</w:t>
      </w:r>
      <w:r w:rsidR="00D256B6" w:rsidRPr="0005431A">
        <w:rPr>
          <w:lang w:val="en-IE"/>
        </w:rPr>
        <w:t xml:space="preserve"> local search</w:t>
      </w:r>
      <w:r w:rsidR="001A27DD" w:rsidRPr="0005431A">
        <w:rPr>
          <w:lang w:val="en-IE"/>
        </w:rPr>
        <w:t xml:space="preserve"> is</w:t>
      </w:r>
      <w:r w:rsidR="00D256B6" w:rsidRPr="0005431A">
        <w:rPr>
          <w:lang w:val="en-IE"/>
        </w:rPr>
        <w:t xml:space="preserve"> used where m is the number of ants</w:t>
      </w:r>
      <w:r w:rsidR="001A27DD" w:rsidRPr="0005431A">
        <w:rPr>
          <w:lang w:val="en-IE"/>
        </w:rPr>
        <w:t xml:space="preserve">, </w:t>
      </w:r>
      <w:r w:rsidR="001A27DD" w:rsidRPr="0005431A">
        <w:rPr>
          <w:i/>
          <w:lang w:val="en-IE"/>
        </w:rPr>
        <w:t>n</w:t>
      </w:r>
      <w:r w:rsidR="001A27DD" w:rsidRPr="0005431A">
        <w:rPr>
          <w:lang w:val="en-IE"/>
        </w:rPr>
        <w:t xml:space="preserve"> </w:t>
      </w:r>
      <w:r w:rsidR="00B50635" w:rsidRPr="0005431A">
        <w:rPr>
          <w:lang w:val="en-IE"/>
        </w:rPr>
        <w:t xml:space="preserve">is </w:t>
      </w:r>
      <w:r w:rsidR="001A27DD" w:rsidRPr="0005431A">
        <w:rPr>
          <w:lang w:val="en-IE"/>
        </w:rPr>
        <w:t>the number of nodes in the problem</w:t>
      </w:r>
      <w:r w:rsidR="00D256B6" w:rsidRPr="0005431A">
        <w:rPr>
          <w:lang w:val="en-IE"/>
        </w:rPr>
        <w:t xml:space="preserve"> in the</w:t>
      </w:r>
      <w:r w:rsidR="001A27DD" w:rsidRPr="0005431A">
        <w:rPr>
          <w:lang w:val="en-IE"/>
        </w:rPr>
        <w:t xml:space="preserve"> colony for the main </w:t>
      </w:r>
      <w:r w:rsidR="00214E37" w:rsidRPr="0005431A">
        <w:rPr>
          <w:lang w:val="en-IE"/>
        </w:rPr>
        <w:t xml:space="preserve">algorithms. </w:t>
      </w:r>
      <w:r w:rsidR="00BD7AA8" w:rsidRPr="0005431A">
        <w:rPr>
          <w:lang w:val="en-IE"/>
        </w:rPr>
        <w:t>S</w:t>
      </w:r>
      <w:r w:rsidR="001A27DD" w:rsidRPr="0005431A">
        <w:rPr>
          <w:lang w:val="en-IE"/>
        </w:rPr>
        <w:t xml:space="preserve">ome </w:t>
      </w:r>
      <w:r w:rsidR="00D256B6" w:rsidRPr="0005431A">
        <w:rPr>
          <w:lang w:val="en-IE"/>
        </w:rPr>
        <w:t>addition</w:t>
      </w:r>
      <w:r w:rsidR="00BD7AA8" w:rsidRPr="0005431A">
        <w:rPr>
          <w:lang w:val="en-IE"/>
        </w:rPr>
        <w:t>al</w:t>
      </w:r>
      <w:r w:rsidR="00D256B6" w:rsidRPr="0005431A">
        <w:rPr>
          <w:lang w:val="en-IE"/>
        </w:rPr>
        <w:t xml:space="preserve"> memory </w:t>
      </w:r>
      <w:r w:rsidR="00BD7AA8" w:rsidRPr="0005431A">
        <w:rPr>
          <w:lang w:val="en-IE"/>
        </w:rPr>
        <w:t xml:space="preserve">is required </w:t>
      </w:r>
      <w:r w:rsidR="00D256B6" w:rsidRPr="0005431A">
        <w:rPr>
          <w:lang w:val="en-IE"/>
        </w:rPr>
        <w:t xml:space="preserve">for the </w:t>
      </w:r>
      <w:r w:rsidR="00630CFD" w:rsidRPr="0005431A">
        <w:rPr>
          <w:lang w:val="en-IE"/>
        </w:rPr>
        <w:t>G</w:t>
      </w:r>
      <w:r w:rsidR="00D256B6" w:rsidRPr="0005431A">
        <w:rPr>
          <w:lang w:val="en-IE"/>
        </w:rPr>
        <w:t xml:space="preserve">UI and </w:t>
      </w:r>
      <w:r w:rsidR="00BD7AA8" w:rsidRPr="0005431A">
        <w:rPr>
          <w:lang w:val="en-IE"/>
        </w:rPr>
        <w:t xml:space="preserve">for </w:t>
      </w:r>
      <w:r w:rsidR="00D256B6" w:rsidRPr="0005431A">
        <w:rPr>
          <w:lang w:val="en-IE"/>
        </w:rPr>
        <w:t>housekeeping</w:t>
      </w:r>
      <w:r w:rsidR="00991241" w:rsidRPr="0005431A">
        <w:rPr>
          <w:lang w:val="en-IE"/>
        </w:rPr>
        <w:t xml:space="preserve"> but </w:t>
      </w:r>
      <w:r w:rsidR="00BD7AA8" w:rsidRPr="0005431A">
        <w:rPr>
          <w:lang w:val="en-IE"/>
        </w:rPr>
        <w:t xml:space="preserve">these amounts are also </w:t>
      </w:r>
      <w:r w:rsidR="00991241" w:rsidRPr="0005431A">
        <w:rPr>
          <w:lang w:val="en-IE"/>
        </w:rPr>
        <w:t>very low</w:t>
      </w:r>
      <w:r w:rsidR="00D256B6" w:rsidRPr="0005431A">
        <w:rPr>
          <w:lang w:val="en-IE"/>
        </w:rPr>
        <w:t xml:space="preserve">. </w:t>
      </w:r>
    </w:p>
    <w:p w14:paraId="06B4743E" w14:textId="696690D9" w:rsidR="000B3C97" w:rsidRPr="0005431A" w:rsidRDefault="00BD7AA8" w:rsidP="00F133C8">
      <w:pPr>
        <w:pStyle w:val="Heading2"/>
      </w:pPr>
      <w:bookmarkStart w:id="191" w:name="_Toc396914471"/>
      <w:r w:rsidRPr="0005431A">
        <w:t>8.</w:t>
      </w:r>
      <w:r w:rsidR="00B66760">
        <w:t>10</w:t>
      </w:r>
      <w:r w:rsidRPr="0005431A">
        <w:tab/>
      </w:r>
      <w:r w:rsidR="000B3C97" w:rsidRPr="0005431A">
        <w:t xml:space="preserve">The ant </w:t>
      </w:r>
      <w:r w:rsidR="000A5F2A" w:rsidRPr="0005431A">
        <w:t xml:space="preserve">system </w:t>
      </w:r>
      <w:r w:rsidR="000B3C97" w:rsidRPr="0005431A">
        <w:t>clas</w:t>
      </w:r>
      <w:r w:rsidR="00B830EC" w:rsidRPr="0005431A">
        <w:t>ses</w:t>
      </w:r>
      <w:bookmarkEnd w:id="191"/>
    </w:p>
    <w:p w14:paraId="53DC310F" w14:textId="12AA502E" w:rsidR="00A90A9D" w:rsidRPr="0005431A" w:rsidRDefault="000B3C97" w:rsidP="000B3C97">
      <w:pPr>
        <w:rPr>
          <w:lang w:val="en-IE"/>
        </w:rPr>
      </w:pPr>
      <w:r w:rsidRPr="0005431A">
        <w:rPr>
          <w:lang w:val="en-IE"/>
        </w:rPr>
        <w:t>As the ant is defined as an agent that constructs solution</w:t>
      </w:r>
      <w:r w:rsidR="00C35C93" w:rsidRPr="0005431A">
        <w:rPr>
          <w:lang w:val="en-IE"/>
        </w:rPr>
        <w:t>s</w:t>
      </w:r>
      <w:r w:rsidRPr="0005431A">
        <w:rPr>
          <w:lang w:val="en-IE"/>
        </w:rPr>
        <w:t xml:space="preserve"> to problem</w:t>
      </w:r>
      <w:r w:rsidR="00C35C93" w:rsidRPr="0005431A">
        <w:rPr>
          <w:lang w:val="en-IE"/>
        </w:rPr>
        <w:t>s</w:t>
      </w:r>
      <w:r w:rsidRPr="0005431A">
        <w:rPr>
          <w:lang w:val="en-IE"/>
        </w:rPr>
        <w:t xml:space="preserve"> </w:t>
      </w:r>
      <w:r w:rsidR="00C35C93" w:rsidRPr="0005431A">
        <w:rPr>
          <w:lang w:val="en-IE"/>
        </w:rPr>
        <w:t>autonomously</w:t>
      </w:r>
      <w:r w:rsidRPr="0005431A">
        <w:rPr>
          <w:lang w:val="en-IE"/>
        </w:rPr>
        <w:t>, it knows very little about the overall problem therefor</w:t>
      </w:r>
      <w:r w:rsidR="000A5F2A" w:rsidRPr="0005431A">
        <w:rPr>
          <w:lang w:val="en-IE"/>
        </w:rPr>
        <w:t>e</w:t>
      </w:r>
      <w:r w:rsidRPr="0005431A">
        <w:rPr>
          <w:lang w:val="en-IE"/>
        </w:rPr>
        <w:t xml:space="preserve"> only needs to store an n+1</w:t>
      </w:r>
      <w:r w:rsidR="00C35C93" w:rsidRPr="0005431A">
        <w:rPr>
          <w:rStyle w:val="FootnoteReference"/>
          <w:lang w:val="en-IE"/>
        </w:rPr>
        <w:footnoteReference w:id="9"/>
      </w:r>
      <w:r w:rsidRPr="0005431A">
        <w:rPr>
          <w:lang w:val="en-IE"/>
        </w:rPr>
        <w:t xml:space="preserve"> vector containing the cities the ant visits, and another list of the same size to state </w:t>
      </w:r>
      <w:r w:rsidR="00C35C93" w:rsidRPr="0005431A">
        <w:rPr>
          <w:lang w:val="en-IE"/>
        </w:rPr>
        <w:t>which</w:t>
      </w:r>
      <w:r w:rsidRPr="0005431A">
        <w:rPr>
          <w:lang w:val="en-IE"/>
        </w:rPr>
        <w:t xml:space="preserve"> city has been visited or eliminated from the search. </w:t>
      </w:r>
      <w:r w:rsidR="00C35C93" w:rsidRPr="0005431A">
        <w:rPr>
          <w:lang w:val="en-IE"/>
        </w:rPr>
        <w:t>In addition</w:t>
      </w:r>
      <w:r w:rsidRPr="0005431A">
        <w:rPr>
          <w:lang w:val="en-IE"/>
        </w:rPr>
        <w:t xml:space="preserve"> for ease of computation, the tour length is also stored. This is done by summing all the lengths in the </w:t>
      </w:r>
      <w:r w:rsidR="000A5F2A" w:rsidRPr="0005431A">
        <w:rPr>
          <w:lang w:val="en-IE"/>
        </w:rPr>
        <w:t>solution edges</w:t>
      </w:r>
      <w:r w:rsidRPr="0005431A">
        <w:rPr>
          <w:lang w:val="en-IE"/>
        </w:rPr>
        <w:t>.</w:t>
      </w:r>
      <w:r w:rsidR="00B830EC" w:rsidRPr="0005431A">
        <w:rPr>
          <w:lang w:val="en-IE"/>
        </w:rPr>
        <w:t xml:space="preserve"> The class diagram is shown in </w:t>
      </w:r>
      <w:r w:rsidR="00BD7AA8" w:rsidRPr="0005431A">
        <w:rPr>
          <w:lang w:val="en-IE"/>
        </w:rPr>
        <w:t>F</w:t>
      </w:r>
      <w:r w:rsidR="00B830EC" w:rsidRPr="0005431A">
        <w:rPr>
          <w:lang w:val="en-IE"/>
        </w:rPr>
        <w:t xml:space="preserve">igure </w:t>
      </w:r>
      <w:r w:rsidR="0091716A">
        <w:rPr>
          <w:lang w:val="en-IE"/>
        </w:rPr>
        <w:t>16</w:t>
      </w:r>
      <w:r w:rsidR="00BD7AA8" w:rsidRPr="0005431A">
        <w:rPr>
          <w:lang w:val="en-IE"/>
        </w:rPr>
        <w:t xml:space="preserve"> </w:t>
      </w:r>
      <w:r w:rsidR="00F55DD2" w:rsidRPr="0005431A">
        <w:rPr>
          <w:lang w:val="en-IE"/>
        </w:rPr>
        <w:t xml:space="preserve">and the </w:t>
      </w:r>
      <w:r w:rsidR="00B4795A" w:rsidRPr="0005431A">
        <w:rPr>
          <w:lang w:val="en-IE"/>
        </w:rPr>
        <w:t xml:space="preserve">file is called </w:t>
      </w:r>
      <w:r w:rsidR="00B4795A" w:rsidRPr="0005431A">
        <w:rPr>
          <w:i/>
          <w:lang w:val="en-IE"/>
        </w:rPr>
        <w:t>CAnt.h</w:t>
      </w:r>
      <w:r w:rsidR="00BA31AB">
        <w:rPr>
          <w:i/>
          <w:lang w:val="en-IE"/>
        </w:rPr>
        <w:t xml:space="preserve"> </w:t>
      </w:r>
      <w:r w:rsidR="00BA31AB" w:rsidRPr="00BA31AB">
        <w:rPr>
          <w:lang w:val="en-IE"/>
        </w:rPr>
        <w:t>located in the artefacts</w:t>
      </w:r>
      <w:r w:rsidR="00BA31AB">
        <w:rPr>
          <w:lang w:val="en-IE"/>
        </w:rPr>
        <w:t>.</w:t>
      </w:r>
    </w:p>
    <w:tbl>
      <w:tblPr>
        <w:tblW w:w="0" w:type="auto"/>
        <w:tblLook w:val="04A0" w:firstRow="1" w:lastRow="0" w:firstColumn="1" w:lastColumn="0" w:noHBand="0" w:noVBand="1"/>
      </w:tblPr>
      <w:tblGrid>
        <w:gridCol w:w="6912"/>
      </w:tblGrid>
      <w:tr w:rsidR="007C44CC" w:rsidRPr="0005431A" w14:paraId="1D69F734" w14:textId="77777777" w:rsidTr="007C44CC">
        <w:tc>
          <w:tcPr>
            <w:tcW w:w="6912" w:type="dxa"/>
          </w:tcPr>
          <w:p w14:paraId="7B212AFF" w14:textId="77777777" w:rsidR="007C44CC" w:rsidRDefault="007C44CC" w:rsidP="005750CD">
            <w:pPr>
              <w:keepNext/>
            </w:pPr>
            <w:r w:rsidRPr="0005431A">
              <w:rPr>
                <w:noProof/>
                <w:lang w:val="en-IE" w:eastAsia="en-IE"/>
              </w:rPr>
              <w:drawing>
                <wp:inline distT="0" distB="0" distL="0" distR="0" wp14:anchorId="46DE75B9" wp14:editId="5F570EE0">
                  <wp:extent cx="2238095" cy="2476191"/>
                  <wp:effectExtent l="0" t="0" r="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2238095" cy="2476191"/>
                          </a:xfrm>
                          <a:prstGeom prst="rect">
                            <a:avLst/>
                          </a:prstGeom>
                        </pic:spPr>
                      </pic:pic>
                    </a:graphicData>
                  </a:graphic>
                </wp:inline>
              </w:drawing>
            </w:r>
          </w:p>
          <w:p w14:paraId="260E62E6" w14:textId="5E252769" w:rsidR="007C44CC" w:rsidRPr="0005431A" w:rsidRDefault="007C44CC" w:rsidP="007C44CC">
            <w:pPr>
              <w:pStyle w:val="Caption"/>
              <w:rPr>
                <w:lang w:val="en-IE"/>
              </w:rPr>
            </w:pPr>
            <w:bookmarkStart w:id="192" w:name="_Toc396945015"/>
            <w:r>
              <w:t xml:space="preserve">Figure </w:t>
            </w:r>
            <w:r w:rsidR="00141A5B">
              <w:fldChar w:fldCharType="begin"/>
            </w:r>
            <w:r w:rsidR="00141A5B">
              <w:instrText xml:space="preserve"> SEQ Figure \* ARABIC </w:instrText>
            </w:r>
            <w:r w:rsidR="00141A5B">
              <w:fldChar w:fldCharType="separate"/>
            </w:r>
            <w:r w:rsidR="00DC0160">
              <w:rPr>
                <w:noProof/>
              </w:rPr>
              <w:t>16</w:t>
            </w:r>
            <w:r w:rsidR="00141A5B">
              <w:fldChar w:fldCharType="end"/>
            </w:r>
            <w:r w:rsidR="00980EDC" w:rsidRPr="00980EDC">
              <w:t xml:space="preserve"> - </w:t>
            </w:r>
            <w:r w:rsidRPr="0083430B">
              <w:t>AntSolver</w:t>
            </w:r>
            <w:r>
              <w:t xml:space="preserve"> </w:t>
            </w:r>
            <w:r w:rsidRPr="000A6E0A">
              <w:t xml:space="preserve">Ant </w:t>
            </w:r>
            <w:r>
              <w:t>C</w:t>
            </w:r>
            <w:r w:rsidRPr="000A6E0A">
              <w:t xml:space="preserve">lass </w:t>
            </w:r>
            <w:r>
              <w:t>D</w:t>
            </w:r>
            <w:r w:rsidRPr="000A6E0A">
              <w:t>iagram</w:t>
            </w:r>
            <w:bookmarkEnd w:id="192"/>
          </w:p>
        </w:tc>
      </w:tr>
    </w:tbl>
    <w:p w14:paraId="053D394C" w14:textId="3BF436EB" w:rsidR="006D2D5F" w:rsidRPr="0005431A" w:rsidRDefault="00B830EC" w:rsidP="006D2D5F">
      <w:pPr>
        <w:rPr>
          <w:lang w:val="en-IE"/>
        </w:rPr>
      </w:pPr>
      <w:r w:rsidRPr="0005431A">
        <w:rPr>
          <w:lang w:val="en-IE"/>
        </w:rPr>
        <w:t xml:space="preserve">The pheromone matrix class as shown in </w:t>
      </w:r>
      <w:r w:rsidR="00BD7AA8" w:rsidRPr="0005431A">
        <w:rPr>
          <w:lang w:val="en-IE"/>
        </w:rPr>
        <w:t>F</w:t>
      </w:r>
      <w:r w:rsidRPr="0005431A">
        <w:rPr>
          <w:lang w:val="en-IE"/>
        </w:rPr>
        <w:t xml:space="preserve">igure </w:t>
      </w:r>
      <w:r w:rsidR="0091716A">
        <w:rPr>
          <w:lang w:val="en-IE"/>
        </w:rPr>
        <w:t xml:space="preserve">16 </w:t>
      </w:r>
      <w:r w:rsidRPr="0005431A">
        <w:rPr>
          <w:lang w:val="en-IE"/>
        </w:rPr>
        <w:t>controls all operations</w:t>
      </w:r>
      <w:r w:rsidR="000E2F49" w:rsidRPr="0005431A">
        <w:rPr>
          <w:lang w:val="en-IE"/>
        </w:rPr>
        <w:t xml:space="preserve"> </w:t>
      </w:r>
      <w:r w:rsidRPr="0005431A">
        <w:rPr>
          <w:lang w:val="en-IE"/>
        </w:rPr>
        <w:t>applied to the matrix for all the ant algorithms, controlling updating and evaporation, calculating the Branching factor</w:t>
      </w:r>
      <w:r w:rsidR="00BD7AA8" w:rsidRPr="0005431A">
        <w:rPr>
          <w:lang w:val="en-IE"/>
        </w:rPr>
        <w:t xml:space="preserve"> outlined in</w:t>
      </w:r>
      <w:r w:rsidRPr="0005431A">
        <w:rPr>
          <w:lang w:val="en-IE"/>
        </w:rPr>
        <w:t xml:space="preserve"> </w:t>
      </w:r>
      <w:r w:rsidR="00BD7AA8" w:rsidRPr="0005431A">
        <w:rPr>
          <w:lang w:val="en-IE"/>
        </w:rPr>
        <w:t>C</w:t>
      </w:r>
      <w:r w:rsidRPr="0005431A">
        <w:rPr>
          <w:lang w:val="en-IE"/>
        </w:rPr>
        <w:t xml:space="preserve">hapter 5. In turn this class encapsulates an </w:t>
      </w:r>
      <w:r w:rsidRPr="0005431A">
        <w:rPr>
          <w:i/>
          <w:lang w:val="en-IE"/>
        </w:rPr>
        <w:t>n</w:t>
      </w:r>
      <w:r w:rsidRPr="0005431A">
        <w:rPr>
          <w:i/>
          <w:vertAlign w:val="superscript"/>
          <w:lang w:val="en-IE"/>
        </w:rPr>
        <w:t xml:space="preserve">2 </w:t>
      </w:r>
      <w:r w:rsidRPr="0005431A">
        <w:rPr>
          <w:lang w:val="en-IE"/>
        </w:rPr>
        <w:t xml:space="preserve">matrix that contains the pheromone levels over all edges. In </w:t>
      </w:r>
      <w:r w:rsidR="00BD7AA8" w:rsidRPr="0005431A">
        <w:rPr>
          <w:lang w:val="en-IE"/>
        </w:rPr>
        <w:t>C</w:t>
      </w:r>
      <w:r w:rsidRPr="0005431A">
        <w:rPr>
          <w:lang w:val="en-IE"/>
        </w:rPr>
        <w:t xml:space="preserve">hapter 10 a visual representation </w:t>
      </w:r>
      <w:r w:rsidRPr="0005431A">
        <w:rPr>
          <w:lang w:val="en-IE"/>
        </w:rPr>
        <w:lastRenderedPageBreak/>
        <w:t xml:space="preserve">of this matrix diagram </w:t>
      </w:r>
      <w:r w:rsidR="00E604C2" w:rsidRPr="00E604C2">
        <w:rPr>
          <w:lang w:val="en-IE"/>
        </w:rPr>
        <w:t xml:space="preserve">Figure </w:t>
      </w:r>
      <w:r w:rsidR="0091716A">
        <w:rPr>
          <w:lang w:val="en-IE"/>
        </w:rPr>
        <w:t>17</w:t>
      </w:r>
      <w:r w:rsidR="00E604C2">
        <w:rPr>
          <w:lang w:val="en-IE"/>
        </w:rPr>
        <w:t xml:space="preserve"> </w:t>
      </w:r>
      <w:r w:rsidR="00BD7AA8" w:rsidRPr="0005431A">
        <w:rPr>
          <w:lang w:val="en-IE"/>
        </w:rPr>
        <w:t>S</w:t>
      </w:r>
      <w:r w:rsidR="00732401" w:rsidRPr="0005431A">
        <w:rPr>
          <w:lang w:val="en-IE"/>
        </w:rPr>
        <w:t xml:space="preserve">ee </w:t>
      </w:r>
      <w:r w:rsidR="00732401" w:rsidRPr="0005431A">
        <w:rPr>
          <w:i/>
          <w:lang w:val="en-IE"/>
        </w:rPr>
        <w:t>PheroMatix.h</w:t>
      </w:r>
      <w:r w:rsidR="00732401" w:rsidRPr="0005431A">
        <w:rPr>
          <w:lang w:val="en-IE"/>
        </w:rPr>
        <w:t xml:space="preserve"> in the artefacts for further </w:t>
      </w:r>
      <w:r w:rsidR="00B4795A" w:rsidRPr="0005431A">
        <w:rPr>
          <w:lang w:val="en-IE"/>
        </w:rPr>
        <w:t>information</w:t>
      </w:r>
      <w:r w:rsidR="00E604C2">
        <w:rPr>
          <w:lang w:val="en-IE"/>
        </w:rPr>
        <w:t xml:space="preserve"> on this class</w:t>
      </w:r>
      <w:r w:rsidR="00B4795A" w:rsidRPr="0005431A">
        <w:rPr>
          <w:lang w:val="en-IE"/>
        </w:rPr>
        <w:t>.</w:t>
      </w:r>
    </w:p>
    <w:p w14:paraId="3D034D8A" w14:textId="77777777" w:rsidR="005750CD" w:rsidRDefault="00BD7AA8" w:rsidP="005750CD">
      <w:pPr>
        <w:keepNext/>
      </w:pPr>
      <w:r w:rsidRPr="0005431A">
        <w:rPr>
          <w:noProof/>
          <w:lang w:val="en-IE" w:eastAsia="en-IE"/>
        </w:rPr>
        <w:drawing>
          <wp:inline distT="0" distB="0" distL="0" distR="0" wp14:anchorId="40B56D22" wp14:editId="0B2884D3">
            <wp:extent cx="2695238" cy="265714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2695238" cy="2657143"/>
                    </a:xfrm>
                    <a:prstGeom prst="rect">
                      <a:avLst/>
                    </a:prstGeom>
                  </pic:spPr>
                </pic:pic>
              </a:graphicData>
            </a:graphic>
          </wp:inline>
        </w:drawing>
      </w:r>
    </w:p>
    <w:p w14:paraId="12F38587" w14:textId="334DF3D3" w:rsidR="00BD7AA8" w:rsidRPr="0005431A" w:rsidRDefault="005750CD" w:rsidP="005750CD">
      <w:pPr>
        <w:pStyle w:val="Caption"/>
        <w:rPr>
          <w:lang w:val="en-IE"/>
        </w:rPr>
      </w:pPr>
      <w:bookmarkStart w:id="193" w:name="_Toc396945016"/>
      <w:r>
        <w:t xml:space="preserve">Figure </w:t>
      </w:r>
      <w:r w:rsidR="00141A5B">
        <w:fldChar w:fldCharType="begin"/>
      </w:r>
      <w:r w:rsidR="00141A5B">
        <w:instrText xml:space="preserve"> SEQ Figure \* ARABIC </w:instrText>
      </w:r>
      <w:r w:rsidR="00141A5B">
        <w:fldChar w:fldCharType="separate"/>
      </w:r>
      <w:r w:rsidR="00DC0160">
        <w:rPr>
          <w:noProof/>
        </w:rPr>
        <w:t>17</w:t>
      </w:r>
      <w:r w:rsidR="00141A5B">
        <w:fldChar w:fldCharType="end"/>
      </w:r>
      <w:r w:rsidR="00980EDC" w:rsidRPr="00980EDC">
        <w:t xml:space="preserve"> - </w:t>
      </w:r>
      <w:r w:rsidR="0083430B" w:rsidRPr="0083430B">
        <w:t xml:space="preserve">AntSolver </w:t>
      </w:r>
      <w:r w:rsidRPr="00D55FE5">
        <w:t xml:space="preserve">Pheromone Matrix </w:t>
      </w:r>
      <w:r w:rsidR="00E604C2">
        <w:t>C</w:t>
      </w:r>
      <w:r w:rsidRPr="00D55FE5">
        <w:t xml:space="preserve">lass </w:t>
      </w:r>
      <w:r w:rsidR="00E604C2">
        <w:t>D</w:t>
      </w:r>
      <w:r w:rsidRPr="00D55FE5">
        <w:t>iagram</w:t>
      </w:r>
      <w:bookmarkEnd w:id="193"/>
    </w:p>
    <w:p w14:paraId="3168D572" w14:textId="77777777" w:rsidR="005750CD" w:rsidRDefault="004E30F5" w:rsidP="005750CD">
      <w:pPr>
        <w:keepNext/>
      </w:pPr>
      <w:r>
        <w:rPr>
          <w:lang w:val="en-IE"/>
        </w:rPr>
        <w:pict w14:anchorId="4EF9167B">
          <v:shape id="_x0000_i1031" type="#_x0000_t75" style="width:468.7pt;height:336.25pt">
            <v:imagedata r:id="rId32" o:title=""/>
          </v:shape>
        </w:pict>
      </w:r>
    </w:p>
    <w:p w14:paraId="725E7A3B" w14:textId="7041BFA8" w:rsidR="00283407" w:rsidRPr="0005431A" w:rsidRDefault="005750CD" w:rsidP="005750CD">
      <w:pPr>
        <w:pStyle w:val="Caption"/>
        <w:rPr>
          <w:lang w:val="en-IE"/>
        </w:rPr>
      </w:pPr>
      <w:bookmarkStart w:id="194" w:name="_Toc396836560"/>
      <w:r>
        <w:t>Code listin</w:t>
      </w:r>
      <w:r w:rsidR="003D4303">
        <w:t xml:space="preserve">g </w:t>
      </w:r>
      <w:r w:rsidR="00F2061A">
        <w:fldChar w:fldCharType="begin"/>
      </w:r>
      <w:r w:rsidR="00F2061A">
        <w:instrText xml:space="preserve"> STYLEREF 1 \s </w:instrText>
      </w:r>
      <w:r w:rsidR="00F2061A">
        <w:fldChar w:fldCharType="separate"/>
      </w:r>
      <w:r w:rsidR="00DC0160">
        <w:rPr>
          <w:noProof/>
        </w:rPr>
        <w:t>8</w:t>
      </w:r>
      <w:r w:rsidR="00F2061A">
        <w:fldChar w:fldCharType="end"/>
      </w:r>
      <w:r w:rsidR="00F2061A">
        <w:t>.</w:t>
      </w:r>
      <w:r w:rsidR="00F2061A">
        <w:fldChar w:fldCharType="begin"/>
      </w:r>
      <w:r w:rsidR="00F2061A">
        <w:instrText xml:space="preserve"> SEQ Code_listing \* ARABIC \s 1 </w:instrText>
      </w:r>
      <w:r w:rsidR="00F2061A">
        <w:fldChar w:fldCharType="separate"/>
      </w:r>
      <w:r w:rsidR="00DC0160">
        <w:rPr>
          <w:noProof/>
        </w:rPr>
        <w:t>2</w:t>
      </w:r>
      <w:r w:rsidR="00F2061A">
        <w:fldChar w:fldCharType="end"/>
      </w:r>
      <w:r w:rsidR="00980EDC">
        <w:t xml:space="preserve"> - </w:t>
      </w:r>
      <w:r w:rsidR="0083430B" w:rsidRPr="0083430B">
        <w:t xml:space="preserve">AntSolver Ant System </w:t>
      </w:r>
      <w:r w:rsidRPr="00D84E50">
        <w:t>Solution Construction</w:t>
      </w:r>
      <w:bookmarkEnd w:id="194"/>
    </w:p>
    <w:p w14:paraId="17407415" w14:textId="77777777" w:rsidR="00F90C63" w:rsidRPr="0005431A" w:rsidRDefault="00F90C63" w:rsidP="00B4795A">
      <w:pPr>
        <w:rPr>
          <w:lang w:val="en-IE"/>
        </w:rPr>
      </w:pPr>
    </w:p>
    <w:p w14:paraId="2D841F13" w14:textId="29F7F080" w:rsidR="00B4795A" w:rsidRPr="0005431A" w:rsidRDefault="00F90C63" w:rsidP="00283407">
      <w:pPr>
        <w:rPr>
          <w:lang w:val="en-IE"/>
        </w:rPr>
      </w:pPr>
      <w:r w:rsidRPr="0005431A">
        <w:rPr>
          <w:lang w:val="en-IE"/>
        </w:rPr>
        <w:lastRenderedPageBreak/>
        <w:t>The m</w:t>
      </w:r>
      <w:r w:rsidR="00B4795A" w:rsidRPr="0005431A">
        <w:rPr>
          <w:lang w:val="en-IE"/>
        </w:rPr>
        <w:t xml:space="preserve">ain part of all </w:t>
      </w:r>
      <w:r w:rsidR="0045784D" w:rsidRPr="0005431A">
        <w:rPr>
          <w:lang w:val="en-IE"/>
        </w:rPr>
        <w:t>a</w:t>
      </w:r>
      <w:r w:rsidR="00B4795A" w:rsidRPr="0005431A">
        <w:rPr>
          <w:lang w:val="en-IE"/>
        </w:rPr>
        <w:t xml:space="preserve">lgorithms is the solution construction shown </w:t>
      </w:r>
      <w:r w:rsidR="00E604C2">
        <w:rPr>
          <w:lang w:val="en-IE"/>
        </w:rPr>
        <w:t xml:space="preserve">Code listing </w:t>
      </w:r>
      <w:r w:rsidR="00E604C2" w:rsidRPr="00E604C2">
        <w:rPr>
          <w:lang w:val="en-IE"/>
        </w:rPr>
        <w:t>8.2</w:t>
      </w:r>
      <w:r w:rsidR="0087098A" w:rsidRPr="0005431A">
        <w:rPr>
          <w:lang w:val="en-IE"/>
        </w:rPr>
        <w:t>.</w:t>
      </w:r>
    </w:p>
    <w:p w14:paraId="40A8D646" w14:textId="48A7F659" w:rsidR="0087098A" w:rsidRPr="0005431A" w:rsidRDefault="006D2D5F" w:rsidP="00EE6F63">
      <w:pPr>
        <w:pStyle w:val="ListParagraph"/>
        <w:numPr>
          <w:ilvl w:val="0"/>
          <w:numId w:val="21"/>
        </w:numPr>
        <w:spacing w:line="360" w:lineRule="auto"/>
        <w:jc w:val="both"/>
        <w:rPr>
          <w:rFonts w:ascii="Times New Roman" w:hAnsi="Times New Roman"/>
          <w:sz w:val="24"/>
          <w:szCs w:val="24"/>
        </w:rPr>
      </w:pPr>
      <w:r w:rsidRPr="0005431A">
        <w:rPr>
          <w:rFonts w:ascii="Times New Roman" w:hAnsi="Times New Roman"/>
          <w:sz w:val="24"/>
          <w:szCs w:val="24"/>
        </w:rPr>
        <w:t xml:space="preserve">First </w:t>
      </w:r>
      <w:r w:rsidR="00AA0F92" w:rsidRPr="0005431A">
        <w:rPr>
          <w:rFonts w:ascii="Times New Roman" w:hAnsi="Times New Roman"/>
          <w:sz w:val="24"/>
          <w:szCs w:val="24"/>
        </w:rPr>
        <w:t>each</w:t>
      </w:r>
      <w:r w:rsidRPr="0005431A">
        <w:rPr>
          <w:rFonts w:ascii="Times New Roman" w:hAnsi="Times New Roman"/>
          <w:sz w:val="24"/>
          <w:szCs w:val="24"/>
        </w:rPr>
        <w:t xml:space="preserve"> </w:t>
      </w:r>
      <w:r w:rsidR="00513031" w:rsidRPr="0005431A">
        <w:rPr>
          <w:rFonts w:ascii="Times New Roman" w:hAnsi="Times New Roman"/>
          <w:sz w:val="24"/>
          <w:szCs w:val="24"/>
        </w:rPr>
        <w:t>ant’s</w:t>
      </w:r>
      <w:r w:rsidRPr="0005431A">
        <w:rPr>
          <w:rFonts w:ascii="Times New Roman" w:hAnsi="Times New Roman"/>
          <w:sz w:val="24"/>
          <w:szCs w:val="24"/>
        </w:rPr>
        <w:t xml:space="preserve"> memory is emptied</w:t>
      </w:r>
      <w:r w:rsidR="00A61536" w:rsidRPr="0005431A">
        <w:rPr>
          <w:rFonts w:ascii="Times New Roman" w:hAnsi="Times New Roman"/>
          <w:sz w:val="24"/>
          <w:szCs w:val="24"/>
        </w:rPr>
        <w:t>. T</w:t>
      </w:r>
      <w:r w:rsidR="00513031" w:rsidRPr="0005431A">
        <w:rPr>
          <w:rFonts w:ascii="Times New Roman" w:hAnsi="Times New Roman"/>
          <w:sz w:val="24"/>
          <w:szCs w:val="24"/>
        </w:rPr>
        <w:t>his is done in line 4</w:t>
      </w:r>
      <w:r w:rsidR="0045784D" w:rsidRPr="0005431A">
        <w:rPr>
          <w:rFonts w:ascii="Times New Roman" w:hAnsi="Times New Roman"/>
          <w:sz w:val="24"/>
          <w:szCs w:val="24"/>
        </w:rPr>
        <w:t>;</w:t>
      </w:r>
    </w:p>
    <w:p w14:paraId="28310204" w14:textId="16085008" w:rsidR="00AA0F92" w:rsidRPr="0005431A" w:rsidRDefault="00AA0F92" w:rsidP="00EE6F63">
      <w:pPr>
        <w:pStyle w:val="ListParagraph"/>
        <w:numPr>
          <w:ilvl w:val="0"/>
          <w:numId w:val="21"/>
        </w:numPr>
        <w:spacing w:line="360" w:lineRule="auto"/>
        <w:jc w:val="both"/>
        <w:rPr>
          <w:rFonts w:ascii="Times New Roman" w:hAnsi="Times New Roman"/>
          <w:sz w:val="24"/>
          <w:szCs w:val="24"/>
        </w:rPr>
      </w:pPr>
      <w:r w:rsidRPr="0005431A">
        <w:rPr>
          <w:rFonts w:ascii="Times New Roman" w:hAnsi="Times New Roman"/>
          <w:sz w:val="24"/>
          <w:szCs w:val="24"/>
        </w:rPr>
        <w:t xml:space="preserve">Each ant in the colony has to be assigned an initial city; here this is accomplished by creating a random tour stored in </w:t>
      </w:r>
      <w:r w:rsidRPr="0005431A">
        <w:rPr>
          <w:rFonts w:ascii="Times New Roman" w:hAnsi="Times New Roman"/>
          <w:i/>
          <w:sz w:val="24"/>
          <w:szCs w:val="24"/>
        </w:rPr>
        <w:t xml:space="preserve">m_ramdomPath </w:t>
      </w:r>
      <w:r w:rsidRPr="0005431A">
        <w:rPr>
          <w:rFonts w:ascii="Times New Roman" w:hAnsi="Times New Roman"/>
          <w:sz w:val="24"/>
          <w:szCs w:val="24"/>
        </w:rPr>
        <w:t>and assigning the start city to this value. Lines 5-9</w:t>
      </w:r>
      <w:r w:rsidR="0045784D" w:rsidRPr="0005431A">
        <w:rPr>
          <w:rFonts w:ascii="Times New Roman" w:hAnsi="Times New Roman"/>
          <w:sz w:val="24"/>
          <w:szCs w:val="24"/>
        </w:rPr>
        <w:t>;</w:t>
      </w:r>
    </w:p>
    <w:p w14:paraId="7B270AF9" w14:textId="58CCB1B8" w:rsidR="00AA0F92" w:rsidRPr="0005431A" w:rsidRDefault="00AA0F92" w:rsidP="00EE6F63">
      <w:pPr>
        <w:pStyle w:val="ListParagraph"/>
        <w:numPr>
          <w:ilvl w:val="0"/>
          <w:numId w:val="21"/>
        </w:numPr>
        <w:spacing w:line="360" w:lineRule="auto"/>
        <w:jc w:val="both"/>
        <w:rPr>
          <w:rFonts w:ascii="Times New Roman" w:hAnsi="Times New Roman"/>
          <w:sz w:val="24"/>
          <w:szCs w:val="24"/>
        </w:rPr>
      </w:pPr>
      <w:r w:rsidRPr="0005431A">
        <w:rPr>
          <w:rFonts w:ascii="Times New Roman" w:hAnsi="Times New Roman"/>
          <w:sz w:val="24"/>
          <w:szCs w:val="24"/>
        </w:rPr>
        <w:t xml:space="preserve">Next the ant constructs a complete tour; at each step the ant uses the </w:t>
      </w:r>
      <w:r w:rsidRPr="0005431A">
        <w:rPr>
          <w:rFonts w:ascii="Times New Roman" w:hAnsi="Times New Roman"/>
          <w:i/>
          <w:sz w:val="24"/>
          <w:szCs w:val="24"/>
        </w:rPr>
        <w:t xml:space="preserve">desisionRule </w:t>
      </w:r>
      <w:r w:rsidRPr="00E604C2">
        <w:rPr>
          <w:rFonts w:ascii="Times New Roman" w:hAnsi="Times New Roman"/>
          <w:sz w:val="24"/>
          <w:szCs w:val="24"/>
        </w:rPr>
        <w:t>line 15</w:t>
      </w:r>
      <w:r w:rsidRPr="0005431A">
        <w:rPr>
          <w:rFonts w:ascii="Times New Roman" w:hAnsi="Times New Roman"/>
          <w:i/>
          <w:sz w:val="24"/>
          <w:szCs w:val="24"/>
        </w:rPr>
        <w:t xml:space="preserve"> </w:t>
      </w:r>
      <w:r w:rsidRPr="0005431A">
        <w:rPr>
          <w:rFonts w:ascii="Times New Roman" w:hAnsi="Times New Roman"/>
          <w:sz w:val="24"/>
          <w:szCs w:val="24"/>
        </w:rPr>
        <w:t xml:space="preserve">to get the next city to visit </w:t>
      </w:r>
      <w:r w:rsidR="00A61536" w:rsidRPr="0005431A">
        <w:rPr>
          <w:rFonts w:ascii="Times New Roman" w:hAnsi="Times New Roman"/>
          <w:sz w:val="24"/>
          <w:szCs w:val="24"/>
        </w:rPr>
        <w:t>(</w:t>
      </w:r>
      <w:r w:rsidRPr="0005431A">
        <w:rPr>
          <w:rFonts w:ascii="Times New Roman" w:hAnsi="Times New Roman"/>
          <w:sz w:val="24"/>
          <w:szCs w:val="24"/>
        </w:rPr>
        <w:t xml:space="preserve">based upon Equation 1 </w:t>
      </w:r>
      <w:r w:rsidR="00A61536" w:rsidRPr="0005431A">
        <w:rPr>
          <w:rFonts w:ascii="Times New Roman" w:hAnsi="Times New Roman"/>
          <w:sz w:val="24"/>
          <w:szCs w:val="24"/>
        </w:rPr>
        <w:t xml:space="preserve">Chapter </w:t>
      </w:r>
      <w:r w:rsidRPr="0005431A">
        <w:rPr>
          <w:rFonts w:ascii="Times New Roman" w:hAnsi="Times New Roman"/>
          <w:sz w:val="24"/>
          <w:szCs w:val="24"/>
        </w:rPr>
        <w:t>4</w:t>
      </w:r>
      <w:r w:rsidR="00A61536" w:rsidRPr="0005431A">
        <w:rPr>
          <w:rFonts w:ascii="Times New Roman" w:hAnsi="Times New Roman"/>
          <w:sz w:val="24"/>
          <w:szCs w:val="24"/>
        </w:rPr>
        <w:t>)</w:t>
      </w:r>
      <w:r w:rsidRPr="0005431A">
        <w:rPr>
          <w:rFonts w:ascii="Times New Roman" w:hAnsi="Times New Roman"/>
          <w:sz w:val="24"/>
          <w:szCs w:val="24"/>
        </w:rPr>
        <w:t>. Passed to this function is t</w:t>
      </w:r>
      <w:r w:rsidR="0045784D" w:rsidRPr="0005431A">
        <w:rPr>
          <w:rFonts w:ascii="Times New Roman" w:hAnsi="Times New Roman"/>
          <w:sz w:val="24"/>
          <w:szCs w:val="24"/>
        </w:rPr>
        <w:t>he step of the tour and the ant;</w:t>
      </w:r>
    </w:p>
    <w:p w14:paraId="23DCE327" w14:textId="1BF48FA2" w:rsidR="0087098A" w:rsidRPr="0005431A" w:rsidRDefault="00EF34E8" w:rsidP="00EE6F63">
      <w:pPr>
        <w:pStyle w:val="ListParagraph"/>
        <w:numPr>
          <w:ilvl w:val="0"/>
          <w:numId w:val="21"/>
        </w:numPr>
        <w:spacing w:line="360" w:lineRule="auto"/>
        <w:jc w:val="both"/>
        <w:rPr>
          <w:rFonts w:ascii="Times New Roman" w:hAnsi="Times New Roman"/>
          <w:sz w:val="24"/>
          <w:szCs w:val="24"/>
        </w:rPr>
      </w:pPr>
      <w:r w:rsidRPr="0005431A">
        <w:rPr>
          <w:rFonts w:ascii="Times New Roman" w:hAnsi="Times New Roman"/>
          <w:sz w:val="24"/>
          <w:szCs w:val="24"/>
        </w:rPr>
        <w:t>In</w:t>
      </w:r>
      <w:r w:rsidR="00AA0F92" w:rsidRPr="0005431A">
        <w:rPr>
          <w:rFonts w:ascii="Times New Roman" w:hAnsi="Times New Roman"/>
          <w:sz w:val="24"/>
          <w:szCs w:val="24"/>
        </w:rPr>
        <w:t xml:space="preserve"> lines 18-24, the ant</w:t>
      </w:r>
      <w:r w:rsidR="00A61536" w:rsidRPr="0005431A">
        <w:rPr>
          <w:rFonts w:ascii="Times New Roman" w:hAnsi="Times New Roman"/>
          <w:sz w:val="24"/>
          <w:szCs w:val="24"/>
        </w:rPr>
        <w:t>’</w:t>
      </w:r>
      <w:r w:rsidR="00AA0F92" w:rsidRPr="0005431A">
        <w:rPr>
          <w:rFonts w:ascii="Times New Roman" w:hAnsi="Times New Roman"/>
          <w:sz w:val="24"/>
          <w:szCs w:val="24"/>
        </w:rPr>
        <w:t>s end city is set to its start city as to complete the full tour</w:t>
      </w:r>
      <w:r w:rsidRPr="0005431A">
        <w:rPr>
          <w:rFonts w:ascii="Times New Roman" w:hAnsi="Times New Roman"/>
          <w:sz w:val="24"/>
          <w:szCs w:val="24"/>
        </w:rPr>
        <w:t xml:space="preserve"> defined by the </w:t>
      </w:r>
      <w:r w:rsidR="00A61536" w:rsidRPr="0005431A">
        <w:rPr>
          <w:rFonts w:ascii="Times New Roman" w:hAnsi="Times New Roman"/>
          <w:sz w:val="24"/>
          <w:szCs w:val="24"/>
        </w:rPr>
        <w:t>Travelling Salesperson Problem</w:t>
      </w:r>
      <w:r w:rsidRPr="0005431A">
        <w:rPr>
          <w:rFonts w:ascii="Times New Roman" w:hAnsi="Times New Roman"/>
          <w:sz w:val="24"/>
          <w:szCs w:val="24"/>
        </w:rPr>
        <w:t xml:space="preserve">. </w:t>
      </w:r>
      <w:r w:rsidR="00BC2363" w:rsidRPr="0005431A">
        <w:rPr>
          <w:rFonts w:ascii="Times New Roman" w:hAnsi="Times New Roman"/>
          <w:sz w:val="24"/>
          <w:szCs w:val="24"/>
        </w:rPr>
        <w:t>T</w:t>
      </w:r>
      <w:r w:rsidRPr="0005431A">
        <w:rPr>
          <w:rFonts w:ascii="Times New Roman" w:hAnsi="Times New Roman"/>
          <w:sz w:val="24"/>
          <w:szCs w:val="24"/>
        </w:rPr>
        <w:t xml:space="preserve">he solution length is </w:t>
      </w:r>
      <w:r w:rsidR="00BC2363" w:rsidRPr="0005431A">
        <w:rPr>
          <w:rFonts w:ascii="Times New Roman" w:hAnsi="Times New Roman"/>
          <w:sz w:val="24"/>
          <w:szCs w:val="24"/>
        </w:rPr>
        <w:t xml:space="preserve">also </w:t>
      </w:r>
      <w:r w:rsidRPr="0005431A">
        <w:rPr>
          <w:rFonts w:ascii="Times New Roman" w:hAnsi="Times New Roman"/>
          <w:sz w:val="24"/>
          <w:szCs w:val="24"/>
        </w:rPr>
        <w:t xml:space="preserve">calculated </w:t>
      </w:r>
      <w:r w:rsidR="00A61536" w:rsidRPr="0005431A">
        <w:rPr>
          <w:rFonts w:ascii="Times New Roman" w:hAnsi="Times New Roman"/>
          <w:sz w:val="24"/>
          <w:szCs w:val="24"/>
        </w:rPr>
        <w:t xml:space="preserve">so </w:t>
      </w:r>
      <w:r w:rsidRPr="0005431A">
        <w:rPr>
          <w:rFonts w:ascii="Times New Roman" w:hAnsi="Times New Roman"/>
          <w:sz w:val="24"/>
          <w:szCs w:val="24"/>
        </w:rPr>
        <w:t>as to save the program doing so later.</w:t>
      </w:r>
    </w:p>
    <w:p w14:paraId="6C0309D6" w14:textId="77777777" w:rsidR="00EF34E8" w:rsidRPr="0005431A" w:rsidRDefault="00EF34E8" w:rsidP="00EE6F63">
      <w:pPr>
        <w:pStyle w:val="ListParagraph"/>
        <w:numPr>
          <w:ilvl w:val="0"/>
          <w:numId w:val="21"/>
        </w:numPr>
        <w:spacing w:line="360" w:lineRule="auto"/>
        <w:jc w:val="both"/>
        <w:rPr>
          <w:rFonts w:ascii="Times New Roman" w:hAnsi="Times New Roman"/>
          <w:sz w:val="24"/>
          <w:szCs w:val="24"/>
        </w:rPr>
      </w:pPr>
      <w:r w:rsidRPr="0005431A">
        <w:rPr>
          <w:rFonts w:ascii="Times New Roman" w:hAnsi="Times New Roman"/>
          <w:sz w:val="24"/>
          <w:szCs w:val="24"/>
        </w:rPr>
        <w:t>Line 26 tests if any of the solutions are better than the current best tour</w:t>
      </w:r>
      <w:r w:rsidR="00BC2363" w:rsidRPr="0005431A">
        <w:rPr>
          <w:rFonts w:ascii="Times New Roman" w:hAnsi="Times New Roman"/>
          <w:sz w:val="24"/>
          <w:szCs w:val="24"/>
        </w:rPr>
        <w:t xml:space="preserve"> and populates the Tour class that </w:t>
      </w:r>
      <w:r w:rsidR="00A73DDB" w:rsidRPr="0005431A">
        <w:rPr>
          <w:rFonts w:ascii="Times New Roman" w:hAnsi="Times New Roman"/>
          <w:sz w:val="24"/>
          <w:szCs w:val="24"/>
        </w:rPr>
        <w:t>maintains</w:t>
      </w:r>
      <w:r w:rsidR="00BC2363" w:rsidRPr="0005431A">
        <w:rPr>
          <w:rFonts w:ascii="Times New Roman" w:hAnsi="Times New Roman"/>
          <w:sz w:val="24"/>
          <w:szCs w:val="24"/>
        </w:rPr>
        <w:t xml:space="preserve"> the current statistics.</w:t>
      </w:r>
    </w:p>
    <w:p w14:paraId="4B9D3933" w14:textId="5DF2E9AF" w:rsidR="000B3C97" w:rsidRPr="00F133C8" w:rsidRDefault="00F642E8" w:rsidP="00F133C8">
      <w:pPr>
        <w:pStyle w:val="Heading3"/>
        <w:rPr>
          <w:i/>
        </w:rPr>
      </w:pPr>
      <w:r w:rsidRPr="00F133C8">
        <w:rPr>
          <w:i/>
        </w:rPr>
        <w:tab/>
      </w:r>
      <w:bookmarkStart w:id="195" w:name="_Toc396914472"/>
      <w:r w:rsidRPr="00F133C8">
        <w:rPr>
          <w:i/>
        </w:rPr>
        <w:t>8.</w:t>
      </w:r>
      <w:r w:rsidR="00B66760" w:rsidRPr="00F133C8">
        <w:rPr>
          <w:i/>
        </w:rPr>
        <w:t>10</w:t>
      </w:r>
      <w:r w:rsidRPr="00F133C8">
        <w:rPr>
          <w:i/>
        </w:rPr>
        <w:t>.</w:t>
      </w:r>
      <w:r w:rsidR="00F90C63" w:rsidRPr="00F133C8">
        <w:rPr>
          <w:i/>
        </w:rPr>
        <w:t>1</w:t>
      </w:r>
      <w:r w:rsidR="00F90C63" w:rsidRPr="00F133C8">
        <w:rPr>
          <w:i/>
        </w:rPr>
        <w:tab/>
      </w:r>
      <w:r w:rsidR="000B3C97" w:rsidRPr="00F133C8">
        <w:rPr>
          <w:i/>
        </w:rPr>
        <w:t>Designing the Probabilistic proportional rule</w:t>
      </w:r>
      <w:bookmarkEnd w:id="195"/>
    </w:p>
    <w:p w14:paraId="69A82713" w14:textId="1B0CF8E8" w:rsidR="000B3C97" w:rsidRPr="0005431A" w:rsidRDefault="00F55DD2" w:rsidP="000B3C97">
      <w:pPr>
        <w:rPr>
          <w:lang w:val="en-IE"/>
        </w:rPr>
      </w:pPr>
      <w:r w:rsidRPr="0005431A">
        <w:rPr>
          <w:lang w:val="en-IE"/>
        </w:rPr>
        <w:t>The technique for an ant</w:t>
      </w:r>
      <w:r w:rsidR="000B3C97" w:rsidRPr="0005431A">
        <w:rPr>
          <w:lang w:val="en-IE"/>
        </w:rPr>
        <w:t xml:space="preserve"> in city j moving to city i is defined by: </w:t>
      </w:r>
      <m:oMath>
        <m:sSub>
          <m:sSubPr>
            <m:ctrlPr>
              <w:rPr>
                <w:rFonts w:ascii="Cambria Math" w:hAnsi="Cambria Math"/>
                <w:lang w:val="en-IE"/>
              </w:rPr>
            </m:ctrlPr>
          </m:sSubPr>
          <m:e>
            <m:r>
              <w:rPr>
                <w:rFonts w:ascii="Cambria Math" w:hAnsi="Cambria Math"/>
                <w:lang w:val="en-IE"/>
              </w:rPr>
              <m:t>ρ</m:t>
            </m:r>
          </m:e>
          <m:sub>
            <m:r>
              <w:rPr>
                <w:rFonts w:ascii="Cambria Math" w:hAnsi="Cambria Math"/>
                <w:lang w:val="en-IE"/>
              </w:rPr>
              <m:t>i</m:t>
            </m:r>
          </m:sub>
        </m:sSub>
        <m:r>
          <w:rPr>
            <w:rFonts w:ascii="Cambria Math" w:eastAsia="Cambria Math" w:hAnsi="Cambria Math"/>
            <w:lang w:val="en-IE"/>
          </w:rPr>
          <m:t>=</m:t>
        </m:r>
        <m:f>
          <m:fPr>
            <m:ctrlPr>
              <w:rPr>
                <w:rFonts w:ascii="Cambria Math" w:hAnsi="Cambria Math"/>
                <w:lang w:val="en-IE"/>
              </w:rPr>
            </m:ctrlPr>
          </m:fPr>
          <m:num>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i</m:t>
                </m:r>
              </m:sub>
            </m:sSub>
          </m:num>
          <m:den>
            <m:nary>
              <m:naryPr>
                <m:chr m:val="∑"/>
                <m:limLoc m:val="undOvr"/>
                <m:ctrlPr>
                  <w:rPr>
                    <w:rFonts w:ascii="Cambria Math" w:hAnsi="Cambria Math"/>
                    <w:i/>
                    <w:lang w:val="en-IE"/>
                  </w:rPr>
                </m:ctrlPr>
              </m:naryPr>
              <m:sub>
                <m:r>
                  <w:rPr>
                    <w:rFonts w:ascii="Cambria Math" w:hAnsi="Cambria Math"/>
                    <w:lang w:val="en-IE"/>
                  </w:rPr>
                  <m:t>j=1</m:t>
                </m:r>
              </m:sub>
              <m:sup>
                <m:r>
                  <w:rPr>
                    <w:rFonts w:ascii="Cambria Math" w:hAnsi="Cambria Math"/>
                    <w:lang w:val="en-IE"/>
                  </w:rPr>
                  <m:t>N</m:t>
                </m:r>
              </m:sup>
              <m:e>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j</m:t>
                    </m:r>
                  </m:sub>
                </m:sSub>
              </m:e>
            </m:nary>
          </m:den>
        </m:f>
      </m:oMath>
      <w:r w:rsidR="00F90C63" w:rsidRPr="0005431A">
        <w:rPr>
          <w:lang w:val="en-IE"/>
        </w:rPr>
        <w:t xml:space="preserve"> where</w:t>
      </w:r>
      <w:r w:rsidR="000B3C97" w:rsidRPr="0005431A">
        <w:rPr>
          <w:lang w:val="en-IE"/>
        </w:rPr>
        <w:t xml:space="preserve"> </w:t>
      </w:r>
      <m:oMath>
        <m:sSub>
          <m:sSubPr>
            <m:ctrlPr>
              <w:rPr>
                <w:rFonts w:ascii="Cambria Math" w:hAnsi="Cambria Math"/>
                <w:lang w:val="en-IE"/>
              </w:rPr>
            </m:ctrlPr>
          </m:sSubPr>
          <m:e>
            <m:r>
              <w:rPr>
                <w:rFonts w:ascii="Cambria Math" w:hAnsi="Cambria Math"/>
                <w:lang w:val="en-IE"/>
              </w:rPr>
              <m:t>ρ</m:t>
            </m:r>
          </m:e>
          <m:sub>
            <m:r>
              <w:rPr>
                <w:rFonts w:ascii="Cambria Math" w:hAnsi="Cambria Math"/>
                <w:lang w:val="en-IE"/>
              </w:rPr>
              <m:t>i</m:t>
            </m:r>
          </m:sub>
        </m:sSub>
      </m:oMath>
      <w:r w:rsidR="000B3C97" w:rsidRPr="0005431A">
        <w:rPr>
          <w:lang w:val="en-IE"/>
        </w:rPr>
        <w:t xml:space="preserve"> is the probability of choosing city i,  </w:t>
      </w:r>
      <m:oMath>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i</m:t>
            </m:r>
          </m:sub>
        </m:sSub>
      </m:oMath>
      <w:r w:rsidR="000B3C97" w:rsidRPr="0005431A">
        <w:rPr>
          <w:lang w:val="en-IE"/>
        </w:rPr>
        <w:t xml:space="preserve"> is the distance </w:t>
      </w:r>
      <w:r w:rsidR="00A90A9D" w:rsidRPr="0005431A">
        <w:rPr>
          <w:lang w:val="en-IE"/>
        </w:rPr>
        <w:t xml:space="preserve">of city </w:t>
      </w:r>
      <w:r w:rsidR="00A90A9D" w:rsidRPr="0005431A">
        <w:rPr>
          <w:i/>
          <w:lang w:val="en-IE"/>
        </w:rPr>
        <w:t>i</w:t>
      </w:r>
      <w:r w:rsidR="00A90A9D" w:rsidRPr="0005431A">
        <w:rPr>
          <w:lang w:val="en-IE"/>
        </w:rPr>
        <w:t xml:space="preserve">, over the sum of all </w:t>
      </w:r>
      <w:r w:rsidR="000B3C97" w:rsidRPr="0005431A">
        <w:rPr>
          <w:lang w:val="en-IE"/>
        </w:rPr>
        <w:t xml:space="preserve">city’s distances </w:t>
      </w:r>
      <m:oMath>
        <m:sSub>
          <m:sSubPr>
            <m:ctrlPr>
              <w:rPr>
                <w:rFonts w:ascii="Cambria Math" w:hAnsi="Cambria Math"/>
                <w:i/>
                <w:lang w:val="en-IE"/>
              </w:rPr>
            </m:ctrlPr>
          </m:sSubPr>
          <m:e>
            <m:r>
              <w:rPr>
                <w:rFonts w:ascii="Cambria Math" w:hAnsi="Cambria Math"/>
                <w:lang w:val="en-IE"/>
              </w:rPr>
              <m:t>f</m:t>
            </m:r>
          </m:e>
          <m:sub>
            <m:r>
              <w:rPr>
                <w:rFonts w:ascii="Cambria Math" w:hAnsi="Cambria Math"/>
                <w:lang w:val="en-IE"/>
              </w:rPr>
              <m:t>j</m:t>
            </m:r>
          </m:sub>
        </m:sSub>
      </m:oMath>
      <w:r w:rsidR="00F90C63" w:rsidRPr="0005431A">
        <w:rPr>
          <w:lang w:val="en-IE"/>
        </w:rPr>
        <w:t>, a</w:t>
      </w:r>
      <w:r w:rsidRPr="0005431A">
        <w:rPr>
          <w:lang w:val="en-IE"/>
        </w:rPr>
        <w:t>s</w:t>
      </w:r>
      <w:r w:rsidR="000B3C97" w:rsidRPr="0005431A">
        <w:rPr>
          <w:lang w:val="en-IE"/>
        </w:rPr>
        <w:t xml:space="preserve"> defined in detail in </w:t>
      </w:r>
      <w:r w:rsidR="00F90C63" w:rsidRPr="0005431A">
        <w:rPr>
          <w:lang w:val="en-IE"/>
        </w:rPr>
        <w:t>C</w:t>
      </w:r>
      <w:r w:rsidR="000B3C97" w:rsidRPr="0005431A">
        <w:rPr>
          <w:lang w:val="en-IE"/>
        </w:rPr>
        <w:t xml:space="preserve">hapter </w:t>
      </w:r>
      <w:r w:rsidR="00EF34E8" w:rsidRPr="0005431A">
        <w:rPr>
          <w:lang w:val="en-IE"/>
        </w:rPr>
        <w:t>4</w:t>
      </w:r>
      <w:r w:rsidR="000B3C97" w:rsidRPr="0005431A">
        <w:rPr>
          <w:lang w:val="en-IE"/>
        </w:rPr>
        <w:t>. In the code</w:t>
      </w:r>
      <w:r w:rsidR="00F90C63" w:rsidRPr="0005431A">
        <w:rPr>
          <w:lang w:val="en-IE"/>
        </w:rPr>
        <w:t>,</w:t>
      </w:r>
      <w:r w:rsidR="000B3C97" w:rsidRPr="0005431A">
        <w:rPr>
          <w:lang w:val="en-IE"/>
        </w:rPr>
        <w:t xml:space="preserve"> </w:t>
      </w:r>
      <w:r w:rsidR="00BC2363" w:rsidRPr="0005431A">
        <w:rPr>
          <w:i/>
          <w:lang w:val="en-IE"/>
        </w:rPr>
        <w:t>k</w:t>
      </w:r>
      <w:r w:rsidR="000B3C97" w:rsidRPr="0005431A">
        <w:rPr>
          <w:lang w:val="en-IE"/>
        </w:rPr>
        <w:t xml:space="preserve"> is the current ant and </w:t>
      </w:r>
      <w:r w:rsidR="000B3C97" w:rsidRPr="0005431A">
        <w:rPr>
          <w:i/>
          <w:lang w:val="en-IE"/>
        </w:rPr>
        <w:t>step</w:t>
      </w:r>
      <w:r w:rsidR="000B3C97" w:rsidRPr="0005431A">
        <w:rPr>
          <w:lang w:val="en-IE"/>
        </w:rPr>
        <w:t xml:space="preserve"> the construction stage. Effectively here we place each city on a roulette wheel. Based on the value stored in the matrix, the better </w:t>
      </w:r>
      <w:r w:rsidRPr="0005431A">
        <w:rPr>
          <w:lang w:val="en-IE"/>
        </w:rPr>
        <w:t>the value of the heuristic at the vertices</w:t>
      </w:r>
      <w:r w:rsidR="000B3C97" w:rsidRPr="0005431A">
        <w:rPr>
          <w:lang w:val="en-IE"/>
        </w:rPr>
        <w:t xml:space="preserve">, </w:t>
      </w:r>
      <w:r w:rsidR="00CB7FA1" w:rsidRPr="0005431A">
        <w:rPr>
          <w:lang w:val="en-IE"/>
        </w:rPr>
        <w:t>the</w:t>
      </w:r>
      <w:r w:rsidR="000B3C97" w:rsidRPr="0005431A">
        <w:rPr>
          <w:lang w:val="en-IE"/>
        </w:rPr>
        <w:t xml:space="preserve"> </w:t>
      </w:r>
      <w:r w:rsidR="00CB7FA1" w:rsidRPr="0005431A">
        <w:rPr>
          <w:lang w:val="en-IE"/>
        </w:rPr>
        <w:t>better</w:t>
      </w:r>
      <w:r w:rsidR="000B3C97" w:rsidRPr="0005431A">
        <w:rPr>
          <w:lang w:val="en-IE"/>
        </w:rPr>
        <w:t xml:space="preserve"> chance the ant has </w:t>
      </w:r>
      <w:r w:rsidR="00CB7FA1" w:rsidRPr="0005431A">
        <w:rPr>
          <w:lang w:val="en-IE"/>
        </w:rPr>
        <w:t>of</w:t>
      </w:r>
      <w:r w:rsidR="000B3C97" w:rsidRPr="0005431A">
        <w:rPr>
          <w:lang w:val="en-IE"/>
        </w:rPr>
        <w:t xml:space="preserve"> moving to that city.</w:t>
      </w:r>
    </w:p>
    <w:p w14:paraId="72F00407" w14:textId="77777777" w:rsidR="00DA316D" w:rsidRPr="0005431A" w:rsidRDefault="00DA316D" w:rsidP="000B3C97">
      <w:pPr>
        <w:rPr>
          <w:lang w:val="en-IE"/>
        </w:rPr>
      </w:pPr>
    </w:p>
    <w:p w14:paraId="1A16149E" w14:textId="77777777" w:rsidR="00C250D2" w:rsidRDefault="004E30F5" w:rsidP="00C250D2">
      <w:pPr>
        <w:keepNext/>
      </w:pPr>
      <w:r>
        <w:rPr>
          <w:lang w:val="en-IE"/>
        </w:rPr>
        <w:lastRenderedPageBreak/>
        <w:pict w14:anchorId="44E05356">
          <v:shape id="_x0000_i1032" type="#_x0000_t75" style="width:468.7pt;height:281.9pt">
            <v:imagedata r:id="rId33" o:title=""/>
          </v:shape>
        </w:pict>
      </w:r>
    </w:p>
    <w:p w14:paraId="702E4B41" w14:textId="02395541" w:rsidR="00283407" w:rsidRPr="0005431A" w:rsidRDefault="00C250D2" w:rsidP="00C250D2">
      <w:pPr>
        <w:pStyle w:val="Caption"/>
        <w:rPr>
          <w:lang w:val="en-IE"/>
        </w:rPr>
      </w:pPr>
      <w:bookmarkStart w:id="196" w:name="_Toc396836561"/>
      <w:r>
        <w:t>Code listin</w:t>
      </w:r>
      <w:r w:rsidR="003D4303">
        <w:t xml:space="preserve">g </w:t>
      </w:r>
      <w:r w:rsidR="00F2061A">
        <w:fldChar w:fldCharType="begin"/>
      </w:r>
      <w:r w:rsidR="00F2061A">
        <w:instrText xml:space="preserve"> STYLEREF 1 \s </w:instrText>
      </w:r>
      <w:r w:rsidR="00F2061A">
        <w:fldChar w:fldCharType="separate"/>
      </w:r>
      <w:r w:rsidR="00DC0160">
        <w:rPr>
          <w:noProof/>
        </w:rPr>
        <w:t>8</w:t>
      </w:r>
      <w:r w:rsidR="00F2061A">
        <w:fldChar w:fldCharType="end"/>
      </w:r>
      <w:r w:rsidR="00F2061A">
        <w:t>.</w:t>
      </w:r>
      <w:r w:rsidR="00F2061A">
        <w:fldChar w:fldCharType="begin"/>
      </w:r>
      <w:r w:rsidR="00F2061A">
        <w:instrText xml:space="preserve"> SEQ Code_listing \* ARABIC \s 1 </w:instrText>
      </w:r>
      <w:r w:rsidR="00F2061A">
        <w:fldChar w:fldCharType="separate"/>
      </w:r>
      <w:r w:rsidR="00DC0160">
        <w:rPr>
          <w:noProof/>
        </w:rPr>
        <w:t>3</w:t>
      </w:r>
      <w:r w:rsidR="00F2061A">
        <w:fldChar w:fldCharType="end"/>
      </w:r>
      <w:r w:rsidR="00980EDC" w:rsidRPr="00980EDC">
        <w:t xml:space="preserve"> - </w:t>
      </w:r>
      <w:r w:rsidR="0083430B" w:rsidRPr="0083430B">
        <w:t xml:space="preserve">AntSolver Ant System </w:t>
      </w:r>
      <w:r w:rsidRPr="009D198D">
        <w:t xml:space="preserve">Decision </w:t>
      </w:r>
      <w:r w:rsidR="00E604C2">
        <w:t>R</w:t>
      </w:r>
      <w:r w:rsidRPr="009D198D">
        <w:t>ule</w:t>
      </w:r>
      <w:bookmarkEnd w:id="196"/>
    </w:p>
    <w:p w14:paraId="3B09F7DF" w14:textId="2331F15A" w:rsidR="001C0E3E" w:rsidRPr="0005431A" w:rsidRDefault="00EF34E8" w:rsidP="00EE6F63">
      <w:pPr>
        <w:pStyle w:val="ListParagraph"/>
        <w:numPr>
          <w:ilvl w:val="0"/>
          <w:numId w:val="20"/>
        </w:numPr>
        <w:spacing w:line="360" w:lineRule="auto"/>
        <w:jc w:val="both"/>
        <w:rPr>
          <w:rFonts w:ascii="Times New Roman" w:hAnsi="Times New Roman"/>
          <w:sz w:val="24"/>
          <w:szCs w:val="24"/>
        </w:rPr>
      </w:pPr>
      <w:r w:rsidRPr="0005431A">
        <w:rPr>
          <w:rFonts w:ascii="Times New Roman" w:hAnsi="Times New Roman"/>
          <w:sz w:val="24"/>
          <w:szCs w:val="24"/>
        </w:rPr>
        <w:t>The current city of the ant k i</w:t>
      </w:r>
      <w:r w:rsidR="00F90C63" w:rsidRPr="0005431A">
        <w:rPr>
          <w:rFonts w:ascii="Times New Roman" w:hAnsi="Times New Roman"/>
          <w:sz w:val="24"/>
          <w:szCs w:val="24"/>
        </w:rPr>
        <w:t>s found and placed into value c</w:t>
      </w:r>
      <w:r w:rsidRPr="0005431A">
        <w:rPr>
          <w:rFonts w:ascii="Times New Roman" w:hAnsi="Times New Roman"/>
          <w:sz w:val="24"/>
          <w:szCs w:val="24"/>
        </w:rPr>
        <w:t xml:space="preserve"> </w:t>
      </w:r>
      <w:r w:rsidR="00F90C63" w:rsidRPr="0005431A">
        <w:rPr>
          <w:rFonts w:ascii="Times New Roman" w:hAnsi="Times New Roman"/>
          <w:sz w:val="24"/>
          <w:szCs w:val="24"/>
        </w:rPr>
        <w:t>(</w:t>
      </w:r>
      <w:r w:rsidR="009D0D9E" w:rsidRPr="0005431A">
        <w:rPr>
          <w:rFonts w:ascii="Times New Roman" w:hAnsi="Times New Roman"/>
          <w:sz w:val="24"/>
          <w:szCs w:val="24"/>
        </w:rPr>
        <w:t>line 3</w:t>
      </w:r>
      <w:r w:rsidR="00F90C63" w:rsidRPr="0005431A">
        <w:rPr>
          <w:rFonts w:ascii="Times New Roman" w:hAnsi="Times New Roman"/>
          <w:sz w:val="24"/>
          <w:szCs w:val="24"/>
        </w:rPr>
        <w:t>);</w:t>
      </w:r>
    </w:p>
    <w:p w14:paraId="0876F836" w14:textId="1DCFC41C" w:rsidR="001C0E3E" w:rsidRPr="0005431A" w:rsidRDefault="001C0E3E" w:rsidP="00EE6F63">
      <w:pPr>
        <w:pStyle w:val="ListParagraph"/>
        <w:numPr>
          <w:ilvl w:val="0"/>
          <w:numId w:val="20"/>
        </w:numPr>
        <w:spacing w:line="360" w:lineRule="auto"/>
        <w:jc w:val="both"/>
        <w:rPr>
          <w:rFonts w:ascii="Times New Roman" w:hAnsi="Times New Roman"/>
          <w:sz w:val="24"/>
          <w:szCs w:val="24"/>
        </w:rPr>
      </w:pPr>
      <w:r w:rsidRPr="0005431A">
        <w:rPr>
          <w:rFonts w:ascii="Times New Roman" w:hAnsi="Times New Roman"/>
          <w:sz w:val="24"/>
          <w:szCs w:val="24"/>
        </w:rPr>
        <w:t>E</w:t>
      </w:r>
      <w:r w:rsidR="00EF34E8" w:rsidRPr="0005431A">
        <w:rPr>
          <w:rFonts w:ascii="Times New Roman" w:hAnsi="Times New Roman"/>
          <w:sz w:val="24"/>
          <w:szCs w:val="24"/>
        </w:rPr>
        <w:t xml:space="preserve">ach city </w:t>
      </w:r>
      <w:r w:rsidR="00EF34E8" w:rsidRPr="0005431A">
        <w:rPr>
          <w:rFonts w:ascii="Times New Roman" w:hAnsi="Times New Roman"/>
          <w:i/>
          <w:sz w:val="24"/>
          <w:szCs w:val="24"/>
        </w:rPr>
        <w:t>i</w:t>
      </w:r>
      <w:r w:rsidR="00EF34E8" w:rsidRPr="0005431A">
        <w:rPr>
          <w:rFonts w:ascii="Times New Roman" w:hAnsi="Times New Roman"/>
          <w:sz w:val="24"/>
          <w:szCs w:val="24"/>
        </w:rPr>
        <w:t xml:space="preserve"> not visited by ant k is added to a slice of the proportional wheel stored in </w:t>
      </w:r>
      <w:r w:rsidR="00EF34E8" w:rsidRPr="0005431A">
        <w:rPr>
          <w:rFonts w:ascii="Times New Roman" w:hAnsi="Times New Roman"/>
          <w:i/>
          <w:sz w:val="24"/>
          <w:szCs w:val="24"/>
        </w:rPr>
        <w:t>t_prob[i]</w:t>
      </w:r>
      <w:r w:rsidR="009D0D9E" w:rsidRPr="0005431A">
        <w:rPr>
          <w:rFonts w:ascii="Times New Roman" w:hAnsi="Times New Roman"/>
          <w:i/>
          <w:sz w:val="24"/>
          <w:szCs w:val="24"/>
        </w:rPr>
        <w:t xml:space="preserve">, </w:t>
      </w:r>
      <w:r w:rsidR="00EF34E8" w:rsidRPr="0005431A">
        <w:rPr>
          <w:rFonts w:ascii="Times New Roman" w:hAnsi="Times New Roman"/>
          <w:sz w:val="24"/>
          <w:szCs w:val="24"/>
        </w:rPr>
        <w:t xml:space="preserve">the size of the slice </w:t>
      </w:r>
      <w:r w:rsidR="00F90C63" w:rsidRPr="0005431A">
        <w:rPr>
          <w:rFonts w:ascii="Times New Roman" w:hAnsi="Times New Roman"/>
          <w:sz w:val="24"/>
          <w:szCs w:val="24"/>
        </w:rPr>
        <w:t xml:space="preserve">is </w:t>
      </w:r>
      <w:r w:rsidR="00EF34E8" w:rsidRPr="0005431A">
        <w:rPr>
          <w:rFonts w:ascii="Times New Roman" w:hAnsi="Times New Roman"/>
          <w:sz w:val="24"/>
          <w:szCs w:val="24"/>
        </w:rPr>
        <w:t>proportional to the strength</w:t>
      </w:r>
      <w:r w:rsidRPr="0005431A">
        <w:rPr>
          <w:rFonts w:ascii="Times New Roman" w:hAnsi="Times New Roman"/>
          <w:sz w:val="24"/>
          <w:szCs w:val="24"/>
        </w:rPr>
        <w:t xml:space="preserve"> of </w:t>
      </w:r>
      <w:r w:rsidR="00F90C63" w:rsidRPr="0005431A">
        <w:rPr>
          <w:rFonts w:ascii="Times New Roman" w:hAnsi="Times New Roman"/>
          <w:sz w:val="24"/>
          <w:szCs w:val="24"/>
        </w:rPr>
        <w:t>E</w:t>
      </w:r>
      <w:r w:rsidRPr="0005431A">
        <w:rPr>
          <w:rFonts w:ascii="Times New Roman" w:hAnsi="Times New Roman"/>
          <w:sz w:val="24"/>
          <w:szCs w:val="24"/>
        </w:rPr>
        <w:t xml:space="preserve">quation 1 </w:t>
      </w:r>
      <w:r w:rsidR="00F90C63" w:rsidRPr="0005431A">
        <w:rPr>
          <w:rFonts w:ascii="Times New Roman" w:hAnsi="Times New Roman"/>
          <w:sz w:val="24"/>
          <w:szCs w:val="24"/>
        </w:rPr>
        <w:t>C</w:t>
      </w:r>
      <w:r w:rsidRPr="0005431A">
        <w:rPr>
          <w:rFonts w:ascii="Times New Roman" w:hAnsi="Times New Roman"/>
          <w:sz w:val="24"/>
          <w:szCs w:val="24"/>
        </w:rPr>
        <w:t>hapter 4</w:t>
      </w:r>
      <w:r w:rsidR="00F90C63" w:rsidRPr="0005431A">
        <w:rPr>
          <w:rFonts w:ascii="Times New Roman" w:hAnsi="Times New Roman"/>
          <w:sz w:val="24"/>
          <w:szCs w:val="24"/>
        </w:rPr>
        <w:t xml:space="preserve"> and is p</w:t>
      </w:r>
      <w:r w:rsidRPr="0005431A">
        <w:rPr>
          <w:rFonts w:ascii="Times New Roman" w:hAnsi="Times New Roman"/>
          <w:sz w:val="24"/>
          <w:szCs w:val="24"/>
        </w:rPr>
        <w:t xml:space="preserve">re-calculated and stored in </w:t>
      </w:r>
      <w:r w:rsidRPr="0005431A">
        <w:rPr>
          <w:rFonts w:ascii="Times New Roman" w:hAnsi="Times New Roman"/>
          <w:i/>
          <w:sz w:val="24"/>
          <w:szCs w:val="24"/>
        </w:rPr>
        <w:t xml:space="preserve">m_ heuristicMatrix </w:t>
      </w:r>
      <w:r w:rsidRPr="0005431A">
        <w:rPr>
          <w:rFonts w:ascii="Times New Roman" w:hAnsi="Times New Roman"/>
          <w:sz w:val="24"/>
          <w:szCs w:val="24"/>
        </w:rPr>
        <w:t xml:space="preserve">as </w:t>
      </w:r>
      <w:r w:rsidR="00F90C63" w:rsidRPr="0005431A">
        <w:rPr>
          <w:rFonts w:ascii="Times New Roman" w:hAnsi="Times New Roman"/>
          <w:sz w:val="24"/>
          <w:szCs w:val="24"/>
        </w:rPr>
        <w:t>to avoid additional calculation (lines 4-12);</w:t>
      </w:r>
    </w:p>
    <w:p w14:paraId="571CED0F" w14:textId="1B28B93C" w:rsidR="009D0D9E" w:rsidRPr="0005431A" w:rsidRDefault="00EF34E8" w:rsidP="00EE6F63">
      <w:pPr>
        <w:pStyle w:val="ListParagraph"/>
        <w:numPr>
          <w:ilvl w:val="0"/>
          <w:numId w:val="20"/>
        </w:numPr>
        <w:spacing w:line="360" w:lineRule="auto"/>
        <w:jc w:val="both"/>
        <w:rPr>
          <w:rFonts w:ascii="Times New Roman" w:hAnsi="Times New Roman"/>
          <w:sz w:val="24"/>
          <w:szCs w:val="24"/>
        </w:rPr>
      </w:pPr>
      <w:r w:rsidRPr="0005431A">
        <w:rPr>
          <w:rFonts w:ascii="Times New Roman" w:hAnsi="Times New Roman"/>
          <w:sz w:val="24"/>
          <w:szCs w:val="24"/>
        </w:rPr>
        <w:t>Next</w:t>
      </w:r>
      <w:r w:rsidR="00F90C63" w:rsidRPr="0005431A">
        <w:rPr>
          <w:rFonts w:ascii="Times New Roman" w:hAnsi="Times New Roman"/>
          <w:sz w:val="24"/>
          <w:szCs w:val="24"/>
        </w:rPr>
        <w:t>,</w:t>
      </w:r>
      <w:r w:rsidRPr="0005431A">
        <w:rPr>
          <w:rFonts w:ascii="Times New Roman" w:hAnsi="Times New Roman"/>
          <w:sz w:val="24"/>
          <w:szCs w:val="24"/>
        </w:rPr>
        <w:t xml:space="preserve"> the wheel is spun by the function </w:t>
      </w:r>
      <w:r w:rsidRPr="0005431A">
        <w:rPr>
          <w:rFonts w:ascii="Times New Roman" w:hAnsi="Times New Roman"/>
          <w:i/>
          <w:sz w:val="24"/>
          <w:szCs w:val="24"/>
        </w:rPr>
        <w:t>fRand</w:t>
      </w:r>
      <w:r w:rsidRPr="0005431A">
        <w:rPr>
          <w:rFonts w:ascii="Times New Roman" w:hAnsi="Times New Roman"/>
          <w:sz w:val="24"/>
          <w:szCs w:val="24"/>
        </w:rPr>
        <w:t xml:space="preserve"> that creates a random number </w:t>
      </w:r>
      <w:r w:rsidR="00F90C63" w:rsidRPr="0005431A">
        <w:rPr>
          <w:rFonts w:ascii="Times New Roman" w:hAnsi="Times New Roman"/>
          <w:sz w:val="24"/>
          <w:szCs w:val="24"/>
        </w:rPr>
        <w:t>(</w:t>
      </w:r>
      <w:r w:rsidR="009D0D9E" w:rsidRPr="0005431A">
        <w:rPr>
          <w:rFonts w:ascii="Times New Roman" w:hAnsi="Times New Roman"/>
          <w:sz w:val="24"/>
          <w:szCs w:val="24"/>
        </w:rPr>
        <w:t>line 16</w:t>
      </w:r>
      <w:r w:rsidR="00F90C63" w:rsidRPr="0005431A">
        <w:rPr>
          <w:rFonts w:ascii="Times New Roman" w:hAnsi="Times New Roman"/>
          <w:sz w:val="24"/>
          <w:szCs w:val="24"/>
        </w:rPr>
        <w:t>)</w:t>
      </w:r>
      <w:r w:rsidR="009D0D9E" w:rsidRPr="0005431A">
        <w:rPr>
          <w:rFonts w:ascii="Times New Roman" w:hAnsi="Times New Roman"/>
          <w:sz w:val="24"/>
          <w:szCs w:val="24"/>
        </w:rPr>
        <w:t xml:space="preserve"> </w:t>
      </w:r>
      <w:r w:rsidRPr="0005431A">
        <w:rPr>
          <w:rFonts w:ascii="Times New Roman" w:hAnsi="Times New Roman"/>
          <w:sz w:val="24"/>
          <w:szCs w:val="24"/>
        </w:rPr>
        <w:t xml:space="preserve">in uniform </w:t>
      </w:r>
      <w:r w:rsidR="001C0E3E" w:rsidRPr="0005431A">
        <w:rPr>
          <w:rFonts w:ascii="Times New Roman" w:hAnsi="Times New Roman"/>
          <w:sz w:val="24"/>
          <w:szCs w:val="24"/>
        </w:rPr>
        <w:t>probability</w:t>
      </w:r>
      <w:r w:rsidR="00F90C63" w:rsidRPr="0005431A">
        <w:rPr>
          <w:rFonts w:ascii="Times New Roman" w:hAnsi="Times New Roman"/>
          <w:sz w:val="24"/>
          <w:szCs w:val="24"/>
        </w:rPr>
        <w:t>;</w:t>
      </w:r>
      <w:r w:rsidRPr="0005431A">
        <w:rPr>
          <w:rFonts w:ascii="Times New Roman" w:hAnsi="Times New Roman"/>
          <w:sz w:val="24"/>
          <w:szCs w:val="24"/>
        </w:rPr>
        <w:t xml:space="preserve"> wherever this number ends up is the ant</w:t>
      </w:r>
      <w:r w:rsidR="00F90C63" w:rsidRPr="0005431A">
        <w:rPr>
          <w:rFonts w:ascii="Times New Roman" w:hAnsi="Times New Roman"/>
          <w:sz w:val="24"/>
          <w:szCs w:val="24"/>
        </w:rPr>
        <w:t>’</w:t>
      </w:r>
      <w:r w:rsidRPr="0005431A">
        <w:rPr>
          <w:rFonts w:ascii="Times New Roman" w:hAnsi="Times New Roman"/>
          <w:sz w:val="24"/>
          <w:szCs w:val="24"/>
        </w:rPr>
        <w:t>s next city</w:t>
      </w:r>
      <w:r w:rsidR="00F90C63" w:rsidRPr="0005431A">
        <w:rPr>
          <w:rFonts w:ascii="Times New Roman" w:hAnsi="Times New Roman"/>
          <w:sz w:val="24"/>
          <w:szCs w:val="24"/>
        </w:rPr>
        <w:t>; that</w:t>
      </w:r>
      <w:r w:rsidR="001C0E3E" w:rsidRPr="0005431A">
        <w:rPr>
          <w:rFonts w:ascii="Times New Roman" w:hAnsi="Times New Roman"/>
          <w:sz w:val="24"/>
          <w:szCs w:val="24"/>
        </w:rPr>
        <w:t xml:space="preserve"> city is </w:t>
      </w:r>
      <w:r w:rsidR="00F90C63" w:rsidRPr="0005431A">
        <w:rPr>
          <w:rFonts w:ascii="Times New Roman" w:hAnsi="Times New Roman"/>
          <w:sz w:val="24"/>
          <w:szCs w:val="24"/>
        </w:rPr>
        <w:t xml:space="preserve">then </w:t>
      </w:r>
      <w:r w:rsidR="001C0E3E" w:rsidRPr="0005431A">
        <w:rPr>
          <w:rFonts w:ascii="Times New Roman" w:hAnsi="Times New Roman"/>
          <w:sz w:val="24"/>
          <w:szCs w:val="24"/>
        </w:rPr>
        <w:t xml:space="preserve">set to false </w:t>
      </w:r>
      <w:r w:rsidR="00F90C63" w:rsidRPr="0005431A">
        <w:rPr>
          <w:rFonts w:ascii="Times New Roman" w:hAnsi="Times New Roman"/>
          <w:sz w:val="24"/>
          <w:szCs w:val="24"/>
        </w:rPr>
        <w:t xml:space="preserve">so it is </w:t>
      </w:r>
      <w:r w:rsidR="001C0E3E" w:rsidRPr="0005431A">
        <w:rPr>
          <w:rFonts w:ascii="Times New Roman" w:hAnsi="Times New Roman"/>
          <w:sz w:val="24"/>
          <w:szCs w:val="24"/>
        </w:rPr>
        <w:t>not visit</w:t>
      </w:r>
      <w:r w:rsidR="00F90C63" w:rsidRPr="0005431A">
        <w:rPr>
          <w:rFonts w:ascii="Times New Roman" w:hAnsi="Times New Roman"/>
          <w:sz w:val="24"/>
          <w:szCs w:val="24"/>
        </w:rPr>
        <w:t>ed</w:t>
      </w:r>
      <w:r w:rsidR="001C0E3E" w:rsidRPr="0005431A">
        <w:rPr>
          <w:rFonts w:ascii="Times New Roman" w:hAnsi="Times New Roman"/>
          <w:sz w:val="24"/>
          <w:szCs w:val="24"/>
        </w:rPr>
        <w:t xml:space="preserve"> again</w:t>
      </w:r>
      <w:r w:rsidR="00F55DD2" w:rsidRPr="0005431A">
        <w:rPr>
          <w:rFonts w:ascii="Times New Roman" w:hAnsi="Times New Roman"/>
          <w:sz w:val="24"/>
          <w:szCs w:val="24"/>
        </w:rPr>
        <w:t xml:space="preserve"> </w:t>
      </w:r>
      <w:r w:rsidR="00F90C63" w:rsidRPr="0005431A">
        <w:rPr>
          <w:rFonts w:ascii="Times New Roman" w:hAnsi="Times New Roman"/>
          <w:sz w:val="24"/>
          <w:szCs w:val="24"/>
        </w:rPr>
        <w:t>(</w:t>
      </w:r>
      <w:r w:rsidR="00F55DD2" w:rsidRPr="0005431A">
        <w:rPr>
          <w:rFonts w:ascii="Times New Roman" w:hAnsi="Times New Roman"/>
          <w:sz w:val="24"/>
          <w:szCs w:val="24"/>
        </w:rPr>
        <w:t>lines 19-20</w:t>
      </w:r>
      <w:r w:rsidR="00F90C63" w:rsidRPr="0005431A">
        <w:rPr>
          <w:rFonts w:ascii="Times New Roman" w:hAnsi="Times New Roman"/>
          <w:sz w:val="24"/>
          <w:szCs w:val="24"/>
        </w:rPr>
        <w:t>)</w:t>
      </w:r>
      <w:r w:rsidR="001C0E3E" w:rsidRPr="0005431A">
        <w:rPr>
          <w:rFonts w:ascii="Times New Roman" w:hAnsi="Times New Roman"/>
          <w:sz w:val="24"/>
          <w:szCs w:val="24"/>
        </w:rPr>
        <w:t>.</w:t>
      </w:r>
      <w:r w:rsidR="00BC2363" w:rsidRPr="0005431A">
        <w:rPr>
          <w:rFonts w:ascii="Times New Roman" w:hAnsi="Times New Roman"/>
          <w:sz w:val="24"/>
          <w:szCs w:val="24"/>
        </w:rPr>
        <w:t xml:space="preserve"> </w:t>
      </w:r>
    </w:p>
    <w:p w14:paraId="0BBF3032" w14:textId="6B1FAC63" w:rsidR="00972E18" w:rsidRPr="0005431A" w:rsidRDefault="00B4795A" w:rsidP="000B3C97">
      <w:pPr>
        <w:rPr>
          <w:lang w:val="en-IE"/>
        </w:rPr>
      </w:pPr>
      <w:r w:rsidRPr="0005431A">
        <w:rPr>
          <w:lang w:val="en-IE"/>
        </w:rPr>
        <w:t>T</w:t>
      </w:r>
      <w:r w:rsidR="00972E18" w:rsidRPr="0005431A">
        <w:rPr>
          <w:lang w:val="en-IE"/>
        </w:rPr>
        <w:t>his function is defined in the system as a virtual function and only the ant colony system</w:t>
      </w:r>
      <w:r w:rsidR="000A5F2A" w:rsidRPr="0005431A">
        <w:rPr>
          <w:lang w:val="en-IE"/>
        </w:rPr>
        <w:t xml:space="preserve"> and mutated ant</w:t>
      </w:r>
      <w:r w:rsidR="00F90C63" w:rsidRPr="0005431A">
        <w:rPr>
          <w:lang w:val="en-IE"/>
        </w:rPr>
        <w:t xml:space="preserve"> actually override</w:t>
      </w:r>
      <w:r w:rsidR="00972E18" w:rsidRPr="0005431A">
        <w:rPr>
          <w:lang w:val="en-IE"/>
        </w:rPr>
        <w:t xml:space="preserve"> this method according to the algorithm selection feature </w:t>
      </w:r>
      <w:r w:rsidR="00F90C63" w:rsidRPr="0005431A">
        <w:rPr>
          <w:lang w:val="en-IE"/>
        </w:rPr>
        <w:t>(see C</w:t>
      </w:r>
      <w:r w:rsidR="00972E18" w:rsidRPr="0005431A">
        <w:rPr>
          <w:lang w:val="en-IE"/>
        </w:rPr>
        <w:t xml:space="preserve">hapter </w:t>
      </w:r>
      <w:r w:rsidR="000A5F2A" w:rsidRPr="0005431A">
        <w:rPr>
          <w:lang w:val="en-IE"/>
        </w:rPr>
        <w:t>4</w:t>
      </w:r>
      <w:r w:rsidR="00F90C63" w:rsidRPr="0005431A">
        <w:rPr>
          <w:lang w:val="en-IE"/>
        </w:rPr>
        <w:t>)</w:t>
      </w:r>
      <w:r w:rsidR="000A5F2A" w:rsidRPr="0005431A">
        <w:rPr>
          <w:lang w:val="en-IE"/>
        </w:rPr>
        <w:t>.</w:t>
      </w:r>
    </w:p>
    <w:p w14:paraId="40A8962D" w14:textId="2563CD86" w:rsidR="000B3C97" w:rsidRPr="00F133C8" w:rsidRDefault="00F642E8" w:rsidP="00F133C8">
      <w:pPr>
        <w:pStyle w:val="Heading3"/>
        <w:rPr>
          <w:i/>
        </w:rPr>
      </w:pPr>
      <w:r w:rsidRPr="00F133C8">
        <w:rPr>
          <w:i/>
        </w:rPr>
        <w:tab/>
      </w:r>
      <w:bookmarkStart w:id="197" w:name="_Toc396914473"/>
      <w:r w:rsidRPr="00F133C8">
        <w:rPr>
          <w:i/>
        </w:rPr>
        <w:t>8.</w:t>
      </w:r>
      <w:r w:rsidR="00B66760" w:rsidRPr="00F133C8">
        <w:rPr>
          <w:i/>
        </w:rPr>
        <w:t>10</w:t>
      </w:r>
      <w:r w:rsidRPr="00F133C8">
        <w:rPr>
          <w:i/>
        </w:rPr>
        <w:t>.</w:t>
      </w:r>
      <w:r w:rsidR="00F90C63" w:rsidRPr="00F133C8">
        <w:rPr>
          <w:i/>
        </w:rPr>
        <w:t>2</w:t>
      </w:r>
      <w:r w:rsidR="00F90C63" w:rsidRPr="00F133C8">
        <w:rPr>
          <w:i/>
        </w:rPr>
        <w:tab/>
      </w:r>
      <w:r w:rsidR="000B3C97" w:rsidRPr="00F133C8">
        <w:rPr>
          <w:i/>
        </w:rPr>
        <w:t>The Ant System</w:t>
      </w:r>
      <w:bookmarkEnd w:id="197"/>
    </w:p>
    <w:p w14:paraId="1E96160A" w14:textId="69622D21" w:rsidR="009D10AE" w:rsidRPr="0005431A" w:rsidRDefault="00F90C63" w:rsidP="009D10AE">
      <w:pPr>
        <w:rPr>
          <w:lang w:val="en-IE"/>
        </w:rPr>
      </w:pPr>
      <w:r w:rsidRPr="0005431A">
        <w:rPr>
          <w:lang w:val="en-IE"/>
        </w:rPr>
        <w:t xml:space="preserve">The </w:t>
      </w:r>
      <w:r w:rsidR="00FE476B" w:rsidRPr="0005431A">
        <w:rPr>
          <w:lang w:val="en-IE"/>
        </w:rPr>
        <w:t>a</w:t>
      </w:r>
      <w:r w:rsidRPr="0005431A">
        <w:rPr>
          <w:lang w:val="en-IE"/>
        </w:rPr>
        <w:t xml:space="preserve">nt system class diagram is shown in Figure </w:t>
      </w:r>
      <w:r w:rsidR="0091716A">
        <w:rPr>
          <w:lang w:val="en-IE"/>
        </w:rPr>
        <w:t>18</w:t>
      </w:r>
      <w:r w:rsidRPr="0005431A">
        <w:rPr>
          <w:lang w:val="en-IE"/>
        </w:rPr>
        <w:t>. T</w:t>
      </w:r>
      <w:r w:rsidR="009D10AE" w:rsidRPr="0005431A">
        <w:rPr>
          <w:lang w:val="en-IE"/>
        </w:rPr>
        <w:t>his class is the implementation of the basic a</w:t>
      </w:r>
      <w:r w:rsidRPr="0005431A">
        <w:rPr>
          <w:lang w:val="en-IE"/>
        </w:rPr>
        <w:t>nt system algorithm defined in C</w:t>
      </w:r>
      <w:r w:rsidR="009D10AE" w:rsidRPr="0005431A">
        <w:rPr>
          <w:lang w:val="en-IE"/>
        </w:rPr>
        <w:t>hapter 4. It is also the base class that all other ant algorithms derive from</w:t>
      </w:r>
      <w:r w:rsidR="00483F9A" w:rsidRPr="0005431A">
        <w:rPr>
          <w:lang w:val="en-IE"/>
        </w:rPr>
        <w:t xml:space="preserve"> and it itself derives from </w:t>
      </w:r>
      <w:r w:rsidR="00483F9A" w:rsidRPr="0005431A">
        <w:rPr>
          <w:i/>
          <w:lang w:val="en-IE"/>
        </w:rPr>
        <w:t>IproblemSolver</w:t>
      </w:r>
      <w:r w:rsidR="00483F9A" w:rsidRPr="0005431A">
        <w:rPr>
          <w:lang w:val="en-IE"/>
        </w:rPr>
        <w:t xml:space="preserve"> interface</w:t>
      </w:r>
      <w:r w:rsidR="009D10AE" w:rsidRPr="0005431A">
        <w:rPr>
          <w:lang w:val="en-IE"/>
        </w:rPr>
        <w:t xml:space="preserve">. It </w:t>
      </w:r>
      <w:r w:rsidRPr="0005431A">
        <w:rPr>
          <w:lang w:val="en-IE"/>
        </w:rPr>
        <w:t>comprises</w:t>
      </w:r>
      <w:r w:rsidR="009D10AE" w:rsidRPr="0005431A">
        <w:rPr>
          <w:lang w:val="en-IE"/>
        </w:rPr>
        <w:t xml:space="preserve"> various virtual functions that can be overridden in derived classes. It </w:t>
      </w:r>
      <w:r w:rsidR="009D10AE" w:rsidRPr="0005431A">
        <w:rPr>
          <w:lang w:val="en-IE"/>
        </w:rPr>
        <w:lastRenderedPageBreak/>
        <w:t>contains the collection of ants</w:t>
      </w:r>
      <w:r w:rsidR="00F55DD2" w:rsidRPr="0005431A">
        <w:rPr>
          <w:lang w:val="en-IE"/>
        </w:rPr>
        <w:t xml:space="preserve"> in</w:t>
      </w:r>
      <w:r w:rsidR="009D10AE" w:rsidRPr="0005431A">
        <w:rPr>
          <w:lang w:val="en-IE"/>
        </w:rPr>
        <w:t xml:space="preserve"> the colony</w:t>
      </w:r>
      <w:r w:rsidR="00483F9A" w:rsidRPr="0005431A">
        <w:rPr>
          <w:lang w:val="en-IE"/>
        </w:rPr>
        <w:t xml:space="preserve"> and their tours</w:t>
      </w:r>
      <w:r w:rsidRPr="0005431A">
        <w:rPr>
          <w:lang w:val="en-IE"/>
        </w:rPr>
        <w:t>,</w:t>
      </w:r>
      <w:r w:rsidR="00483F9A" w:rsidRPr="0005431A">
        <w:rPr>
          <w:lang w:val="en-IE"/>
        </w:rPr>
        <w:t xml:space="preserve"> all information the ants require to solve the particular problem at hand</w:t>
      </w:r>
      <w:r w:rsidR="00F55DD2" w:rsidRPr="0005431A">
        <w:rPr>
          <w:lang w:val="en-IE"/>
        </w:rPr>
        <w:t>,</w:t>
      </w:r>
      <w:r w:rsidR="009D10AE" w:rsidRPr="0005431A">
        <w:rPr>
          <w:lang w:val="en-IE"/>
        </w:rPr>
        <w:t xml:space="preserve"> the pheromone matrix and all other information common to the other algorithms. The virtual functions mostly deal with the manipulation of the pheromone matrix, as that is</w:t>
      </w:r>
      <w:r w:rsidRPr="0005431A">
        <w:rPr>
          <w:lang w:val="en-IE"/>
        </w:rPr>
        <w:t xml:space="preserve"> how the algorithms defined in C</w:t>
      </w:r>
      <w:r w:rsidR="009D10AE" w:rsidRPr="0005431A">
        <w:rPr>
          <w:lang w:val="en-IE"/>
        </w:rPr>
        <w:t>hapter 5 differ.</w:t>
      </w:r>
      <w:r w:rsidR="00483F9A" w:rsidRPr="0005431A">
        <w:rPr>
          <w:lang w:val="en-IE"/>
        </w:rPr>
        <w:t xml:space="preserve"> It </w:t>
      </w:r>
      <w:r w:rsidR="006A218A" w:rsidRPr="0005431A">
        <w:rPr>
          <w:lang w:val="en-IE"/>
        </w:rPr>
        <w:t xml:space="preserve">is </w:t>
      </w:r>
      <w:r w:rsidR="00483F9A" w:rsidRPr="0005431A">
        <w:rPr>
          <w:lang w:val="en-IE"/>
        </w:rPr>
        <w:t xml:space="preserve">also the access point for the local search if implemented for all ant algorithms. </w:t>
      </w:r>
    </w:p>
    <w:tbl>
      <w:tblPr>
        <w:tblW w:w="0" w:type="auto"/>
        <w:tblLook w:val="04A0" w:firstRow="1" w:lastRow="0" w:firstColumn="1" w:lastColumn="0" w:noHBand="0" w:noVBand="1"/>
      </w:tblPr>
      <w:tblGrid>
        <w:gridCol w:w="8607"/>
      </w:tblGrid>
      <w:tr w:rsidR="000B3C97" w:rsidRPr="0005431A" w14:paraId="33688A35" w14:textId="77777777" w:rsidTr="000B3C97">
        <w:tc>
          <w:tcPr>
            <w:tcW w:w="8607" w:type="dxa"/>
          </w:tcPr>
          <w:p w14:paraId="61ADE1FA" w14:textId="77777777" w:rsidR="00C250D2" w:rsidRDefault="000B3C97" w:rsidP="00C250D2">
            <w:pPr>
              <w:keepNext/>
            </w:pPr>
            <w:r w:rsidRPr="0005431A">
              <w:rPr>
                <w:noProof/>
                <w:lang w:val="en-IE" w:eastAsia="en-IE"/>
              </w:rPr>
              <w:drawing>
                <wp:inline distT="0" distB="0" distL="0" distR="0" wp14:anchorId="6CE9DE3C" wp14:editId="62FF9563">
                  <wp:extent cx="3562503" cy="394336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3565611" cy="3946803"/>
                          </a:xfrm>
                          <a:prstGeom prst="rect">
                            <a:avLst/>
                          </a:prstGeom>
                        </pic:spPr>
                      </pic:pic>
                    </a:graphicData>
                  </a:graphic>
                </wp:inline>
              </w:drawing>
            </w:r>
          </w:p>
          <w:p w14:paraId="495094C8" w14:textId="519A3F4E" w:rsidR="000B3C97" w:rsidRPr="0005431A" w:rsidRDefault="00C250D2" w:rsidP="00980EDC">
            <w:pPr>
              <w:pStyle w:val="Caption"/>
              <w:rPr>
                <w:lang w:val="en-IE"/>
              </w:rPr>
            </w:pPr>
            <w:bookmarkStart w:id="198" w:name="_Toc396945017"/>
            <w:r>
              <w:t xml:space="preserve">Figure </w:t>
            </w:r>
            <w:r w:rsidR="00141A5B">
              <w:fldChar w:fldCharType="begin"/>
            </w:r>
            <w:r w:rsidR="00141A5B">
              <w:instrText xml:space="preserve"> SEQ Figure \* ARABIC </w:instrText>
            </w:r>
            <w:r w:rsidR="00141A5B">
              <w:fldChar w:fldCharType="separate"/>
            </w:r>
            <w:r w:rsidR="00DC0160">
              <w:rPr>
                <w:noProof/>
              </w:rPr>
              <w:t>18</w:t>
            </w:r>
            <w:r w:rsidR="00141A5B">
              <w:fldChar w:fldCharType="end"/>
            </w:r>
            <w:r w:rsidR="00980EDC" w:rsidRPr="00980EDC">
              <w:t xml:space="preserve"> - </w:t>
            </w:r>
            <w:r w:rsidR="0083430B" w:rsidRPr="0083430B">
              <w:t xml:space="preserve">AntSolver </w:t>
            </w:r>
            <w:r w:rsidRPr="00517243">
              <w:t>Ant System Class Diagram</w:t>
            </w:r>
            <w:bookmarkEnd w:id="198"/>
          </w:p>
        </w:tc>
      </w:tr>
    </w:tbl>
    <w:p w14:paraId="08B3A386" w14:textId="037C6EF2" w:rsidR="000B3C97" w:rsidRPr="00F133C8" w:rsidRDefault="00F642E8" w:rsidP="00F133C8">
      <w:pPr>
        <w:pStyle w:val="Heading3"/>
        <w:rPr>
          <w:i/>
        </w:rPr>
      </w:pPr>
      <w:r w:rsidRPr="00F133C8">
        <w:rPr>
          <w:i/>
        </w:rPr>
        <w:tab/>
      </w:r>
      <w:bookmarkStart w:id="199" w:name="_Toc396914474"/>
      <w:r w:rsidRPr="00F133C8">
        <w:rPr>
          <w:i/>
        </w:rPr>
        <w:t>8.</w:t>
      </w:r>
      <w:r w:rsidR="00B66760" w:rsidRPr="00F133C8">
        <w:rPr>
          <w:i/>
        </w:rPr>
        <w:t>10</w:t>
      </w:r>
      <w:r w:rsidRPr="00F133C8">
        <w:rPr>
          <w:i/>
        </w:rPr>
        <w:t>.</w:t>
      </w:r>
      <w:r w:rsidR="00F90C63" w:rsidRPr="00F133C8">
        <w:rPr>
          <w:i/>
        </w:rPr>
        <w:t>3</w:t>
      </w:r>
      <w:r w:rsidR="00F90C63" w:rsidRPr="00F133C8">
        <w:rPr>
          <w:i/>
        </w:rPr>
        <w:tab/>
      </w:r>
      <w:r w:rsidR="00483F9A" w:rsidRPr="00F133C8">
        <w:rPr>
          <w:i/>
        </w:rPr>
        <w:t>Elitist</w:t>
      </w:r>
      <w:r w:rsidR="000B3C97" w:rsidRPr="00F133C8">
        <w:rPr>
          <w:i/>
        </w:rPr>
        <w:t xml:space="preserve"> </w:t>
      </w:r>
      <w:r w:rsidR="00483F9A" w:rsidRPr="00F133C8">
        <w:rPr>
          <w:i/>
        </w:rPr>
        <w:t>Ant System</w:t>
      </w:r>
      <w:bookmarkEnd w:id="199"/>
    </w:p>
    <w:p w14:paraId="6E9502D3" w14:textId="69F713AD" w:rsidR="00B4359D" w:rsidRPr="0005431A" w:rsidRDefault="006A218A" w:rsidP="00483F9A">
      <w:pPr>
        <w:rPr>
          <w:lang w:val="en-IE"/>
        </w:rPr>
      </w:pPr>
      <w:r w:rsidRPr="00E604C2">
        <w:rPr>
          <w:lang w:val="en-IE"/>
        </w:rPr>
        <w:t>T</w:t>
      </w:r>
      <w:r w:rsidR="00483F9A" w:rsidRPr="00E604C2">
        <w:rPr>
          <w:lang w:val="en-IE"/>
        </w:rPr>
        <w:t xml:space="preserve">he Elite Ant System algorithm </w:t>
      </w:r>
      <w:r w:rsidR="00B4359D" w:rsidRPr="00E604C2">
        <w:rPr>
          <w:lang w:val="en-IE"/>
        </w:rPr>
        <w:t>inherits</w:t>
      </w:r>
      <w:r w:rsidR="00483F9A" w:rsidRPr="00E604C2">
        <w:rPr>
          <w:lang w:val="en-IE"/>
        </w:rPr>
        <w:t xml:space="preserve"> all functionality from its parent classes that is </w:t>
      </w:r>
      <w:r w:rsidR="00483F9A" w:rsidRPr="00E604C2">
        <w:rPr>
          <w:i/>
          <w:lang w:val="en-IE"/>
        </w:rPr>
        <w:t>CAntSystem</w:t>
      </w:r>
      <w:r w:rsidR="00483F9A" w:rsidRPr="00E604C2">
        <w:rPr>
          <w:lang w:val="en-IE"/>
        </w:rPr>
        <w:t xml:space="preserve"> and </w:t>
      </w:r>
      <w:r w:rsidR="00483F9A" w:rsidRPr="00E604C2">
        <w:rPr>
          <w:i/>
          <w:lang w:val="en-IE"/>
        </w:rPr>
        <w:t>IproblemSolver</w:t>
      </w:r>
      <w:r w:rsidR="00483F9A" w:rsidRPr="00E604C2">
        <w:rPr>
          <w:lang w:val="en-IE"/>
        </w:rPr>
        <w:t xml:space="preserve">, this class is the exact same as the ant system except for </w:t>
      </w:r>
      <w:r w:rsidR="00CC07F0" w:rsidRPr="00E604C2">
        <w:rPr>
          <w:lang w:val="en-IE"/>
        </w:rPr>
        <w:t>Equation 5</w:t>
      </w:r>
      <w:r w:rsidR="00E604C2" w:rsidRPr="00E604C2">
        <w:rPr>
          <w:lang w:val="en-IE"/>
        </w:rPr>
        <w:t>.1</w:t>
      </w:r>
      <w:r w:rsidR="00CC07F0" w:rsidRPr="00E604C2">
        <w:rPr>
          <w:lang w:val="en-IE"/>
        </w:rPr>
        <w:t xml:space="preserve"> C</w:t>
      </w:r>
      <w:r w:rsidR="00483F9A" w:rsidRPr="00E604C2">
        <w:rPr>
          <w:lang w:val="en-IE"/>
        </w:rPr>
        <w:t xml:space="preserve">hapter </w:t>
      </w:r>
      <w:r w:rsidR="00606C20" w:rsidRPr="00E604C2">
        <w:rPr>
          <w:lang w:val="en-IE"/>
        </w:rPr>
        <w:t>5.</w:t>
      </w:r>
    </w:p>
    <w:p w14:paraId="659A4CDD" w14:textId="77777777" w:rsidR="00483F9A" w:rsidRPr="0005431A" w:rsidRDefault="00483F9A" w:rsidP="00483F9A">
      <w:pPr>
        <w:rPr>
          <w:lang w:val="en-IE"/>
        </w:rPr>
      </w:pPr>
    </w:p>
    <w:tbl>
      <w:tblPr>
        <w:tblW w:w="0" w:type="auto"/>
        <w:tblLook w:val="04A0" w:firstRow="1" w:lastRow="0" w:firstColumn="1" w:lastColumn="0" w:noHBand="0" w:noVBand="1"/>
      </w:tblPr>
      <w:tblGrid>
        <w:gridCol w:w="8607"/>
      </w:tblGrid>
      <w:tr w:rsidR="000B3C97" w:rsidRPr="0005431A" w14:paraId="46B1597A" w14:textId="77777777" w:rsidTr="000B3C97">
        <w:tc>
          <w:tcPr>
            <w:tcW w:w="8607" w:type="dxa"/>
          </w:tcPr>
          <w:p w14:paraId="31B0AD9C" w14:textId="77777777" w:rsidR="00C250D2" w:rsidRDefault="000B3C97" w:rsidP="00C250D2">
            <w:pPr>
              <w:keepNext/>
            </w:pPr>
            <w:r w:rsidRPr="0005431A">
              <w:rPr>
                <w:noProof/>
                <w:lang w:val="en-IE" w:eastAsia="en-IE"/>
              </w:rPr>
              <w:lastRenderedPageBreak/>
              <w:drawing>
                <wp:inline distT="0" distB="0" distL="0" distR="0" wp14:anchorId="0212DEE5" wp14:editId="28FDA832">
                  <wp:extent cx="3588022" cy="1726388"/>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3594597" cy="1729551"/>
                          </a:xfrm>
                          <a:prstGeom prst="rect">
                            <a:avLst/>
                          </a:prstGeom>
                        </pic:spPr>
                      </pic:pic>
                    </a:graphicData>
                  </a:graphic>
                </wp:inline>
              </w:drawing>
            </w:r>
          </w:p>
          <w:p w14:paraId="3603B130" w14:textId="1B0CF017" w:rsidR="000B3C97" w:rsidRPr="0005431A" w:rsidRDefault="00C250D2" w:rsidP="003A75C2">
            <w:pPr>
              <w:pStyle w:val="Caption"/>
              <w:rPr>
                <w:lang w:val="en-IE"/>
              </w:rPr>
            </w:pPr>
            <w:bookmarkStart w:id="200" w:name="_Toc396945018"/>
            <w:r>
              <w:t xml:space="preserve">Figure </w:t>
            </w:r>
            <w:r w:rsidR="00141A5B">
              <w:fldChar w:fldCharType="begin"/>
            </w:r>
            <w:r w:rsidR="00141A5B">
              <w:instrText xml:space="preserve"> SEQ Figure \* ARABIC </w:instrText>
            </w:r>
            <w:r w:rsidR="00141A5B">
              <w:fldChar w:fldCharType="separate"/>
            </w:r>
            <w:r w:rsidR="00DC0160">
              <w:rPr>
                <w:noProof/>
              </w:rPr>
              <w:t>19</w:t>
            </w:r>
            <w:r w:rsidR="00141A5B">
              <w:fldChar w:fldCharType="end"/>
            </w:r>
            <w:r w:rsidR="003A75C2" w:rsidRPr="003A75C2">
              <w:t xml:space="preserve"> - </w:t>
            </w:r>
            <w:r w:rsidR="0083430B">
              <w:t xml:space="preserve">AntSolver </w:t>
            </w:r>
            <w:r w:rsidR="00E604C2">
              <w:t>Elitist Ant C</w:t>
            </w:r>
            <w:r w:rsidRPr="00886865">
              <w:t xml:space="preserve">lass </w:t>
            </w:r>
            <w:r w:rsidR="00E604C2">
              <w:t>D</w:t>
            </w:r>
            <w:r w:rsidRPr="00886865">
              <w:t>iagram</w:t>
            </w:r>
            <w:bookmarkEnd w:id="200"/>
          </w:p>
        </w:tc>
      </w:tr>
    </w:tbl>
    <w:p w14:paraId="699EE5DE" w14:textId="77777777" w:rsidR="00B4359D" w:rsidRPr="0005431A" w:rsidRDefault="00B4359D" w:rsidP="00B4359D">
      <w:pPr>
        <w:rPr>
          <w:lang w:val="en-IE"/>
        </w:rPr>
      </w:pPr>
      <w:r w:rsidRPr="0005431A">
        <w:rPr>
          <w:lang w:val="en-IE"/>
        </w:rPr>
        <w:t>As per the equation the virtual function update is the only function overridden as shown as the best to date ant gets to deposit extra pheromones.</w:t>
      </w:r>
    </w:p>
    <w:p w14:paraId="1D6F62E2" w14:textId="77777777" w:rsidR="00C250D2" w:rsidRDefault="004E30F5" w:rsidP="00C250D2">
      <w:pPr>
        <w:keepNext/>
      </w:pPr>
      <w:r>
        <w:rPr>
          <w:lang w:val="en-IE"/>
        </w:rPr>
        <w:pict w14:anchorId="262A5811">
          <v:shape id="_x0000_i1033" type="#_x0000_t75" style="width:468.7pt;height:191.55pt">
            <v:imagedata r:id="rId36" o:title=""/>
          </v:shape>
        </w:pict>
      </w:r>
    </w:p>
    <w:p w14:paraId="4F0A97A6" w14:textId="31DCB20D" w:rsidR="00C250D2" w:rsidRDefault="00C250D2" w:rsidP="00C250D2">
      <w:pPr>
        <w:pStyle w:val="Caption"/>
      </w:pPr>
      <w:bookmarkStart w:id="201" w:name="_Toc396836562"/>
      <w:r>
        <w:t xml:space="preserve">Code listing </w:t>
      </w:r>
      <w:r w:rsidR="00F2061A">
        <w:fldChar w:fldCharType="begin"/>
      </w:r>
      <w:r w:rsidR="00F2061A">
        <w:instrText xml:space="preserve"> STYLEREF 1 \s </w:instrText>
      </w:r>
      <w:r w:rsidR="00F2061A">
        <w:fldChar w:fldCharType="separate"/>
      </w:r>
      <w:r w:rsidR="00DC0160">
        <w:rPr>
          <w:noProof/>
        </w:rPr>
        <w:t>8</w:t>
      </w:r>
      <w:r w:rsidR="00F2061A">
        <w:fldChar w:fldCharType="end"/>
      </w:r>
      <w:r w:rsidR="00F2061A">
        <w:t>.</w:t>
      </w:r>
      <w:r w:rsidR="00F2061A">
        <w:fldChar w:fldCharType="begin"/>
      </w:r>
      <w:r w:rsidR="00F2061A">
        <w:instrText xml:space="preserve"> SEQ Code_listing \* ARABIC \s 1 </w:instrText>
      </w:r>
      <w:r w:rsidR="00F2061A">
        <w:fldChar w:fldCharType="separate"/>
      </w:r>
      <w:r w:rsidR="00DC0160">
        <w:rPr>
          <w:noProof/>
        </w:rPr>
        <w:t>4</w:t>
      </w:r>
      <w:r w:rsidR="00F2061A">
        <w:fldChar w:fldCharType="end"/>
      </w:r>
      <w:r w:rsidR="00980EDC" w:rsidRPr="00980EDC">
        <w:t xml:space="preserve"> - </w:t>
      </w:r>
      <w:r w:rsidR="0083430B" w:rsidRPr="0083430B">
        <w:t xml:space="preserve">AntSolver </w:t>
      </w:r>
      <w:r w:rsidRPr="00413611">
        <w:t>Elit</w:t>
      </w:r>
      <w:r w:rsidR="00E604C2">
        <w:t>ist</w:t>
      </w:r>
      <w:r w:rsidRPr="00413611">
        <w:t xml:space="preserve"> Ant</w:t>
      </w:r>
      <w:r w:rsidR="00E604C2">
        <w:t xml:space="preserve"> System</w:t>
      </w:r>
      <w:r w:rsidRPr="00413611">
        <w:t xml:space="preserve"> </w:t>
      </w:r>
      <w:r w:rsidR="00E604C2">
        <w:t>Pheromone U</w:t>
      </w:r>
      <w:r w:rsidRPr="00413611">
        <w:t>pdate</w:t>
      </w:r>
      <w:bookmarkEnd w:id="201"/>
    </w:p>
    <w:p w14:paraId="1A05013E" w14:textId="192C224A" w:rsidR="00B4359D" w:rsidRPr="0005431A" w:rsidRDefault="00CC07F0" w:rsidP="00EE6F63">
      <w:pPr>
        <w:pStyle w:val="ListParagraph"/>
        <w:numPr>
          <w:ilvl w:val="0"/>
          <w:numId w:val="19"/>
        </w:numPr>
        <w:spacing w:line="360" w:lineRule="auto"/>
        <w:jc w:val="both"/>
        <w:rPr>
          <w:rFonts w:ascii="Times New Roman" w:hAnsi="Times New Roman"/>
          <w:sz w:val="24"/>
          <w:szCs w:val="24"/>
        </w:rPr>
      </w:pPr>
      <w:r w:rsidRPr="0005431A">
        <w:rPr>
          <w:rFonts w:ascii="Times New Roman" w:hAnsi="Times New Roman"/>
          <w:sz w:val="24"/>
          <w:szCs w:val="24"/>
        </w:rPr>
        <w:t>The best to date ants deposit</w:t>
      </w:r>
      <w:r w:rsidR="00B4359D" w:rsidRPr="0005431A">
        <w:rPr>
          <w:rFonts w:ascii="Times New Roman" w:hAnsi="Times New Roman"/>
          <w:sz w:val="24"/>
          <w:szCs w:val="24"/>
        </w:rPr>
        <w:t xml:space="preserve"> extra pheromones along </w:t>
      </w:r>
      <w:r w:rsidRPr="0005431A">
        <w:rPr>
          <w:rFonts w:ascii="Times New Roman" w:hAnsi="Times New Roman"/>
          <w:sz w:val="24"/>
          <w:szCs w:val="24"/>
        </w:rPr>
        <w:t>the</w:t>
      </w:r>
      <w:r w:rsidR="00B4359D" w:rsidRPr="0005431A">
        <w:rPr>
          <w:rFonts w:ascii="Times New Roman" w:hAnsi="Times New Roman"/>
          <w:sz w:val="24"/>
          <w:szCs w:val="24"/>
        </w:rPr>
        <w:t xml:space="preserve"> edges based upon the elite weight as described in lines 4-11. </w:t>
      </w:r>
    </w:p>
    <w:p w14:paraId="4D0D59CD" w14:textId="77777777" w:rsidR="00B4359D" w:rsidRPr="0005431A" w:rsidRDefault="00B4359D" w:rsidP="000B3C97">
      <w:pPr>
        <w:rPr>
          <w:lang w:val="en-IE"/>
        </w:rPr>
      </w:pPr>
    </w:p>
    <w:p w14:paraId="143AE2BE" w14:textId="12124644" w:rsidR="000B3C97" w:rsidRPr="00F133C8" w:rsidRDefault="00F642E8" w:rsidP="00F133C8">
      <w:pPr>
        <w:pStyle w:val="Heading3"/>
        <w:rPr>
          <w:i/>
        </w:rPr>
      </w:pPr>
      <w:r w:rsidRPr="00F133C8">
        <w:rPr>
          <w:i/>
        </w:rPr>
        <w:tab/>
      </w:r>
      <w:bookmarkStart w:id="202" w:name="_Toc396914475"/>
      <w:r w:rsidRPr="00F133C8">
        <w:rPr>
          <w:i/>
        </w:rPr>
        <w:t>8.</w:t>
      </w:r>
      <w:r w:rsidR="00B66760" w:rsidRPr="00F133C8">
        <w:rPr>
          <w:i/>
        </w:rPr>
        <w:t>10</w:t>
      </w:r>
      <w:r w:rsidRPr="00F133C8">
        <w:rPr>
          <w:i/>
        </w:rPr>
        <w:t>.4</w:t>
      </w:r>
      <w:r w:rsidRPr="00F133C8">
        <w:rPr>
          <w:i/>
        </w:rPr>
        <w:tab/>
      </w:r>
      <w:r w:rsidR="000B3C97" w:rsidRPr="00F133C8">
        <w:rPr>
          <w:i/>
        </w:rPr>
        <w:t>MinMax Ant System</w:t>
      </w:r>
      <w:bookmarkEnd w:id="202"/>
    </w:p>
    <w:p w14:paraId="321961A0" w14:textId="5C1FE634" w:rsidR="00847B68" w:rsidRPr="0005431A" w:rsidRDefault="00847B68" w:rsidP="00B50635">
      <w:pPr>
        <w:rPr>
          <w:lang w:val="en-IE"/>
        </w:rPr>
      </w:pPr>
      <w:r w:rsidRPr="0005431A">
        <w:rPr>
          <w:lang w:val="en-IE"/>
        </w:rPr>
        <w:t xml:space="preserve">The MinMax </w:t>
      </w:r>
      <w:r w:rsidR="008545FC" w:rsidRPr="0005431A">
        <w:rPr>
          <w:lang w:val="en-IE"/>
        </w:rPr>
        <w:t>A</w:t>
      </w:r>
      <w:r w:rsidRPr="0005431A">
        <w:rPr>
          <w:lang w:val="en-IE"/>
        </w:rPr>
        <w:t xml:space="preserve">nt </w:t>
      </w:r>
      <w:r w:rsidR="008545FC" w:rsidRPr="0005431A">
        <w:rPr>
          <w:lang w:val="en-IE"/>
        </w:rPr>
        <w:t>S</w:t>
      </w:r>
      <w:r w:rsidRPr="0005431A">
        <w:rPr>
          <w:lang w:val="en-IE"/>
        </w:rPr>
        <w:t xml:space="preserve">ystem also derives from </w:t>
      </w:r>
      <w:r w:rsidRPr="0005431A">
        <w:rPr>
          <w:i/>
          <w:lang w:val="en-IE"/>
        </w:rPr>
        <w:t>CAntSystem</w:t>
      </w:r>
      <w:r w:rsidR="00F642E8" w:rsidRPr="0005431A">
        <w:rPr>
          <w:lang w:val="en-IE"/>
        </w:rPr>
        <w:t xml:space="preserve"> but adds 3 different E</w:t>
      </w:r>
      <w:r w:rsidRPr="0005431A">
        <w:rPr>
          <w:lang w:val="en-IE"/>
        </w:rPr>
        <w:t>quation</w:t>
      </w:r>
      <w:r w:rsidR="00F642E8" w:rsidRPr="0005431A">
        <w:rPr>
          <w:lang w:val="en-IE"/>
        </w:rPr>
        <w:t>s</w:t>
      </w:r>
      <w:r w:rsidRPr="0005431A">
        <w:rPr>
          <w:lang w:val="en-IE"/>
        </w:rPr>
        <w:t xml:space="preserve"> </w:t>
      </w:r>
      <w:r w:rsidR="00F642E8" w:rsidRPr="0005431A">
        <w:rPr>
          <w:lang w:val="en-IE"/>
        </w:rPr>
        <w:t>(</w:t>
      </w:r>
      <w:r w:rsidR="00E604C2">
        <w:rPr>
          <w:lang w:val="en-IE"/>
        </w:rPr>
        <w:t>5.8</w:t>
      </w:r>
      <w:r w:rsidR="00B50635" w:rsidRPr="0005431A">
        <w:rPr>
          <w:lang w:val="en-IE"/>
        </w:rPr>
        <w:t>,</w:t>
      </w:r>
      <w:r w:rsidRPr="0005431A">
        <w:rPr>
          <w:lang w:val="en-IE"/>
        </w:rPr>
        <w:t xml:space="preserve"> </w:t>
      </w:r>
      <w:r w:rsidR="00E604C2">
        <w:rPr>
          <w:lang w:val="en-IE"/>
        </w:rPr>
        <w:t>5.9</w:t>
      </w:r>
      <w:r w:rsidR="00F642E8" w:rsidRPr="0005431A">
        <w:rPr>
          <w:lang w:val="en-IE"/>
        </w:rPr>
        <w:t xml:space="preserve"> and </w:t>
      </w:r>
      <w:r w:rsidR="00E604C2">
        <w:rPr>
          <w:lang w:val="en-IE"/>
        </w:rPr>
        <w:t>5.10</w:t>
      </w:r>
      <w:r w:rsidR="00F642E8" w:rsidRPr="0005431A">
        <w:rPr>
          <w:lang w:val="en-IE"/>
        </w:rPr>
        <w:t>)</w:t>
      </w:r>
      <w:r w:rsidRPr="0005431A">
        <w:rPr>
          <w:lang w:val="en-IE"/>
        </w:rPr>
        <w:t xml:space="preserve"> as </w:t>
      </w:r>
      <w:r w:rsidR="00F642E8" w:rsidRPr="0005431A">
        <w:rPr>
          <w:lang w:val="en-IE"/>
        </w:rPr>
        <w:t>outlined in C</w:t>
      </w:r>
      <w:r w:rsidR="008743AB" w:rsidRPr="0005431A">
        <w:rPr>
          <w:lang w:val="en-IE"/>
        </w:rPr>
        <w:t>hapter 5, thereby</w:t>
      </w:r>
      <w:r w:rsidR="008545FC" w:rsidRPr="0005431A">
        <w:rPr>
          <w:lang w:val="en-IE"/>
        </w:rPr>
        <w:t xml:space="preserve"> </w:t>
      </w:r>
      <w:r w:rsidR="00B50635" w:rsidRPr="0005431A">
        <w:rPr>
          <w:lang w:val="en-IE"/>
        </w:rPr>
        <w:t xml:space="preserve">overriding the virtual </w:t>
      </w:r>
      <w:r w:rsidRPr="0005431A">
        <w:rPr>
          <w:lang w:val="en-IE"/>
        </w:rPr>
        <w:t xml:space="preserve">initialisation </w:t>
      </w:r>
      <w:r w:rsidR="00B50635" w:rsidRPr="0005431A">
        <w:rPr>
          <w:lang w:val="en-IE"/>
        </w:rPr>
        <w:t xml:space="preserve">function, resulting in </w:t>
      </w:r>
      <w:r w:rsidRPr="0005431A">
        <w:rPr>
          <w:lang w:val="en-IE"/>
        </w:rPr>
        <w:t xml:space="preserve">setting the </w:t>
      </w:r>
      <w:r w:rsidR="008545FC" w:rsidRPr="0005431A">
        <w:rPr>
          <w:lang w:val="en-IE"/>
        </w:rPr>
        <w:t>initial</w:t>
      </w:r>
      <w:r w:rsidRPr="0005431A">
        <w:rPr>
          <w:lang w:val="en-IE"/>
        </w:rPr>
        <w:t xml:space="preserve"> pheromones</w:t>
      </w:r>
      <w:r w:rsidR="008545FC" w:rsidRPr="0005431A">
        <w:rPr>
          <w:lang w:val="en-IE"/>
        </w:rPr>
        <w:t xml:space="preserve"> </w:t>
      </w:r>
      <w:r w:rsidRPr="0005431A">
        <w:rPr>
          <w:lang w:val="en-IE"/>
        </w:rPr>
        <w:t xml:space="preserve">to </w:t>
      </w:r>
      <w:r w:rsidR="008545FC" w:rsidRPr="0005431A">
        <w:rPr>
          <w:lang w:val="en-IE"/>
        </w:rPr>
        <w:t xml:space="preserve">the nearest neighbour heuristic. </w:t>
      </w:r>
      <w:r w:rsidR="008743AB" w:rsidRPr="0005431A">
        <w:rPr>
          <w:lang w:val="en-IE"/>
        </w:rPr>
        <w:t>MinMax</w:t>
      </w:r>
      <w:r w:rsidR="008545FC" w:rsidRPr="0005431A">
        <w:rPr>
          <w:lang w:val="en-IE"/>
        </w:rPr>
        <w:t xml:space="preserve"> also overrides </w:t>
      </w:r>
      <w:r w:rsidRPr="0005431A">
        <w:rPr>
          <w:lang w:val="en-IE"/>
        </w:rPr>
        <w:t xml:space="preserve">the update </w:t>
      </w:r>
      <w:r w:rsidR="00B50635" w:rsidRPr="0005431A">
        <w:rPr>
          <w:lang w:val="en-IE"/>
        </w:rPr>
        <w:t xml:space="preserve">function </w:t>
      </w:r>
      <w:r w:rsidR="008545FC" w:rsidRPr="0005431A">
        <w:rPr>
          <w:lang w:val="en-IE"/>
        </w:rPr>
        <w:t xml:space="preserve">to add the pheromone smoothing technique and the reset method. In addition extra </w:t>
      </w:r>
      <w:r w:rsidR="00B50635" w:rsidRPr="0005431A">
        <w:rPr>
          <w:lang w:val="en-IE"/>
        </w:rPr>
        <w:t xml:space="preserve">functions </w:t>
      </w:r>
      <w:r w:rsidR="008545FC" w:rsidRPr="0005431A">
        <w:rPr>
          <w:lang w:val="en-IE"/>
        </w:rPr>
        <w:t xml:space="preserve">are added to control the minimum and maximum values for the pheromone matrix and </w:t>
      </w:r>
      <w:r w:rsidR="00B50635" w:rsidRPr="0005431A">
        <w:rPr>
          <w:lang w:val="en-IE"/>
        </w:rPr>
        <w:t xml:space="preserve">to </w:t>
      </w:r>
      <w:r w:rsidR="006E74BE" w:rsidRPr="0005431A">
        <w:rPr>
          <w:lang w:val="en-IE"/>
        </w:rPr>
        <w:t>calculate the Branching factor</w:t>
      </w:r>
      <w:r w:rsidR="008545FC" w:rsidRPr="0005431A">
        <w:rPr>
          <w:lang w:val="en-IE"/>
        </w:rPr>
        <w:t xml:space="preserve"> </w:t>
      </w:r>
      <w:r w:rsidR="00B50635" w:rsidRPr="0005431A">
        <w:rPr>
          <w:lang w:val="en-IE"/>
        </w:rPr>
        <w:t xml:space="preserve">is </w:t>
      </w:r>
      <w:r w:rsidR="00B50635" w:rsidRPr="0005431A">
        <w:rPr>
          <w:lang w:val="en-IE"/>
        </w:rPr>
        <w:lastRenderedPageBreak/>
        <w:t xml:space="preserve">used to </w:t>
      </w:r>
      <w:r w:rsidR="006E74BE" w:rsidRPr="0005431A">
        <w:rPr>
          <w:lang w:val="en-IE"/>
        </w:rPr>
        <w:t>detect stagnation. P</w:t>
      </w:r>
      <w:r w:rsidR="008545FC" w:rsidRPr="0005431A">
        <w:rPr>
          <w:lang w:val="en-IE"/>
        </w:rPr>
        <w:t>lease see the file</w:t>
      </w:r>
      <w:r w:rsidR="008545FC" w:rsidRPr="0005431A">
        <w:rPr>
          <w:i/>
          <w:lang w:val="en-IE"/>
        </w:rPr>
        <w:t xml:space="preserve"> CMinMaxAntSystem.cpp</w:t>
      </w:r>
      <w:r w:rsidR="008545FC" w:rsidRPr="0005431A">
        <w:rPr>
          <w:lang w:val="en-IE"/>
        </w:rPr>
        <w:t xml:space="preserve"> in the framework</w:t>
      </w:r>
      <w:r w:rsidR="00A90ECC">
        <w:rPr>
          <w:lang w:val="en-IE"/>
        </w:rPr>
        <w:t xml:space="preserve"> arefacts</w:t>
      </w:r>
      <w:r w:rsidR="008545FC" w:rsidRPr="0005431A">
        <w:rPr>
          <w:lang w:val="en-IE"/>
        </w:rPr>
        <w:t xml:space="preserve"> for more information.</w:t>
      </w:r>
    </w:p>
    <w:p w14:paraId="12C2FF5C" w14:textId="77777777" w:rsidR="00B4359D" w:rsidRPr="0005431A" w:rsidRDefault="00B4359D" w:rsidP="00B4359D">
      <w:pPr>
        <w:rPr>
          <w:lang w:val="en-IE"/>
        </w:rPr>
      </w:pPr>
    </w:p>
    <w:tbl>
      <w:tblPr>
        <w:tblW w:w="0" w:type="auto"/>
        <w:tblLook w:val="04A0" w:firstRow="1" w:lastRow="0" w:firstColumn="1" w:lastColumn="0" w:noHBand="0" w:noVBand="1"/>
      </w:tblPr>
      <w:tblGrid>
        <w:gridCol w:w="8607"/>
      </w:tblGrid>
      <w:tr w:rsidR="000B3C97" w:rsidRPr="0005431A" w14:paraId="21C4E8C7" w14:textId="77777777" w:rsidTr="000B3C97">
        <w:tc>
          <w:tcPr>
            <w:tcW w:w="8607" w:type="dxa"/>
          </w:tcPr>
          <w:p w14:paraId="06CD47BF" w14:textId="77777777" w:rsidR="00C250D2" w:rsidRDefault="000B3C97" w:rsidP="00C250D2">
            <w:pPr>
              <w:keepNext/>
            </w:pPr>
            <w:r w:rsidRPr="0005431A">
              <w:rPr>
                <w:noProof/>
                <w:lang w:val="en-IE" w:eastAsia="en-IE"/>
              </w:rPr>
              <w:drawing>
                <wp:inline distT="0" distB="0" distL="0" distR="0" wp14:anchorId="41813CBF" wp14:editId="16044A8C">
                  <wp:extent cx="3274681" cy="2735885"/>
                  <wp:effectExtent l="0" t="0" r="2540" b="7620"/>
                  <wp:docPr id="288" name="Picture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278593" cy="2739153"/>
                          </a:xfrm>
                          <a:prstGeom prst="rect">
                            <a:avLst/>
                          </a:prstGeom>
                        </pic:spPr>
                      </pic:pic>
                    </a:graphicData>
                  </a:graphic>
                </wp:inline>
              </w:drawing>
            </w:r>
          </w:p>
          <w:p w14:paraId="55290580" w14:textId="1DFE2DCF" w:rsidR="000B3C97" w:rsidRPr="00C250D2" w:rsidRDefault="00C250D2" w:rsidP="00ED7F56">
            <w:pPr>
              <w:pStyle w:val="Caption"/>
            </w:pPr>
            <w:bookmarkStart w:id="203" w:name="_Toc396945019"/>
            <w:r>
              <w:t xml:space="preserve">Figure </w:t>
            </w:r>
            <w:r w:rsidR="00141A5B">
              <w:fldChar w:fldCharType="begin"/>
            </w:r>
            <w:r w:rsidR="00141A5B">
              <w:instrText xml:space="preserve"> SEQ Figure \* ARABIC </w:instrText>
            </w:r>
            <w:r w:rsidR="00141A5B">
              <w:fldChar w:fldCharType="separate"/>
            </w:r>
            <w:r w:rsidR="00DC0160">
              <w:rPr>
                <w:noProof/>
              </w:rPr>
              <w:t>20</w:t>
            </w:r>
            <w:r w:rsidR="00141A5B">
              <w:fldChar w:fldCharType="end"/>
            </w:r>
            <w:r w:rsidR="00980EDC" w:rsidRPr="00980EDC">
              <w:t xml:space="preserve"> - </w:t>
            </w:r>
            <w:r w:rsidR="0083430B" w:rsidRPr="0083430B">
              <w:t xml:space="preserve">AntSolver </w:t>
            </w:r>
            <w:r w:rsidRPr="003117BF">
              <w:t>MinMax Ant System Class Diagram</w:t>
            </w:r>
            <w:bookmarkEnd w:id="203"/>
          </w:p>
        </w:tc>
      </w:tr>
    </w:tbl>
    <w:p w14:paraId="1A22D5A4" w14:textId="68BE8811" w:rsidR="000B3C97" w:rsidRPr="00F133C8" w:rsidRDefault="006E74BE" w:rsidP="00F133C8">
      <w:pPr>
        <w:pStyle w:val="Heading3"/>
        <w:rPr>
          <w:i/>
        </w:rPr>
      </w:pPr>
      <w:r w:rsidRPr="00F133C8">
        <w:rPr>
          <w:i/>
        </w:rPr>
        <w:tab/>
      </w:r>
      <w:bookmarkStart w:id="204" w:name="_Toc396914476"/>
      <w:r w:rsidRPr="00F133C8">
        <w:rPr>
          <w:i/>
        </w:rPr>
        <w:t>8.</w:t>
      </w:r>
      <w:r w:rsidR="00B66760" w:rsidRPr="00F133C8">
        <w:rPr>
          <w:i/>
        </w:rPr>
        <w:t>10</w:t>
      </w:r>
      <w:r w:rsidRPr="00F133C8">
        <w:rPr>
          <w:i/>
        </w:rPr>
        <w:t>.5</w:t>
      </w:r>
      <w:r w:rsidRPr="00F133C8">
        <w:rPr>
          <w:i/>
        </w:rPr>
        <w:tab/>
      </w:r>
      <w:r w:rsidR="000B3C97" w:rsidRPr="00F133C8">
        <w:rPr>
          <w:i/>
        </w:rPr>
        <w:t>Best Worst Ant System</w:t>
      </w:r>
      <w:bookmarkEnd w:id="204"/>
    </w:p>
    <w:p w14:paraId="456AA2A9" w14:textId="23366077" w:rsidR="008A3782" w:rsidRPr="0005431A" w:rsidRDefault="008A3782" w:rsidP="008A3782">
      <w:pPr>
        <w:rPr>
          <w:lang w:val="en-IE"/>
        </w:rPr>
      </w:pPr>
      <w:r w:rsidRPr="0005431A">
        <w:rPr>
          <w:lang w:val="en-IE"/>
        </w:rPr>
        <w:t xml:space="preserve">The best worst ant also derives from the </w:t>
      </w:r>
      <w:r w:rsidRPr="0005431A">
        <w:rPr>
          <w:i/>
          <w:lang w:val="en-IE"/>
        </w:rPr>
        <w:t>CAntSystem</w:t>
      </w:r>
      <w:r w:rsidR="00B50635" w:rsidRPr="0005431A">
        <w:rPr>
          <w:lang w:val="en-IE"/>
        </w:rPr>
        <w:t xml:space="preserve"> class.</w:t>
      </w:r>
      <w:r w:rsidRPr="0005431A">
        <w:rPr>
          <w:lang w:val="en-IE"/>
        </w:rPr>
        <w:t xml:space="preserve"> It differs mostly in the updating of pheromones, as defined in </w:t>
      </w:r>
      <w:r w:rsidR="006E74BE" w:rsidRPr="0005431A">
        <w:rPr>
          <w:lang w:val="en-IE"/>
        </w:rPr>
        <w:t>C</w:t>
      </w:r>
      <w:r w:rsidRPr="0005431A">
        <w:rPr>
          <w:lang w:val="en-IE"/>
        </w:rPr>
        <w:t xml:space="preserve">hapter </w:t>
      </w:r>
      <w:r w:rsidR="006E74BE" w:rsidRPr="0005431A">
        <w:rPr>
          <w:lang w:val="en-IE"/>
        </w:rPr>
        <w:t xml:space="preserve">5; a further feature is the inclusion of </w:t>
      </w:r>
      <w:r w:rsidRPr="0005431A">
        <w:rPr>
          <w:lang w:val="en-IE"/>
        </w:rPr>
        <w:t>mutation</w:t>
      </w:r>
      <w:r w:rsidR="002D582E" w:rsidRPr="0005431A">
        <w:rPr>
          <w:lang w:val="en-IE"/>
        </w:rPr>
        <w:t xml:space="preserve">. </w:t>
      </w:r>
      <w:r w:rsidR="002D582E" w:rsidRPr="00B97009">
        <w:rPr>
          <w:lang w:val="en-IE"/>
        </w:rPr>
        <w:t xml:space="preserve">Figure </w:t>
      </w:r>
      <w:r w:rsidR="00A90ECC">
        <w:rPr>
          <w:lang w:val="en-IE"/>
        </w:rPr>
        <w:t>21</w:t>
      </w:r>
      <w:r w:rsidR="00B97009">
        <w:rPr>
          <w:lang w:val="en-IE"/>
        </w:rPr>
        <w:t xml:space="preserve"> </w:t>
      </w:r>
      <w:r w:rsidR="002D582E" w:rsidRPr="0005431A">
        <w:rPr>
          <w:lang w:val="en-IE"/>
        </w:rPr>
        <w:t xml:space="preserve">shows the </w:t>
      </w:r>
      <w:r w:rsidR="006E74BE" w:rsidRPr="0005431A">
        <w:rPr>
          <w:lang w:val="en-IE"/>
        </w:rPr>
        <w:t>best worst ant</w:t>
      </w:r>
      <w:r w:rsidR="002D582E" w:rsidRPr="0005431A">
        <w:rPr>
          <w:lang w:val="en-IE"/>
        </w:rPr>
        <w:t xml:space="preserve"> class diagram. </w:t>
      </w:r>
      <w:r w:rsidR="00B97009">
        <w:rPr>
          <w:lang w:val="en-IE"/>
        </w:rPr>
        <w:t>Code Listing</w:t>
      </w:r>
      <w:r w:rsidR="002D582E" w:rsidRPr="00B97009">
        <w:rPr>
          <w:lang w:val="en-IE"/>
        </w:rPr>
        <w:t xml:space="preserve"> </w:t>
      </w:r>
      <w:r w:rsidR="00B97009">
        <w:rPr>
          <w:lang w:val="en-IE"/>
        </w:rPr>
        <w:t>8.5</w:t>
      </w:r>
      <w:r w:rsidR="002D582E" w:rsidRPr="0005431A">
        <w:rPr>
          <w:lang w:val="en-IE"/>
        </w:rPr>
        <w:t xml:space="preserve"> shows the main update method.</w:t>
      </w:r>
    </w:p>
    <w:tbl>
      <w:tblPr>
        <w:tblW w:w="0" w:type="auto"/>
        <w:tblLook w:val="04A0" w:firstRow="1" w:lastRow="0" w:firstColumn="1" w:lastColumn="0" w:noHBand="0" w:noVBand="1"/>
      </w:tblPr>
      <w:tblGrid>
        <w:gridCol w:w="8607"/>
      </w:tblGrid>
      <w:tr w:rsidR="000B3C97" w:rsidRPr="0005431A" w14:paraId="42A0E546" w14:textId="77777777" w:rsidTr="000B3C97">
        <w:tc>
          <w:tcPr>
            <w:tcW w:w="8607" w:type="dxa"/>
          </w:tcPr>
          <w:p w14:paraId="24FCA215" w14:textId="77777777" w:rsidR="00B97009" w:rsidRDefault="000B3C97" w:rsidP="00B97009">
            <w:pPr>
              <w:keepNext/>
            </w:pPr>
            <w:r w:rsidRPr="0005431A">
              <w:rPr>
                <w:noProof/>
                <w:lang w:val="en-IE" w:eastAsia="en-IE"/>
              </w:rPr>
              <w:drawing>
                <wp:inline distT="0" distB="0" distL="0" distR="0" wp14:anchorId="3DACAA8F" wp14:editId="241817A7">
                  <wp:extent cx="3146587" cy="2304288"/>
                  <wp:effectExtent l="0" t="0" r="0" b="1270"/>
                  <wp:docPr id="289" name="Picture 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146144" cy="2303964"/>
                          </a:xfrm>
                          <a:prstGeom prst="rect">
                            <a:avLst/>
                          </a:prstGeom>
                        </pic:spPr>
                      </pic:pic>
                    </a:graphicData>
                  </a:graphic>
                </wp:inline>
              </w:drawing>
            </w:r>
          </w:p>
          <w:p w14:paraId="39490DBD" w14:textId="7651A373" w:rsidR="000B3C97" w:rsidRPr="0005431A" w:rsidRDefault="00B97009" w:rsidP="00B97009">
            <w:pPr>
              <w:pStyle w:val="Caption"/>
              <w:rPr>
                <w:lang w:val="en-IE"/>
              </w:rPr>
            </w:pPr>
            <w:bookmarkStart w:id="205" w:name="_Toc396945020"/>
            <w:r>
              <w:t xml:space="preserve">Figure </w:t>
            </w:r>
            <w:r w:rsidR="00141A5B">
              <w:fldChar w:fldCharType="begin"/>
            </w:r>
            <w:r w:rsidR="00141A5B">
              <w:instrText xml:space="preserve"> SEQ Figure \* ARABIC </w:instrText>
            </w:r>
            <w:r w:rsidR="00141A5B">
              <w:fldChar w:fldCharType="separate"/>
            </w:r>
            <w:r w:rsidR="00DC0160">
              <w:rPr>
                <w:noProof/>
              </w:rPr>
              <w:t>21</w:t>
            </w:r>
            <w:r w:rsidR="00141A5B">
              <w:fldChar w:fldCharType="end"/>
            </w:r>
            <w:r w:rsidR="00980EDC" w:rsidRPr="00980EDC">
              <w:t xml:space="preserve"> - </w:t>
            </w:r>
            <w:r w:rsidR="0083430B" w:rsidRPr="0083430B">
              <w:t xml:space="preserve">AntSolver </w:t>
            </w:r>
            <w:r w:rsidRPr="004F755D">
              <w:t>Best-Worst Ant Class Diagram</w:t>
            </w:r>
            <w:bookmarkEnd w:id="205"/>
          </w:p>
        </w:tc>
      </w:tr>
    </w:tbl>
    <w:p w14:paraId="31889190" w14:textId="77777777" w:rsidR="008A3782" w:rsidRPr="0005431A" w:rsidRDefault="008A3782" w:rsidP="008A3782">
      <w:pPr>
        <w:rPr>
          <w:lang w:val="en-IE"/>
        </w:rPr>
      </w:pPr>
    </w:p>
    <w:p w14:paraId="7DF1822B" w14:textId="77777777" w:rsidR="00B97009" w:rsidRDefault="004E30F5" w:rsidP="00B97009">
      <w:pPr>
        <w:keepNext/>
      </w:pPr>
      <w:r>
        <w:rPr>
          <w:lang w:val="en-IE"/>
        </w:rPr>
        <w:lastRenderedPageBreak/>
        <w:pict w14:anchorId="4B502421">
          <v:shape id="_x0000_i1034" type="#_x0000_t75" style="width:419.1pt;height:291.4pt">
            <v:imagedata r:id="rId39" o:title=""/>
          </v:shape>
        </w:pict>
      </w:r>
    </w:p>
    <w:p w14:paraId="7538C67D" w14:textId="3667DB63" w:rsidR="008A3782" w:rsidRPr="0005431A" w:rsidRDefault="00B97009" w:rsidP="00B97009">
      <w:pPr>
        <w:pStyle w:val="Caption"/>
        <w:rPr>
          <w:lang w:val="en-IE"/>
        </w:rPr>
      </w:pPr>
      <w:bookmarkStart w:id="206" w:name="_Toc396836563"/>
      <w:r>
        <w:t>Code listing</w:t>
      </w:r>
      <w:r w:rsidR="00360164">
        <w:t xml:space="preserve"> </w:t>
      </w:r>
      <w:r w:rsidR="00F2061A">
        <w:fldChar w:fldCharType="begin"/>
      </w:r>
      <w:r w:rsidR="00F2061A">
        <w:instrText xml:space="preserve"> STYLEREF 1 \s </w:instrText>
      </w:r>
      <w:r w:rsidR="00F2061A">
        <w:fldChar w:fldCharType="separate"/>
      </w:r>
      <w:r w:rsidR="00DC0160">
        <w:rPr>
          <w:noProof/>
        </w:rPr>
        <w:t>8</w:t>
      </w:r>
      <w:r w:rsidR="00F2061A">
        <w:fldChar w:fldCharType="end"/>
      </w:r>
      <w:r w:rsidR="00F2061A">
        <w:t>.</w:t>
      </w:r>
      <w:r w:rsidR="00F2061A">
        <w:fldChar w:fldCharType="begin"/>
      </w:r>
      <w:r w:rsidR="00F2061A">
        <w:instrText xml:space="preserve"> SEQ Code_listing \* ARABIC \s 1 </w:instrText>
      </w:r>
      <w:r w:rsidR="00F2061A">
        <w:fldChar w:fldCharType="separate"/>
      </w:r>
      <w:r w:rsidR="00DC0160">
        <w:rPr>
          <w:noProof/>
        </w:rPr>
        <w:t>5</w:t>
      </w:r>
      <w:r w:rsidR="00F2061A">
        <w:fldChar w:fldCharType="end"/>
      </w:r>
      <w:r w:rsidR="00980EDC" w:rsidRPr="00980EDC">
        <w:t xml:space="preserve"> - </w:t>
      </w:r>
      <w:r w:rsidR="0083430B" w:rsidRPr="0083430B">
        <w:t xml:space="preserve">AntSolver </w:t>
      </w:r>
      <w:r w:rsidRPr="004D53A8">
        <w:t>Best Worst Ant</w:t>
      </w:r>
      <w:r w:rsidR="00E604C2">
        <w:t xml:space="preserve"> Pheromone</w:t>
      </w:r>
      <w:r w:rsidRPr="004D53A8">
        <w:t xml:space="preserve"> </w:t>
      </w:r>
      <w:r w:rsidR="00E604C2">
        <w:t>Update M</w:t>
      </w:r>
      <w:r w:rsidRPr="004D53A8">
        <w:t>e</w:t>
      </w:r>
      <w:r w:rsidR="00E604C2">
        <w:t>t</w:t>
      </w:r>
      <w:r w:rsidRPr="004D53A8">
        <w:t>hod</w:t>
      </w:r>
      <w:bookmarkEnd w:id="206"/>
    </w:p>
    <w:p w14:paraId="1E23A618" w14:textId="145EA551" w:rsidR="008A3782" w:rsidRPr="0005431A" w:rsidRDefault="000549B4" w:rsidP="00EE6F63">
      <w:pPr>
        <w:pStyle w:val="ListParagraph"/>
        <w:numPr>
          <w:ilvl w:val="0"/>
          <w:numId w:val="18"/>
        </w:numPr>
        <w:spacing w:line="360" w:lineRule="auto"/>
        <w:jc w:val="both"/>
        <w:rPr>
          <w:rFonts w:ascii="Times New Roman" w:hAnsi="Times New Roman"/>
          <w:sz w:val="24"/>
          <w:szCs w:val="24"/>
        </w:rPr>
      </w:pPr>
      <w:r w:rsidRPr="0005431A">
        <w:rPr>
          <w:rFonts w:ascii="Times New Roman" w:hAnsi="Times New Roman"/>
          <w:sz w:val="24"/>
          <w:szCs w:val="24"/>
        </w:rPr>
        <w:t>L</w:t>
      </w:r>
      <w:r w:rsidR="008A3782" w:rsidRPr="0005431A">
        <w:rPr>
          <w:rFonts w:ascii="Times New Roman" w:hAnsi="Times New Roman"/>
          <w:sz w:val="24"/>
          <w:szCs w:val="24"/>
        </w:rPr>
        <w:t xml:space="preserve">ines 4-11 are the same as the Elitist Ant system </w:t>
      </w:r>
      <w:r w:rsidRPr="0005431A">
        <w:rPr>
          <w:rFonts w:ascii="Times New Roman" w:hAnsi="Times New Roman"/>
          <w:sz w:val="24"/>
          <w:szCs w:val="24"/>
        </w:rPr>
        <w:t>such that</w:t>
      </w:r>
      <w:r w:rsidR="008A3782" w:rsidRPr="0005431A">
        <w:rPr>
          <w:rFonts w:ascii="Times New Roman" w:hAnsi="Times New Roman"/>
          <w:sz w:val="24"/>
          <w:szCs w:val="24"/>
        </w:rPr>
        <w:t xml:space="preserve"> the elite ant gets to deposit extra pher</w:t>
      </w:r>
      <w:r w:rsidRPr="0005431A">
        <w:rPr>
          <w:rFonts w:ascii="Times New Roman" w:hAnsi="Times New Roman"/>
          <w:sz w:val="24"/>
          <w:szCs w:val="24"/>
        </w:rPr>
        <w:t>omones along its solution edges;</w:t>
      </w:r>
    </w:p>
    <w:p w14:paraId="58A7A3C9" w14:textId="43DC516D" w:rsidR="008A3782" w:rsidRPr="0005431A" w:rsidRDefault="008A3782" w:rsidP="00EE6F63">
      <w:pPr>
        <w:pStyle w:val="ListParagraph"/>
        <w:numPr>
          <w:ilvl w:val="0"/>
          <w:numId w:val="18"/>
        </w:numPr>
        <w:spacing w:line="360" w:lineRule="auto"/>
        <w:jc w:val="both"/>
        <w:rPr>
          <w:rFonts w:ascii="Times New Roman" w:hAnsi="Times New Roman"/>
          <w:sz w:val="24"/>
          <w:szCs w:val="24"/>
        </w:rPr>
      </w:pPr>
      <w:r w:rsidRPr="0005431A">
        <w:rPr>
          <w:rFonts w:ascii="Times New Roman" w:hAnsi="Times New Roman"/>
          <w:sz w:val="24"/>
          <w:szCs w:val="24"/>
        </w:rPr>
        <w:t xml:space="preserve">Line 12 </w:t>
      </w:r>
      <w:r w:rsidR="00A56AD6" w:rsidRPr="0005431A">
        <w:rPr>
          <w:rFonts w:ascii="Times New Roman" w:hAnsi="Times New Roman"/>
          <w:sz w:val="24"/>
          <w:szCs w:val="24"/>
        </w:rPr>
        <w:t xml:space="preserve">defines </w:t>
      </w:r>
      <w:r w:rsidR="000549B4" w:rsidRPr="0005431A">
        <w:rPr>
          <w:rFonts w:ascii="Times New Roman" w:hAnsi="Times New Roman"/>
          <w:sz w:val="24"/>
          <w:szCs w:val="24"/>
        </w:rPr>
        <w:t>E</w:t>
      </w:r>
      <w:r w:rsidR="00A56AD6" w:rsidRPr="0005431A">
        <w:rPr>
          <w:rFonts w:ascii="Times New Roman" w:hAnsi="Times New Roman"/>
          <w:sz w:val="24"/>
          <w:szCs w:val="24"/>
        </w:rPr>
        <w:t xml:space="preserve">quation </w:t>
      </w:r>
      <w:r w:rsidR="008A4ECB">
        <w:rPr>
          <w:rFonts w:ascii="Times New Roman" w:hAnsi="Times New Roman"/>
          <w:sz w:val="24"/>
          <w:szCs w:val="24"/>
        </w:rPr>
        <w:t>5.5</w:t>
      </w:r>
      <w:r w:rsidR="001D3D4C" w:rsidRPr="0005431A">
        <w:rPr>
          <w:rFonts w:ascii="Times New Roman" w:hAnsi="Times New Roman"/>
          <w:sz w:val="24"/>
          <w:szCs w:val="24"/>
        </w:rPr>
        <w:t xml:space="preserve"> </w:t>
      </w:r>
      <w:r w:rsidR="000549B4" w:rsidRPr="0005431A">
        <w:rPr>
          <w:rFonts w:ascii="Times New Roman" w:hAnsi="Times New Roman"/>
          <w:sz w:val="24"/>
          <w:szCs w:val="24"/>
        </w:rPr>
        <w:t xml:space="preserve">from Chapter 5: </w:t>
      </w:r>
      <w:r w:rsidR="001D3D4C" w:rsidRPr="0005431A">
        <w:rPr>
          <w:rFonts w:ascii="Times New Roman" w:hAnsi="Times New Roman"/>
          <w:sz w:val="24"/>
          <w:szCs w:val="24"/>
        </w:rPr>
        <w:t>any edges in the worst ant that are not in the best to date ant are subjected t</w:t>
      </w:r>
      <w:r w:rsidR="000549B4" w:rsidRPr="0005431A">
        <w:rPr>
          <w:rFonts w:ascii="Times New Roman" w:hAnsi="Times New Roman"/>
          <w:sz w:val="24"/>
          <w:szCs w:val="24"/>
        </w:rPr>
        <w:t>o further evaporation;</w:t>
      </w:r>
    </w:p>
    <w:p w14:paraId="32433149" w14:textId="32261BB6" w:rsidR="004022CD" w:rsidRPr="0005431A" w:rsidRDefault="004022CD" w:rsidP="00EE6F63">
      <w:pPr>
        <w:pStyle w:val="ListParagraph"/>
        <w:numPr>
          <w:ilvl w:val="0"/>
          <w:numId w:val="18"/>
        </w:numPr>
        <w:spacing w:line="360" w:lineRule="auto"/>
        <w:jc w:val="both"/>
        <w:rPr>
          <w:rFonts w:ascii="Times New Roman" w:hAnsi="Times New Roman"/>
          <w:sz w:val="24"/>
          <w:szCs w:val="24"/>
        </w:rPr>
      </w:pPr>
      <w:r w:rsidRPr="0005431A">
        <w:rPr>
          <w:rFonts w:ascii="Times New Roman" w:hAnsi="Times New Roman"/>
          <w:sz w:val="24"/>
          <w:szCs w:val="24"/>
        </w:rPr>
        <w:t xml:space="preserve">Line 13 calculates the distance between the best and worst ant. This can be used to detect stagnation as if stagnated </w:t>
      </w:r>
      <w:r w:rsidR="000549B4" w:rsidRPr="0005431A">
        <w:rPr>
          <w:rFonts w:ascii="Times New Roman" w:hAnsi="Times New Roman"/>
          <w:sz w:val="24"/>
          <w:szCs w:val="24"/>
        </w:rPr>
        <w:t xml:space="preserve">the </w:t>
      </w:r>
      <w:r w:rsidRPr="0005431A">
        <w:rPr>
          <w:rFonts w:ascii="Times New Roman" w:hAnsi="Times New Roman"/>
          <w:sz w:val="24"/>
          <w:szCs w:val="24"/>
        </w:rPr>
        <w:t>solution</w:t>
      </w:r>
      <w:r w:rsidR="000549B4" w:rsidRPr="0005431A">
        <w:rPr>
          <w:rFonts w:ascii="Times New Roman" w:hAnsi="Times New Roman"/>
          <w:sz w:val="24"/>
          <w:szCs w:val="24"/>
        </w:rPr>
        <w:t>s</w:t>
      </w:r>
      <w:r w:rsidRPr="0005431A">
        <w:rPr>
          <w:rFonts w:ascii="Times New Roman" w:hAnsi="Times New Roman"/>
          <w:sz w:val="24"/>
          <w:szCs w:val="24"/>
        </w:rPr>
        <w:t xml:space="preserve"> </w:t>
      </w:r>
      <w:r w:rsidR="000549B4" w:rsidRPr="0005431A">
        <w:rPr>
          <w:rFonts w:ascii="Times New Roman" w:hAnsi="Times New Roman"/>
          <w:sz w:val="24"/>
          <w:szCs w:val="24"/>
        </w:rPr>
        <w:t xml:space="preserve">for </w:t>
      </w:r>
      <w:r w:rsidRPr="0005431A">
        <w:rPr>
          <w:rFonts w:ascii="Times New Roman" w:hAnsi="Times New Roman"/>
          <w:sz w:val="24"/>
          <w:szCs w:val="24"/>
        </w:rPr>
        <w:t xml:space="preserve">the worst and best tour can almost be the same </w:t>
      </w:r>
      <w:r w:rsidR="000549B4" w:rsidRPr="0005431A">
        <w:rPr>
          <w:rFonts w:ascii="Times New Roman" w:hAnsi="Times New Roman"/>
          <w:sz w:val="24"/>
          <w:szCs w:val="24"/>
        </w:rPr>
        <w:t>(as discussed in C</w:t>
      </w:r>
      <w:r w:rsidRPr="0005431A">
        <w:rPr>
          <w:rFonts w:ascii="Times New Roman" w:hAnsi="Times New Roman"/>
          <w:sz w:val="24"/>
          <w:szCs w:val="24"/>
        </w:rPr>
        <w:t>hapter 5</w:t>
      </w:r>
      <w:r w:rsidR="000549B4" w:rsidRPr="0005431A">
        <w:rPr>
          <w:rFonts w:ascii="Times New Roman" w:hAnsi="Times New Roman"/>
          <w:sz w:val="24"/>
          <w:szCs w:val="24"/>
        </w:rPr>
        <w:t>);</w:t>
      </w:r>
    </w:p>
    <w:p w14:paraId="56C67A23" w14:textId="49A21B0B" w:rsidR="004022CD" w:rsidRPr="0005431A" w:rsidRDefault="004022CD" w:rsidP="00EE6F63">
      <w:pPr>
        <w:pStyle w:val="ListParagraph"/>
        <w:numPr>
          <w:ilvl w:val="0"/>
          <w:numId w:val="18"/>
        </w:numPr>
        <w:spacing w:line="360" w:lineRule="auto"/>
        <w:jc w:val="both"/>
        <w:rPr>
          <w:rFonts w:ascii="Times New Roman" w:hAnsi="Times New Roman"/>
          <w:sz w:val="24"/>
          <w:szCs w:val="24"/>
        </w:rPr>
      </w:pPr>
      <w:r w:rsidRPr="0005431A">
        <w:rPr>
          <w:rFonts w:ascii="Times New Roman" w:hAnsi="Times New Roman"/>
          <w:sz w:val="24"/>
          <w:szCs w:val="24"/>
        </w:rPr>
        <w:t xml:space="preserve">Line 14 detects if the algorithm is stagnated, note the </w:t>
      </w:r>
      <w:r w:rsidRPr="0005431A">
        <w:rPr>
          <w:rFonts w:ascii="Times New Roman" w:hAnsi="Times New Roman"/>
          <w:i/>
          <w:iCs/>
          <w:sz w:val="24"/>
          <w:szCs w:val="24"/>
        </w:rPr>
        <w:t>p</w:t>
      </w:r>
      <w:r w:rsidRPr="0005431A">
        <w:rPr>
          <w:rFonts w:ascii="Times New Roman" w:hAnsi="Times New Roman"/>
          <w:sz w:val="24"/>
          <w:szCs w:val="24"/>
        </w:rPr>
        <w:t>-value 0.05</w:t>
      </w:r>
      <w:r w:rsidRPr="0005431A">
        <w:rPr>
          <w:rStyle w:val="FootnoteReference"/>
          <w:rFonts w:ascii="Times New Roman" w:hAnsi="Times New Roman"/>
          <w:sz w:val="24"/>
          <w:szCs w:val="24"/>
        </w:rPr>
        <w:footnoteReference w:id="10"/>
      </w:r>
      <w:r w:rsidR="000549B4" w:rsidRPr="0005431A">
        <w:rPr>
          <w:rFonts w:ascii="Times New Roman" w:hAnsi="Times New Roman"/>
          <w:sz w:val="24"/>
          <w:szCs w:val="24"/>
        </w:rPr>
        <w:t>.</w:t>
      </w:r>
      <w:r w:rsidRPr="0005431A">
        <w:rPr>
          <w:rFonts w:ascii="Times New Roman" w:hAnsi="Times New Roman"/>
          <w:sz w:val="24"/>
          <w:szCs w:val="24"/>
        </w:rPr>
        <w:t xml:space="preserve"> If this is the case the pheromone matrix is reset</w:t>
      </w:r>
      <w:r w:rsidR="00283407" w:rsidRPr="0005431A">
        <w:rPr>
          <w:rFonts w:ascii="Times New Roman" w:hAnsi="Times New Roman"/>
          <w:sz w:val="24"/>
          <w:szCs w:val="24"/>
        </w:rPr>
        <w:t xml:space="preserve"> line 15-20</w:t>
      </w:r>
      <w:r w:rsidR="000549B4" w:rsidRPr="0005431A">
        <w:rPr>
          <w:rFonts w:ascii="Times New Roman" w:hAnsi="Times New Roman"/>
          <w:sz w:val="24"/>
          <w:szCs w:val="24"/>
        </w:rPr>
        <w:t xml:space="preserve"> (as discussed in Chapter 5);</w:t>
      </w:r>
    </w:p>
    <w:p w14:paraId="17486889" w14:textId="00BDBE8D" w:rsidR="004022CD" w:rsidRPr="0005431A" w:rsidRDefault="00A873F3" w:rsidP="00EE6F63">
      <w:pPr>
        <w:pStyle w:val="ListParagraph"/>
        <w:numPr>
          <w:ilvl w:val="0"/>
          <w:numId w:val="18"/>
        </w:numPr>
        <w:spacing w:line="360" w:lineRule="auto"/>
        <w:jc w:val="both"/>
        <w:rPr>
          <w:rFonts w:ascii="Times New Roman" w:hAnsi="Times New Roman"/>
          <w:sz w:val="24"/>
          <w:szCs w:val="24"/>
        </w:rPr>
      </w:pPr>
      <w:r w:rsidRPr="0005431A">
        <w:rPr>
          <w:rFonts w:ascii="Times New Roman" w:hAnsi="Times New Roman"/>
          <w:sz w:val="24"/>
          <w:szCs w:val="24"/>
        </w:rPr>
        <w:t xml:space="preserve">Mutation is then called as defined by </w:t>
      </w:r>
      <w:r w:rsidR="000549B4" w:rsidRPr="0005431A">
        <w:rPr>
          <w:rFonts w:ascii="Times New Roman" w:hAnsi="Times New Roman"/>
          <w:sz w:val="24"/>
          <w:szCs w:val="24"/>
        </w:rPr>
        <w:t>E</w:t>
      </w:r>
      <w:r w:rsidRPr="0005431A">
        <w:rPr>
          <w:rFonts w:ascii="Times New Roman" w:hAnsi="Times New Roman"/>
          <w:sz w:val="24"/>
          <w:szCs w:val="24"/>
        </w:rPr>
        <w:t xml:space="preserve">quation </w:t>
      </w:r>
      <w:r w:rsidR="008A4ECB">
        <w:rPr>
          <w:rFonts w:ascii="Times New Roman" w:hAnsi="Times New Roman"/>
          <w:sz w:val="24"/>
          <w:szCs w:val="24"/>
        </w:rPr>
        <w:t>5.6</w:t>
      </w:r>
      <w:r w:rsidRPr="0005431A">
        <w:rPr>
          <w:rFonts w:ascii="Times New Roman" w:hAnsi="Times New Roman"/>
          <w:sz w:val="24"/>
          <w:szCs w:val="24"/>
        </w:rPr>
        <w:t>.</w:t>
      </w:r>
    </w:p>
    <w:p w14:paraId="4FDEFEC0" w14:textId="325AD940" w:rsidR="000B3C97" w:rsidRPr="0005431A" w:rsidRDefault="000549B4" w:rsidP="00F133C8">
      <w:pPr>
        <w:pStyle w:val="Heading3"/>
      </w:pPr>
      <w:r w:rsidRPr="0005431A">
        <w:tab/>
      </w:r>
      <w:bookmarkStart w:id="207" w:name="_Toc396914477"/>
      <w:r w:rsidRPr="0005431A">
        <w:t>8.</w:t>
      </w:r>
      <w:r w:rsidR="00B66760">
        <w:t>10</w:t>
      </w:r>
      <w:r w:rsidRPr="0005431A">
        <w:t>.6</w:t>
      </w:r>
      <w:r w:rsidRPr="0005431A">
        <w:tab/>
      </w:r>
      <w:r w:rsidR="000B3C97" w:rsidRPr="00F133C8">
        <w:rPr>
          <w:i/>
        </w:rPr>
        <w:t>Ant</w:t>
      </w:r>
      <w:r w:rsidR="00283407" w:rsidRPr="00F133C8">
        <w:rPr>
          <w:i/>
        </w:rPr>
        <w:t xml:space="preserve"> Colony</w:t>
      </w:r>
      <w:r w:rsidR="000B3C97" w:rsidRPr="00F133C8">
        <w:rPr>
          <w:i/>
        </w:rPr>
        <w:t xml:space="preserve"> System</w:t>
      </w:r>
      <w:bookmarkEnd w:id="207"/>
    </w:p>
    <w:p w14:paraId="1F4E812D" w14:textId="2DA9F934" w:rsidR="000549B4" w:rsidRPr="0005431A" w:rsidRDefault="000549B4" w:rsidP="00D65F68">
      <w:pPr>
        <w:rPr>
          <w:lang w:val="en-IE"/>
        </w:rPr>
      </w:pPr>
      <w:r w:rsidRPr="0005431A">
        <w:rPr>
          <w:lang w:val="en-IE"/>
        </w:rPr>
        <w:t>As will be recalled from Chapter 5, t</w:t>
      </w:r>
      <w:r w:rsidR="00D65F68" w:rsidRPr="0005431A">
        <w:rPr>
          <w:lang w:val="en-IE"/>
        </w:rPr>
        <w:t xml:space="preserve">he Ant colony system also derives from the </w:t>
      </w:r>
      <w:r w:rsidR="00D65F68" w:rsidRPr="0005431A">
        <w:rPr>
          <w:i/>
          <w:lang w:val="en-IE"/>
        </w:rPr>
        <w:t>CAntSystem</w:t>
      </w:r>
      <w:r w:rsidR="00D65F68" w:rsidRPr="0005431A">
        <w:rPr>
          <w:lang w:val="en-IE"/>
        </w:rPr>
        <w:t xml:space="preserve"> class</w:t>
      </w:r>
      <w:r w:rsidRPr="0005431A">
        <w:rPr>
          <w:lang w:val="en-IE"/>
        </w:rPr>
        <w:t xml:space="preserve">. </w:t>
      </w:r>
      <w:r w:rsidR="00D65F68" w:rsidRPr="0005431A">
        <w:rPr>
          <w:lang w:val="en-IE"/>
        </w:rPr>
        <w:t xml:space="preserve">ACS pheromones are updated when the ant chooses the next vertex </w:t>
      </w:r>
      <w:r w:rsidRPr="0005431A">
        <w:rPr>
          <w:lang w:val="en-IE"/>
        </w:rPr>
        <w:t>(</w:t>
      </w:r>
      <w:r w:rsidR="00D65F68" w:rsidRPr="0005431A">
        <w:rPr>
          <w:lang w:val="en-IE"/>
        </w:rPr>
        <w:t>in a sense, eating the pheromones as it goes along</w:t>
      </w:r>
      <w:r w:rsidRPr="0005431A">
        <w:rPr>
          <w:lang w:val="en-IE"/>
        </w:rPr>
        <w:t>)</w:t>
      </w:r>
      <w:r w:rsidR="00D65F68" w:rsidRPr="0005431A">
        <w:rPr>
          <w:lang w:val="en-IE"/>
        </w:rPr>
        <w:t xml:space="preserve">. Therefore the construction step of the algorithm is substantially different to the other algorithms.  The class diagram is </w:t>
      </w:r>
      <w:r w:rsidR="009F07A6">
        <w:rPr>
          <w:lang w:val="en-IE"/>
        </w:rPr>
        <w:lastRenderedPageBreak/>
        <w:t>shown in F</w:t>
      </w:r>
      <w:r w:rsidR="00D65F68" w:rsidRPr="0005431A">
        <w:rPr>
          <w:lang w:val="en-IE"/>
        </w:rPr>
        <w:t xml:space="preserve">igure </w:t>
      </w:r>
      <w:r w:rsidR="00A90ECC">
        <w:rPr>
          <w:lang w:val="en-IE"/>
        </w:rPr>
        <w:t>22</w:t>
      </w:r>
      <w:r w:rsidR="00D65F68" w:rsidRPr="0005431A">
        <w:rPr>
          <w:lang w:val="en-IE"/>
        </w:rPr>
        <w:t xml:space="preserve">, and the </w:t>
      </w:r>
      <w:r w:rsidR="009F07A6">
        <w:rPr>
          <w:lang w:val="en-IE"/>
        </w:rPr>
        <w:t>D</w:t>
      </w:r>
      <w:r w:rsidR="00D652D3" w:rsidRPr="0005431A">
        <w:rPr>
          <w:lang w:val="en-IE"/>
        </w:rPr>
        <w:t xml:space="preserve">ecision rule </w:t>
      </w:r>
      <w:r w:rsidR="009F07A6">
        <w:rPr>
          <w:lang w:val="en-IE"/>
        </w:rPr>
        <w:t>i</w:t>
      </w:r>
      <w:r w:rsidR="00C324C8" w:rsidRPr="0005431A">
        <w:rPr>
          <w:lang w:val="en-IE"/>
        </w:rPr>
        <w:t xml:space="preserve">s shown in </w:t>
      </w:r>
      <w:r w:rsidR="009F07A6">
        <w:rPr>
          <w:lang w:val="en-IE"/>
        </w:rPr>
        <w:t>Code Listing</w:t>
      </w:r>
      <w:r w:rsidR="00C324C8" w:rsidRPr="0005431A">
        <w:rPr>
          <w:lang w:val="en-IE"/>
        </w:rPr>
        <w:t xml:space="preserve"> </w:t>
      </w:r>
      <w:r w:rsidRPr="0005431A">
        <w:rPr>
          <w:lang w:val="en-IE"/>
        </w:rPr>
        <w:t>8.</w:t>
      </w:r>
      <w:r w:rsidR="00F2061A">
        <w:rPr>
          <w:lang w:val="en-IE"/>
        </w:rPr>
        <w:t>6</w:t>
      </w:r>
      <w:r w:rsidR="00C324C8" w:rsidRPr="0005431A">
        <w:rPr>
          <w:lang w:val="en-IE"/>
        </w:rPr>
        <w:t xml:space="preserve"> expanding</w:t>
      </w:r>
      <w:r w:rsidR="00D65F68" w:rsidRPr="0005431A">
        <w:rPr>
          <w:lang w:val="en-IE"/>
        </w:rPr>
        <w:t xml:space="preserve"> on the </w:t>
      </w:r>
      <w:r w:rsidR="00C324C8" w:rsidRPr="0005431A">
        <w:rPr>
          <w:i/>
          <w:lang w:val="en-IE"/>
        </w:rPr>
        <w:t>C</w:t>
      </w:r>
      <w:r w:rsidR="00D65F68" w:rsidRPr="0005431A">
        <w:rPr>
          <w:i/>
          <w:lang w:val="en-IE"/>
        </w:rPr>
        <w:t>AntSytem</w:t>
      </w:r>
      <w:r w:rsidR="00D65F68" w:rsidRPr="0005431A">
        <w:rPr>
          <w:lang w:val="en-IE"/>
        </w:rPr>
        <w:t xml:space="preserve"> </w:t>
      </w:r>
      <w:r w:rsidR="00B50635" w:rsidRPr="0005431A">
        <w:rPr>
          <w:lang w:val="en-IE"/>
        </w:rPr>
        <w:t>decision rule.</w:t>
      </w:r>
    </w:p>
    <w:p w14:paraId="1D2BF92D" w14:textId="77777777" w:rsidR="009F07A6" w:rsidRDefault="00C324C8" w:rsidP="009F07A6">
      <w:pPr>
        <w:keepNext/>
      </w:pPr>
      <w:r w:rsidRPr="0005431A">
        <w:rPr>
          <w:noProof/>
          <w:lang w:val="en-IE" w:eastAsia="en-IE"/>
        </w:rPr>
        <w:drawing>
          <wp:inline distT="0" distB="0" distL="0" distR="0" wp14:anchorId="5C86E43F" wp14:editId="3DEF320F">
            <wp:extent cx="3719500" cy="2735885"/>
            <wp:effectExtent l="0" t="0" r="0" b="762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728437" cy="2742459"/>
                    </a:xfrm>
                    <a:prstGeom prst="rect">
                      <a:avLst/>
                    </a:prstGeom>
                  </pic:spPr>
                </pic:pic>
              </a:graphicData>
            </a:graphic>
          </wp:inline>
        </w:drawing>
      </w:r>
    </w:p>
    <w:p w14:paraId="7161D3FD" w14:textId="69A6C72D" w:rsidR="00C324C8" w:rsidRPr="0005431A" w:rsidRDefault="009F07A6" w:rsidP="009F07A6">
      <w:pPr>
        <w:pStyle w:val="Caption"/>
        <w:rPr>
          <w:lang w:val="en-IE"/>
        </w:rPr>
      </w:pPr>
      <w:bookmarkStart w:id="208" w:name="_Toc396945021"/>
      <w:r>
        <w:t xml:space="preserve">Figure </w:t>
      </w:r>
      <w:r w:rsidR="00141A5B">
        <w:fldChar w:fldCharType="begin"/>
      </w:r>
      <w:r w:rsidR="00141A5B">
        <w:instrText xml:space="preserve"> SEQ Figure \* ARABIC </w:instrText>
      </w:r>
      <w:r w:rsidR="00141A5B">
        <w:fldChar w:fldCharType="separate"/>
      </w:r>
      <w:r w:rsidR="00DC0160">
        <w:rPr>
          <w:noProof/>
        </w:rPr>
        <w:t>22</w:t>
      </w:r>
      <w:r w:rsidR="00141A5B">
        <w:fldChar w:fldCharType="end"/>
      </w:r>
      <w:r w:rsidR="00980EDC" w:rsidRPr="00980EDC">
        <w:t xml:space="preserve"> - </w:t>
      </w:r>
      <w:r w:rsidR="0083430B" w:rsidRPr="0083430B">
        <w:t>AntSolver</w:t>
      </w:r>
      <w:r>
        <w:t xml:space="preserve"> </w:t>
      </w:r>
      <w:r w:rsidRPr="00E3612A">
        <w:t>AC</w:t>
      </w:r>
      <w:r w:rsidR="0083430B">
        <w:t>S</w:t>
      </w:r>
      <w:r w:rsidR="008A4ECB">
        <w:t xml:space="preserve"> Class D</w:t>
      </w:r>
      <w:r w:rsidRPr="00E3612A">
        <w:t>iagram</w:t>
      </w:r>
      <w:bookmarkEnd w:id="208"/>
    </w:p>
    <w:p w14:paraId="2DFD9547" w14:textId="77777777" w:rsidR="00F2061A" w:rsidRDefault="004E30F5" w:rsidP="00F2061A">
      <w:pPr>
        <w:pStyle w:val="Caption"/>
        <w:keepNext/>
      </w:pPr>
      <w:r>
        <w:rPr>
          <w:lang w:val="en-IE"/>
        </w:rPr>
        <w:lastRenderedPageBreak/>
        <w:pict w14:anchorId="1C6035E1">
          <v:shape id="_x0000_i1035" type="#_x0000_t75" style="width:468.7pt;height:548.15pt">
            <v:imagedata r:id="rId41" o:title=""/>
          </v:shape>
        </w:pict>
      </w:r>
    </w:p>
    <w:p w14:paraId="4C32E740" w14:textId="27A50FED" w:rsidR="00F2061A" w:rsidRDefault="00F2061A" w:rsidP="00F2061A">
      <w:pPr>
        <w:pStyle w:val="Caption"/>
      </w:pPr>
      <w:bookmarkStart w:id="209" w:name="_Toc396836564"/>
      <w:r>
        <w:t xml:space="preserve">Code listing </w:t>
      </w:r>
      <w:r>
        <w:fldChar w:fldCharType="begin"/>
      </w:r>
      <w:r>
        <w:instrText xml:space="preserve"> STYLEREF 1 \s </w:instrText>
      </w:r>
      <w:r>
        <w:fldChar w:fldCharType="separate"/>
      </w:r>
      <w:r w:rsidR="00DC0160">
        <w:rPr>
          <w:noProof/>
        </w:rPr>
        <w:t>8</w:t>
      </w:r>
      <w:r>
        <w:fldChar w:fldCharType="end"/>
      </w:r>
      <w:r>
        <w:t>.</w:t>
      </w:r>
      <w:r>
        <w:fldChar w:fldCharType="begin"/>
      </w:r>
      <w:r>
        <w:instrText xml:space="preserve"> SEQ Code_listing \* ARABIC \s 1 </w:instrText>
      </w:r>
      <w:r>
        <w:fldChar w:fldCharType="separate"/>
      </w:r>
      <w:r w:rsidR="00DC0160">
        <w:rPr>
          <w:noProof/>
        </w:rPr>
        <w:t>6</w:t>
      </w:r>
      <w:r>
        <w:fldChar w:fldCharType="end"/>
      </w:r>
      <w:r w:rsidR="00980EDC" w:rsidRPr="00980EDC">
        <w:t xml:space="preserve"> - </w:t>
      </w:r>
      <w:r w:rsidR="0083430B" w:rsidRPr="0083430B">
        <w:t xml:space="preserve">AntSolver </w:t>
      </w:r>
      <w:r w:rsidRPr="001C7BDA">
        <w:t xml:space="preserve">ACS </w:t>
      </w:r>
      <w:r w:rsidR="008A4ECB">
        <w:t>Decision R</w:t>
      </w:r>
      <w:r w:rsidRPr="001C7BDA">
        <w:t>ule</w:t>
      </w:r>
      <w:bookmarkEnd w:id="209"/>
    </w:p>
    <w:p w14:paraId="4658A4F3" w14:textId="4E339CC7" w:rsidR="00D652D3" w:rsidRPr="0005431A" w:rsidRDefault="00D652D3" w:rsidP="00EE6F63">
      <w:pPr>
        <w:pStyle w:val="ListParagraph"/>
        <w:numPr>
          <w:ilvl w:val="0"/>
          <w:numId w:val="22"/>
        </w:numPr>
        <w:spacing w:line="360" w:lineRule="auto"/>
        <w:jc w:val="both"/>
        <w:rPr>
          <w:rFonts w:ascii="Times New Roman" w:hAnsi="Times New Roman"/>
          <w:sz w:val="24"/>
          <w:szCs w:val="24"/>
        </w:rPr>
      </w:pPr>
      <w:r w:rsidRPr="0005431A">
        <w:rPr>
          <w:rFonts w:ascii="Times New Roman" w:hAnsi="Times New Roman"/>
          <w:sz w:val="24"/>
          <w:szCs w:val="24"/>
        </w:rPr>
        <w:t>Lines 2-21 are the same as the other ant systems</w:t>
      </w:r>
      <w:r w:rsidR="000549B4" w:rsidRPr="0005431A">
        <w:rPr>
          <w:rFonts w:ascii="Times New Roman" w:hAnsi="Times New Roman"/>
          <w:sz w:val="24"/>
          <w:szCs w:val="24"/>
        </w:rPr>
        <w:t>’</w:t>
      </w:r>
      <w:r w:rsidRPr="0005431A">
        <w:rPr>
          <w:rFonts w:ascii="Times New Roman" w:hAnsi="Times New Roman"/>
          <w:sz w:val="24"/>
          <w:szCs w:val="24"/>
        </w:rPr>
        <w:t xml:space="preserve"> roulette wheel selection.</w:t>
      </w:r>
    </w:p>
    <w:p w14:paraId="51BCD545" w14:textId="77777777" w:rsidR="00D652D3" w:rsidRPr="0005431A" w:rsidRDefault="00D652D3" w:rsidP="00EE6F63">
      <w:pPr>
        <w:pStyle w:val="ListParagraph"/>
        <w:numPr>
          <w:ilvl w:val="0"/>
          <w:numId w:val="22"/>
        </w:numPr>
        <w:spacing w:line="360" w:lineRule="auto"/>
        <w:jc w:val="both"/>
        <w:rPr>
          <w:rFonts w:ascii="Times New Roman" w:hAnsi="Times New Roman"/>
          <w:sz w:val="24"/>
          <w:szCs w:val="24"/>
        </w:rPr>
      </w:pPr>
      <w:r w:rsidRPr="0005431A">
        <w:rPr>
          <w:rFonts w:ascii="Times New Roman" w:hAnsi="Times New Roman"/>
          <w:sz w:val="24"/>
          <w:szCs w:val="24"/>
        </w:rPr>
        <w:t>Lines 24-35 calculate the ant next city via the city that is nearest to it via a greedy heuristic.</w:t>
      </w:r>
    </w:p>
    <w:p w14:paraId="544E8D7C" w14:textId="77777777" w:rsidR="002D582E" w:rsidRPr="0005431A" w:rsidRDefault="00D652D3" w:rsidP="00EE6F63">
      <w:pPr>
        <w:pStyle w:val="ListParagraph"/>
        <w:numPr>
          <w:ilvl w:val="0"/>
          <w:numId w:val="22"/>
        </w:numPr>
        <w:spacing w:line="360" w:lineRule="auto"/>
        <w:jc w:val="both"/>
        <w:rPr>
          <w:rFonts w:ascii="Times New Roman" w:hAnsi="Times New Roman"/>
          <w:sz w:val="24"/>
          <w:szCs w:val="24"/>
        </w:rPr>
      </w:pPr>
      <w:r w:rsidRPr="0005431A">
        <w:rPr>
          <w:rFonts w:ascii="Times New Roman" w:hAnsi="Times New Roman"/>
          <w:sz w:val="24"/>
          <w:szCs w:val="24"/>
        </w:rPr>
        <w:lastRenderedPageBreak/>
        <w:t>Line 35 calculates the probability of selecting the greedy heuristic exploitation or if to go with the roulette wheel selection, the ant then moves to the selected city.</w:t>
      </w:r>
    </w:p>
    <w:p w14:paraId="6496AA95" w14:textId="73971B9A" w:rsidR="000B3C97" w:rsidRPr="0005431A" w:rsidRDefault="000549B4" w:rsidP="00F133C8">
      <w:pPr>
        <w:pStyle w:val="Heading3"/>
      </w:pPr>
      <w:r w:rsidRPr="0005431A">
        <w:tab/>
      </w:r>
      <w:bookmarkStart w:id="210" w:name="_Toc396914478"/>
      <w:r w:rsidRPr="0005431A">
        <w:t>8.</w:t>
      </w:r>
      <w:r w:rsidR="00B66760">
        <w:t>10</w:t>
      </w:r>
      <w:r w:rsidRPr="0005431A">
        <w:t>.7</w:t>
      </w:r>
      <w:r w:rsidRPr="0005431A">
        <w:tab/>
      </w:r>
      <w:r w:rsidR="000B3C97" w:rsidRPr="00F133C8">
        <w:rPr>
          <w:i/>
        </w:rPr>
        <w:t>Mutated Ant</w:t>
      </w:r>
      <w:bookmarkEnd w:id="210"/>
    </w:p>
    <w:p w14:paraId="031AFC7C" w14:textId="444895E4" w:rsidR="00933F27" w:rsidRPr="0005431A" w:rsidRDefault="00270F01" w:rsidP="00E173B4">
      <w:pPr>
        <w:rPr>
          <w:lang w:val="en-IE"/>
        </w:rPr>
      </w:pPr>
      <w:r w:rsidRPr="0005431A">
        <w:rPr>
          <w:lang w:val="en-IE"/>
        </w:rPr>
        <w:t xml:space="preserve">Mutated ant </w:t>
      </w:r>
      <w:r w:rsidR="00933F27" w:rsidRPr="0005431A">
        <w:rPr>
          <w:lang w:val="en-IE"/>
        </w:rPr>
        <w:t>also derive</w:t>
      </w:r>
      <w:r w:rsidR="00B50635" w:rsidRPr="0005431A">
        <w:rPr>
          <w:lang w:val="en-IE"/>
        </w:rPr>
        <w:t>s</w:t>
      </w:r>
      <w:r w:rsidR="00933F27" w:rsidRPr="0005431A">
        <w:rPr>
          <w:lang w:val="en-IE"/>
        </w:rPr>
        <w:t xml:space="preserve"> from </w:t>
      </w:r>
      <w:r w:rsidR="00933F27" w:rsidRPr="0005431A">
        <w:rPr>
          <w:i/>
          <w:lang w:val="en-IE"/>
        </w:rPr>
        <w:t>CAntSystem</w:t>
      </w:r>
      <w:r w:rsidR="00B50635" w:rsidRPr="0005431A">
        <w:rPr>
          <w:lang w:val="en-IE"/>
        </w:rPr>
        <w:t>, using</w:t>
      </w:r>
      <w:r w:rsidR="00933F27" w:rsidRPr="0005431A">
        <w:rPr>
          <w:lang w:val="en-IE"/>
        </w:rPr>
        <w:t xml:space="preserve"> the updating strategy from the Elitist ant system</w:t>
      </w:r>
      <w:r w:rsidR="00500979" w:rsidRPr="0005431A">
        <w:rPr>
          <w:lang w:val="en-IE"/>
        </w:rPr>
        <w:t>,</w:t>
      </w:r>
      <w:r w:rsidR="00933F27" w:rsidRPr="0005431A">
        <w:rPr>
          <w:lang w:val="en-IE"/>
        </w:rPr>
        <w:t xml:space="preserve"> evaporation from the Best-Worst Ant system, and the decision rule from ACS defined in </w:t>
      </w:r>
      <w:r w:rsidR="00F2061A">
        <w:rPr>
          <w:lang w:val="en-IE"/>
        </w:rPr>
        <w:t>Code Listing 8.6</w:t>
      </w:r>
      <w:r w:rsidR="00933F27" w:rsidRPr="0005431A">
        <w:rPr>
          <w:lang w:val="en-IE"/>
        </w:rPr>
        <w:t xml:space="preserve"> ACS decision rule.</w:t>
      </w:r>
      <w:r w:rsidR="00500979" w:rsidRPr="0005431A">
        <w:rPr>
          <w:lang w:val="en-IE"/>
        </w:rPr>
        <w:t xml:space="preserve"> The class diagram is shown in </w:t>
      </w:r>
      <w:r w:rsidR="00500979" w:rsidRPr="00F2061A">
        <w:rPr>
          <w:lang w:val="en-IE"/>
        </w:rPr>
        <w:t>F</w:t>
      </w:r>
      <w:r w:rsidR="00933F27" w:rsidRPr="00F2061A">
        <w:rPr>
          <w:lang w:val="en-IE"/>
        </w:rPr>
        <w:t xml:space="preserve">igure </w:t>
      </w:r>
      <w:r w:rsidR="00A90ECC">
        <w:rPr>
          <w:lang w:val="en-IE"/>
        </w:rPr>
        <w:t>23</w:t>
      </w:r>
      <w:r w:rsidR="00500979" w:rsidRPr="0005431A">
        <w:rPr>
          <w:lang w:val="en-IE"/>
        </w:rPr>
        <w:t xml:space="preserve"> a</w:t>
      </w:r>
      <w:r w:rsidR="00933F27" w:rsidRPr="0005431A">
        <w:rPr>
          <w:lang w:val="en-IE"/>
        </w:rPr>
        <w:t>nd the code snippet for mutation as defined</w:t>
      </w:r>
      <w:r w:rsidR="00E173B4" w:rsidRPr="0005431A">
        <w:rPr>
          <w:lang w:val="en-IE"/>
        </w:rPr>
        <w:t xml:space="preserve"> in </w:t>
      </w:r>
      <w:r w:rsidR="00E173B4" w:rsidRPr="008A4ECB">
        <w:rPr>
          <w:lang w:val="en-IE"/>
        </w:rPr>
        <w:t xml:space="preserve">Equation </w:t>
      </w:r>
      <w:r w:rsidR="008A4ECB">
        <w:rPr>
          <w:lang w:val="en-IE"/>
        </w:rPr>
        <w:t>5.17</w:t>
      </w:r>
      <w:r w:rsidR="00500979" w:rsidRPr="0005431A">
        <w:rPr>
          <w:lang w:val="en-IE"/>
        </w:rPr>
        <w:t xml:space="preserve"> is shown in </w:t>
      </w:r>
      <w:r w:rsidR="004747C7">
        <w:rPr>
          <w:lang w:val="en-IE"/>
        </w:rPr>
        <w:t>Code Listing 8.7</w:t>
      </w:r>
      <w:r w:rsidR="00933F27" w:rsidRPr="0005431A">
        <w:rPr>
          <w:lang w:val="en-IE"/>
        </w:rPr>
        <w:t xml:space="preserve">. </w:t>
      </w:r>
    </w:p>
    <w:tbl>
      <w:tblPr>
        <w:tblW w:w="0" w:type="auto"/>
        <w:tblLook w:val="04A0" w:firstRow="1" w:lastRow="0" w:firstColumn="1" w:lastColumn="0" w:noHBand="0" w:noVBand="1"/>
      </w:tblPr>
      <w:tblGrid>
        <w:gridCol w:w="8607"/>
      </w:tblGrid>
      <w:tr w:rsidR="000B3C97" w:rsidRPr="0005431A" w14:paraId="015E1450" w14:textId="77777777" w:rsidTr="000B3C97">
        <w:tc>
          <w:tcPr>
            <w:tcW w:w="8607" w:type="dxa"/>
          </w:tcPr>
          <w:p w14:paraId="5355196B" w14:textId="77777777" w:rsidR="00F2061A" w:rsidRDefault="00666DF6" w:rsidP="00F2061A">
            <w:pPr>
              <w:keepNext/>
            </w:pPr>
            <w:r w:rsidRPr="0005431A">
              <w:rPr>
                <w:noProof/>
                <w:lang w:val="en-IE" w:eastAsia="en-IE"/>
              </w:rPr>
              <w:drawing>
                <wp:inline distT="0" distB="0" distL="0" distR="0" wp14:anchorId="31FFB6B5" wp14:editId="3A10F98C">
                  <wp:extent cx="4571755" cy="2626157"/>
                  <wp:effectExtent l="0" t="0" r="635"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4574196" cy="2627559"/>
                          </a:xfrm>
                          <a:prstGeom prst="rect">
                            <a:avLst/>
                          </a:prstGeom>
                        </pic:spPr>
                      </pic:pic>
                    </a:graphicData>
                  </a:graphic>
                </wp:inline>
              </w:drawing>
            </w:r>
          </w:p>
          <w:p w14:paraId="7B1C2255" w14:textId="3DF4F963" w:rsidR="000B3C97" w:rsidRPr="0005431A" w:rsidRDefault="00F2061A" w:rsidP="00F2061A">
            <w:pPr>
              <w:pStyle w:val="Caption"/>
              <w:rPr>
                <w:lang w:val="en-IE"/>
              </w:rPr>
            </w:pPr>
            <w:bookmarkStart w:id="211" w:name="_Toc396945022"/>
            <w:r>
              <w:t xml:space="preserve">Figure </w:t>
            </w:r>
            <w:r w:rsidR="00141A5B">
              <w:fldChar w:fldCharType="begin"/>
            </w:r>
            <w:r w:rsidR="00141A5B">
              <w:instrText xml:space="preserve"> SEQ Figure \* ARABIC </w:instrText>
            </w:r>
            <w:r w:rsidR="00141A5B">
              <w:fldChar w:fldCharType="separate"/>
            </w:r>
            <w:r w:rsidR="00DC0160">
              <w:rPr>
                <w:noProof/>
              </w:rPr>
              <w:t>23</w:t>
            </w:r>
            <w:r w:rsidR="00141A5B">
              <w:fldChar w:fldCharType="end"/>
            </w:r>
            <w:r w:rsidR="00980EDC" w:rsidRPr="00980EDC">
              <w:t xml:space="preserve"> </w:t>
            </w:r>
            <w:r w:rsidR="00980EDC">
              <w:t>–</w:t>
            </w:r>
            <w:r w:rsidR="00980EDC" w:rsidRPr="00980EDC">
              <w:t xml:space="preserve"> </w:t>
            </w:r>
            <w:r w:rsidR="00360164">
              <w:t>AntSolver</w:t>
            </w:r>
            <w:r w:rsidR="00980EDC">
              <w:t xml:space="preserve"> </w:t>
            </w:r>
            <w:r w:rsidRPr="00744C7D">
              <w:t>Mutated Ant Class Diagram</w:t>
            </w:r>
            <w:bookmarkEnd w:id="211"/>
          </w:p>
        </w:tc>
      </w:tr>
    </w:tbl>
    <w:p w14:paraId="2DEA210E" w14:textId="7ADC3E75" w:rsidR="00F2061A" w:rsidRDefault="004E30F5" w:rsidP="00F2061A">
      <w:pPr>
        <w:pStyle w:val="Caption"/>
        <w:keepNext/>
      </w:pPr>
      <w:r>
        <w:rPr>
          <w:lang w:val="en-IE"/>
        </w:rPr>
        <w:pict w14:anchorId="384247C0">
          <v:shape id="_x0000_i1036" type="#_x0000_t75" style="width:404.85pt;height:204.45pt">
            <v:imagedata r:id="rId43" o:title=""/>
          </v:shape>
        </w:pict>
      </w:r>
    </w:p>
    <w:p w14:paraId="43E05ECA" w14:textId="3F708AEA" w:rsidR="00666DF6" w:rsidRPr="00095303" w:rsidRDefault="00F2061A" w:rsidP="00095303">
      <w:pPr>
        <w:pStyle w:val="Caption"/>
      </w:pPr>
      <w:bookmarkStart w:id="212" w:name="_Toc396836565"/>
      <w:r>
        <w:t xml:space="preserve">Code listing </w:t>
      </w:r>
      <w:r>
        <w:fldChar w:fldCharType="begin"/>
      </w:r>
      <w:r>
        <w:instrText xml:space="preserve"> STYLEREF 1 \s </w:instrText>
      </w:r>
      <w:r>
        <w:fldChar w:fldCharType="separate"/>
      </w:r>
      <w:r w:rsidR="00DC0160">
        <w:rPr>
          <w:noProof/>
        </w:rPr>
        <w:t>8</w:t>
      </w:r>
      <w:r>
        <w:fldChar w:fldCharType="end"/>
      </w:r>
      <w:r>
        <w:t>.</w:t>
      </w:r>
      <w:r>
        <w:fldChar w:fldCharType="begin"/>
      </w:r>
      <w:r>
        <w:instrText xml:space="preserve"> SEQ Code_listing \* ARABIC \s 1 </w:instrText>
      </w:r>
      <w:r>
        <w:fldChar w:fldCharType="separate"/>
      </w:r>
      <w:r w:rsidR="00DC0160">
        <w:rPr>
          <w:noProof/>
        </w:rPr>
        <w:t>7</w:t>
      </w:r>
      <w:r>
        <w:fldChar w:fldCharType="end"/>
      </w:r>
      <w:r w:rsidR="00980EDC" w:rsidRPr="00980EDC">
        <w:t xml:space="preserve"> - </w:t>
      </w:r>
      <w:r w:rsidR="0083430B" w:rsidRPr="0083430B">
        <w:t xml:space="preserve">AntSolver </w:t>
      </w:r>
      <w:r w:rsidR="0083430B">
        <w:t xml:space="preserve">MA </w:t>
      </w:r>
      <w:r>
        <w:t>M</w:t>
      </w:r>
      <w:r w:rsidRPr="00A10C1C">
        <w:t xml:space="preserve">utation </w:t>
      </w:r>
      <w:r w:rsidR="00095303">
        <w:t>Rule</w:t>
      </w:r>
      <w:bookmarkEnd w:id="212"/>
    </w:p>
    <w:p w14:paraId="11A155BF" w14:textId="4B7BBD05" w:rsidR="00E173B4" w:rsidRPr="0005431A" w:rsidRDefault="00E173B4" w:rsidP="00EE6F63">
      <w:pPr>
        <w:pStyle w:val="ListParagraph"/>
        <w:numPr>
          <w:ilvl w:val="0"/>
          <w:numId w:val="23"/>
        </w:numPr>
        <w:spacing w:line="360" w:lineRule="auto"/>
        <w:jc w:val="both"/>
        <w:rPr>
          <w:rFonts w:ascii="Times New Roman" w:hAnsi="Times New Roman"/>
          <w:sz w:val="24"/>
          <w:szCs w:val="24"/>
        </w:rPr>
      </w:pPr>
      <w:r w:rsidRPr="0005431A">
        <w:rPr>
          <w:rFonts w:ascii="Times New Roman" w:hAnsi="Times New Roman"/>
          <w:sz w:val="24"/>
          <w:szCs w:val="24"/>
        </w:rPr>
        <w:lastRenderedPageBreak/>
        <w:t xml:space="preserve">As there </w:t>
      </w:r>
      <w:r w:rsidR="001E6B95" w:rsidRPr="0005431A">
        <w:rPr>
          <w:rFonts w:ascii="Times New Roman" w:hAnsi="Times New Roman"/>
          <w:sz w:val="24"/>
          <w:szCs w:val="24"/>
        </w:rPr>
        <w:t>are</w:t>
      </w:r>
      <w:r w:rsidRPr="0005431A">
        <w:rPr>
          <w:rFonts w:ascii="Times New Roman" w:hAnsi="Times New Roman"/>
          <w:sz w:val="24"/>
          <w:szCs w:val="24"/>
        </w:rPr>
        <w:t xml:space="preserve"> only </w:t>
      </w:r>
      <w:r w:rsidR="00B50635" w:rsidRPr="0005431A">
        <w:rPr>
          <w:rFonts w:ascii="Times New Roman" w:hAnsi="Times New Roman"/>
          <w:sz w:val="24"/>
          <w:szCs w:val="24"/>
        </w:rPr>
        <w:t>3</w:t>
      </w:r>
      <w:r w:rsidRPr="0005431A">
        <w:rPr>
          <w:rFonts w:ascii="Times New Roman" w:hAnsi="Times New Roman"/>
          <w:sz w:val="24"/>
          <w:szCs w:val="24"/>
        </w:rPr>
        <w:t xml:space="preserve"> </w:t>
      </w:r>
      <w:r w:rsidR="00500979" w:rsidRPr="0005431A">
        <w:rPr>
          <w:rFonts w:ascii="Times New Roman" w:hAnsi="Times New Roman"/>
          <w:sz w:val="24"/>
          <w:szCs w:val="24"/>
        </w:rPr>
        <w:t>a</w:t>
      </w:r>
      <w:r w:rsidRPr="0005431A">
        <w:rPr>
          <w:rFonts w:ascii="Times New Roman" w:hAnsi="Times New Roman"/>
          <w:sz w:val="24"/>
          <w:szCs w:val="24"/>
        </w:rPr>
        <w:t xml:space="preserve">nts in this </w:t>
      </w:r>
      <w:r w:rsidR="001E6B95" w:rsidRPr="0005431A">
        <w:rPr>
          <w:rFonts w:ascii="Times New Roman" w:hAnsi="Times New Roman"/>
          <w:sz w:val="24"/>
          <w:szCs w:val="24"/>
        </w:rPr>
        <w:t>col</w:t>
      </w:r>
      <w:r w:rsidR="00500979" w:rsidRPr="0005431A">
        <w:rPr>
          <w:rFonts w:ascii="Times New Roman" w:hAnsi="Times New Roman"/>
          <w:sz w:val="24"/>
          <w:szCs w:val="24"/>
        </w:rPr>
        <w:t>ony, one ant is selected line 2;</w:t>
      </w:r>
    </w:p>
    <w:p w14:paraId="756340D2" w14:textId="634D77D3" w:rsidR="001E6B95" w:rsidRPr="0005431A" w:rsidRDefault="001E6B95" w:rsidP="00EE6F63">
      <w:pPr>
        <w:pStyle w:val="ListParagraph"/>
        <w:numPr>
          <w:ilvl w:val="0"/>
          <w:numId w:val="23"/>
        </w:numPr>
        <w:spacing w:line="360" w:lineRule="auto"/>
        <w:jc w:val="both"/>
        <w:rPr>
          <w:rFonts w:ascii="Times New Roman" w:hAnsi="Times New Roman"/>
          <w:sz w:val="24"/>
          <w:szCs w:val="24"/>
        </w:rPr>
      </w:pPr>
      <w:r w:rsidRPr="0005431A">
        <w:rPr>
          <w:rFonts w:ascii="Times New Roman" w:hAnsi="Times New Roman"/>
          <w:sz w:val="24"/>
          <w:szCs w:val="24"/>
        </w:rPr>
        <w:t>Line 5 selects the number of mutations to apply</w:t>
      </w:r>
      <w:r w:rsidR="00500979" w:rsidRPr="0005431A">
        <w:rPr>
          <w:rFonts w:ascii="Times New Roman" w:hAnsi="Times New Roman"/>
          <w:sz w:val="24"/>
          <w:szCs w:val="24"/>
        </w:rPr>
        <w:t>,</w:t>
      </w:r>
      <w:r w:rsidRPr="0005431A">
        <w:rPr>
          <w:rFonts w:ascii="Times New Roman" w:hAnsi="Times New Roman"/>
          <w:sz w:val="24"/>
          <w:szCs w:val="24"/>
        </w:rPr>
        <w:t xml:space="preserve"> decreasing as the algorithm runs</w:t>
      </w:r>
      <w:r w:rsidR="00500979" w:rsidRPr="0005431A">
        <w:rPr>
          <w:rFonts w:ascii="Times New Roman" w:hAnsi="Times New Roman"/>
          <w:sz w:val="24"/>
          <w:szCs w:val="24"/>
        </w:rPr>
        <w:t>,</w:t>
      </w:r>
      <w:r w:rsidRPr="0005431A">
        <w:rPr>
          <w:rFonts w:ascii="Times New Roman" w:hAnsi="Times New Roman"/>
          <w:sz w:val="24"/>
          <w:szCs w:val="24"/>
        </w:rPr>
        <w:t xml:space="preserve"> using Fogarty equation defined in </w:t>
      </w:r>
      <w:r w:rsidR="00500979" w:rsidRPr="0005431A">
        <w:rPr>
          <w:rFonts w:ascii="Times New Roman" w:hAnsi="Times New Roman"/>
          <w:sz w:val="24"/>
          <w:szCs w:val="24"/>
        </w:rPr>
        <w:t>C</w:t>
      </w:r>
      <w:r w:rsidRPr="0005431A">
        <w:rPr>
          <w:rFonts w:ascii="Times New Roman" w:hAnsi="Times New Roman"/>
          <w:sz w:val="24"/>
          <w:szCs w:val="24"/>
        </w:rPr>
        <w:t>hapter 5</w:t>
      </w:r>
      <w:r w:rsidR="00500979" w:rsidRPr="0005431A">
        <w:rPr>
          <w:rFonts w:ascii="Times New Roman" w:hAnsi="Times New Roman"/>
          <w:sz w:val="24"/>
          <w:szCs w:val="24"/>
        </w:rPr>
        <w:t>;</w:t>
      </w:r>
    </w:p>
    <w:p w14:paraId="7BBAC095" w14:textId="2C20F336" w:rsidR="001E6B95" w:rsidRPr="0005431A" w:rsidRDefault="001E6B95" w:rsidP="00EE6F63">
      <w:pPr>
        <w:pStyle w:val="ListParagraph"/>
        <w:numPr>
          <w:ilvl w:val="0"/>
          <w:numId w:val="23"/>
        </w:numPr>
        <w:spacing w:line="360" w:lineRule="auto"/>
        <w:jc w:val="both"/>
        <w:rPr>
          <w:rFonts w:ascii="Times New Roman" w:hAnsi="Times New Roman"/>
          <w:sz w:val="24"/>
          <w:szCs w:val="24"/>
        </w:rPr>
      </w:pPr>
      <w:r w:rsidRPr="0005431A">
        <w:rPr>
          <w:rFonts w:ascii="Times New Roman" w:hAnsi="Times New Roman"/>
          <w:sz w:val="24"/>
          <w:szCs w:val="24"/>
        </w:rPr>
        <w:t>Line</w:t>
      </w:r>
      <w:r w:rsidR="00500979" w:rsidRPr="0005431A">
        <w:rPr>
          <w:rFonts w:ascii="Times New Roman" w:hAnsi="Times New Roman"/>
          <w:sz w:val="24"/>
          <w:szCs w:val="24"/>
        </w:rPr>
        <w:t>s 8-16 then implement</w:t>
      </w:r>
      <w:r w:rsidRPr="0005431A">
        <w:rPr>
          <w:rFonts w:ascii="Times New Roman" w:hAnsi="Times New Roman"/>
          <w:sz w:val="24"/>
          <w:szCs w:val="24"/>
        </w:rPr>
        <w:t xml:space="preserve"> the mutation based upon a uniform random number and swaps the cities</w:t>
      </w:r>
      <w:r w:rsidR="00500979" w:rsidRPr="0005431A">
        <w:rPr>
          <w:rFonts w:ascii="Times New Roman" w:hAnsi="Times New Roman"/>
          <w:sz w:val="24"/>
          <w:szCs w:val="24"/>
        </w:rPr>
        <w:t>.</w:t>
      </w:r>
    </w:p>
    <w:p w14:paraId="467AFD8E" w14:textId="6215BD15" w:rsidR="000B3C97" w:rsidRPr="0005431A" w:rsidRDefault="00500979" w:rsidP="00F133C8">
      <w:pPr>
        <w:pStyle w:val="Heading2"/>
      </w:pPr>
      <w:bookmarkStart w:id="213" w:name="_Toc396914479"/>
      <w:r w:rsidRPr="0005431A">
        <w:t>8.1</w:t>
      </w:r>
      <w:r w:rsidR="00B66760">
        <w:t>1</w:t>
      </w:r>
      <w:r w:rsidRPr="0005431A">
        <w:tab/>
      </w:r>
      <w:r w:rsidR="000B3C97" w:rsidRPr="0005431A">
        <w:t>Subscriber observer</w:t>
      </w:r>
      <w:bookmarkEnd w:id="213"/>
    </w:p>
    <w:p w14:paraId="775DF9F0" w14:textId="620D4790" w:rsidR="000B3C97" w:rsidRPr="0005431A" w:rsidRDefault="0052574E" w:rsidP="000B3C97">
      <w:pPr>
        <w:rPr>
          <w:lang w:val="en-IE"/>
        </w:rPr>
      </w:pPr>
      <w:r w:rsidRPr="0005431A">
        <w:rPr>
          <w:lang w:val="en-IE"/>
        </w:rPr>
        <w:t>One other class of note is the Subscriber observer pattern</w:t>
      </w:r>
      <w:r w:rsidR="00B50635" w:rsidRPr="0005431A">
        <w:rPr>
          <w:lang w:val="en-IE"/>
        </w:rPr>
        <w:t>.</w:t>
      </w:r>
      <w:r w:rsidRPr="0005431A">
        <w:rPr>
          <w:lang w:val="en-IE"/>
        </w:rPr>
        <w:t xml:space="preserve"> </w:t>
      </w:r>
      <w:r w:rsidR="00B50635" w:rsidRPr="0005431A">
        <w:rPr>
          <w:lang w:val="en-IE"/>
        </w:rPr>
        <w:t>C</w:t>
      </w:r>
      <w:r w:rsidRPr="0005431A">
        <w:rPr>
          <w:lang w:val="en-IE"/>
        </w:rPr>
        <w:t>lient code can subscribe to the algorithms and be notified of any c</w:t>
      </w:r>
      <w:r w:rsidR="00B50635" w:rsidRPr="0005431A">
        <w:rPr>
          <w:lang w:val="en-IE"/>
        </w:rPr>
        <w:t xml:space="preserve">hanges like a new best tour etc. </w:t>
      </w:r>
      <w:r w:rsidR="00500979" w:rsidRPr="0005431A">
        <w:rPr>
          <w:lang w:val="en-IE"/>
        </w:rPr>
        <w:t>This is u</w:t>
      </w:r>
      <w:r w:rsidR="00B50635" w:rsidRPr="0005431A">
        <w:rPr>
          <w:lang w:val="en-IE"/>
        </w:rPr>
        <w:t>seful</w:t>
      </w:r>
      <w:r w:rsidRPr="0005431A">
        <w:rPr>
          <w:lang w:val="en-IE"/>
        </w:rPr>
        <w:t xml:space="preserve"> for writing logs and updating the display as in the </w:t>
      </w:r>
      <w:r w:rsidR="00095303">
        <w:rPr>
          <w:lang w:val="en-IE"/>
        </w:rPr>
        <w:t>Graphical User</w:t>
      </w:r>
      <w:r w:rsidR="002A0BFF">
        <w:rPr>
          <w:lang w:val="en-IE"/>
        </w:rPr>
        <w:t xml:space="preserve"> Interface</w:t>
      </w:r>
      <w:r w:rsidRPr="0005431A">
        <w:rPr>
          <w:lang w:val="en-IE"/>
        </w:rPr>
        <w:t xml:space="preserve"> module</w:t>
      </w:r>
      <w:r w:rsidR="00500979" w:rsidRPr="0005431A">
        <w:rPr>
          <w:lang w:val="en-IE"/>
        </w:rPr>
        <w:t>,</w:t>
      </w:r>
      <w:r w:rsidRPr="0005431A">
        <w:rPr>
          <w:lang w:val="en-IE"/>
        </w:rPr>
        <w:t xml:space="preserve"> the algorithms execute in different threads.</w:t>
      </w:r>
      <w:r w:rsidR="00500979" w:rsidRPr="0005431A">
        <w:rPr>
          <w:lang w:val="en-IE"/>
        </w:rPr>
        <w:t xml:space="preserve"> The class diagram is shown in F</w:t>
      </w:r>
      <w:r w:rsidRPr="0005431A">
        <w:rPr>
          <w:lang w:val="en-IE"/>
        </w:rPr>
        <w:t xml:space="preserve">igure </w:t>
      </w:r>
      <w:r w:rsidR="00A90ECC">
        <w:rPr>
          <w:lang w:val="en-IE"/>
        </w:rPr>
        <w:t>24</w:t>
      </w:r>
      <w:r w:rsidR="00500979" w:rsidRPr="002A0BFF">
        <w:rPr>
          <w:lang w:val="en-IE"/>
        </w:rPr>
        <w:t>;</w:t>
      </w:r>
      <w:r w:rsidRPr="002A0BFF">
        <w:rPr>
          <w:lang w:val="en-IE"/>
        </w:rPr>
        <w:t xml:space="preserve"> f</w:t>
      </w:r>
      <w:r w:rsidRPr="0005431A">
        <w:rPr>
          <w:lang w:val="en-IE"/>
        </w:rPr>
        <w:t xml:space="preserve">or further information see source code </w:t>
      </w:r>
      <w:r w:rsidRPr="0005431A">
        <w:rPr>
          <w:i/>
          <w:lang w:val="en-IE"/>
        </w:rPr>
        <w:t>observer.h</w:t>
      </w:r>
      <w:r w:rsidRPr="0005431A">
        <w:rPr>
          <w:lang w:val="en-IE"/>
        </w:rPr>
        <w:t xml:space="preserve"> </w:t>
      </w:r>
      <w:r w:rsidR="002A0BFF">
        <w:rPr>
          <w:lang w:val="en-IE"/>
        </w:rPr>
        <w:t xml:space="preserve">in the artefacts </w:t>
      </w:r>
      <w:r w:rsidRPr="0005431A">
        <w:rPr>
          <w:lang w:val="en-IE"/>
        </w:rPr>
        <w:t xml:space="preserve">or </w:t>
      </w:r>
      <w:r w:rsidRPr="0005431A">
        <w:rPr>
          <w:lang w:val="en-IE"/>
        </w:rPr>
        <w:fldChar w:fldCharType="begin"/>
      </w:r>
      <w:r w:rsidRPr="0005431A">
        <w:rPr>
          <w:lang w:val="en-IE"/>
        </w:rPr>
        <w:instrText xml:space="preserve"> ADDIN ZOTERO_ITEM CSL_CITATION {"citationID":"lIaFctyR","properties":{"formattedCitation":"(Gamma, 1995)","plainCitation":"(Gamma, 1995)"},"citationItems":[{"id":68,"uris":["http://zotero.org/users/1680862/items/M3TH959B"],"uri":["http://zotero.org/users/1680862/items/M3TH959B"],"itemData":{"id":68,"type":"book","title":"Design patterns: elements of reusable object-oriented software","publisher":"Addison-Wesley","publisher-place":"Reading, Mass.","source":"Open WorldCat","event-place":"Reading, Mass.","abstract":"Four software designers present a catalog of simple and succinct solutions to commonly occurring design problems, using Smalltalk and C++ in example code. These 23 patterns allow designers to create more flexible, elegant, and ultimately reusable designs without having to rediscover the design solutions themselves. The authors begin by describing what patterns are and how they can help you design object-oriented software. They go on to systematically name, explain, evaluate, and catalog recurring designs in object-oriented systems.--From publisher description.","ISBN":"0201633612  9780201633610","shortTitle":"Design patterns","language":"English","author":[{"family":"Gamma","given":"Erich"}],"issued":{"date-parts":[["1995"]]}}}],"schema":"https://github.com/citation-style-language/schema/raw/master/csl-citation.json"} </w:instrText>
      </w:r>
      <w:r w:rsidRPr="0005431A">
        <w:rPr>
          <w:lang w:val="en-IE"/>
        </w:rPr>
        <w:fldChar w:fldCharType="separate"/>
      </w:r>
      <w:r w:rsidRPr="0005431A">
        <w:rPr>
          <w:lang w:val="en-IE"/>
        </w:rPr>
        <w:t>(Gamma, 1995)</w:t>
      </w:r>
      <w:r w:rsidRPr="0005431A">
        <w:rPr>
          <w:lang w:val="en-IE"/>
        </w:rPr>
        <w:fldChar w:fldCharType="end"/>
      </w:r>
      <w:r w:rsidR="00500979" w:rsidRPr="0005431A">
        <w:rPr>
          <w:lang w:val="en-IE"/>
        </w:rPr>
        <w:t>.</w:t>
      </w:r>
    </w:p>
    <w:p w14:paraId="31251494" w14:textId="77777777" w:rsidR="004747C7" w:rsidRDefault="00606C20" w:rsidP="004747C7">
      <w:pPr>
        <w:keepNext/>
      </w:pPr>
      <w:r w:rsidRPr="0005431A">
        <w:rPr>
          <w:noProof/>
          <w:lang w:val="en-IE" w:eastAsia="en-IE"/>
        </w:rPr>
        <w:drawing>
          <wp:inline distT="0" distB="0" distL="0" distR="0" wp14:anchorId="61C76D0F" wp14:editId="3AAFD043">
            <wp:extent cx="3306471" cy="2095259"/>
            <wp:effectExtent l="0" t="0" r="825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309433" cy="2097136"/>
                    </a:xfrm>
                    <a:prstGeom prst="rect">
                      <a:avLst/>
                    </a:prstGeom>
                  </pic:spPr>
                </pic:pic>
              </a:graphicData>
            </a:graphic>
          </wp:inline>
        </w:drawing>
      </w:r>
    </w:p>
    <w:p w14:paraId="202D35A9" w14:textId="365B17BA" w:rsidR="00606C20" w:rsidRPr="0005431A" w:rsidRDefault="004747C7" w:rsidP="004747C7">
      <w:pPr>
        <w:pStyle w:val="Caption"/>
        <w:rPr>
          <w:lang w:val="en-IE"/>
        </w:rPr>
      </w:pPr>
      <w:bookmarkStart w:id="214" w:name="_Toc396945023"/>
      <w:r>
        <w:t xml:space="preserve">Figure </w:t>
      </w:r>
      <w:r w:rsidR="00141A5B">
        <w:fldChar w:fldCharType="begin"/>
      </w:r>
      <w:r w:rsidR="00141A5B">
        <w:instrText xml:space="preserve"> SEQ Figure \* ARABIC </w:instrText>
      </w:r>
      <w:r w:rsidR="00141A5B">
        <w:fldChar w:fldCharType="separate"/>
      </w:r>
      <w:r w:rsidR="00DC0160">
        <w:rPr>
          <w:noProof/>
        </w:rPr>
        <w:t>24</w:t>
      </w:r>
      <w:r w:rsidR="00141A5B">
        <w:fldChar w:fldCharType="end"/>
      </w:r>
      <w:r w:rsidR="00980EDC" w:rsidRPr="00980EDC">
        <w:t xml:space="preserve"> - </w:t>
      </w:r>
      <w:r w:rsidR="0083430B" w:rsidRPr="0083430B">
        <w:t xml:space="preserve">AntSolver </w:t>
      </w:r>
      <w:r w:rsidRPr="005D4BE7">
        <w:t>Subscrib</w:t>
      </w:r>
      <w:r w:rsidR="00095303">
        <w:t>e</w:t>
      </w:r>
      <w:r w:rsidRPr="005D4BE7">
        <w:t xml:space="preserve">r </w:t>
      </w:r>
      <w:r w:rsidR="00095303">
        <w:t>O</w:t>
      </w:r>
      <w:r w:rsidR="00095303" w:rsidRPr="00095303">
        <w:t xml:space="preserve">bserver </w:t>
      </w:r>
      <w:r w:rsidR="00095303">
        <w:t>P</w:t>
      </w:r>
      <w:r w:rsidRPr="005D4BE7">
        <w:t>attern</w:t>
      </w:r>
      <w:bookmarkEnd w:id="214"/>
    </w:p>
    <w:p w14:paraId="50C34B29" w14:textId="53A5A86B" w:rsidR="000B3C97" w:rsidRPr="0005431A" w:rsidRDefault="00500979" w:rsidP="00F133C8">
      <w:pPr>
        <w:pStyle w:val="Heading2"/>
      </w:pPr>
      <w:bookmarkStart w:id="215" w:name="_Toc396914480"/>
      <w:r w:rsidRPr="0005431A">
        <w:t>8.1</w:t>
      </w:r>
      <w:r w:rsidR="00B66760">
        <w:t>2</w:t>
      </w:r>
      <w:r w:rsidRPr="0005431A">
        <w:tab/>
      </w:r>
      <w:r w:rsidR="00BA31AB">
        <w:t>T</w:t>
      </w:r>
      <w:r w:rsidR="000B3C97" w:rsidRPr="0005431A">
        <w:t>he Genetic Algorithm</w:t>
      </w:r>
      <w:bookmarkEnd w:id="215"/>
    </w:p>
    <w:p w14:paraId="13B21922" w14:textId="583E6702" w:rsidR="00485B15" w:rsidRPr="0005431A" w:rsidRDefault="00485B15" w:rsidP="00485B15">
      <w:pPr>
        <w:rPr>
          <w:lang w:val="en-IE"/>
        </w:rPr>
      </w:pPr>
      <w:r w:rsidRPr="0005431A">
        <w:rPr>
          <w:lang w:val="en-IE"/>
        </w:rPr>
        <w:t xml:space="preserve">The Genetic Algorithm implementation is very similar to the ant system also derived from the interface </w:t>
      </w:r>
      <w:r w:rsidRPr="0005431A">
        <w:rPr>
          <w:i/>
          <w:lang w:val="en-IE"/>
        </w:rPr>
        <w:t>iProblemSolver</w:t>
      </w:r>
      <w:r w:rsidRPr="0005431A">
        <w:rPr>
          <w:lang w:val="en-IE"/>
        </w:rPr>
        <w:t xml:space="preserve">. As it is used as a comparison case within the framework and is a complex class, it will not be disused in detail. For further information on the genetic algorithm, the source code is located in files </w:t>
      </w:r>
      <w:r w:rsidRPr="00D21442">
        <w:rPr>
          <w:i/>
          <w:lang w:val="en-IE"/>
        </w:rPr>
        <w:t>CGeneticSystem.cpp</w:t>
      </w:r>
      <w:r w:rsidRPr="0005431A">
        <w:rPr>
          <w:lang w:val="en-IE"/>
        </w:rPr>
        <w:t xml:space="preserve"> and </w:t>
      </w:r>
      <w:r w:rsidRPr="00D21442">
        <w:rPr>
          <w:i/>
          <w:lang w:val="en-IE"/>
        </w:rPr>
        <w:t>CChromo.cpp</w:t>
      </w:r>
      <w:r w:rsidRPr="0005431A">
        <w:rPr>
          <w:lang w:val="en-IE"/>
        </w:rPr>
        <w:t xml:space="preserve"> within the framework</w:t>
      </w:r>
      <w:r w:rsidR="00BA31AB">
        <w:rPr>
          <w:lang w:val="en-IE"/>
        </w:rPr>
        <w:t xml:space="preserve"> </w:t>
      </w:r>
      <w:r w:rsidR="002A0BFF">
        <w:rPr>
          <w:lang w:val="en-IE"/>
        </w:rPr>
        <w:t>artefacts</w:t>
      </w:r>
      <w:r w:rsidRPr="0005431A">
        <w:rPr>
          <w:lang w:val="en-IE"/>
        </w:rPr>
        <w:t>.</w:t>
      </w:r>
    </w:p>
    <w:p w14:paraId="79BE46E1" w14:textId="77777777" w:rsidR="00485B15" w:rsidRPr="0005431A" w:rsidRDefault="00485B15" w:rsidP="00485B15">
      <w:pPr>
        <w:rPr>
          <w:lang w:val="en-IE" w:eastAsia="en-IE"/>
        </w:rPr>
      </w:pPr>
    </w:p>
    <w:tbl>
      <w:tblPr>
        <w:tblW w:w="0" w:type="auto"/>
        <w:tblLook w:val="04A0" w:firstRow="1" w:lastRow="0" w:firstColumn="1" w:lastColumn="0" w:noHBand="0" w:noVBand="1"/>
      </w:tblPr>
      <w:tblGrid>
        <w:gridCol w:w="8607"/>
      </w:tblGrid>
      <w:tr w:rsidR="000B3C97" w:rsidRPr="0005431A" w14:paraId="6D0B39BB" w14:textId="77777777" w:rsidTr="000B3C97">
        <w:tc>
          <w:tcPr>
            <w:tcW w:w="8607" w:type="dxa"/>
          </w:tcPr>
          <w:p w14:paraId="7809CF8D" w14:textId="77777777" w:rsidR="004747C7" w:rsidRDefault="000B3C97" w:rsidP="004747C7">
            <w:pPr>
              <w:keepNext/>
            </w:pPr>
            <w:r w:rsidRPr="0005431A">
              <w:rPr>
                <w:noProof/>
                <w:lang w:val="en-IE" w:eastAsia="en-IE"/>
              </w:rPr>
              <w:lastRenderedPageBreak/>
              <w:drawing>
                <wp:inline distT="0" distB="0" distL="0" distR="0" wp14:anchorId="05D55ED4" wp14:editId="65A39F3D">
                  <wp:extent cx="3767328" cy="3246105"/>
                  <wp:effectExtent l="0" t="0" r="5080" b="0"/>
                  <wp:docPr id="296" name="Picture 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769339" cy="3247838"/>
                          </a:xfrm>
                          <a:prstGeom prst="rect">
                            <a:avLst/>
                          </a:prstGeom>
                        </pic:spPr>
                      </pic:pic>
                    </a:graphicData>
                  </a:graphic>
                </wp:inline>
              </w:drawing>
            </w:r>
          </w:p>
          <w:p w14:paraId="4DD48550" w14:textId="395F42D4" w:rsidR="000B3C97" w:rsidRPr="0005431A" w:rsidRDefault="004747C7" w:rsidP="002A0BFF">
            <w:pPr>
              <w:pStyle w:val="Caption"/>
              <w:rPr>
                <w:lang w:val="en-IE"/>
              </w:rPr>
            </w:pPr>
            <w:bookmarkStart w:id="216" w:name="_Toc396945024"/>
            <w:r>
              <w:t xml:space="preserve">Figure </w:t>
            </w:r>
            <w:r w:rsidR="00141A5B">
              <w:fldChar w:fldCharType="begin"/>
            </w:r>
            <w:r w:rsidR="00141A5B">
              <w:instrText xml:space="preserve"> SEQ Figure \* ARABIC </w:instrText>
            </w:r>
            <w:r w:rsidR="00141A5B">
              <w:fldChar w:fldCharType="separate"/>
            </w:r>
            <w:r w:rsidR="00DC0160">
              <w:rPr>
                <w:noProof/>
              </w:rPr>
              <w:t>25</w:t>
            </w:r>
            <w:r w:rsidR="00141A5B">
              <w:fldChar w:fldCharType="end"/>
            </w:r>
            <w:r w:rsidR="00980EDC" w:rsidRPr="00980EDC">
              <w:t xml:space="preserve"> - </w:t>
            </w:r>
            <w:r w:rsidR="0083430B" w:rsidRPr="0083430B">
              <w:t xml:space="preserve">AntSolver </w:t>
            </w:r>
            <w:r w:rsidRPr="00BB7DAA">
              <w:t>Genetic Algorithm</w:t>
            </w:r>
            <w:r w:rsidR="0083430B">
              <w:t xml:space="preserve"> </w:t>
            </w:r>
            <w:r w:rsidR="002A0BFF">
              <w:t>Class D</w:t>
            </w:r>
            <w:r w:rsidR="0083430B">
              <w:t>i</w:t>
            </w:r>
            <w:r w:rsidR="002A0BFF">
              <w:t>a</w:t>
            </w:r>
            <w:r w:rsidR="0083430B">
              <w:t>gram</w:t>
            </w:r>
            <w:bookmarkEnd w:id="216"/>
          </w:p>
        </w:tc>
      </w:tr>
    </w:tbl>
    <w:p w14:paraId="76E90B5E" w14:textId="76905DB6" w:rsidR="000B3C97" w:rsidRPr="00F133C8" w:rsidRDefault="00500979" w:rsidP="00F133C8">
      <w:pPr>
        <w:pStyle w:val="Heading3"/>
        <w:rPr>
          <w:i/>
        </w:rPr>
      </w:pPr>
      <w:r w:rsidRPr="0005431A">
        <w:tab/>
      </w:r>
      <w:bookmarkStart w:id="217" w:name="_Toc396914481"/>
      <w:r w:rsidRPr="00F133C8">
        <w:rPr>
          <w:i/>
        </w:rPr>
        <w:t>8.1</w:t>
      </w:r>
      <w:r w:rsidR="00886957" w:rsidRPr="00F133C8">
        <w:rPr>
          <w:i/>
        </w:rPr>
        <w:t>2</w:t>
      </w:r>
      <w:r w:rsidRPr="00F133C8">
        <w:rPr>
          <w:i/>
        </w:rPr>
        <w:t>.1</w:t>
      </w:r>
      <w:r w:rsidR="00503B1A" w:rsidRPr="00F133C8">
        <w:rPr>
          <w:i/>
        </w:rPr>
        <w:tab/>
      </w:r>
      <w:r w:rsidR="000B3C97" w:rsidRPr="00F133C8">
        <w:rPr>
          <w:i/>
        </w:rPr>
        <w:t>Genetic algorithm configuration</w:t>
      </w:r>
      <w:bookmarkEnd w:id="217"/>
    </w:p>
    <w:p w14:paraId="65660D42" w14:textId="0F64EF2C" w:rsidR="000B3C97" w:rsidRPr="0005431A" w:rsidRDefault="000B3C97" w:rsidP="00A20E11">
      <w:pPr>
        <w:rPr>
          <w:lang w:val="en-IE"/>
        </w:rPr>
      </w:pPr>
      <w:r w:rsidRPr="0005431A">
        <w:rPr>
          <w:lang w:val="en-IE"/>
        </w:rPr>
        <w:t xml:space="preserve">The population size of the genetic algorithm </w:t>
      </w:r>
      <w:r w:rsidR="00A20E11" w:rsidRPr="0005431A">
        <w:rPr>
          <w:lang w:val="en-IE"/>
        </w:rPr>
        <w:t>is</w:t>
      </w:r>
      <w:r w:rsidRPr="0005431A">
        <w:rPr>
          <w:lang w:val="en-IE"/>
        </w:rPr>
        <w:t xml:space="preserve"> 10 individuals. The initial</w:t>
      </w:r>
      <w:r w:rsidR="00A20E11" w:rsidRPr="0005431A">
        <w:rPr>
          <w:lang w:val="en-IE"/>
        </w:rPr>
        <w:t xml:space="preserve"> </w:t>
      </w:r>
      <w:r w:rsidR="00500979" w:rsidRPr="0005431A">
        <w:rPr>
          <w:lang w:val="en-IE"/>
        </w:rPr>
        <w:t>p</w:t>
      </w:r>
      <w:r w:rsidR="00A20E11" w:rsidRPr="0005431A">
        <w:rPr>
          <w:lang w:val="en-IE"/>
        </w:rPr>
        <w:t>opulation</w:t>
      </w:r>
      <w:r w:rsidRPr="0005431A">
        <w:rPr>
          <w:lang w:val="en-IE"/>
        </w:rPr>
        <w:t xml:space="preserve"> was generated with the nearest </w:t>
      </w:r>
      <w:r w:rsidR="00A20E11" w:rsidRPr="0005431A">
        <w:rPr>
          <w:lang w:val="en-IE"/>
        </w:rPr>
        <w:t>neighbour</w:t>
      </w:r>
      <w:r w:rsidRPr="0005431A">
        <w:rPr>
          <w:lang w:val="en-IE"/>
        </w:rPr>
        <w:t xml:space="preserve"> heuristic, beginning with</w:t>
      </w:r>
      <w:r w:rsidR="00A20E11" w:rsidRPr="0005431A">
        <w:rPr>
          <w:lang w:val="en-IE"/>
        </w:rPr>
        <w:t xml:space="preserve"> </w:t>
      </w:r>
      <w:r w:rsidRPr="0005431A">
        <w:rPr>
          <w:lang w:val="en-IE"/>
        </w:rPr>
        <w:t xml:space="preserve">a randomly chosen city for each individual. </w:t>
      </w:r>
      <w:r w:rsidR="00A20E11" w:rsidRPr="0005431A">
        <w:rPr>
          <w:lang w:val="en-IE"/>
        </w:rPr>
        <w:t xml:space="preserve">An elitist strategy is </w:t>
      </w:r>
      <w:r w:rsidRPr="0005431A">
        <w:rPr>
          <w:lang w:val="en-IE"/>
        </w:rPr>
        <w:t xml:space="preserve">used, and individuals </w:t>
      </w:r>
      <w:r w:rsidR="00A20E11" w:rsidRPr="0005431A">
        <w:rPr>
          <w:lang w:val="en-IE"/>
        </w:rPr>
        <w:t>are</w:t>
      </w:r>
      <w:r w:rsidRPr="0005431A">
        <w:rPr>
          <w:lang w:val="en-IE"/>
        </w:rPr>
        <w:t xml:space="preserve"> selected through rank selection. In cases of</w:t>
      </w:r>
      <w:r w:rsidR="00A20E11" w:rsidRPr="0005431A">
        <w:rPr>
          <w:lang w:val="en-IE"/>
        </w:rPr>
        <w:t xml:space="preserve"> mutation (pmut = 0:85) </w:t>
      </w:r>
    </w:p>
    <w:p w14:paraId="17177D69" w14:textId="49A4D931" w:rsidR="000B3C97" w:rsidRPr="0005431A" w:rsidRDefault="00500979" w:rsidP="00F133C8">
      <w:pPr>
        <w:pStyle w:val="Heading2"/>
      </w:pPr>
      <w:bookmarkStart w:id="218" w:name="_Toc396914482"/>
      <w:r w:rsidRPr="0005431A">
        <w:t>8.1</w:t>
      </w:r>
      <w:r w:rsidR="00B66760">
        <w:t>3</w:t>
      </w:r>
      <w:r w:rsidRPr="0005431A">
        <w:tab/>
      </w:r>
      <w:r w:rsidR="000B3C97" w:rsidRPr="0005431A">
        <w:t>Implementing local search</w:t>
      </w:r>
      <w:bookmarkEnd w:id="218"/>
    </w:p>
    <w:p w14:paraId="20C9D420" w14:textId="2A27E2A2" w:rsidR="00500979" w:rsidRPr="0005431A" w:rsidRDefault="00500979" w:rsidP="00500979">
      <w:pPr>
        <w:rPr>
          <w:lang w:val="en-IE"/>
        </w:rPr>
      </w:pPr>
      <w:r w:rsidRPr="0005431A">
        <w:rPr>
          <w:lang w:val="en-IE"/>
        </w:rPr>
        <w:t xml:space="preserve">Local search is also implemented; this class is also complex and will not be discussed in any detail in this dissertation. All the methods from Chapter 7 are implemented (except Tabu search). The methods can be called with a complete tour and these methods will try to improve the tour using the local search. As shown in the class diagram (Figure </w:t>
      </w:r>
      <w:r w:rsidR="00A90ECC">
        <w:rPr>
          <w:lang w:val="en-IE"/>
        </w:rPr>
        <w:t>26</w:t>
      </w:r>
      <w:r w:rsidRPr="0005431A">
        <w:rPr>
          <w:lang w:val="en-IE"/>
        </w:rPr>
        <w:t xml:space="preserve">) the LK heuristic takes a nearest neighbour list defined by </w:t>
      </w:r>
      <w:r w:rsidRPr="0005431A">
        <w:rPr>
          <w:i/>
          <w:lang w:val="en-IE"/>
        </w:rPr>
        <w:t xml:space="preserve">nn_list; </w:t>
      </w:r>
      <w:r w:rsidR="00485B15" w:rsidRPr="0005431A">
        <w:rPr>
          <w:lang w:val="en-IE"/>
        </w:rPr>
        <w:t xml:space="preserve">all tours </w:t>
      </w:r>
      <w:r w:rsidRPr="0005431A">
        <w:rPr>
          <w:lang w:val="en-IE"/>
        </w:rPr>
        <w:t>are passed by reference</w:t>
      </w:r>
      <w:r w:rsidR="00485B15" w:rsidRPr="0005431A">
        <w:rPr>
          <w:lang w:val="en-IE"/>
        </w:rPr>
        <w:t>,</w:t>
      </w:r>
      <w:r w:rsidRPr="0005431A">
        <w:rPr>
          <w:lang w:val="en-IE"/>
        </w:rPr>
        <w:t xml:space="preserve"> hence it will be modified if a better solution is found. For further information please see </w:t>
      </w:r>
      <w:r w:rsidRPr="0005431A">
        <w:rPr>
          <w:i/>
          <w:lang w:val="en-IE"/>
        </w:rPr>
        <w:t>CLocalSearch.h</w:t>
      </w:r>
      <w:r w:rsidRPr="0005431A">
        <w:rPr>
          <w:lang w:val="en-IE"/>
        </w:rPr>
        <w:t xml:space="preserve"> </w:t>
      </w:r>
      <w:r w:rsidR="002A0BFF">
        <w:rPr>
          <w:lang w:val="en-IE"/>
        </w:rPr>
        <w:t>with</w:t>
      </w:r>
      <w:r w:rsidRPr="0005431A">
        <w:rPr>
          <w:lang w:val="en-IE"/>
        </w:rPr>
        <w:t>in the framework</w:t>
      </w:r>
      <w:r w:rsidR="00BA31AB">
        <w:rPr>
          <w:lang w:val="en-IE"/>
        </w:rPr>
        <w:t xml:space="preserve"> artefacts</w:t>
      </w:r>
      <w:r w:rsidRPr="0005431A">
        <w:rPr>
          <w:lang w:val="en-IE"/>
        </w:rPr>
        <w:t>.</w:t>
      </w:r>
    </w:p>
    <w:p w14:paraId="53F91860" w14:textId="77777777" w:rsidR="00500979" w:rsidRPr="0005431A" w:rsidRDefault="00500979" w:rsidP="00500979">
      <w:pPr>
        <w:rPr>
          <w:lang w:val="en-IE"/>
        </w:rPr>
      </w:pPr>
    </w:p>
    <w:tbl>
      <w:tblPr>
        <w:tblW w:w="0" w:type="auto"/>
        <w:tblLook w:val="04A0" w:firstRow="1" w:lastRow="0" w:firstColumn="1" w:lastColumn="0" w:noHBand="0" w:noVBand="1"/>
      </w:tblPr>
      <w:tblGrid>
        <w:gridCol w:w="8607"/>
      </w:tblGrid>
      <w:tr w:rsidR="000B3C97" w:rsidRPr="0005431A" w14:paraId="7AF46799" w14:textId="77777777" w:rsidTr="000B3C97">
        <w:tc>
          <w:tcPr>
            <w:tcW w:w="8607" w:type="dxa"/>
          </w:tcPr>
          <w:p w14:paraId="4DA322FB" w14:textId="77777777" w:rsidR="004747C7" w:rsidRDefault="000B3C97" w:rsidP="004747C7">
            <w:pPr>
              <w:keepNext/>
            </w:pPr>
            <w:r w:rsidRPr="0005431A">
              <w:rPr>
                <w:noProof/>
                <w:lang w:val="en-IE" w:eastAsia="en-IE"/>
              </w:rPr>
              <w:lastRenderedPageBreak/>
              <w:drawing>
                <wp:inline distT="0" distB="0" distL="0" distR="0" wp14:anchorId="5120D827" wp14:editId="741126B5">
                  <wp:extent cx="4667098" cy="1920784"/>
                  <wp:effectExtent l="0" t="0" r="635" b="381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69590" cy="1921810"/>
                          </a:xfrm>
                          <a:prstGeom prst="rect">
                            <a:avLst/>
                          </a:prstGeom>
                        </pic:spPr>
                      </pic:pic>
                    </a:graphicData>
                  </a:graphic>
                </wp:inline>
              </w:drawing>
            </w:r>
          </w:p>
          <w:p w14:paraId="6D1C8A59" w14:textId="2012FA24" w:rsidR="000B3C97" w:rsidRPr="0005431A" w:rsidRDefault="004747C7" w:rsidP="002A0BFF">
            <w:pPr>
              <w:pStyle w:val="Caption"/>
              <w:rPr>
                <w:lang w:val="en-IE"/>
              </w:rPr>
            </w:pPr>
            <w:bookmarkStart w:id="219" w:name="_Toc396945025"/>
            <w:r>
              <w:t xml:space="preserve">Figure </w:t>
            </w:r>
            <w:r w:rsidR="00141A5B">
              <w:fldChar w:fldCharType="begin"/>
            </w:r>
            <w:r w:rsidR="00141A5B">
              <w:instrText xml:space="preserve"> SEQ Figure \* ARABIC </w:instrText>
            </w:r>
            <w:r w:rsidR="00141A5B">
              <w:fldChar w:fldCharType="separate"/>
            </w:r>
            <w:r w:rsidR="00DC0160">
              <w:rPr>
                <w:noProof/>
              </w:rPr>
              <w:t>26</w:t>
            </w:r>
            <w:r w:rsidR="00141A5B">
              <w:fldChar w:fldCharType="end"/>
            </w:r>
            <w:r w:rsidR="00980EDC" w:rsidRPr="00980EDC">
              <w:t xml:space="preserve"> - </w:t>
            </w:r>
            <w:r w:rsidR="0083430B" w:rsidRPr="0083430B">
              <w:t xml:space="preserve">AntSolver </w:t>
            </w:r>
            <w:r w:rsidRPr="001F1E75">
              <w:t xml:space="preserve">Local Search </w:t>
            </w:r>
            <w:r w:rsidR="002A0BFF">
              <w:t>C</w:t>
            </w:r>
            <w:r w:rsidRPr="001F1E75">
              <w:t xml:space="preserve">lass </w:t>
            </w:r>
            <w:r w:rsidR="002A0BFF">
              <w:t>D</w:t>
            </w:r>
            <w:r w:rsidRPr="001F1E75">
              <w:t>iagram</w:t>
            </w:r>
            <w:bookmarkEnd w:id="219"/>
          </w:p>
        </w:tc>
      </w:tr>
    </w:tbl>
    <w:p w14:paraId="239E6E3F" w14:textId="22204310" w:rsidR="00E8655E" w:rsidRPr="0005431A" w:rsidRDefault="00500979" w:rsidP="00F133C8">
      <w:pPr>
        <w:pStyle w:val="Heading2"/>
      </w:pPr>
      <w:bookmarkStart w:id="220" w:name="_Toc396914483"/>
      <w:r w:rsidRPr="0005431A">
        <w:t>8.1</w:t>
      </w:r>
      <w:r w:rsidR="00B66760">
        <w:t>4</w:t>
      </w:r>
      <w:r w:rsidRPr="0005431A">
        <w:tab/>
      </w:r>
      <w:r w:rsidR="00E83B38" w:rsidRPr="0005431A">
        <w:t>Conclusion</w:t>
      </w:r>
      <w:bookmarkEnd w:id="220"/>
    </w:p>
    <w:p w14:paraId="0FF83E8E" w14:textId="3A4D950A" w:rsidR="0086563D" w:rsidRPr="0005431A" w:rsidRDefault="00E8655E" w:rsidP="0086563D">
      <w:pPr>
        <w:rPr>
          <w:lang w:val="en-IE"/>
        </w:rPr>
      </w:pPr>
      <w:r w:rsidRPr="0005431A">
        <w:rPr>
          <w:lang w:val="en-IE"/>
        </w:rPr>
        <w:t>The source code for this project is large</w:t>
      </w:r>
      <w:r w:rsidR="00500979" w:rsidRPr="0005431A">
        <w:rPr>
          <w:lang w:val="en-IE"/>
        </w:rPr>
        <w:t>.</w:t>
      </w:r>
      <w:r w:rsidRPr="0005431A">
        <w:rPr>
          <w:lang w:val="en-IE"/>
        </w:rPr>
        <w:t xml:space="preserve"> </w:t>
      </w:r>
      <w:r w:rsidR="00500979" w:rsidRPr="0005431A">
        <w:rPr>
          <w:lang w:val="en-IE"/>
        </w:rPr>
        <w:t>T</w:t>
      </w:r>
      <w:r w:rsidR="0086563D" w:rsidRPr="0005431A">
        <w:rPr>
          <w:lang w:val="en-IE"/>
        </w:rPr>
        <w:t xml:space="preserve">he algorithms have 31 classes alone </w:t>
      </w:r>
      <w:r w:rsidRPr="0005431A">
        <w:rPr>
          <w:lang w:val="en-IE"/>
        </w:rPr>
        <w:t>and not every aspect h</w:t>
      </w:r>
      <w:r w:rsidR="00500979" w:rsidRPr="0005431A">
        <w:rPr>
          <w:lang w:val="en-IE"/>
        </w:rPr>
        <w:t>as been covered.</w:t>
      </w:r>
      <w:r w:rsidRPr="0005431A">
        <w:rPr>
          <w:lang w:val="en-IE"/>
        </w:rPr>
        <w:t xml:space="preserve"> This chapter </w:t>
      </w:r>
      <w:r w:rsidR="00500979" w:rsidRPr="0005431A">
        <w:rPr>
          <w:lang w:val="en-IE"/>
        </w:rPr>
        <w:t>is designed</w:t>
      </w:r>
      <w:r w:rsidRPr="0005431A">
        <w:rPr>
          <w:lang w:val="en-IE"/>
        </w:rPr>
        <w:t xml:space="preserve"> </w:t>
      </w:r>
      <w:r w:rsidR="00500979" w:rsidRPr="0005431A">
        <w:rPr>
          <w:lang w:val="en-IE"/>
        </w:rPr>
        <w:t>to give</w:t>
      </w:r>
      <w:r w:rsidR="00634C1D" w:rsidRPr="0005431A">
        <w:rPr>
          <w:lang w:val="en-IE"/>
        </w:rPr>
        <w:t xml:space="preserve"> an introduction to </w:t>
      </w:r>
      <w:r w:rsidRPr="0005431A">
        <w:rPr>
          <w:lang w:val="en-IE"/>
        </w:rPr>
        <w:t xml:space="preserve">the </w:t>
      </w:r>
      <w:r w:rsidR="0086563D" w:rsidRPr="0005431A">
        <w:rPr>
          <w:lang w:val="en-IE"/>
        </w:rPr>
        <w:t xml:space="preserve">implementation of the </w:t>
      </w:r>
      <w:r w:rsidR="00500979" w:rsidRPr="0005431A">
        <w:rPr>
          <w:lang w:val="en-IE"/>
        </w:rPr>
        <w:t>a</w:t>
      </w:r>
      <w:r w:rsidRPr="0005431A">
        <w:rPr>
          <w:lang w:val="en-IE"/>
        </w:rPr>
        <w:t>nt algorithms</w:t>
      </w:r>
      <w:r w:rsidR="009B293F" w:rsidRPr="0005431A">
        <w:rPr>
          <w:lang w:val="en-IE"/>
        </w:rPr>
        <w:t xml:space="preserve"> and some of the </w:t>
      </w:r>
      <w:r w:rsidR="0086563D" w:rsidRPr="0005431A">
        <w:rPr>
          <w:lang w:val="en-IE"/>
        </w:rPr>
        <w:t xml:space="preserve">basic </w:t>
      </w:r>
      <w:r w:rsidR="009B293F" w:rsidRPr="0005431A">
        <w:rPr>
          <w:lang w:val="en-IE"/>
        </w:rPr>
        <w:t>design of these</w:t>
      </w:r>
      <w:r w:rsidRPr="0005431A">
        <w:rPr>
          <w:lang w:val="en-IE"/>
        </w:rPr>
        <w:t xml:space="preserve"> </w:t>
      </w:r>
      <w:r w:rsidR="0086563D" w:rsidRPr="0005431A">
        <w:rPr>
          <w:lang w:val="en-IE"/>
        </w:rPr>
        <w:t>classes</w:t>
      </w:r>
      <w:r w:rsidR="008E5C2F" w:rsidRPr="0005431A">
        <w:rPr>
          <w:lang w:val="en-IE"/>
        </w:rPr>
        <w:t>.  I</w:t>
      </w:r>
      <w:r w:rsidR="0086563D" w:rsidRPr="0005431A">
        <w:rPr>
          <w:lang w:val="en-IE"/>
        </w:rPr>
        <w:t>nteracting, the application, the graphical user interface, the experiment classes, random ant, the brute force algorithm have been left out of this chapter</w:t>
      </w:r>
      <w:r w:rsidR="008E5C2F" w:rsidRPr="0005431A">
        <w:rPr>
          <w:lang w:val="en-IE"/>
        </w:rPr>
        <w:t>,</w:t>
      </w:r>
      <w:r w:rsidR="0086563D" w:rsidRPr="0005431A">
        <w:rPr>
          <w:lang w:val="en-IE"/>
        </w:rPr>
        <w:t xml:space="preserve"> and </w:t>
      </w:r>
      <w:r w:rsidR="00D6732E" w:rsidRPr="0005431A">
        <w:rPr>
          <w:lang w:val="en-IE"/>
        </w:rPr>
        <w:t xml:space="preserve">Test Driven Development (TDD) </w:t>
      </w:r>
      <w:r w:rsidR="0086563D" w:rsidRPr="0005431A">
        <w:rPr>
          <w:lang w:val="en-IE"/>
        </w:rPr>
        <w:t>and re</w:t>
      </w:r>
      <w:r w:rsidR="00D6732E" w:rsidRPr="0005431A">
        <w:rPr>
          <w:lang w:val="en-IE"/>
        </w:rPr>
        <w:t>-</w:t>
      </w:r>
      <w:r w:rsidR="0086563D" w:rsidRPr="0005431A">
        <w:rPr>
          <w:lang w:val="en-IE"/>
        </w:rPr>
        <w:t xml:space="preserve">factoring techniques used have not been </w:t>
      </w:r>
      <w:r w:rsidR="00D6732E" w:rsidRPr="0005431A">
        <w:rPr>
          <w:lang w:val="en-IE"/>
        </w:rPr>
        <w:t>discussed</w:t>
      </w:r>
      <w:r w:rsidR="0086563D" w:rsidRPr="0005431A">
        <w:rPr>
          <w:lang w:val="en-IE"/>
        </w:rPr>
        <w:t xml:space="preserve"> at all.</w:t>
      </w:r>
    </w:p>
    <w:p w14:paraId="418494FE" w14:textId="1E9F907C" w:rsidR="000B3C97" w:rsidRPr="0005431A" w:rsidRDefault="00D6732E" w:rsidP="00F133C8">
      <w:pPr>
        <w:pStyle w:val="Heading2"/>
      </w:pPr>
      <w:bookmarkStart w:id="221" w:name="_Toc396914484"/>
      <w:r w:rsidRPr="0005431A">
        <w:t>8.1</w:t>
      </w:r>
      <w:r w:rsidR="00B66760">
        <w:t>5</w:t>
      </w:r>
      <w:r w:rsidRPr="0005431A">
        <w:tab/>
      </w:r>
      <w:r w:rsidR="000B3C97" w:rsidRPr="0005431A">
        <w:t>Notes</w:t>
      </w:r>
      <w:bookmarkEnd w:id="221"/>
    </w:p>
    <w:p w14:paraId="1654B216" w14:textId="1D0C0116" w:rsidR="000B3C97" w:rsidRPr="0005431A" w:rsidRDefault="000B3C97" w:rsidP="000B3C97">
      <w:pPr>
        <w:rPr>
          <w:lang w:val="en-IE"/>
        </w:rPr>
      </w:pPr>
      <w:r w:rsidRPr="0005431A">
        <w:rPr>
          <w:lang w:val="en-IE"/>
        </w:rPr>
        <w:t xml:space="preserve">When implementing </w:t>
      </w:r>
      <w:r w:rsidR="00D6732E" w:rsidRPr="0005431A">
        <w:rPr>
          <w:lang w:val="en-IE"/>
        </w:rPr>
        <w:t xml:space="preserve">the </w:t>
      </w:r>
      <w:r w:rsidRPr="0005431A">
        <w:rPr>
          <w:lang w:val="en-IE"/>
        </w:rPr>
        <w:t>ant colony system algorithm, the equations were applied</w:t>
      </w:r>
      <w:r w:rsidR="00D6732E" w:rsidRPr="0005431A">
        <w:rPr>
          <w:lang w:val="en-IE"/>
        </w:rPr>
        <w:t xml:space="preserve"> as shown in C</w:t>
      </w:r>
      <w:r w:rsidRPr="0005431A">
        <w:rPr>
          <w:lang w:val="en-IE"/>
        </w:rPr>
        <w:t xml:space="preserve">hapter </w:t>
      </w:r>
      <w:r w:rsidR="00D95BD5" w:rsidRPr="0005431A">
        <w:rPr>
          <w:lang w:val="en-IE"/>
        </w:rPr>
        <w:t>4</w:t>
      </w:r>
      <w:r w:rsidRPr="0005431A">
        <w:rPr>
          <w:lang w:val="en-IE"/>
        </w:rPr>
        <w:t xml:space="preserve">. </w:t>
      </w:r>
      <w:r w:rsidR="00D6732E" w:rsidRPr="0005431A">
        <w:rPr>
          <w:lang w:val="en-IE"/>
        </w:rPr>
        <w:t>T</w:t>
      </w:r>
      <w:r w:rsidRPr="0005431A">
        <w:rPr>
          <w:lang w:val="en-IE"/>
        </w:rPr>
        <w:t>he local pheromone update was executed during the decision when the an</w:t>
      </w:r>
      <w:r w:rsidR="00D6732E" w:rsidRPr="0005431A">
        <w:rPr>
          <w:lang w:val="en-IE"/>
        </w:rPr>
        <w:t>t moved from one city to another</w:t>
      </w:r>
      <w:r w:rsidRPr="0005431A">
        <w:rPr>
          <w:lang w:val="en-IE"/>
        </w:rPr>
        <w:t xml:space="preserve">, as per the equations, </w:t>
      </w:r>
      <w:r w:rsidR="00D6732E" w:rsidRPr="0005431A">
        <w:rPr>
          <w:lang w:val="en-IE"/>
        </w:rPr>
        <w:t xml:space="preserve">however, </w:t>
      </w:r>
      <w:r w:rsidRPr="0005431A">
        <w:rPr>
          <w:lang w:val="en-IE"/>
        </w:rPr>
        <w:t>this local pheromone update did not produce optimal results, as the ant colony system does not ap</w:t>
      </w:r>
      <w:r w:rsidR="00D6732E" w:rsidRPr="0005431A">
        <w:rPr>
          <w:lang w:val="en-IE"/>
        </w:rPr>
        <w:t>ply</w:t>
      </w:r>
      <w:r w:rsidRPr="0005431A">
        <w:rPr>
          <w:lang w:val="en-IE"/>
        </w:rPr>
        <w:t xml:space="preserve"> global evaporation. The system did not work as expected and an optimal solution</w:t>
      </w:r>
      <w:r w:rsidR="00D6732E" w:rsidRPr="0005431A">
        <w:rPr>
          <w:lang w:val="en-IE"/>
        </w:rPr>
        <w:t xml:space="preserve"> never found, e</w:t>
      </w:r>
      <w:r w:rsidRPr="0005431A">
        <w:rPr>
          <w:lang w:val="en-IE"/>
        </w:rPr>
        <w:t xml:space="preserve">ven though the literature stated it was one of the best performing ant colony algorithms. The equations where </w:t>
      </w:r>
      <w:r w:rsidR="00D6732E" w:rsidRPr="0005431A">
        <w:rPr>
          <w:lang w:val="en-IE"/>
        </w:rPr>
        <w:t>checked on numerous occasions,</w:t>
      </w:r>
      <w:r w:rsidRPr="0005431A">
        <w:rPr>
          <w:lang w:val="en-IE"/>
        </w:rPr>
        <w:t xml:space="preserve"> </w:t>
      </w:r>
      <w:r w:rsidR="00D6732E" w:rsidRPr="0005431A">
        <w:rPr>
          <w:lang w:val="en-IE"/>
        </w:rPr>
        <w:t>but</w:t>
      </w:r>
      <w:r w:rsidRPr="0005431A">
        <w:rPr>
          <w:lang w:val="en-IE"/>
        </w:rPr>
        <w:t xml:space="preserve"> the algorithm did not behav</w:t>
      </w:r>
      <w:r w:rsidR="00D6732E" w:rsidRPr="0005431A">
        <w:rPr>
          <w:lang w:val="en-IE"/>
        </w:rPr>
        <w:t>e as expected. A</w:t>
      </w:r>
      <w:r w:rsidRPr="0005431A">
        <w:rPr>
          <w:lang w:val="en-IE"/>
        </w:rPr>
        <w:t xml:space="preserve">fter </w:t>
      </w:r>
      <w:r w:rsidR="00D6732E" w:rsidRPr="0005431A">
        <w:rPr>
          <w:lang w:val="en-IE"/>
        </w:rPr>
        <w:t>a considerable period</w:t>
      </w:r>
      <w:r w:rsidRPr="0005431A">
        <w:rPr>
          <w:lang w:val="en-IE"/>
        </w:rPr>
        <w:t xml:space="preserve"> looking </w:t>
      </w:r>
      <w:r w:rsidR="00D6732E" w:rsidRPr="0005431A">
        <w:rPr>
          <w:lang w:val="en-IE"/>
        </w:rPr>
        <w:t>into</w:t>
      </w:r>
      <w:r w:rsidRPr="0005431A">
        <w:rPr>
          <w:lang w:val="en-IE"/>
        </w:rPr>
        <w:t xml:space="preserve"> a problem, the ant</w:t>
      </w:r>
      <w:r w:rsidR="00D6732E" w:rsidRPr="0005431A">
        <w:rPr>
          <w:lang w:val="en-IE"/>
        </w:rPr>
        <w:t xml:space="preserve"> colony system built by Thomas Stützle </w:t>
      </w:r>
      <w:r w:rsidRPr="0005431A">
        <w:rPr>
          <w:lang w:val="en-IE"/>
        </w:rPr>
        <w:t xml:space="preserve">was downloaded onto a Linux </w:t>
      </w:r>
      <w:r w:rsidR="00D6732E" w:rsidRPr="0005431A">
        <w:rPr>
          <w:lang w:val="en-IE"/>
        </w:rPr>
        <w:t>machine and compiled. H</w:t>
      </w:r>
      <w:r w:rsidRPr="0005431A">
        <w:rPr>
          <w:lang w:val="en-IE"/>
        </w:rPr>
        <w:t>is system show</w:t>
      </w:r>
      <w:r w:rsidR="00D6732E" w:rsidRPr="0005431A">
        <w:rPr>
          <w:lang w:val="en-IE"/>
        </w:rPr>
        <w:t>ed</w:t>
      </w:r>
      <w:r w:rsidRPr="0005431A">
        <w:rPr>
          <w:lang w:val="en-IE"/>
        </w:rPr>
        <w:t xml:space="preserve"> the ant colony algorithm converging extremely fast on the same test TSP instances.</w:t>
      </w:r>
      <w:r w:rsidR="0086563D" w:rsidRPr="0005431A">
        <w:rPr>
          <w:lang w:val="en-IE"/>
        </w:rPr>
        <w:t xml:space="preserve"> </w:t>
      </w:r>
      <w:r w:rsidRPr="0005431A">
        <w:rPr>
          <w:lang w:val="en-IE"/>
        </w:rPr>
        <w:t xml:space="preserve">Surprised by this, the C code developed by </w:t>
      </w:r>
      <w:r w:rsidR="00D6732E" w:rsidRPr="0005431A">
        <w:rPr>
          <w:lang w:val="en-IE"/>
        </w:rPr>
        <w:t xml:space="preserve">Stützle </w:t>
      </w:r>
      <w:r w:rsidRPr="0005431A">
        <w:rPr>
          <w:lang w:val="en-IE"/>
        </w:rPr>
        <w:t xml:space="preserve">was examined in detail and was </w:t>
      </w:r>
      <w:r w:rsidR="00690D8E" w:rsidRPr="0005431A">
        <w:rPr>
          <w:lang w:val="en-IE"/>
        </w:rPr>
        <w:t xml:space="preserve">seen to be </w:t>
      </w:r>
      <w:r w:rsidRPr="0005431A">
        <w:rPr>
          <w:lang w:val="en-IE"/>
        </w:rPr>
        <w:t xml:space="preserve">updating the pheromone matrix </w:t>
      </w:r>
      <w:r w:rsidRPr="0005431A">
        <w:rPr>
          <w:lang w:val="en-IE"/>
        </w:rPr>
        <w:lastRenderedPageBreak/>
        <w:t xml:space="preserve">using the same equations. This was extremely surprising, as </w:t>
      </w:r>
      <w:r w:rsidR="00690D8E" w:rsidRPr="0005431A">
        <w:rPr>
          <w:lang w:val="en-IE"/>
        </w:rPr>
        <w:t>it suggested a serious</w:t>
      </w:r>
      <w:r w:rsidRPr="0005431A">
        <w:rPr>
          <w:lang w:val="en-IE"/>
        </w:rPr>
        <w:t xml:space="preserve"> </w:t>
      </w:r>
      <w:r w:rsidR="00690D8E" w:rsidRPr="0005431A">
        <w:rPr>
          <w:lang w:val="en-IE"/>
        </w:rPr>
        <w:t xml:space="preserve">error within </w:t>
      </w:r>
      <w:r w:rsidRPr="0005431A">
        <w:rPr>
          <w:lang w:val="en-IE"/>
        </w:rPr>
        <w:t>in the Ant</w:t>
      </w:r>
      <w:r w:rsidR="00653F77">
        <w:rPr>
          <w:lang w:val="en-IE"/>
        </w:rPr>
        <w:t>Solver</w:t>
      </w:r>
      <w:r w:rsidR="00240E29" w:rsidRPr="0005431A">
        <w:rPr>
          <w:lang w:val="en-IE"/>
        </w:rPr>
        <w:t xml:space="preserve"> implementation.</w:t>
      </w:r>
      <w:r w:rsidR="0086563D" w:rsidRPr="0005431A">
        <w:rPr>
          <w:lang w:val="en-IE"/>
        </w:rPr>
        <w:t xml:space="preserve"> </w:t>
      </w:r>
      <w:r w:rsidRPr="0005431A">
        <w:rPr>
          <w:lang w:val="en-IE"/>
        </w:rPr>
        <w:t xml:space="preserve">After closer examination and </w:t>
      </w:r>
      <w:r w:rsidR="00240E29" w:rsidRPr="0005431A">
        <w:rPr>
          <w:lang w:val="en-IE"/>
        </w:rPr>
        <w:t xml:space="preserve">further </w:t>
      </w:r>
      <w:r w:rsidRPr="0005431A">
        <w:rPr>
          <w:lang w:val="en-IE"/>
        </w:rPr>
        <w:t xml:space="preserve">coding, </w:t>
      </w:r>
      <w:r w:rsidR="00240E29" w:rsidRPr="0005431A">
        <w:rPr>
          <w:lang w:val="en-IE"/>
        </w:rPr>
        <w:t xml:space="preserve">Stützle’s </w:t>
      </w:r>
      <w:r w:rsidRPr="0005431A">
        <w:rPr>
          <w:lang w:val="en-IE"/>
        </w:rPr>
        <w:t xml:space="preserve">implementation was re-examined, and one surprising aspect </w:t>
      </w:r>
      <w:r w:rsidR="00240E29" w:rsidRPr="0005431A">
        <w:rPr>
          <w:lang w:val="en-IE"/>
        </w:rPr>
        <w:t xml:space="preserve">- </w:t>
      </w:r>
      <w:r w:rsidRPr="0005431A">
        <w:rPr>
          <w:lang w:val="en-IE"/>
        </w:rPr>
        <w:t>that a local search was being used</w:t>
      </w:r>
      <w:r w:rsidR="00240E29" w:rsidRPr="0005431A">
        <w:rPr>
          <w:lang w:val="en-IE"/>
        </w:rPr>
        <w:t xml:space="preserve"> – was noted</w:t>
      </w:r>
      <w:r w:rsidRPr="0005431A">
        <w:rPr>
          <w:lang w:val="en-IE"/>
        </w:rPr>
        <w:t xml:space="preserve">. </w:t>
      </w:r>
      <w:r w:rsidR="00240E29" w:rsidRPr="0005431A">
        <w:rPr>
          <w:lang w:val="en-IE"/>
        </w:rPr>
        <w:t>T</w:t>
      </w:r>
      <w:r w:rsidRPr="0005431A">
        <w:rPr>
          <w:lang w:val="en-IE"/>
        </w:rPr>
        <w:t>his local search was disabled and the code recompiled, and the results were the same as the ants of AntSolvers implementation.</w:t>
      </w:r>
    </w:p>
    <w:p w14:paraId="160B5C50" w14:textId="77777777" w:rsidR="00D6732E" w:rsidRPr="0005431A" w:rsidRDefault="00D6732E" w:rsidP="000B3C97">
      <w:pPr>
        <w:rPr>
          <w:lang w:val="en-IE"/>
        </w:rPr>
      </w:pPr>
    </w:p>
    <w:p w14:paraId="4A40B95A" w14:textId="4C3AF257" w:rsidR="000B3C97" w:rsidRPr="0005431A" w:rsidRDefault="000B3C97" w:rsidP="000B3C97">
      <w:pPr>
        <w:rPr>
          <w:lang w:val="en-IE"/>
        </w:rPr>
      </w:pPr>
      <w:r w:rsidRPr="0005431A">
        <w:rPr>
          <w:lang w:val="en-IE"/>
        </w:rPr>
        <w:t>Confident now that AntSolver implementation was correct</w:t>
      </w:r>
      <w:r w:rsidR="00240E29" w:rsidRPr="0005431A">
        <w:rPr>
          <w:lang w:val="en-IE"/>
        </w:rPr>
        <w:t xml:space="preserve"> as applied to this algorithm, t</w:t>
      </w:r>
      <w:r w:rsidRPr="0005431A">
        <w:rPr>
          <w:lang w:val="en-IE"/>
        </w:rPr>
        <w:t xml:space="preserve">he </w:t>
      </w:r>
      <w:r w:rsidR="00240E29" w:rsidRPr="0005431A">
        <w:rPr>
          <w:lang w:val="en-IE"/>
        </w:rPr>
        <w:t xml:space="preserve">author applied the </w:t>
      </w:r>
      <w:r w:rsidRPr="0005431A">
        <w:rPr>
          <w:lang w:val="en-IE"/>
        </w:rPr>
        <w:t xml:space="preserve">local pheromone update after the ant had completed its full tour. </w:t>
      </w:r>
      <w:r w:rsidR="00240E29" w:rsidRPr="0005431A">
        <w:rPr>
          <w:lang w:val="en-IE"/>
        </w:rPr>
        <w:t xml:space="preserve">This </w:t>
      </w:r>
      <w:r w:rsidRPr="0005431A">
        <w:rPr>
          <w:lang w:val="en-IE"/>
        </w:rPr>
        <w:t>greatly im</w:t>
      </w:r>
      <w:r w:rsidR="00240E29" w:rsidRPr="0005431A">
        <w:rPr>
          <w:lang w:val="en-IE"/>
        </w:rPr>
        <w:t>proved</w:t>
      </w:r>
      <w:r w:rsidRPr="0005431A">
        <w:rPr>
          <w:lang w:val="en-IE"/>
        </w:rPr>
        <w:t xml:space="preserve"> the algorithm from finding no optimal solutions to being one of the most effective ant colony algorithms as the literature states. </w:t>
      </w:r>
    </w:p>
    <w:p w14:paraId="0C6FC50E" w14:textId="77777777" w:rsidR="00240E29" w:rsidRPr="0005431A" w:rsidRDefault="00240E29" w:rsidP="000B3C97">
      <w:pPr>
        <w:rPr>
          <w:lang w:val="en-IE"/>
        </w:rPr>
      </w:pPr>
    </w:p>
    <w:p w14:paraId="03297EE0" w14:textId="29501E08" w:rsidR="002A0BFF" w:rsidRPr="0005431A" w:rsidRDefault="000B3C97" w:rsidP="00074DCF">
      <w:pPr>
        <w:rPr>
          <w:lang w:val="en-IE"/>
        </w:rPr>
      </w:pPr>
      <w:r w:rsidRPr="0005431A">
        <w:rPr>
          <w:lang w:val="en-IE"/>
        </w:rPr>
        <w:t>However, this implementation may not be exactly how</w:t>
      </w:r>
      <w:r w:rsidR="002A0BFF">
        <w:rPr>
          <w:lang w:val="en-IE"/>
        </w:rPr>
        <w:t xml:space="preserve"> </w:t>
      </w:r>
      <w:r w:rsidR="002A0BFF">
        <w:rPr>
          <w:lang w:val="en-IE"/>
        </w:rPr>
        <w:fldChar w:fldCharType="begin"/>
      </w:r>
      <w:r w:rsidR="002A0BFF">
        <w:rPr>
          <w:lang w:val="en-IE"/>
        </w:rPr>
        <w:instrText xml:space="preserve"> ADDIN ZOTERO_ITEM CSL_CITATION {"citationID":"ZnSFvs2d","properties":{"formattedCitation":"(Dorigo and Gambardella, 1997b)","plainCitation":"(Dorigo and Gambardella, 1997b)"},"citationItems":[{"id":313,"uris":["http://zotero.org/users/1680862/items/USBR78RF"],"uri":["http://zotero.org/users/1680862/items/USBR78RF"],"itemData":{"id":313,"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rsidR="002A0BFF">
        <w:rPr>
          <w:lang w:val="en-IE"/>
        </w:rPr>
        <w:fldChar w:fldCharType="separate"/>
      </w:r>
      <w:r w:rsidR="002A0BFF" w:rsidRPr="002A0BFF">
        <w:t>(Dorigo and Gambardella, 1997)</w:t>
      </w:r>
      <w:r w:rsidR="002A0BFF">
        <w:rPr>
          <w:lang w:val="en-IE"/>
        </w:rPr>
        <w:fldChar w:fldCharType="end"/>
      </w:r>
      <w:r w:rsidRPr="0005431A">
        <w:rPr>
          <w:lang w:val="en-IE"/>
        </w:rPr>
        <w:t xml:space="preserve"> the author</w:t>
      </w:r>
      <w:r w:rsidR="00074DCF">
        <w:rPr>
          <w:lang w:val="en-IE"/>
        </w:rPr>
        <w:t>s</w:t>
      </w:r>
      <w:r w:rsidR="002A0BFF">
        <w:rPr>
          <w:rStyle w:val="CommentReference"/>
        </w:rPr>
        <w:t xml:space="preserve">  </w:t>
      </w:r>
      <w:r w:rsidR="002A0BFF">
        <w:rPr>
          <w:lang w:val="en-IE"/>
        </w:rPr>
        <w:t>in</w:t>
      </w:r>
      <w:r w:rsidRPr="0005431A">
        <w:rPr>
          <w:lang w:val="en-IE"/>
        </w:rPr>
        <w:t xml:space="preserve">tended. Thomas </w:t>
      </w:r>
      <w:r w:rsidR="00240E29" w:rsidRPr="0005431A">
        <w:rPr>
          <w:lang w:val="en-IE"/>
        </w:rPr>
        <w:t>Stützle’s</w:t>
      </w:r>
      <w:r w:rsidRPr="0005431A">
        <w:rPr>
          <w:lang w:val="en-IE"/>
        </w:rPr>
        <w:t xml:space="preserve"> code also illustrated the same limitations. The changes where implemented as shown </w:t>
      </w:r>
      <w:r w:rsidR="00240E29" w:rsidRPr="0005431A">
        <w:rPr>
          <w:lang w:val="en-IE"/>
        </w:rPr>
        <w:t>in the class CAntColony System A</w:t>
      </w:r>
      <w:r w:rsidRPr="0005431A">
        <w:rPr>
          <w:lang w:val="en-IE"/>
        </w:rPr>
        <w:t xml:space="preserve">ppendix </w:t>
      </w:r>
      <w:r w:rsidR="00074DCF">
        <w:rPr>
          <w:lang w:val="en-IE"/>
        </w:rPr>
        <w:t>A</w:t>
      </w:r>
      <w:r w:rsidR="00240E29" w:rsidRPr="0005431A">
        <w:rPr>
          <w:lang w:val="en-IE"/>
        </w:rPr>
        <w:t>.</w:t>
      </w:r>
      <w:r w:rsidR="00074DCF" w:rsidRPr="0005431A">
        <w:rPr>
          <w:lang w:val="en-IE"/>
        </w:rPr>
        <w:t xml:space="preserve"> </w:t>
      </w:r>
    </w:p>
    <w:p w14:paraId="7A8EE4E9" w14:textId="77777777" w:rsidR="000B3C97" w:rsidRPr="0005431A" w:rsidRDefault="000B3C97" w:rsidP="000B3C97">
      <w:pPr>
        <w:rPr>
          <w:lang w:val="en-IE"/>
        </w:rPr>
      </w:pPr>
    </w:p>
    <w:p w14:paraId="56F0B5EE" w14:textId="77777777" w:rsidR="000B3C97" w:rsidRPr="0005431A" w:rsidRDefault="000B3C97" w:rsidP="000B3C97">
      <w:pPr>
        <w:rPr>
          <w:lang w:val="en-IE"/>
        </w:rPr>
      </w:pPr>
    </w:p>
    <w:p w14:paraId="6B804BE4" w14:textId="233C87D0" w:rsidR="000B3C97" w:rsidRPr="0005431A" w:rsidRDefault="00485B15" w:rsidP="00BB0EF5">
      <w:pPr>
        <w:pStyle w:val="Heading1"/>
      </w:pPr>
      <w:r w:rsidRPr="0005431A">
        <w:lastRenderedPageBreak/>
        <w:tab/>
      </w:r>
      <w:bookmarkStart w:id="222" w:name="_Toc396914485"/>
      <w:r w:rsidR="001D50C8">
        <w:t>ANTSOLVER</w:t>
      </w:r>
      <w:r w:rsidR="004A018E">
        <w:t xml:space="preserve"> </w:t>
      </w:r>
      <w:r w:rsidR="004828FD">
        <w:t>USER</w:t>
      </w:r>
      <w:r w:rsidR="00BC5456" w:rsidRPr="0005431A">
        <w:t xml:space="preserve"> </w:t>
      </w:r>
      <w:r w:rsidR="004828FD">
        <w:t>MANUAL</w:t>
      </w:r>
      <w:bookmarkEnd w:id="222"/>
    </w:p>
    <w:p w14:paraId="7CB47D10" w14:textId="28AB1774" w:rsidR="005A76E8" w:rsidRPr="0005431A" w:rsidRDefault="005A76E8" w:rsidP="00F133C8">
      <w:pPr>
        <w:pStyle w:val="Heading2"/>
      </w:pPr>
      <w:bookmarkStart w:id="223" w:name="_Toc396914486"/>
      <w:r w:rsidRPr="0005431A">
        <w:t>9.1</w:t>
      </w:r>
      <w:r w:rsidRPr="0005431A">
        <w:tab/>
        <w:t>Introduction</w:t>
      </w:r>
      <w:bookmarkEnd w:id="223"/>
    </w:p>
    <w:tbl>
      <w:tblPr>
        <w:tblStyle w:val="TableGrid"/>
        <w:tblW w:w="0" w:type="auto"/>
        <w:tblLook w:val="04A0" w:firstRow="1" w:lastRow="0" w:firstColumn="1" w:lastColumn="0" w:noHBand="0" w:noVBand="1"/>
      </w:tblPr>
      <w:tblGrid>
        <w:gridCol w:w="8607"/>
      </w:tblGrid>
      <w:tr w:rsidR="00035A9A" w:rsidRPr="0005431A" w14:paraId="028B0FB1" w14:textId="77777777" w:rsidTr="00035A9A">
        <w:tc>
          <w:tcPr>
            <w:tcW w:w="8607" w:type="dxa"/>
          </w:tcPr>
          <w:p w14:paraId="5FB3FB93" w14:textId="39D0E63E" w:rsidR="004747C7" w:rsidRDefault="00865071" w:rsidP="004747C7">
            <w:pPr>
              <w:pStyle w:val="content"/>
              <w:keepNext/>
            </w:pPr>
            <w:r>
              <w:object w:dxaOrig="11205" w:dyaOrig="11415" w14:anchorId="345D93CB">
                <v:shape id="_x0000_i1037" type="#_x0000_t75" style="width:419.1pt;height:427.25pt" o:ole="">
                  <v:imagedata r:id="rId47" o:title=""/>
                </v:shape>
                <o:OLEObject Type="Embed" ProgID="PBrush" ShapeID="_x0000_i1037" DrawAspect="Content" ObjectID="_1470688799" r:id="rId48"/>
              </w:object>
            </w:r>
          </w:p>
          <w:p w14:paraId="0E5C35DD" w14:textId="4BCE8B0A" w:rsidR="00035A9A" w:rsidRPr="0005431A" w:rsidRDefault="004747C7" w:rsidP="004747C7">
            <w:pPr>
              <w:pStyle w:val="Caption"/>
              <w:rPr>
                <w:lang w:val="en-IE"/>
              </w:rPr>
            </w:pPr>
            <w:bookmarkStart w:id="224" w:name="_Toc396945026"/>
            <w:r>
              <w:t xml:space="preserve">Figure </w:t>
            </w:r>
            <w:r w:rsidR="00141A5B">
              <w:fldChar w:fldCharType="begin"/>
            </w:r>
            <w:r w:rsidR="00141A5B">
              <w:instrText xml:space="preserve"> SEQ Figure \* ARABIC </w:instrText>
            </w:r>
            <w:r w:rsidR="00141A5B">
              <w:fldChar w:fldCharType="separate"/>
            </w:r>
            <w:r w:rsidR="00DC0160">
              <w:rPr>
                <w:noProof/>
              </w:rPr>
              <w:t>27</w:t>
            </w:r>
            <w:r w:rsidR="00141A5B">
              <w:fldChar w:fldCharType="end"/>
            </w:r>
            <w:r w:rsidR="00980EDC" w:rsidRPr="00980EDC">
              <w:t xml:space="preserve"> - </w:t>
            </w:r>
            <w:r w:rsidR="00286897" w:rsidRPr="00286897">
              <w:t xml:space="preserve">AntSolver </w:t>
            </w:r>
            <w:r w:rsidRPr="004D0DB2">
              <w:t>Application GUI</w:t>
            </w:r>
            <w:r w:rsidR="00865071">
              <w:t xml:space="preserve"> solving berlin52 problem</w:t>
            </w:r>
            <w:bookmarkEnd w:id="224"/>
          </w:p>
        </w:tc>
      </w:tr>
    </w:tbl>
    <w:p w14:paraId="4BE2B789" w14:textId="77777777" w:rsidR="004747C7" w:rsidRDefault="004747C7" w:rsidP="00485B15">
      <w:pPr>
        <w:pStyle w:val="Caption"/>
        <w:keepNext/>
        <w:rPr>
          <w:highlight w:val="magenta"/>
          <w:lang w:val="en-IE"/>
        </w:rPr>
      </w:pPr>
    </w:p>
    <w:p w14:paraId="437DCCCD" w14:textId="12D2C90E" w:rsidR="00920B8F" w:rsidRPr="002A541E" w:rsidRDefault="00035A9A" w:rsidP="002A541E">
      <w:pPr>
        <w:pStyle w:val="content"/>
        <w:rPr>
          <w:lang w:val="en-IE"/>
        </w:rPr>
      </w:pPr>
      <w:r w:rsidRPr="0005431A">
        <w:rPr>
          <w:lang w:val="en-IE"/>
        </w:rPr>
        <w:t xml:space="preserve">The GUI </w:t>
      </w:r>
      <w:r w:rsidR="000A127C" w:rsidRPr="0005431A">
        <w:rPr>
          <w:lang w:val="en-IE"/>
        </w:rPr>
        <w:t>Application can be executed on W</w:t>
      </w:r>
      <w:r w:rsidRPr="0005431A">
        <w:rPr>
          <w:lang w:val="en-IE"/>
        </w:rPr>
        <w:t xml:space="preserve">indows 64 bit operating </w:t>
      </w:r>
      <w:r w:rsidR="0035691D" w:rsidRPr="0005431A">
        <w:rPr>
          <w:lang w:val="en-IE"/>
        </w:rPr>
        <w:t>system</w:t>
      </w:r>
      <w:r w:rsidR="002A541E">
        <w:rPr>
          <w:lang w:val="en-IE"/>
        </w:rPr>
        <w:t>.</w:t>
      </w:r>
      <w:r w:rsidRPr="0005431A">
        <w:rPr>
          <w:lang w:val="en-IE"/>
        </w:rPr>
        <w:t xml:space="preserve"> </w:t>
      </w:r>
      <w:r w:rsidR="00A90ECC">
        <w:rPr>
          <w:lang w:val="en-IE"/>
        </w:rPr>
        <w:t xml:space="preserve">As illustrated by (Figure 27). </w:t>
      </w:r>
      <w:r w:rsidR="000B2D0A" w:rsidRPr="0005431A">
        <w:rPr>
          <w:lang w:val="en-IE"/>
        </w:rPr>
        <w:t>The</w:t>
      </w:r>
      <w:r w:rsidRPr="0005431A">
        <w:rPr>
          <w:lang w:val="en-IE"/>
        </w:rPr>
        <w:t xml:space="preserve"> </w:t>
      </w:r>
      <w:r w:rsidR="000B2D0A" w:rsidRPr="0005431A">
        <w:rPr>
          <w:lang w:val="en-IE"/>
        </w:rPr>
        <w:t>seven</w:t>
      </w:r>
      <w:r w:rsidRPr="0005431A">
        <w:rPr>
          <w:lang w:val="en-IE"/>
        </w:rPr>
        <w:t xml:space="preserve"> algorith</w:t>
      </w:r>
      <w:r w:rsidR="003B1701" w:rsidRPr="0005431A">
        <w:rPr>
          <w:lang w:val="en-IE"/>
        </w:rPr>
        <w:t>ms used to solve the T</w:t>
      </w:r>
      <w:r w:rsidRPr="0005431A">
        <w:rPr>
          <w:lang w:val="en-IE"/>
        </w:rPr>
        <w:t>ravel</w:t>
      </w:r>
      <w:r w:rsidR="00485B15" w:rsidRPr="0005431A">
        <w:rPr>
          <w:lang w:val="en-IE"/>
        </w:rPr>
        <w:t>l</w:t>
      </w:r>
      <w:r w:rsidRPr="0005431A">
        <w:rPr>
          <w:lang w:val="en-IE"/>
        </w:rPr>
        <w:t xml:space="preserve">ing </w:t>
      </w:r>
      <w:r w:rsidR="00364693" w:rsidRPr="0005431A">
        <w:rPr>
          <w:lang w:val="en-IE"/>
        </w:rPr>
        <w:t>Salesperson</w:t>
      </w:r>
      <w:r w:rsidR="003B1701" w:rsidRPr="0005431A">
        <w:rPr>
          <w:lang w:val="en-IE"/>
        </w:rPr>
        <w:t xml:space="preserve"> P</w:t>
      </w:r>
      <w:r w:rsidRPr="0005431A">
        <w:rPr>
          <w:lang w:val="en-IE"/>
        </w:rPr>
        <w:t>roblem</w:t>
      </w:r>
      <w:r w:rsidR="000B2D0A" w:rsidRPr="0005431A">
        <w:rPr>
          <w:lang w:val="en-IE"/>
        </w:rPr>
        <w:t xml:space="preserve"> can be selected from the drop down combo box</w:t>
      </w:r>
      <w:r w:rsidRPr="0005431A">
        <w:rPr>
          <w:lang w:val="en-IE"/>
        </w:rPr>
        <w:t xml:space="preserve">. </w:t>
      </w:r>
      <w:r w:rsidR="000B2D0A" w:rsidRPr="0005431A">
        <w:rPr>
          <w:lang w:val="en-IE"/>
        </w:rPr>
        <w:t xml:space="preserve">Each button is self-explanatory. The open button opens a TSP file or cords file. The Start button is used to start the </w:t>
      </w:r>
      <w:r w:rsidR="0035691D" w:rsidRPr="0005431A">
        <w:rPr>
          <w:lang w:val="en-IE"/>
        </w:rPr>
        <w:t>simulation</w:t>
      </w:r>
      <w:r w:rsidR="000B2D0A" w:rsidRPr="0005431A">
        <w:rPr>
          <w:lang w:val="en-IE"/>
        </w:rPr>
        <w:t xml:space="preserve"> and the Stop button is used to stop </w:t>
      </w:r>
      <w:r w:rsidR="0035691D" w:rsidRPr="0005431A">
        <w:rPr>
          <w:lang w:val="en-IE"/>
        </w:rPr>
        <w:t>it</w:t>
      </w:r>
      <w:r w:rsidR="000B2D0A" w:rsidRPr="0005431A">
        <w:rPr>
          <w:lang w:val="en-IE"/>
        </w:rPr>
        <w:t xml:space="preserve"> and exit to close</w:t>
      </w:r>
      <w:r w:rsidR="0035691D" w:rsidRPr="0005431A">
        <w:rPr>
          <w:lang w:val="en-IE"/>
        </w:rPr>
        <w:t xml:space="preserve"> the </w:t>
      </w:r>
      <w:r w:rsidR="0035691D" w:rsidRPr="0005431A">
        <w:rPr>
          <w:lang w:val="en-IE"/>
        </w:rPr>
        <w:lastRenderedPageBreak/>
        <w:t>application</w:t>
      </w:r>
      <w:r w:rsidR="000B2D0A" w:rsidRPr="0005431A">
        <w:rPr>
          <w:lang w:val="en-IE"/>
        </w:rPr>
        <w:t xml:space="preserve">. </w:t>
      </w:r>
      <w:bookmarkStart w:id="225" w:name="_Ref17013265"/>
      <w:bookmarkStart w:id="226" w:name="_Ref17013390"/>
      <w:bookmarkStart w:id="227" w:name="_Ref17018472"/>
      <w:bookmarkStart w:id="228" w:name="_Ref17171803"/>
      <w:r w:rsidR="000B2D0A" w:rsidRPr="0005431A">
        <w:rPr>
          <w:shd w:val="clear" w:color="auto" w:fill="FFFFFF"/>
          <w:lang w:val="en-IE"/>
        </w:rPr>
        <w:t xml:space="preserve">The </w:t>
      </w:r>
      <w:r w:rsidR="0035691D" w:rsidRPr="0005431A">
        <w:rPr>
          <w:shd w:val="clear" w:color="auto" w:fill="FFFFFF"/>
          <w:lang w:val="en-IE"/>
        </w:rPr>
        <w:t xml:space="preserve">first </w:t>
      </w:r>
      <w:r w:rsidR="000B2D0A" w:rsidRPr="0005431A">
        <w:rPr>
          <w:shd w:val="clear" w:color="auto" w:fill="FFFFFF"/>
          <w:lang w:val="en-IE"/>
        </w:rPr>
        <w:t xml:space="preserve">slider controls the </w:t>
      </w:r>
      <w:r w:rsidR="0035691D" w:rsidRPr="0005431A">
        <w:rPr>
          <w:shd w:val="clear" w:color="auto" w:fill="FFFFFF"/>
          <w:lang w:val="en-IE"/>
        </w:rPr>
        <w:t>“heuristics” of the a</w:t>
      </w:r>
      <w:r w:rsidR="003B1701" w:rsidRPr="0005431A">
        <w:rPr>
          <w:shd w:val="clear" w:color="auto" w:fill="FFFFFF"/>
          <w:lang w:val="en-IE"/>
        </w:rPr>
        <w:t>nt algorithms</w:t>
      </w:r>
      <w:r w:rsidR="000B2D0A" w:rsidRPr="0005431A">
        <w:rPr>
          <w:shd w:val="clear" w:color="auto" w:fill="FFFFFF"/>
          <w:lang w:val="en-IE"/>
        </w:rPr>
        <w:t xml:space="preserve"> </w:t>
      </w:r>
      <w:r w:rsidR="003B1701" w:rsidRPr="0005431A">
        <w:rPr>
          <w:shd w:val="clear" w:color="auto" w:fill="FFFFFF"/>
          <w:lang w:val="en-IE"/>
        </w:rPr>
        <w:t>(alpha, b</w:t>
      </w:r>
      <w:r w:rsidR="0035691D" w:rsidRPr="0005431A">
        <w:rPr>
          <w:shd w:val="clear" w:color="auto" w:fill="FFFFFF"/>
          <w:lang w:val="en-IE"/>
        </w:rPr>
        <w:t>eta and</w:t>
      </w:r>
      <w:r w:rsidR="000B2D0A" w:rsidRPr="0005431A">
        <w:rPr>
          <w:shd w:val="clear" w:color="auto" w:fill="FFFFFF"/>
          <w:lang w:val="en-IE"/>
        </w:rPr>
        <w:t xml:space="preserve"> </w:t>
      </w:r>
      <w:r w:rsidR="0035691D" w:rsidRPr="0005431A">
        <w:rPr>
          <w:shd w:val="clear" w:color="auto" w:fill="FFFFFF"/>
          <w:lang w:val="en-IE"/>
        </w:rPr>
        <w:t>evaporation</w:t>
      </w:r>
      <w:r w:rsidR="003B1701" w:rsidRPr="0005431A">
        <w:rPr>
          <w:shd w:val="clear" w:color="auto" w:fill="FFFFFF"/>
          <w:lang w:val="en-IE"/>
        </w:rPr>
        <w:t xml:space="preserve"> factor Q)</w:t>
      </w:r>
      <w:r w:rsidR="0035691D" w:rsidRPr="0005431A">
        <w:rPr>
          <w:shd w:val="clear" w:color="auto" w:fill="FFFFFF"/>
          <w:lang w:val="en-IE"/>
        </w:rPr>
        <w:t>.</w:t>
      </w:r>
      <w:r w:rsidR="000B2D0A" w:rsidRPr="0005431A">
        <w:rPr>
          <w:shd w:val="clear" w:color="auto" w:fill="FFFFFF"/>
          <w:lang w:val="en-IE"/>
        </w:rPr>
        <w:t xml:space="preserve">The spin edit boxes control the number of ants in the simulation or population size for the genetic </w:t>
      </w:r>
      <w:r w:rsidR="0035691D" w:rsidRPr="0005431A">
        <w:rPr>
          <w:shd w:val="clear" w:color="auto" w:fill="FFFFFF"/>
          <w:lang w:val="en-IE"/>
        </w:rPr>
        <w:t>algorithm</w:t>
      </w:r>
      <w:r w:rsidR="00B767EB" w:rsidRPr="0005431A">
        <w:rPr>
          <w:shd w:val="clear" w:color="auto" w:fill="FFFFFF"/>
          <w:lang w:val="en-IE"/>
        </w:rPr>
        <w:t xml:space="preserve"> a</w:t>
      </w:r>
      <w:r w:rsidR="000B2D0A" w:rsidRPr="0005431A">
        <w:rPr>
          <w:shd w:val="clear" w:color="auto" w:fill="FFFFFF"/>
          <w:lang w:val="en-IE"/>
        </w:rPr>
        <w:t xml:space="preserve">nd the number of </w:t>
      </w:r>
      <w:r w:rsidR="00160208" w:rsidRPr="0005431A">
        <w:rPr>
          <w:shd w:val="clear" w:color="auto" w:fill="FFFFFF"/>
          <w:lang w:val="en-IE"/>
        </w:rPr>
        <w:t>Epochs</w:t>
      </w:r>
      <w:r w:rsidR="000B2D0A" w:rsidRPr="0005431A">
        <w:rPr>
          <w:shd w:val="clear" w:color="auto" w:fill="FFFFFF"/>
          <w:lang w:val="en-IE"/>
        </w:rPr>
        <w:t xml:space="preserve"> (iterations * 1000) and </w:t>
      </w:r>
      <w:r w:rsidR="00160208" w:rsidRPr="0005431A">
        <w:rPr>
          <w:shd w:val="clear" w:color="auto" w:fill="FFFFFF"/>
          <w:lang w:val="en-IE"/>
        </w:rPr>
        <w:t>xi,</w:t>
      </w:r>
      <w:r w:rsidR="000B2D0A" w:rsidRPr="0005431A">
        <w:rPr>
          <w:shd w:val="clear" w:color="auto" w:fill="FFFFFF"/>
          <w:lang w:val="en-IE"/>
        </w:rPr>
        <w:t xml:space="preserve"> r0 for the </w:t>
      </w:r>
      <w:r w:rsidR="00160208" w:rsidRPr="0005431A">
        <w:rPr>
          <w:shd w:val="clear" w:color="auto" w:fill="FFFFFF"/>
          <w:lang w:val="en-IE"/>
        </w:rPr>
        <w:t>ACS</w:t>
      </w:r>
      <w:r w:rsidR="000B2D0A" w:rsidRPr="0005431A">
        <w:rPr>
          <w:shd w:val="clear" w:color="auto" w:fill="FFFFFF"/>
          <w:lang w:val="en-IE"/>
        </w:rPr>
        <w:t xml:space="preserve"> q0/</w:t>
      </w:r>
      <w:r w:rsidR="0035691D" w:rsidRPr="0005431A">
        <w:rPr>
          <w:shd w:val="clear" w:color="auto" w:fill="FFFFFF"/>
          <w:lang w:val="en-IE"/>
        </w:rPr>
        <w:t>mutation,</w:t>
      </w:r>
      <w:r w:rsidR="000B2D0A" w:rsidRPr="0005431A">
        <w:rPr>
          <w:shd w:val="clear" w:color="auto" w:fill="FFFFFF"/>
          <w:lang w:val="en-IE"/>
        </w:rPr>
        <w:t xml:space="preserve"> </w:t>
      </w:r>
      <w:r w:rsidR="00160208" w:rsidRPr="0005431A">
        <w:rPr>
          <w:shd w:val="clear" w:color="auto" w:fill="FFFFFF"/>
          <w:lang w:val="en-IE"/>
        </w:rPr>
        <w:t>selects</w:t>
      </w:r>
      <w:r w:rsidR="000B2D0A" w:rsidRPr="0005431A">
        <w:rPr>
          <w:shd w:val="clear" w:color="auto" w:fill="FFFFFF"/>
          <w:lang w:val="en-IE"/>
        </w:rPr>
        <w:t xml:space="preserve"> </w:t>
      </w:r>
      <w:r w:rsidR="00160208" w:rsidRPr="0005431A">
        <w:rPr>
          <w:shd w:val="clear" w:color="auto" w:fill="FFFFFF"/>
          <w:lang w:val="en-IE"/>
        </w:rPr>
        <w:t>q0</w:t>
      </w:r>
      <w:r w:rsidR="000B2D0A" w:rsidRPr="0005431A">
        <w:rPr>
          <w:shd w:val="clear" w:color="auto" w:fill="FFFFFF"/>
          <w:lang w:val="en-IE"/>
        </w:rPr>
        <w:t xml:space="preserve"> for ACS or mutation factor for mutated ant or the genetic algorithm. </w:t>
      </w:r>
    </w:p>
    <w:p w14:paraId="4C26B534" w14:textId="52962DE9" w:rsidR="000B2D0A" w:rsidRPr="0005431A" w:rsidRDefault="00160208" w:rsidP="000B2D0A">
      <w:pPr>
        <w:rPr>
          <w:shd w:val="clear" w:color="auto" w:fill="FFFFFF"/>
          <w:lang w:val="en-IE"/>
        </w:rPr>
      </w:pPr>
      <w:r w:rsidRPr="0005431A">
        <w:rPr>
          <w:shd w:val="clear" w:color="auto" w:fill="FFFFFF"/>
          <w:lang w:val="en-IE"/>
        </w:rPr>
        <w:t>Local</w:t>
      </w:r>
      <w:r w:rsidR="000B2D0A" w:rsidRPr="0005431A">
        <w:rPr>
          <w:shd w:val="clear" w:color="auto" w:fill="FFFFFF"/>
          <w:lang w:val="en-IE"/>
        </w:rPr>
        <w:t xml:space="preserve"> search can be applied</w:t>
      </w:r>
      <w:r w:rsidRPr="0005431A">
        <w:rPr>
          <w:shd w:val="clear" w:color="auto" w:fill="FFFFFF"/>
          <w:lang w:val="en-IE"/>
        </w:rPr>
        <w:t xml:space="preserve"> to each Algorithm</w:t>
      </w:r>
      <w:r w:rsidR="000B2D0A" w:rsidRPr="0005431A">
        <w:rPr>
          <w:shd w:val="clear" w:color="auto" w:fill="FFFFFF"/>
          <w:lang w:val="en-IE"/>
        </w:rPr>
        <w:t xml:space="preserve"> by selecting either of the local search radio buttons.</w:t>
      </w:r>
      <w:r w:rsidR="00865071">
        <w:rPr>
          <w:shd w:val="clear" w:color="auto" w:fill="FFFFFF"/>
          <w:lang w:val="en-IE"/>
        </w:rPr>
        <w:t xml:space="preserve"> “O</w:t>
      </w:r>
      <w:r w:rsidR="00920B8F" w:rsidRPr="0005431A">
        <w:rPr>
          <w:shd w:val="clear" w:color="auto" w:fill="FFFFFF"/>
          <w:lang w:val="en-IE"/>
        </w:rPr>
        <w:t>pt2”,</w:t>
      </w:r>
      <w:r w:rsidR="0035691D" w:rsidRPr="0005431A">
        <w:rPr>
          <w:shd w:val="clear" w:color="auto" w:fill="FFFFFF"/>
          <w:lang w:val="en-IE"/>
        </w:rPr>
        <w:t xml:space="preserve"> </w:t>
      </w:r>
      <w:r w:rsidR="003B1701" w:rsidRPr="0005431A">
        <w:rPr>
          <w:shd w:val="clear" w:color="auto" w:fill="FFFFFF"/>
          <w:lang w:val="en-IE"/>
        </w:rPr>
        <w:t>“</w:t>
      </w:r>
      <w:r w:rsidR="00865071">
        <w:rPr>
          <w:shd w:val="clear" w:color="auto" w:fill="FFFFFF"/>
          <w:lang w:val="en-IE"/>
        </w:rPr>
        <w:t>O</w:t>
      </w:r>
      <w:r w:rsidR="00920B8F" w:rsidRPr="0005431A">
        <w:rPr>
          <w:shd w:val="clear" w:color="auto" w:fill="FFFFFF"/>
          <w:lang w:val="en-IE"/>
        </w:rPr>
        <w:t>pt3”</w:t>
      </w:r>
      <w:r w:rsidR="0065720B" w:rsidRPr="0005431A">
        <w:rPr>
          <w:shd w:val="clear" w:color="auto" w:fill="FFFFFF"/>
          <w:lang w:val="en-IE"/>
        </w:rPr>
        <w:t>, “</w:t>
      </w:r>
      <w:r w:rsidR="0083430B">
        <w:rPr>
          <w:shd w:val="clear" w:color="auto" w:fill="FFFFFF"/>
          <w:lang w:val="en-IE"/>
        </w:rPr>
        <w:t>LK</w:t>
      </w:r>
      <w:r w:rsidR="0065720B">
        <w:rPr>
          <w:shd w:val="clear" w:color="auto" w:fill="FFFFFF"/>
          <w:lang w:val="en-IE"/>
        </w:rPr>
        <w:t xml:space="preserve">” </w:t>
      </w:r>
      <w:r w:rsidRPr="0005431A">
        <w:rPr>
          <w:shd w:val="clear" w:color="auto" w:fill="FFFFFF"/>
          <w:lang w:val="en-IE"/>
        </w:rPr>
        <w:t>o</w:t>
      </w:r>
      <w:r w:rsidR="00920B8F" w:rsidRPr="0005431A">
        <w:rPr>
          <w:shd w:val="clear" w:color="auto" w:fill="FFFFFF"/>
          <w:lang w:val="en-IE"/>
        </w:rPr>
        <w:t xml:space="preserve">r </w:t>
      </w:r>
      <w:r w:rsidR="003B1701" w:rsidRPr="0005431A">
        <w:rPr>
          <w:shd w:val="clear" w:color="auto" w:fill="FFFFFF"/>
          <w:lang w:val="en-IE"/>
        </w:rPr>
        <w:t>“</w:t>
      </w:r>
      <w:r w:rsidR="00920B8F" w:rsidRPr="0005431A">
        <w:rPr>
          <w:shd w:val="clear" w:color="auto" w:fill="FFFFFF"/>
          <w:lang w:val="en-IE"/>
        </w:rPr>
        <w:t>none</w:t>
      </w:r>
      <w:r w:rsidR="003B1701" w:rsidRPr="0005431A">
        <w:rPr>
          <w:shd w:val="clear" w:color="auto" w:fill="FFFFFF"/>
          <w:lang w:val="en-IE"/>
        </w:rPr>
        <w:t>”</w:t>
      </w:r>
      <w:r w:rsidR="00920B8F" w:rsidRPr="0005431A">
        <w:rPr>
          <w:shd w:val="clear" w:color="auto" w:fill="FFFFFF"/>
          <w:lang w:val="en-IE"/>
        </w:rPr>
        <w:t>.</w:t>
      </w:r>
    </w:p>
    <w:p w14:paraId="040278D7" w14:textId="77777777" w:rsidR="003F3BDD" w:rsidRPr="0005431A" w:rsidRDefault="003F3BDD" w:rsidP="000B2D0A">
      <w:pPr>
        <w:rPr>
          <w:shd w:val="clear" w:color="auto" w:fill="FFFFFF"/>
          <w:lang w:val="en-IE"/>
        </w:rPr>
      </w:pPr>
    </w:p>
    <w:p w14:paraId="6DE287A0" w14:textId="765C8E11" w:rsidR="00160208" w:rsidRPr="0005431A" w:rsidRDefault="00160208" w:rsidP="000B2D0A">
      <w:pPr>
        <w:rPr>
          <w:shd w:val="clear" w:color="auto" w:fill="FFFFFF"/>
          <w:lang w:val="en-IE"/>
        </w:rPr>
      </w:pPr>
      <w:r w:rsidRPr="0005431A">
        <w:rPr>
          <w:shd w:val="clear" w:color="auto" w:fill="FFFFFF"/>
          <w:lang w:val="en-IE"/>
        </w:rPr>
        <w:t xml:space="preserve">The Experiment button automates the experiments as discussed in </w:t>
      </w:r>
      <w:r w:rsidR="003B1701" w:rsidRPr="0005431A">
        <w:rPr>
          <w:shd w:val="clear" w:color="auto" w:fill="FFFFFF"/>
          <w:lang w:val="en-IE"/>
        </w:rPr>
        <w:t>C</w:t>
      </w:r>
      <w:r w:rsidR="00D95BD5" w:rsidRPr="0005431A">
        <w:rPr>
          <w:shd w:val="clear" w:color="auto" w:fill="FFFFFF"/>
          <w:lang w:val="en-IE"/>
        </w:rPr>
        <w:t xml:space="preserve">hapter </w:t>
      </w:r>
      <w:r w:rsidR="004A018E">
        <w:rPr>
          <w:shd w:val="clear" w:color="auto" w:fill="FFFFFF"/>
          <w:lang w:val="en-IE"/>
        </w:rPr>
        <w:t>10</w:t>
      </w:r>
      <w:r w:rsidR="00D95BD5" w:rsidRPr="0005431A">
        <w:rPr>
          <w:shd w:val="clear" w:color="auto" w:fill="FFFFFF"/>
          <w:lang w:val="en-IE"/>
        </w:rPr>
        <w:t>.</w:t>
      </w:r>
    </w:p>
    <w:p w14:paraId="2679F5D2" w14:textId="46AF7B42" w:rsidR="00920B8F" w:rsidRPr="0005431A" w:rsidRDefault="005A76E8" w:rsidP="00F133C8">
      <w:pPr>
        <w:pStyle w:val="Heading2"/>
      </w:pPr>
      <w:bookmarkStart w:id="229" w:name="_Toc396914487"/>
      <w:r w:rsidRPr="0005431A">
        <w:t>9.2</w:t>
      </w:r>
      <w:r w:rsidRPr="0005431A">
        <w:tab/>
      </w:r>
      <w:r w:rsidR="00920B8F" w:rsidRPr="0005431A">
        <w:t>Visual feedback</w:t>
      </w:r>
      <w:bookmarkEnd w:id="229"/>
    </w:p>
    <w:p w14:paraId="2FD833F6" w14:textId="77777777" w:rsidR="0035691D" w:rsidRPr="0005431A" w:rsidRDefault="0035691D" w:rsidP="000B2D0A">
      <w:pPr>
        <w:rPr>
          <w:shd w:val="clear" w:color="auto" w:fill="FFFFFF"/>
          <w:lang w:val="en-IE"/>
        </w:rPr>
      </w:pPr>
      <w:r w:rsidRPr="0005431A">
        <w:rPr>
          <w:shd w:val="clear" w:color="auto" w:fill="FFFFFF"/>
          <w:lang w:val="en-IE"/>
        </w:rPr>
        <w:t xml:space="preserve">A view of the </w:t>
      </w:r>
      <w:r w:rsidR="003F3BDD" w:rsidRPr="0005431A">
        <w:rPr>
          <w:shd w:val="clear" w:color="auto" w:fill="FFFFFF"/>
          <w:lang w:val="en-IE"/>
        </w:rPr>
        <w:t xml:space="preserve">cords </w:t>
      </w:r>
      <w:r w:rsidRPr="0005431A">
        <w:rPr>
          <w:shd w:val="clear" w:color="auto" w:fill="FFFFFF"/>
          <w:lang w:val="en-IE"/>
        </w:rPr>
        <w:t xml:space="preserve">window is presented to the user </w:t>
      </w:r>
      <w:r w:rsidR="003F3BDD" w:rsidRPr="0005431A">
        <w:rPr>
          <w:shd w:val="clear" w:color="auto" w:fill="FFFFFF"/>
          <w:lang w:val="en-IE"/>
        </w:rPr>
        <w:t>with a view of the open problem file, with</w:t>
      </w:r>
      <w:r w:rsidRPr="0005431A">
        <w:rPr>
          <w:shd w:val="clear" w:color="auto" w:fill="FFFFFF"/>
          <w:lang w:val="en-IE"/>
        </w:rPr>
        <w:t xml:space="preserve"> the best tour so far plotted in black and the changes since for the last iteration </w:t>
      </w:r>
      <w:r w:rsidR="003F3BDD" w:rsidRPr="0005431A">
        <w:rPr>
          <w:shd w:val="clear" w:color="auto" w:fill="FFFFFF"/>
          <w:lang w:val="en-IE"/>
        </w:rPr>
        <w:t xml:space="preserve">plotted </w:t>
      </w:r>
      <w:r w:rsidRPr="0005431A">
        <w:rPr>
          <w:shd w:val="clear" w:color="auto" w:fill="FFFFFF"/>
          <w:lang w:val="en-IE"/>
        </w:rPr>
        <w:t>in red.</w:t>
      </w:r>
    </w:p>
    <w:p w14:paraId="144E2076" w14:textId="664FB07F" w:rsidR="00920B8F" w:rsidRPr="0005431A" w:rsidRDefault="00920B8F"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Found iteration</w:t>
      </w:r>
      <w:r w:rsidR="00D31F7D" w:rsidRPr="0005431A">
        <w:rPr>
          <w:rFonts w:ascii="Times New Roman" w:hAnsi="Times New Roman"/>
          <w:sz w:val="24"/>
          <w:szCs w:val="24"/>
          <w:shd w:val="clear" w:color="auto" w:fill="FFFFFF"/>
        </w:rPr>
        <w:t>:</w:t>
      </w:r>
      <w:r w:rsidRPr="0005431A">
        <w:rPr>
          <w:rFonts w:ascii="Times New Roman" w:hAnsi="Times New Roman"/>
          <w:sz w:val="24"/>
          <w:szCs w:val="24"/>
          <w:shd w:val="clear" w:color="auto" w:fill="FFFFFF"/>
        </w:rPr>
        <w:t xml:space="preserve"> the iteration the best solution was found so far.</w:t>
      </w:r>
    </w:p>
    <w:p w14:paraId="14401C45" w14:textId="1AFF79BE" w:rsidR="00920B8F" w:rsidRPr="0005431A" w:rsidRDefault="00D31F7D"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Elapsed time:</w:t>
      </w:r>
      <w:r w:rsidR="00920B8F" w:rsidRPr="0005431A">
        <w:rPr>
          <w:rFonts w:ascii="Times New Roman" w:hAnsi="Times New Roman"/>
          <w:sz w:val="24"/>
          <w:szCs w:val="24"/>
          <w:shd w:val="clear" w:color="auto" w:fill="FFFFFF"/>
        </w:rPr>
        <w:t xml:space="preserve"> the algorithm has been running </w:t>
      </w:r>
      <w:r w:rsidR="00160208" w:rsidRPr="0005431A">
        <w:rPr>
          <w:rFonts w:ascii="Times New Roman" w:hAnsi="Times New Roman"/>
          <w:sz w:val="24"/>
          <w:szCs w:val="24"/>
          <w:shd w:val="clear" w:color="auto" w:fill="FFFFFF"/>
        </w:rPr>
        <w:t>(</w:t>
      </w:r>
      <w:r w:rsidR="00920B8F" w:rsidRPr="0005431A">
        <w:rPr>
          <w:rFonts w:ascii="Times New Roman" w:hAnsi="Times New Roman"/>
          <w:sz w:val="24"/>
          <w:szCs w:val="24"/>
          <w:shd w:val="clear" w:color="auto" w:fill="FFFFFF"/>
        </w:rPr>
        <w:t xml:space="preserve">does not take </w:t>
      </w:r>
      <w:r w:rsidR="00160208" w:rsidRPr="0005431A">
        <w:rPr>
          <w:rFonts w:ascii="Times New Roman" w:hAnsi="Times New Roman"/>
          <w:sz w:val="24"/>
          <w:szCs w:val="24"/>
          <w:shd w:val="clear" w:color="auto" w:fill="FFFFFF"/>
        </w:rPr>
        <w:t>into</w:t>
      </w:r>
      <w:r w:rsidR="00920B8F" w:rsidRPr="0005431A">
        <w:rPr>
          <w:rFonts w:ascii="Times New Roman" w:hAnsi="Times New Roman"/>
          <w:sz w:val="24"/>
          <w:szCs w:val="24"/>
          <w:shd w:val="clear" w:color="auto" w:fill="FFFFFF"/>
        </w:rPr>
        <w:t xml:space="preserve"> account the amount of time </w:t>
      </w:r>
      <w:r w:rsidR="00160208" w:rsidRPr="0005431A">
        <w:rPr>
          <w:rFonts w:ascii="Times New Roman" w:hAnsi="Times New Roman"/>
          <w:sz w:val="24"/>
          <w:szCs w:val="24"/>
          <w:shd w:val="clear" w:color="auto" w:fill="FFFFFF"/>
        </w:rPr>
        <w:t>updating the display that is costly</w:t>
      </w:r>
      <w:r w:rsidR="00920B8F" w:rsidRPr="0005431A">
        <w:rPr>
          <w:rFonts w:ascii="Times New Roman" w:hAnsi="Times New Roman"/>
          <w:sz w:val="24"/>
          <w:szCs w:val="24"/>
          <w:shd w:val="clear" w:color="auto" w:fill="FFFFFF"/>
        </w:rPr>
        <w:t xml:space="preserve">, as the </w:t>
      </w:r>
      <w:r w:rsidR="00160208" w:rsidRPr="0005431A">
        <w:rPr>
          <w:rFonts w:ascii="Times New Roman" w:hAnsi="Times New Roman"/>
          <w:sz w:val="24"/>
          <w:szCs w:val="24"/>
          <w:shd w:val="clear" w:color="auto" w:fill="FFFFFF"/>
        </w:rPr>
        <w:t>algorithms</w:t>
      </w:r>
      <w:r w:rsidR="00920B8F" w:rsidRPr="0005431A">
        <w:rPr>
          <w:rFonts w:ascii="Times New Roman" w:hAnsi="Times New Roman"/>
          <w:sz w:val="24"/>
          <w:szCs w:val="24"/>
          <w:shd w:val="clear" w:color="auto" w:fill="FFFFFF"/>
        </w:rPr>
        <w:t xml:space="preserve"> run in </w:t>
      </w:r>
      <w:r w:rsidR="00160208" w:rsidRPr="0005431A">
        <w:rPr>
          <w:rFonts w:ascii="Times New Roman" w:hAnsi="Times New Roman"/>
          <w:sz w:val="24"/>
          <w:szCs w:val="24"/>
          <w:shd w:val="clear" w:color="auto" w:fill="FFFFFF"/>
        </w:rPr>
        <w:t>their own dedicated</w:t>
      </w:r>
      <w:r w:rsidR="00920B8F" w:rsidRPr="0005431A">
        <w:rPr>
          <w:rFonts w:ascii="Times New Roman" w:hAnsi="Times New Roman"/>
          <w:sz w:val="24"/>
          <w:szCs w:val="24"/>
          <w:shd w:val="clear" w:color="auto" w:fill="FFFFFF"/>
        </w:rPr>
        <w:t xml:space="preserve"> threa</w:t>
      </w:r>
      <w:r w:rsidR="00160208" w:rsidRPr="0005431A">
        <w:rPr>
          <w:rFonts w:ascii="Times New Roman" w:hAnsi="Times New Roman"/>
          <w:sz w:val="24"/>
          <w:szCs w:val="24"/>
          <w:shd w:val="clear" w:color="auto" w:fill="FFFFFF"/>
        </w:rPr>
        <w:t>d</w:t>
      </w:r>
      <w:r w:rsidR="00B767EB" w:rsidRPr="0005431A">
        <w:rPr>
          <w:rFonts w:ascii="Times New Roman" w:hAnsi="Times New Roman"/>
          <w:sz w:val="24"/>
          <w:szCs w:val="24"/>
          <w:shd w:val="clear" w:color="auto" w:fill="FFFFFF"/>
        </w:rPr>
        <w:t xml:space="preserve"> that is timed independently</w:t>
      </w:r>
      <w:r w:rsidR="00160208" w:rsidRPr="0005431A">
        <w:rPr>
          <w:rFonts w:ascii="Times New Roman" w:hAnsi="Times New Roman"/>
          <w:sz w:val="24"/>
          <w:szCs w:val="24"/>
          <w:shd w:val="clear" w:color="auto" w:fill="FFFFFF"/>
        </w:rPr>
        <w:t>)</w:t>
      </w:r>
      <w:r w:rsidR="00920B8F" w:rsidRPr="0005431A">
        <w:rPr>
          <w:rFonts w:ascii="Times New Roman" w:hAnsi="Times New Roman"/>
          <w:sz w:val="24"/>
          <w:szCs w:val="24"/>
          <w:shd w:val="clear" w:color="auto" w:fill="FFFFFF"/>
        </w:rPr>
        <w:t>.</w:t>
      </w:r>
    </w:p>
    <w:p w14:paraId="7A894EE4" w14:textId="50ABA454" w:rsidR="00920B8F" w:rsidRPr="0005431A" w:rsidRDefault="00920B8F"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 xml:space="preserve">Time </w:t>
      </w:r>
      <w:r w:rsidR="0015375D">
        <w:rPr>
          <w:rFonts w:ascii="Times New Roman" w:hAnsi="Times New Roman"/>
          <w:sz w:val="24"/>
          <w:szCs w:val="24"/>
          <w:shd w:val="clear" w:color="auto" w:fill="FFFFFF"/>
        </w:rPr>
        <w:t>found</w:t>
      </w:r>
      <w:r w:rsidRPr="0005431A">
        <w:rPr>
          <w:rFonts w:ascii="Times New Roman" w:hAnsi="Times New Roman"/>
          <w:sz w:val="24"/>
          <w:szCs w:val="24"/>
          <w:shd w:val="clear" w:color="auto" w:fill="FFFFFF"/>
        </w:rPr>
        <w:t xml:space="preserve"> to find the best </w:t>
      </w:r>
      <w:r w:rsidR="00B767EB" w:rsidRPr="0005431A">
        <w:rPr>
          <w:rFonts w:ascii="Times New Roman" w:hAnsi="Times New Roman"/>
          <w:sz w:val="24"/>
          <w:szCs w:val="24"/>
          <w:shd w:val="clear" w:color="auto" w:fill="FFFFFF"/>
        </w:rPr>
        <w:t>solution so far</w:t>
      </w:r>
      <w:r w:rsidRPr="0005431A">
        <w:rPr>
          <w:rFonts w:ascii="Times New Roman" w:hAnsi="Times New Roman"/>
          <w:sz w:val="24"/>
          <w:szCs w:val="24"/>
          <w:shd w:val="clear" w:color="auto" w:fill="FFFFFF"/>
        </w:rPr>
        <w:t xml:space="preserve"> in seconds</w:t>
      </w:r>
    </w:p>
    <w:p w14:paraId="00A47A24" w14:textId="77777777" w:rsidR="00920B8F" w:rsidRPr="0005431A" w:rsidRDefault="00920B8F"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The Current iteration of the simulation</w:t>
      </w:r>
    </w:p>
    <w:p w14:paraId="15ED9617" w14:textId="75FFA6B4" w:rsidR="00920B8F" w:rsidRPr="0005431A" w:rsidRDefault="0015375D" w:rsidP="00EE6F63">
      <w:pPr>
        <w:pStyle w:val="ListParagraph"/>
        <w:numPr>
          <w:ilvl w:val="0"/>
          <w:numId w:val="24"/>
        </w:numPr>
        <w:spacing w:line="36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t>Time per Tour</w:t>
      </w:r>
      <w:r w:rsidR="00B767EB" w:rsidRPr="0005431A">
        <w:rPr>
          <w:rFonts w:ascii="Times New Roman" w:hAnsi="Times New Roman"/>
          <w:sz w:val="24"/>
          <w:szCs w:val="24"/>
          <w:shd w:val="clear" w:color="auto" w:fill="FFFFFF"/>
        </w:rPr>
        <w:t xml:space="preserve"> ti</w:t>
      </w:r>
      <w:r w:rsidR="00920B8F" w:rsidRPr="0005431A">
        <w:rPr>
          <w:rFonts w:ascii="Times New Roman" w:hAnsi="Times New Roman"/>
          <w:sz w:val="24"/>
          <w:szCs w:val="24"/>
          <w:shd w:val="clear" w:color="auto" w:fill="FFFFFF"/>
        </w:rPr>
        <w:t>me to construct a single ant tour (solution)</w:t>
      </w:r>
    </w:p>
    <w:p w14:paraId="64A1F5D8" w14:textId="77777777" w:rsidR="00D31F7D" w:rsidRPr="0005431A" w:rsidRDefault="00D31F7D"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Best distance: the best distance found so far</w:t>
      </w:r>
    </w:p>
    <w:p w14:paraId="56A3A375" w14:textId="10920FA5" w:rsidR="00920B8F" w:rsidRPr="0005431A" w:rsidRDefault="00D31F7D"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Tours constructed: t</w:t>
      </w:r>
      <w:r w:rsidR="00920B8F" w:rsidRPr="0005431A">
        <w:rPr>
          <w:rFonts w:ascii="Times New Roman" w:hAnsi="Times New Roman"/>
          <w:sz w:val="24"/>
          <w:szCs w:val="24"/>
          <w:shd w:val="clear" w:color="auto" w:fill="FFFFFF"/>
        </w:rPr>
        <w:t>he number of tours solutions constructed so far</w:t>
      </w:r>
    </w:p>
    <w:p w14:paraId="5EC294B2" w14:textId="24585ADE" w:rsidR="00920B8F" w:rsidRPr="0005431A" w:rsidRDefault="0015375D" w:rsidP="00EE6F63">
      <w:pPr>
        <w:pStyle w:val="ListParagraph"/>
        <w:numPr>
          <w:ilvl w:val="0"/>
          <w:numId w:val="24"/>
        </w:numPr>
        <w:spacing w:line="360" w:lineRule="auto"/>
        <w:jc w:val="both"/>
        <w:rPr>
          <w:rFonts w:ascii="Times New Roman" w:hAnsi="Times New Roman"/>
          <w:sz w:val="24"/>
          <w:szCs w:val="24"/>
          <w:shd w:val="clear" w:color="auto" w:fill="FFFFFF"/>
        </w:rPr>
      </w:pPr>
      <w:r>
        <w:rPr>
          <w:rFonts w:ascii="Times New Roman" w:hAnsi="Times New Roman"/>
          <w:sz w:val="24"/>
          <w:szCs w:val="24"/>
          <w:shd w:val="clear" w:color="auto" w:fill="FFFFFF"/>
        </w:rPr>
        <w:t>Problem Open</w:t>
      </w:r>
      <w:r w:rsidR="00920B8F" w:rsidRPr="0005431A">
        <w:rPr>
          <w:rFonts w:ascii="Times New Roman" w:hAnsi="Times New Roman"/>
          <w:sz w:val="24"/>
          <w:szCs w:val="24"/>
          <w:shd w:val="clear" w:color="auto" w:fill="FFFFFF"/>
        </w:rPr>
        <w:t xml:space="preserve"> the problem</w:t>
      </w:r>
      <w:r w:rsidR="00140554">
        <w:rPr>
          <w:rFonts w:ascii="Times New Roman" w:hAnsi="Times New Roman"/>
          <w:sz w:val="24"/>
          <w:szCs w:val="24"/>
          <w:shd w:val="clear" w:color="auto" w:fill="FFFFFF"/>
        </w:rPr>
        <w:t xml:space="preserve"> file</w:t>
      </w:r>
      <w:r w:rsidR="00920B8F" w:rsidRPr="0005431A">
        <w:rPr>
          <w:rFonts w:ascii="Times New Roman" w:hAnsi="Times New Roman"/>
          <w:sz w:val="24"/>
          <w:szCs w:val="24"/>
          <w:shd w:val="clear" w:color="auto" w:fill="FFFFFF"/>
        </w:rPr>
        <w:t xml:space="preserve"> open</w:t>
      </w:r>
    </w:p>
    <w:p w14:paraId="69CF5EA8" w14:textId="1E53847C" w:rsidR="00920B8F" w:rsidRPr="0005431A" w:rsidRDefault="00D31F7D"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Worst iteration: t</w:t>
      </w:r>
      <w:r w:rsidR="00920B8F" w:rsidRPr="0005431A">
        <w:rPr>
          <w:rFonts w:ascii="Times New Roman" w:hAnsi="Times New Roman"/>
          <w:sz w:val="24"/>
          <w:szCs w:val="24"/>
          <w:shd w:val="clear" w:color="auto" w:fill="FFFFFF"/>
        </w:rPr>
        <w:t>he worst distance in the current iteration of the simulation</w:t>
      </w:r>
    </w:p>
    <w:p w14:paraId="536F45BF" w14:textId="37820A54" w:rsidR="00920B8F" w:rsidRPr="0005431A" w:rsidRDefault="00920B8F"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Average tour</w:t>
      </w:r>
      <w:r w:rsidR="00D31F7D" w:rsidRPr="0005431A">
        <w:rPr>
          <w:rFonts w:ascii="Times New Roman" w:hAnsi="Times New Roman"/>
          <w:sz w:val="24"/>
          <w:szCs w:val="24"/>
          <w:shd w:val="clear" w:color="auto" w:fill="FFFFFF"/>
        </w:rPr>
        <w:t>: the average</w:t>
      </w:r>
      <w:r w:rsidRPr="0005431A">
        <w:rPr>
          <w:rFonts w:ascii="Times New Roman" w:hAnsi="Times New Roman"/>
          <w:sz w:val="24"/>
          <w:szCs w:val="24"/>
          <w:shd w:val="clear" w:color="auto" w:fill="FFFFFF"/>
        </w:rPr>
        <w:t xml:space="preserve"> of all tours in the simulation.</w:t>
      </w:r>
    </w:p>
    <w:p w14:paraId="6ED38DBF" w14:textId="12D30ED6" w:rsidR="00920B8F" w:rsidRPr="0005431A" w:rsidRDefault="00920B8F" w:rsidP="00EE6F63">
      <w:pPr>
        <w:pStyle w:val="ListParagraph"/>
        <w:numPr>
          <w:ilvl w:val="0"/>
          <w:numId w:val="24"/>
        </w:numPr>
        <w:spacing w:line="360" w:lineRule="auto"/>
        <w:jc w:val="both"/>
        <w:rPr>
          <w:rFonts w:ascii="Times New Roman" w:hAnsi="Times New Roman"/>
          <w:sz w:val="24"/>
          <w:szCs w:val="24"/>
          <w:shd w:val="clear" w:color="auto" w:fill="FFFFFF"/>
        </w:rPr>
      </w:pPr>
      <w:r w:rsidRPr="0005431A">
        <w:rPr>
          <w:rFonts w:ascii="Times New Roman" w:hAnsi="Times New Roman"/>
          <w:sz w:val="24"/>
          <w:szCs w:val="24"/>
          <w:shd w:val="clear" w:color="auto" w:fill="FFFFFF"/>
        </w:rPr>
        <w:t>Worst distance</w:t>
      </w:r>
      <w:r w:rsidR="00D31F7D" w:rsidRPr="0005431A">
        <w:rPr>
          <w:rFonts w:ascii="Times New Roman" w:hAnsi="Times New Roman"/>
          <w:sz w:val="24"/>
          <w:szCs w:val="24"/>
          <w:shd w:val="clear" w:color="auto" w:fill="FFFFFF"/>
        </w:rPr>
        <w:t>: the worst distance</w:t>
      </w:r>
      <w:r w:rsidRPr="0005431A">
        <w:rPr>
          <w:rFonts w:ascii="Times New Roman" w:hAnsi="Times New Roman"/>
          <w:sz w:val="24"/>
          <w:szCs w:val="24"/>
          <w:shd w:val="clear" w:color="auto" w:fill="FFFFFF"/>
        </w:rPr>
        <w:t xml:space="preserve"> found to date</w:t>
      </w:r>
    </w:p>
    <w:p w14:paraId="44F1BEAA" w14:textId="1A2903C2" w:rsidR="00920B8F" w:rsidRPr="0005431A" w:rsidRDefault="00920B8F" w:rsidP="00E75CB7">
      <w:pPr>
        <w:ind w:left="360"/>
        <w:rPr>
          <w:szCs w:val="24"/>
          <w:shd w:val="clear" w:color="auto" w:fill="FFFFFF"/>
          <w:lang w:val="en-IE"/>
        </w:rPr>
      </w:pPr>
      <w:r w:rsidRPr="0005431A">
        <w:rPr>
          <w:szCs w:val="24"/>
          <w:shd w:val="clear" w:color="auto" w:fill="FFFFFF"/>
          <w:lang w:val="en-IE"/>
        </w:rPr>
        <w:t xml:space="preserve">In the edit box, additional information </w:t>
      </w:r>
      <w:r w:rsidR="00D31F7D" w:rsidRPr="0005431A">
        <w:rPr>
          <w:szCs w:val="24"/>
          <w:shd w:val="clear" w:color="auto" w:fill="FFFFFF"/>
          <w:lang w:val="en-IE"/>
        </w:rPr>
        <w:t>is provided</w:t>
      </w:r>
      <w:r w:rsidR="00E75CB7" w:rsidRPr="0005431A">
        <w:rPr>
          <w:szCs w:val="24"/>
          <w:shd w:val="clear" w:color="auto" w:fill="FFFFFF"/>
          <w:lang w:val="en-IE"/>
        </w:rPr>
        <w:t xml:space="preserve"> </w:t>
      </w:r>
      <w:r w:rsidRPr="0005431A">
        <w:rPr>
          <w:szCs w:val="24"/>
          <w:shd w:val="clear" w:color="auto" w:fill="FFFFFF"/>
          <w:lang w:val="en-IE"/>
        </w:rPr>
        <w:t>about the current iteration. The mean, standard deviation, branching factor, and the distance between the ants</w:t>
      </w:r>
      <w:r w:rsidR="000A3135" w:rsidRPr="0005431A">
        <w:rPr>
          <w:szCs w:val="24"/>
          <w:shd w:val="clear" w:color="auto" w:fill="FFFFFF"/>
          <w:lang w:val="en-IE"/>
        </w:rPr>
        <w:t>. (That’s</w:t>
      </w:r>
      <w:r w:rsidRPr="0005431A">
        <w:rPr>
          <w:szCs w:val="24"/>
          <w:shd w:val="clear" w:color="auto" w:fill="FFFFFF"/>
          <w:lang w:val="en-IE"/>
        </w:rPr>
        <w:t xml:space="preserve"> how much the best tour and the worst tour in the current iteration are different by).</w:t>
      </w:r>
    </w:p>
    <w:p w14:paraId="092C575A" w14:textId="77777777" w:rsidR="0035691D" w:rsidRPr="0005431A" w:rsidRDefault="0035691D" w:rsidP="0035691D">
      <w:pPr>
        <w:rPr>
          <w:shd w:val="clear" w:color="auto" w:fill="FFFFFF"/>
          <w:lang w:val="en-IE"/>
        </w:rPr>
      </w:pPr>
    </w:p>
    <w:p w14:paraId="065CC68B" w14:textId="37DBC347" w:rsidR="000B2D0A" w:rsidRPr="0005431A" w:rsidRDefault="00E75CB7" w:rsidP="000B2D0A">
      <w:pPr>
        <w:rPr>
          <w:shd w:val="clear" w:color="auto" w:fill="FFFFFF"/>
          <w:lang w:val="en-IE"/>
        </w:rPr>
      </w:pPr>
      <w:r w:rsidRPr="0005431A">
        <w:rPr>
          <w:shd w:val="clear" w:color="auto" w:fill="FFFFFF"/>
          <w:lang w:val="en-IE"/>
        </w:rPr>
        <w:lastRenderedPageBreak/>
        <w:t>A</w:t>
      </w:r>
      <w:r w:rsidR="0035691D" w:rsidRPr="0005431A">
        <w:rPr>
          <w:shd w:val="clear" w:color="auto" w:fill="FFFFFF"/>
          <w:lang w:val="en-IE"/>
        </w:rPr>
        <w:t xml:space="preserve"> file that is optional can be dumped in excel format or </w:t>
      </w:r>
      <w:r w:rsidR="003F3BDD" w:rsidRPr="0005431A">
        <w:rPr>
          <w:shd w:val="clear" w:color="auto" w:fill="FFFFFF"/>
          <w:lang w:val="en-IE"/>
        </w:rPr>
        <w:t>cvs</w:t>
      </w:r>
      <w:r w:rsidR="0035691D" w:rsidRPr="0005431A">
        <w:rPr>
          <w:shd w:val="clear" w:color="auto" w:fill="FFFFFF"/>
          <w:lang w:val="en-IE"/>
        </w:rPr>
        <w:t xml:space="preserve"> format to </w:t>
      </w:r>
      <w:r w:rsidR="003F3BDD" w:rsidRPr="0005431A">
        <w:rPr>
          <w:shd w:val="clear" w:color="auto" w:fill="FFFFFF"/>
          <w:lang w:val="en-IE"/>
        </w:rPr>
        <w:t>capture</w:t>
      </w:r>
      <w:r w:rsidR="0035691D" w:rsidRPr="0005431A">
        <w:rPr>
          <w:shd w:val="clear" w:color="auto" w:fill="FFFFFF"/>
          <w:lang w:val="en-IE"/>
        </w:rPr>
        <w:t xml:space="preserve"> </w:t>
      </w:r>
      <w:r w:rsidR="003F3BDD" w:rsidRPr="0005431A">
        <w:rPr>
          <w:shd w:val="clear" w:color="auto" w:fill="FFFFFF"/>
          <w:lang w:val="en-IE"/>
        </w:rPr>
        <w:t>all</w:t>
      </w:r>
      <w:r w:rsidR="0035691D" w:rsidRPr="0005431A">
        <w:rPr>
          <w:shd w:val="clear" w:color="auto" w:fill="FFFFFF"/>
          <w:lang w:val="en-IE"/>
        </w:rPr>
        <w:t xml:space="preserve"> </w:t>
      </w:r>
      <w:r w:rsidR="003F3BDD" w:rsidRPr="0005431A">
        <w:rPr>
          <w:shd w:val="clear" w:color="auto" w:fill="FFFFFF"/>
          <w:lang w:val="en-IE"/>
        </w:rPr>
        <w:t>data.</w:t>
      </w:r>
    </w:p>
    <w:p w14:paraId="2602938E" w14:textId="60B34694" w:rsidR="000B3C97" w:rsidRPr="0005431A" w:rsidRDefault="0062016F" w:rsidP="0062016F">
      <w:pPr>
        <w:pStyle w:val="Heading1"/>
      </w:pPr>
      <w:r w:rsidRPr="0062016F">
        <w:lastRenderedPageBreak/>
        <w:tab/>
      </w:r>
      <w:bookmarkStart w:id="230" w:name="_Toc396914488"/>
      <w:r w:rsidR="004828FD">
        <w:t>EXPERIMENTATION &amp; EVULUATION</w:t>
      </w:r>
      <w:bookmarkEnd w:id="230"/>
    </w:p>
    <w:p w14:paraId="4BE37A43" w14:textId="3C220EB9" w:rsidR="000B3C97" w:rsidRPr="0005431A" w:rsidRDefault="008636E3" w:rsidP="00F133C8">
      <w:pPr>
        <w:pStyle w:val="Heading2"/>
      </w:pPr>
      <w:bookmarkStart w:id="231" w:name="_Toc394431457"/>
      <w:bookmarkStart w:id="232" w:name="_Toc394538081"/>
      <w:bookmarkStart w:id="233" w:name="_Ref17610964"/>
      <w:bookmarkStart w:id="234" w:name="_Toc39552815"/>
      <w:bookmarkStart w:id="235" w:name="_Toc396914489"/>
      <w:bookmarkEnd w:id="231"/>
      <w:bookmarkEnd w:id="232"/>
      <w:r w:rsidRPr="0005431A">
        <w:t>10.1</w:t>
      </w:r>
      <w:r w:rsidRPr="0005431A">
        <w:tab/>
      </w:r>
      <w:r w:rsidR="000B3C97" w:rsidRPr="0005431A">
        <w:t>Introduction</w:t>
      </w:r>
      <w:bookmarkEnd w:id="235"/>
    </w:p>
    <w:p w14:paraId="70D647B6" w14:textId="040AC5E4" w:rsidR="000B3C97" w:rsidRPr="00DC36D0" w:rsidRDefault="000B3C97" w:rsidP="000B3C97">
      <w:r w:rsidRPr="00DC36D0">
        <w:t xml:space="preserve">Within this chapter </w:t>
      </w:r>
      <w:r w:rsidR="00DC66D6">
        <w:t xml:space="preserve">the experiments are </w:t>
      </w:r>
      <w:r w:rsidRPr="00DC36D0">
        <w:t>document</w:t>
      </w:r>
      <w:r w:rsidR="00DC66D6">
        <w:t>ed</w:t>
      </w:r>
      <w:r w:rsidRPr="00DC36D0">
        <w:t xml:space="preserve"> with all algorithms described in </w:t>
      </w:r>
      <w:r w:rsidR="008636E3" w:rsidRPr="00DC36D0">
        <w:t>C</w:t>
      </w:r>
      <w:r w:rsidR="008E2C3B" w:rsidRPr="00DC36D0">
        <w:t>hapter</w:t>
      </w:r>
      <w:r w:rsidR="008636E3" w:rsidRPr="00DC36D0">
        <w:t>s</w:t>
      </w:r>
      <w:r w:rsidR="008E2C3B" w:rsidRPr="00DC36D0">
        <w:t xml:space="preserve"> 5 and 6</w:t>
      </w:r>
      <w:r w:rsidR="008636E3" w:rsidRPr="00DC36D0">
        <w:t>,</w:t>
      </w:r>
      <w:r w:rsidR="00943C93" w:rsidRPr="00DC36D0">
        <w:t xml:space="preserve"> and local search methods </w:t>
      </w:r>
      <w:r w:rsidR="001E76AE" w:rsidRPr="00DC36D0">
        <w:t xml:space="preserve">described in </w:t>
      </w:r>
      <w:r w:rsidR="008636E3" w:rsidRPr="00DC36D0">
        <w:t>C</w:t>
      </w:r>
      <w:r w:rsidR="00943C93" w:rsidRPr="00DC36D0">
        <w:t>hapter 7</w:t>
      </w:r>
      <w:r w:rsidR="008636E3" w:rsidRPr="00DC36D0">
        <w:t>. B</w:t>
      </w:r>
      <w:r w:rsidRPr="00DC36D0">
        <w:t>ased on the results of</w:t>
      </w:r>
      <w:r w:rsidR="00644AF3">
        <w:t xml:space="preserve"> these experiments </w:t>
      </w:r>
      <w:r w:rsidRPr="00DC36D0">
        <w:t xml:space="preserve">the best algorithm </w:t>
      </w:r>
      <w:r w:rsidR="00644AF3">
        <w:t xml:space="preserve">is determined </w:t>
      </w:r>
      <w:r w:rsidR="008636E3" w:rsidRPr="00DC36D0">
        <w:t>for different instances of the T</w:t>
      </w:r>
      <w:r w:rsidRPr="00DC36D0">
        <w:t xml:space="preserve">ravelling </w:t>
      </w:r>
      <w:r w:rsidR="00364693" w:rsidRPr="00DC36D0">
        <w:t>Salesperson</w:t>
      </w:r>
      <w:r w:rsidR="008636E3" w:rsidRPr="00DC36D0">
        <w:t xml:space="preserve"> P</w:t>
      </w:r>
      <w:r w:rsidRPr="00DC36D0">
        <w:t xml:space="preserve">roblem. </w:t>
      </w:r>
      <w:r w:rsidR="009833A0" w:rsidRPr="00DC36D0">
        <w:t>The exact version of the software used in the experiments chapter can also be downloaded from</w:t>
      </w:r>
      <w:r w:rsidR="00DC36D0">
        <w:rPr>
          <w:rStyle w:val="FootnoteReference"/>
        </w:rPr>
        <w:footnoteReference w:id="11"/>
      </w:r>
      <w:r w:rsidR="00DC36D0">
        <w:t xml:space="preserve"> and the raw evaluation data from</w:t>
      </w:r>
      <w:r w:rsidR="00DC36D0">
        <w:rPr>
          <w:rStyle w:val="FootnoteReference"/>
        </w:rPr>
        <w:footnoteReference w:id="12"/>
      </w:r>
      <w:r w:rsidR="002F2A4F">
        <w:t>.</w:t>
      </w:r>
      <w:r w:rsidR="00DC36D0">
        <w:t xml:space="preserve"> </w:t>
      </w:r>
      <w:r w:rsidRPr="0005431A">
        <w:rPr>
          <w:lang w:val="en-IE"/>
        </w:rPr>
        <w:t xml:space="preserve">The </w:t>
      </w:r>
      <w:r w:rsidR="008575E9" w:rsidRPr="0005431A">
        <w:rPr>
          <w:lang w:val="en-IE"/>
        </w:rPr>
        <w:t>problems</w:t>
      </w:r>
      <w:r w:rsidRPr="0005431A">
        <w:rPr>
          <w:lang w:val="en-IE"/>
        </w:rPr>
        <w:t xml:space="preserve"> we will use will all have extremely large number of cities </w:t>
      </w:r>
      <w:r w:rsidR="00703FA7" w:rsidRPr="0005431A">
        <w:rPr>
          <w:lang w:val="en-IE"/>
        </w:rPr>
        <w:t>(</w:t>
      </w:r>
      <w:r w:rsidRPr="0005431A">
        <w:rPr>
          <w:lang w:val="en-IE"/>
        </w:rPr>
        <w:t>over 50</w:t>
      </w:r>
      <w:r w:rsidR="00703FA7" w:rsidRPr="0005431A">
        <w:rPr>
          <w:lang w:val="en-IE"/>
        </w:rPr>
        <w:t>);</w:t>
      </w:r>
      <w:r w:rsidRPr="0005431A">
        <w:rPr>
          <w:lang w:val="en-IE"/>
        </w:rPr>
        <w:t xml:space="preserve"> most </w:t>
      </w:r>
      <w:r w:rsidR="00703FA7" w:rsidRPr="0005431A">
        <w:rPr>
          <w:lang w:val="en-IE"/>
        </w:rPr>
        <w:t xml:space="preserve">of the </w:t>
      </w:r>
      <w:r w:rsidRPr="0005431A">
        <w:rPr>
          <w:lang w:val="en-IE"/>
        </w:rPr>
        <w:t xml:space="preserve">literature only reviews </w:t>
      </w:r>
      <w:r w:rsidR="00703FA7" w:rsidRPr="0005431A">
        <w:rPr>
          <w:lang w:val="en-IE"/>
        </w:rPr>
        <w:t>problems involving</w:t>
      </w:r>
      <w:r w:rsidRPr="0005431A">
        <w:rPr>
          <w:lang w:val="en-IE"/>
        </w:rPr>
        <w:t xml:space="preserve"> </w:t>
      </w:r>
      <w:r w:rsidR="00703FA7" w:rsidRPr="0005431A">
        <w:rPr>
          <w:lang w:val="en-IE"/>
        </w:rPr>
        <w:t>fewer than</w:t>
      </w:r>
      <w:r w:rsidRPr="0005431A">
        <w:rPr>
          <w:lang w:val="en-IE"/>
        </w:rPr>
        <w:t xml:space="preserve"> 50</w:t>
      </w:r>
      <w:r w:rsidR="00703FA7" w:rsidRPr="0005431A">
        <w:rPr>
          <w:lang w:val="en-IE"/>
        </w:rPr>
        <w:t xml:space="preserve"> cities</w:t>
      </w:r>
      <w:r w:rsidRPr="0005431A">
        <w:rPr>
          <w:lang w:val="en-IE"/>
        </w:rPr>
        <w:t xml:space="preserve">. However, some small instances are </w:t>
      </w:r>
      <w:r w:rsidR="00703FA7" w:rsidRPr="0005431A">
        <w:rPr>
          <w:lang w:val="en-IE"/>
        </w:rPr>
        <w:t>found</w:t>
      </w:r>
      <w:r w:rsidR="008E2C3B" w:rsidRPr="0005431A">
        <w:rPr>
          <w:lang w:val="en-IE"/>
        </w:rPr>
        <w:t xml:space="preserve"> </w:t>
      </w:r>
      <w:r w:rsidR="00703FA7" w:rsidRPr="0005431A">
        <w:rPr>
          <w:lang w:val="en-IE"/>
        </w:rPr>
        <w:t>(</w:t>
      </w:r>
      <w:r w:rsidR="008E2C3B" w:rsidRPr="0005431A">
        <w:rPr>
          <w:lang w:val="en-IE"/>
        </w:rPr>
        <w:t>i.e.</w:t>
      </w:r>
      <w:r w:rsidR="002454CE" w:rsidRPr="0005431A">
        <w:rPr>
          <w:lang w:val="en-IE"/>
        </w:rPr>
        <w:t xml:space="preserve"> </w:t>
      </w:r>
      <w:r w:rsidR="008E2C3B" w:rsidRPr="0005431A">
        <w:rPr>
          <w:lang w:val="en-IE"/>
        </w:rPr>
        <w:t xml:space="preserve">eil51.tsp and Berlin52.tsp) </w:t>
      </w:r>
      <w:r w:rsidR="00703FA7" w:rsidRPr="0005431A">
        <w:rPr>
          <w:lang w:val="en-IE"/>
        </w:rPr>
        <w:t>allowing for the comparison of</w:t>
      </w:r>
      <w:r w:rsidRPr="0005431A">
        <w:rPr>
          <w:lang w:val="en-IE"/>
        </w:rPr>
        <w:t xml:space="preserve"> </w:t>
      </w:r>
      <w:r w:rsidR="00703FA7" w:rsidRPr="00D3242C">
        <w:rPr>
          <w:lang w:val="en-IE"/>
        </w:rPr>
        <w:t>results with those</w:t>
      </w:r>
      <w:r w:rsidRPr="00D3242C">
        <w:rPr>
          <w:lang w:val="en-IE"/>
        </w:rPr>
        <w:t xml:space="preserve"> of other researchers. Optimal solutions for TSP problems have been evaluated exactly by the Concorde library </w:t>
      </w:r>
      <w:r w:rsidR="00703FA7" w:rsidRPr="00D3242C">
        <w:rPr>
          <w:lang w:val="en-IE"/>
        </w:rPr>
        <w:t>(</w:t>
      </w:r>
      <w:r w:rsidRPr="00D3242C">
        <w:rPr>
          <w:lang w:val="en-IE"/>
        </w:rPr>
        <w:t xml:space="preserve">see </w:t>
      </w:r>
      <w:r w:rsidR="002454CE" w:rsidRPr="00D3242C">
        <w:rPr>
          <w:lang w:val="en-IE"/>
        </w:rPr>
        <w:t>C</w:t>
      </w:r>
      <w:r w:rsidR="008E2C3B" w:rsidRPr="00D3242C">
        <w:rPr>
          <w:lang w:val="en-IE"/>
        </w:rPr>
        <w:t>hapter</w:t>
      </w:r>
      <w:r w:rsidRPr="00D3242C">
        <w:rPr>
          <w:lang w:val="en-IE"/>
        </w:rPr>
        <w:t xml:space="preserve"> </w:t>
      </w:r>
      <w:r w:rsidR="008E2C3B" w:rsidRPr="00D3242C">
        <w:rPr>
          <w:lang w:val="en-IE"/>
        </w:rPr>
        <w:t>2</w:t>
      </w:r>
      <w:r w:rsidR="00703FA7" w:rsidRPr="00D3242C">
        <w:rPr>
          <w:lang w:val="en-IE"/>
        </w:rPr>
        <w:t>)</w:t>
      </w:r>
      <w:r w:rsidR="002454CE" w:rsidRPr="00D3242C">
        <w:rPr>
          <w:lang w:val="en-IE"/>
        </w:rPr>
        <w:t xml:space="preserve">. </w:t>
      </w:r>
      <w:r w:rsidR="00A06B25" w:rsidRPr="00D3242C">
        <w:rPr>
          <w:lang w:val="en-IE"/>
        </w:rPr>
        <w:t xml:space="preserve">All experiments were performed with </w:t>
      </w:r>
      <w:r w:rsidR="008E2C3B" w:rsidRPr="00D3242C">
        <w:rPr>
          <w:lang w:val="en-IE"/>
        </w:rPr>
        <w:t xml:space="preserve">TSP </w:t>
      </w:r>
      <w:r w:rsidR="00703FA7" w:rsidRPr="00D3242C">
        <w:rPr>
          <w:lang w:val="en-IE"/>
        </w:rPr>
        <w:t>problem as shown in T</w:t>
      </w:r>
      <w:r w:rsidR="00A06B25" w:rsidRPr="00D3242C">
        <w:rPr>
          <w:lang w:val="en-IE"/>
        </w:rPr>
        <w:t xml:space="preserve">able </w:t>
      </w:r>
      <w:r w:rsidR="00151E38" w:rsidRPr="00D3242C">
        <w:rPr>
          <w:lang w:val="en-IE"/>
        </w:rPr>
        <w:t>12</w:t>
      </w:r>
      <w:r w:rsidR="00A06B25" w:rsidRPr="00D3242C">
        <w:rPr>
          <w:lang w:val="en-IE"/>
        </w:rPr>
        <w:t xml:space="preserve">. </w:t>
      </w:r>
      <w:r w:rsidRPr="00D3242C">
        <w:rPr>
          <w:lang w:val="en-IE"/>
        </w:rPr>
        <w:t xml:space="preserve">A series of experiments have been planned with a particular research goal in mind. The genetic </w:t>
      </w:r>
      <w:r w:rsidR="00C477DF">
        <w:rPr>
          <w:lang w:val="en-IE"/>
        </w:rPr>
        <w:t>algorithm</w:t>
      </w:r>
      <w:r w:rsidRPr="00D3242C">
        <w:rPr>
          <w:lang w:val="en-IE"/>
        </w:rPr>
        <w:t xml:space="preserve"> was </w:t>
      </w:r>
      <w:r w:rsidR="008E2C3B" w:rsidRPr="00D3242C">
        <w:rPr>
          <w:lang w:val="en-IE"/>
        </w:rPr>
        <w:t>initialised</w:t>
      </w:r>
      <w:r w:rsidRPr="00D3242C">
        <w:rPr>
          <w:lang w:val="en-IE"/>
        </w:rPr>
        <w:t xml:space="preserve"> with parameters suggested by </w:t>
      </w:r>
      <w:r w:rsidR="00854985" w:rsidRPr="00D3242C">
        <w:rPr>
          <w:lang w:val="en-IE"/>
        </w:rPr>
        <w:fldChar w:fldCharType="begin"/>
      </w:r>
      <w:r w:rsidR="00854985" w:rsidRPr="00D3242C">
        <w:rPr>
          <w:lang w:val="en-IE"/>
        </w:rPr>
        <w:instrText xml:space="preserve"> ADDIN ZOTERO_ITEM CSL_CITATION {"citationID":"WHWCEIAr","properties":{"formattedCitation":"(Ochoa et al., 2000)","plainCitation":"(Ochoa et al., 2000)"},"citationItems":[{"id":676,"uris":["http://zotero.org/users/1680862/items/M2C9X3NM"],"uri":["http://zotero.org/users/1680862/items/M2C9X3NM"],"itemData":{"id":676,"type":"paper-conference","title":"Optimal Mutation Rates and Selection Pressure in Genetic Algorithms.","container-title":"GECCO","publisher":"Citeseer","page":"315–322","source":"Google Scholar","author":[{"family":"Ochoa","given":"Gabriela"},{"family":"Harvey","given":"Inman"},{"family":"Buxton","given":"Hilary"}],"issued":{"date-parts":[["2000"]]}}}],"schema":"https://github.com/citation-style-language/schema/raw/master/csl-citation.json"} </w:instrText>
      </w:r>
      <w:r w:rsidR="00854985" w:rsidRPr="00D3242C">
        <w:rPr>
          <w:lang w:val="en-IE"/>
        </w:rPr>
        <w:fldChar w:fldCharType="separate"/>
      </w:r>
      <w:r w:rsidR="00854985" w:rsidRPr="00D3242C">
        <w:t>(Ochoa et al., 2000)</w:t>
      </w:r>
      <w:r w:rsidR="00854985" w:rsidRPr="00D3242C">
        <w:rPr>
          <w:lang w:val="en-IE"/>
        </w:rPr>
        <w:fldChar w:fldCharType="end"/>
      </w:r>
    </w:p>
    <w:p w14:paraId="6789F61E" w14:textId="77777777" w:rsidR="006C4C1D" w:rsidRPr="0005431A" w:rsidRDefault="006C4C1D" w:rsidP="00703FA7">
      <w:pPr>
        <w:rPr>
          <w:szCs w:val="24"/>
          <w:lang w:val="en-IE"/>
        </w:rPr>
      </w:pPr>
    </w:p>
    <w:p w14:paraId="32B3D768" w14:textId="5B74F65B" w:rsidR="000B3C97" w:rsidRPr="0005431A" w:rsidRDefault="00703FA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Identification of</w:t>
      </w:r>
      <w:r w:rsidR="000B3C97" w:rsidRPr="0005431A">
        <w:rPr>
          <w:rFonts w:ascii="Times New Roman" w:hAnsi="Times New Roman"/>
          <w:sz w:val="24"/>
          <w:szCs w:val="24"/>
        </w:rPr>
        <w:t xml:space="preserve"> good heuristic values for each algorithm.</w:t>
      </w:r>
    </w:p>
    <w:p w14:paraId="385B89F2" w14:textId="77777777" w:rsidR="000B3C97" w:rsidRPr="0005431A" w:rsidRDefault="000B3C9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Evaluation and optimisation of each algorithm.</w:t>
      </w:r>
    </w:p>
    <w:p w14:paraId="2AC7E899" w14:textId="77777777" w:rsidR="000B3C97" w:rsidRPr="0005431A" w:rsidRDefault="000B3C9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Comparison of all algorithms identifying the best performing.</w:t>
      </w:r>
    </w:p>
    <w:p w14:paraId="52330DB2" w14:textId="6B197E75" w:rsidR="000B3C97" w:rsidRPr="0005431A" w:rsidRDefault="00703FA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 xml:space="preserve">Comparison of </w:t>
      </w:r>
      <w:r w:rsidR="000B3C97" w:rsidRPr="0005431A">
        <w:rPr>
          <w:rFonts w:ascii="Times New Roman" w:hAnsi="Times New Roman"/>
          <w:sz w:val="24"/>
          <w:szCs w:val="24"/>
        </w:rPr>
        <w:t>the algorithms with local search options.</w:t>
      </w:r>
    </w:p>
    <w:p w14:paraId="0BA156E2" w14:textId="3BDCBC6D" w:rsidR="000B3C97" w:rsidRPr="0005431A" w:rsidRDefault="00703FA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 xml:space="preserve">Comparison of </w:t>
      </w:r>
      <w:r w:rsidR="000B3C97" w:rsidRPr="0005431A">
        <w:rPr>
          <w:rFonts w:ascii="Times New Roman" w:hAnsi="Times New Roman"/>
          <w:sz w:val="24"/>
          <w:szCs w:val="24"/>
        </w:rPr>
        <w:t xml:space="preserve">local searches with </w:t>
      </w:r>
      <w:r w:rsidR="00646D00" w:rsidRPr="0005431A">
        <w:rPr>
          <w:rFonts w:ascii="Times New Roman" w:hAnsi="Times New Roman"/>
          <w:sz w:val="24"/>
          <w:szCs w:val="24"/>
        </w:rPr>
        <w:t xml:space="preserve">nearest </w:t>
      </w:r>
      <w:r w:rsidR="00A06B25" w:rsidRPr="0005431A">
        <w:rPr>
          <w:rFonts w:ascii="Times New Roman" w:hAnsi="Times New Roman"/>
          <w:sz w:val="24"/>
          <w:szCs w:val="24"/>
        </w:rPr>
        <w:t>neighbour</w:t>
      </w:r>
      <w:r w:rsidR="000B3C97" w:rsidRPr="0005431A">
        <w:rPr>
          <w:rFonts w:ascii="Times New Roman" w:hAnsi="Times New Roman"/>
          <w:sz w:val="24"/>
          <w:szCs w:val="24"/>
        </w:rPr>
        <w:t xml:space="preserve"> lists.</w:t>
      </w:r>
    </w:p>
    <w:p w14:paraId="478EE12F" w14:textId="1DF2F705" w:rsidR="000B3C97" w:rsidRDefault="00703FA7" w:rsidP="00EE6F63">
      <w:pPr>
        <w:pStyle w:val="ListParagraph"/>
        <w:numPr>
          <w:ilvl w:val="0"/>
          <w:numId w:val="13"/>
        </w:numPr>
        <w:spacing w:line="360" w:lineRule="auto"/>
        <w:jc w:val="both"/>
        <w:rPr>
          <w:rFonts w:ascii="Times New Roman" w:hAnsi="Times New Roman"/>
          <w:sz w:val="24"/>
          <w:szCs w:val="24"/>
        </w:rPr>
      </w:pPr>
      <w:r w:rsidRPr="0005431A">
        <w:rPr>
          <w:rFonts w:ascii="Times New Roman" w:hAnsi="Times New Roman"/>
          <w:sz w:val="24"/>
          <w:szCs w:val="24"/>
        </w:rPr>
        <w:t xml:space="preserve">Comparison of </w:t>
      </w:r>
      <w:r w:rsidR="000B3C97" w:rsidRPr="0005431A">
        <w:rPr>
          <w:rFonts w:ascii="Times New Roman" w:hAnsi="Times New Roman"/>
          <w:sz w:val="24"/>
          <w:szCs w:val="24"/>
        </w:rPr>
        <w:t>the newly introduced mutated ant, with all variants of ant algorithms with local search enabled.</w:t>
      </w:r>
    </w:p>
    <w:p w14:paraId="6BD2DE73" w14:textId="77777777" w:rsidR="003B7E80" w:rsidRPr="003B7E80" w:rsidRDefault="003B7E80" w:rsidP="003B7E80">
      <w:pPr>
        <w:rPr>
          <w:szCs w:val="24"/>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456"/>
        <w:gridCol w:w="1543"/>
        <w:gridCol w:w="1970"/>
        <w:gridCol w:w="3051"/>
      </w:tblGrid>
      <w:tr w:rsidR="00854985" w:rsidRPr="00854985" w14:paraId="18FA6446" w14:textId="77777777" w:rsidTr="001A79D9">
        <w:trPr>
          <w:jc w:val="center"/>
        </w:trPr>
        <w:tc>
          <w:tcPr>
            <w:tcW w:w="0" w:type="auto"/>
            <w:tcBorders>
              <w:bottom w:val="single" w:sz="4" w:space="0" w:color="auto"/>
            </w:tcBorders>
          </w:tcPr>
          <w:p w14:paraId="372D1C22" w14:textId="77777777" w:rsidR="00854985" w:rsidRPr="00854985" w:rsidRDefault="00854985" w:rsidP="001A79D9">
            <w:pPr>
              <w:pStyle w:val="NoSpacing"/>
              <w:rPr>
                <w:szCs w:val="24"/>
              </w:rPr>
            </w:pPr>
          </w:p>
        </w:tc>
        <w:tc>
          <w:tcPr>
            <w:tcW w:w="0" w:type="auto"/>
            <w:tcBorders>
              <w:bottom w:val="single" w:sz="4" w:space="0" w:color="auto"/>
            </w:tcBorders>
          </w:tcPr>
          <w:p w14:paraId="589D1BDE" w14:textId="77777777" w:rsidR="00854985" w:rsidRPr="00854985" w:rsidRDefault="00854985" w:rsidP="001A79D9">
            <w:pPr>
              <w:pStyle w:val="NoSpacing"/>
              <w:rPr>
                <w:szCs w:val="24"/>
              </w:rPr>
            </w:pPr>
            <w:r w:rsidRPr="00854985">
              <w:rPr>
                <w:szCs w:val="24"/>
              </w:rPr>
              <w:t>Instance</w:t>
            </w:r>
          </w:p>
        </w:tc>
        <w:tc>
          <w:tcPr>
            <w:tcW w:w="0" w:type="auto"/>
            <w:tcBorders>
              <w:bottom w:val="single" w:sz="4" w:space="0" w:color="auto"/>
            </w:tcBorders>
          </w:tcPr>
          <w:p w14:paraId="1E42F37C" w14:textId="77777777" w:rsidR="00854985" w:rsidRPr="00854985" w:rsidRDefault="00854985" w:rsidP="001A79D9">
            <w:pPr>
              <w:pStyle w:val="NoSpacing"/>
              <w:rPr>
                <w:szCs w:val="24"/>
              </w:rPr>
            </w:pPr>
            <w:r w:rsidRPr="00854985">
              <w:rPr>
                <w:szCs w:val="24"/>
              </w:rPr>
              <w:t>Optimum solution</w:t>
            </w:r>
          </w:p>
        </w:tc>
        <w:tc>
          <w:tcPr>
            <w:tcW w:w="3051" w:type="dxa"/>
            <w:tcBorders>
              <w:bottom w:val="single" w:sz="4" w:space="0" w:color="auto"/>
            </w:tcBorders>
          </w:tcPr>
          <w:p w14:paraId="09839BBD" w14:textId="77777777" w:rsidR="00854985" w:rsidRPr="00854985" w:rsidRDefault="00854985" w:rsidP="001A79D9">
            <w:pPr>
              <w:pStyle w:val="NoSpacing"/>
              <w:rPr>
                <w:szCs w:val="24"/>
              </w:rPr>
            </w:pPr>
            <w:r w:rsidRPr="00854985">
              <w:rPr>
                <w:szCs w:val="24"/>
              </w:rPr>
              <w:t>Number of vertices notes</w:t>
            </w:r>
          </w:p>
        </w:tc>
      </w:tr>
      <w:tr w:rsidR="00854985" w:rsidRPr="00854985" w14:paraId="351D4582" w14:textId="77777777" w:rsidTr="001A79D9">
        <w:trPr>
          <w:jc w:val="center"/>
        </w:trPr>
        <w:tc>
          <w:tcPr>
            <w:tcW w:w="0" w:type="auto"/>
            <w:tcBorders>
              <w:top w:val="single" w:sz="4" w:space="0" w:color="auto"/>
              <w:bottom w:val="nil"/>
            </w:tcBorders>
          </w:tcPr>
          <w:p w14:paraId="58E59743" w14:textId="77777777" w:rsidR="00854985" w:rsidRPr="00854985" w:rsidRDefault="00854985" w:rsidP="001A79D9">
            <w:pPr>
              <w:pStyle w:val="NoSpacing"/>
              <w:rPr>
                <w:szCs w:val="24"/>
              </w:rPr>
            </w:pPr>
            <w:r w:rsidRPr="00854985">
              <w:rPr>
                <w:szCs w:val="24"/>
              </w:rPr>
              <w:t>1</w:t>
            </w:r>
          </w:p>
        </w:tc>
        <w:tc>
          <w:tcPr>
            <w:tcW w:w="0" w:type="auto"/>
            <w:tcBorders>
              <w:top w:val="single" w:sz="4" w:space="0" w:color="auto"/>
              <w:bottom w:val="nil"/>
            </w:tcBorders>
          </w:tcPr>
          <w:p w14:paraId="7AE8CA44" w14:textId="031E8E9D" w:rsidR="00854985" w:rsidRPr="00854985" w:rsidRDefault="00854985" w:rsidP="001A79D9">
            <w:pPr>
              <w:pStyle w:val="NoSpacing"/>
              <w:rPr>
                <w:szCs w:val="24"/>
              </w:rPr>
            </w:pPr>
            <w:r w:rsidRPr="00854985">
              <w:rPr>
                <w:szCs w:val="24"/>
              </w:rPr>
              <w:t>Ulysses16</w:t>
            </w:r>
            <w:r w:rsidR="001039D4">
              <w:rPr>
                <w:szCs w:val="24"/>
              </w:rPr>
              <w:t>.tsp</w:t>
            </w:r>
          </w:p>
        </w:tc>
        <w:tc>
          <w:tcPr>
            <w:tcW w:w="0" w:type="auto"/>
            <w:tcBorders>
              <w:top w:val="single" w:sz="4" w:space="0" w:color="auto"/>
              <w:bottom w:val="nil"/>
            </w:tcBorders>
          </w:tcPr>
          <w:p w14:paraId="4FA4863E" w14:textId="77777777" w:rsidR="00854985" w:rsidRPr="00854985" w:rsidRDefault="00854985" w:rsidP="001A79D9">
            <w:pPr>
              <w:pStyle w:val="NoSpacing"/>
              <w:rPr>
                <w:szCs w:val="24"/>
              </w:rPr>
            </w:pPr>
            <w:r w:rsidRPr="00854985">
              <w:rPr>
                <w:szCs w:val="24"/>
              </w:rPr>
              <w:t>6859</w:t>
            </w:r>
          </w:p>
        </w:tc>
        <w:tc>
          <w:tcPr>
            <w:tcW w:w="3051" w:type="dxa"/>
            <w:tcBorders>
              <w:top w:val="single" w:sz="4" w:space="0" w:color="auto"/>
              <w:bottom w:val="nil"/>
            </w:tcBorders>
          </w:tcPr>
          <w:p w14:paraId="75BED5CE" w14:textId="77777777" w:rsidR="00854985" w:rsidRPr="00854985" w:rsidRDefault="00854985" w:rsidP="001A79D9">
            <w:pPr>
              <w:pStyle w:val="NoSpacing"/>
              <w:rPr>
                <w:szCs w:val="24"/>
              </w:rPr>
            </w:pPr>
            <w:r w:rsidRPr="00854985">
              <w:rPr>
                <w:szCs w:val="24"/>
              </w:rPr>
              <w:t>16 GEO</w:t>
            </w:r>
          </w:p>
        </w:tc>
      </w:tr>
      <w:tr w:rsidR="00854985" w:rsidRPr="00854985" w14:paraId="3A6CAA6F" w14:textId="77777777" w:rsidTr="001A79D9">
        <w:trPr>
          <w:jc w:val="center"/>
        </w:trPr>
        <w:tc>
          <w:tcPr>
            <w:tcW w:w="0" w:type="auto"/>
            <w:tcBorders>
              <w:top w:val="nil"/>
              <w:bottom w:val="nil"/>
            </w:tcBorders>
          </w:tcPr>
          <w:p w14:paraId="3F0067DD" w14:textId="77777777" w:rsidR="00854985" w:rsidRPr="00854985" w:rsidRDefault="00854985" w:rsidP="001A79D9">
            <w:pPr>
              <w:pStyle w:val="NoSpacing"/>
              <w:rPr>
                <w:szCs w:val="24"/>
              </w:rPr>
            </w:pPr>
            <w:r w:rsidRPr="00854985">
              <w:rPr>
                <w:szCs w:val="24"/>
              </w:rPr>
              <w:t>2</w:t>
            </w:r>
          </w:p>
        </w:tc>
        <w:tc>
          <w:tcPr>
            <w:tcW w:w="0" w:type="auto"/>
            <w:tcBorders>
              <w:top w:val="nil"/>
              <w:bottom w:val="nil"/>
            </w:tcBorders>
          </w:tcPr>
          <w:p w14:paraId="0D9D68BF" w14:textId="06791319" w:rsidR="00854985" w:rsidRPr="00854985" w:rsidRDefault="00854985" w:rsidP="001A79D9">
            <w:pPr>
              <w:pStyle w:val="NoSpacing"/>
              <w:rPr>
                <w:szCs w:val="24"/>
              </w:rPr>
            </w:pPr>
            <w:r w:rsidRPr="00854985">
              <w:rPr>
                <w:szCs w:val="24"/>
              </w:rPr>
              <w:t>Ulysses22</w:t>
            </w:r>
            <w:r w:rsidR="001039D4">
              <w:rPr>
                <w:szCs w:val="24"/>
              </w:rPr>
              <w:t>.tsp</w:t>
            </w:r>
          </w:p>
        </w:tc>
        <w:tc>
          <w:tcPr>
            <w:tcW w:w="0" w:type="auto"/>
            <w:tcBorders>
              <w:top w:val="nil"/>
              <w:bottom w:val="nil"/>
            </w:tcBorders>
          </w:tcPr>
          <w:p w14:paraId="6AC82A98" w14:textId="77777777" w:rsidR="00854985" w:rsidRPr="00854985" w:rsidRDefault="00854985" w:rsidP="001A79D9">
            <w:pPr>
              <w:pStyle w:val="NoSpacing"/>
              <w:rPr>
                <w:szCs w:val="24"/>
              </w:rPr>
            </w:pPr>
            <w:r w:rsidRPr="00854985">
              <w:rPr>
                <w:szCs w:val="24"/>
              </w:rPr>
              <w:t>7013</w:t>
            </w:r>
          </w:p>
        </w:tc>
        <w:tc>
          <w:tcPr>
            <w:tcW w:w="3051" w:type="dxa"/>
            <w:tcBorders>
              <w:top w:val="nil"/>
              <w:bottom w:val="nil"/>
            </w:tcBorders>
          </w:tcPr>
          <w:p w14:paraId="1C1706CD" w14:textId="77777777" w:rsidR="00854985" w:rsidRPr="00854985" w:rsidRDefault="00854985" w:rsidP="001A79D9">
            <w:pPr>
              <w:pStyle w:val="NoSpacing"/>
              <w:rPr>
                <w:szCs w:val="24"/>
              </w:rPr>
            </w:pPr>
            <w:r w:rsidRPr="00854985">
              <w:rPr>
                <w:szCs w:val="24"/>
              </w:rPr>
              <w:t>22 GEO</w:t>
            </w:r>
          </w:p>
        </w:tc>
      </w:tr>
      <w:tr w:rsidR="00854985" w:rsidRPr="00854985" w14:paraId="3146D847" w14:textId="77777777" w:rsidTr="001A79D9">
        <w:trPr>
          <w:jc w:val="center"/>
        </w:trPr>
        <w:tc>
          <w:tcPr>
            <w:tcW w:w="0" w:type="auto"/>
            <w:tcBorders>
              <w:top w:val="nil"/>
              <w:bottom w:val="nil"/>
            </w:tcBorders>
          </w:tcPr>
          <w:p w14:paraId="75D3347F" w14:textId="77777777" w:rsidR="00854985" w:rsidRPr="00854985" w:rsidRDefault="00854985" w:rsidP="001A79D9">
            <w:pPr>
              <w:pStyle w:val="NoSpacing"/>
              <w:rPr>
                <w:szCs w:val="24"/>
              </w:rPr>
            </w:pPr>
            <w:r w:rsidRPr="00854985">
              <w:rPr>
                <w:szCs w:val="24"/>
              </w:rPr>
              <w:t>3</w:t>
            </w:r>
          </w:p>
        </w:tc>
        <w:tc>
          <w:tcPr>
            <w:tcW w:w="0" w:type="auto"/>
            <w:tcBorders>
              <w:top w:val="nil"/>
              <w:bottom w:val="nil"/>
            </w:tcBorders>
          </w:tcPr>
          <w:p w14:paraId="4291D39D" w14:textId="77777777" w:rsidR="00854985" w:rsidRPr="00854985" w:rsidRDefault="00854985" w:rsidP="001A79D9">
            <w:pPr>
              <w:pStyle w:val="NoSpacing"/>
              <w:rPr>
                <w:szCs w:val="24"/>
              </w:rPr>
            </w:pPr>
            <w:r w:rsidRPr="00854985">
              <w:rPr>
                <w:szCs w:val="24"/>
              </w:rPr>
              <w:t>Eil51.tsp</w:t>
            </w:r>
          </w:p>
        </w:tc>
        <w:tc>
          <w:tcPr>
            <w:tcW w:w="0" w:type="auto"/>
            <w:tcBorders>
              <w:top w:val="nil"/>
              <w:bottom w:val="nil"/>
            </w:tcBorders>
          </w:tcPr>
          <w:p w14:paraId="6F700207" w14:textId="77777777" w:rsidR="00854985" w:rsidRPr="00854985" w:rsidRDefault="00854985" w:rsidP="001A79D9">
            <w:pPr>
              <w:pStyle w:val="NoSpacing"/>
              <w:rPr>
                <w:szCs w:val="24"/>
              </w:rPr>
            </w:pPr>
            <w:r w:rsidRPr="00854985">
              <w:rPr>
                <w:szCs w:val="24"/>
              </w:rPr>
              <w:t>426</w:t>
            </w:r>
          </w:p>
        </w:tc>
        <w:tc>
          <w:tcPr>
            <w:tcW w:w="3051" w:type="dxa"/>
            <w:tcBorders>
              <w:top w:val="nil"/>
              <w:bottom w:val="nil"/>
            </w:tcBorders>
          </w:tcPr>
          <w:p w14:paraId="370AB823" w14:textId="77777777" w:rsidR="00854985" w:rsidRPr="00854985" w:rsidRDefault="00854985" w:rsidP="001A79D9">
            <w:pPr>
              <w:pStyle w:val="NoSpacing"/>
              <w:rPr>
                <w:szCs w:val="24"/>
              </w:rPr>
            </w:pPr>
            <w:r w:rsidRPr="00854985">
              <w:rPr>
                <w:szCs w:val="24"/>
              </w:rPr>
              <w:t>51 EUC_2D</w:t>
            </w:r>
          </w:p>
        </w:tc>
      </w:tr>
      <w:tr w:rsidR="00854985" w:rsidRPr="00854985" w14:paraId="01C842DC" w14:textId="77777777" w:rsidTr="001A79D9">
        <w:trPr>
          <w:jc w:val="center"/>
        </w:trPr>
        <w:tc>
          <w:tcPr>
            <w:tcW w:w="0" w:type="auto"/>
            <w:tcBorders>
              <w:top w:val="nil"/>
              <w:bottom w:val="nil"/>
            </w:tcBorders>
          </w:tcPr>
          <w:p w14:paraId="05E3F32A" w14:textId="77777777" w:rsidR="00854985" w:rsidRPr="00854985" w:rsidRDefault="00854985" w:rsidP="001A79D9">
            <w:pPr>
              <w:pStyle w:val="NoSpacing"/>
              <w:rPr>
                <w:szCs w:val="24"/>
              </w:rPr>
            </w:pPr>
            <w:r w:rsidRPr="00854985">
              <w:rPr>
                <w:szCs w:val="24"/>
              </w:rPr>
              <w:t>4</w:t>
            </w:r>
          </w:p>
        </w:tc>
        <w:tc>
          <w:tcPr>
            <w:tcW w:w="0" w:type="auto"/>
            <w:tcBorders>
              <w:top w:val="nil"/>
              <w:bottom w:val="nil"/>
            </w:tcBorders>
          </w:tcPr>
          <w:p w14:paraId="14F43DCB" w14:textId="77777777" w:rsidR="00854985" w:rsidRPr="00854985" w:rsidRDefault="00854985" w:rsidP="001A79D9">
            <w:pPr>
              <w:pStyle w:val="NoSpacing"/>
              <w:rPr>
                <w:szCs w:val="24"/>
              </w:rPr>
            </w:pPr>
            <w:r w:rsidRPr="00854985">
              <w:rPr>
                <w:szCs w:val="24"/>
              </w:rPr>
              <w:t>Berlin52.tsp</w:t>
            </w:r>
          </w:p>
        </w:tc>
        <w:tc>
          <w:tcPr>
            <w:tcW w:w="0" w:type="auto"/>
            <w:tcBorders>
              <w:top w:val="nil"/>
              <w:bottom w:val="nil"/>
            </w:tcBorders>
          </w:tcPr>
          <w:p w14:paraId="78F35CAD" w14:textId="77777777" w:rsidR="00854985" w:rsidRPr="00854985" w:rsidRDefault="00854985" w:rsidP="001A79D9">
            <w:pPr>
              <w:pStyle w:val="NoSpacing"/>
              <w:rPr>
                <w:szCs w:val="24"/>
              </w:rPr>
            </w:pPr>
            <w:r w:rsidRPr="00854985">
              <w:rPr>
                <w:szCs w:val="24"/>
              </w:rPr>
              <w:t>7542</w:t>
            </w:r>
          </w:p>
        </w:tc>
        <w:tc>
          <w:tcPr>
            <w:tcW w:w="3051" w:type="dxa"/>
            <w:tcBorders>
              <w:top w:val="nil"/>
              <w:bottom w:val="nil"/>
            </w:tcBorders>
          </w:tcPr>
          <w:p w14:paraId="2B374113" w14:textId="77777777" w:rsidR="00854985" w:rsidRPr="00854985" w:rsidRDefault="00854985" w:rsidP="001A79D9">
            <w:pPr>
              <w:pStyle w:val="NoSpacing"/>
              <w:rPr>
                <w:szCs w:val="24"/>
              </w:rPr>
            </w:pPr>
            <w:r w:rsidRPr="00854985">
              <w:rPr>
                <w:szCs w:val="24"/>
              </w:rPr>
              <w:t>52 EUC_2D</w:t>
            </w:r>
          </w:p>
        </w:tc>
      </w:tr>
      <w:tr w:rsidR="00854985" w:rsidRPr="00854985" w14:paraId="293D586E" w14:textId="77777777" w:rsidTr="001A79D9">
        <w:trPr>
          <w:jc w:val="center"/>
        </w:trPr>
        <w:tc>
          <w:tcPr>
            <w:tcW w:w="0" w:type="auto"/>
            <w:tcBorders>
              <w:top w:val="nil"/>
              <w:bottom w:val="nil"/>
            </w:tcBorders>
          </w:tcPr>
          <w:p w14:paraId="7AB993F0" w14:textId="77777777" w:rsidR="00854985" w:rsidRPr="00854985" w:rsidRDefault="00854985" w:rsidP="001A79D9">
            <w:pPr>
              <w:pStyle w:val="NoSpacing"/>
              <w:rPr>
                <w:szCs w:val="24"/>
              </w:rPr>
            </w:pPr>
            <w:r w:rsidRPr="00854985">
              <w:rPr>
                <w:szCs w:val="24"/>
              </w:rPr>
              <w:t>5</w:t>
            </w:r>
          </w:p>
        </w:tc>
        <w:tc>
          <w:tcPr>
            <w:tcW w:w="0" w:type="auto"/>
            <w:tcBorders>
              <w:top w:val="nil"/>
              <w:bottom w:val="nil"/>
            </w:tcBorders>
          </w:tcPr>
          <w:p w14:paraId="3C6D49DD" w14:textId="77777777" w:rsidR="00854985" w:rsidRPr="00854985" w:rsidRDefault="00854985" w:rsidP="001A79D9">
            <w:pPr>
              <w:pStyle w:val="NoSpacing"/>
              <w:rPr>
                <w:szCs w:val="24"/>
              </w:rPr>
            </w:pPr>
            <w:r w:rsidRPr="00854985">
              <w:rPr>
                <w:szCs w:val="24"/>
              </w:rPr>
              <w:t>Eil101.tsp</w:t>
            </w:r>
          </w:p>
        </w:tc>
        <w:tc>
          <w:tcPr>
            <w:tcW w:w="0" w:type="auto"/>
            <w:tcBorders>
              <w:top w:val="nil"/>
              <w:bottom w:val="nil"/>
            </w:tcBorders>
          </w:tcPr>
          <w:p w14:paraId="47B76E70" w14:textId="77777777" w:rsidR="00854985" w:rsidRPr="00854985" w:rsidRDefault="00854985" w:rsidP="001A79D9">
            <w:pPr>
              <w:pStyle w:val="NoSpacing"/>
              <w:rPr>
                <w:szCs w:val="24"/>
              </w:rPr>
            </w:pPr>
            <w:r w:rsidRPr="00854985">
              <w:rPr>
                <w:szCs w:val="24"/>
              </w:rPr>
              <w:t>629</w:t>
            </w:r>
          </w:p>
        </w:tc>
        <w:tc>
          <w:tcPr>
            <w:tcW w:w="3051" w:type="dxa"/>
            <w:tcBorders>
              <w:top w:val="nil"/>
              <w:bottom w:val="nil"/>
            </w:tcBorders>
          </w:tcPr>
          <w:p w14:paraId="63149FA5" w14:textId="77777777" w:rsidR="00854985" w:rsidRPr="00854985" w:rsidRDefault="00854985" w:rsidP="001A79D9">
            <w:pPr>
              <w:pStyle w:val="NoSpacing"/>
              <w:rPr>
                <w:szCs w:val="24"/>
              </w:rPr>
            </w:pPr>
            <w:r w:rsidRPr="00854985">
              <w:rPr>
                <w:szCs w:val="24"/>
              </w:rPr>
              <w:t xml:space="preserve">101 EUC_2D </w:t>
            </w:r>
          </w:p>
        </w:tc>
      </w:tr>
      <w:tr w:rsidR="00854985" w:rsidRPr="00854985" w14:paraId="1399EC1B" w14:textId="77777777" w:rsidTr="001A79D9">
        <w:trPr>
          <w:jc w:val="center"/>
        </w:trPr>
        <w:tc>
          <w:tcPr>
            <w:tcW w:w="0" w:type="auto"/>
            <w:tcBorders>
              <w:top w:val="nil"/>
            </w:tcBorders>
          </w:tcPr>
          <w:p w14:paraId="3176457C" w14:textId="77777777" w:rsidR="00854985" w:rsidRPr="00854985" w:rsidRDefault="00854985" w:rsidP="001A79D9">
            <w:pPr>
              <w:pStyle w:val="NoSpacing"/>
              <w:rPr>
                <w:szCs w:val="24"/>
              </w:rPr>
            </w:pPr>
            <w:r w:rsidRPr="00854985">
              <w:rPr>
                <w:szCs w:val="24"/>
              </w:rPr>
              <w:lastRenderedPageBreak/>
              <w:t>6</w:t>
            </w:r>
          </w:p>
        </w:tc>
        <w:tc>
          <w:tcPr>
            <w:tcW w:w="0" w:type="auto"/>
            <w:tcBorders>
              <w:top w:val="nil"/>
            </w:tcBorders>
          </w:tcPr>
          <w:p w14:paraId="21547180" w14:textId="77777777" w:rsidR="00854985" w:rsidRPr="00854985" w:rsidRDefault="00854985" w:rsidP="001A79D9">
            <w:pPr>
              <w:pStyle w:val="NoSpacing"/>
              <w:rPr>
                <w:szCs w:val="24"/>
              </w:rPr>
            </w:pPr>
            <w:r w:rsidRPr="00854985">
              <w:rPr>
                <w:szCs w:val="24"/>
              </w:rPr>
              <w:t>Bier127.tsp</w:t>
            </w:r>
          </w:p>
        </w:tc>
        <w:tc>
          <w:tcPr>
            <w:tcW w:w="0" w:type="auto"/>
            <w:tcBorders>
              <w:top w:val="nil"/>
            </w:tcBorders>
          </w:tcPr>
          <w:p w14:paraId="3F9311F8" w14:textId="77777777" w:rsidR="00854985" w:rsidRPr="00854985" w:rsidRDefault="00854985" w:rsidP="001A79D9">
            <w:pPr>
              <w:pStyle w:val="NoSpacing"/>
              <w:rPr>
                <w:szCs w:val="24"/>
              </w:rPr>
            </w:pPr>
            <w:r w:rsidRPr="00854985">
              <w:rPr>
                <w:szCs w:val="24"/>
              </w:rPr>
              <w:t>118282</w:t>
            </w:r>
          </w:p>
        </w:tc>
        <w:tc>
          <w:tcPr>
            <w:tcW w:w="3051" w:type="dxa"/>
            <w:tcBorders>
              <w:top w:val="nil"/>
            </w:tcBorders>
          </w:tcPr>
          <w:p w14:paraId="0825221A" w14:textId="77777777" w:rsidR="00854985" w:rsidRPr="00854985" w:rsidRDefault="00854985" w:rsidP="001A79D9">
            <w:pPr>
              <w:pStyle w:val="NoSpacing"/>
              <w:rPr>
                <w:szCs w:val="24"/>
              </w:rPr>
            </w:pPr>
            <w:r w:rsidRPr="00854985">
              <w:rPr>
                <w:szCs w:val="24"/>
              </w:rPr>
              <w:t>127 EUC_2D</w:t>
            </w:r>
          </w:p>
        </w:tc>
      </w:tr>
      <w:tr w:rsidR="00854985" w:rsidRPr="00854985" w14:paraId="5D556100" w14:textId="77777777" w:rsidTr="001A79D9">
        <w:trPr>
          <w:jc w:val="center"/>
        </w:trPr>
        <w:tc>
          <w:tcPr>
            <w:tcW w:w="0" w:type="auto"/>
          </w:tcPr>
          <w:p w14:paraId="1303852E" w14:textId="77777777" w:rsidR="00854985" w:rsidRPr="00854985" w:rsidRDefault="00854985" w:rsidP="001A79D9">
            <w:pPr>
              <w:pStyle w:val="NoSpacing"/>
              <w:rPr>
                <w:szCs w:val="24"/>
              </w:rPr>
            </w:pPr>
            <w:r w:rsidRPr="00854985">
              <w:rPr>
                <w:szCs w:val="24"/>
              </w:rPr>
              <w:t>7</w:t>
            </w:r>
          </w:p>
        </w:tc>
        <w:tc>
          <w:tcPr>
            <w:tcW w:w="0" w:type="auto"/>
          </w:tcPr>
          <w:p w14:paraId="0918E020" w14:textId="77777777" w:rsidR="00854985" w:rsidRPr="00854985" w:rsidRDefault="00854985" w:rsidP="001A79D9">
            <w:pPr>
              <w:pStyle w:val="NoSpacing"/>
              <w:rPr>
                <w:szCs w:val="24"/>
              </w:rPr>
            </w:pPr>
            <w:r w:rsidRPr="00854985">
              <w:rPr>
                <w:szCs w:val="24"/>
              </w:rPr>
              <w:t>Ch150.tsp</w:t>
            </w:r>
          </w:p>
        </w:tc>
        <w:tc>
          <w:tcPr>
            <w:tcW w:w="0" w:type="auto"/>
          </w:tcPr>
          <w:p w14:paraId="1A5AD7C3" w14:textId="77777777" w:rsidR="00854985" w:rsidRPr="00854985" w:rsidRDefault="00854985" w:rsidP="001A79D9">
            <w:pPr>
              <w:pStyle w:val="NoSpacing"/>
              <w:rPr>
                <w:szCs w:val="24"/>
              </w:rPr>
            </w:pPr>
            <w:r w:rsidRPr="00854985">
              <w:rPr>
                <w:szCs w:val="24"/>
              </w:rPr>
              <w:t>6528</w:t>
            </w:r>
          </w:p>
        </w:tc>
        <w:tc>
          <w:tcPr>
            <w:tcW w:w="3051" w:type="dxa"/>
          </w:tcPr>
          <w:p w14:paraId="2A1406CB" w14:textId="77777777" w:rsidR="00854985" w:rsidRPr="00854985" w:rsidRDefault="00854985" w:rsidP="001A79D9">
            <w:pPr>
              <w:pStyle w:val="NoSpacing"/>
              <w:rPr>
                <w:szCs w:val="24"/>
              </w:rPr>
            </w:pPr>
            <w:r w:rsidRPr="00854985">
              <w:rPr>
                <w:szCs w:val="24"/>
              </w:rPr>
              <w:t>150 EUC_2D</w:t>
            </w:r>
          </w:p>
        </w:tc>
      </w:tr>
      <w:tr w:rsidR="00854985" w:rsidRPr="00854985" w14:paraId="093D4E14" w14:textId="77777777" w:rsidTr="001A79D9">
        <w:trPr>
          <w:jc w:val="center"/>
        </w:trPr>
        <w:tc>
          <w:tcPr>
            <w:tcW w:w="0" w:type="auto"/>
          </w:tcPr>
          <w:p w14:paraId="2F77333D" w14:textId="77777777" w:rsidR="00854985" w:rsidRPr="00854985" w:rsidRDefault="00854985" w:rsidP="001A79D9">
            <w:pPr>
              <w:pStyle w:val="NoSpacing"/>
              <w:rPr>
                <w:szCs w:val="24"/>
              </w:rPr>
            </w:pPr>
            <w:r w:rsidRPr="00854985">
              <w:rPr>
                <w:szCs w:val="24"/>
              </w:rPr>
              <w:t>8</w:t>
            </w:r>
          </w:p>
        </w:tc>
        <w:tc>
          <w:tcPr>
            <w:tcW w:w="0" w:type="auto"/>
          </w:tcPr>
          <w:p w14:paraId="0AF576C4" w14:textId="77777777" w:rsidR="00854985" w:rsidRPr="00854985" w:rsidRDefault="00854985" w:rsidP="001A79D9">
            <w:pPr>
              <w:pStyle w:val="NoSpacing"/>
              <w:rPr>
                <w:szCs w:val="24"/>
              </w:rPr>
            </w:pPr>
            <w:r w:rsidRPr="00854985">
              <w:rPr>
                <w:szCs w:val="24"/>
              </w:rPr>
              <w:t>D198.tsp</w:t>
            </w:r>
          </w:p>
        </w:tc>
        <w:tc>
          <w:tcPr>
            <w:tcW w:w="0" w:type="auto"/>
          </w:tcPr>
          <w:p w14:paraId="05D9FB3F" w14:textId="77777777" w:rsidR="00854985" w:rsidRPr="00854985" w:rsidRDefault="00854985" w:rsidP="001A79D9">
            <w:pPr>
              <w:pStyle w:val="NoSpacing"/>
              <w:rPr>
                <w:szCs w:val="24"/>
              </w:rPr>
            </w:pPr>
            <w:r w:rsidRPr="00854985">
              <w:rPr>
                <w:szCs w:val="24"/>
              </w:rPr>
              <w:t>15780</w:t>
            </w:r>
          </w:p>
        </w:tc>
        <w:tc>
          <w:tcPr>
            <w:tcW w:w="3051" w:type="dxa"/>
          </w:tcPr>
          <w:p w14:paraId="168862A7" w14:textId="77777777" w:rsidR="00854985" w:rsidRPr="00854985" w:rsidRDefault="00854985" w:rsidP="001A79D9">
            <w:pPr>
              <w:pStyle w:val="NoSpacing"/>
              <w:rPr>
                <w:szCs w:val="24"/>
              </w:rPr>
            </w:pPr>
            <w:r w:rsidRPr="00854985">
              <w:rPr>
                <w:szCs w:val="24"/>
              </w:rPr>
              <w:t>198 EUC_2D</w:t>
            </w:r>
          </w:p>
        </w:tc>
      </w:tr>
      <w:tr w:rsidR="00854985" w:rsidRPr="00854985" w14:paraId="22BBBBC9" w14:textId="77777777" w:rsidTr="001A79D9">
        <w:trPr>
          <w:jc w:val="center"/>
        </w:trPr>
        <w:tc>
          <w:tcPr>
            <w:tcW w:w="0" w:type="auto"/>
          </w:tcPr>
          <w:p w14:paraId="0FE90B98" w14:textId="77777777" w:rsidR="00854985" w:rsidRPr="00854985" w:rsidRDefault="00854985" w:rsidP="001A79D9">
            <w:pPr>
              <w:pStyle w:val="NoSpacing"/>
              <w:rPr>
                <w:szCs w:val="24"/>
              </w:rPr>
            </w:pPr>
            <w:r w:rsidRPr="00854985">
              <w:rPr>
                <w:szCs w:val="24"/>
              </w:rPr>
              <w:t>9</w:t>
            </w:r>
          </w:p>
        </w:tc>
        <w:tc>
          <w:tcPr>
            <w:tcW w:w="0" w:type="auto"/>
          </w:tcPr>
          <w:p w14:paraId="7A6E6DC7" w14:textId="77777777" w:rsidR="00854985" w:rsidRPr="00854985" w:rsidRDefault="00854985" w:rsidP="001A79D9">
            <w:pPr>
              <w:pStyle w:val="NoSpacing"/>
              <w:rPr>
                <w:szCs w:val="24"/>
              </w:rPr>
            </w:pPr>
            <w:r w:rsidRPr="00854985">
              <w:rPr>
                <w:szCs w:val="24"/>
              </w:rPr>
              <w:t>Tsp225.tsp</w:t>
            </w:r>
          </w:p>
        </w:tc>
        <w:tc>
          <w:tcPr>
            <w:tcW w:w="0" w:type="auto"/>
          </w:tcPr>
          <w:p w14:paraId="797667E5" w14:textId="77777777" w:rsidR="00854985" w:rsidRPr="00854985" w:rsidRDefault="00854985" w:rsidP="001A79D9">
            <w:pPr>
              <w:pStyle w:val="NoSpacing"/>
              <w:rPr>
                <w:szCs w:val="24"/>
              </w:rPr>
            </w:pPr>
            <w:r w:rsidRPr="00854985">
              <w:rPr>
                <w:szCs w:val="24"/>
              </w:rPr>
              <w:t>3916</w:t>
            </w:r>
          </w:p>
        </w:tc>
        <w:tc>
          <w:tcPr>
            <w:tcW w:w="3051" w:type="dxa"/>
          </w:tcPr>
          <w:p w14:paraId="4E7CBF17" w14:textId="77777777" w:rsidR="00854985" w:rsidRPr="00854985" w:rsidRDefault="00854985" w:rsidP="001A79D9">
            <w:pPr>
              <w:pStyle w:val="NoSpacing"/>
              <w:rPr>
                <w:szCs w:val="24"/>
              </w:rPr>
            </w:pPr>
            <w:r w:rsidRPr="00854985">
              <w:rPr>
                <w:szCs w:val="24"/>
              </w:rPr>
              <w:t>198 EUC_2D</w:t>
            </w:r>
          </w:p>
        </w:tc>
      </w:tr>
      <w:tr w:rsidR="00854985" w:rsidRPr="00854985" w14:paraId="22DDC694" w14:textId="77777777" w:rsidTr="001A79D9">
        <w:trPr>
          <w:jc w:val="center"/>
        </w:trPr>
        <w:tc>
          <w:tcPr>
            <w:tcW w:w="0" w:type="auto"/>
          </w:tcPr>
          <w:p w14:paraId="171FCD1D" w14:textId="77777777" w:rsidR="00854985" w:rsidRPr="00854985" w:rsidRDefault="00854985" w:rsidP="001A79D9">
            <w:pPr>
              <w:pStyle w:val="NoSpacing"/>
              <w:rPr>
                <w:szCs w:val="24"/>
              </w:rPr>
            </w:pPr>
            <w:r w:rsidRPr="00854985">
              <w:rPr>
                <w:szCs w:val="24"/>
              </w:rPr>
              <w:t>10</w:t>
            </w:r>
          </w:p>
        </w:tc>
        <w:tc>
          <w:tcPr>
            <w:tcW w:w="0" w:type="auto"/>
          </w:tcPr>
          <w:p w14:paraId="3A0C82C4" w14:textId="77777777" w:rsidR="00854985" w:rsidRPr="00854985" w:rsidRDefault="00854985" w:rsidP="001A79D9">
            <w:pPr>
              <w:pStyle w:val="NoSpacing"/>
              <w:rPr>
                <w:szCs w:val="24"/>
              </w:rPr>
            </w:pPr>
            <w:r w:rsidRPr="00854985">
              <w:rPr>
                <w:szCs w:val="24"/>
              </w:rPr>
              <w:t>Gil262.tsp</w:t>
            </w:r>
          </w:p>
        </w:tc>
        <w:tc>
          <w:tcPr>
            <w:tcW w:w="0" w:type="auto"/>
          </w:tcPr>
          <w:p w14:paraId="0D0159A5" w14:textId="77777777" w:rsidR="00854985" w:rsidRPr="00854985" w:rsidRDefault="00854985" w:rsidP="001A79D9">
            <w:pPr>
              <w:pStyle w:val="NoSpacing"/>
              <w:rPr>
                <w:szCs w:val="24"/>
              </w:rPr>
            </w:pPr>
            <w:r w:rsidRPr="00854985">
              <w:rPr>
                <w:szCs w:val="24"/>
              </w:rPr>
              <w:t>2378</w:t>
            </w:r>
          </w:p>
        </w:tc>
        <w:tc>
          <w:tcPr>
            <w:tcW w:w="3051" w:type="dxa"/>
          </w:tcPr>
          <w:p w14:paraId="07D8CA83" w14:textId="77777777" w:rsidR="00854985" w:rsidRPr="00854985" w:rsidRDefault="00854985" w:rsidP="001A79D9">
            <w:pPr>
              <w:pStyle w:val="NoSpacing"/>
              <w:rPr>
                <w:szCs w:val="24"/>
              </w:rPr>
            </w:pPr>
            <w:r w:rsidRPr="00854985">
              <w:rPr>
                <w:szCs w:val="24"/>
              </w:rPr>
              <w:t>plots TSP, 225 EUC_2D</w:t>
            </w:r>
          </w:p>
        </w:tc>
      </w:tr>
      <w:tr w:rsidR="00854985" w:rsidRPr="00854985" w14:paraId="404FE53F" w14:textId="77777777" w:rsidTr="001A79D9">
        <w:trPr>
          <w:jc w:val="center"/>
        </w:trPr>
        <w:tc>
          <w:tcPr>
            <w:tcW w:w="0" w:type="auto"/>
          </w:tcPr>
          <w:p w14:paraId="3117DE14" w14:textId="77777777" w:rsidR="00854985" w:rsidRPr="00854985" w:rsidRDefault="00854985" w:rsidP="001A79D9">
            <w:pPr>
              <w:pStyle w:val="NoSpacing"/>
              <w:rPr>
                <w:szCs w:val="24"/>
              </w:rPr>
            </w:pPr>
            <w:r w:rsidRPr="00854985">
              <w:rPr>
                <w:szCs w:val="24"/>
              </w:rPr>
              <w:t>11</w:t>
            </w:r>
          </w:p>
        </w:tc>
        <w:tc>
          <w:tcPr>
            <w:tcW w:w="0" w:type="auto"/>
          </w:tcPr>
          <w:p w14:paraId="7BAF7596" w14:textId="6A4024DA" w:rsidR="00854985" w:rsidRPr="00854985" w:rsidRDefault="002F2A4F" w:rsidP="001A79D9">
            <w:pPr>
              <w:pStyle w:val="NoSpacing"/>
              <w:rPr>
                <w:szCs w:val="24"/>
              </w:rPr>
            </w:pPr>
            <w:r>
              <w:rPr>
                <w:szCs w:val="24"/>
              </w:rPr>
              <w:t>A</w:t>
            </w:r>
            <w:r w:rsidR="00854985" w:rsidRPr="00854985">
              <w:rPr>
                <w:szCs w:val="24"/>
              </w:rPr>
              <w:t>tt532.tsp</w:t>
            </w:r>
          </w:p>
        </w:tc>
        <w:tc>
          <w:tcPr>
            <w:tcW w:w="0" w:type="auto"/>
          </w:tcPr>
          <w:p w14:paraId="153EF0E8" w14:textId="77777777" w:rsidR="00854985" w:rsidRPr="00854985" w:rsidRDefault="00854985" w:rsidP="001A79D9">
            <w:pPr>
              <w:pStyle w:val="NoSpacing"/>
              <w:rPr>
                <w:szCs w:val="24"/>
              </w:rPr>
            </w:pPr>
            <w:r w:rsidRPr="00854985">
              <w:rPr>
                <w:szCs w:val="24"/>
              </w:rPr>
              <w:t>27686</w:t>
            </w:r>
          </w:p>
        </w:tc>
        <w:tc>
          <w:tcPr>
            <w:tcW w:w="3051" w:type="dxa"/>
          </w:tcPr>
          <w:p w14:paraId="2AACC009" w14:textId="77777777" w:rsidR="00854985" w:rsidRPr="00854985" w:rsidRDefault="00854985" w:rsidP="001A79D9">
            <w:pPr>
              <w:pStyle w:val="NoSpacing"/>
              <w:rPr>
                <w:szCs w:val="24"/>
              </w:rPr>
            </w:pPr>
            <w:r w:rsidRPr="00854985">
              <w:rPr>
                <w:szCs w:val="24"/>
              </w:rPr>
              <w:t>532 EUC_3D</w:t>
            </w:r>
          </w:p>
        </w:tc>
      </w:tr>
      <w:tr w:rsidR="00854985" w:rsidRPr="00854985" w14:paraId="250A3C3D" w14:textId="77777777" w:rsidTr="001A79D9">
        <w:trPr>
          <w:jc w:val="center"/>
        </w:trPr>
        <w:tc>
          <w:tcPr>
            <w:tcW w:w="0" w:type="auto"/>
          </w:tcPr>
          <w:p w14:paraId="541A82C5" w14:textId="77777777" w:rsidR="00854985" w:rsidRPr="00854985" w:rsidRDefault="00854985" w:rsidP="001A79D9">
            <w:pPr>
              <w:pStyle w:val="NoSpacing"/>
              <w:rPr>
                <w:szCs w:val="24"/>
              </w:rPr>
            </w:pPr>
            <w:r w:rsidRPr="00854985">
              <w:rPr>
                <w:szCs w:val="24"/>
              </w:rPr>
              <w:t>12</w:t>
            </w:r>
          </w:p>
        </w:tc>
        <w:tc>
          <w:tcPr>
            <w:tcW w:w="0" w:type="auto"/>
          </w:tcPr>
          <w:p w14:paraId="18179417" w14:textId="77777777" w:rsidR="00854985" w:rsidRPr="00854985" w:rsidRDefault="00854985" w:rsidP="001A79D9">
            <w:pPr>
              <w:pStyle w:val="NoSpacing"/>
              <w:rPr>
                <w:szCs w:val="24"/>
              </w:rPr>
            </w:pPr>
            <w:r w:rsidRPr="00854985">
              <w:rPr>
                <w:szCs w:val="24"/>
              </w:rPr>
              <w:t>Ei8246.tsp</w:t>
            </w:r>
          </w:p>
        </w:tc>
        <w:tc>
          <w:tcPr>
            <w:tcW w:w="0" w:type="auto"/>
          </w:tcPr>
          <w:p w14:paraId="5B98E5A2" w14:textId="77777777" w:rsidR="00854985" w:rsidRPr="00854985" w:rsidRDefault="00854985" w:rsidP="001A79D9">
            <w:pPr>
              <w:pStyle w:val="NoSpacing"/>
              <w:rPr>
                <w:szCs w:val="24"/>
              </w:rPr>
            </w:pPr>
            <w:r w:rsidRPr="00854985">
              <w:rPr>
                <w:szCs w:val="24"/>
              </w:rPr>
              <w:t>unknown</w:t>
            </w:r>
          </w:p>
        </w:tc>
        <w:tc>
          <w:tcPr>
            <w:tcW w:w="3051" w:type="dxa"/>
          </w:tcPr>
          <w:p w14:paraId="13AE694C" w14:textId="77777777" w:rsidR="00854985" w:rsidRPr="00854985" w:rsidRDefault="00854985" w:rsidP="001A79D9">
            <w:pPr>
              <w:pStyle w:val="NoSpacing"/>
              <w:rPr>
                <w:szCs w:val="24"/>
              </w:rPr>
            </w:pPr>
            <w:r w:rsidRPr="00854985">
              <w:rPr>
                <w:szCs w:val="24"/>
              </w:rPr>
              <w:t>8246 towns in Ireland EUC_2D</w:t>
            </w:r>
          </w:p>
        </w:tc>
      </w:tr>
      <w:tr w:rsidR="00854985" w:rsidRPr="00854985" w14:paraId="29B64330" w14:textId="77777777" w:rsidTr="001A79D9">
        <w:trPr>
          <w:jc w:val="center"/>
        </w:trPr>
        <w:tc>
          <w:tcPr>
            <w:tcW w:w="0" w:type="auto"/>
          </w:tcPr>
          <w:p w14:paraId="14B5A969" w14:textId="77777777" w:rsidR="00854985" w:rsidRPr="00854985" w:rsidRDefault="00854985" w:rsidP="001A79D9">
            <w:pPr>
              <w:pStyle w:val="NoSpacing"/>
              <w:rPr>
                <w:szCs w:val="24"/>
              </w:rPr>
            </w:pPr>
            <w:r w:rsidRPr="00854985">
              <w:rPr>
                <w:szCs w:val="24"/>
              </w:rPr>
              <w:t>13</w:t>
            </w:r>
          </w:p>
        </w:tc>
        <w:tc>
          <w:tcPr>
            <w:tcW w:w="0" w:type="auto"/>
          </w:tcPr>
          <w:p w14:paraId="1830CBEE" w14:textId="06CAD56D" w:rsidR="00854985" w:rsidRPr="00854985" w:rsidRDefault="002F2A4F" w:rsidP="001A79D9">
            <w:pPr>
              <w:pStyle w:val="NoSpacing"/>
              <w:rPr>
                <w:szCs w:val="24"/>
              </w:rPr>
            </w:pPr>
            <w:r>
              <w:rPr>
                <w:szCs w:val="24"/>
              </w:rPr>
              <w:t>U</w:t>
            </w:r>
            <w:r w:rsidR="00854985" w:rsidRPr="00854985">
              <w:rPr>
                <w:szCs w:val="24"/>
              </w:rPr>
              <w:t>sa13509</w:t>
            </w:r>
            <w:r w:rsidR="001039D4">
              <w:rPr>
                <w:szCs w:val="24"/>
              </w:rPr>
              <w:t>.tsp</w:t>
            </w:r>
          </w:p>
        </w:tc>
        <w:tc>
          <w:tcPr>
            <w:tcW w:w="0" w:type="auto"/>
          </w:tcPr>
          <w:p w14:paraId="230C3870" w14:textId="77777777" w:rsidR="00854985" w:rsidRPr="00854985" w:rsidRDefault="00854985" w:rsidP="001A79D9">
            <w:pPr>
              <w:pStyle w:val="NoSpacing"/>
              <w:rPr>
                <w:szCs w:val="24"/>
              </w:rPr>
            </w:pPr>
            <w:r w:rsidRPr="00854985">
              <w:rPr>
                <w:szCs w:val="24"/>
              </w:rPr>
              <w:t>19982859</w:t>
            </w:r>
          </w:p>
        </w:tc>
        <w:tc>
          <w:tcPr>
            <w:tcW w:w="3051" w:type="dxa"/>
          </w:tcPr>
          <w:p w14:paraId="26DDE566" w14:textId="77777777" w:rsidR="00854985" w:rsidRPr="00854985" w:rsidRDefault="00854985" w:rsidP="00854985">
            <w:pPr>
              <w:pStyle w:val="NoSpacing"/>
              <w:keepNext/>
              <w:rPr>
                <w:szCs w:val="24"/>
              </w:rPr>
            </w:pPr>
            <w:r w:rsidRPr="00854985">
              <w:rPr>
                <w:szCs w:val="24"/>
              </w:rPr>
              <w:t>13509 settlements in the USA</w:t>
            </w:r>
          </w:p>
        </w:tc>
      </w:tr>
    </w:tbl>
    <w:p w14:paraId="72450061" w14:textId="1878FD49" w:rsidR="00043D3C" w:rsidRDefault="00854985" w:rsidP="00854985">
      <w:pPr>
        <w:pStyle w:val="Caption"/>
        <w:rPr>
          <w:lang w:val="en-IE"/>
        </w:rPr>
      </w:pPr>
      <w:bookmarkStart w:id="236" w:name="_Toc396945049"/>
      <w:r>
        <w:t xml:space="preserve">Table </w:t>
      </w:r>
      <w:r>
        <w:fldChar w:fldCharType="begin"/>
      </w:r>
      <w:r>
        <w:instrText xml:space="preserve"> SEQ Table \* ARABIC </w:instrText>
      </w:r>
      <w:r>
        <w:fldChar w:fldCharType="separate"/>
      </w:r>
      <w:r w:rsidR="00DC0160">
        <w:rPr>
          <w:noProof/>
        </w:rPr>
        <w:t>12</w:t>
      </w:r>
      <w:r>
        <w:fldChar w:fldCharType="end"/>
      </w:r>
      <w:r w:rsidR="00980EDC" w:rsidRPr="00980EDC">
        <w:t xml:space="preserve"> - </w:t>
      </w:r>
      <w:r w:rsidRPr="00966DF1">
        <w:t>Experiment problem instances</w:t>
      </w:r>
      <w:bookmarkEnd w:id="236"/>
    </w:p>
    <w:bookmarkEnd w:id="233"/>
    <w:bookmarkEnd w:id="234"/>
    <w:p w14:paraId="03547350" w14:textId="77777777" w:rsidR="00703FA7" w:rsidRPr="0005431A" w:rsidRDefault="00703FA7" w:rsidP="00703FA7">
      <w:pPr>
        <w:rPr>
          <w:lang w:val="en-IE"/>
        </w:rPr>
      </w:pPr>
    </w:p>
    <w:tbl>
      <w:tblPr>
        <w:tblW w:w="0" w:type="auto"/>
        <w:jc w:val="center"/>
        <w:tblBorders>
          <w:top w:val="single" w:sz="4" w:space="0" w:color="auto"/>
          <w:bottom w:val="single" w:sz="4" w:space="0" w:color="auto"/>
        </w:tblBorders>
        <w:tblLook w:val="04A0" w:firstRow="1" w:lastRow="0" w:firstColumn="1" w:lastColumn="0" w:noHBand="0" w:noVBand="1"/>
      </w:tblPr>
      <w:tblGrid>
        <w:gridCol w:w="976"/>
        <w:gridCol w:w="2476"/>
        <w:gridCol w:w="1483"/>
      </w:tblGrid>
      <w:tr w:rsidR="00A4562F" w:rsidRPr="0005431A" w14:paraId="662D07D6" w14:textId="77777777" w:rsidTr="00DF2F5A">
        <w:trPr>
          <w:jc w:val="center"/>
        </w:trPr>
        <w:tc>
          <w:tcPr>
            <w:tcW w:w="0" w:type="auto"/>
            <w:tcBorders>
              <w:bottom w:val="single" w:sz="4" w:space="0" w:color="auto"/>
            </w:tcBorders>
          </w:tcPr>
          <w:p w14:paraId="4FE473AC" w14:textId="77777777" w:rsidR="00A4562F" w:rsidRPr="0005431A" w:rsidRDefault="00FB572D" w:rsidP="00DF2F5A">
            <w:pPr>
              <w:pStyle w:val="NoSpacing"/>
              <w:rPr>
                <w:lang w:val="en-IE"/>
              </w:rPr>
            </w:pPr>
            <w:r w:rsidRPr="0005431A">
              <w:rPr>
                <w:lang w:val="en-IE"/>
              </w:rPr>
              <w:t>C</w:t>
            </w:r>
            <w:r w:rsidR="00A4562F" w:rsidRPr="0005431A">
              <w:rPr>
                <w:lang w:val="en-IE"/>
              </w:rPr>
              <w:t>hapter</w:t>
            </w:r>
          </w:p>
        </w:tc>
        <w:tc>
          <w:tcPr>
            <w:tcW w:w="0" w:type="auto"/>
            <w:tcBorders>
              <w:bottom w:val="single" w:sz="4" w:space="0" w:color="auto"/>
            </w:tcBorders>
          </w:tcPr>
          <w:p w14:paraId="0A36635B" w14:textId="77777777" w:rsidR="00A4562F" w:rsidRPr="0005431A" w:rsidRDefault="00FB572D" w:rsidP="00DF2F5A">
            <w:pPr>
              <w:pStyle w:val="NoSpacing"/>
              <w:rPr>
                <w:lang w:val="en-IE"/>
              </w:rPr>
            </w:pPr>
            <w:r w:rsidRPr="0005431A">
              <w:rPr>
                <w:lang w:val="en-IE"/>
              </w:rPr>
              <w:t>Algorithm</w:t>
            </w:r>
          </w:p>
        </w:tc>
        <w:tc>
          <w:tcPr>
            <w:tcW w:w="0" w:type="auto"/>
            <w:tcBorders>
              <w:bottom w:val="single" w:sz="4" w:space="0" w:color="auto"/>
            </w:tcBorders>
          </w:tcPr>
          <w:p w14:paraId="638E53AD" w14:textId="77777777" w:rsidR="00A4562F" w:rsidRPr="0005431A" w:rsidRDefault="00FB572D" w:rsidP="00A4562F">
            <w:pPr>
              <w:pStyle w:val="NoSpacing"/>
              <w:rPr>
                <w:lang w:val="en-IE"/>
              </w:rPr>
            </w:pPr>
            <w:r w:rsidRPr="0005431A">
              <w:rPr>
                <w:lang w:val="en-IE"/>
              </w:rPr>
              <w:t>Abbreviation</w:t>
            </w:r>
            <w:r w:rsidR="00A4562F" w:rsidRPr="0005431A">
              <w:rPr>
                <w:lang w:val="en-IE"/>
              </w:rPr>
              <w:t xml:space="preserve"> </w:t>
            </w:r>
          </w:p>
        </w:tc>
      </w:tr>
      <w:tr w:rsidR="00A4562F" w:rsidRPr="0005431A" w14:paraId="35E9C72A" w14:textId="77777777" w:rsidTr="00DF2F5A">
        <w:trPr>
          <w:jc w:val="center"/>
        </w:trPr>
        <w:tc>
          <w:tcPr>
            <w:tcW w:w="0" w:type="auto"/>
            <w:tcBorders>
              <w:top w:val="single" w:sz="4" w:space="0" w:color="auto"/>
              <w:bottom w:val="nil"/>
            </w:tcBorders>
          </w:tcPr>
          <w:p w14:paraId="68927D79" w14:textId="77777777" w:rsidR="00A4562F" w:rsidRPr="0005431A" w:rsidRDefault="00A4562F" w:rsidP="00DF2F5A">
            <w:pPr>
              <w:pStyle w:val="NoSpacing"/>
              <w:rPr>
                <w:lang w:val="en-IE"/>
              </w:rPr>
            </w:pPr>
            <w:r w:rsidRPr="0005431A">
              <w:rPr>
                <w:lang w:val="en-IE"/>
              </w:rPr>
              <w:t>4</w:t>
            </w:r>
          </w:p>
        </w:tc>
        <w:tc>
          <w:tcPr>
            <w:tcW w:w="0" w:type="auto"/>
            <w:tcBorders>
              <w:top w:val="single" w:sz="4" w:space="0" w:color="auto"/>
              <w:bottom w:val="nil"/>
            </w:tcBorders>
          </w:tcPr>
          <w:p w14:paraId="56E477E7" w14:textId="77777777" w:rsidR="00A4562F" w:rsidRPr="0005431A" w:rsidRDefault="00A4562F" w:rsidP="00DF2F5A">
            <w:pPr>
              <w:pStyle w:val="NoSpacing"/>
              <w:rPr>
                <w:lang w:val="en-IE"/>
              </w:rPr>
            </w:pPr>
            <w:r w:rsidRPr="0005431A">
              <w:rPr>
                <w:lang w:val="en-IE"/>
              </w:rPr>
              <w:t>Ant System</w:t>
            </w:r>
          </w:p>
        </w:tc>
        <w:tc>
          <w:tcPr>
            <w:tcW w:w="0" w:type="auto"/>
            <w:tcBorders>
              <w:top w:val="single" w:sz="4" w:space="0" w:color="auto"/>
              <w:bottom w:val="nil"/>
            </w:tcBorders>
          </w:tcPr>
          <w:p w14:paraId="15D8B6CE" w14:textId="77777777" w:rsidR="00A4562F" w:rsidRPr="0005431A" w:rsidRDefault="00A4562F" w:rsidP="00DF2F5A">
            <w:pPr>
              <w:pStyle w:val="NoSpacing"/>
              <w:rPr>
                <w:lang w:val="en-IE"/>
              </w:rPr>
            </w:pPr>
            <w:r w:rsidRPr="0005431A">
              <w:rPr>
                <w:lang w:val="en-IE"/>
              </w:rPr>
              <w:t>AS</w:t>
            </w:r>
          </w:p>
        </w:tc>
      </w:tr>
      <w:tr w:rsidR="00A4562F" w:rsidRPr="0005431A" w14:paraId="41AE078E" w14:textId="77777777" w:rsidTr="00DF2F5A">
        <w:trPr>
          <w:jc w:val="center"/>
        </w:trPr>
        <w:tc>
          <w:tcPr>
            <w:tcW w:w="0" w:type="auto"/>
            <w:tcBorders>
              <w:top w:val="nil"/>
              <w:bottom w:val="nil"/>
            </w:tcBorders>
          </w:tcPr>
          <w:p w14:paraId="648A774A" w14:textId="77777777" w:rsidR="00A4562F" w:rsidRPr="0005431A" w:rsidRDefault="00FB572D" w:rsidP="00DF2F5A">
            <w:pPr>
              <w:pStyle w:val="NoSpacing"/>
              <w:rPr>
                <w:lang w:val="en-IE"/>
              </w:rPr>
            </w:pPr>
            <w:r w:rsidRPr="0005431A">
              <w:rPr>
                <w:lang w:val="en-IE"/>
              </w:rPr>
              <w:t>5</w:t>
            </w:r>
          </w:p>
        </w:tc>
        <w:tc>
          <w:tcPr>
            <w:tcW w:w="0" w:type="auto"/>
            <w:tcBorders>
              <w:top w:val="nil"/>
              <w:bottom w:val="nil"/>
            </w:tcBorders>
          </w:tcPr>
          <w:p w14:paraId="2F0F3457" w14:textId="77777777" w:rsidR="00A4562F" w:rsidRPr="0005431A" w:rsidRDefault="00FB572D" w:rsidP="00DF2F5A">
            <w:pPr>
              <w:pStyle w:val="NoSpacing"/>
              <w:rPr>
                <w:lang w:val="en-IE"/>
              </w:rPr>
            </w:pPr>
            <w:r w:rsidRPr="0005431A">
              <w:rPr>
                <w:lang w:val="en-IE"/>
              </w:rPr>
              <w:t>Elitist Ant System</w:t>
            </w:r>
          </w:p>
        </w:tc>
        <w:tc>
          <w:tcPr>
            <w:tcW w:w="0" w:type="auto"/>
            <w:tcBorders>
              <w:top w:val="nil"/>
              <w:bottom w:val="nil"/>
            </w:tcBorders>
          </w:tcPr>
          <w:p w14:paraId="7557BB01" w14:textId="77777777" w:rsidR="00A4562F" w:rsidRPr="0005431A" w:rsidRDefault="00FB572D" w:rsidP="00DF2F5A">
            <w:pPr>
              <w:pStyle w:val="NoSpacing"/>
              <w:rPr>
                <w:lang w:val="en-IE"/>
              </w:rPr>
            </w:pPr>
            <w:r w:rsidRPr="0005431A">
              <w:rPr>
                <w:lang w:val="en-IE"/>
              </w:rPr>
              <w:t>EAS</w:t>
            </w:r>
          </w:p>
        </w:tc>
      </w:tr>
      <w:tr w:rsidR="00A4562F" w:rsidRPr="0005431A" w14:paraId="0543EF14" w14:textId="77777777" w:rsidTr="00DF2F5A">
        <w:trPr>
          <w:jc w:val="center"/>
        </w:trPr>
        <w:tc>
          <w:tcPr>
            <w:tcW w:w="0" w:type="auto"/>
            <w:tcBorders>
              <w:top w:val="nil"/>
              <w:bottom w:val="nil"/>
            </w:tcBorders>
          </w:tcPr>
          <w:p w14:paraId="4C64A588" w14:textId="77777777" w:rsidR="00A4562F" w:rsidRPr="0005431A" w:rsidRDefault="00FB572D" w:rsidP="00DF2F5A">
            <w:pPr>
              <w:pStyle w:val="NoSpacing"/>
              <w:rPr>
                <w:lang w:val="en-IE"/>
              </w:rPr>
            </w:pPr>
            <w:r w:rsidRPr="0005431A">
              <w:rPr>
                <w:lang w:val="en-IE"/>
              </w:rPr>
              <w:t>5</w:t>
            </w:r>
          </w:p>
        </w:tc>
        <w:tc>
          <w:tcPr>
            <w:tcW w:w="0" w:type="auto"/>
            <w:tcBorders>
              <w:top w:val="nil"/>
              <w:bottom w:val="nil"/>
            </w:tcBorders>
          </w:tcPr>
          <w:p w14:paraId="4C2F2F2B" w14:textId="77777777" w:rsidR="00A4562F" w:rsidRPr="0005431A" w:rsidRDefault="00FB572D" w:rsidP="00DF2F5A">
            <w:pPr>
              <w:pStyle w:val="NoSpacing"/>
              <w:rPr>
                <w:lang w:val="en-IE"/>
              </w:rPr>
            </w:pPr>
            <w:r w:rsidRPr="0005431A">
              <w:rPr>
                <w:lang w:val="en-IE"/>
              </w:rPr>
              <w:t>Best Worst Ant System</w:t>
            </w:r>
          </w:p>
        </w:tc>
        <w:tc>
          <w:tcPr>
            <w:tcW w:w="0" w:type="auto"/>
            <w:tcBorders>
              <w:top w:val="nil"/>
              <w:bottom w:val="nil"/>
            </w:tcBorders>
          </w:tcPr>
          <w:p w14:paraId="49315984" w14:textId="77777777" w:rsidR="00A4562F" w:rsidRPr="0005431A" w:rsidRDefault="00FB572D" w:rsidP="00DF2F5A">
            <w:pPr>
              <w:pStyle w:val="NoSpacing"/>
              <w:rPr>
                <w:lang w:val="en-IE"/>
              </w:rPr>
            </w:pPr>
            <w:r w:rsidRPr="0005431A">
              <w:rPr>
                <w:lang w:val="en-IE"/>
              </w:rPr>
              <w:t>BWAS</w:t>
            </w:r>
          </w:p>
        </w:tc>
      </w:tr>
      <w:tr w:rsidR="00A4562F" w:rsidRPr="0005431A" w14:paraId="6145D06C" w14:textId="77777777" w:rsidTr="00DF2F5A">
        <w:trPr>
          <w:jc w:val="center"/>
        </w:trPr>
        <w:tc>
          <w:tcPr>
            <w:tcW w:w="0" w:type="auto"/>
            <w:tcBorders>
              <w:top w:val="nil"/>
              <w:bottom w:val="nil"/>
            </w:tcBorders>
          </w:tcPr>
          <w:p w14:paraId="1A3788BE" w14:textId="77777777" w:rsidR="00A4562F" w:rsidRPr="0005431A" w:rsidRDefault="00FB572D" w:rsidP="00DF2F5A">
            <w:pPr>
              <w:pStyle w:val="NoSpacing"/>
              <w:rPr>
                <w:lang w:val="en-IE"/>
              </w:rPr>
            </w:pPr>
            <w:r w:rsidRPr="0005431A">
              <w:rPr>
                <w:lang w:val="en-IE"/>
              </w:rPr>
              <w:t>5</w:t>
            </w:r>
          </w:p>
        </w:tc>
        <w:tc>
          <w:tcPr>
            <w:tcW w:w="0" w:type="auto"/>
            <w:tcBorders>
              <w:top w:val="nil"/>
              <w:bottom w:val="nil"/>
            </w:tcBorders>
          </w:tcPr>
          <w:p w14:paraId="5F859685" w14:textId="77777777" w:rsidR="00A4562F" w:rsidRPr="0005431A" w:rsidRDefault="00FB572D" w:rsidP="00DF2F5A">
            <w:pPr>
              <w:pStyle w:val="NoSpacing"/>
              <w:rPr>
                <w:lang w:val="en-IE"/>
              </w:rPr>
            </w:pPr>
            <w:r w:rsidRPr="0005431A">
              <w:rPr>
                <w:lang w:val="en-IE"/>
              </w:rPr>
              <w:t>MinMax Ant System</w:t>
            </w:r>
          </w:p>
        </w:tc>
        <w:tc>
          <w:tcPr>
            <w:tcW w:w="0" w:type="auto"/>
            <w:tcBorders>
              <w:top w:val="nil"/>
              <w:bottom w:val="nil"/>
            </w:tcBorders>
          </w:tcPr>
          <w:p w14:paraId="22EC60AF" w14:textId="77777777" w:rsidR="00A4562F" w:rsidRPr="0005431A" w:rsidRDefault="00FB572D" w:rsidP="00DF2F5A">
            <w:pPr>
              <w:pStyle w:val="NoSpacing"/>
              <w:rPr>
                <w:lang w:val="en-IE"/>
              </w:rPr>
            </w:pPr>
            <w:r w:rsidRPr="0005431A">
              <w:rPr>
                <w:lang w:val="en-IE"/>
              </w:rPr>
              <w:t>MMAS</w:t>
            </w:r>
          </w:p>
        </w:tc>
      </w:tr>
      <w:tr w:rsidR="00A4562F" w:rsidRPr="0005431A" w14:paraId="2A36CCEB" w14:textId="77777777" w:rsidTr="00DF2F5A">
        <w:trPr>
          <w:jc w:val="center"/>
        </w:trPr>
        <w:tc>
          <w:tcPr>
            <w:tcW w:w="0" w:type="auto"/>
            <w:tcBorders>
              <w:top w:val="nil"/>
              <w:bottom w:val="nil"/>
            </w:tcBorders>
          </w:tcPr>
          <w:p w14:paraId="4E599793" w14:textId="77777777" w:rsidR="00A4562F" w:rsidRPr="0005431A" w:rsidRDefault="00A4562F" w:rsidP="00DF2F5A">
            <w:pPr>
              <w:pStyle w:val="NoSpacing"/>
              <w:rPr>
                <w:lang w:val="en-IE"/>
              </w:rPr>
            </w:pPr>
            <w:r w:rsidRPr="0005431A">
              <w:rPr>
                <w:lang w:val="en-IE"/>
              </w:rPr>
              <w:t>5</w:t>
            </w:r>
          </w:p>
        </w:tc>
        <w:tc>
          <w:tcPr>
            <w:tcW w:w="0" w:type="auto"/>
            <w:tcBorders>
              <w:top w:val="nil"/>
              <w:bottom w:val="nil"/>
            </w:tcBorders>
          </w:tcPr>
          <w:p w14:paraId="5E18C229" w14:textId="77777777" w:rsidR="00A4562F" w:rsidRPr="0005431A" w:rsidRDefault="00FB572D" w:rsidP="00DF2F5A">
            <w:pPr>
              <w:pStyle w:val="NoSpacing"/>
              <w:rPr>
                <w:lang w:val="en-IE"/>
              </w:rPr>
            </w:pPr>
            <w:r w:rsidRPr="0005431A">
              <w:rPr>
                <w:lang w:val="en-IE"/>
              </w:rPr>
              <w:t>Ant Colony System</w:t>
            </w:r>
          </w:p>
        </w:tc>
        <w:tc>
          <w:tcPr>
            <w:tcW w:w="0" w:type="auto"/>
            <w:tcBorders>
              <w:top w:val="nil"/>
              <w:bottom w:val="nil"/>
            </w:tcBorders>
          </w:tcPr>
          <w:p w14:paraId="76DD7DFA" w14:textId="77777777" w:rsidR="00A4562F" w:rsidRPr="0005431A" w:rsidRDefault="00FB572D" w:rsidP="00DF2F5A">
            <w:pPr>
              <w:pStyle w:val="NoSpacing"/>
              <w:rPr>
                <w:lang w:val="en-IE"/>
              </w:rPr>
            </w:pPr>
            <w:r w:rsidRPr="0005431A">
              <w:rPr>
                <w:lang w:val="en-IE"/>
              </w:rPr>
              <w:t>ACS</w:t>
            </w:r>
          </w:p>
        </w:tc>
      </w:tr>
      <w:tr w:rsidR="00A4562F" w:rsidRPr="0005431A" w14:paraId="24CD1681" w14:textId="77777777" w:rsidTr="00DF2F5A">
        <w:trPr>
          <w:jc w:val="center"/>
        </w:trPr>
        <w:tc>
          <w:tcPr>
            <w:tcW w:w="0" w:type="auto"/>
            <w:tcBorders>
              <w:top w:val="nil"/>
            </w:tcBorders>
          </w:tcPr>
          <w:p w14:paraId="136018D5" w14:textId="77777777" w:rsidR="00A4562F" w:rsidRPr="0005431A" w:rsidRDefault="00FB572D" w:rsidP="00FB572D">
            <w:pPr>
              <w:pStyle w:val="NoSpacing"/>
              <w:rPr>
                <w:lang w:val="en-IE"/>
              </w:rPr>
            </w:pPr>
            <w:r w:rsidRPr="0005431A">
              <w:rPr>
                <w:lang w:val="en-IE"/>
              </w:rPr>
              <w:t>5</w:t>
            </w:r>
          </w:p>
        </w:tc>
        <w:tc>
          <w:tcPr>
            <w:tcW w:w="0" w:type="auto"/>
            <w:tcBorders>
              <w:top w:val="nil"/>
            </w:tcBorders>
          </w:tcPr>
          <w:p w14:paraId="68A56577" w14:textId="77777777" w:rsidR="00A4562F" w:rsidRPr="0005431A" w:rsidRDefault="00FB572D" w:rsidP="00DF2F5A">
            <w:pPr>
              <w:pStyle w:val="NoSpacing"/>
              <w:rPr>
                <w:lang w:val="en-IE"/>
              </w:rPr>
            </w:pPr>
            <w:r w:rsidRPr="0005431A">
              <w:rPr>
                <w:lang w:val="en-IE"/>
              </w:rPr>
              <w:t>Mutated Ant System</w:t>
            </w:r>
          </w:p>
        </w:tc>
        <w:tc>
          <w:tcPr>
            <w:tcW w:w="0" w:type="auto"/>
            <w:tcBorders>
              <w:top w:val="nil"/>
            </w:tcBorders>
          </w:tcPr>
          <w:p w14:paraId="2C326803" w14:textId="77777777" w:rsidR="00A4562F" w:rsidRPr="0005431A" w:rsidRDefault="00FB572D" w:rsidP="00DF2F5A">
            <w:pPr>
              <w:pStyle w:val="NoSpacing"/>
              <w:rPr>
                <w:lang w:val="en-IE"/>
              </w:rPr>
            </w:pPr>
            <w:r w:rsidRPr="0005431A">
              <w:rPr>
                <w:lang w:val="en-IE"/>
              </w:rPr>
              <w:t>MA</w:t>
            </w:r>
          </w:p>
        </w:tc>
      </w:tr>
      <w:tr w:rsidR="00A4562F" w:rsidRPr="0005431A" w14:paraId="1F259192" w14:textId="77777777" w:rsidTr="00DF2F5A">
        <w:trPr>
          <w:jc w:val="center"/>
        </w:trPr>
        <w:tc>
          <w:tcPr>
            <w:tcW w:w="0" w:type="auto"/>
          </w:tcPr>
          <w:p w14:paraId="6AE51D6A" w14:textId="77777777" w:rsidR="00A4562F" w:rsidRPr="0005431A" w:rsidRDefault="00FB572D" w:rsidP="00DF2F5A">
            <w:pPr>
              <w:pStyle w:val="NoSpacing"/>
              <w:rPr>
                <w:lang w:val="en-IE"/>
              </w:rPr>
            </w:pPr>
            <w:r w:rsidRPr="0005431A">
              <w:rPr>
                <w:lang w:val="en-IE"/>
              </w:rPr>
              <w:t>6</w:t>
            </w:r>
          </w:p>
        </w:tc>
        <w:tc>
          <w:tcPr>
            <w:tcW w:w="0" w:type="auto"/>
          </w:tcPr>
          <w:p w14:paraId="72A66171" w14:textId="77777777" w:rsidR="00A4562F" w:rsidRPr="0005431A" w:rsidRDefault="00FB572D" w:rsidP="00DF2F5A">
            <w:pPr>
              <w:pStyle w:val="NoSpacing"/>
              <w:rPr>
                <w:lang w:val="en-IE"/>
              </w:rPr>
            </w:pPr>
            <w:r w:rsidRPr="0005431A">
              <w:rPr>
                <w:lang w:val="en-IE"/>
              </w:rPr>
              <w:t>Genetic Algorithm</w:t>
            </w:r>
          </w:p>
        </w:tc>
        <w:tc>
          <w:tcPr>
            <w:tcW w:w="0" w:type="auto"/>
          </w:tcPr>
          <w:p w14:paraId="73F528A7" w14:textId="77777777" w:rsidR="00A4562F" w:rsidRPr="0005431A" w:rsidRDefault="00FB572D" w:rsidP="00DF2F5A">
            <w:pPr>
              <w:pStyle w:val="NoSpacing"/>
              <w:rPr>
                <w:lang w:val="en-IE"/>
              </w:rPr>
            </w:pPr>
            <w:r w:rsidRPr="0005431A">
              <w:rPr>
                <w:lang w:val="en-IE"/>
              </w:rPr>
              <w:t>GA</w:t>
            </w:r>
          </w:p>
        </w:tc>
      </w:tr>
      <w:tr w:rsidR="00A4562F" w:rsidRPr="0005431A" w14:paraId="4FCA050F" w14:textId="77777777" w:rsidTr="00DF2F5A">
        <w:trPr>
          <w:jc w:val="center"/>
        </w:trPr>
        <w:tc>
          <w:tcPr>
            <w:tcW w:w="0" w:type="auto"/>
          </w:tcPr>
          <w:p w14:paraId="7F4E4E19" w14:textId="77777777" w:rsidR="00A4562F" w:rsidRPr="0005431A" w:rsidRDefault="00FB572D" w:rsidP="00DF2F5A">
            <w:pPr>
              <w:pStyle w:val="NoSpacing"/>
              <w:rPr>
                <w:lang w:val="en-IE"/>
              </w:rPr>
            </w:pPr>
            <w:r w:rsidRPr="0005431A">
              <w:rPr>
                <w:lang w:val="en-IE"/>
              </w:rPr>
              <w:t>7</w:t>
            </w:r>
          </w:p>
        </w:tc>
        <w:tc>
          <w:tcPr>
            <w:tcW w:w="0" w:type="auto"/>
          </w:tcPr>
          <w:p w14:paraId="7A1720E5" w14:textId="77777777" w:rsidR="00A4562F" w:rsidRPr="0005431A" w:rsidRDefault="00FB572D" w:rsidP="00DF2F5A">
            <w:pPr>
              <w:pStyle w:val="NoSpacing"/>
              <w:rPr>
                <w:lang w:val="en-IE"/>
              </w:rPr>
            </w:pPr>
            <w:r w:rsidRPr="0005431A">
              <w:rPr>
                <w:lang w:val="en-IE"/>
              </w:rPr>
              <w:t>Greedy Heuristic</w:t>
            </w:r>
          </w:p>
        </w:tc>
        <w:tc>
          <w:tcPr>
            <w:tcW w:w="0" w:type="auto"/>
          </w:tcPr>
          <w:p w14:paraId="6455EF4B" w14:textId="77777777" w:rsidR="00A4562F" w:rsidRPr="0005431A" w:rsidRDefault="00FB572D" w:rsidP="00DF2F5A">
            <w:pPr>
              <w:pStyle w:val="NoSpacing"/>
              <w:rPr>
                <w:lang w:val="en-IE"/>
              </w:rPr>
            </w:pPr>
            <w:r w:rsidRPr="0005431A">
              <w:rPr>
                <w:lang w:val="en-IE"/>
              </w:rPr>
              <w:t>GH</w:t>
            </w:r>
          </w:p>
        </w:tc>
      </w:tr>
      <w:tr w:rsidR="00A4562F" w:rsidRPr="0005431A" w14:paraId="314A2180" w14:textId="77777777" w:rsidTr="00DF2F5A">
        <w:trPr>
          <w:jc w:val="center"/>
        </w:trPr>
        <w:tc>
          <w:tcPr>
            <w:tcW w:w="0" w:type="auto"/>
          </w:tcPr>
          <w:p w14:paraId="1430F11C" w14:textId="77777777" w:rsidR="00A4562F" w:rsidRPr="0005431A" w:rsidRDefault="00FB572D" w:rsidP="00DF2F5A">
            <w:pPr>
              <w:pStyle w:val="NoSpacing"/>
              <w:rPr>
                <w:lang w:val="en-IE"/>
              </w:rPr>
            </w:pPr>
            <w:r w:rsidRPr="0005431A">
              <w:rPr>
                <w:lang w:val="en-IE"/>
              </w:rPr>
              <w:t>7</w:t>
            </w:r>
          </w:p>
        </w:tc>
        <w:tc>
          <w:tcPr>
            <w:tcW w:w="0" w:type="auto"/>
          </w:tcPr>
          <w:p w14:paraId="349E7EC9" w14:textId="50926CB7" w:rsidR="00A4562F" w:rsidRPr="0005431A" w:rsidRDefault="00FB572D" w:rsidP="001F27E9">
            <w:pPr>
              <w:pStyle w:val="NoSpacing"/>
              <w:rPr>
                <w:lang w:val="en-IE"/>
              </w:rPr>
            </w:pPr>
            <w:r w:rsidRPr="0005431A">
              <w:rPr>
                <w:lang w:val="en-IE"/>
              </w:rPr>
              <w:t>2-</w:t>
            </w:r>
            <w:r w:rsidR="001F27E9">
              <w:rPr>
                <w:lang w:val="en-IE"/>
              </w:rPr>
              <w:t>Optium</w:t>
            </w:r>
          </w:p>
        </w:tc>
        <w:tc>
          <w:tcPr>
            <w:tcW w:w="0" w:type="auto"/>
          </w:tcPr>
          <w:p w14:paraId="3F72C707" w14:textId="77777777" w:rsidR="00A4562F" w:rsidRPr="0005431A" w:rsidRDefault="00FB572D" w:rsidP="00FB572D">
            <w:pPr>
              <w:pStyle w:val="NoSpacing"/>
              <w:rPr>
                <w:lang w:val="en-IE"/>
              </w:rPr>
            </w:pPr>
            <w:r w:rsidRPr="0005431A">
              <w:rPr>
                <w:lang w:val="en-IE"/>
              </w:rPr>
              <w:t>2OPT</w:t>
            </w:r>
          </w:p>
        </w:tc>
      </w:tr>
      <w:tr w:rsidR="00A4562F" w:rsidRPr="0005431A" w14:paraId="47D2B37A" w14:textId="77777777" w:rsidTr="00DF2F5A">
        <w:trPr>
          <w:jc w:val="center"/>
        </w:trPr>
        <w:tc>
          <w:tcPr>
            <w:tcW w:w="0" w:type="auto"/>
          </w:tcPr>
          <w:p w14:paraId="03F3E9B2" w14:textId="77777777" w:rsidR="00A4562F" w:rsidRPr="0005431A" w:rsidRDefault="00FB572D" w:rsidP="00DF2F5A">
            <w:pPr>
              <w:pStyle w:val="NoSpacing"/>
              <w:rPr>
                <w:lang w:val="en-IE"/>
              </w:rPr>
            </w:pPr>
            <w:r w:rsidRPr="0005431A">
              <w:rPr>
                <w:lang w:val="en-IE"/>
              </w:rPr>
              <w:t>7</w:t>
            </w:r>
          </w:p>
        </w:tc>
        <w:tc>
          <w:tcPr>
            <w:tcW w:w="0" w:type="auto"/>
          </w:tcPr>
          <w:p w14:paraId="3F58FC00" w14:textId="10114E42" w:rsidR="00A4562F" w:rsidRPr="0005431A" w:rsidRDefault="00FB572D" w:rsidP="00DF2F5A">
            <w:pPr>
              <w:pStyle w:val="NoSpacing"/>
              <w:rPr>
                <w:lang w:val="en-IE"/>
              </w:rPr>
            </w:pPr>
            <w:r w:rsidRPr="0005431A">
              <w:rPr>
                <w:lang w:val="en-IE"/>
              </w:rPr>
              <w:t>3-</w:t>
            </w:r>
            <w:r w:rsidR="001F27E9" w:rsidRPr="001F27E9">
              <w:rPr>
                <w:lang w:val="en-IE"/>
              </w:rPr>
              <w:t>Optium</w:t>
            </w:r>
          </w:p>
        </w:tc>
        <w:tc>
          <w:tcPr>
            <w:tcW w:w="0" w:type="auto"/>
          </w:tcPr>
          <w:p w14:paraId="53C85787" w14:textId="77777777" w:rsidR="00A4562F" w:rsidRPr="0005431A" w:rsidRDefault="00FB572D" w:rsidP="00FB572D">
            <w:pPr>
              <w:pStyle w:val="NoSpacing"/>
              <w:rPr>
                <w:lang w:val="en-IE"/>
              </w:rPr>
            </w:pPr>
            <w:r w:rsidRPr="0005431A">
              <w:rPr>
                <w:lang w:val="en-IE"/>
              </w:rPr>
              <w:t>3OPT</w:t>
            </w:r>
          </w:p>
        </w:tc>
      </w:tr>
      <w:tr w:rsidR="00A4562F" w:rsidRPr="0005431A" w14:paraId="638515C9" w14:textId="77777777" w:rsidTr="00DF2F5A">
        <w:trPr>
          <w:jc w:val="center"/>
        </w:trPr>
        <w:tc>
          <w:tcPr>
            <w:tcW w:w="0" w:type="auto"/>
          </w:tcPr>
          <w:p w14:paraId="793C3C90" w14:textId="77777777" w:rsidR="00A4562F" w:rsidRPr="0005431A" w:rsidRDefault="00FB572D" w:rsidP="00DF2F5A">
            <w:pPr>
              <w:pStyle w:val="NoSpacing"/>
              <w:rPr>
                <w:lang w:val="en-IE"/>
              </w:rPr>
            </w:pPr>
            <w:r w:rsidRPr="0005431A">
              <w:rPr>
                <w:lang w:val="en-IE"/>
              </w:rPr>
              <w:t>7</w:t>
            </w:r>
          </w:p>
        </w:tc>
        <w:tc>
          <w:tcPr>
            <w:tcW w:w="0" w:type="auto"/>
          </w:tcPr>
          <w:p w14:paraId="16EC5A13" w14:textId="77777777" w:rsidR="00A4562F" w:rsidRPr="0005431A" w:rsidRDefault="00FB572D" w:rsidP="00DF2F5A">
            <w:pPr>
              <w:pStyle w:val="NoSpacing"/>
              <w:rPr>
                <w:lang w:val="en-IE"/>
              </w:rPr>
            </w:pPr>
            <w:r w:rsidRPr="0005431A">
              <w:rPr>
                <w:lang w:val="en-IE"/>
              </w:rPr>
              <w:t>Lin-Kernighan</w:t>
            </w:r>
          </w:p>
        </w:tc>
        <w:tc>
          <w:tcPr>
            <w:tcW w:w="0" w:type="auto"/>
          </w:tcPr>
          <w:p w14:paraId="044844D3" w14:textId="77777777" w:rsidR="00A4562F" w:rsidRPr="0005431A" w:rsidRDefault="00FB572D" w:rsidP="002A541E">
            <w:pPr>
              <w:pStyle w:val="NoSpacing"/>
              <w:keepNext/>
              <w:rPr>
                <w:lang w:val="en-IE"/>
              </w:rPr>
            </w:pPr>
            <w:r w:rsidRPr="0005431A">
              <w:rPr>
                <w:lang w:val="en-IE"/>
              </w:rPr>
              <w:t>LK</w:t>
            </w:r>
          </w:p>
        </w:tc>
      </w:tr>
    </w:tbl>
    <w:p w14:paraId="00D0BC41" w14:textId="31BCDCA1" w:rsidR="002A541E" w:rsidRDefault="002A541E" w:rsidP="002A541E">
      <w:pPr>
        <w:pStyle w:val="Caption"/>
        <w:rPr>
          <w:lang w:val="en-IE"/>
        </w:rPr>
      </w:pPr>
      <w:bookmarkStart w:id="237" w:name="_Toc396945050"/>
      <w:r>
        <w:t xml:space="preserve">Table </w:t>
      </w:r>
      <w:r w:rsidR="00410F17">
        <w:fldChar w:fldCharType="begin"/>
      </w:r>
      <w:r w:rsidR="00410F17">
        <w:instrText xml:space="preserve"> SEQ Table \* ARABIC </w:instrText>
      </w:r>
      <w:r w:rsidR="00410F17">
        <w:fldChar w:fldCharType="separate"/>
      </w:r>
      <w:r w:rsidR="00DC0160">
        <w:rPr>
          <w:noProof/>
        </w:rPr>
        <w:t>13</w:t>
      </w:r>
      <w:r w:rsidR="00410F17">
        <w:fldChar w:fldCharType="end"/>
      </w:r>
      <w:r w:rsidR="00980EDC" w:rsidRPr="00980EDC">
        <w:t xml:space="preserve"> - </w:t>
      </w:r>
      <w:r w:rsidRPr="00D24B1C">
        <w:t>Algorithm Abbreviation</w:t>
      </w:r>
      <w:bookmarkEnd w:id="237"/>
    </w:p>
    <w:p w14:paraId="03A1B6A3" w14:textId="0598D801" w:rsidR="000B3C97" w:rsidRPr="00E15DDE" w:rsidRDefault="00703FA7" w:rsidP="00E15DDE">
      <w:pPr>
        <w:pStyle w:val="Heading2"/>
      </w:pPr>
      <w:bookmarkStart w:id="238" w:name="_Toc396914490"/>
      <w:r w:rsidRPr="00E15DDE">
        <w:t>10.2</w:t>
      </w:r>
      <w:r w:rsidRPr="00E15DDE">
        <w:tab/>
      </w:r>
      <w:r w:rsidR="000B3C97" w:rsidRPr="00E15DDE">
        <w:t>Experimentation</w:t>
      </w:r>
      <w:bookmarkEnd w:id="238"/>
    </w:p>
    <w:p w14:paraId="6DE82CEE" w14:textId="7CFD147A" w:rsidR="008E2C3B" w:rsidRPr="0005431A" w:rsidRDefault="008E2C3B" w:rsidP="008E2C3B">
      <w:pPr>
        <w:rPr>
          <w:lang w:val="en-IE"/>
        </w:rPr>
      </w:pPr>
      <w:r w:rsidRPr="0005431A">
        <w:rPr>
          <w:lang w:val="en-IE"/>
        </w:rPr>
        <w:t>Solution constructions will be used to benchmark the implemented algorithms</w:t>
      </w:r>
      <w:r w:rsidR="00D059B1" w:rsidRPr="0005431A">
        <w:rPr>
          <w:lang w:val="en-IE"/>
        </w:rPr>
        <w:t xml:space="preserve"> with each other</w:t>
      </w:r>
      <w:r w:rsidR="00703FA7" w:rsidRPr="0005431A">
        <w:rPr>
          <w:lang w:val="en-IE"/>
        </w:rPr>
        <w:t xml:space="preserve">; this is a </w:t>
      </w:r>
      <w:r w:rsidR="00703FA7" w:rsidRPr="0005431A">
        <w:rPr>
          <w:i/>
          <w:lang w:val="en-IE"/>
        </w:rPr>
        <w:t xml:space="preserve">de </w:t>
      </w:r>
      <w:r w:rsidRPr="0005431A">
        <w:rPr>
          <w:i/>
          <w:lang w:val="en-IE"/>
        </w:rPr>
        <w:t>facto</w:t>
      </w:r>
      <w:r w:rsidRPr="0005431A">
        <w:rPr>
          <w:lang w:val="en-IE"/>
        </w:rPr>
        <w:t xml:space="preserve"> standard used by many researchers. Solution constructions are obtained after a fixed number </w:t>
      </w:r>
      <w:r w:rsidR="005305EB" w:rsidRPr="0005431A">
        <w:rPr>
          <w:lang w:val="en-IE"/>
        </w:rPr>
        <w:t>of steps (as proposed since the Second International Conference on Evolutionary O</w:t>
      </w:r>
      <w:r w:rsidRPr="0005431A">
        <w:rPr>
          <w:lang w:val="en-IE"/>
        </w:rPr>
        <w:t>ptimisation</w:t>
      </w:r>
      <w:r w:rsidR="005305EB" w:rsidRPr="0005431A">
        <w:rPr>
          <w:lang w:val="en-IE"/>
        </w:rPr>
        <w:t>)</w:t>
      </w:r>
      <w:r w:rsidRPr="0005431A">
        <w:rPr>
          <w:lang w:val="en-IE"/>
        </w:rPr>
        <w:t>. Informally, this suggests the number of complete solution</w:t>
      </w:r>
      <w:r w:rsidR="005305EB" w:rsidRPr="0005431A">
        <w:rPr>
          <w:lang w:val="en-IE"/>
        </w:rPr>
        <w:t>s</w:t>
      </w:r>
      <w:r w:rsidRPr="0005431A">
        <w:rPr>
          <w:lang w:val="en-IE"/>
        </w:rPr>
        <w:t xml:space="preserve"> each algorithm constructs</w:t>
      </w:r>
      <w:r w:rsidRPr="0005431A">
        <w:rPr>
          <w:rStyle w:val="FootnoteReference"/>
          <w:lang w:val="en-IE"/>
        </w:rPr>
        <w:footnoteReference w:id="13"/>
      </w:r>
      <w:r w:rsidRPr="0005431A">
        <w:rPr>
          <w:lang w:val="en-IE"/>
        </w:rPr>
        <w:t>. The number of complete solutions is limited to 10</w:t>
      </w:r>
      <w:r w:rsidR="005305EB" w:rsidRPr="0005431A">
        <w:rPr>
          <w:lang w:val="en-IE"/>
        </w:rPr>
        <w:t>,000. Each solution in the case of the current research</w:t>
      </w:r>
      <w:r w:rsidRPr="0005431A">
        <w:rPr>
          <w:lang w:val="en-IE"/>
        </w:rPr>
        <w:t xml:space="preserve"> has a complexity </w:t>
      </w:r>
      <w:r w:rsidRPr="0005431A">
        <w:rPr>
          <w:i/>
          <w:lang w:val="en-IE"/>
        </w:rPr>
        <w:t>O(n</w:t>
      </w:r>
      <w:r w:rsidRPr="0005431A">
        <w:rPr>
          <w:i/>
          <w:vertAlign w:val="superscript"/>
          <w:lang w:val="en-IE"/>
        </w:rPr>
        <w:t>2</w:t>
      </w:r>
      <w:r w:rsidRPr="0005431A">
        <w:rPr>
          <w:i/>
          <w:lang w:val="en-IE"/>
        </w:rPr>
        <w:t>)</w:t>
      </w:r>
      <w:r w:rsidR="005305EB" w:rsidRPr="0005431A">
        <w:rPr>
          <w:i/>
          <w:lang w:val="en-IE"/>
        </w:rPr>
        <w:t>;</w:t>
      </w:r>
      <w:r w:rsidRPr="0005431A">
        <w:rPr>
          <w:lang w:val="en-IE"/>
        </w:rPr>
        <w:t xml:space="preserve"> </w:t>
      </w:r>
      <w:r w:rsidRPr="0005431A">
        <w:rPr>
          <w:i/>
          <w:lang w:val="en-IE"/>
        </w:rPr>
        <w:t>O(m.n</w:t>
      </w:r>
      <w:r w:rsidRPr="0005431A">
        <w:rPr>
          <w:i/>
          <w:vertAlign w:val="superscript"/>
          <w:lang w:val="en-IE"/>
        </w:rPr>
        <w:t>2</w:t>
      </w:r>
      <w:r w:rsidRPr="0005431A">
        <w:rPr>
          <w:i/>
          <w:lang w:val="en-IE"/>
        </w:rPr>
        <w:t xml:space="preserve">) </w:t>
      </w:r>
      <w:r w:rsidRPr="0005431A">
        <w:rPr>
          <w:lang w:val="en-IE"/>
        </w:rPr>
        <w:t>is the  total</w:t>
      </w:r>
      <w:r w:rsidR="005305EB" w:rsidRPr="0005431A">
        <w:rPr>
          <w:lang w:val="en-IE"/>
        </w:rPr>
        <w:t xml:space="preserve"> complexity of the algorithms, w</w:t>
      </w:r>
      <w:r w:rsidRPr="0005431A">
        <w:rPr>
          <w:lang w:val="en-IE"/>
        </w:rPr>
        <w:t xml:space="preserve">here </w:t>
      </w:r>
      <w:r w:rsidRPr="0005431A">
        <w:rPr>
          <w:i/>
          <w:lang w:val="en-IE"/>
        </w:rPr>
        <w:t xml:space="preserve">n </w:t>
      </w:r>
      <w:r w:rsidRPr="0005431A">
        <w:rPr>
          <w:lang w:val="en-IE"/>
        </w:rPr>
        <w:t xml:space="preserve">= number of </w:t>
      </w:r>
      <w:r w:rsidR="005305EB" w:rsidRPr="0005431A">
        <w:rPr>
          <w:lang w:val="en-IE"/>
        </w:rPr>
        <w:t>vertices</w:t>
      </w:r>
      <w:r w:rsidRPr="0005431A">
        <w:rPr>
          <w:lang w:val="en-IE"/>
        </w:rPr>
        <w:t xml:space="preserve"> and </w:t>
      </w:r>
      <w:r w:rsidRPr="0005431A">
        <w:rPr>
          <w:i/>
          <w:lang w:val="en-IE"/>
        </w:rPr>
        <w:t>m</w:t>
      </w:r>
      <w:r w:rsidRPr="0005431A">
        <w:rPr>
          <w:lang w:val="en-IE"/>
        </w:rPr>
        <w:t xml:space="preserve"> the population size. Empirical analysis is also used to determine the time taken to construct a complete solution, and the time taken to find the best solution so far. When evaluating</w:t>
      </w:r>
      <w:r w:rsidR="005305EB" w:rsidRPr="0005431A">
        <w:rPr>
          <w:lang w:val="en-IE"/>
        </w:rPr>
        <w:t>,</w:t>
      </w:r>
      <w:r w:rsidRPr="0005431A">
        <w:rPr>
          <w:lang w:val="en-IE"/>
        </w:rPr>
        <w:t xml:space="preserve"> each </w:t>
      </w:r>
      <w:r w:rsidR="009A1E9C" w:rsidRPr="0005431A">
        <w:rPr>
          <w:lang w:val="en-IE"/>
        </w:rPr>
        <w:t>experiment</w:t>
      </w:r>
      <w:r w:rsidRPr="0005431A">
        <w:rPr>
          <w:lang w:val="en-IE"/>
        </w:rPr>
        <w:t xml:space="preserve"> will execute </w:t>
      </w:r>
      <w:r w:rsidR="001F27E9">
        <w:rPr>
          <w:lang w:val="en-IE"/>
        </w:rPr>
        <w:t>ten</w:t>
      </w:r>
      <w:r w:rsidRPr="0005431A">
        <w:rPr>
          <w:lang w:val="en-IE"/>
        </w:rPr>
        <w:t xml:space="preserve"> times and calculate the algorithm</w:t>
      </w:r>
      <w:r w:rsidR="005305EB" w:rsidRPr="0005431A">
        <w:rPr>
          <w:lang w:val="en-IE"/>
        </w:rPr>
        <w:t>’</w:t>
      </w:r>
      <w:r w:rsidRPr="0005431A">
        <w:rPr>
          <w:lang w:val="en-IE"/>
        </w:rPr>
        <w:t xml:space="preserve">s </w:t>
      </w:r>
      <w:r w:rsidRPr="0005431A">
        <w:rPr>
          <w:lang w:val="en-IE"/>
        </w:rPr>
        <w:lastRenderedPageBreak/>
        <w:t>best solution, average solution</w:t>
      </w:r>
      <w:r w:rsidR="005305EB" w:rsidRPr="0005431A">
        <w:rPr>
          <w:lang w:val="en-IE"/>
        </w:rPr>
        <w:t>,</w:t>
      </w:r>
      <w:r w:rsidRPr="0005431A">
        <w:rPr>
          <w:lang w:val="en-IE"/>
        </w:rPr>
        <w:t xml:space="preserve"> average best solution, the average time for the best soluti</w:t>
      </w:r>
      <w:r w:rsidR="005305EB" w:rsidRPr="0005431A">
        <w:rPr>
          <w:lang w:val="en-IE"/>
        </w:rPr>
        <w:t>on the maximum time allowed</w:t>
      </w:r>
      <w:r w:rsidR="001F27E9">
        <w:rPr>
          <w:lang w:val="en-IE"/>
        </w:rPr>
        <w:t xml:space="preserve"> and the </w:t>
      </w:r>
      <w:r w:rsidR="001F27E9" w:rsidRPr="001F27E9">
        <w:rPr>
          <w:lang w:val="en-IE"/>
        </w:rPr>
        <w:t>error percentage.</w:t>
      </w:r>
      <w:r w:rsidR="00D059B1" w:rsidRPr="0005431A">
        <w:rPr>
          <w:lang w:val="en-IE"/>
        </w:rPr>
        <w:t xml:space="preserve"> </w:t>
      </w:r>
      <w:r w:rsidRPr="0005431A">
        <w:rPr>
          <w:lang w:val="en-IE"/>
        </w:rPr>
        <w:fldChar w:fldCharType="begin"/>
      </w:r>
      <w:r w:rsidR="00DF2F5A" w:rsidRPr="0005431A">
        <w:rPr>
          <w:lang w:val="en-IE"/>
        </w:rPr>
        <w:instrText xml:space="preserve"> ADDIN ZOTERO_ITEM CSL_CITATION {"citationID":"GlskwnNQ","properties":{"formattedCitation":"(Li et al., 2011)","plainCitation":"(Li et al., 2011)"},"citationItems":[{"id":683,"uris":["http://zotero.org/users/1680862/items/QCUHPHRP"],"uri":["http://zotero.org/users/1680862/items/QCUHPHRP"],"itemData":{"id":683,"type":"article-journal","title":"Benchmark generator for the IEEE WCCI-2012 competition on evolutionary computation for dynamic optimization problems","container-title":"China University of Geosciences, Brunel University, University of Granada, Tech. Rep","source":"Google Scholar","URL":"http://www.tech.dmu.ac.uk/~syang/ECiDUE/TR-ECDOP-CompetitionGDBG14.pdf","author":[{"family":"Li","given":"Changhe"},{"family":"Yang","given":"Shengxiang"},{"family":"Pelta","given":"David Alejandro"}],"issued":{"date-parts":[["2011"]]},"accessed":{"date-parts":[["2014",8,6]]}}}],"schema":"https://github.com/citation-style-language/schema/raw/master/csl-citation.json"} </w:instrText>
      </w:r>
      <w:r w:rsidRPr="0005431A">
        <w:rPr>
          <w:lang w:val="en-IE"/>
        </w:rPr>
        <w:fldChar w:fldCharType="separate"/>
      </w:r>
      <w:r w:rsidRPr="0005431A">
        <w:rPr>
          <w:lang w:val="en-IE"/>
        </w:rPr>
        <w:t xml:space="preserve">(Li </w:t>
      </w:r>
      <w:r w:rsidRPr="0005431A">
        <w:rPr>
          <w:i/>
          <w:lang w:val="en-IE"/>
        </w:rPr>
        <w:t>et al</w:t>
      </w:r>
      <w:r w:rsidRPr="0005431A">
        <w:rPr>
          <w:lang w:val="en-IE"/>
        </w:rPr>
        <w:t>., 2011)</w:t>
      </w:r>
      <w:r w:rsidRPr="0005431A">
        <w:rPr>
          <w:lang w:val="en-IE"/>
        </w:rPr>
        <w:fldChar w:fldCharType="end"/>
      </w:r>
      <w:r w:rsidRPr="0005431A">
        <w:rPr>
          <w:lang w:val="en-IE"/>
        </w:rPr>
        <w:t xml:space="preserve"> </w:t>
      </w:r>
      <w:r w:rsidRPr="0005431A">
        <w:rPr>
          <w:lang w:val="en-IE"/>
        </w:rPr>
        <w:fldChar w:fldCharType="begin"/>
      </w:r>
      <w:r w:rsidR="00DF2F5A" w:rsidRPr="0005431A">
        <w:rPr>
          <w:lang w:val="en-IE"/>
        </w:rPr>
        <w:instrText xml:space="preserve"> ADDIN ZOTERO_ITEM CSL_CITATION {"citationID":"1ShEpUfd","properties":{"formattedCitation":"{\\rtf (St\\uc0\\u252{}tzle and Hoos, 2000)}","plainCitation":"(Stützle and Hoos, 2000)"},"citationItems":[{"id":463,"uris":["http://zotero.org/users/1680862/items/C9JEXJ44"],"uri":["http://zotero.org/users/1680862/items/C9JEXJ44"],"itemData":{"id":463,"type":"article-journal","title":"MAX–MIN ant system","container-title":"Future generation computer systems","page":"889–914","volume":"16","issue":"8","source":"Google Scholar","author":[{"family":"Stützle","given":"Thomas"},{"family":"Hoos","given":"Holger H."}],"issued":{"date-parts":[["2000"]]},"accessed":{"date-parts":[["2014",5,3]]}}}],"schema":"https://github.com/citation-style-language/schema/raw/master/csl-citation.json"} </w:instrText>
      </w:r>
      <w:r w:rsidRPr="0005431A">
        <w:rPr>
          <w:lang w:val="en-IE"/>
        </w:rPr>
        <w:fldChar w:fldCharType="separate"/>
      </w:r>
      <w:r w:rsidRPr="0005431A">
        <w:rPr>
          <w:szCs w:val="24"/>
          <w:lang w:val="en-IE"/>
        </w:rPr>
        <w:t>(Stützle and Hoos, 2000)</w:t>
      </w:r>
      <w:r w:rsidRPr="0005431A">
        <w:rPr>
          <w:lang w:val="en-IE"/>
        </w:rPr>
        <w:fldChar w:fldCharType="end"/>
      </w:r>
      <w:r w:rsidR="00E35E9B" w:rsidRPr="0005431A">
        <w:rPr>
          <w:lang w:val="en-IE"/>
        </w:rPr>
        <w:t>. However some experiments use the iteration count</w:t>
      </w:r>
      <w:r w:rsidR="005305EB" w:rsidRPr="0005431A">
        <w:rPr>
          <w:lang w:val="en-IE"/>
        </w:rPr>
        <w:t>,</w:t>
      </w:r>
      <w:r w:rsidR="00E35E9B" w:rsidRPr="0005431A">
        <w:rPr>
          <w:lang w:val="en-IE"/>
        </w:rPr>
        <w:t xml:space="preserve"> as this is a more direct way to </w:t>
      </w:r>
      <w:r w:rsidR="005305EB" w:rsidRPr="0005431A">
        <w:rPr>
          <w:lang w:val="en-IE"/>
        </w:rPr>
        <w:t>analyse</w:t>
      </w:r>
      <w:r w:rsidR="00E35E9B" w:rsidRPr="0005431A">
        <w:rPr>
          <w:lang w:val="en-IE"/>
        </w:rPr>
        <w:t xml:space="preserve"> values </w:t>
      </w:r>
      <w:r w:rsidR="005305EB" w:rsidRPr="0005431A">
        <w:rPr>
          <w:lang w:val="en-IE"/>
        </w:rPr>
        <w:t xml:space="preserve">(so </w:t>
      </w:r>
      <w:r w:rsidR="00E35E9B" w:rsidRPr="0005431A">
        <w:rPr>
          <w:lang w:val="en-IE"/>
        </w:rPr>
        <w:t xml:space="preserve">that is x </w:t>
      </w:r>
      <w:r w:rsidR="005305EB" w:rsidRPr="0005431A">
        <w:rPr>
          <w:lang w:val="en-IE"/>
        </w:rPr>
        <w:t>number of i</w:t>
      </w:r>
      <w:r w:rsidR="00E35E9B" w:rsidRPr="0005431A">
        <w:rPr>
          <w:lang w:val="en-IE"/>
        </w:rPr>
        <w:t>teration</w:t>
      </w:r>
      <w:r w:rsidR="005305EB" w:rsidRPr="0005431A">
        <w:rPr>
          <w:lang w:val="en-IE"/>
        </w:rPr>
        <w:t>s</w:t>
      </w:r>
      <w:r w:rsidR="00E35E9B" w:rsidRPr="0005431A">
        <w:rPr>
          <w:lang w:val="en-IE"/>
        </w:rPr>
        <w:t xml:space="preserve"> over an average of 5</w:t>
      </w:r>
      <w:r w:rsidR="001F27E9">
        <w:rPr>
          <w:lang w:val="en-IE"/>
        </w:rPr>
        <w:t xml:space="preserve"> or 10</w:t>
      </w:r>
      <w:r w:rsidR="00E35E9B" w:rsidRPr="0005431A">
        <w:rPr>
          <w:lang w:val="en-IE"/>
        </w:rPr>
        <w:t xml:space="preserve"> runs depending upon the experiment</w:t>
      </w:r>
      <w:r w:rsidR="005305EB" w:rsidRPr="0005431A">
        <w:rPr>
          <w:lang w:val="en-IE"/>
        </w:rPr>
        <w:t>)</w:t>
      </w:r>
      <w:r w:rsidR="00E35E9B" w:rsidRPr="0005431A">
        <w:rPr>
          <w:lang w:val="en-IE"/>
        </w:rPr>
        <w:t xml:space="preserve">. </w:t>
      </w:r>
    </w:p>
    <w:p w14:paraId="7F109C9F" w14:textId="77777777" w:rsidR="008E2C3B" w:rsidRPr="0005431A" w:rsidRDefault="008E2C3B" w:rsidP="008E2C3B">
      <w:pPr>
        <w:rPr>
          <w:lang w:val="en-IE"/>
        </w:rPr>
      </w:pPr>
    </w:p>
    <w:p w14:paraId="3B556AD6" w14:textId="1364D9C3" w:rsidR="000B3C97" w:rsidRPr="0005431A" w:rsidRDefault="008E2C3B" w:rsidP="008E2C3B">
      <w:pPr>
        <w:rPr>
          <w:lang w:val="en-IE"/>
        </w:rPr>
      </w:pPr>
      <w:r w:rsidRPr="0005431A">
        <w:rPr>
          <w:lang w:val="en-IE"/>
        </w:rPr>
        <w:t>The high performance profile counter will be utilised to accurately evaluate each of these measurements and each algorithm will be spawned in its own thread therefore minimising the effects of the operating system processing other messages. In fa</w:t>
      </w:r>
      <w:r w:rsidR="006E08B2" w:rsidRPr="0005431A">
        <w:rPr>
          <w:lang w:val="en-IE"/>
        </w:rPr>
        <w:t>ct the error is within 15 milli</w:t>
      </w:r>
      <w:r w:rsidRPr="0005431A">
        <w:rPr>
          <w:lang w:val="en-IE"/>
        </w:rPr>
        <w:t>seconds</w:t>
      </w:r>
      <w:r w:rsidR="006E08B2" w:rsidRPr="0005431A">
        <w:rPr>
          <w:lang w:val="en-IE"/>
        </w:rPr>
        <w:t>;</w:t>
      </w:r>
      <w:r w:rsidRPr="0005431A">
        <w:rPr>
          <w:lang w:val="en-IE"/>
        </w:rPr>
        <w:t xml:space="preserve"> and as </w:t>
      </w:r>
      <w:r w:rsidR="006E08B2" w:rsidRPr="0005431A">
        <w:rPr>
          <w:lang w:val="en-IE"/>
        </w:rPr>
        <w:t>the</w:t>
      </w:r>
      <w:r w:rsidRPr="0005431A">
        <w:rPr>
          <w:lang w:val="en-IE"/>
        </w:rPr>
        <w:t xml:space="preserve"> problem require</w:t>
      </w:r>
      <w:r w:rsidR="006E08B2" w:rsidRPr="0005431A">
        <w:rPr>
          <w:lang w:val="en-IE"/>
        </w:rPr>
        <w:t>s</w:t>
      </w:r>
      <w:r w:rsidRPr="0005431A">
        <w:rPr>
          <w:lang w:val="en-IE"/>
        </w:rPr>
        <w:t xml:space="preserve"> a few minutes to solve 15ms is an acceptable error </w:t>
      </w:r>
      <w:r w:rsidRPr="0005431A">
        <w:rPr>
          <w:lang w:val="en-IE"/>
        </w:rPr>
        <w:fldChar w:fldCharType="begin"/>
      </w:r>
      <w:r w:rsidR="00DF2F5A" w:rsidRPr="0005431A">
        <w:rPr>
          <w:lang w:val="en-IE"/>
        </w:rPr>
        <w:instrText xml:space="preserve"> ADDIN ZOTERO_ITEM CSL_CITATION {"citationID":"rXDqlx2n","properties":{"formattedCitation":"{\\rtf (\\uc0\\u8220{}Analyzing Application Performance by Using Profiling Tools,\\uc0\\u8221{} n.d.)}","plainCitation":"(“Analyzing Application Performance by Using Profiling Tools,” n.d.)"},"citationItems":[{"id":534,"uris":["http://zotero.org/users/1680862/items/93RIRDKA"],"uri":["http://zotero.org/users/1680862/items/93RIRDKA"],"itemData":{"id":534,"type":"webpage","title":"Analyzing Application Performance by Using Profiling Tools","URL":"http://msdn.microsoft.com/en-us/library/z9z62c29.aspx","accessed":{"date-parts":[["2014",2,15]]}}}],"schema":"https://github.com/citation-style-language/schema/raw/master/csl-citation.json"} </w:instrText>
      </w:r>
      <w:r w:rsidRPr="0005431A">
        <w:rPr>
          <w:lang w:val="en-IE"/>
        </w:rPr>
        <w:fldChar w:fldCharType="separate"/>
      </w:r>
      <w:r w:rsidRPr="0005431A">
        <w:rPr>
          <w:szCs w:val="24"/>
          <w:lang w:val="en-IE"/>
        </w:rPr>
        <w:t>(“Analyzing Application Performance by Using Profiling Tools,” n.d.)</w:t>
      </w:r>
      <w:r w:rsidRPr="0005431A">
        <w:rPr>
          <w:lang w:val="en-IE"/>
        </w:rPr>
        <w:fldChar w:fldCharType="end"/>
      </w:r>
      <w:r w:rsidR="006E08B2" w:rsidRPr="0005431A">
        <w:rPr>
          <w:lang w:val="en-IE"/>
        </w:rPr>
        <w:t>.</w:t>
      </w:r>
    </w:p>
    <w:p w14:paraId="56F05CF2" w14:textId="11A896CB" w:rsidR="000B3C97" w:rsidRPr="0005431A" w:rsidRDefault="006E08B2" w:rsidP="00F133C8">
      <w:pPr>
        <w:pStyle w:val="Heading2"/>
      </w:pPr>
      <w:bookmarkStart w:id="239" w:name="_Toc396914491"/>
      <w:r w:rsidRPr="0005431A">
        <w:t>10.3</w:t>
      </w:r>
      <w:r w:rsidRPr="0005431A">
        <w:tab/>
      </w:r>
      <w:r w:rsidR="000B3C97" w:rsidRPr="0005431A">
        <w:t>Heuristic values</w:t>
      </w:r>
      <w:bookmarkEnd w:id="239"/>
    </w:p>
    <w:p w14:paraId="08EFC654" w14:textId="08421FE7" w:rsidR="006E08B2" w:rsidRPr="0005431A" w:rsidRDefault="001201EE" w:rsidP="000B3C97">
      <w:pPr>
        <w:rPr>
          <w:lang w:val="en-IE"/>
        </w:rPr>
      </w:pPr>
      <w:bookmarkStart w:id="240" w:name="_Toc394588987"/>
      <w:r w:rsidRPr="0005431A">
        <w:rPr>
          <w:lang w:val="en-IE"/>
        </w:rPr>
        <w:t>All Ant C</w:t>
      </w:r>
      <w:r w:rsidR="000B3C97" w:rsidRPr="0005431A">
        <w:rPr>
          <w:lang w:val="en-IE"/>
        </w:rPr>
        <w:t xml:space="preserve">olony </w:t>
      </w:r>
      <w:r w:rsidR="00625AE6" w:rsidRPr="0005431A">
        <w:rPr>
          <w:lang w:val="en-IE"/>
        </w:rPr>
        <w:t>algorithms</w:t>
      </w:r>
      <w:r w:rsidR="000B3C97" w:rsidRPr="0005431A">
        <w:rPr>
          <w:lang w:val="en-IE"/>
        </w:rPr>
        <w:t xml:space="preserve"> have the same base heuristics </w:t>
      </w:r>
      <w:r w:rsidR="00625AE6" w:rsidRPr="0005431A">
        <w:rPr>
          <w:i/>
          <w:lang w:val="en-IE"/>
        </w:rPr>
        <w:t>α,</w:t>
      </w:r>
      <w:r w:rsidR="00AD1169" w:rsidRPr="0005431A">
        <w:rPr>
          <w:i/>
          <w:lang w:val="en-IE"/>
        </w:rPr>
        <w:t xml:space="preserve"> β</w:t>
      </w:r>
      <w:r w:rsidR="00AD1169" w:rsidRPr="0005431A">
        <w:rPr>
          <w:lang w:val="en-IE"/>
        </w:rPr>
        <w:t xml:space="preserve"> and </w:t>
      </w:r>
      <w:r w:rsidR="00AD1169" w:rsidRPr="0005431A">
        <w:rPr>
          <w:i/>
          <w:lang w:val="en-IE"/>
        </w:rPr>
        <w:t>p</w:t>
      </w:r>
      <w:r w:rsidR="006E08B2" w:rsidRPr="0005431A">
        <w:rPr>
          <w:i/>
          <w:lang w:val="en-IE"/>
        </w:rPr>
        <w:t>,</w:t>
      </w:r>
      <w:r w:rsidR="00AD1169" w:rsidRPr="0005431A">
        <w:rPr>
          <w:lang w:val="en-IE"/>
        </w:rPr>
        <w:t xml:space="preserve"> a</w:t>
      </w:r>
      <w:r w:rsidR="000B3C97" w:rsidRPr="0005431A">
        <w:rPr>
          <w:lang w:val="en-IE"/>
        </w:rPr>
        <w:t>nd the extensions all hav</w:t>
      </w:r>
      <w:r w:rsidR="006E08B2" w:rsidRPr="0005431A">
        <w:rPr>
          <w:lang w:val="en-IE"/>
        </w:rPr>
        <w:t>e their own specific parameters:</w:t>
      </w:r>
      <w:r w:rsidR="000B3C97" w:rsidRPr="0005431A">
        <w:rPr>
          <w:lang w:val="en-IE"/>
        </w:rPr>
        <w:t xml:space="preserve"> </w:t>
      </w:r>
    </w:p>
    <w:p w14:paraId="7A0481C9" w14:textId="77777777" w:rsidR="006E08B2" w:rsidRPr="0005431A" w:rsidRDefault="006E08B2" w:rsidP="000B3C97">
      <w:pPr>
        <w:rPr>
          <w:lang w:val="en-IE"/>
        </w:rPr>
      </w:pPr>
    </w:p>
    <w:p w14:paraId="5E2A9B82" w14:textId="0B0CB9A9" w:rsidR="000B3C97" w:rsidRPr="0005431A" w:rsidRDefault="006E08B2" w:rsidP="000B3C97">
      <w:pPr>
        <w:rPr>
          <w:lang w:val="en-IE"/>
        </w:rPr>
      </w:pPr>
      <w:r w:rsidRPr="0005431A">
        <w:rPr>
          <w:lang w:val="en-IE"/>
        </w:rPr>
        <w:t>N</w:t>
      </w:r>
      <w:r w:rsidR="000B3C97" w:rsidRPr="0005431A">
        <w:rPr>
          <w:lang w:val="en-IE"/>
        </w:rPr>
        <w:t xml:space="preserve">o experiments have been run on </w:t>
      </w:r>
      <w:r w:rsidR="000B3C97" w:rsidRPr="0005431A">
        <w:rPr>
          <w:i/>
          <w:lang w:val="en-IE"/>
        </w:rPr>
        <w:t>τ0</w:t>
      </w:r>
      <w:r w:rsidR="000B3C97" w:rsidRPr="0005431A">
        <w:rPr>
          <w:lang w:val="en-IE"/>
        </w:rPr>
        <w:t xml:space="preserve"> </w:t>
      </w:r>
      <w:r w:rsidRPr="0005431A">
        <w:rPr>
          <w:lang w:val="en-IE"/>
        </w:rPr>
        <w:t>(</w:t>
      </w:r>
      <w:r w:rsidR="000B3C97" w:rsidRPr="0005431A">
        <w:rPr>
          <w:lang w:val="en-IE"/>
        </w:rPr>
        <w:t xml:space="preserve">see </w:t>
      </w:r>
      <w:r w:rsidR="005D30C1" w:rsidRPr="0005431A">
        <w:rPr>
          <w:lang w:val="en-IE"/>
        </w:rPr>
        <w:t xml:space="preserve">Heuristic information </w:t>
      </w:r>
      <w:r w:rsidRPr="0005431A">
        <w:rPr>
          <w:lang w:val="en-IE"/>
        </w:rPr>
        <w:t>Chap</w:t>
      </w:r>
      <w:r w:rsidR="005D30C1" w:rsidRPr="0005431A">
        <w:rPr>
          <w:lang w:val="en-IE"/>
        </w:rPr>
        <w:t>ter 4</w:t>
      </w:r>
      <w:r w:rsidRPr="0005431A">
        <w:rPr>
          <w:lang w:val="en-IE"/>
        </w:rPr>
        <w:t>)</w:t>
      </w:r>
      <w:r w:rsidR="000B3C97" w:rsidRPr="0005431A">
        <w:rPr>
          <w:lang w:val="en-IE"/>
        </w:rPr>
        <w:t xml:space="preserve">, as according to </w:t>
      </w:r>
      <w:r w:rsidR="000B3C97" w:rsidRPr="0005431A">
        <w:rPr>
          <w:lang w:val="en-IE"/>
        </w:rPr>
        <w:fldChar w:fldCharType="begin"/>
      </w:r>
      <w:r w:rsidR="00860705" w:rsidRPr="0005431A">
        <w:rPr>
          <w:lang w:val="en-IE"/>
        </w:rPr>
        <w:instrText xml:space="preserve"> ADDIN ZOTERO_ITEM CSL_CITATION {"citationID":"m1shfsav6","properties":{"formattedCitation":"{\\rtf (Dorigo and St\\uc0\\u252{}tzle, 2004a)}","plainCitation":"(Dorigo and Stützle, 2004a)"},"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schema":"https://github.com/citation-style-language/schema/raw/master/csl-citation.json"} </w:instrText>
      </w:r>
      <w:r w:rsidR="000B3C97" w:rsidRPr="0005431A">
        <w:rPr>
          <w:lang w:val="en-IE"/>
        </w:rPr>
        <w:fldChar w:fldCharType="separate"/>
      </w:r>
      <w:r w:rsidRPr="0005431A">
        <w:rPr>
          <w:szCs w:val="24"/>
          <w:lang w:val="en-IE"/>
        </w:rPr>
        <w:t>Dorigo and Stützle</w:t>
      </w:r>
      <w:r w:rsidR="00860705" w:rsidRPr="0005431A">
        <w:rPr>
          <w:szCs w:val="24"/>
          <w:lang w:val="en-IE"/>
        </w:rPr>
        <w:t xml:space="preserve"> </w:t>
      </w:r>
      <w:r w:rsidRPr="0005431A">
        <w:rPr>
          <w:szCs w:val="24"/>
          <w:lang w:val="en-IE"/>
        </w:rPr>
        <w:t>(</w:t>
      </w:r>
      <w:r w:rsidR="00860705" w:rsidRPr="0005431A">
        <w:rPr>
          <w:szCs w:val="24"/>
          <w:lang w:val="en-IE"/>
        </w:rPr>
        <w:t>2004)</w:t>
      </w:r>
      <w:r w:rsidR="000B3C97" w:rsidRPr="0005431A">
        <w:rPr>
          <w:lang w:val="en-IE"/>
        </w:rPr>
        <w:fldChar w:fldCharType="end"/>
      </w:r>
      <w:r w:rsidR="001201EE" w:rsidRPr="0005431A">
        <w:rPr>
          <w:lang w:val="en-IE"/>
        </w:rPr>
        <w:t xml:space="preserve"> t</w:t>
      </w:r>
      <w:r w:rsidR="00A82117" w:rsidRPr="0005431A">
        <w:rPr>
          <w:lang w:val="en-IE"/>
        </w:rPr>
        <w:t xml:space="preserve">he values presented are good to </w:t>
      </w:r>
      <w:r w:rsidR="000B3C97" w:rsidRPr="0005431A">
        <w:rPr>
          <w:lang w:val="en-IE"/>
        </w:rPr>
        <w:t>initialise the pheromone matrix</w:t>
      </w:r>
      <w:r w:rsidR="005D30C1" w:rsidRPr="0005431A">
        <w:rPr>
          <w:lang w:val="en-IE"/>
        </w:rPr>
        <w:t>.</w:t>
      </w:r>
      <w:r w:rsidR="000B3C97" w:rsidRPr="0005431A">
        <w:rPr>
          <w:lang w:val="en-IE"/>
        </w:rPr>
        <w:t xml:space="preserve"> </w:t>
      </w:r>
      <w:r w:rsidRPr="0005431A">
        <w:rPr>
          <w:lang w:val="en-IE"/>
        </w:rPr>
        <w:t>The</w:t>
      </w:r>
      <w:r w:rsidR="001201EE" w:rsidRPr="0005431A">
        <w:rPr>
          <w:lang w:val="en-IE"/>
        </w:rPr>
        <w:t xml:space="preserve"> values </w:t>
      </w:r>
      <w:r w:rsidR="000B3C97" w:rsidRPr="0005431A">
        <w:rPr>
          <w:lang w:val="en-IE"/>
        </w:rPr>
        <w:t>use a greedy heuristic</w:t>
      </w:r>
      <w:r w:rsidR="00F07A9B" w:rsidRPr="0005431A">
        <w:rPr>
          <w:lang w:val="en-IE"/>
        </w:rPr>
        <w:t xml:space="preserve"> that calculates a good initial value of the matrix</w:t>
      </w:r>
      <w:r w:rsidR="000B3C97" w:rsidRPr="0005431A">
        <w:rPr>
          <w:lang w:val="en-IE"/>
        </w:rPr>
        <w:t xml:space="preserve"> (</w:t>
      </w:r>
      <w:r w:rsidR="005D30C1" w:rsidRPr="0005431A">
        <w:rPr>
          <w:lang w:val="en-IE"/>
        </w:rPr>
        <w:t>see</w:t>
      </w:r>
      <w:r w:rsidR="000B3C97" w:rsidRPr="0005431A">
        <w:rPr>
          <w:lang w:val="en-IE"/>
        </w:rPr>
        <w:t xml:space="preserve"> </w:t>
      </w:r>
      <w:r w:rsidRPr="0005431A">
        <w:rPr>
          <w:lang w:val="en-IE"/>
        </w:rPr>
        <w:t>C</w:t>
      </w:r>
      <w:r w:rsidR="005D30C1" w:rsidRPr="0005431A">
        <w:rPr>
          <w:lang w:val="en-IE"/>
        </w:rPr>
        <w:t>hapter</w:t>
      </w:r>
      <w:r w:rsidR="000B3C97" w:rsidRPr="0005431A">
        <w:rPr>
          <w:lang w:val="en-IE"/>
        </w:rPr>
        <w:t xml:space="preserve"> </w:t>
      </w:r>
      <w:r w:rsidR="005D30C1" w:rsidRPr="0005431A">
        <w:rPr>
          <w:lang w:val="en-IE"/>
        </w:rPr>
        <w:t>7</w:t>
      </w:r>
      <w:r w:rsidRPr="0005431A">
        <w:rPr>
          <w:lang w:val="en-IE"/>
        </w:rPr>
        <w:t>). T</w:t>
      </w:r>
      <w:r w:rsidR="000B3C97" w:rsidRPr="0005431A">
        <w:rPr>
          <w:lang w:val="en-IE"/>
        </w:rPr>
        <w:t xml:space="preserve">he value is just slightly higher than the amounts of pheromone deposited by an ant </w:t>
      </w:r>
      <w:r w:rsidR="00486608" w:rsidRPr="0005431A">
        <w:rPr>
          <w:lang w:val="en-IE"/>
        </w:rPr>
        <w:t>at</w:t>
      </w:r>
      <w:r w:rsidR="000B3C97" w:rsidRPr="0005431A">
        <w:rPr>
          <w:lang w:val="en-IE"/>
        </w:rPr>
        <w:t xml:space="preserve"> </w:t>
      </w:r>
      <w:r w:rsidR="00486608" w:rsidRPr="0005431A">
        <w:rPr>
          <w:lang w:val="en-IE"/>
        </w:rPr>
        <w:t>each</w:t>
      </w:r>
      <w:r w:rsidR="001201EE" w:rsidRPr="0005431A">
        <w:rPr>
          <w:lang w:val="en-IE"/>
        </w:rPr>
        <w:t xml:space="preserve"> iteration.</w:t>
      </w:r>
      <w:r w:rsidR="000B3C97" w:rsidRPr="0005431A">
        <w:rPr>
          <w:lang w:val="en-IE"/>
        </w:rPr>
        <w:t xml:space="preserve"> </w:t>
      </w:r>
      <w:r w:rsidR="001201EE" w:rsidRPr="0005431A">
        <w:rPr>
          <w:lang w:val="en-IE"/>
        </w:rPr>
        <w:t>To</w:t>
      </w:r>
      <w:r w:rsidR="000B3C97" w:rsidRPr="0005431A">
        <w:rPr>
          <w:lang w:val="en-IE"/>
        </w:rPr>
        <w:t xml:space="preserve"> recap</w:t>
      </w:r>
      <w:r w:rsidRPr="0005431A">
        <w:rPr>
          <w:lang w:val="en-IE"/>
        </w:rPr>
        <w:t>,</w:t>
      </w:r>
      <w:r w:rsidR="000B3C97" w:rsidRPr="0005431A">
        <w:rPr>
          <w:lang w:val="en-IE"/>
        </w:rPr>
        <w:t xml:space="preserve"> if </w:t>
      </w:r>
      <w:r w:rsidR="000B3C97" w:rsidRPr="0005431A">
        <w:rPr>
          <w:i/>
          <w:lang w:val="en-IE"/>
        </w:rPr>
        <w:t>τ0</w:t>
      </w:r>
      <w:r w:rsidR="000B3C97" w:rsidRPr="0005431A">
        <w:rPr>
          <w:lang w:val="en-IE"/>
        </w:rPr>
        <w:t xml:space="preserve"> is too high</w:t>
      </w:r>
      <w:r w:rsidR="001201EE" w:rsidRPr="0005431A">
        <w:rPr>
          <w:lang w:val="en-IE"/>
        </w:rPr>
        <w:t>,</w:t>
      </w:r>
      <w:r w:rsidR="000B3C97" w:rsidRPr="0005431A">
        <w:rPr>
          <w:lang w:val="en-IE"/>
        </w:rPr>
        <w:t xml:space="preserve"> </w:t>
      </w:r>
      <w:r w:rsidR="001201EE" w:rsidRPr="0005431A">
        <w:rPr>
          <w:lang w:val="en-IE"/>
        </w:rPr>
        <w:t>a</w:t>
      </w:r>
      <w:r w:rsidR="000B3C97" w:rsidRPr="0005431A">
        <w:rPr>
          <w:lang w:val="en-IE"/>
        </w:rPr>
        <w:t xml:space="preserve"> lot of iterations </w:t>
      </w:r>
      <w:r w:rsidR="004A6B24" w:rsidRPr="0005431A">
        <w:rPr>
          <w:lang w:val="en-IE"/>
        </w:rPr>
        <w:t>are</w:t>
      </w:r>
      <w:r w:rsidR="000B3C97" w:rsidRPr="0005431A">
        <w:rPr>
          <w:lang w:val="en-IE"/>
        </w:rPr>
        <w:t xml:space="preserve"> required to adjust the pheromone evaporation levels, resulting in the ant exploring </w:t>
      </w:r>
      <w:r w:rsidR="0081411A" w:rsidRPr="0005431A">
        <w:rPr>
          <w:lang w:val="en-IE"/>
        </w:rPr>
        <w:t>a non-</w:t>
      </w:r>
      <w:r w:rsidR="001201EE" w:rsidRPr="0005431A">
        <w:rPr>
          <w:lang w:val="en-IE"/>
        </w:rPr>
        <w:t>optimal search space. H</w:t>
      </w:r>
      <w:r w:rsidR="000B3C97" w:rsidRPr="0005431A">
        <w:rPr>
          <w:lang w:val="en-IE"/>
        </w:rPr>
        <w:t xml:space="preserve">owever, if too low the first solutions generated by the ants biased the search </w:t>
      </w:r>
      <w:r w:rsidR="0081411A" w:rsidRPr="0005431A">
        <w:rPr>
          <w:lang w:val="en-IE"/>
        </w:rPr>
        <w:t>space</w:t>
      </w:r>
      <w:r w:rsidR="000B3C97" w:rsidRPr="0005431A">
        <w:rPr>
          <w:lang w:val="en-IE"/>
        </w:rPr>
        <w:t xml:space="preserve"> too much in sequential iterations </w:t>
      </w:r>
      <w:r w:rsidRPr="0005431A">
        <w:rPr>
          <w:lang w:val="en-IE"/>
        </w:rPr>
        <w:t>(</w:t>
      </w:r>
      <w:r w:rsidR="000A127C" w:rsidRPr="0005431A">
        <w:rPr>
          <w:lang w:val="en-IE"/>
        </w:rPr>
        <w:t>see</w:t>
      </w:r>
      <w:r w:rsidR="000B3C97" w:rsidRPr="0005431A">
        <w:rPr>
          <w:lang w:val="en-IE"/>
        </w:rPr>
        <w:t xml:space="preserve"> </w:t>
      </w:r>
      <w:r w:rsidR="000A127C" w:rsidRPr="0005431A">
        <w:rPr>
          <w:lang w:val="en-IE"/>
        </w:rPr>
        <w:t>Chapter</w:t>
      </w:r>
      <w:r w:rsidR="000B3C97" w:rsidRPr="0005431A">
        <w:rPr>
          <w:lang w:val="en-IE"/>
        </w:rPr>
        <w:t xml:space="preserve"> </w:t>
      </w:r>
      <w:r w:rsidR="000A127C" w:rsidRPr="0005431A">
        <w:rPr>
          <w:lang w:val="en-IE"/>
        </w:rPr>
        <w:t>4</w:t>
      </w:r>
      <w:r w:rsidR="000B3C97" w:rsidRPr="0005431A">
        <w:rPr>
          <w:lang w:val="en-IE"/>
        </w:rPr>
        <w:t xml:space="preserve"> for </w:t>
      </w:r>
      <w:r w:rsidRPr="0005431A">
        <w:rPr>
          <w:lang w:val="en-IE"/>
        </w:rPr>
        <w:t>further</w:t>
      </w:r>
      <w:r w:rsidR="000B3C97" w:rsidRPr="0005431A">
        <w:rPr>
          <w:lang w:val="en-IE"/>
        </w:rPr>
        <w:t xml:space="preserve"> details</w:t>
      </w:r>
      <w:r w:rsidRPr="0005431A">
        <w:rPr>
          <w:lang w:val="en-IE"/>
        </w:rPr>
        <w:t>)</w:t>
      </w:r>
      <w:r w:rsidR="000B3C97" w:rsidRPr="0005431A">
        <w:rPr>
          <w:lang w:val="en-IE"/>
        </w:rPr>
        <w:t>.</w:t>
      </w:r>
      <w:bookmarkEnd w:id="240"/>
    </w:p>
    <w:p w14:paraId="4346A9E0" w14:textId="77777777" w:rsidR="006E08B2" w:rsidRPr="0005431A" w:rsidRDefault="006E08B2" w:rsidP="000B3C97">
      <w:pPr>
        <w:rPr>
          <w:lang w:val="en-IE"/>
        </w:rPr>
      </w:pPr>
    </w:p>
    <w:p w14:paraId="239CC423" w14:textId="0EFC1456" w:rsidR="000B3C97" w:rsidRPr="0005431A" w:rsidRDefault="006E08B2" w:rsidP="000B3C97">
      <w:pPr>
        <w:rPr>
          <w:lang w:val="en-IE"/>
        </w:rPr>
      </w:pPr>
      <w:r w:rsidRPr="0005431A">
        <w:rPr>
          <w:lang w:val="en-IE"/>
        </w:rPr>
        <w:t>T</w:t>
      </w:r>
      <w:r w:rsidR="000A127C" w:rsidRPr="0005431A">
        <w:rPr>
          <w:lang w:val="en-IE"/>
        </w:rPr>
        <w:t xml:space="preserve">he </w:t>
      </w:r>
      <w:r w:rsidR="00972474" w:rsidRPr="0005431A">
        <w:rPr>
          <w:lang w:val="en-IE"/>
        </w:rPr>
        <w:t xml:space="preserve">second parameter relates to the </w:t>
      </w:r>
      <w:r w:rsidR="000A127C" w:rsidRPr="0005431A">
        <w:rPr>
          <w:lang w:val="en-IE"/>
        </w:rPr>
        <w:t>pheromone evaporation rate</w:t>
      </w:r>
      <w:r w:rsidR="000B3C97" w:rsidRPr="0005431A">
        <w:rPr>
          <w:lang w:val="en-IE"/>
        </w:rPr>
        <w:t xml:space="preserve"> </w:t>
      </w:r>
      <w:r w:rsidR="000A127C" w:rsidRPr="0005431A">
        <w:rPr>
          <w:i/>
          <w:lang w:val="en-IE"/>
        </w:rPr>
        <w:t>p</w:t>
      </w:r>
      <w:r w:rsidR="000A127C" w:rsidRPr="0005431A">
        <w:rPr>
          <w:lang w:val="en-IE"/>
        </w:rPr>
        <w:t xml:space="preserve">, </w:t>
      </w:r>
      <w:r w:rsidR="00972474" w:rsidRPr="0005431A">
        <w:rPr>
          <w:lang w:val="en-IE"/>
        </w:rPr>
        <w:t>which controls</w:t>
      </w:r>
      <w:r w:rsidR="000A127C" w:rsidRPr="0005431A">
        <w:rPr>
          <w:lang w:val="en-IE"/>
        </w:rPr>
        <w:t xml:space="preserve"> </w:t>
      </w:r>
      <w:r w:rsidR="000B3C97" w:rsidRPr="0005431A">
        <w:rPr>
          <w:lang w:val="en-IE"/>
        </w:rPr>
        <w:t xml:space="preserve">the amount of pheromones removed after </w:t>
      </w:r>
      <w:r w:rsidR="001201EE" w:rsidRPr="0005431A">
        <w:rPr>
          <w:lang w:val="en-IE"/>
        </w:rPr>
        <w:t>each iteration</w:t>
      </w:r>
      <w:r w:rsidR="00972474" w:rsidRPr="0005431A">
        <w:rPr>
          <w:lang w:val="en-IE"/>
        </w:rPr>
        <w:t>.</w:t>
      </w:r>
      <w:r w:rsidR="000B3C97" w:rsidRPr="0005431A">
        <w:rPr>
          <w:lang w:val="en-IE"/>
        </w:rPr>
        <w:t xml:space="preserve"> </w:t>
      </w:r>
      <w:r w:rsidRPr="0005431A">
        <w:rPr>
          <w:lang w:val="en-IE"/>
        </w:rPr>
        <w:t>I</w:t>
      </w:r>
      <w:r w:rsidR="000B3C97" w:rsidRPr="0005431A">
        <w:rPr>
          <w:lang w:val="en-IE"/>
        </w:rPr>
        <w:t>f this value is too low</w:t>
      </w:r>
      <w:r w:rsidR="001201EE" w:rsidRPr="0005431A">
        <w:rPr>
          <w:lang w:val="en-IE"/>
        </w:rPr>
        <w:t>,</w:t>
      </w:r>
      <w:r w:rsidR="000B3C97" w:rsidRPr="0005431A">
        <w:rPr>
          <w:lang w:val="en-IE"/>
        </w:rPr>
        <w:t xml:space="preserve"> the </w:t>
      </w:r>
      <w:r w:rsidR="001201EE" w:rsidRPr="0005431A">
        <w:rPr>
          <w:lang w:val="en-IE"/>
        </w:rPr>
        <w:t>algorithm is</w:t>
      </w:r>
      <w:r w:rsidR="000B3C97" w:rsidRPr="0005431A">
        <w:rPr>
          <w:lang w:val="en-IE"/>
        </w:rPr>
        <w:t xml:space="preserve"> left with too much memory of previous solutions causing stagnation of</w:t>
      </w:r>
      <w:r w:rsidR="000A127C" w:rsidRPr="0005431A">
        <w:rPr>
          <w:lang w:val="en-IE"/>
        </w:rPr>
        <w:t xml:space="preserve"> the search space. If too high t</w:t>
      </w:r>
      <w:r w:rsidR="000B3C97" w:rsidRPr="0005431A">
        <w:rPr>
          <w:lang w:val="en-IE"/>
        </w:rPr>
        <w:t>he algorit</w:t>
      </w:r>
      <w:r w:rsidR="000A127C" w:rsidRPr="0005431A">
        <w:rPr>
          <w:lang w:val="en-IE"/>
        </w:rPr>
        <w:t>hm will not be directed enough towards a</w:t>
      </w:r>
      <w:r w:rsidR="000B3C97" w:rsidRPr="0005431A">
        <w:rPr>
          <w:lang w:val="en-IE"/>
        </w:rPr>
        <w:t xml:space="preserve"> specific search space (</w:t>
      </w:r>
      <w:r w:rsidRPr="0005431A">
        <w:rPr>
          <w:lang w:val="en-IE"/>
        </w:rPr>
        <w:t>s</w:t>
      </w:r>
      <w:r w:rsidR="000A127C" w:rsidRPr="0005431A">
        <w:rPr>
          <w:lang w:val="en-IE"/>
        </w:rPr>
        <w:t xml:space="preserve">ee </w:t>
      </w:r>
      <w:r w:rsidRPr="0005431A">
        <w:rPr>
          <w:lang w:val="en-IE"/>
        </w:rPr>
        <w:t>C</w:t>
      </w:r>
      <w:r w:rsidR="000A127C" w:rsidRPr="0005431A">
        <w:rPr>
          <w:lang w:val="en-IE"/>
        </w:rPr>
        <w:t>hapter 4</w:t>
      </w:r>
      <w:r w:rsidRPr="0005431A">
        <w:rPr>
          <w:lang w:val="en-IE"/>
        </w:rPr>
        <w:t>). A</w:t>
      </w:r>
      <w:r w:rsidR="000B3C97" w:rsidRPr="0005431A">
        <w:rPr>
          <w:lang w:val="en-IE"/>
        </w:rPr>
        <w:t>gain</w:t>
      </w:r>
      <w:r w:rsidRPr="0005431A">
        <w:rPr>
          <w:lang w:val="en-IE"/>
        </w:rPr>
        <w:t>,</w:t>
      </w:r>
      <w:r w:rsidR="000B3C97" w:rsidRPr="0005431A">
        <w:rPr>
          <w:lang w:val="en-IE"/>
        </w:rPr>
        <w:t xml:space="preserve"> </w:t>
      </w:r>
      <w:r w:rsidR="000B3C97" w:rsidRPr="0005431A">
        <w:rPr>
          <w:lang w:val="en-IE"/>
        </w:rPr>
        <w:fldChar w:fldCharType="begin"/>
      </w:r>
      <w:r w:rsidR="00860705" w:rsidRPr="0005431A">
        <w:rPr>
          <w:lang w:val="en-IE"/>
        </w:rPr>
        <w:instrText xml:space="preserve"> ADDIN ZOTERO_ITEM CSL_CITATION {"citationID":"MVeYIqCQ","properties":{"formattedCitation":"{\\rtf (Dorigo and St\\uc0\\u252{}tzle, 2004a)}","plainCitation":"(Dorigo and Stützle, 2004a)"},"citationItems":[{"id":433,"uris":["http://zotero.org/users/1680862/items/3Q9U7JAX"],"uri":["http://zotero.org/users/1680862/items/3Q9U7JAX"],"itemData":{"id":433,"type":"book","title":"Ant Colony Optimization","publisher":"MIT Press","number-of-pages":"324","source":"Google Books","abstract":"The complex social behaviors of ants have been much studied by science, and computer scientists are now finding that these behavior patterns can provide models for solving difficult combinatorial optimization problems. The attempt to develop algorithms inspired by one aspect of ant behavior, the ability to find what computer scientists would call shortest paths, has become the field of ant colony optimization (ACO), the most successful and widely recognized algorithmic technique based on ant behavior. This book presents an overview of this rapidly growing field, from its theoretical inception to practical applications, including descriptions of many available ACO algorithms and their uses.The book first describes the translation of observed ant behavior into working optimization algorithms. The ant colony metaheuristic is then introduced and viewed in the general context of combinatorial optimization. This is followed by a detailed description and guide to all major ACO algorithms and a report on current theoretical findings. The book surveys ACO applications now in use, including routing, assignment, scheduling, subset, machine learning, and bioinformatics problems. AntNet, an ACO algorithm designed for the network routing problem, is described in detail. The authors conclude by summarizing the progress in the field and outlining future research directions. Each chapter ends with bibliographic material, bullet points setting out important ideas covered in the chapter, and exercises. Ant Colony Optimization will be of interest to academic and industry researchers, graduate students, and practitioners who wish to learn how to implement ACO algorithms.","ISBN":"9780262042192","language":"en","author":[{"family":"Dorigo","given":"Marco"},{"family":"Stützle","given":"Thomas"}],"issued":{"date-parts":[["2004"]]}}}],"schema":"https://github.com/citation-style-language/schema/raw/master/csl-citation.json"} </w:instrText>
      </w:r>
      <w:r w:rsidR="000B3C97" w:rsidRPr="0005431A">
        <w:rPr>
          <w:lang w:val="en-IE"/>
        </w:rPr>
        <w:fldChar w:fldCharType="separate"/>
      </w:r>
      <w:r w:rsidRPr="0005431A">
        <w:rPr>
          <w:szCs w:val="24"/>
          <w:lang w:val="en-IE"/>
        </w:rPr>
        <w:t>Dorigo and Stützle</w:t>
      </w:r>
      <w:r w:rsidR="00860705" w:rsidRPr="0005431A">
        <w:rPr>
          <w:szCs w:val="24"/>
          <w:lang w:val="en-IE"/>
        </w:rPr>
        <w:t xml:space="preserve"> </w:t>
      </w:r>
      <w:r w:rsidRPr="0005431A">
        <w:rPr>
          <w:szCs w:val="24"/>
          <w:lang w:val="en-IE"/>
        </w:rPr>
        <w:t>(</w:t>
      </w:r>
      <w:r w:rsidR="00860705" w:rsidRPr="0005431A">
        <w:rPr>
          <w:szCs w:val="24"/>
          <w:lang w:val="en-IE"/>
        </w:rPr>
        <w:t>2004)</w:t>
      </w:r>
      <w:r w:rsidR="000B3C97" w:rsidRPr="0005431A">
        <w:rPr>
          <w:lang w:val="en-IE"/>
        </w:rPr>
        <w:fldChar w:fldCharType="end"/>
      </w:r>
      <w:r w:rsidR="000B3C97" w:rsidRPr="0005431A">
        <w:rPr>
          <w:lang w:val="en-IE"/>
        </w:rPr>
        <w:t xml:space="preserve">  suggest a good value for </w:t>
      </w:r>
      <w:r w:rsidR="000B3C97" w:rsidRPr="0005431A">
        <w:rPr>
          <w:i/>
          <w:lang w:val="en-IE"/>
        </w:rPr>
        <w:t>p</w:t>
      </w:r>
      <w:r w:rsidRPr="0005431A">
        <w:rPr>
          <w:lang w:val="en-IE"/>
        </w:rPr>
        <w:t xml:space="preserve"> of 0.1 for the T</w:t>
      </w:r>
      <w:r w:rsidR="000B3C97" w:rsidRPr="0005431A">
        <w:rPr>
          <w:lang w:val="en-IE"/>
        </w:rPr>
        <w:t xml:space="preserve">ravelling </w:t>
      </w:r>
      <w:r w:rsidR="00364693" w:rsidRPr="0005431A">
        <w:rPr>
          <w:lang w:val="en-IE"/>
        </w:rPr>
        <w:t>Salesperson</w:t>
      </w:r>
      <w:r w:rsidRPr="0005431A">
        <w:rPr>
          <w:lang w:val="en-IE"/>
        </w:rPr>
        <w:t xml:space="preserve"> P</w:t>
      </w:r>
      <w:r w:rsidR="000B3C97" w:rsidRPr="0005431A">
        <w:rPr>
          <w:lang w:val="en-IE"/>
        </w:rPr>
        <w:t>roblem.</w:t>
      </w:r>
    </w:p>
    <w:p w14:paraId="501D3A7F" w14:textId="4077C578" w:rsidR="000B3C97" w:rsidRPr="0005431A" w:rsidRDefault="002F5A9E" w:rsidP="000A3135">
      <w:pPr>
        <w:pStyle w:val="MSCHeading3"/>
      </w:pPr>
      <w:r w:rsidRPr="0005431A">
        <w:lastRenderedPageBreak/>
        <w:tab/>
      </w:r>
      <w:bookmarkStart w:id="241" w:name="_Toc396914492"/>
      <w:r w:rsidRPr="0005431A">
        <w:t>10.3.1</w:t>
      </w:r>
      <w:r w:rsidRPr="0005431A">
        <w:tab/>
      </w:r>
      <w:r w:rsidR="00943C93" w:rsidRPr="0005431A">
        <w:t>α,</w:t>
      </w:r>
      <w:r w:rsidR="000B3C97" w:rsidRPr="0005431A">
        <w:t>β</w:t>
      </w:r>
      <w:r w:rsidR="00017292" w:rsidRPr="0005431A">
        <w:t xml:space="preserve"> parameters</w:t>
      </w:r>
      <w:bookmarkEnd w:id="241"/>
    </w:p>
    <w:p w14:paraId="7202CEB7" w14:textId="4A6C4718" w:rsidR="009C3879" w:rsidRPr="0005431A" w:rsidRDefault="000B3C97" w:rsidP="00FC5B32">
      <w:pPr>
        <w:rPr>
          <w:lang w:val="en-IE"/>
        </w:rPr>
      </w:pPr>
      <w:r w:rsidRPr="0005431A">
        <w:rPr>
          <w:lang w:val="en-IE"/>
        </w:rPr>
        <w:t>For</w:t>
      </w:r>
      <w:r w:rsidR="000A127C" w:rsidRPr="0005431A">
        <w:rPr>
          <w:lang w:val="en-IE"/>
        </w:rPr>
        <w:t xml:space="preserve"> finding the </w:t>
      </w:r>
      <w:r w:rsidR="00F74ED5" w:rsidRPr="0005431A">
        <w:rPr>
          <w:lang w:val="en-IE"/>
        </w:rPr>
        <w:t>ideal</w:t>
      </w:r>
      <w:r w:rsidR="000A127C" w:rsidRPr="0005431A">
        <w:rPr>
          <w:lang w:val="en-IE"/>
        </w:rPr>
        <w:t xml:space="preserve"> </w:t>
      </w:r>
      <w:r w:rsidRPr="0005431A">
        <w:rPr>
          <w:i/>
          <w:lang w:val="en-IE"/>
        </w:rPr>
        <w:t>α, β</w:t>
      </w:r>
      <w:r w:rsidRPr="0005431A">
        <w:rPr>
          <w:lang w:val="en-IE"/>
        </w:rPr>
        <w:t xml:space="preserve"> parameters</w:t>
      </w:r>
      <w:r w:rsidR="00FC5B32" w:rsidRPr="0005431A">
        <w:rPr>
          <w:lang w:val="en-IE"/>
        </w:rPr>
        <w:t>,</w:t>
      </w:r>
      <w:r w:rsidRPr="0005431A">
        <w:rPr>
          <w:lang w:val="en-IE"/>
        </w:rPr>
        <w:t xml:space="preserve"> </w:t>
      </w:r>
      <w:r w:rsidR="000A127C" w:rsidRPr="0005431A">
        <w:rPr>
          <w:lang w:val="en-IE"/>
        </w:rPr>
        <w:t>a</w:t>
      </w:r>
      <w:r w:rsidRPr="0005431A">
        <w:rPr>
          <w:lang w:val="en-IE"/>
        </w:rPr>
        <w:t xml:space="preserve"> simple experiment was designed on </w:t>
      </w:r>
      <w:r w:rsidR="00017292" w:rsidRPr="0005431A">
        <w:rPr>
          <w:lang w:val="en-IE"/>
        </w:rPr>
        <w:t xml:space="preserve">the first six </w:t>
      </w:r>
      <w:r w:rsidRPr="0005431A">
        <w:rPr>
          <w:lang w:val="en-IE"/>
        </w:rPr>
        <w:t xml:space="preserve">instances of the </w:t>
      </w:r>
      <w:r w:rsidR="000F1A9B" w:rsidRPr="0005431A">
        <w:rPr>
          <w:lang w:val="en-IE"/>
        </w:rPr>
        <w:t xml:space="preserve">Travelling Salesperson Problem </w:t>
      </w:r>
      <w:r w:rsidR="009C3879" w:rsidRPr="0005431A">
        <w:rPr>
          <w:lang w:val="en-IE"/>
        </w:rPr>
        <w:t xml:space="preserve">as defined in </w:t>
      </w:r>
      <w:r w:rsidR="00FC5B32" w:rsidRPr="0005431A">
        <w:rPr>
          <w:lang w:val="en-IE"/>
        </w:rPr>
        <w:t>T</w:t>
      </w:r>
      <w:r w:rsidR="009C3879" w:rsidRPr="0005431A">
        <w:rPr>
          <w:lang w:val="en-IE"/>
        </w:rPr>
        <w:t xml:space="preserve">able </w:t>
      </w:r>
      <w:r w:rsidR="003B7E80" w:rsidRPr="003B7E80">
        <w:rPr>
          <w:lang w:val="en-IE"/>
        </w:rPr>
        <w:t>12</w:t>
      </w:r>
      <w:r w:rsidR="003B7E80">
        <w:rPr>
          <w:lang w:val="en-IE"/>
        </w:rPr>
        <w:t>, with</w:t>
      </w:r>
      <w:r w:rsidR="00FC5B32" w:rsidRPr="0005431A">
        <w:rPr>
          <w:lang w:val="en-IE"/>
        </w:rPr>
        <w:t>out local search applied. The a</w:t>
      </w:r>
      <w:r w:rsidR="006F4595" w:rsidRPr="0005431A">
        <w:rPr>
          <w:lang w:val="en-IE"/>
        </w:rPr>
        <w:t>lgorithms A</w:t>
      </w:r>
      <w:r w:rsidR="00FC5B32" w:rsidRPr="0005431A">
        <w:rPr>
          <w:lang w:val="en-IE"/>
        </w:rPr>
        <w:t xml:space="preserve">nt </w:t>
      </w:r>
      <w:r w:rsidR="006F4595" w:rsidRPr="0005431A">
        <w:rPr>
          <w:lang w:val="en-IE"/>
        </w:rPr>
        <w:t>S</w:t>
      </w:r>
      <w:r w:rsidR="00FC5B32" w:rsidRPr="0005431A">
        <w:rPr>
          <w:lang w:val="en-IE"/>
        </w:rPr>
        <w:t>ystem (AS)</w:t>
      </w:r>
      <w:r w:rsidR="006F4595" w:rsidRPr="0005431A">
        <w:rPr>
          <w:lang w:val="en-IE"/>
        </w:rPr>
        <w:t>, E</w:t>
      </w:r>
      <w:r w:rsidR="00FC5B32" w:rsidRPr="0005431A">
        <w:rPr>
          <w:lang w:val="en-IE"/>
        </w:rPr>
        <w:t xml:space="preserve">lite </w:t>
      </w:r>
      <w:r w:rsidR="006F4595" w:rsidRPr="0005431A">
        <w:rPr>
          <w:lang w:val="en-IE"/>
        </w:rPr>
        <w:t>A</w:t>
      </w:r>
      <w:r w:rsidR="00FC5B32" w:rsidRPr="0005431A">
        <w:rPr>
          <w:lang w:val="en-IE"/>
        </w:rPr>
        <w:t xml:space="preserve">nt </w:t>
      </w:r>
      <w:r w:rsidR="006F4595" w:rsidRPr="0005431A">
        <w:rPr>
          <w:lang w:val="en-IE"/>
        </w:rPr>
        <w:t>S</w:t>
      </w:r>
      <w:r w:rsidR="00FC5B32" w:rsidRPr="0005431A">
        <w:rPr>
          <w:lang w:val="en-IE"/>
        </w:rPr>
        <w:t>ystem (EAS)</w:t>
      </w:r>
      <w:r w:rsidR="001201EE" w:rsidRPr="0005431A">
        <w:rPr>
          <w:lang w:val="en-IE"/>
        </w:rPr>
        <w:t>, M</w:t>
      </w:r>
      <w:r w:rsidR="00FC5B32" w:rsidRPr="0005431A">
        <w:rPr>
          <w:lang w:val="en-IE"/>
        </w:rPr>
        <w:t>in</w:t>
      </w:r>
      <w:r w:rsidR="001201EE" w:rsidRPr="0005431A">
        <w:rPr>
          <w:lang w:val="en-IE"/>
        </w:rPr>
        <w:t>M</w:t>
      </w:r>
      <w:r w:rsidR="00FC5B32" w:rsidRPr="0005431A">
        <w:rPr>
          <w:lang w:val="en-IE"/>
        </w:rPr>
        <w:t xml:space="preserve">ax </w:t>
      </w:r>
      <w:r w:rsidR="001201EE" w:rsidRPr="0005431A">
        <w:rPr>
          <w:lang w:val="en-IE"/>
        </w:rPr>
        <w:t>A</w:t>
      </w:r>
      <w:r w:rsidR="00FC5B32" w:rsidRPr="0005431A">
        <w:rPr>
          <w:lang w:val="en-IE"/>
        </w:rPr>
        <w:t xml:space="preserve">nt </w:t>
      </w:r>
      <w:r w:rsidR="001201EE" w:rsidRPr="0005431A">
        <w:rPr>
          <w:lang w:val="en-IE"/>
        </w:rPr>
        <w:t>S</w:t>
      </w:r>
      <w:r w:rsidR="00FC5B32" w:rsidRPr="0005431A">
        <w:rPr>
          <w:lang w:val="en-IE"/>
        </w:rPr>
        <w:t>ystem (MMAS)</w:t>
      </w:r>
      <w:r w:rsidR="001201EE" w:rsidRPr="0005431A">
        <w:rPr>
          <w:lang w:val="en-IE"/>
        </w:rPr>
        <w:t>, A</w:t>
      </w:r>
      <w:r w:rsidR="00FC5B32" w:rsidRPr="0005431A">
        <w:rPr>
          <w:lang w:val="en-IE"/>
        </w:rPr>
        <w:t xml:space="preserve">nt </w:t>
      </w:r>
      <w:r w:rsidR="001201EE" w:rsidRPr="0005431A">
        <w:rPr>
          <w:lang w:val="en-IE"/>
        </w:rPr>
        <w:t>C</w:t>
      </w:r>
      <w:r w:rsidR="00FC5B32" w:rsidRPr="0005431A">
        <w:rPr>
          <w:lang w:val="en-IE"/>
        </w:rPr>
        <w:t xml:space="preserve">olony </w:t>
      </w:r>
      <w:r w:rsidR="001201EE" w:rsidRPr="0005431A">
        <w:rPr>
          <w:lang w:val="en-IE"/>
        </w:rPr>
        <w:t>S</w:t>
      </w:r>
      <w:r w:rsidR="00FC5B32" w:rsidRPr="0005431A">
        <w:rPr>
          <w:lang w:val="en-IE"/>
        </w:rPr>
        <w:t>ystem (ACS)</w:t>
      </w:r>
      <w:r w:rsidR="001201EE" w:rsidRPr="0005431A">
        <w:rPr>
          <w:lang w:val="en-IE"/>
        </w:rPr>
        <w:t>, M</w:t>
      </w:r>
      <w:r w:rsidR="00FC5B32" w:rsidRPr="0005431A">
        <w:rPr>
          <w:lang w:val="en-IE"/>
        </w:rPr>
        <w:t xml:space="preserve">utated </w:t>
      </w:r>
      <w:r w:rsidR="001201EE" w:rsidRPr="0005431A">
        <w:rPr>
          <w:lang w:val="en-IE"/>
        </w:rPr>
        <w:t>A</w:t>
      </w:r>
      <w:r w:rsidR="00FC5B32" w:rsidRPr="0005431A">
        <w:rPr>
          <w:lang w:val="en-IE"/>
        </w:rPr>
        <w:t>nt</w:t>
      </w:r>
      <w:r w:rsidR="006F4595" w:rsidRPr="0005431A">
        <w:rPr>
          <w:lang w:val="en-IE"/>
        </w:rPr>
        <w:t xml:space="preserve"> </w:t>
      </w:r>
      <w:r w:rsidR="00FC5B32" w:rsidRPr="0005431A">
        <w:rPr>
          <w:lang w:val="en-IE"/>
        </w:rPr>
        <w:t xml:space="preserve">(MA) </w:t>
      </w:r>
      <w:r w:rsidR="006F4595" w:rsidRPr="0005431A">
        <w:rPr>
          <w:lang w:val="en-IE"/>
        </w:rPr>
        <w:t>and</w:t>
      </w:r>
      <w:r w:rsidR="00FC5B32" w:rsidRPr="0005431A">
        <w:rPr>
          <w:lang w:val="en-IE"/>
        </w:rPr>
        <w:t xml:space="preserve"> Best Worst Ant System</w:t>
      </w:r>
      <w:r w:rsidR="006F4595" w:rsidRPr="0005431A">
        <w:rPr>
          <w:lang w:val="en-IE"/>
        </w:rPr>
        <w:t xml:space="preserve"> </w:t>
      </w:r>
      <w:r w:rsidR="00FC5B32" w:rsidRPr="0005431A">
        <w:rPr>
          <w:lang w:val="en-IE"/>
        </w:rPr>
        <w:t>(</w:t>
      </w:r>
      <w:r w:rsidR="006F4595" w:rsidRPr="0005431A">
        <w:rPr>
          <w:lang w:val="en-IE"/>
        </w:rPr>
        <w:t>BWAS</w:t>
      </w:r>
      <w:r w:rsidR="00FC5B32" w:rsidRPr="0005431A">
        <w:rPr>
          <w:lang w:val="en-IE"/>
        </w:rPr>
        <w:t>)</w:t>
      </w:r>
      <w:r w:rsidR="001E76AE" w:rsidRPr="0005431A">
        <w:rPr>
          <w:lang w:val="en-IE"/>
        </w:rPr>
        <w:t xml:space="preserve"> have been evaluated.</w:t>
      </w:r>
    </w:p>
    <w:tbl>
      <w:tblPr>
        <w:tblStyle w:val="TableGrid"/>
        <w:tblW w:w="0" w:type="auto"/>
        <w:tblLook w:val="04A0" w:firstRow="1" w:lastRow="0" w:firstColumn="1" w:lastColumn="0" w:noHBand="0" w:noVBand="1"/>
      </w:tblPr>
      <w:tblGrid>
        <w:gridCol w:w="8607"/>
      </w:tblGrid>
      <w:tr w:rsidR="00017292" w:rsidRPr="0005431A" w14:paraId="3D6230C6" w14:textId="77777777" w:rsidTr="00017292">
        <w:tc>
          <w:tcPr>
            <w:tcW w:w="8607" w:type="dxa"/>
          </w:tcPr>
          <w:p w14:paraId="70C12981" w14:textId="77777777" w:rsidR="00017292" w:rsidRPr="0005431A" w:rsidRDefault="00017292" w:rsidP="002A541E">
            <w:pPr>
              <w:keepNext/>
              <w:rPr>
                <w:b/>
                <w:lang w:val="en-IE"/>
              </w:rPr>
            </w:pPr>
            <w:r w:rsidRPr="0005431A">
              <w:rPr>
                <w:b/>
                <w:lang w:val="en-IE"/>
              </w:rPr>
              <w:t>α, β =</w:t>
            </w:r>
            <w:r w:rsidR="00B57BAF" w:rsidRPr="0005431A">
              <w:rPr>
                <w:lang w:val="en-IE"/>
              </w:rPr>
              <w:t xml:space="preserve"> </w:t>
            </w:r>
            <w:r w:rsidR="00B57BAF" w:rsidRPr="0005431A">
              <w:rPr>
                <w:b/>
                <w:lang w:val="en-IE"/>
              </w:rPr>
              <w:t>[ 0,0]</w:t>
            </w:r>
            <w:r w:rsidR="00B57BAF" w:rsidRPr="0005431A">
              <w:rPr>
                <w:b/>
                <w:lang w:val="en-IE"/>
              </w:rPr>
              <w:tab/>
              <w:t>[ 0,1]</w:t>
            </w:r>
            <w:r w:rsidR="00B57BAF" w:rsidRPr="0005431A">
              <w:rPr>
                <w:b/>
                <w:lang w:val="en-IE"/>
              </w:rPr>
              <w:tab/>
              <w:t>[ 0,2]</w:t>
            </w:r>
            <w:r w:rsidR="00B57BAF" w:rsidRPr="0005431A">
              <w:rPr>
                <w:b/>
                <w:lang w:val="en-IE"/>
              </w:rPr>
              <w:tab/>
              <w:t>[ 0,3]</w:t>
            </w:r>
            <w:r w:rsidR="00B57BAF" w:rsidRPr="0005431A">
              <w:rPr>
                <w:b/>
                <w:lang w:val="en-IE"/>
              </w:rPr>
              <w:tab/>
              <w:t>[ 0,4]</w:t>
            </w:r>
            <w:r w:rsidR="00B57BAF" w:rsidRPr="0005431A">
              <w:rPr>
                <w:b/>
                <w:lang w:val="en-IE"/>
              </w:rPr>
              <w:tab/>
              <w:t>[ 0,5]</w:t>
            </w:r>
            <w:r w:rsidR="00B57BAF" w:rsidRPr="0005431A">
              <w:rPr>
                <w:b/>
                <w:lang w:val="en-IE"/>
              </w:rPr>
              <w:tab/>
              <w:t>[ 0,6]</w:t>
            </w:r>
            <w:r w:rsidR="00B57BAF" w:rsidRPr="0005431A">
              <w:rPr>
                <w:b/>
                <w:lang w:val="en-IE"/>
              </w:rPr>
              <w:tab/>
              <w:t>[ 0,7]</w:t>
            </w:r>
            <w:r w:rsidR="00B57BAF" w:rsidRPr="0005431A">
              <w:rPr>
                <w:b/>
                <w:lang w:val="en-IE"/>
              </w:rPr>
              <w:tab/>
              <w:t>[ 0,8]</w:t>
            </w:r>
            <w:r w:rsidR="00B57BAF" w:rsidRPr="0005431A">
              <w:rPr>
                <w:b/>
                <w:lang w:val="en-IE"/>
              </w:rPr>
              <w:tab/>
              <w:t>[ 0,9]</w:t>
            </w:r>
            <w:r w:rsidR="00B57BAF" w:rsidRPr="0005431A">
              <w:rPr>
                <w:b/>
                <w:lang w:val="en-IE"/>
              </w:rPr>
              <w:tab/>
              <w:t>[ 1,0]</w:t>
            </w:r>
            <w:r w:rsidR="00B57BAF" w:rsidRPr="0005431A">
              <w:rPr>
                <w:b/>
                <w:lang w:val="en-IE"/>
              </w:rPr>
              <w:tab/>
              <w:t>[ 1,1]</w:t>
            </w:r>
            <w:r w:rsidR="00B57BAF" w:rsidRPr="0005431A">
              <w:rPr>
                <w:b/>
                <w:lang w:val="en-IE"/>
              </w:rPr>
              <w:tab/>
              <w:t>[ 1,2]</w:t>
            </w:r>
            <w:r w:rsidR="00B57BAF" w:rsidRPr="0005431A">
              <w:rPr>
                <w:b/>
                <w:lang w:val="en-IE"/>
              </w:rPr>
              <w:tab/>
              <w:t>[ 1,3]</w:t>
            </w:r>
            <w:r w:rsidR="00B57BAF" w:rsidRPr="0005431A">
              <w:rPr>
                <w:b/>
                <w:lang w:val="en-IE"/>
              </w:rPr>
              <w:tab/>
              <w:t>[ 1,4]</w:t>
            </w:r>
            <w:r w:rsidR="00B57BAF" w:rsidRPr="0005431A">
              <w:rPr>
                <w:b/>
                <w:lang w:val="en-IE"/>
              </w:rPr>
              <w:tab/>
              <w:t>[ 1,5]</w:t>
            </w:r>
            <w:r w:rsidR="00B57BAF" w:rsidRPr="0005431A">
              <w:rPr>
                <w:b/>
                <w:lang w:val="en-IE"/>
              </w:rPr>
              <w:tab/>
              <w:t>[ 1,6]</w:t>
            </w:r>
            <w:r w:rsidR="00B57BAF" w:rsidRPr="0005431A">
              <w:rPr>
                <w:b/>
                <w:lang w:val="en-IE"/>
              </w:rPr>
              <w:tab/>
              <w:t>[ 1,7]</w:t>
            </w:r>
            <w:r w:rsidR="00B57BAF" w:rsidRPr="0005431A">
              <w:rPr>
                <w:b/>
                <w:lang w:val="en-IE"/>
              </w:rPr>
              <w:tab/>
              <w:t>[ 1,8]</w:t>
            </w:r>
            <w:r w:rsidR="00B57BAF" w:rsidRPr="0005431A">
              <w:rPr>
                <w:b/>
                <w:lang w:val="en-IE"/>
              </w:rPr>
              <w:tab/>
              <w:t>[ 1,9]</w:t>
            </w:r>
            <w:r w:rsidR="00B57BAF" w:rsidRPr="0005431A">
              <w:rPr>
                <w:b/>
                <w:lang w:val="en-IE"/>
              </w:rPr>
              <w:tab/>
              <w:t>[ 2,0]</w:t>
            </w:r>
            <w:r w:rsidR="00B57BAF" w:rsidRPr="0005431A">
              <w:rPr>
                <w:b/>
                <w:lang w:val="en-IE"/>
              </w:rPr>
              <w:tab/>
              <w:t>[ 2,1]</w:t>
            </w:r>
            <w:r w:rsidR="00B57BAF" w:rsidRPr="0005431A">
              <w:rPr>
                <w:b/>
                <w:lang w:val="en-IE"/>
              </w:rPr>
              <w:tab/>
              <w:t>[ 2,2]</w:t>
            </w:r>
            <w:r w:rsidR="00B57BAF" w:rsidRPr="0005431A">
              <w:rPr>
                <w:b/>
                <w:lang w:val="en-IE"/>
              </w:rPr>
              <w:tab/>
              <w:t>[ 2,3]</w:t>
            </w:r>
            <w:r w:rsidR="00B57BAF" w:rsidRPr="0005431A">
              <w:rPr>
                <w:b/>
                <w:lang w:val="en-IE"/>
              </w:rPr>
              <w:tab/>
              <w:t>[ 2,4]</w:t>
            </w:r>
            <w:r w:rsidR="00B57BAF" w:rsidRPr="0005431A">
              <w:rPr>
                <w:b/>
                <w:lang w:val="en-IE"/>
              </w:rPr>
              <w:tab/>
              <w:t>[ 2,5]</w:t>
            </w:r>
            <w:r w:rsidR="00B57BAF" w:rsidRPr="0005431A">
              <w:rPr>
                <w:b/>
                <w:lang w:val="en-IE"/>
              </w:rPr>
              <w:tab/>
              <w:t>[ 2,6]</w:t>
            </w:r>
            <w:r w:rsidR="00B57BAF" w:rsidRPr="0005431A">
              <w:rPr>
                <w:b/>
                <w:lang w:val="en-IE"/>
              </w:rPr>
              <w:tab/>
              <w:t>[ 2,7]</w:t>
            </w:r>
            <w:r w:rsidR="00B57BAF" w:rsidRPr="0005431A">
              <w:rPr>
                <w:b/>
                <w:lang w:val="en-IE"/>
              </w:rPr>
              <w:tab/>
              <w:t>[ 2,8]</w:t>
            </w:r>
            <w:r w:rsidR="00B57BAF" w:rsidRPr="0005431A">
              <w:rPr>
                <w:b/>
                <w:lang w:val="en-IE"/>
              </w:rPr>
              <w:tab/>
              <w:t>[ 2,9]</w:t>
            </w:r>
            <w:r w:rsidR="00B57BAF" w:rsidRPr="0005431A">
              <w:rPr>
                <w:b/>
                <w:lang w:val="en-IE"/>
              </w:rPr>
              <w:tab/>
              <w:t>[ 3,0]</w:t>
            </w:r>
            <w:r w:rsidR="00B57BAF" w:rsidRPr="0005431A">
              <w:rPr>
                <w:b/>
                <w:lang w:val="en-IE"/>
              </w:rPr>
              <w:tab/>
              <w:t>[ 3,1]</w:t>
            </w:r>
            <w:r w:rsidR="00B57BAF" w:rsidRPr="0005431A">
              <w:rPr>
                <w:b/>
                <w:lang w:val="en-IE"/>
              </w:rPr>
              <w:tab/>
              <w:t>[ 3,2]</w:t>
            </w:r>
            <w:r w:rsidR="00B57BAF" w:rsidRPr="0005431A">
              <w:rPr>
                <w:b/>
                <w:lang w:val="en-IE"/>
              </w:rPr>
              <w:tab/>
              <w:t>[ 3,3]</w:t>
            </w:r>
            <w:r w:rsidR="00B57BAF" w:rsidRPr="0005431A">
              <w:rPr>
                <w:b/>
                <w:lang w:val="en-IE"/>
              </w:rPr>
              <w:tab/>
              <w:t>[ 3,4]</w:t>
            </w:r>
            <w:r w:rsidR="00B57BAF" w:rsidRPr="0005431A">
              <w:rPr>
                <w:b/>
                <w:lang w:val="en-IE"/>
              </w:rPr>
              <w:tab/>
              <w:t>[ 3,5]</w:t>
            </w:r>
            <w:r w:rsidR="00B57BAF" w:rsidRPr="0005431A">
              <w:rPr>
                <w:b/>
                <w:lang w:val="en-IE"/>
              </w:rPr>
              <w:tab/>
              <w:t>[ 3,6]</w:t>
            </w:r>
            <w:r w:rsidR="00B57BAF" w:rsidRPr="0005431A">
              <w:rPr>
                <w:b/>
                <w:lang w:val="en-IE"/>
              </w:rPr>
              <w:tab/>
              <w:t>[ 3,7]</w:t>
            </w:r>
            <w:r w:rsidR="00B57BAF" w:rsidRPr="0005431A">
              <w:rPr>
                <w:b/>
                <w:lang w:val="en-IE"/>
              </w:rPr>
              <w:tab/>
              <w:t>[ 3,8]</w:t>
            </w:r>
            <w:r w:rsidR="00B57BAF" w:rsidRPr="0005431A">
              <w:rPr>
                <w:b/>
                <w:lang w:val="en-IE"/>
              </w:rPr>
              <w:tab/>
              <w:t>[ 3,9]</w:t>
            </w:r>
            <w:r w:rsidR="00B57BAF" w:rsidRPr="0005431A">
              <w:rPr>
                <w:b/>
                <w:lang w:val="en-IE"/>
              </w:rPr>
              <w:tab/>
              <w:t>[ 4,0]</w:t>
            </w:r>
            <w:r w:rsidR="00B57BAF" w:rsidRPr="0005431A">
              <w:rPr>
                <w:b/>
                <w:lang w:val="en-IE"/>
              </w:rPr>
              <w:tab/>
              <w:t>[ 4,1]</w:t>
            </w:r>
            <w:r w:rsidR="00B57BAF" w:rsidRPr="0005431A">
              <w:rPr>
                <w:b/>
                <w:lang w:val="en-IE"/>
              </w:rPr>
              <w:tab/>
              <w:t>[ 4,2]</w:t>
            </w:r>
            <w:r w:rsidR="00B57BAF" w:rsidRPr="0005431A">
              <w:rPr>
                <w:b/>
                <w:lang w:val="en-IE"/>
              </w:rPr>
              <w:tab/>
              <w:t>[ 4,3]</w:t>
            </w:r>
            <w:r w:rsidR="00B57BAF" w:rsidRPr="0005431A">
              <w:rPr>
                <w:b/>
                <w:lang w:val="en-IE"/>
              </w:rPr>
              <w:tab/>
              <w:t>[ 4,4]</w:t>
            </w:r>
            <w:r w:rsidR="00B57BAF" w:rsidRPr="0005431A">
              <w:rPr>
                <w:b/>
                <w:lang w:val="en-IE"/>
              </w:rPr>
              <w:tab/>
              <w:t>[ 4,5]</w:t>
            </w:r>
            <w:r w:rsidR="00B57BAF" w:rsidRPr="0005431A">
              <w:rPr>
                <w:b/>
                <w:lang w:val="en-IE"/>
              </w:rPr>
              <w:tab/>
              <w:t>[ 4,6]</w:t>
            </w:r>
            <w:r w:rsidR="00B57BAF" w:rsidRPr="0005431A">
              <w:rPr>
                <w:b/>
                <w:lang w:val="en-IE"/>
              </w:rPr>
              <w:tab/>
              <w:t>[ 4,7]</w:t>
            </w:r>
            <w:r w:rsidR="00B57BAF" w:rsidRPr="0005431A">
              <w:rPr>
                <w:b/>
                <w:lang w:val="en-IE"/>
              </w:rPr>
              <w:tab/>
              <w:t>[ 4,8]</w:t>
            </w:r>
            <w:r w:rsidR="00B57BAF" w:rsidRPr="0005431A">
              <w:rPr>
                <w:b/>
                <w:lang w:val="en-IE"/>
              </w:rPr>
              <w:tab/>
              <w:t>[ 4,9]</w:t>
            </w:r>
          </w:p>
        </w:tc>
      </w:tr>
    </w:tbl>
    <w:p w14:paraId="7AF5FFF5" w14:textId="1EFA5D04" w:rsidR="00017292" w:rsidRDefault="002A541E" w:rsidP="002A541E">
      <w:pPr>
        <w:pStyle w:val="Caption"/>
      </w:pPr>
      <w:bookmarkStart w:id="242" w:name="_Toc396945051"/>
      <w:r>
        <w:t xml:space="preserve">Table </w:t>
      </w:r>
      <w:r w:rsidR="00410F17">
        <w:fldChar w:fldCharType="begin"/>
      </w:r>
      <w:r w:rsidR="00410F17">
        <w:instrText xml:space="preserve"> SEQ Table \* ARABIC </w:instrText>
      </w:r>
      <w:r w:rsidR="00410F17">
        <w:fldChar w:fldCharType="separate"/>
      </w:r>
      <w:r w:rsidR="00DC0160">
        <w:rPr>
          <w:noProof/>
        </w:rPr>
        <w:t>14</w:t>
      </w:r>
      <w:r w:rsidR="00410F17">
        <w:fldChar w:fldCharType="end"/>
      </w:r>
      <w:r w:rsidR="00980EDC" w:rsidRPr="00980EDC">
        <w:t xml:space="preserve"> - </w:t>
      </w:r>
      <w:r w:rsidRPr="00832306">
        <w:t>α, β experiment values</w:t>
      </w:r>
      <w:bookmarkEnd w:id="242"/>
    </w:p>
    <w:p w14:paraId="7F0773F1" w14:textId="77777777" w:rsidR="003B7E80" w:rsidRPr="003B7E80" w:rsidRDefault="003B7E80" w:rsidP="003B7E80">
      <w:pPr>
        <w:pStyle w:val="content"/>
      </w:pPr>
    </w:p>
    <w:p w14:paraId="4A6946A6" w14:textId="5A4DA173" w:rsidR="008105D1" w:rsidRPr="0005431A" w:rsidRDefault="000B3C97" w:rsidP="008105D1">
      <w:pPr>
        <w:rPr>
          <w:lang w:val="en-IE"/>
        </w:rPr>
      </w:pPr>
      <w:r w:rsidRPr="0005431A">
        <w:rPr>
          <w:lang w:val="en-IE"/>
        </w:rPr>
        <w:t>The experiment was executed</w:t>
      </w:r>
      <w:r w:rsidR="008105D1" w:rsidRPr="0005431A">
        <w:rPr>
          <w:lang w:val="en-IE"/>
        </w:rPr>
        <w:t xml:space="preserve"> with each parameter as defined in </w:t>
      </w:r>
      <w:r w:rsidR="00FC5B32" w:rsidRPr="0005431A">
        <w:rPr>
          <w:lang w:val="en-IE"/>
        </w:rPr>
        <w:t>T</w:t>
      </w:r>
      <w:r w:rsidR="001201EE" w:rsidRPr="0005431A">
        <w:rPr>
          <w:lang w:val="en-IE"/>
        </w:rPr>
        <w:t xml:space="preserve">able </w:t>
      </w:r>
      <w:r w:rsidR="003B7E80">
        <w:rPr>
          <w:lang w:val="en-IE"/>
        </w:rPr>
        <w:t>14</w:t>
      </w:r>
      <w:r w:rsidRPr="0005431A">
        <w:rPr>
          <w:lang w:val="en-IE"/>
        </w:rPr>
        <w:t xml:space="preserve">, set with a limit of </w:t>
      </w:r>
      <w:r w:rsidR="000A127C" w:rsidRPr="0005431A">
        <w:rPr>
          <w:lang w:val="en-IE"/>
        </w:rPr>
        <w:t>5000</w:t>
      </w:r>
      <w:r w:rsidR="001E76AE" w:rsidRPr="0005431A">
        <w:rPr>
          <w:rStyle w:val="FootnoteReference"/>
          <w:lang w:val="en-IE"/>
        </w:rPr>
        <w:footnoteReference w:id="14"/>
      </w:r>
      <w:r w:rsidR="000A127C" w:rsidRPr="0005431A">
        <w:rPr>
          <w:lang w:val="en-IE"/>
        </w:rPr>
        <w:t xml:space="preserve"> complete </w:t>
      </w:r>
      <w:r w:rsidR="00017292" w:rsidRPr="0005431A">
        <w:rPr>
          <w:lang w:val="en-IE"/>
        </w:rPr>
        <w:t>solution constructions</w:t>
      </w:r>
      <w:r w:rsidRPr="0005431A">
        <w:rPr>
          <w:lang w:val="en-IE"/>
        </w:rPr>
        <w:t xml:space="preserve"> </w:t>
      </w:r>
      <w:r w:rsidR="000A127C" w:rsidRPr="0005431A">
        <w:rPr>
          <w:lang w:val="en-IE"/>
        </w:rPr>
        <w:t>executed over</w:t>
      </w:r>
      <w:r w:rsidR="00017292" w:rsidRPr="0005431A">
        <w:rPr>
          <w:lang w:val="en-IE"/>
        </w:rPr>
        <w:t xml:space="preserve"> an average of 5 runs</w:t>
      </w:r>
      <w:r w:rsidRPr="0005431A">
        <w:rPr>
          <w:lang w:val="en-IE"/>
        </w:rPr>
        <w:t>.</w:t>
      </w:r>
      <w:r w:rsidR="00DF45CE" w:rsidRPr="0005431A">
        <w:rPr>
          <w:lang w:val="en-IE"/>
        </w:rPr>
        <w:t xml:space="preserve"> The average solution </w:t>
      </w:r>
      <w:r w:rsidR="00FC5B32" w:rsidRPr="0005431A">
        <w:rPr>
          <w:lang w:val="en-IE"/>
        </w:rPr>
        <w:t xml:space="preserve">and the error percentage were </w:t>
      </w:r>
      <w:r w:rsidR="00DF45CE" w:rsidRPr="0005431A">
        <w:rPr>
          <w:lang w:val="en-IE"/>
        </w:rPr>
        <w:t>calculated</w:t>
      </w:r>
      <w:r w:rsidR="00FC5B32" w:rsidRPr="0005431A">
        <w:rPr>
          <w:lang w:val="en-IE"/>
        </w:rPr>
        <w:t>;</w:t>
      </w:r>
      <w:r w:rsidR="00DF45CE" w:rsidRPr="0005431A">
        <w:rPr>
          <w:lang w:val="en-IE"/>
        </w:rPr>
        <w:t xml:space="preserve"> a</w:t>
      </w:r>
      <w:r w:rsidRPr="0005431A">
        <w:rPr>
          <w:lang w:val="en-IE"/>
        </w:rPr>
        <w:t>ll other parameters that will</w:t>
      </w:r>
      <w:r w:rsidR="00017292" w:rsidRPr="0005431A">
        <w:rPr>
          <w:lang w:val="en-IE"/>
        </w:rPr>
        <w:t xml:space="preserve"> be</w:t>
      </w:r>
      <w:r w:rsidRPr="0005431A">
        <w:rPr>
          <w:lang w:val="en-IE"/>
        </w:rPr>
        <w:t xml:space="preserve"> investigate</w:t>
      </w:r>
      <w:r w:rsidR="00017292" w:rsidRPr="0005431A">
        <w:rPr>
          <w:lang w:val="en-IE"/>
        </w:rPr>
        <w:t>d</w:t>
      </w:r>
      <w:r w:rsidRPr="0005431A">
        <w:rPr>
          <w:lang w:val="en-IE"/>
        </w:rPr>
        <w:t xml:space="preserve"> later have been set to values as</w:t>
      </w:r>
      <w:r w:rsidR="00017292" w:rsidRPr="0005431A">
        <w:rPr>
          <w:lang w:val="en-IE"/>
        </w:rPr>
        <w:t xml:space="preserve"> suggested by their inventors </w:t>
      </w:r>
      <w:r w:rsidR="00FC5B32" w:rsidRPr="0005431A">
        <w:rPr>
          <w:lang w:val="en-IE"/>
        </w:rPr>
        <w:t>(</w:t>
      </w:r>
      <w:r w:rsidR="001E76AE" w:rsidRPr="0005431A">
        <w:rPr>
          <w:lang w:val="en-IE"/>
        </w:rPr>
        <w:t xml:space="preserve">as </w:t>
      </w:r>
      <w:r w:rsidR="00017292" w:rsidRPr="0005431A">
        <w:rPr>
          <w:lang w:val="en-IE"/>
        </w:rPr>
        <w:t>defined</w:t>
      </w:r>
      <w:r w:rsidRPr="0005431A">
        <w:rPr>
          <w:lang w:val="en-IE"/>
        </w:rPr>
        <w:t xml:space="preserve"> in </w:t>
      </w:r>
      <w:r w:rsidR="00FC5B32" w:rsidRPr="0005431A">
        <w:rPr>
          <w:lang w:val="en-IE"/>
        </w:rPr>
        <w:t>Heuristic information C</w:t>
      </w:r>
      <w:r w:rsidR="000A127C" w:rsidRPr="0005431A">
        <w:rPr>
          <w:lang w:val="en-IE"/>
        </w:rPr>
        <w:t>hapter 4</w:t>
      </w:r>
      <w:r w:rsidR="00FC5B32" w:rsidRPr="0005431A">
        <w:rPr>
          <w:lang w:val="en-IE"/>
        </w:rPr>
        <w:t>)</w:t>
      </w:r>
      <w:r w:rsidR="000A127C" w:rsidRPr="0005431A">
        <w:rPr>
          <w:lang w:val="en-IE"/>
        </w:rPr>
        <w:t>.</w:t>
      </w:r>
      <w:r w:rsidR="00017292" w:rsidRPr="0005431A">
        <w:rPr>
          <w:lang w:val="en-IE"/>
        </w:rPr>
        <w:t xml:space="preserve"> The average error percentage was calculated for each </w:t>
      </w:r>
      <w:r w:rsidR="00017292" w:rsidRPr="0005431A">
        <w:rPr>
          <w:i/>
          <w:lang w:val="en-IE"/>
        </w:rPr>
        <w:t>α, β</w:t>
      </w:r>
      <w:r w:rsidR="00017292" w:rsidRPr="0005431A">
        <w:rPr>
          <w:lang w:val="en-IE"/>
        </w:rPr>
        <w:t xml:space="preserve"> </w:t>
      </w:r>
      <w:r w:rsidR="008105D1" w:rsidRPr="0005431A">
        <w:rPr>
          <w:lang w:val="en-IE"/>
        </w:rPr>
        <w:t>value. It was found empirically that all</w:t>
      </w:r>
      <w:r w:rsidR="00A552E7" w:rsidRPr="0005431A">
        <w:rPr>
          <w:lang w:val="en-IE"/>
        </w:rPr>
        <w:t xml:space="preserve"> algorithms are highly dependent</w:t>
      </w:r>
      <w:r w:rsidR="008105D1" w:rsidRPr="0005431A">
        <w:rPr>
          <w:lang w:val="en-IE"/>
        </w:rPr>
        <w:t xml:space="preserve"> upon these values and the results </w:t>
      </w:r>
      <w:r w:rsidR="00A552E7" w:rsidRPr="0005431A">
        <w:rPr>
          <w:lang w:val="en-IE"/>
        </w:rPr>
        <w:t xml:space="preserve">are </w:t>
      </w:r>
      <w:r w:rsidR="008105D1" w:rsidRPr="0005431A">
        <w:rPr>
          <w:lang w:val="en-IE"/>
        </w:rPr>
        <w:t xml:space="preserve">plotted in </w:t>
      </w:r>
      <w:r w:rsidR="000C39A3" w:rsidRPr="0005431A">
        <w:rPr>
          <w:lang w:val="en-IE"/>
        </w:rPr>
        <w:t>F</w:t>
      </w:r>
      <w:r w:rsidR="008105D1" w:rsidRPr="0005431A">
        <w:rPr>
          <w:lang w:val="en-IE"/>
        </w:rPr>
        <w:t>igure</w:t>
      </w:r>
      <w:r w:rsidR="001C081C">
        <w:rPr>
          <w:lang w:val="en-IE"/>
        </w:rPr>
        <w:t xml:space="preserve"> 28</w:t>
      </w:r>
      <w:r w:rsidR="008105D1" w:rsidRPr="0005431A">
        <w:rPr>
          <w:lang w:val="en-IE"/>
        </w:rPr>
        <w:t>.</w:t>
      </w:r>
    </w:p>
    <w:p w14:paraId="15206AD8" w14:textId="77777777" w:rsidR="008E52F4" w:rsidRDefault="00236934" w:rsidP="008E52F4">
      <w:pPr>
        <w:keepNext/>
      </w:pPr>
      <w:r w:rsidRPr="0005431A">
        <w:rPr>
          <w:noProof/>
          <w:lang w:val="en-IE" w:eastAsia="en-IE"/>
        </w:rPr>
        <w:lastRenderedPageBreak/>
        <w:drawing>
          <wp:inline distT="0" distB="0" distL="0" distR="0" wp14:anchorId="10B5CF68" wp14:editId="43B71044">
            <wp:extent cx="5020573" cy="3950898"/>
            <wp:effectExtent l="0" t="0" r="27940" b="12065"/>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14:paraId="72EC4BC3" w14:textId="2EE5505A" w:rsidR="00236934" w:rsidRPr="0005431A" w:rsidRDefault="008E52F4" w:rsidP="008E52F4">
      <w:pPr>
        <w:pStyle w:val="Caption"/>
        <w:rPr>
          <w:lang w:val="en-IE"/>
        </w:rPr>
      </w:pPr>
      <w:bookmarkStart w:id="243" w:name="_Toc396945027"/>
      <w:r>
        <w:t xml:space="preserve">Figure </w:t>
      </w:r>
      <w:r w:rsidR="00141A5B">
        <w:fldChar w:fldCharType="begin"/>
      </w:r>
      <w:r w:rsidR="00141A5B">
        <w:instrText xml:space="preserve"> SEQ Figure \* ARABIC </w:instrText>
      </w:r>
      <w:r w:rsidR="00141A5B">
        <w:fldChar w:fldCharType="separate"/>
      </w:r>
      <w:r w:rsidR="00DC0160">
        <w:rPr>
          <w:noProof/>
        </w:rPr>
        <w:t>28</w:t>
      </w:r>
      <w:r w:rsidR="00141A5B">
        <w:fldChar w:fldCharType="end"/>
      </w:r>
      <w:r w:rsidR="00980EDC" w:rsidRPr="00980EDC">
        <w:t xml:space="preserve"> - </w:t>
      </w:r>
      <w:r w:rsidRPr="00CD00B3">
        <w:t>α,β error percentage</w:t>
      </w:r>
      <w:bookmarkEnd w:id="243"/>
    </w:p>
    <w:p w14:paraId="615F5423" w14:textId="282D426C" w:rsidR="00F74ED5" w:rsidRPr="000A3135" w:rsidRDefault="00B54244" w:rsidP="000A113E">
      <w:pPr>
        <w:pStyle w:val="Heading4"/>
        <w:rPr>
          <w:b/>
          <w:i/>
        </w:rPr>
      </w:pPr>
      <w:r w:rsidRPr="000A3135">
        <w:rPr>
          <w:b/>
        </w:rPr>
        <w:tab/>
      </w:r>
      <w:r w:rsidR="005C5F0B" w:rsidRPr="000A3135">
        <w:rPr>
          <w:b/>
        </w:rPr>
        <w:tab/>
      </w:r>
      <w:r w:rsidR="000C39A3" w:rsidRPr="000A3135">
        <w:rPr>
          <w:b/>
          <w:i/>
        </w:rPr>
        <w:t>10.3.</w:t>
      </w:r>
      <w:r w:rsidR="005C5F0B" w:rsidRPr="000A3135">
        <w:rPr>
          <w:b/>
          <w:i/>
        </w:rPr>
        <w:t>1.1</w:t>
      </w:r>
      <w:r w:rsidR="005C5F0B" w:rsidRPr="000A3135">
        <w:rPr>
          <w:b/>
          <w:i/>
        </w:rPr>
        <w:tab/>
      </w:r>
      <w:r w:rsidR="00F74ED5" w:rsidRPr="000A3135">
        <w:rPr>
          <w:b/>
          <w:i/>
        </w:rPr>
        <w:t>Results</w:t>
      </w:r>
    </w:p>
    <w:p w14:paraId="212BBC2D" w14:textId="449C486E" w:rsidR="007247E7" w:rsidRPr="0005431A" w:rsidRDefault="00457852" w:rsidP="008105D1">
      <w:pPr>
        <w:rPr>
          <w:lang w:val="en-IE"/>
        </w:rPr>
      </w:pPr>
      <w:r w:rsidRPr="0005431A">
        <w:rPr>
          <w:lang w:val="en-IE"/>
        </w:rPr>
        <w:t xml:space="preserve">As </w:t>
      </w:r>
      <w:r w:rsidR="000C39A3" w:rsidRPr="0005431A">
        <w:rPr>
          <w:lang w:val="en-IE"/>
        </w:rPr>
        <w:t>shown in F</w:t>
      </w:r>
      <w:r w:rsidR="00236934" w:rsidRPr="0005431A">
        <w:rPr>
          <w:lang w:val="en-IE"/>
        </w:rPr>
        <w:t xml:space="preserve">igure </w:t>
      </w:r>
      <w:r w:rsidR="00A90ECC">
        <w:rPr>
          <w:lang w:val="en-IE"/>
        </w:rPr>
        <w:t xml:space="preserve">28 </w:t>
      </w:r>
      <w:r w:rsidR="00236934" w:rsidRPr="0005431A">
        <w:rPr>
          <w:lang w:val="en-IE"/>
        </w:rPr>
        <w:t xml:space="preserve">we can see </w:t>
      </w:r>
      <w:r w:rsidR="000C39A3" w:rsidRPr="0005431A">
        <w:rPr>
          <w:lang w:val="en-IE"/>
        </w:rPr>
        <w:t xml:space="preserve">the lowest error % is in </w:t>
      </w:r>
      <w:r w:rsidRPr="0005431A">
        <w:rPr>
          <w:lang w:val="en-IE"/>
        </w:rPr>
        <w:t xml:space="preserve">between the </w:t>
      </w:r>
      <w:r w:rsidRPr="0005431A">
        <w:rPr>
          <w:i/>
          <w:lang w:val="en-IE"/>
        </w:rPr>
        <w:t xml:space="preserve">range </w:t>
      </w:r>
      <w:r w:rsidR="00614038" w:rsidRPr="0005431A">
        <w:rPr>
          <w:i/>
          <w:lang w:val="en-IE"/>
        </w:rPr>
        <w:t>[</w:t>
      </w:r>
      <w:r w:rsidR="005A6B4F" w:rsidRPr="0005431A">
        <w:rPr>
          <w:b/>
          <w:i/>
          <w:lang w:val="en-IE"/>
        </w:rPr>
        <w:t>α, β</w:t>
      </w:r>
      <w:r w:rsidR="00614038" w:rsidRPr="0005431A">
        <w:rPr>
          <w:i/>
          <w:lang w:val="en-IE"/>
        </w:rPr>
        <w:t xml:space="preserve">] = </w:t>
      </w:r>
      <w:r w:rsidRPr="0005431A">
        <w:rPr>
          <w:i/>
          <w:lang w:val="en-IE"/>
        </w:rPr>
        <w:t>[1,3] -&gt; [1,8]</w:t>
      </w:r>
      <w:r w:rsidRPr="0005431A">
        <w:rPr>
          <w:lang w:val="en-IE"/>
        </w:rPr>
        <w:t xml:space="preserve"> </w:t>
      </w:r>
      <w:r w:rsidR="000C39A3" w:rsidRPr="0005431A">
        <w:rPr>
          <w:lang w:val="en-IE"/>
        </w:rPr>
        <w:t>for all problem instances. T</w:t>
      </w:r>
      <w:r w:rsidRPr="0005431A">
        <w:rPr>
          <w:lang w:val="en-IE"/>
        </w:rPr>
        <w:t xml:space="preserve">his is in line with </w:t>
      </w:r>
      <w:r w:rsidR="00697E95">
        <w:rPr>
          <w:lang w:val="en-IE"/>
        </w:rPr>
        <w:t>Dorigo and Gambardella, (1997</w:t>
      </w:r>
      <w:r w:rsidR="003B7E80">
        <w:rPr>
          <w:lang w:val="en-IE"/>
        </w:rPr>
        <w:t xml:space="preserve">) </w:t>
      </w:r>
      <w:r w:rsidRPr="0005431A">
        <w:rPr>
          <w:lang w:val="en-IE"/>
        </w:rPr>
        <w:t xml:space="preserve">that say </w:t>
      </w:r>
      <w:r w:rsidRPr="0005431A">
        <w:rPr>
          <w:i/>
          <w:lang w:val="en-IE"/>
        </w:rPr>
        <w:t xml:space="preserve">[1,5] </w:t>
      </w:r>
      <w:r w:rsidRPr="0005431A">
        <w:rPr>
          <w:lang w:val="en-IE"/>
        </w:rPr>
        <w:t>are good values</w:t>
      </w:r>
      <w:r w:rsidR="001F27E9">
        <w:rPr>
          <w:lang w:val="en-IE"/>
        </w:rPr>
        <w:t xml:space="preserve"> </w:t>
      </w:r>
      <w:r w:rsidRPr="0005431A">
        <w:rPr>
          <w:lang w:val="en-IE"/>
        </w:rPr>
        <w:t xml:space="preserve"> but as </w:t>
      </w:r>
      <w:r w:rsidR="003B7E80">
        <w:rPr>
          <w:lang w:val="en-IE"/>
        </w:rPr>
        <w:t xml:space="preserve">calculated by AntSolver in this experiment  and illustrated </w:t>
      </w:r>
      <w:r w:rsidR="001E76AE" w:rsidRPr="0005431A">
        <w:rPr>
          <w:lang w:val="en-IE"/>
        </w:rPr>
        <w:t xml:space="preserve">in </w:t>
      </w:r>
      <w:r w:rsidR="001E76AE" w:rsidRPr="003B7E80">
        <w:rPr>
          <w:lang w:val="en-IE"/>
        </w:rPr>
        <w:t xml:space="preserve">figure </w:t>
      </w:r>
      <w:r w:rsidR="00A90ECC">
        <w:rPr>
          <w:lang w:val="en-IE"/>
        </w:rPr>
        <w:t>29</w:t>
      </w:r>
      <w:r w:rsidRPr="0005431A">
        <w:rPr>
          <w:lang w:val="en-IE"/>
        </w:rPr>
        <w:t xml:space="preserve"> </w:t>
      </w:r>
      <w:r w:rsidR="007574D9" w:rsidRPr="0005431A">
        <w:rPr>
          <w:i/>
          <w:lang w:val="en-IE"/>
        </w:rPr>
        <w:t>[</w:t>
      </w:r>
      <w:r w:rsidRPr="0005431A">
        <w:rPr>
          <w:i/>
          <w:lang w:val="en-IE"/>
        </w:rPr>
        <w:t>1,</w:t>
      </w:r>
      <w:r w:rsidR="00891D78" w:rsidRPr="0005431A">
        <w:rPr>
          <w:i/>
          <w:lang w:val="en-IE"/>
        </w:rPr>
        <w:t>4</w:t>
      </w:r>
      <w:r w:rsidR="007574D9" w:rsidRPr="0005431A">
        <w:rPr>
          <w:i/>
          <w:lang w:val="en-IE"/>
        </w:rPr>
        <w:t>]</w:t>
      </w:r>
      <w:r w:rsidRPr="0005431A">
        <w:rPr>
          <w:lang w:val="en-IE"/>
        </w:rPr>
        <w:t xml:space="preserve"> gives </w:t>
      </w:r>
      <w:r w:rsidR="00045AEE" w:rsidRPr="0005431A">
        <w:rPr>
          <w:lang w:val="en-IE"/>
        </w:rPr>
        <w:t>an average</w:t>
      </w:r>
      <w:r w:rsidRPr="0005431A">
        <w:rPr>
          <w:lang w:val="en-IE"/>
        </w:rPr>
        <w:t xml:space="preserve"> error</w:t>
      </w:r>
      <w:r w:rsidR="00045AEE" w:rsidRPr="0005431A">
        <w:rPr>
          <w:lang w:val="en-IE"/>
        </w:rPr>
        <w:t xml:space="preserve"> percentage of</w:t>
      </w:r>
      <w:r w:rsidRPr="0005431A">
        <w:rPr>
          <w:lang w:val="en-IE"/>
        </w:rPr>
        <w:t xml:space="preserve"> </w:t>
      </w:r>
      <w:r w:rsidR="00045AEE" w:rsidRPr="0005431A">
        <w:rPr>
          <w:lang w:val="en-IE"/>
        </w:rPr>
        <w:t>2.29</w:t>
      </w:r>
      <w:r w:rsidRPr="0005431A">
        <w:rPr>
          <w:lang w:val="en-IE"/>
        </w:rPr>
        <w:t>%</w:t>
      </w:r>
      <w:r w:rsidR="00045AEE" w:rsidRPr="0005431A">
        <w:rPr>
          <w:lang w:val="en-IE"/>
        </w:rPr>
        <w:t xml:space="preserve"> whereas </w:t>
      </w:r>
      <w:r w:rsidR="00045AEE" w:rsidRPr="0005431A">
        <w:rPr>
          <w:i/>
          <w:lang w:val="en-IE"/>
        </w:rPr>
        <w:t>[1,5]</w:t>
      </w:r>
      <w:r w:rsidR="00045AEE" w:rsidRPr="0005431A">
        <w:rPr>
          <w:lang w:val="en-IE"/>
        </w:rPr>
        <w:t xml:space="preserve"> gives an average error percentage of 2.36%</w:t>
      </w:r>
      <w:r w:rsidRPr="0005431A">
        <w:rPr>
          <w:lang w:val="en-IE"/>
        </w:rPr>
        <w:t>.</w:t>
      </w:r>
      <w:r w:rsidR="00236934" w:rsidRPr="0005431A">
        <w:rPr>
          <w:lang w:val="en-IE"/>
        </w:rPr>
        <w:t xml:space="preserve"> It is also shown that when </w:t>
      </w:r>
      <w:r w:rsidR="00236934" w:rsidRPr="0005431A">
        <w:rPr>
          <w:i/>
          <w:lang w:val="en-IE"/>
        </w:rPr>
        <w:t>[</w:t>
      </w:r>
      <w:r w:rsidR="001E76AE" w:rsidRPr="0005431A">
        <w:rPr>
          <w:i/>
          <w:lang w:val="en-IE"/>
        </w:rPr>
        <w:t xml:space="preserve">α </w:t>
      </w:r>
      <w:r w:rsidR="00236934" w:rsidRPr="0005431A">
        <w:rPr>
          <w:i/>
          <w:lang w:val="en-IE"/>
        </w:rPr>
        <w:t xml:space="preserve">= 0 and </w:t>
      </w:r>
      <w:r w:rsidR="001E76AE" w:rsidRPr="0005431A">
        <w:rPr>
          <w:i/>
          <w:lang w:val="en-IE"/>
        </w:rPr>
        <w:t xml:space="preserve">β </w:t>
      </w:r>
      <w:r w:rsidR="00236934" w:rsidRPr="0005431A">
        <w:rPr>
          <w:i/>
          <w:lang w:val="en-IE"/>
        </w:rPr>
        <w:t>&lt;3</w:t>
      </w:r>
      <w:r w:rsidR="005A6B4F" w:rsidRPr="0005431A">
        <w:rPr>
          <w:i/>
          <w:lang w:val="en-IE"/>
        </w:rPr>
        <w:t>]</w:t>
      </w:r>
      <w:r w:rsidR="00065FA4" w:rsidRPr="0005431A">
        <w:rPr>
          <w:lang w:val="en-IE"/>
        </w:rPr>
        <w:t xml:space="preserve">, </w:t>
      </w:r>
      <w:r w:rsidR="007574D9" w:rsidRPr="0005431A">
        <w:rPr>
          <w:lang w:val="en-IE"/>
        </w:rPr>
        <w:t>when</w:t>
      </w:r>
      <w:r w:rsidR="00065FA4" w:rsidRPr="0005431A">
        <w:rPr>
          <w:lang w:val="en-IE"/>
        </w:rPr>
        <w:t xml:space="preserve"> </w:t>
      </w:r>
      <w:r w:rsidR="001E76AE" w:rsidRPr="0005431A">
        <w:rPr>
          <w:i/>
          <w:lang w:val="en-IE"/>
        </w:rPr>
        <w:t>β</w:t>
      </w:r>
      <w:r w:rsidR="001E76AE" w:rsidRPr="0005431A">
        <w:rPr>
          <w:lang w:val="en-IE"/>
        </w:rPr>
        <w:t xml:space="preserve"> </w:t>
      </w:r>
      <w:r w:rsidR="00065FA4" w:rsidRPr="0005431A">
        <w:rPr>
          <w:lang w:val="en-IE"/>
        </w:rPr>
        <w:t xml:space="preserve">is greater </w:t>
      </w:r>
      <w:r w:rsidR="007574D9" w:rsidRPr="0005431A">
        <w:rPr>
          <w:lang w:val="en-IE"/>
        </w:rPr>
        <w:t>than</w:t>
      </w:r>
      <w:r w:rsidR="00065FA4" w:rsidRPr="0005431A">
        <w:rPr>
          <w:lang w:val="en-IE"/>
        </w:rPr>
        <w:t xml:space="preserve"> 3 the greedy </w:t>
      </w:r>
      <w:r w:rsidR="00ED1697" w:rsidRPr="0005431A">
        <w:rPr>
          <w:lang w:val="en-IE"/>
        </w:rPr>
        <w:t xml:space="preserve">heuristic as defined by </w:t>
      </w:r>
      <w:r w:rsidR="00ED1697" w:rsidRPr="0005431A">
        <w:rPr>
          <w:i/>
          <w:lang w:val="en-IE"/>
        </w:rPr>
        <w:t>τ0</w:t>
      </w:r>
      <w:r w:rsidR="00ED1697" w:rsidRPr="0005431A">
        <w:rPr>
          <w:lang w:val="en-IE"/>
        </w:rPr>
        <w:t xml:space="preserve"> takes</w:t>
      </w:r>
      <w:r w:rsidR="00FC3B42" w:rsidRPr="0005431A">
        <w:rPr>
          <w:lang w:val="en-IE"/>
        </w:rPr>
        <w:t xml:space="preserve"> over and the error falls to between 20-40%</w:t>
      </w:r>
      <w:r w:rsidR="007574D9" w:rsidRPr="0005431A">
        <w:rPr>
          <w:lang w:val="en-IE"/>
        </w:rPr>
        <w:t xml:space="preserve">. Other high error percentages are when </w:t>
      </w:r>
      <w:r w:rsidR="001E76AE" w:rsidRPr="0005431A">
        <w:rPr>
          <w:i/>
          <w:lang w:val="en-IE"/>
        </w:rPr>
        <w:t xml:space="preserve">β </w:t>
      </w:r>
      <w:r w:rsidR="007574D9" w:rsidRPr="0005431A">
        <w:rPr>
          <w:i/>
          <w:lang w:val="en-IE"/>
        </w:rPr>
        <w:t>=0</w:t>
      </w:r>
      <w:r w:rsidR="007574D9" w:rsidRPr="0005431A">
        <w:rPr>
          <w:lang w:val="en-IE"/>
        </w:rPr>
        <w:t xml:space="preserve">, this mean that the attractiveness of the pheromones </w:t>
      </w:r>
      <w:r w:rsidR="000C39A3" w:rsidRPr="0005431A">
        <w:rPr>
          <w:lang w:val="en-IE"/>
        </w:rPr>
        <w:t>is</w:t>
      </w:r>
      <w:r w:rsidR="007574D9" w:rsidRPr="0005431A">
        <w:rPr>
          <w:lang w:val="en-IE"/>
        </w:rPr>
        <w:t xml:space="preserve"> all that </w:t>
      </w:r>
      <w:r w:rsidR="00E15DDE">
        <w:rPr>
          <w:lang w:val="en-IE"/>
        </w:rPr>
        <w:t>is</w:t>
      </w:r>
      <w:r w:rsidR="007574D9" w:rsidRPr="0005431A">
        <w:rPr>
          <w:lang w:val="en-IE"/>
        </w:rPr>
        <w:t xml:space="preserve"> guiding the ants </w:t>
      </w:r>
      <w:r w:rsidR="000C39A3" w:rsidRPr="0005431A">
        <w:rPr>
          <w:lang w:val="en-IE"/>
        </w:rPr>
        <w:t>(t</w:t>
      </w:r>
      <w:r w:rsidR="007574D9" w:rsidRPr="0005431A">
        <w:rPr>
          <w:lang w:val="en-IE"/>
        </w:rPr>
        <w:t xml:space="preserve">his is also discussed in </w:t>
      </w:r>
      <w:r w:rsidR="000C39A3" w:rsidRPr="0005431A">
        <w:rPr>
          <w:lang w:val="en-IE"/>
        </w:rPr>
        <w:t>the conclusion to C</w:t>
      </w:r>
      <w:r w:rsidR="007574D9" w:rsidRPr="0005431A">
        <w:rPr>
          <w:lang w:val="en-IE"/>
        </w:rPr>
        <w:t>hapter 4</w:t>
      </w:r>
      <w:r w:rsidR="000C39A3" w:rsidRPr="0005431A">
        <w:rPr>
          <w:lang w:val="en-IE"/>
        </w:rPr>
        <w:t>)</w:t>
      </w:r>
      <w:r w:rsidR="007574D9" w:rsidRPr="0005431A">
        <w:rPr>
          <w:lang w:val="en-IE"/>
        </w:rPr>
        <w:t xml:space="preserve">. So when </w:t>
      </w:r>
      <w:r w:rsidR="001E76AE" w:rsidRPr="0005431A">
        <w:rPr>
          <w:i/>
          <w:lang w:val="en-IE"/>
        </w:rPr>
        <w:t>α</w:t>
      </w:r>
      <w:r w:rsidR="001E76AE" w:rsidRPr="0005431A">
        <w:rPr>
          <w:lang w:val="en-IE"/>
        </w:rPr>
        <w:t xml:space="preserve"> </w:t>
      </w:r>
      <w:r w:rsidR="007574D9" w:rsidRPr="0005431A">
        <w:rPr>
          <w:lang w:val="en-IE"/>
        </w:rPr>
        <w:t xml:space="preserve">grows bigger than </w:t>
      </w:r>
      <w:r w:rsidR="001E76AE" w:rsidRPr="0005431A">
        <w:rPr>
          <w:i/>
          <w:lang w:val="en-IE"/>
        </w:rPr>
        <w:t>β</w:t>
      </w:r>
      <w:r w:rsidR="000C39A3" w:rsidRPr="0005431A">
        <w:rPr>
          <w:i/>
          <w:lang w:val="en-IE"/>
        </w:rPr>
        <w:t>,</w:t>
      </w:r>
      <w:r w:rsidR="001E76AE" w:rsidRPr="0005431A">
        <w:rPr>
          <w:lang w:val="en-IE"/>
        </w:rPr>
        <w:t xml:space="preserve"> </w:t>
      </w:r>
      <w:r w:rsidR="007574D9" w:rsidRPr="0005431A">
        <w:rPr>
          <w:lang w:val="en-IE"/>
        </w:rPr>
        <w:t xml:space="preserve">the results are </w:t>
      </w:r>
      <w:r w:rsidR="00614038" w:rsidRPr="0005431A">
        <w:rPr>
          <w:lang w:val="en-IE"/>
        </w:rPr>
        <w:t>biased</w:t>
      </w:r>
      <w:r w:rsidR="007574D9" w:rsidRPr="0005431A">
        <w:rPr>
          <w:lang w:val="en-IE"/>
        </w:rPr>
        <w:t xml:space="preserve"> </w:t>
      </w:r>
      <w:r w:rsidR="000C39A3" w:rsidRPr="0005431A">
        <w:rPr>
          <w:lang w:val="en-IE"/>
        </w:rPr>
        <w:t>by</w:t>
      </w:r>
      <w:r w:rsidR="007574D9" w:rsidRPr="0005431A">
        <w:rPr>
          <w:lang w:val="en-IE"/>
        </w:rPr>
        <w:t xml:space="preserve"> the attractiveness of the pheromones</w:t>
      </w:r>
      <w:r w:rsidR="000C39A3" w:rsidRPr="0005431A">
        <w:rPr>
          <w:lang w:val="en-IE"/>
        </w:rPr>
        <w:t>,</w:t>
      </w:r>
      <w:r w:rsidR="007574D9" w:rsidRPr="0005431A">
        <w:rPr>
          <w:lang w:val="en-IE"/>
        </w:rPr>
        <w:t xml:space="preserve"> producing</w:t>
      </w:r>
      <w:r w:rsidR="00614038" w:rsidRPr="0005431A">
        <w:rPr>
          <w:lang w:val="en-IE"/>
        </w:rPr>
        <w:t xml:space="preserve"> a bad error percentage</w:t>
      </w:r>
      <w:r w:rsidR="007574D9" w:rsidRPr="0005431A">
        <w:rPr>
          <w:lang w:val="en-IE"/>
        </w:rPr>
        <w:t>.</w:t>
      </w:r>
      <w:r w:rsidR="00ED1697" w:rsidRPr="0005431A">
        <w:rPr>
          <w:lang w:val="en-IE"/>
        </w:rPr>
        <w:t xml:space="preserve"> If </w:t>
      </w:r>
      <w:r w:rsidR="001E76AE" w:rsidRPr="0005431A">
        <w:rPr>
          <w:i/>
          <w:lang w:val="en-IE"/>
        </w:rPr>
        <w:t>β</w:t>
      </w:r>
      <w:r w:rsidR="001E76AE" w:rsidRPr="0005431A">
        <w:rPr>
          <w:lang w:val="en-IE"/>
        </w:rPr>
        <w:t xml:space="preserve"> </w:t>
      </w:r>
      <w:r w:rsidR="00ED1697" w:rsidRPr="0005431A">
        <w:rPr>
          <w:lang w:val="en-IE"/>
        </w:rPr>
        <w:t xml:space="preserve">is greater than </w:t>
      </w:r>
      <w:r w:rsidR="003B7E80" w:rsidRPr="0005431A">
        <w:rPr>
          <w:i/>
          <w:lang w:val="en-IE"/>
        </w:rPr>
        <w:t>α</w:t>
      </w:r>
      <w:r w:rsidR="000C39A3" w:rsidRPr="0005431A">
        <w:rPr>
          <w:lang w:val="en-IE"/>
        </w:rPr>
        <w:t xml:space="preserve"> </w:t>
      </w:r>
      <w:r w:rsidR="003B7E80">
        <w:rPr>
          <w:lang w:val="en-IE"/>
        </w:rPr>
        <w:t xml:space="preserve">this </w:t>
      </w:r>
      <w:r w:rsidR="000C39A3" w:rsidRPr="0005431A">
        <w:rPr>
          <w:lang w:val="en-IE"/>
        </w:rPr>
        <w:t>will make</w:t>
      </w:r>
      <w:r w:rsidR="00ED1697" w:rsidRPr="0005431A">
        <w:rPr>
          <w:lang w:val="en-IE"/>
        </w:rPr>
        <w:t xml:space="preserve"> the greedy heuristic more bias</w:t>
      </w:r>
      <w:r w:rsidR="008C51C4" w:rsidRPr="0005431A">
        <w:rPr>
          <w:lang w:val="en-IE"/>
        </w:rPr>
        <w:t>ed</w:t>
      </w:r>
      <w:r w:rsidR="001E76AE" w:rsidRPr="0005431A">
        <w:rPr>
          <w:lang w:val="en-IE"/>
        </w:rPr>
        <w:t>.</w:t>
      </w:r>
    </w:p>
    <w:p w14:paraId="1BBE004C" w14:textId="77777777" w:rsidR="008E52F4" w:rsidRDefault="006E6916" w:rsidP="008E52F4">
      <w:pPr>
        <w:keepNext/>
        <w:jc w:val="center"/>
      </w:pPr>
      <w:r w:rsidRPr="0005431A">
        <w:rPr>
          <w:noProof/>
          <w:lang w:val="en-IE" w:eastAsia="en-IE"/>
        </w:rPr>
        <w:lastRenderedPageBreak/>
        <w:drawing>
          <wp:inline distT="0" distB="0" distL="0" distR="0" wp14:anchorId="746637E0" wp14:editId="107A7162">
            <wp:extent cx="4572000" cy="2743200"/>
            <wp:effectExtent l="0" t="0" r="19050" b="19050"/>
            <wp:docPr id="22" name="Chart 2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14:paraId="6FABDC39" w14:textId="3DEB9BDC" w:rsidR="007574D9" w:rsidRPr="0005431A" w:rsidRDefault="008E52F4" w:rsidP="008E52F4">
      <w:pPr>
        <w:pStyle w:val="Caption"/>
        <w:jc w:val="left"/>
        <w:rPr>
          <w:lang w:val="en-IE"/>
        </w:rPr>
      </w:pPr>
      <w:bookmarkStart w:id="244" w:name="_Toc396945028"/>
      <w:r>
        <w:t xml:space="preserve">Figure </w:t>
      </w:r>
      <w:r w:rsidR="00141A5B">
        <w:fldChar w:fldCharType="begin"/>
      </w:r>
      <w:r w:rsidR="00141A5B">
        <w:instrText xml:space="preserve"> SEQ Figure \* ARABIC </w:instrText>
      </w:r>
      <w:r w:rsidR="00141A5B">
        <w:fldChar w:fldCharType="separate"/>
      </w:r>
      <w:r w:rsidR="00DC0160">
        <w:rPr>
          <w:noProof/>
        </w:rPr>
        <w:t>29</w:t>
      </w:r>
      <w:r w:rsidR="00141A5B">
        <w:fldChar w:fldCharType="end"/>
      </w:r>
      <w:r w:rsidR="00980EDC" w:rsidRPr="00980EDC">
        <w:t xml:space="preserve"> - </w:t>
      </w:r>
      <w:r w:rsidRPr="00CC49E7">
        <w:t xml:space="preserve">Average </w:t>
      </w:r>
      <w:r w:rsidR="00151E38">
        <w:t>percentage</w:t>
      </w:r>
      <w:r w:rsidRPr="00CC49E7">
        <w:t xml:space="preserve"> error of </w:t>
      </w:r>
      <w:r w:rsidR="00203B49">
        <w:t>F</w:t>
      </w:r>
      <w:r w:rsidRPr="00CC49E7">
        <w:t xml:space="preserve">igure </w:t>
      </w:r>
      <w:r w:rsidR="00A90ECC">
        <w:t>28</w:t>
      </w:r>
      <w:bookmarkEnd w:id="244"/>
    </w:p>
    <w:p w14:paraId="7CB1781C" w14:textId="77777777" w:rsidR="000C39A3" w:rsidRPr="0005431A" w:rsidRDefault="000C39A3" w:rsidP="006E6916">
      <w:pPr>
        <w:rPr>
          <w:lang w:val="en-IE"/>
        </w:rPr>
      </w:pPr>
    </w:p>
    <w:p w14:paraId="2F2C6FF1" w14:textId="01D3AA5C" w:rsidR="006E6916" w:rsidRPr="0005431A" w:rsidRDefault="006E6916" w:rsidP="006E6916">
      <w:pPr>
        <w:rPr>
          <w:lang w:val="en-IE"/>
        </w:rPr>
      </w:pPr>
      <w:r w:rsidRPr="0005431A">
        <w:rPr>
          <w:lang w:val="en-IE"/>
        </w:rPr>
        <w:t xml:space="preserve">The maximum average error percentage is found when </w:t>
      </w:r>
      <w:r w:rsidR="001E76AE" w:rsidRPr="0005431A">
        <w:rPr>
          <w:i/>
          <w:lang w:val="en-IE"/>
        </w:rPr>
        <w:t xml:space="preserve">α </w:t>
      </w:r>
      <w:r w:rsidRPr="0005431A">
        <w:rPr>
          <w:i/>
          <w:lang w:val="en-IE"/>
        </w:rPr>
        <w:t>= 0</w:t>
      </w:r>
      <w:r w:rsidRPr="0005431A">
        <w:rPr>
          <w:lang w:val="en-IE"/>
        </w:rPr>
        <w:t xml:space="preserve"> and </w:t>
      </w:r>
      <w:r w:rsidR="001E76AE" w:rsidRPr="0005431A">
        <w:rPr>
          <w:i/>
          <w:lang w:val="en-IE"/>
        </w:rPr>
        <w:t xml:space="preserve">β </w:t>
      </w:r>
      <w:r w:rsidRPr="0005431A">
        <w:rPr>
          <w:i/>
          <w:lang w:val="en-IE"/>
        </w:rPr>
        <w:t>=0</w:t>
      </w:r>
      <w:r w:rsidRPr="0005431A">
        <w:rPr>
          <w:lang w:val="en-IE"/>
        </w:rPr>
        <w:t xml:space="preserve"> at 90%.  </w:t>
      </w:r>
      <w:r w:rsidR="000F56A9" w:rsidRPr="0005431A">
        <w:rPr>
          <w:lang w:val="en-IE"/>
        </w:rPr>
        <w:t xml:space="preserve">And when </w:t>
      </w:r>
      <w:r w:rsidR="001E76AE" w:rsidRPr="0005431A">
        <w:rPr>
          <w:i/>
          <w:lang w:val="en-IE"/>
        </w:rPr>
        <w:t xml:space="preserve">β </w:t>
      </w:r>
      <w:r w:rsidR="000F56A9" w:rsidRPr="0005431A">
        <w:rPr>
          <w:i/>
          <w:lang w:val="en-IE"/>
        </w:rPr>
        <w:t>= 0</w:t>
      </w:r>
      <w:r w:rsidR="000F56A9" w:rsidRPr="0005431A">
        <w:rPr>
          <w:lang w:val="en-IE"/>
        </w:rPr>
        <w:t xml:space="preserve"> </w:t>
      </w:r>
      <w:r w:rsidR="001201EE" w:rsidRPr="0005431A">
        <w:rPr>
          <w:lang w:val="en-IE"/>
        </w:rPr>
        <w:t xml:space="preserve"> i.e. at </w:t>
      </w:r>
      <w:r w:rsidR="001201EE" w:rsidRPr="0005431A">
        <w:rPr>
          <w:i/>
          <w:lang w:val="en-IE"/>
        </w:rPr>
        <w:t>[</w:t>
      </w:r>
      <w:r w:rsidR="000F56A9" w:rsidRPr="0005431A">
        <w:rPr>
          <w:i/>
          <w:lang w:val="en-IE"/>
        </w:rPr>
        <w:t>4</w:t>
      </w:r>
      <w:r w:rsidRPr="0005431A">
        <w:rPr>
          <w:i/>
          <w:lang w:val="en-IE"/>
        </w:rPr>
        <w:t>,0]</w:t>
      </w:r>
      <w:r w:rsidRPr="0005431A">
        <w:rPr>
          <w:lang w:val="en-IE"/>
        </w:rPr>
        <w:t xml:space="preserve"> </w:t>
      </w:r>
      <w:r w:rsidR="00607984" w:rsidRPr="0005431A">
        <w:rPr>
          <w:lang w:val="en-IE"/>
        </w:rPr>
        <w:t>the error is</w:t>
      </w:r>
      <w:r w:rsidRPr="0005431A">
        <w:rPr>
          <w:lang w:val="en-IE"/>
        </w:rPr>
        <w:t xml:space="preserve"> 75%</w:t>
      </w:r>
      <w:r w:rsidR="00F74ED5" w:rsidRPr="0005431A">
        <w:rPr>
          <w:lang w:val="en-IE"/>
        </w:rPr>
        <w:t xml:space="preserve">, the minimum </w:t>
      </w:r>
      <w:r w:rsidR="001201EE" w:rsidRPr="0005431A">
        <w:rPr>
          <w:lang w:val="en-IE"/>
        </w:rPr>
        <w:t xml:space="preserve">error % is </w:t>
      </w:r>
      <w:r w:rsidR="00F74ED5" w:rsidRPr="0005431A">
        <w:rPr>
          <w:lang w:val="en-IE"/>
        </w:rPr>
        <w:t xml:space="preserve">at  </w:t>
      </w:r>
      <w:r w:rsidR="00F74ED5" w:rsidRPr="0005431A">
        <w:rPr>
          <w:i/>
          <w:lang w:val="en-IE"/>
        </w:rPr>
        <w:t>[1,4] = 2.29%</w:t>
      </w:r>
      <w:r w:rsidR="000F56A9" w:rsidRPr="0005431A">
        <w:rPr>
          <w:lang w:val="en-IE"/>
        </w:rPr>
        <w:t xml:space="preserve"> </w:t>
      </w:r>
      <w:r w:rsidR="00F74ED5" w:rsidRPr="0005431A">
        <w:rPr>
          <w:lang w:val="en-IE"/>
        </w:rPr>
        <w:t xml:space="preserve">. Therefore we can conclude that </w:t>
      </w:r>
      <w:r w:rsidR="00F74ED5" w:rsidRPr="0005431A">
        <w:rPr>
          <w:i/>
          <w:lang w:val="en-IE"/>
        </w:rPr>
        <w:t>[1</w:t>
      </w:r>
      <w:r w:rsidR="009243DF" w:rsidRPr="0005431A">
        <w:rPr>
          <w:i/>
          <w:lang w:val="en-IE"/>
        </w:rPr>
        <w:t>, 4</w:t>
      </w:r>
      <w:r w:rsidR="00F74ED5" w:rsidRPr="0005431A">
        <w:rPr>
          <w:i/>
          <w:lang w:val="en-IE"/>
        </w:rPr>
        <w:t xml:space="preserve">] </w:t>
      </w:r>
      <w:r w:rsidR="00F74ED5" w:rsidRPr="0005431A">
        <w:rPr>
          <w:lang w:val="en-IE"/>
        </w:rPr>
        <w:t xml:space="preserve">are the best values of </w:t>
      </w:r>
      <w:r w:rsidR="001E76AE" w:rsidRPr="0005431A">
        <w:rPr>
          <w:i/>
          <w:lang w:val="en-IE"/>
        </w:rPr>
        <w:t>α</w:t>
      </w:r>
      <w:r w:rsidR="001E76AE" w:rsidRPr="0005431A">
        <w:rPr>
          <w:lang w:val="en-IE"/>
        </w:rPr>
        <w:t xml:space="preserve"> </w:t>
      </w:r>
      <w:r w:rsidR="00F74ED5" w:rsidRPr="0005431A">
        <w:rPr>
          <w:lang w:val="en-IE"/>
        </w:rPr>
        <w:t xml:space="preserve">and </w:t>
      </w:r>
      <w:r w:rsidR="001E76AE" w:rsidRPr="0005431A">
        <w:rPr>
          <w:i/>
          <w:lang w:val="en-IE"/>
        </w:rPr>
        <w:t>β</w:t>
      </w:r>
      <w:r w:rsidR="001E76AE" w:rsidRPr="0005431A">
        <w:rPr>
          <w:lang w:val="en-IE"/>
        </w:rPr>
        <w:t xml:space="preserve"> </w:t>
      </w:r>
      <w:r w:rsidR="00F74ED5" w:rsidRPr="0005431A">
        <w:rPr>
          <w:lang w:val="en-IE"/>
        </w:rPr>
        <w:t>for AntSolver</w:t>
      </w:r>
      <w:r w:rsidR="00690DF4" w:rsidRPr="0005431A">
        <w:rPr>
          <w:lang w:val="en-IE"/>
        </w:rPr>
        <w:t xml:space="preserve"> with these problem </w:t>
      </w:r>
      <w:r w:rsidR="009243DF" w:rsidRPr="0005431A">
        <w:rPr>
          <w:lang w:val="en-IE"/>
        </w:rPr>
        <w:t>instances</w:t>
      </w:r>
      <w:r w:rsidR="000C39A3" w:rsidRPr="0005431A">
        <w:rPr>
          <w:lang w:val="en-IE"/>
        </w:rPr>
        <w:t>,</w:t>
      </w:r>
      <w:r w:rsidR="000F56A9" w:rsidRPr="0005431A">
        <w:rPr>
          <w:lang w:val="en-IE"/>
        </w:rPr>
        <w:t xml:space="preserve"> and values of zero for </w:t>
      </w:r>
      <w:r w:rsidR="009243DF" w:rsidRPr="0005431A">
        <w:rPr>
          <w:lang w:val="en-IE"/>
        </w:rPr>
        <w:t xml:space="preserve">either </w:t>
      </w:r>
      <w:r w:rsidR="009243DF" w:rsidRPr="0005431A">
        <w:rPr>
          <w:i/>
          <w:lang w:val="en-IE"/>
        </w:rPr>
        <w:t>[</w:t>
      </w:r>
      <w:r w:rsidR="000F56A9" w:rsidRPr="0005431A">
        <w:rPr>
          <w:i/>
          <w:lang w:val="en-IE"/>
        </w:rPr>
        <w:t>α, β]</w:t>
      </w:r>
      <w:r w:rsidR="000F56A9" w:rsidRPr="0005431A">
        <w:rPr>
          <w:lang w:val="en-IE"/>
        </w:rPr>
        <w:t xml:space="preserve"> </w:t>
      </w:r>
      <w:r w:rsidR="001201EE" w:rsidRPr="0005431A">
        <w:rPr>
          <w:lang w:val="en-IE"/>
        </w:rPr>
        <w:t>result</w:t>
      </w:r>
      <w:r w:rsidR="000C39A3" w:rsidRPr="0005431A">
        <w:rPr>
          <w:lang w:val="en-IE"/>
        </w:rPr>
        <w:t>ing</w:t>
      </w:r>
      <w:r w:rsidR="001201EE" w:rsidRPr="0005431A">
        <w:rPr>
          <w:lang w:val="en-IE"/>
        </w:rPr>
        <w:t xml:space="preserve"> in</w:t>
      </w:r>
      <w:r w:rsidR="000F56A9" w:rsidRPr="0005431A">
        <w:rPr>
          <w:lang w:val="en-IE"/>
        </w:rPr>
        <w:t xml:space="preserve"> very high error percentages.</w:t>
      </w:r>
    </w:p>
    <w:p w14:paraId="56CF467E" w14:textId="270159A0" w:rsidR="009243DF" w:rsidRPr="0005431A" w:rsidRDefault="000604DB" w:rsidP="000A3135">
      <w:pPr>
        <w:pStyle w:val="MSCHeading3"/>
      </w:pPr>
      <w:r w:rsidRPr="0005431A">
        <w:tab/>
      </w:r>
      <w:bookmarkStart w:id="245" w:name="_Toc396914493"/>
      <w:r w:rsidRPr="0005431A">
        <w:t>10.3.</w:t>
      </w:r>
      <w:r w:rsidR="005C5F0B" w:rsidRPr="0005431A">
        <w:t>2</w:t>
      </w:r>
      <w:r w:rsidR="005C5F0B" w:rsidRPr="0005431A">
        <w:tab/>
      </w:r>
      <w:r w:rsidRPr="0005431A">
        <w:tab/>
      </w:r>
      <w:r w:rsidR="009243DF" w:rsidRPr="0005431A">
        <w:t>Elitist ant system</w:t>
      </w:r>
      <w:bookmarkEnd w:id="245"/>
    </w:p>
    <w:p w14:paraId="68D036B9" w14:textId="7DAA401F" w:rsidR="009243DF" w:rsidRPr="0005431A" w:rsidRDefault="00951735" w:rsidP="009243DF">
      <w:pPr>
        <w:rPr>
          <w:lang w:val="en-IE"/>
        </w:rPr>
      </w:pPr>
      <w:r w:rsidRPr="0005431A">
        <w:rPr>
          <w:lang w:val="en-IE"/>
        </w:rPr>
        <w:t>The</w:t>
      </w:r>
      <w:r w:rsidR="009243DF" w:rsidRPr="0005431A">
        <w:rPr>
          <w:lang w:val="en-IE"/>
        </w:rPr>
        <w:t xml:space="preserve"> elitist ant system deposits additional pheromones on the edges of the </w:t>
      </w:r>
      <w:r w:rsidRPr="0005431A">
        <w:rPr>
          <w:lang w:val="en-IE"/>
        </w:rPr>
        <w:t>‘</w:t>
      </w:r>
      <w:r w:rsidR="009243DF" w:rsidRPr="0005431A">
        <w:rPr>
          <w:lang w:val="en-IE"/>
        </w:rPr>
        <w:t>best so far</w:t>
      </w:r>
      <w:r w:rsidRPr="0005431A">
        <w:rPr>
          <w:lang w:val="en-IE"/>
        </w:rPr>
        <w:t>’</w:t>
      </w:r>
      <w:r w:rsidR="009243DF" w:rsidRPr="0005431A">
        <w:rPr>
          <w:lang w:val="en-IE"/>
        </w:rPr>
        <w:t xml:space="preserve"> solution. This pheromone is added by elitist weight </w:t>
      </w:r>
      <w:r w:rsidR="009243DF" w:rsidRPr="0005431A">
        <w:rPr>
          <w:i/>
          <w:lang w:val="en-IE"/>
        </w:rPr>
        <w:t>w</w:t>
      </w:r>
      <w:r w:rsidR="009243DF" w:rsidRPr="0005431A">
        <w:rPr>
          <w:lang w:val="en-IE"/>
        </w:rPr>
        <w:t xml:space="preserve">, as described in </w:t>
      </w:r>
      <w:r w:rsidRPr="0005431A">
        <w:rPr>
          <w:lang w:val="en-IE"/>
        </w:rPr>
        <w:t>C</w:t>
      </w:r>
      <w:r w:rsidR="009243DF" w:rsidRPr="0005431A">
        <w:rPr>
          <w:lang w:val="en-IE"/>
        </w:rPr>
        <w:t xml:space="preserve">hapter 5. In this experiment the weight </w:t>
      </w:r>
      <w:r w:rsidR="009243DF" w:rsidRPr="0005431A">
        <w:rPr>
          <w:i/>
          <w:lang w:val="en-IE"/>
        </w:rPr>
        <w:t xml:space="preserve">w </w:t>
      </w:r>
      <w:r w:rsidR="009243DF" w:rsidRPr="0005431A">
        <w:rPr>
          <w:lang w:val="en-IE"/>
        </w:rPr>
        <w:t xml:space="preserve">is adjusted from </w:t>
      </w:r>
      <w:r w:rsidR="009243DF" w:rsidRPr="0005431A">
        <w:rPr>
          <w:i/>
          <w:lang w:val="en-IE"/>
        </w:rPr>
        <w:t>[1..10]</w:t>
      </w:r>
      <w:r w:rsidR="009243DF" w:rsidRPr="0005431A">
        <w:rPr>
          <w:lang w:val="en-IE"/>
        </w:rPr>
        <w:t xml:space="preserve"> and a simple experiment was designed on the first six instances of the Travelling Salesperson Problems as defined in </w:t>
      </w:r>
      <w:r w:rsidRPr="0005431A">
        <w:rPr>
          <w:lang w:val="en-IE"/>
        </w:rPr>
        <w:t>T</w:t>
      </w:r>
      <w:r w:rsidR="009243DF" w:rsidRPr="0005431A">
        <w:rPr>
          <w:lang w:val="en-IE"/>
        </w:rPr>
        <w:t>able</w:t>
      </w:r>
      <w:r w:rsidR="00143111">
        <w:rPr>
          <w:lang w:val="en-IE"/>
        </w:rPr>
        <w:t xml:space="preserve"> 12</w:t>
      </w:r>
      <w:r w:rsidR="009243DF" w:rsidRPr="0005431A">
        <w:rPr>
          <w:lang w:val="en-IE"/>
        </w:rPr>
        <w:t>, without local search applied. This test uses a different method as the optimal value for the number of ants</w:t>
      </w:r>
      <w:r w:rsidR="00625B48" w:rsidRPr="0005431A">
        <w:rPr>
          <w:lang w:val="en-IE"/>
        </w:rPr>
        <w:t xml:space="preserve"> has not been evaluated yet</w:t>
      </w:r>
      <w:r w:rsidR="009243DF" w:rsidRPr="0005431A">
        <w:rPr>
          <w:lang w:val="en-IE"/>
        </w:rPr>
        <w:t xml:space="preserve"> and research shows that for the elitist ant system the number of ants should equal the number of nodes in the problem. Therefore </w:t>
      </w:r>
      <w:r w:rsidR="00123EA3" w:rsidRPr="0005431A">
        <w:rPr>
          <w:lang w:val="en-IE"/>
        </w:rPr>
        <w:t xml:space="preserve">this experiment </w:t>
      </w:r>
      <w:r w:rsidR="009243DF" w:rsidRPr="0005431A">
        <w:rPr>
          <w:lang w:val="en-IE"/>
        </w:rPr>
        <w:t xml:space="preserve">will use iterations at 500 and considering the algorithm is only being compared to itself this will provide better accuracy in the calculation of </w:t>
      </w:r>
      <w:r w:rsidR="009243DF" w:rsidRPr="0005431A">
        <w:rPr>
          <w:i/>
          <w:lang w:val="en-IE"/>
        </w:rPr>
        <w:t>w</w:t>
      </w:r>
      <w:r w:rsidR="00123EA3" w:rsidRPr="0005431A">
        <w:rPr>
          <w:i/>
          <w:lang w:val="en-IE"/>
        </w:rPr>
        <w:t xml:space="preserve">. </w:t>
      </w:r>
      <w:r w:rsidR="00123EA3" w:rsidRPr="0005431A">
        <w:rPr>
          <w:lang w:val="en-IE"/>
        </w:rPr>
        <w:t>Therefore</w:t>
      </w:r>
      <w:r w:rsidR="00123EA3" w:rsidRPr="0005431A">
        <w:rPr>
          <w:i/>
          <w:lang w:val="en-IE"/>
        </w:rPr>
        <w:t xml:space="preserve"> </w:t>
      </w:r>
      <w:r w:rsidR="00123EA3" w:rsidRPr="0005431A">
        <w:rPr>
          <w:lang w:val="en-IE"/>
        </w:rPr>
        <w:t>500</w:t>
      </w:r>
      <w:r w:rsidR="00123EA3" w:rsidRPr="0005431A">
        <w:rPr>
          <w:i/>
          <w:lang w:val="en-IE"/>
        </w:rPr>
        <w:t xml:space="preserve"> </w:t>
      </w:r>
      <w:r w:rsidR="00123EA3" w:rsidRPr="0005431A">
        <w:rPr>
          <w:lang w:val="en-IE"/>
        </w:rPr>
        <w:t xml:space="preserve">iterations </w:t>
      </w:r>
      <w:r w:rsidR="005C5F0B" w:rsidRPr="0005431A">
        <w:rPr>
          <w:lang w:val="en-IE"/>
        </w:rPr>
        <w:t>were</w:t>
      </w:r>
      <w:r w:rsidR="00123EA3" w:rsidRPr="0005431A">
        <w:rPr>
          <w:lang w:val="en-IE"/>
        </w:rPr>
        <w:t xml:space="preserve"> run over an average of </w:t>
      </w:r>
      <w:r w:rsidR="00585F9C" w:rsidRPr="0005431A">
        <w:rPr>
          <w:lang w:val="en-IE"/>
        </w:rPr>
        <w:t>five</w:t>
      </w:r>
      <w:r w:rsidR="00123EA3" w:rsidRPr="0005431A">
        <w:rPr>
          <w:lang w:val="en-IE"/>
        </w:rPr>
        <w:t xml:space="preserve"> runs and the average error percentage from the optimal solution was then calculated and plotted as shown </w:t>
      </w:r>
      <w:r w:rsidRPr="0005431A">
        <w:rPr>
          <w:lang w:val="en-IE"/>
        </w:rPr>
        <w:t xml:space="preserve">in </w:t>
      </w:r>
      <w:r w:rsidRPr="00980EDC">
        <w:rPr>
          <w:lang w:val="en-IE"/>
        </w:rPr>
        <w:t>F</w:t>
      </w:r>
      <w:r w:rsidR="00123EA3" w:rsidRPr="00980EDC">
        <w:rPr>
          <w:lang w:val="en-IE"/>
        </w:rPr>
        <w:t xml:space="preserve">igure </w:t>
      </w:r>
      <w:r w:rsidR="00A90ECC">
        <w:rPr>
          <w:lang w:val="en-IE"/>
        </w:rPr>
        <w:t>30</w:t>
      </w:r>
      <w:r w:rsidR="00123EA3" w:rsidRPr="0005431A">
        <w:rPr>
          <w:lang w:val="en-IE"/>
        </w:rPr>
        <w:t>.</w:t>
      </w:r>
      <w:r w:rsidR="00143111">
        <w:rPr>
          <w:lang w:val="en-IE"/>
        </w:rPr>
        <w:t xml:space="preserve"> The heuristic values were set to (Table 3 Chapter 4)</w:t>
      </w:r>
    </w:p>
    <w:p w14:paraId="16D04714" w14:textId="77777777" w:rsidR="009243DF" w:rsidRPr="0005431A" w:rsidRDefault="009243DF" w:rsidP="009243DF">
      <w:pPr>
        <w:rPr>
          <w:lang w:val="en-IE"/>
        </w:rPr>
      </w:pPr>
    </w:p>
    <w:p w14:paraId="4F438502" w14:textId="77777777" w:rsidR="009243DF" w:rsidRPr="0005431A" w:rsidRDefault="009243DF" w:rsidP="009243DF">
      <w:pPr>
        <w:rPr>
          <w:lang w:val="en-IE"/>
        </w:rPr>
      </w:pPr>
    </w:p>
    <w:tbl>
      <w:tblPr>
        <w:tblStyle w:val="TableGrid"/>
        <w:tblW w:w="0" w:type="auto"/>
        <w:tblLook w:val="04A0" w:firstRow="1" w:lastRow="0" w:firstColumn="1" w:lastColumn="0" w:noHBand="0" w:noVBand="1"/>
      </w:tblPr>
      <w:tblGrid>
        <w:gridCol w:w="8607"/>
      </w:tblGrid>
      <w:tr w:rsidR="00DA1671" w:rsidRPr="0005431A" w14:paraId="683F8421" w14:textId="77777777" w:rsidTr="00DA1671">
        <w:tc>
          <w:tcPr>
            <w:tcW w:w="8607" w:type="dxa"/>
          </w:tcPr>
          <w:p w14:paraId="6F4DE8B8" w14:textId="77777777" w:rsidR="008E52F4" w:rsidRDefault="00DA1671" w:rsidP="008E52F4">
            <w:pPr>
              <w:keepNext/>
            </w:pPr>
            <w:r w:rsidRPr="0005431A">
              <w:rPr>
                <w:noProof/>
                <w:lang w:val="en-IE" w:eastAsia="en-IE"/>
              </w:rPr>
              <w:drawing>
                <wp:inline distT="0" distB="0" distL="0" distR="0" wp14:anchorId="445C6A62" wp14:editId="286A0AC5">
                  <wp:extent cx="5230368" cy="3511296"/>
                  <wp:effectExtent l="0" t="0" r="27940" b="1333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14:paraId="3517AC73" w14:textId="51CE0689" w:rsidR="00DA1671" w:rsidRPr="0005431A" w:rsidRDefault="008E52F4" w:rsidP="008E52F4">
            <w:pPr>
              <w:pStyle w:val="Caption"/>
              <w:rPr>
                <w:lang w:val="en-IE"/>
              </w:rPr>
            </w:pPr>
            <w:bookmarkStart w:id="246" w:name="_Toc396945029"/>
            <w:r>
              <w:t xml:space="preserve">Figure </w:t>
            </w:r>
            <w:r w:rsidR="00141A5B">
              <w:fldChar w:fldCharType="begin"/>
            </w:r>
            <w:r w:rsidR="00141A5B">
              <w:instrText xml:space="preserve"> SEQ Figure \* ARABIC </w:instrText>
            </w:r>
            <w:r w:rsidR="00141A5B">
              <w:fldChar w:fldCharType="separate"/>
            </w:r>
            <w:r w:rsidR="00DC0160">
              <w:rPr>
                <w:noProof/>
              </w:rPr>
              <w:t>30</w:t>
            </w:r>
            <w:r w:rsidR="00141A5B">
              <w:fldChar w:fldCharType="end"/>
            </w:r>
            <w:r w:rsidR="00980EDC" w:rsidRPr="00980EDC">
              <w:t xml:space="preserve"> - </w:t>
            </w:r>
            <w:r w:rsidRPr="008B7E0D">
              <w:t>Elitist weight</w:t>
            </w:r>
            <w:bookmarkEnd w:id="246"/>
          </w:p>
        </w:tc>
      </w:tr>
    </w:tbl>
    <w:p w14:paraId="4F9F139C" w14:textId="7C0DED71" w:rsidR="00996076" w:rsidRPr="000A3135" w:rsidRDefault="00B54244" w:rsidP="00AF4394">
      <w:pPr>
        <w:pStyle w:val="Heading4"/>
        <w:rPr>
          <w:b/>
          <w:i/>
        </w:rPr>
      </w:pPr>
      <w:r w:rsidRPr="000A3135">
        <w:rPr>
          <w:b/>
          <w:i/>
        </w:rPr>
        <w:tab/>
      </w:r>
      <w:r w:rsidR="005C5F0B" w:rsidRPr="000A3135">
        <w:rPr>
          <w:b/>
          <w:i/>
        </w:rPr>
        <w:tab/>
      </w:r>
      <w:r w:rsidR="00F1752E" w:rsidRPr="000A3135">
        <w:rPr>
          <w:b/>
          <w:i/>
        </w:rPr>
        <w:t>10.3.2.1</w:t>
      </w:r>
      <w:r w:rsidR="005C5F0B" w:rsidRPr="000A3135">
        <w:rPr>
          <w:b/>
          <w:i/>
        </w:rPr>
        <w:tab/>
      </w:r>
      <w:r w:rsidR="00996076" w:rsidRPr="000A3135">
        <w:rPr>
          <w:b/>
          <w:i/>
        </w:rPr>
        <w:t>Results</w:t>
      </w:r>
    </w:p>
    <w:p w14:paraId="24C01F31" w14:textId="21BE3F5E" w:rsidR="00DA1671" w:rsidRPr="0005431A" w:rsidRDefault="00D33BC3" w:rsidP="006E6916">
      <w:pPr>
        <w:rPr>
          <w:lang w:val="en-IE"/>
        </w:rPr>
      </w:pPr>
      <w:r w:rsidRPr="0005431A">
        <w:rPr>
          <w:lang w:val="en-IE"/>
        </w:rPr>
        <w:t xml:space="preserve">This experiment was </w:t>
      </w:r>
      <w:r w:rsidR="00641AEC" w:rsidRPr="0005431A">
        <w:rPr>
          <w:lang w:val="en-IE"/>
        </w:rPr>
        <w:t xml:space="preserve">mostly </w:t>
      </w:r>
      <w:r w:rsidR="00637B2D" w:rsidRPr="0005431A">
        <w:rPr>
          <w:lang w:val="en-IE"/>
        </w:rPr>
        <w:t>inconclusive,</w:t>
      </w:r>
      <w:r w:rsidRPr="0005431A">
        <w:rPr>
          <w:lang w:val="en-IE"/>
        </w:rPr>
        <w:t xml:space="preserve"> </w:t>
      </w:r>
      <w:r w:rsidR="00637B2D" w:rsidRPr="0005431A">
        <w:rPr>
          <w:lang w:val="en-IE"/>
        </w:rPr>
        <w:t xml:space="preserve">in </w:t>
      </w:r>
      <w:r w:rsidRPr="0005431A">
        <w:rPr>
          <w:lang w:val="en-IE"/>
        </w:rPr>
        <w:t xml:space="preserve">that is all values of </w:t>
      </w:r>
      <w:r w:rsidRPr="0005431A">
        <w:rPr>
          <w:i/>
          <w:lang w:val="en-IE"/>
        </w:rPr>
        <w:t xml:space="preserve">w≥1 </w:t>
      </w:r>
      <w:r w:rsidRPr="0005431A">
        <w:rPr>
          <w:lang w:val="en-IE"/>
        </w:rPr>
        <w:t>did indeed find the optimal solution</w:t>
      </w:r>
      <w:r w:rsidR="00637B2D" w:rsidRPr="0005431A">
        <w:rPr>
          <w:lang w:val="en-IE"/>
        </w:rPr>
        <w:t xml:space="preserve">, but </w:t>
      </w:r>
      <w:r w:rsidR="00637B2D" w:rsidRPr="0005431A">
        <w:rPr>
          <w:i/>
          <w:lang w:val="en-IE"/>
        </w:rPr>
        <w:t>w=10</w:t>
      </w:r>
      <w:r w:rsidR="00637B2D" w:rsidRPr="0005431A">
        <w:rPr>
          <w:lang w:val="en-IE"/>
        </w:rPr>
        <w:t xml:space="preserve"> had the least error rate for </w:t>
      </w:r>
      <w:r w:rsidR="005C5F0B" w:rsidRPr="0005431A">
        <w:rPr>
          <w:lang w:val="en-IE"/>
        </w:rPr>
        <w:t>the samples at 3.57%.</w:t>
      </w:r>
      <w:r w:rsidR="00637B2D" w:rsidRPr="0005431A">
        <w:rPr>
          <w:lang w:val="en-IE"/>
        </w:rPr>
        <w:t xml:space="preserve"> Dorigo</w:t>
      </w:r>
      <w:r w:rsidR="005C5F0B" w:rsidRPr="0005431A">
        <w:rPr>
          <w:lang w:val="en-IE"/>
        </w:rPr>
        <w:t>’s</w:t>
      </w:r>
      <w:r w:rsidR="00637B2D" w:rsidRPr="0005431A">
        <w:rPr>
          <w:lang w:val="en-IE"/>
        </w:rPr>
        <w:t xml:space="preserve"> own research has stated 5 is a good value for </w:t>
      </w:r>
      <w:r w:rsidR="00637B2D" w:rsidRPr="0005431A">
        <w:rPr>
          <w:i/>
          <w:lang w:val="en-IE"/>
        </w:rPr>
        <w:t>w</w:t>
      </w:r>
      <w:r w:rsidR="00637B2D" w:rsidRPr="0005431A">
        <w:rPr>
          <w:lang w:val="en-IE"/>
        </w:rPr>
        <w:t xml:space="preserve">, but as can be seen in </w:t>
      </w:r>
      <w:r w:rsidR="005C5F0B" w:rsidRPr="0005431A">
        <w:rPr>
          <w:lang w:val="en-IE"/>
        </w:rPr>
        <w:t xml:space="preserve">the experiment, </w:t>
      </w:r>
      <w:r w:rsidR="00637B2D" w:rsidRPr="0005431A">
        <w:rPr>
          <w:lang w:val="en-IE"/>
        </w:rPr>
        <w:t>the error rate</w:t>
      </w:r>
      <w:r w:rsidR="005C5F0B" w:rsidRPr="0005431A">
        <w:rPr>
          <w:lang w:val="en-IE"/>
        </w:rPr>
        <w:t xml:space="preserve"> only drifts by 1% so any values </w:t>
      </w:r>
      <w:r w:rsidR="00637B2D" w:rsidRPr="0005431A">
        <w:rPr>
          <w:lang w:val="en-IE"/>
        </w:rPr>
        <w:t>1-10 are optimal values.</w:t>
      </w:r>
      <w:r w:rsidR="00641AEC" w:rsidRPr="0005431A">
        <w:rPr>
          <w:lang w:val="en-IE"/>
        </w:rPr>
        <w:t xml:space="preserve"> If w </w:t>
      </w:r>
      <w:r w:rsidR="00641AEC" w:rsidRPr="0005431A">
        <w:rPr>
          <w:i/>
          <w:lang w:val="en-IE"/>
        </w:rPr>
        <w:t>is</w:t>
      </w:r>
      <w:r w:rsidR="00641AEC" w:rsidRPr="0005431A">
        <w:rPr>
          <w:lang w:val="en-IE"/>
        </w:rPr>
        <w:t xml:space="preserve"> increased i.e. </w:t>
      </w:r>
      <w:r w:rsidR="00641AEC" w:rsidRPr="0005431A">
        <w:rPr>
          <w:i/>
          <w:lang w:val="en-IE"/>
        </w:rPr>
        <w:t>w=[20-40]</w:t>
      </w:r>
      <w:r w:rsidR="00641AEC" w:rsidRPr="0005431A">
        <w:rPr>
          <w:lang w:val="en-IE"/>
        </w:rPr>
        <w:t xml:space="preserve"> it does not make much difference in this experiment, but would do if </w:t>
      </w:r>
      <w:r w:rsidR="005C5F0B" w:rsidRPr="0005431A">
        <w:rPr>
          <w:lang w:val="en-IE"/>
        </w:rPr>
        <w:t>fewer</w:t>
      </w:r>
      <w:r w:rsidR="00641AEC" w:rsidRPr="0005431A">
        <w:rPr>
          <w:lang w:val="en-IE"/>
        </w:rPr>
        <w:t xml:space="preserve"> iterations</w:t>
      </w:r>
      <w:r w:rsidR="00585F9C" w:rsidRPr="0005431A">
        <w:rPr>
          <w:lang w:val="en-IE"/>
        </w:rPr>
        <w:t xml:space="preserve"> </w:t>
      </w:r>
      <w:r w:rsidR="00641AEC" w:rsidRPr="0005431A">
        <w:rPr>
          <w:lang w:val="en-IE"/>
        </w:rPr>
        <w:t xml:space="preserve">are sampled. The higher the value of </w:t>
      </w:r>
      <w:r w:rsidR="00641AEC" w:rsidRPr="0005431A">
        <w:rPr>
          <w:i/>
          <w:lang w:val="en-IE"/>
        </w:rPr>
        <w:t>w</w:t>
      </w:r>
      <w:r w:rsidR="005C5F0B" w:rsidRPr="0005431A">
        <w:rPr>
          <w:i/>
          <w:lang w:val="en-IE"/>
        </w:rPr>
        <w:t>,</w:t>
      </w:r>
      <w:r w:rsidR="00641AEC" w:rsidRPr="0005431A">
        <w:rPr>
          <w:lang w:val="en-IE"/>
        </w:rPr>
        <w:t xml:space="preserve"> the less the elite ant updates the matrix and hence the less effect the </w:t>
      </w:r>
      <w:r w:rsidR="005C5F0B" w:rsidRPr="0005431A">
        <w:rPr>
          <w:lang w:val="en-IE"/>
        </w:rPr>
        <w:t>‘</w:t>
      </w:r>
      <w:r w:rsidR="00641AEC" w:rsidRPr="0005431A">
        <w:rPr>
          <w:lang w:val="en-IE"/>
        </w:rPr>
        <w:t>best so far</w:t>
      </w:r>
      <w:r w:rsidR="005C5F0B" w:rsidRPr="0005431A">
        <w:rPr>
          <w:lang w:val="en-IE"/>
        </w:rPr>
        <w:t>’</w:t>
      </w:r>
      <w:r w:rsidR="00641AEC" w:rsidRPr="0005431A">
        <w:rPr>
          <w:lang w:val="en-IE"/>
        </w:rPr>
        <w:t xml:space="preserve"> tour has on the overall outcome. So based upon this experiment</w:t>
      </w:r>
      <w:r w:rsidR="00865AD9" w:rsidRPr="0005431A">
        <w:rPr>
          <w:lang w:val="en-IE"/>
        </w:rPr>
        <w:t xml:space="preserve"> the</w:t>
      </w:r>
      <w:r w:rsidR="00641AEC" w:rsidRPr="0005431A">
        <w:rPr>
          <w:lang w:val="en-IE"/>
        </w:rPr>
        <w:t xml:space="preserve"> optimal values </w:t>
      </w:r>
      <w:r w:rsidR="005C5F0B" w:rsidRPr="0005431A">
        <w:rPr>
          <w:lang w:val="en-IE"/>
        </w:rPr>
        <w:t>are</w:t>
      </w:r>
      <w:r w:rsidR="00641AEC" w:rsidRPr="0005431A">
        <w:rPr>
          <w:lang w:val="en-IE"/>
        </w:rPr>
        <w:t xml:space="preserve"> </w:t>
      </w:r>
      <w:r w:rsidR="00641AEC" w:rsidRPr="0005431A">
        <w:rPr>
          <w:i/>
          <w:lang w:val="en-IE"/>
        </w:rPr>
        <w:t>w=10.</w:t>
      </w:r>
    </w:p>
    <w:p w14:paraId="79795445" w14:textId="5769F84A" w:rsidR="000B3C97" w:rsidRPr="0005431A" w:rsidRDefault="00503B1A" w:rsidP="000A3135">
      <w:pPr>
        <w:pStyle w:val="MSCHeading3"/>
      </w:pPr>
      <w:r>
        <w:tab/>
      </w:r>
      <w:bookmarkStart w:id="247" w:name="_Toc396914494"/>
      <w:r w:rsidR="00244802">
        <w:t>10.3.3</w:t>
      </w:r>
      <w:r w:rsidR="00A94764" w:rsidRPr="0005431A">
        <w:tab/>
      </w:r>
      <w:r w:rsidR="000B3C97" w:rsidRPr="0005431A">
        <w:t>The Number of Ants</w:t>
      </w:r>
      <w:bookmarkEnd w:id="247"/>
    </w:p>
    <w:p w14:paraId="3EA2C11F" w14:textId="2A3492B6" w:rsidR="00932171" w:rsidRPr="0005431A" w:rsidRDefault="00F74ED5" w:rsidP="000B3C97">
      <w:pPr>
        <w:rPr>
          <w:lang w:val="en-IE"/>
        </w:rPr>
      </w:pPr>
      <w:r w:rsidRPr="0005431A">
        <w:rPr>
          <w:lang w:val="en-IE"/>
        </w:rPr>
        <w:t>The</w:t>
      </w:r>
      <w:r w:rsidR="000B3C97" w:rsidRPr="0005431A">
        <w:rPr>
          <w:lang w:val="en-IE"/>
        </w:rPr>
        <w:t xml:space="preserve"> number of ants greatly influences the result of the algorithms as described in </w:t>
      </w:r>
      <w:r w:rsidR="00A94764" w:rsidRPr="0005431A">
        <w:rPr>
          <w:lang w:val="en-IE"/>
        </w:rPr>
        <w:t>C</w:t>
      </w:r>
      <w:r w:rsidR="000B3C97" w:rsidRPr="0005431A">
        <w:rPr>
          <w:lang w:val="en-IE"/>
        </w:rPr>
        <w:t xml:space="preserve">hapter </w:t>
      </w:r>
      <w:r w:rsidR="000A127C" w:rsidRPr="0005431A">
        <w:rPr>
          <w:lang w:val="en-IE"/>
        </w:rPr>
        <w:t>4</w:t>
      </w:r>
      <w:r w:rsidR="00A94764" w:rsidRPr="0005431A">
        <w:rPr>
          <w:lang w:val="en-IE"/>
        </w:rPr>
        <w:t>. T</w:t>
      </w:r>
      <w:r w:rsidR="000B3C97" w:rsidRPr="0005431A">
        <w:rPr>
          <w:lang w:val="en-IE"/>
        </w:rPr>
        <w:t>he more ants</w:t>
      </w:r>
      <w:r w:rsidR="00A94764" w:rsidRPr="0005431A">
        <w:rPr>
          <w:lang w:val="en-IE"/>
        </w:rPr>
        <w:t xml:space="preserve"> there are,</w:t>
      </w:r>
      <w:r w:rsidR="000B3C97" w:rsidRPr="0005431A">
        <w:rPr>
          <w:lang w:val="en-IE"/>
        </w:rPr>
        <w:t xml:space="preserve"> the more constructed complete tours per iteration and more complete the pheromone matrix will be for ants in the next iteration, hence the better the tours constructed</w:t>
      </w:r>
      <w:r w:rsidR="00A94764" w:rsidRPr="0005431A">
        <w:rPr>
          <w:lang w:val="en-IE"/>
        </w:rPr>
        <w:t>.</w:t>
      </w:r>
      <w:r w:rsidR="000B3C97" w:rsidRPr="0005431A">
        <w:rPr>
          <w:lang w:val="en-IE"/>
        </w:rPr>
        <w:t xml:space="preserve"> </w:t>
      </w:r>
      <w:r w:rsidR="00A94764" w:rsidRPr="0005431A">
        <w:rPr>
          <w:lang w:val="en-IE"/>
        </w:rPr>
        <w:t>For example,</w:t>
      </w:r>
      <w:r w:rsidR="000B3C97" w:rsidRPr="0005431A">
        <w:rPr>
          <w:lang w:val="en-IE"/>
        </w:rPr>
        <w:t xml:space="preserve"> if </w:t>
      </w:r>
      <w:r w:rsidRPr="0005431A">
        <w:rPr>
          <w:lang w:val="en-IE"/>
        </w:rPr>
        <w:t xml:space="preserve">there is </w:t>
      </w:r>
      <w:r w:rsidR="000B3C97" w:rsidRPr="0005431A">
        <w:rPr>
          <w:lang w:val="en-IE"/>
        </w:rPr>
        <w:t xml:space="preserve">only one ant in the colony, only one solution is completed per iteration. Therefore this </w:t>
      </w:r>
      <w:r w:rsidR="000A127C" w:rsidRPr="0005431A">
        <w:rPr>
          <w:lang w:val="en-IE"/>
        </w:rPr>
        <w:t xml:space="preserve">solution </w:t>
      </w:r>
      <w:r w:rsidR="000B3C97" w:rsidRPr="0005431A">
        <w:rPr>
          <w:lang w:val="en-IE"/>
        </w:rPr>
        <w:t xml:space="preserve">is the only tour </w:t>
      </w:r>
      <w:r w:rsidR="000B3C97" w:rsidRPr="0005431A">
        <w:rPr>
          <w:lang w:val="en-IE"/>
        </w:rPr>
        <w:lastRenderedPageBreak/>
        <w:t xml:space="preserve">used in the pheromone matrix and any edges between edges not used in this tour will not receive pheromones. </w:t>
      </w:r>
      <w:r w:rsidR="00A94764" w:rsidRPr="0005431A">
        <w:rPr>
          <w:lang w:val="en-IE"/>
        </w:rPr>
        <w:t>This will have</w:t>
      </w:r>
      <w:r w:rsidR="000B3C97" w:rsidRPr="0005431A">
        <w:rPr>
          <w:lang w:val="en-IE"/>
        </w:rPr>
        <w:t xml:space="preserve"> the </w:t>
      </w:r>
      <w:r w:rsidRPr="0005431A">
        <w:rPr>
          <w:lang w:val="en-IE"/>
        </w:rPr>
        <w:t>effect</w:t>
      </w:r>
      <w:r w:rsidR="000B3C97" w:rsidRPr="0005431A">
        <w:rPr>
          <w:lang w:val="en-IE"/>
        </w:rPr>
        <w:t xml:space="preserve"> that sequential iterations will not consider any of these edges, hence a shortening of the search space. However, if there are many ants in the </w:t>
      </w:r>
      <w:r w:rsidR="00AF7880" w:rsidRPr="0005431A">
        <w:rPr>
          <w:lang w:val="en-IE"/>
        </w:rPr>
        <w:t>colony</w:t>
      </w:r>
      <w:r w:rsidR="000B3C97" w:rsidRPr="0005431A">
        <w:rPr>
          <w:lang w:val="en-IE"/>
        </w:rPr>
        <w:t xml:space="preserve"> per iteration the solution search space increases</w:t>
      </w:r>
      <w:r w:rsidR="00A94764" w:rsidRPr="0005431A">
        <w:rPr>
          <w:lang w:val="en-IE"/>
        </w:rPr>
        <w:t xml:space="preserve"> sequentially. The author e</w:t>
      </w:r>
      <w:r w:rsidR="000B3C97" w:rsidRPr="0005431A">
        <w:rPr>
          <w:lang w:val="en-IE"/>
        </w:rPr>
        <w:t>xperimented with</w:t>
      </w:r>
      <w:r w:rsidR="00CF0BAD" w:rsidRPr="0005431A">
        <w:rPr>
          <w:lang w:val="en-IE"/>
        </w:rPr>
        <w:t xml:space="preserve"> are</w:t>
      </w:r>
      <w:r w:rsidR="000B3C97" w:rsidRPr="0005431A">
        <w:rPr>
          <w:lang w:val="en-IE"/>
        </w:rPr>
        <w:t xml:space="preserve"> </w:t>
      </w:r>
      <w:r w:rsidR="00943C93" w:rsidRPr="0005431A">
        <w:rPr>
          <w:lang w:val="en-IE"/>
        </w:rPr>
        <w:t>5,</w:t>
      </w:r>
      <w:r w:rsidR="000B3C97" w:rsidRPr="0005431A">
        <w:rPr>
          <w:lang w:val="en-IE"/>
        </w:rPr>
        <w:t xml:space="preserve"> </w:t>
      </w:r>
      <w:r w:rsidR="00943C93" w:rsidRPr="0005431A">
        <w:rPr>
          <w:lang w:val="en-IE"/>
        </w:rPr>
        <w:t>10,</w:t>
      </w:r>
      <w:r w:rsidR="000B3C97" w:rsidRPr="0005431A">
        <w:rPr>
          <w:lang w:val="en-IE"/>
        </w:rPr>
        <w:t xml:space="preserve"> </w:t>
      </w:r>
      <w:r w:rsidR="00943C93" w:rsidRPr="0005431A">
        <w:rPr>
          <w:lang w:val="en-IE"/>
        </w:rPr>
        <w:t>25,</w:t>
      </w:r>
      <w:r w:rsidR="000B3C97" w:rsidRPr="0005431A">
        <w:rPr>
          <w:lang w:val="en-IE"/>
        </w:rPr>
        <w:t xml:space="preserve"> </w:t>
      </w:r>
      <w:r w:rsidR="00943C93" w:rsidRPr="0005431A">
        <w:rPr>
          <w:lang w:val="en-IE"/>
        </w:rPr>
        <w:t>50,</w:t>
      </w:r>
      <w:r w:rsidR="000B3C97" w:rsidRPr="0005431A">
        <w:rPr>
          <w:lang w:val="en-IE"/>
        </w:rPr>
        <w:t xml:space="preserve"> 100 and (n) number of cities in the TSP problem, </w:t>
      </w:r>
      <w:r w:rsidR="00A94764" w:rsidRPr="0005431A">
        <w:rPr>
          <w:lang w:val="en-IE"/>
        </w:rPr>
        <w:t>utilising</w:t>
      </w:r>
      <w:r w:rsidR="000B3C97" w:rsidRPr="0005431A">
        <w:rPr>
          <w:lang w:val="en-IE"/>
        </w:rPr>
        <w:t xml:space="preserve"> </w:t>
      </w:r>
      <w:r w:rsidR="00CF0BAD" w:rsidRPr="0005431A">
        <w:rPr>
          <w:lang w:val="en-IE"/>
        </w:rPr>
        <w:t>all</w:t>
      </w:r>
      <w:r w:rsidR="000B3C97" w:rsidRPr="0005431A">
        <w:rPr>
          <w:lang w:val="en-IE"/>
        </w:rPr>
        <w:t xml:space="preserve"> </w:t>
      </w:r>
      <w:r w:rsidR="00A94764" w:rsidRPr="0005431A">
        <w:rPr>
          <w:lang w:val="en-IE"/>
        </w:rPr>
        <w:t xml:space="preserve">the </w:t>
      </w:r>
      <w:r w:rsidR="000B3C97" w:rsidRPr="0005431A">
        <w:rPr>
          <w:lang w:val="en-IE"/>
        </w:rPr>
        <w:t>ant colony algorithm</w:t>
      </w:r>
      <w:r w:rsidR="00A94764" w:rsidRPr="0005431A">
        <w:rPr>
          <w:lang w:val="en-IE"/>
        </w:rPr>
        <w:t>s</w:t>
      </w:r>
      <w:r w:rsidR="000B3C97" w:rsidRPr="0005431A">
        <w:rPr>
          <w:lang w:val="en-IE"/>
        </w:rPr>
        <w:t xml:space="preserve"> </w:t>
      </w:r>
      <w:r w:rsidR="00CF0BAD" w:rsidRPr="0005431A">
        <w:rPr>
          <w:lang w:val="en-IE"/>
        </w:rPr>
        <w:t xml:space="preserve">except Mutated Ant (as </w:t>
      </w:r>
      <w:r w:rsidR="00A94764" w:rsidRPr="0005431A">
        <w:rPr>
          <w:lang w:val="en-IE"/>
        </w:rPr>
        <w:t xml:space="preserve">only </w:t>
      </w:r>
      <w:r w:rsidR="00CF0BAD" w:rsidRPr="0005431A">
        <w:rPr>
          <w:lang w:val="en-IE"/>
        </w:rPr>
        <w:t xml:space="preserve">3 ants </w:t>
      </w:r>
      <w:r w:rsidR="00A94764" w:rsidRPr="0005431A">
        <w:rPr>
          <w:lang w:val="en-IE"/>
        </w:rPr>
        <w:t xml:space="preserve">are </w:t>
      </w:r>
      <w:r w:rsidR="00CF0BAD" w:rsidRPr="0005431A">
        <w:rPr>
          <w:lang w:val="en-IE"/>
        </w:rPr>
        <w:t xml:space="preserve">in the colony) and Ant Colony system </w:t>
      </w:r>
      <w:r w:rsidR="00A94764" w:rsidRPr="0005431A">
        <w:rPr>
          <w:lang w:val="en-IE"/>
        </w:rPr>
        <w:t xml:space="preserve">(which was </w:t>
      </w:r>
      <w:r w:rsidR="00CF0BAD" w:rsidRPr="0005431A">
        <w:rPr>
          <w:lang w:val="en-IE"/>
        </w:rPr>
        <w:t xml:space="preserve">used in Dorigo own research </w:t>
      </w:r>
      <w:r w:rsidR="00A94764" w:rsidRPr="0005431A">
        <w:rPr>
          <w:lang w:val="en-IE"/>
        </w:rPr>
        <w:t>with</w:t>
      </w:r>
      <w:r w:rsidR="00CF0BAD" w:rsidRPr="0005431A">
        <w:rPr>
          <w:lang w:val="en-IE"/>
        </w:rPr>
        <w:t xml:space="preserve"> 25 ants</w:t>
      </w:r>
      <w:r w:rsidR="00A94764" w:rsidRPr="0005431A">
        <w:rPr>
          <w:lang w:val="en-IE"/>
        </w:rPr>
        <w:t>). T</w:t>
      </w:r>
      <w:r w:rsidR="000B3C97" w:rsidRPr="0005431A">
        <w:rPr>
          <w:lang w:val="en-IE"/>
        </w:rPr>
        <w:t xml:space="preserve">he experiment was averaged over </w:t>
      </w:r>
      <w:r w:rsidR="00943C93" w:rsidRPr="0005431A">
        <w:rPr>
          <w:lang w:val="en-IE"/>
        </w:rPr>
        <w:t>five runs</w:t>
      </w:r>
      <w:r w:rsidR="00CF0BAD" w:rsidRPr="0005431A">
        <w:rPr>
          <w:lang w:val="en-IE"/>
        </w:rPr>
        <w:t xml:space="preserve"> with</w:t>
      </w:r>
      <w:r w:rsidR="000B3C97" w:rsidRPr="0005431A">
        <w:rPr>
          <w:lang w:val="en-IE"/>
        </w:rPr>
        <w:t xml:space="preserve"> </w:t>
      </w:r>
      <w:r w:rsidR="00CF0BAD" w:rsidRPr="0005431A">
        <w:rPr>
          <w:lang w:val="en-IE"/>
        </w:rPr>
        <w:t>2500</w:t>
      </w:r>
      <w:r w:rsidR="000B3C97" w:rsidRPr="0005431A">
        <w:rPr>
          <w:lang w:val="en-IE"/>
        </w:rPr>
        <w:t xml:space="preserve"> iterations, using the </w:t>
      </w:r>
      <w:r w:rsidR="00CF0BAD" w:rsidRPr="0005431A">
        <w:rPr>
          <w:lang w:val="en-IE"/>
        </w:rPr>
        <w:t xml:space="preserve">first 6 instances of </w:t>
      </w:r>
      <w:r w:rsidR="000B3C97" w:rsidRPr="0005431A">
        <w:rPr>
          <w:lang w:val="en-IE"/>
        </w:rPr>
        <w:t xml:space="preserve">TSP </w:t>
      </w:r>
      <w:r w:rsidR="003B7E80" w:rsidRPr="003B7E80">
        <w:rPr>
          <w:lang w:val="en-IE"/>
        </w:rPr>
        <w:t>problems</w:t>
      </w:r>
      <w:r w:rsidR="003B7E80">
        <w:rPr>
          <w:lang w:val="en-IE"/>
        </w:rPr>
        <w:t xml:space="preserve"> from Table 12.</w:t>
      </w:r>
    </w:p>
    <w:p w14:paraId="5B170AF3" w14:textId="0F9801E7" w:rsidR="00932171" w:rsidRPr="0005431A" w:rsidRDefault="00932171" w:rsidP="00932171">
      <w:pPr>
        <w:pStyle w:val="NoSpacing"/>
        <w:rPr>
          <w:szCs w:val="24"/>
          <w:lang w:val="en-IE"/>
        </w:rPr>
      </w:pPr>
    </w:p>
    <w:tbl>
      <w:tblPr>
        <w:tblW w:w="0" w:type="auto"/>
        <w:tblLook w:val="04A0" w:firstRow="1" w:lastRow="0" w:firstColumn="1" w:lastColumn="0" w:noHBand="0" w:noVBand="1"/>
      </w:tblPr>
      <w:tblGrid>
        <w:gridCol w:w="2288"/>
        <w:gridCol w:w="1054"/>
        <w:gridCol w:w="1053"/>
        <w:gridCol w:w="1053"/>
        <w:gridCol w:w="1053"/>
        <w:gridCol w:w="1053"/>
        <w:gridCol w:w="1053"/>
      </w:tblGrid>
      <w:tr w:rsidR="00640F56" w:rsidRPr="0005431A" w14:paraId="7E40FAF1" w14:textId="77777777" w:rsidTr="007E7E74">
        <w:tc>
          <w:tcPr>
            <w:tcW w:w="0" w:type="auto"/>
            <w:tcBorders>
              <w:left w:val="nil"/>
              <w:bottom w:val="single" w:sz="4" w:space="0" w:color="auto"/>
              <w:right w:val="nil"/>
            </w:tcBorders>
          </w:tcPr>
          <w:p w14:paraId="1E0BE8F7" w14:textId="6F5DB57D" w:rsidR="00640F56" w:rsidRPr="0005431A" w:rsidRDefault="007E7E74" w:rsidP="00A417B3">
            <w:pPr>
              <w:pStyle w:val="NoSpacing"/>
              <w:rPr>
                <w:sz w:val="20"/>
                <w:lang w:val="en-IE"/>
              </w:rPr>
            </w:pPr>
            <w:r>
              <w:rPr>
                <w:sz w:val="20"/>
                <w:lang w:val="en-IE"/>
              </w:rPr>
              <w:t>Algorithm/Instance</w:t>
            </w:r>
          </w:p>
        </w:tc>
        <w:tc>
          <w:tcPr>
            <w:tcW w:w="0" w:type="auto"/>
            <w:tcBorders>
              <w:left w:val="nil"/>
              <w:bottom w:val="single" w:sz="4" w:space="0" w:color="auto"/>
              <w:right w:val="nil"/>
            </w:tcBorders>
          </w:tcPr>
          <w:p w14:paraId="49F519A8" w14:textId="77777777" w:rsidR="00640F56" w:rsidRPr="0005431A" w:rsidRDefault="00640F56" w:rsidP="00A417B3">
            <w:pPr>
              <w:pStyle w:val="NoSpacing"/>
              <w:rPr>
                <w:sz w:val="20"/>
                <w:lang w:val="en-IE"/>
              </w:rPr>
            </w:pPr>
            <w:r w:rsidRPr="0005431A">
              <w:rPr>
                <w:sz w:val="20"/>
                <w:lang w:val="en-IE"/>
              </w:rPr>
              <w:t>5</w:t>
            </w:r>
          </w:p>
        </w:tc>
        <w:tc>
          <w:tcPr>
            <w:tcW w:w="0" w:type="auto"/>
            <w:tcBorders>
              <w:left w:val="nil"/>
              <w:bottom w:val="single" w:sz="4" w:space="0" w:color="auto"/>
              <w:right w:val="nil"/>
            </w:tcBorders>
          </w:tcPr>
          <w:p w14:paraId="5AE61846" w14:textId="77777777" w:rsidR="00640F56" w:rsidRPr="0005431A" w:rsidRDefault="00640F56" w:rsidP="00A417B3">
            <w:pPr>
              <w:pStyle w:val="NoSpacing"/>
              <w:rPr>
                <w:sz w:val="20"/>
                <w:lang w:val="en-IE"/>
              </w:rPr>
            </w:pPr>
            <w:r w:rsidRPr="0005431A">
              <w:rPr>
                <w:sz w:val="20"/>
                <w:lang w:val="en-IE"/>
              </w:rPr>
              <w:t>10</w:t>
            </w:r>
          </w:p>
        </w:tc>
        <w:tc>
          <w:tcPr>
            <w:tcW w:w="0" w:type="auto"/>
            <w:tcBorders>
              <w:left w:val="nil"/>
              <w:bottom w:val="single" w:sz="4" w:space="0" w:color="auto"/>
              <w:right w:val="nil"/>
            </w:tcBorders>
          </w:tcPr>
          <w:p w14:paraId="483E11E4" w14:textId="77777777" w:rsidR="00640F56" w:rsidRPr="0005431A" w:rsidRDefault="00640F56" w:rsidP="00A417B3">
            <w:pPr>
              <w:pStyle w:val="NoSpacing"/>
              <w:rPr>
                <w:sz w:val="20"/>
                <w:lang w:val="en-IE"/>
              </w:rPr>
            </w:pPr>
            <w:r w:rsidRPr="0005431A">
              <w:rPr>
                <w:sz w:val="20"/>
                <w:lang w:val="en-IE"/>
              </w:rPr>
              <w:t>25</w:t>
            </w:r>
          </w:p>
        </w:tc>
        <w:tc>
          <w:tcPr>
            <w:tcW w:w="0" w:type="auto"/>
            <w:tcBorders>
              <w:left w:val="nil"/>
              <w:bottom w:val="single" w:sz="4" w:space="0" w:color="auto"/>
              <w:right w:val="nil"/>
            </w:tcBorders>
          </w:tcPr>
          <w:p w14:paraId="10413737" w14:textId="77777777" w:rsidR="00640F56" w:rsidRPr="0005431A" w:rsidRDefault="00640F56" w:rsidP="00A417B3">
            <w:pPr>
              <w:pStyle w:val="NoSpacing"/>
              <w:rPr>
                <w:sz w:val="20"/>
                <w:lang w:val="en-IE"/>
              </w:rPr>
            </w:pPr>
            <w:r w:rsidRPr="0005431A">
              <w:rPr>
                <w:sz w:val="20"/>
                <w:lang w:val="en-IE"/>
              </w:rPr>
              <w:t>50</w:t>
            </w:r>
          </w:p>
        </w:tc>
        <w:tc>
          <w:tcPr>
            <w:tcW w:w="0" w:type="auto"/>
            <w:tcBorders>
              <w:left w:val="nil"/>
              <w:bottom w:val="single" w:sz="4" w:space="0" w:color="auto"/>
              <w:right w:val="nil"/>
            </w:tcBorders>
          </w:tcPr>
          <w:p w14:paraId="30EFF539" w14:textId="77777777" w:rsidR="00640F56" w:rsidRPr="0005431A" w:rsidRDefault="00640F56" w:rsidP="00A417B3">
            <w:pPr>
              <w:pStyle w:val="NoSpacing"/>
              <w:rPr>
                <w:sz w:val="20"/>
                <w:lang w:val="en-IE"/>
              </w:rPr>
            </w:pPr>
            <w:r w:rsidRPr="0005431A">
              <w:rPr>
                <w:sz w:val="20"/>
                <w:lang w:val="en-IE"/>
              </w:rPr>
              <w:t>100</w:t>
            </w:r>
          </w:p>
        </w:tc>
        <w:tc>
          <w:tcPr>
            <w:tcW w:w="0" w:type="auto"/>
            <w:tcBorders>
              <w:left w:val="nil"/>
              <w:bottom w:val="single" w:sz="4" w:space="0" w:color="auto"/>
              <w:right w:val="nil"/>
            </w:tcBorders>
          </w:tcPr>
          <w:p w14:paraId="009F670C" w14:textId="77777777" w:rsidR="00640F56" w:rsidRPr="0005431A" w:rsidRDefault="00640F56" w:rsidP="00A417B3">
            <w:pPr>
              <w:pStyle w:val="NoSpacing"/>
              <w:rPr>
                <w:sz w:val="20"/>
                <w:lang w:val="en-IE"/>
              </w:rPr>
            </w:pPr>
            <w:r w:rsidRPr="0005431A">
              <w:rPr>
                <w:sz w:val="20"/>
                <w:lang w:val="en-IE"/>
              </w:rPr>
              <w:t>n</w:t>
            </w:r>
          </w:p>
        </w:tc>
      </w:tr>
      <w:tr w:rsidR="00640F56" w:rsidRPr="0005431A" w14:paraId="4054807B" w14:textId="77777777" w:rsidTr="00640F56">
        <w:tc>
          <w:tcPr>
            <w:tcW w:w="0" w:type="auto"/>
            <w:tcBorders>
              <w:top w:val="single" w:sz="4" w:space="0" w:color="auto"/>
              <w:left w:val="nil"/>
              <w:bottom w:val="single" w:sz="4" w:space="0" w:color="auto"/>
              <w:right w:val="nil"/>
            </w:tcBorders>
          </w:tcPr>
          <w:p w14:paraId="1DE7E99D" w14:textId="77777777" w:rsidR="00640F56" w:rsidRPr="0005431A" w:rsidRDefault="00640F56" w:rsidP="00A417B3">
            <w:pPr>
              <w:pStyle w:val="NoSpacing"/>
              <w:rPr>
                <w:sz w:val="20"/>
                <w:lang w:val="en-IE"/>
              </w:rPr>
            </w:pPr>
            <w:r w:rsidRPr="0005431A">
              <w:rPr>
                <w:sz w:val="20"/>
                <w:lang w:val="en-IE"/>
              </w:rPr>
              <w:t>AS</w:t>
            </w:r>
          </w:p>
          <w:p w14:paraId="64F9E700" w14:textId="77777777" w:rsidR="00640F56" w:rsidRPr="0005431A" w:rsidRDefault="00640F56" w:rsidP="00A417B3">
            <w:pPr>
              <w:pStyle w:val="NoSpacing"/>
              <w:rPr>
                <w:sz w:val="20"/>
                <w:lang w:val="en-IE"/>
              </w:rPr>
            </w:pPr>
            <w:r w:rsidRPr="0005431A">
              <w:rPr>
                <w:sz w:val="20"/>
                <w:lang w:val="en-IE"/>
              </w:rPr>
              <w:t>Berlin52</w:t>
            </w:r>
          </w:p>
        </w:tc>
        <w:tc>
          <w:tcPr>
            <w:tcW w:w="0" w:type="auto"/>
            <w:tcBorders>
              <w:top w:val="single" w:sz="4" w:space="0" w:color="auto"/>
              <w:left w:val="nil"/>
              <w:bottom w:val="single" w:sz="4" w:space="0" w:color="auto"/>
              <w:right w:val="nil"/>
            </w:tcBorders>
          </w:tcPr>
          <w:p w14:paraId="621FE954" w14:textId="77777777" w:rsidR="00640F56" w:rsidRPr="0005431A" w:rsidRDefault="00640F56" w:rsidP="00A417B3">
            <w:pPr>
              <w:pStyle w:val="NoSpacing"/>
              <w:rPr>
                <w:sz w:val="20"/>
                <w:lang w:val="en-IE"/>
              </w:rPr>
            </w:pPr>
            <w:r w:rsidRPr="0005431A">
              <w:rPr>
                <w:sz w:val="20"/>
                <w:lang w:val="en-IE"/>
              </w:rPr>
              <w:t>8162</w:t>
            </w:r>
          </w:p>
          <w:p w14:paraId="7D471ECB"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C754570" w14:textId="77777777" w:rsidR="00640F56" w:rsidRPr="0005431A" w:rsidRDefault="00640F56" w:rsidP="00A417B3">
            <w:pPr>
              <w:pStyle w:val="NoSpacing"/>
              <w:rPr>
                <w:sz w:val="20"/>
                <w:lang w:val="en-IE"/>
              </w:rPr>
            </w:pPr>
            <w:r w:rsidRPr="0005431A">
              <w:rPr>
                <w:sz w:val="20"/>
                <w:lang w:val="en-IE"/>
              </w:rPr>
              <w:t>7984</w:t>
            </w:r>
          </w:p>
          <w:p w14:paraId="29F59E8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ED037ED" w14:textId="77777777" w:rsidR="00640F56" w:rsidRPr="0005431A" w:rsidRDefault="00640F56" w:rsidP="00A417B3">
            <w:pPr>
              <w:pStyle w:val="NoSpacing"/>
              <w:rPr>
                <w:sz w:val="20"/>
                <w:lang w:val="en-IE"/>
              </w:rPr>
            </w:pPr>
            <w:r w:rsidRPr="0005431A">
              <w:rPr>
                <w:sz w:val="20"/>
                <w:lang w:val="en-IE"/>
              </w:rPr>
              <w:t>7782</w:t>
            </w:r>
          </w:p>
          <w:p w14:paraId="24FE5B7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D087C76" w14:textId="77777777" w:rsidR="00640F56" w:rsidRPr="0005431A" w:rsidRDefault="00640F56" w:rsidP="00A417B3">
            <w:pPr>
              <w:pStyle w:val="NoSpacing"/>
              <w:rPr>
                <w:sz w:val="20"/>
                <w:lang w:val="en-IE"/>
              </w:rPr>
            </w:pPr>
            <w:r w:rsidRPr="0005431A">
              <w:rPr>
                <w:sz w:val="20"/>
                <w:lang w:val="en-IE"/>
              </w:rPr>
              <w:t>7779</w:t>
            </w:r>
          </w:p>
          <w:p w14:paraId="599BA19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2931F2F" w14:textId="77777777" w:rsidR="00640F56" w:rsidRPr="0005431A" w:rsidRDefault="00640F56" w:rsidP="00A417B3">
            <w:pPr>
              <w:pStyle w:val="NoSpacing"/>
              <w:rPr>
                <w:sz w:val="20"/>
                <w:lang w:val="en-IE"/>
              </w:rPr>
            </w:pPr>
            <w:r w:rsidRPr="0005431A">
              <w:rPr>
                <w:sz w:val="20"/>
                <w:lang w:val="en-IE"/>
              </w:rPr>
              <w:t>n/a</w:t>
            </w:r>
          </w:p>
          <w:p w14:paraId="2120152F"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66D96E02" w14:textId="77777777" w:rsidR="00640F56" w:rsidRPr="0005431A" w:rsidRDefault="00640F56" w:rsidP="00A417B3">
            <w:pPr>
              <w:pStyle w:val="NoSpacing"/>
              <w:rPr>
                <w:sz w:val="20"/>
                <w:lang w:val="en-IE"/>
              </w:rPr>
            </w:pPr>
            <w:r w:rsidRPr="0005431A">
              <w:rPr>
                <w:sz w:val="20"/>
                <w:lang w:val="en-IE"/>
              </w:rPr>
              <w:t>7762</w:t>
            </w:r>
          </w:p>
          <w:p w14:paraId="3E5E3CEF" w14:textId="77777777" w:rsidR="00640F56" w:rsidRPr="0005431A" w:rsidRDefault="00640F56" w:rsidP="00A417B3">
            <w:pPr>
              <w:pStyle w:val="NoSpacing"/>
              <w:rPr>
                <w:sz w:val="20"/>
                <w:lang w:val="en-IE"/>
              </w:rPr>
            </w:pPr>
            <w:r w:rsidRPr="0005431A">
              <w:rPr>
                <w:sz w:val="20"/>
                <w:lang w:val="en-IE"/>
              </w:rPr>
              <w:t>[0]</w:t>
            </w:r>
          </w:p>
        </w:tc>
      </w:tr>
      <w:tr w:rsidR="00640F56" w:rsidRPr="0005431A" w14:paraId="4DD298EC" w14:textId="77777777" w:rsidTr="00640F56">
        <w:tc>
          <w:tcPr>
            <w:tcW w:w="0" w:type="auto"/>
            <w:tcBorders>
              <w:top w:val="single" w:sz="4" w:space="0" w:color="auto"/>
              <w:left w:val="nil"/>
              <w:bottom w:val="single" w:sz="4" w:space="0" w:color="auto"/>
              <w:right w:val="nil"/>
            </w:tcBorders>
          </w:tcPr>
          <w:p w14:paraId="04D1B87E" w14:textId="77777777" w:rsidR="00640F56" w:rsidRPr="0005431A" w:rsidRDefault="00640F56" w:rsidP="00A417B3">
            <w:pPr>
              <w:pStyle w:val="NoSpacing"/>
              <w:rPr>
                <w:sz w:val="20"/>
                <w:lang w:val="en-IE"/>
              </w:rPr>
            </w:pPr>
            <w:r w:rsidRPr="0005431A">
              <w:rPr>
                <w:sz w:val="20"/>
                <w:lang w:val="en-IE"/>
              </w:rPr>
              <w:t xml:space="preserve">AS </w:t>
            </w:r>
          </w:p>
          <w:p w14:paraId="7C9F6A06" w14:textId="77777777" w:rsidR="00640F56" w:rsidRPr="0005431A" w:rsidRDefault="00640F56" w:rsidP="00A417B3">
            <w:pPr>
              <w:pStyle w:val="NoSpacing"/>
              <w:rPr>
                <w:sz w:val="20"/>
                <w:lang w:val="en-IE"/>
              </w:rPr>
            </w:pPr>
            <w:r w:rsidRPr="0005431A">
              <w:rPr>
                <w:sz w:val="20"/>
                <w:lang w:val="en-IE"/>
              </w:rPr>
              <w:t>Bier127</w:t>
            </w:r>
          </w:p>
        </w:tc>
        <w:tc>
          <w:tcPr>
            <w:tcW w:w="0" w:type="auto"/>
            <w:tcBorders>
              <w:top w:val="single" w:sz="4" w:space="0" w:color="auto"/>
              <w:left w:val="nil"/>
              <w:bottom w:val="single" w:sz="4" w:space="0" w:color="auto"/>
              <w:right w:val="nil"/>
            </w:tcBorders>
          </w:tcPr>
          <w:p w14:paraId="0AB3677D" w14:textId="77777777" w:rsidR="00640F56" w:rsidRPr="0005431A" w:rsidRDefault="00640F56" w:rsidP="00A417B3">
            <w:pPr>
              <w:pStyle w:val="NoSpacing"/>
              <w:rPr>
                <w:sz w:val="20"/>
                <w:lang w:val="en-IE"/>
              </w:rPr>
            </w:pPr>
            <w:r w:rsidRPr="0005431A">
              <w:rPr>
                <w:sz w:val="20"/>
                <w:lang w:val="en-IE"/>
              </w:rPr>
              <w:t>133661</w:t>
            </w:r>
          </w:p>
          <w:p w14:paraId="1F95CAE7"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095C500" w14:textId="77777777" w:rsidR="00640F56" w:rsidRPr="0005431A" w:rsidRDefault="00640F56" w:rsidP="00A417B3">
            <w:pPr>
              <w:pStyle w:val="NoSpacing"/>
              <w:rPr>
                <w:sz w:val="20"/>
                <w:lang w:val="en-IE"/>
              </w:rPr>
            </w:pPr>
            <w:r w:rsidRPr="0005431A">
              <w:rPr>
                <w:sz w:val="20"/>
                <w:lang w:val="en-IE"/>
              </w:rPr>
              <w:t>131224</w:t>
            </w:r>
          </w:p>
          <w:p w14:paraId="1CB37CF9"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CCE2C7B" w14:textId="77777777" w:rsidR="00640F56" w:rsidRPr="0005431A" w:rsidRDefault="00640F56" w:rsidP="00A417B3">
            <w:pPr>
              <w:pStyle w:val="NoSpacing"/>
              <w:rPr>
                <w:sz w:val="20"/>
                <w:lang w:val="en-IE"/>
              </w:rPr>
            </w:pPr>
            <w:r w:rsidRPr="0005431A">
              <w:rPr>
                <w:sz w:val="20"/>
                <w:lang w:val="en-IE"/>
              </w:rPr>
              <w:t>128647</w:t>
            </w:r>
          </w:p>
          <w:p w14:paraId="7C8D443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27F1ADE" w14:textId="77777777" w:rsidR="00640F56" w:rsidRPr="0005431A" w:rsidRDefault="00640F56" w:rsidP="00A417B3">
            <w:pPr>
              <w:pStyle w:val="NoSpacing"/>
              <w:rPr>
                <w:sz w:val="20"/>
                <w:lang w:val="en-IE"/>
              </w:rPr>
            </w:pPr>
            <w:r w:rsidRPr="0005431A">
              <w:rPr>
                <w:sz w:val="20"/>
                <w:lang w:val="en-IE"/>
              </w:rPr>
              <w:t>127337</w:t>
            </w:r>
          </w:p>
          <w:p w14:paraId="7136A0AB"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7BEC126" w14:textId="77777777" w:rsidR="00640F56" w:rsidRPr="0005431A" w:rsidRDefault="00640F56" w:rsidP="00A417B3">
            <w:pPr>
              <w:pStyle w:val="NoSpacing"/>
              <w:rPr>
                <w:sz w:val="20"/>
                <w:lang w:val="en-IE"/>
              </w:rPr>
            </w:pPr>
            <w:r w:rsidRPr="0005431A">
              <w:rPr>
                <w:sz w:val="20"/>
                <w:lang w:val="en-IE"/>
              </w:rPr>
              <w:t>126167</w:t>
            </w:r>
          </w:p>
          <w:p w14:paraId="4C04A08D"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68902194" w14:textId="77777777" w:rsidR="00640F56" w:rsidRPr="0005431A" w:rsidRDefault="00640F56" w:rsidP="00A417B3">
            <w:pPr>
              <w:pStyle w:val="NoSpacing"/>
              <w:rPr>
                <w:sz w:val="20"/>
                <w:lang w:val="en-IE"/>
              </w:rPr>
            </w:pPr>
            <w:r w:rsidRPr="0005431A">
              <w:rPr>
                <w:sz w:val="20"/>
                <w:lang w:val="en-IE"/>
              </w:rPr>
              <w:t>126551</w:t>
            </w:r>
          </w:p>
          <w:p w14:paraId="7C651B3B" w14:textId="77777777" w:rsidR="00640F56" w:rsidRPr="0005431A" w:rsidRDefault="00640F56" w:rsidP="00A417B3">
            <w:pPr>
              <w:pStyle w:val="NoSpacing"/>
              <w:rPr>
                <w:sz w:val="20"/>
                <w:lang w:val="en-IE"/>
              </w:rPr>
            </w:pPr>
            <w:r w:rsidRPr="0005431A">
              <w:rPr>
                <w:sz w:val="20"/>
                <w:lang w:val="en-IE"/>
              </w:rPr>
              <w:t>[0]</w:t>
            </w:r>
          </w:p>
        </w:tc>
      </w:tr>
      <w:tr w:rsidR="00640F56" w:rsidRPr="0005431A" w14:paraId="261BB26B" w14:textId="77777777" w:rsidTr="00640F56">
        <w:tc>
          <w:tcPr>
            <w:tcW w:w="0" w:type="auto"/>
            <w:tcBorders>
              <w:top w:val="single" w:sz="4" w:space="0" w:color="auto"/>
              <w:left w:val="nil"/>
              <w:bottom w:val="single" w:sz="4" w:space="0" w:color="auto"/>
              <w:right w:val="nil"/>
            </w:tcBorders>
          </w:tcPr>
          <w:p w14:paraId="2341848E" w14:textId="77777777" w:rsidR="00640F56" w:rsidRPr="0005431A" w:rsidRDefault="00640F56" w:rsidP="00A417B3">
            <w:pPr>
              <w:pStyle w:val="NoSpacing"/>
              <w:rPr>
                <w:sz w:val="20"/>
                <w:lang w:val="en-IE"/>
              </w:rPr>
            </w:pPr>
            <w:r w:rsidRPr="0005431A">
              <w:rPr>
                <w:sz w:val="20"/>
                <w:lang w:val="en-IE"/>
              </w:rPr>
              <w:t xml:space="preserve">AS </w:t>
            </w:r>
          </w:p>
          <w:p w14:paraId="238707DD" w14:textId="77777777" w:rsidR="00640F56" w:rsidRPr="0005431A" w:rsidRDefault="00705040" w:rsidP="00A417B3">
            <w:pPr>
              <w:pStyle w:val="NoSpacing"/>
              <w:rPr>
                <w:sz w:val="20"/>
                <w:lang w:val="en-IE"/>
              </w:rPr>
            </w:pPr>
            <w:r w:rsidRPr="0005431A">
              <w:rPr>
                <w:sz w:val="20"/>
                <w:lang w:val="en-IE"/>
              </w:rPr>
              <w:t>Eil51</w:t>
            </w:r>
          </w:p>
        </w:tc>
        <w:tc>
          <w:tcPr>
            <w:tcW w:w="0" w:type="auto"/>
            <w:tcBorders>
              <w:top w:val="single" w:sz="4" w:space="0" w:color="auto"/>
              <w:left w:val="nil"/>
              <w:bottom w:val="single" w:sz="4" w:space="0" w:color="auto"/>
              <w:right w:val="nil"/>
            </w:tcBorders>
          </w:tcPr>
          <w:p w14:paraId="0E457FAE" w14:textId="77777777" w:rsidR="00640F56" w:rsidRPr="0005431A" w:rsidRDefault="00640F56" w:rsidP="00A417B3">
            <w:pPr>
              <w:pStyle w:val="NoSpacing"/>
              <w:rPr>
                <w:sz w:val="20"/>
                <w:lang w:val="en-IE"/>
              </w:rPr>
            </w:pPr>
            <w:r w:rsidRPr="0005431A">
              <w:rPr>
                <w:sz w:val="20"/>
                <w:lang w:val="en-IE"/>
              </w:rPr>
              <w:t>462</w:t>
            </w:r>
          </w:p>
          <w:p w14:paraId="1B3FFA40"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0701A08" w14:textId="77777777" w:rsidR="00640F56" w:rsidRPr="0005431A" w:rsidRDefault="00640F56" w:rsidP="00A417B3">
            <w:pPr>
              <w:pStyle w:val="NoSpacing"/>
              <w:rPr>
                <w:sz w:val="20"/>
                <w:lang w:val="en-IE"/>
              </w:rPr>
            </w:pPr>
            <w:r w:rsidRPr="0005431A">
              <w:rPr>
                <w:sz w:val="20"/>
                <w:lang w:val="en-IE"/>
              </w:rPr>
              <w:t>459</w:t>
            </w:r>
          </w:p>
          <w:p w14:paraId="67A361E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1EF88DB" w14:textId="77777777" w:rsidR="00640F56" w:rsidRPr="0005431A" w:rsidRDefault="00640F56" w:rsidP="00A417B3">
            <w:pPr>
              <w:pStyle w:val="NoSpacing"/>
              <w:rPr>
                <w:sz w:val="20"/>
                <w:lang w:val="en-IE"/>
              </w:rPr>
            </w:pPr>
            <w:r w:rsidRPr="0005431A">
              <w:rPr>
                <w:sz w:val="20"/>
                <w:lang w:val="en-IE"/>
              </w:rPr>
              <w:t>453</w:t>
            </w:r>
          </w:p>
          <w:p w14:paraId="5D61DF6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EC41B7C" w14:textId="77777777" w:rsidR="00640F56" w:rsidRPr="0005431A" w:rsidRDefault="00640F56" w:rsidP="00A417B3">
            <w:pPr>
              <w:pStyle w:val="NoSpacing"/>
              <w:rPr>
                <w:sz w:val="20"/>
                <w:lang w:val="en-IE"/>
              </w:rPr>
            </w:pPr>
            <w:r w:rsidRPr="0005431A">
              <w:rPr>
                <w:sz w:val="20"/>
                <w:lang w:val="en-IE"/>
              </w:rPr>
              <w:t>447</w:t>
            </w:r>
          </w:p>
          <w:p w14:paraId="145F1CD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FE2582C" w14:textId="77777777" w:rsidR="00640F56" w:rsidRPr="0005431A" w:rsidRDefault="00640F56" w:rsidP="00A417B3">
            <w:pPr>
              <w:pStyle w:val="NoSpacing"/>
              <w:rPr>
                <w:sz w:val="20"/>
                <w:lang w:val="en-IE"/>
              </w:rPr>
            </w:pPr>
            <w:r w:rsidRPr="0005431A">
              <w:rPr>
                <w:sz w:val="20"/>
                <w:lang w:val="en-IE"/>
              </w:rPr>
              <w:t>n/a</w:t>
            </w:r>
          </w:p>
          <w:p w14:paraId="495D5152"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1C059F9E" w14:textId="77777777" w:rsidR="00640F56" w:rsidRPr="0005431A" w:rsidRDefault="00640F56" w:rsidP="00A417B3">
            <w:pPr>
              <w:pStyle w:val="NoSpacing"/>
              <w:rPr>
                <w:sz w:val="20"/>
                <w:lang w:val="en-IE"/>
              </w:rPr>
            </w:pPr>
            <w:r w:rsidRPr="0005431A">
              <w:rPr>
                <w:sz w:val="20"/>
                <w:lang w:val="en-IE"/>
              </w:rPr>
              <w:t>447</w:t>
            </w:r>
          </w:p>
          <w:p w14:paraId="1EC9284C" w14:textId="77777777" w:rsidR="00640F56" w:rsidRPr="0005431A" w:rsidRDefault="00640F56" w:rsidP="00A417B3">
            <w:pPr>
              <w:pStyle w:val="NoSpacing"/>
              <w:rPr>
                <w:sz w:val="20"/>
                <w:lang w:val="en-IE"/>
              </w:rPr>
            </w:pPr>
            <w:r w:rsidRPr="0005431A">
              <w:rPr>
                <w:sz w:val="20"/>
                <w:lang w:val="en-IE"/>
              </w:rPr>
              <w:t>[0]</w:t>
            </w:r>
          </w:p>
        </w:tc>
      </w:tr>
      <w:tr w:rsidR="00640F56" w:rsidRPr="0005431A" w14:paraId="7B06EA93" w14:textId="77777777" w:rsidTr="00640F56">
        <w:tc>
          <w:tcPr>
            <w:tcW w:w="0" w:type="auto"/>
            <w:tcBorders>
              <w:top w:val="single" w:sz="4" w:space="0" w:color="auto"/>
              <w:left w:val="nil"/>
              <w:bottom w:val="single" w:sz="4" w:space="0" w:color="auto"/>
              <w:right w:val="nil"/>
            </w:tcBorders>
          </w:tcPr>
          <w:p w14:paraId="0F987F4D" w14:textId="77777777" w:rsidR="00640F56" w:rsidRPr="0005431A" w:rsidRDefault="00640F56" w:rsidP="00A417B3">
            <w:pPr>
              <w:pStyle w:val="NoSpacing"/>
              <w:rPr>
                <w:sz w:val="20"/>
                <w:lang w:val="en-IE"/>
              </w:rPr>
            </w:pPr>
            <w:r w:rsidRPr="0005431A">
              <w:rPr>
                <w:sz w:val="20"/>
                <w:lang w:val="en-IE"/>
              </w:rPr>
              <w:t xml:space="preserve">AS </w:t>
            </w:r>
            <w:r w:rsidRPr="0005431A">
              <w:rPr>
                <w:sz w:val="20"/>
                <w:lang w:val="en-IE"/>
              </w:rPr>
              <w:br/>
            </w:r>
            <w:r w:rsidR="00705040" w:rsidRPr="0005431A">
              <w:rPr>
                <w:sz w:val="20"/>
                <w:lang w:val="en-IE"/>
              </w:rPr>
              <w:t>Ulyssess16</w:t>
            </w:r>
          </w:p>
        </w:tc>
        <w:tc>
          <w:tcPr>
            <w:tcW w:w="0" w:type="auto"/>
            <w:tcBorders>
              <w:top w:val="single" w:sz="4" w:space="0" w:color="auto"/>
              <w:left w:val="nil"/>
              <w:bottom w:val="single" w:sz="4" w:space="0" w:color="auto"/>
              <w:right w:val="nil"/>
            </w:tcBorders>
          </w:tcPr>
          <w:p w14:paraId="68586AF0" w14:textId="77777777" w:rsidR="00640F56" w:rsidRPr="0005431A" w:rsidRDefault="00640F56" w:rsidP="00A417B3">
            <w:pPr>
              <w:pStyle w:val="NoSpacing"/>
              <w:rPr>
                <w:sz w:val="20"/>
                <w:lang w:val="en-IE"/>
              </w:rPr>
            </w:pPr>
            <w:r w:rsidRPr="0005431A">
              <w:rPr>
                <w:sz w:val="20"/>
                <w:lang w:val="en-IE"/>
              </w:rPr>
              <w:t>7091</w:t>
            </w:r>
          </w:p>
          <w:p w14:paraId="230B5B5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5BC16DD" w14:textId="77777777" w:rsidR="00640F56" w:rsidRPr="0005431A" w:rsidRDefault="00640F56" w:rsidP="00A417B3">
            <w:pPr>
              <w:pStyle w:val="NoSpacing"/>
              <w:rPr>
                <w:sz w:val="20"/>
                <w:lang w:val="en-IE"/>
              </w:rPr>
            </w:pPr>
            <w:r w:rsidRPr="0005431A">
              <w:rPr>
                <w:sz w:val="20"/>
                <w:lang w:val="en-IE"/>
              </w:rPr>
              <w:t>6921</w:t>
            </w:r>
          </w:p>
          <w:p w14:paraId="1BC5D23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F1F193F" w14:textId="77777777" w:rsidR="00640F56" w:rsidRPr="0005431A" w:rsidRDefault="00640F56" w:rsidP="00A417B3">
            <w:pPr>
              <w:pStyle w:val="NoSpacing"/>
              <w:rPr>
                <w:sz w:val="20"/>
                <w:lang w:val="en-IE"/>
              </w:rPr>
            </w:pPr>
            <w:r w:rsidRPr="0005431A">
              <w:rPr>
                <w:sz w:val="20"/>
                <w:lang w:val="en-IE"/>
              </w:rPr>
              <w:t>n/a</w:t>
            </w:r>
          </w:p>
          <w:p w14:paraId="37184A5F"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39E9F91A" w14:textId="77777777" w:rsidR="00640F56" w:rsidRPr="0005431A" w:rsidRDefault="00640F56" w:rsidP="00A417B3">
            <w:pPr>
              <w:pStyle w:val="NoSpacing"/>
              <w:rPr>
                <w:sz w:val="20"/>
                <w:lang w:val="en-IE"/>
              </w:rPr>
            </w:pPr>
            <w:r w:rsidRPr="0005431A">
              <w:rPr>
                <w:sz w:val="20"/>
                <w:lang w:val="en-IE"/>
              </w:rPr>
              <w:t>n/a</w:t>
            </w:r>
          </w:p>
          <w:p w14:paraId="60062512"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66C92071" w14:textId="77777777" w:rsidR="00640F56" w:rsidRPr="0005431A" w:rsidRDefault="00640F56" w:rsidP="00A417B3">
            <w:pPr>
              <w:pStyle w:val="NoSpacing"/>
              <w:rPr>
                <w:sz w:val="20"/>
                <w:lang w:val="en-IE"/>
              </w:rPr>
            </w:pPr>
            <w:r w:rsidRPr="0005431A">
              <w:rPr>
                <w:sz w:val="20"/>
                <w:lang w:val="en-IE"/>
              </w:rPr>
              <w:t>n/a</w:t>
            </w:r>
          </w:p>
          <w:p w14:paraId="4CEE8763"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5CCAFDD" w14:textId="77777777" w:rsidR="00640F56" w:rsidRPr="0005431A" w:rsidRDefault="00640F56" w:rsidP="00A417B3">
            <w:pPr>
              <w:pStyle w:val="NoSpacing"/>
              <w:rPr>
                <w:sz w:val="20"/>
                <w:lang w:val="en-IE"/>
              </w:rPr>
            </w:pPr>
            <w:r w:rsidRPr="0005431A">
              <w:rPr>
                <w:sz w:val="20"/>
                <w:lang w:val="en-IE"/>
              </w:rPr>
              <w:t>6926</w:t>
            </w:r>
          </w:p>
          <w:p w14:paraId="48839564" w14:textId="77777777" w:rsidR="00640F56" w:rsidRPr="0005431A" w:rsidRDefault="00640F56" w:rsidP="00A417B3">
            <w:pPr>
              <w:pStyle w:val="NoSpacing"/>
              <w:rPr>
                <w:sz w:val="20"/>
                <w:lang w:val="en-IE"/>
              </w:rPr>
            </w:pPr>
            <w:r w:rsidRPr="0005431A">
              <w:rPr>
                <w:sz w:val="20"/>
                <w:lang w:val="en-IE"/>
              </w:rPr>
              <w:t>[5]</w:t>
            </w:r>
          </w:p>
        </w:tc>
      </w:tr>
      <w:tr w:rsidR="00640F56" w:rsidRPr="0005431A" w14:paraId="33EABFDE" w14:textId="77777777" w:rsidTr="00640F56">
        <w:tc>
          <w:tcPr>
            <w:tcW w:w="0" w:type="auto"/>
            <w:tcBorders>
              <w:top w:val="single" w:sz="4" w:space="0" w:color="auto"/>
              <w:left w:val="nil"/>
              <w:bottom w:val="single" w:sz="4" w:space="0" w:color="auto"/>
              <w:right w:val="nil"/>
            </w:tcBorders>
          </w:tcPr>
          <w:p w14:paraId="53621405" w14:textId="77777777" w:rsidR="00640F56" w:rsidRPr="0005431A" w:rsidRDefault="00640F56" w:rsidP="00A417B3">
            <w:pPr>
              <w:pStyle w:val="NoSpacing"/>
              <w:rPr>
                <w:sz w:val="20"/>
                <w:lang w:val="en-IE"/>
              </w:rPr>
            </w:pPr>
            <w:r w:rsidRPr="0005431A">
              <w:rPr>
                <w:sz w:val="20"/>
                <w:lang w:val="en-IE"/>
              </w:rPr>
              <w:t xml:space="preserve">AS </w:t>
            </w:r>
            <w:r w:rsidRPr="0005431A">
              <w:rPr>
                <w:sz w:val="20"/>
                <w:lang w:val="en-IE"/>
              </w:rPr>
              <w:br/>
            </w:r>
            <w:r w:rsidR="00705040" w:rsidRPr="0005431A">
              <w:rPr>
                <w:sz w:val="20"/>
                <w:lang w:val="en-IE"/>
              </w:rPr>
              <w:t>Ulyssess22</w:t>
            </w:r>
          </w:p>
        </w:tc>
        <w:tc>
          <w:tcPr>
            <w:tcW w:w="0" w:type="auto"/>
            <w:tcBorders>
              <w:top w:val="single" w:sz="4" w:space="0" w:color="auto"/>
              <w:left w:val="nil"/>
              <w:bottom w:val="single" w:sz="4" w:space="0" w:color="auto"/>
              <w:right w:val="nil"/>
            </w:tcBorders>
          </w:tcPr>
          <w:p w14:paraId="74A6DF27" w14:textId="77777777" w:rsidR="00640F56" w:rsidRPr="0005431A" w:rsidRDefault="00705040" w:rsidP="00A417B3">
            <w:pPr>
              <w:pStyle w:val="NoSpacing"/>
              <w:rPr>
                <w:sz w:val="20"/>
                <w:lang w:val="en-IE"/>
              </w:rPr>
            </w:pPr>
            <w:r w:rsidRPr="0005431A">
              <w:rPr>
                <w:sz w:val="20"/>
                <w:lang w:val="en-IE"/>
              </w:rPr>
              <w:t>7404</w:t>
            </w:r>
          </w:p>
          <w:p w14:paraId="40CBC51E"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6455E3BE" w14:textId="77777777" w:rsidR="00640F56" w:rsidRPr="0005431A" w:rsidRDefault="00705040" w:rsidP="00A417B3">
            <w:pPr>
              <w:pStyle w:val="NoSpacing"/>
              <w:rPr>
                <w:sz w:val="20"/>
                <w:lang w:val="en-IE"/>
              </w:rPr>
            </w:pPr>
            <w:r w:rsidRPr="0005431A">
              <w:rPr>
                <w:sz w:val="20"/>
                <w:lang w:val="en-IE"/>
              </w:rPr>
              <w:t>7240</w:t>
            </w:r>
          </w:p>
          <w:p w14:paraId="4E0ED3AD"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9DB8404" w14:textId="77777777" w:rsidR="00640F56" w:rsidRPr="0005431A" w:rsidRDefault="00640F56" w:rsidP="00A417B3">
            <w:pPr>
              <w:pStyle w:val="NoSpacing"/>
              <w:rPr>
                <w:sz w:val="20"/>
                <w:lang w:val="en-IE"/>
              </w:rPr>
            </w:pPr>
            <w:r w:rsidRPr="0005431A">
              <w:rPr>
                <w:sz w:val="20"/>
                <w:lang w:val="en-IE"/>
              </w:rPr>
              <w:t>n/a</w:t>
            </w:r>
          </w:p>
          <w:p w14:paraId="65646411"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575FDF7A" w14:textId="77777777" w:rsidR="00640F56" w:rsidRPr="0005431A" w:rsidRDefault="00640F56" w:rsidP="00A417B3">
            <w:pPr>
              <w:pStyle w:val="NoSpacing"/>
              <w:rPr>
                <w:sz w:val="20"/>
                <w:lang w:val="en-IE"/>
              </w:rPr>
            </w:pPr>
            <w:r w:rsidRPr="0005431A">
              <w:rPr>
                <w:sz w:val="20"/>
                <w:lang w:val="en-IE"/>
              </w:rPr>
              <w:t>n/a</w:t>
            </w:r>
          </w:p>
          <w:p w14:paraId="140D3C77"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5AD55F58" w14:textId="77777777" w:rsidR="00640F56" w:rsidRPr="0005431A" w:rsidRDefault="00640F56" w:rsidP="00A417B3">
            <w:pPr>
              <w:pStyle w:val="NoSpacing"/>
              <w:rPr>
                <w:sz w:val="20"/>
                <w:lang w:val="en-IE"/>
              </w:rPr>
            </w:pPr>
            <w:r w:rsidRPr="0005431A">
              <w:rPr>
                <w:sz w:val="20"/>
                <w:lang w:val="en-IE"/>
              </w:rPr>
              <w:t>n/a</w:t>
            </w:r>
          </w:p>
          <w:p w14:paraId="46B7A310"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0DF76C77" w14:textId="77777777" w:rsidR="00640F56" w:rsidRPr="0005431A" w:rsidRDefault="00705040" w:rsidP="00A417B3">
            <w:pPr>
              <w:pStyle w:val="NoSpacing"/>
              <w:rPr>
                <w:sz w:val="20"/>
                <w:lang w:val="en-IE"/>
              </w:rPr>
            </w:pPr>
            <w:r w:rsidRPr="0005431A">
              <w:rPr>
                <w:sz w:val="20"/>
                <w:lang w:val="en-IE"/>
              </w:rPr>
              <w:t>7121</w:t>
            </w:r>
          </w:p>
          <w:p w14:paraId="6808C7ED" w14:textId="77777777" w:rsidR="00640F56" w:rsidRPr="0005431A" w:rsidRDefault="00640F56" w:rsidP="00A417B3">
            <w:pPr>
              <w:pStyle w:val="NoSpacing"/>
              <w:rPr>
                <w:sz w:val="20"/>
                <w:lang w:val="en-IE"/>
              </w:rPr>
            </w:pPr>
            <w:r w:rsidRPr="0005431A">
              <w:rPr>
                <w:sz w:val="20"/>
                <w:lang w:val="en-IE"/>
              </w:rPr>
              <w:t>[5]</w:t>
            </w:r>
          </w:p>
        </w:tc>
      </w:tr>
      <w:tr w:rsidR="00640F56" w:rsidRPr="0005431A" w14:paraId="26641826" w14:textId="77777777" w:rsidTr="00640F56">
        <w:tc>
          <w:tcPr>
            <w:tcW w:w="0" w:type="auto"/>
            <w:tcBorders>
              <w:top w:val="single" w:sz="4" w:space="0" w:color="auto"/>
              <w:left w:val="nil"/>
              <w:bottom w:val="single" w:sz="4" w:space="0" w:color="auto"/>
              <w:right w:val="nil"/>
            </w:tcBorders>
          </w:tcPr>
          <w:p w14:paraId="4FCF6949" w14:textId="77777777" w:rsidR="00640F56" w:rsidRPr="0005431A" w:rsidRDefault="00640F56" w:rsidP="00A417B3">
            <w:pPr>
              <w:pStyle w:val="NoSpacing"/>
              <w:rPr>
                <w:sz w:val="20"/>
                <w:lang w:val="en-IE"/>
              </w:rPr>
            </w:pPr>
            <w:r w:rsidRPr="0005431A">
              <w:rPr>
                <w:sz w:val="20"/>
                <w:lang w:val="en-IE"/>
              </w:rPr>
              <w:t xml:space="preserve">AS </w:t>
            </w:r>
          </w:p>
          <w:p w14:paraId="6306F3DA" w14:textId="77777777" w:rsidR="00640F56" w:rsidRPr="0005431A" w:rsidRDefault="00705040" w:rsidP="00A417B3">
            <w:pPr>
              <w:pStyle w:val="NoSpacing"/>
              <w:rPr>
                <w:sz w:val="20"/>
                <w:lang w:val="en-IE"/>
              </w:rPr>
            </w:pPr>
            <w:r w:rsidRPr="0005431A">
              <w:rPr>
                <w:sz w:val="20"/>
                <w:lang w:val="en-IE"/>
              </w:rPr>
              <w:t>Eil101</w:t>
            </w:r>
          </w:p>
        </w:tc>
        <w:tc>
          <w:tcPr>
            <w:tcW w:w="0" w:type="auto"/>
            <w:tcBorders>
              <w:top w:val="single" w:sz="4" w:space="0" w:color="auto"/>
              <w:left w:val="nil"/>
              <w:bottom w:val="single" w:sz="4" w:space="0" w:color="auto"/>
              <w:right w:val="nil"/>
            </w:tcBorders>
          </w:tcPr>
          <w:p w14:paraId="1CC5E656" w14:textId="77777777" w:rsidR="00640F56" w:rsidRPr="0005431A" w:rsidRDefault="00640F56" w:rsidP="00A417B3">
            <w:pPr>
              <w:pStyle w:val="NoSpacing"/>
              <w:rPr>
                <w:sz w:val="20"/>
                <w:lang w:val="en-IE"/>
              </w:rPr>
            </w:pPr>
            <w:r w:rsidRPr="0005431A">
              <w:rPr>
                <w:sz w:val="20"/>
                <w:lang w:val="en-IE"/>
              </w:rPr>
              <w:t>731</w:t>
            </w:r>
          </w:p>
          <w:p w14:paraId="6F22398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F069491" w14:textId="77777777" w:rsidR="00640F56" w:rsidRPr="0005431A" w:rsidRDefault="00640F56" w:rsidP="00A417B3">
            <w:pPr>
              <w:pStyle w:val="NoSpacing"/>
              <w:rPr>
                <w:sz w:val="20"/>
                <w:lang w:val="en-IE"/>
              </w:rPr>
            </w:pPr>
            <w:r w:rsidRPr="0005431A">
              <w:rPr>
                <w:sz w:val="20"/>
                <w:lang w:val="en-IE"/>
              </w:rPr>
              <w:t>716</w:t>
            </w:r>
          </w:p>
          <w:p w14:paraId="0A7E36F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70ECB91" w14:textId="77777777" w:rsidR="00640F56" w:rsidRPr="0005431A" w:rsidRDefault="00640F56" w:rsidP="00A417B3">
            <w:pPr>
              <w:pStyle w:val="NoSpacing"/>
              <w:rPr>
                <w:sz w:val="20"/>
                <w:lang w:val="en-IE"/>
              </w:rPr>
            </w:pPr>
            <w:r w:rsidRPr="0005431A">
              <w:rPr>
                <w:sz w:val="20"/>
                <w:lang w:val="en-IE"/>
              </w:rPr>
              <w:t>706</w:t>
            </w:r>
          </w:p>
          <w:p w14:paraId="7DA4317E"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F0BBB57" w14:textId="77777777" w:rsidR="00640F56" w:rsidRPr="0005431A" w:rsidRDefault="00640F56" w:rsidP="00A417B3">
            <w:pPr>
              <w:pStyle w:val="NoSpacing"/>
              <w:rPr>
                <w:sz w:val="20"/>
                <w:lang w:val="en-IE"/>
              </w:rPr>
            </w:pPr>
            <w:r w:rsidRPr="0005431A">
              <w:rPr>
                <w:sz w:val="20"/>
                <w:lang w:val="en-IE"/>
              </w:rPr>
              <w:t>698</w:t>
            </w:r>
          </w:p>
          <w:p w14:paraId="201EC92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817C11F" w14:textId="77777777" w:rsidR="00640F56" w:rsidRPr="0005431A" w:rsidRDefault="00640F56" w:rsidP="00A417B3">
            <w:pPr>
              <w:pStyle w:val="NoSpacing"/>
              <w:rPr>
                <w:sz w:val="20"/>
                <w:lang w:val="en-IE"/>
              </w:rPr>
            </w:pPr>
            <w:r w:rsidRPr="0005431A">
              <w:rPr>
                <w:sz w:val="20"/>
                <w:lang w:val="en-IE"/>
              </w:rPr>
              <w:t>690</w:t>
            </w:r>
          </w:p>
          <w:p w14:paraId="2258A7F1"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E2F8EAF" w14:textId="77777777" w:rsidR="00640F56" w:rsidRPr="0005431A" w:rsidRDefault="00640F56" w:rsidP="00A417B3">
            <w:pPr>
              <w:pStyle w:val="NoSpacing"/>
              <w:rPr>
                <w:sz w:val="20"/>
                <w:lang w:val="en-IE"/>
              </w:rPr>
            </w:pPr>
            <w:r w:rsidRPr="0005431A">
              <w:rPr>
                <w:sz w:val="20"/>
                <w:lang w:val="en-IE"/>
              </w:rPr>
              <w:t>686</w:t>
            </w:r>
          </w:p>
          <w:p w14:paraId="4181AA03" w14:textId="77777777" w:rsidR="00640F56" w:rsidRPr="0005431A" w:rsidRDefault="00640F56" w:rsidP="00A417B3">
            <w:pPr>
              <w:pStyle w:val="NoSpacing"/>
              <w:rPr>
                <w:sz w:val="20"/>
                <w:lang w:val="en-IE"/>
              </w:rPr>
            </w:pPr>
            <w:r w:rsidRPr="0005431A">
              <w:rPr>
                <w:sz w:val="20"/>
                <w:lang w:val="en-IE"/>
              </w:rPr>
              <w:t>[0]</w:t>
            </w:r>
          </w:p>
        </w:tc>
      </w:tr>
      <w:tr w:rsidR="00640F56" w:rsidRPr="0005431A" w14:paraId="26A07F57" w14:textId="77777777" w:rsidTr="00640F56">
        <w:tc>
          <w:tcPr>
            <w:tcW w:w="0" w:type="auto"/>
            <w:tcBorders>
              <w:top w:val="single" w:sz="4" w:space="0" w:color="auto"/>
              <w:left w:val="nil"/>
              <w:bottom w:val="single" w:sz="4" w:space="0" w:color="auto"/>
              <w:right w:val="nil"/>
            </w:tcBorders>
          </w:tcPr>
          <w:p w14:paraId="68FF2239" w14:textId="77777777" w:rsidR="00640F56" w:rsidRPr="0005431A" w:rsidRDefault="00640F56" w:rsidP="00A417B3">
            <w:pPr>
              <w:pStyle w:val="NoSpacing"/>
              <w:rPr>
                <w:sz w:val="20"/>
                <w:lang w:val="en-IE"/>
              </w:rPr>
            </w:pPr>
            <w:r w:rsidRPr="0005431A">
              <w:rPr>
                <w:sz w:val="20"/>
                <w:lang w:val="en-IE"/>
              </w:rPr>
              <w:t xml:space="preserve">EAS </w:t>
            </w:r>
          </w:p>
          <w:p w14:paraId="1ED0DC4C" w14:textId="77777777" w:rsidR="00640F56" w:rsidRPr="0005431A" w:rsidRDefault="00640F56" w:rsidP="00A417B3">
            <w:pPr>
              <w:pStyle w:val="NoSpacing"/>
              <w:rPr>
                <w:sz w:val="20"/>
                <w:lang w:val="en-IE"/>
              </w:rPr>
            </w:pPr>
            <w:r w:rsidRPr="0005431A">
              <w:rPr>
                <w:sz w:val="20"/>
                <w:lang w:val="en-IE"/>
              </w:rPr>
              <w:t>Berlin52</w:t>
            </w:r>
          </w:p>
        </w:tc>
        <w:tc>
          <w:tcPr>
            <w:tcW w:w="0" w:type="auto"/>
            <w:tcBorders>
              <w:top w:val="single" w:sz="4" w:space="0" w:color="auto"/>
              <w:left w:val="nil"/>
              <w:bottom w:val="single" w:sz="4" w:space="0" w:color="auto"/>
              <w:right w:val="nil"/>
            </w:tcBorders>
          </w:tcPr>
          <w:p w14:paraId="4D9FFF30" w14:textId="77777777" w:rsidR="00640F56" w:rsidRPr="0005431A" w:rsidRDefault="00640F56" w:rsidP="00A417B3">
            <w:pPr>
              <w:pStyle w:val="NoSpacing"/>
              <w:rPr>
                <w:sz w:val="20"/>
                <w:lang w:val="en-IE"/>
              </w:rPr>
            </w:pPr>
            <w:r w:rsidRPr="0005431A">
              <w:rPr>
                <w:sz w:val="20"/>
                <w:lang w:val="en-IE"/>
              </w:rPr>
              <w:t>8210</w:t>
            </w:r>
          </w:p>
          <w:p w14:paraId="0E0DBB64"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FDAB4D5" w14:textId="77777777" w:rsidR="00640F56" w:rsidRPr="0005431A" w:rsidRDefault="00640F56" w:rsidP="00A417B3">
            <w:pPr>
              <w:pStyle w:val="NoSpacing"/>
              <w:rPr>
                <w:sz w:val="20"/>
                <w:lang w:val="en-IE"/>
              </w:rPr>
            </w:pPr>
            <w:r w:rsidRPr="0005431A">
              <w:rPr>
                <w:sz w:val="20"/>
                <w:lang w:val="en-IE"/>
              </w:rPr>
              <w:t>7903</w:t>
            </w:r>
          </w:p>
          <w:p w14:paraId="4458307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0648EE7A" w14:textId="77777777" w:rsidR="00640F56" w:rsidRPr="0005431A" w:rsidRDefault="00640F56" w:rsidP="00A417B3">
            <w:pPr>
              <w:pStyle w:val="NoSpacing"/>
              <w:rPr>
                <w:sz w:val="20"/>
                <w:lang w:val="en-IE"/>
              </w:rPr>
            </w:pPr>
            <w:r w:rsidRPr="0005431A">
              <w:rPr>
                <w:sz w:val="20"/>
                <w:lang w:val="en-IE"/>
              </w:rPr>
              <w:t>7640</w:t>
            </w:r>
          </w:p>
          <w:p w14:paraId="36F1613D"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652C2D5C" w14:textId="77777777" w:rsidR="00640F56" w:rsidRPr="0005431A" w:rsidRDefault="00640F56" w:rsidP="00A417B3">
            <w:pPr>
              <w:pStyle w:val="NoSpacing"/>
              <w:rPr>
                <w:sz w:val="20"/>
                <w:lang w:val="en-IE"/>
              </w:rPr>
            </w:pPr>
            <w:r w:rsidRPr="0005431A">
              <w:rPr>
                <w:sz w:val="20"/>
                <w:lang w:val="en-IE"/>
              </w:rPr>
              <w:t>7641</w:t>
            </w:r>
          </w:p>
          <w:p w14:paraId="6AD51835"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0C0E97C7" w14:textId="77777777" w:rsidR="00640F56" w:rsidRPr="0005431A" w:rsidRDefault="00640F56" w:rsidP="00A417B3">
            <w:pPr>
              <w:pStyle w:val="NoSpacing"/>
              <w:rPr>
                <w:sz w:val="20"/>
                <w:lang w:val="en-IE"/>
              </w:rPr>
            </w:pPr>
            <w:r w:rsidRPr="0005431A">
              <w:rPr>
                <w:sz w:val="20"/>
                <w:lang w:val="en-IE"/>
              </w:rPr>
              <w:t>n/a</w:t>
            </w:r>
          </w:p>
          <w:p w14:paraId="26E15DC6"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2ED73C6A" w14:textId="77777777" w:rsidR="00640F56" w:rsidRPr="0005431A" w:rsidRDefault="00640F56" w:rsidP="00A417B3">
            <w:pPr>
              <w:pStyle w:val="NoSpacing"/>
              <w:rPr>
                <w:sz w:val="20"/>
                <w:lang w:val="en-IE"/>
              </w:rPr>
            </w:pPr>
            <w:r w:rsidRPr="0005431A">
              <w:rPr>
                <w:sz w:val="20"/>
                <w:lang w:val="en-IE"/>
              </w:rPr>
              <w:t>7649</w:t>
            </w:r>
          </w:p>
          <w:p w14:paraId="12356CED" w14:textId="77777777" w:rsidR="00640F56" w:rsidRPr="0005431A" w:rsidRDefault="00640F56" w:rsidP="00A417B3">
            <w:pPr>
              <w:pStyle w:val="NoSpacing"/>
              <w:rPr>
                <w:sz w:val="20"/>
                <w:lang w:val="en-IE"/>
              </w:rPr>
            </w:pPr>
            <w:r w:rsidRPr="0005431A">
              <w:rPr>
                <w:sz w:val="20"/>
                <w:lang w:val="en-IE"/>
              </w:rPr>
              <w:t>[4]</w:t>
            </w:r>
          </w:p>
        </w:tc>
      </w:tr>
      <w:tr w:rsidR="00640F56" w:rsidRPr="0005431A" w14:paraId="284C766E" w14:textId="77777777" w:rsidTr="00640F56">
        <w:tc>
          <w:tcPr>
            <w:tcW w:w="0" w:type="auto"/>
            <w:tcBorders>
              <w:top w:val="single" w:sz="4" w:space="0" w:color="auto"/>
              <w:left w:val="nil"/>
              <w:bottom w:val="single" w:sz="4" w:space="0" w:color="auto"/>
              <w:right w:val="nil"/>
            </w:tcBorders>
          </w:tcPr>
          <w:p w14:paraId="7641EBC4" w14:textId="77777777" w:rsidR="00640F56" w:rsidRPr="0005431A" w:rsidRDefault="00640F56" w:rsidP="00A417B3">
            <w:pPr>
              <w:pStyle w:val="NoSpacing"/>
              <w:rPr>
                <w:sz w:val="20"/>
                <w:lang w:val="en-IE"/>
              </w:rPr>
            </w:pPr>
            <w:r w:rsidRPr="0005431A">
              <w:rPr>
                <w:sz w:val="20"/>
                <w:lang w:val="en-IE"/>
              </w:rPr>
              <w:t>EAS</w:t>
            </w:r>
          </w:p>
          <w:p w14:paraId="59FEC320" w14:textId="77777777" w:rsidR="00640F56" w:rsidRPr="0005431A" w:rsidRDefault="00705040" w:rsidP="00A417B3">
            <w:pPr>
              <w:pStyle w:val="NoSpacing"/>
              <w:rPr>
                <w:sz w:val="20"/>
                <w:lang w:val="en-IE"/>
              </w:rPr>
            </w:pPr>
            <w:r w:rsidRPr="0005431A">
              <w:rPr>
                <w:sz w:val="20"/>
                <w:lang w:val="en-IE"/>
              </w:rPr>
              <w:t>Bier127</w:t>
            </w:r>
          </w:p>
        </w:tc>
        <w:tc>
          <w:tcPr>
            <w:tcW w:w="0" w:type="auto"/>
            <w:tcBorders>
              <w:top w:val="single" w:sz="4" w:space="0" w:color="auto"/>
              <w:left w:val="nil"/>
              <w:bottom w:val="single" w:sz="4" w:space="0" w:color="auto"/>
              <w:right w:val="nil"/>
            </w:tcBorders>
          </w:tcPr>
          <w:p w14:paraId="1D908575" w14:textId="77777777" w:rsidR="00640F56" w:rsidRPr="0005431A" w:rsidRDefault="00640F56" w:rsidP="00A417B3">
            <w:pPr>
              <w:pStyle w:val="NoSpacing"/>
              <w:rPr>
                <w:sz w:val="20"/>
                <w:lang w:val="en-IE"/>
              </w:rPr>
            </w:pPr>
            <w:r w:rsidRPr="0005431A">
              <w:rPr>
                <w:sz w:val="20"/>
                <w:lang w:val="en-IE"/>
              </w:rPr>
              <w:t>130977</w:t>
            </w:r>
          </w:p>
          <w:p w14:paraId="4C5CA362"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8F4C431" w14:textId="77777777" w:rsidR="00640F56" w:rsidRPr="0005431A" w:rsidRDefault="00640F56" w:rsidP="00A417B3">
            <w:pPr>
              <w:pStyle w:val="NoSpacing"/>
              <w:rPr>
                <w:sz w:val="20"/>
                <w:lang w:val="en-IE"/>
              </w:rPr>
            </w:pPr>
            <w:r w:rsidRPr="0005431A">
              <w:rPr>
                <w:sz w:val="20"/>
                <w:lang w:val="en-IE"/>
              </w:rPr>
              <w:t>128144</w:t>
            </w:r>
          </w:p>
          <w:p w14:paraId="01173A4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7322C120" w14:textId="77777777" w:rsidR="00640F56" w:rsidRPr="0005431A" w:rsidRDefault="00640F56" w:rsidP="00A417B3">
            <w:pPr>
              <w:pStyle w:val="NoSpacing"/>
              <w:rPr>
                <w:sz w:val="20"/>
                <w:lang w:val="en-IE"/>
              </w:rPr>
            </w:pPr>
            <w:r w:rsidRPr="0005431A">
              <w:rPr>
                <w:sz w:val="20"/>
                <w:lang w:val="en-IE"/>
              </w:rPr>
              <w:t>127045</w:t>
            </w:r>
          </w:p>
          <w:p w14:paraId="1757EFF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39CFDF1" w14:textId="77777777" w:rsidR="00640F56" w:rsidRPr="0005431A" w:rsidRDefault="00640F56" w:rsidP="00A417B3">
            <w:pPr>
              <w:pStyle w:val="NoSpacing"/>
              <w:rPr>
                <w:sz w:val="20"/>
                <w:lang w:val="en-IE"/>
              </w:rPr>
            </w:pPr>
            <w:r w:rsidRPr="0005431A">
              <w:rPr>
                <w:sz w:val="20"/>
                <w:lang w:val="en-IE"/>
              </w:rPr>
              <w:t>126344</w:t>
            </w:r>
          </w:p>
          <w:p w14:paraId="58C6D706"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F33DE2A" w14:textId="77777777" w:rsidR="00640F56" w:rsidRPr="0005431A" w:rsidRDefault="00640F56" w:rsidP="00A417B3">
            <w:pPr>
              <w:pStyle w:val="NoSpacing"/>
              <w:rPr>
                <w:sz w:val="20"/>
                <w:lang w:val="en-IE"/>
              </w:rPr>
            </w:pPr>
            <w:r w:rsidRPr="0005431A">
              <w:rPr>
                <w:sz w:val="20"/>
                <w:lang w:val="en-IE"/>
              </w:rPr>
              <w:t>126176</w:t>
            </w:r>
          </w:p>
          <w:p w14:paraId="63DEDB0E"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77869434" w14:textId="77777777" w:rsidR="00640F56" w:rsidRPr="0005431A" w:rsidRDefault="00640F56" w:rsidP="00A417B3">
            <w:pPr>
              <w:pStyle w:val="NoSpacing"/>
              <w:rPr>
                <w:sz w:val="20"/>
                <w:lang w:val="en-IE"/>
              </w:rPr>
            </w:pPr>
            <w:r w:rsidRPr="0005431A">
              <w:rPr>
                <w:sz w:val="20"/>
                <w:lang w:val="en-IE"/>
              </w:rPr>
              <w:t>125592</w:t>
            </w:r>
          </w:p>
          <w:p w14:paraId="00F09338" w14:textId="77777777" w:rsidR="00640F56" w:rsidRPr="0005431A" w:rsidRDefault="00640F56" w:rsidP="00A417B3">
            <w:pPr>
              <w:pStyle w:val="NoSpacing"/>
              <w:rPr>
                <w:sz w:val="20"/>
                <w:lang w:val="en-IE"/>
              </w:rPr>
            </w:pPr>
            <w:r w:rsidRPr="0005431A">
              <w:rPr>
                <w:sz w:val="20"/>
                <w:lang w:val="en-IE"/>
              </w:rPr>
              <w:t>[0]</w:t>
            </w:r>
          </w:p>
        </w:tc>
      </w:tr>
      <w:tr w:rsidR="00640F56" w:rsidRPr="0005431A" w14:paraId="5F38FDF6" w14:textId="77777777" w:rsidTr="00640F56">
        <w:tc>
          <w:tcPr>
            <w:tcW w:w="0" w:type="auto"/>
            <w:tcBorders>
              <w:top w:val="single" w:sz="4" w:space="0" w:color="auto"/>
              <w:left w:val="nil"/>
              <w:bottom w:val="single" w:sz="4" w:space="0" w:color="auto"/>
              <w:right w:val="nil"/>
            </w:tcBorders>
          </w:tcPr>
          <w:p w14:paraId="18681E73" w14:textId="77777777" w:rsidR="00640F56" w:rsidRPr="0005431A" w:rsidRDefault="00640F56" w:rsidP="00A417B3">
            <w:pPr>
              <w:pStyle w:val="NoSpacing"/>
              <w:rPr>
                <w:sz w:val="20"/>
                <w:lang w:val="en-IE"/>
              </w:rPr>
            </w:pPr>
            <w:r w:rsidRPr="0005431A">
              <w:rPr>
                <w:sz w:val="20"/>
                <w:lang w:val="en-IE"/>
              </w:rPr>
              <w:t xml:space="preserve">EAS </w:t>
            </w:r>
          </w:p>
          <w:p w14:paraId="6D64E180" w14:textId="77777777" w:rsidR="00640F56" w:rsidRPr="0005431A" w:rsidRDefault="00705040" w:rsidP="00A417B3">
            <w:pPr>
              <w:pStyle w:val="NoSpacing"/>
              <w:rPr>
                <w:sz w:val="20"/>
                <w:lang w:val="en-IE"/>
              </w:rPr>
            </w:pPr>
            <w:r w:rsidRPr="0005431A">
              <w:rPr>
                <w:sz w:val="20"/>
                <w:lang w:val="en-IE"/>
              </w:rPr>
              <w:t>Eil51</w:t>
            </w:r>
          </w:p>
        </w:tc>
        <w:tc>
          <w:tcPr>
            <w:tcW w:w="0" w:type="auto"/>
            <w:tcBorders>
              <w:top w:val="single" w:sz="4" w:space="0" w:color="auto"/>
              <w:left w:val="nil"/>
              <w:bottom w:val="single" w:sz="4" w:space="0" w:color="auto"/>
              <w:right w:val="nil"/>
            </w:tcBorders>
          </w:tcPr>
          <w:p w14:paraId="522BEB24" w14:textId="77777777" w:rsidR="00640F56" w:rsidRPr="0005431A" w:rsidRDefault="00640F56" w:rsidP="00A417B3">
            <w:pPr>
              <w:pStyle w:val="NoSpacing"/>
              <w:rPr>
                <w:sz w:val="20"/>
                <w:lang w:val="en-IE"/>
              </w:rPr>
            </w:pPr>
            <w:r w:rsidRPr="0005431A">
              <w:rPr>
                <w:sz w:val="20"/>
                <w:lang w:val="en-IE"/>
              </w:rPr>
              <w:t>467</w:t>
            </w:r>
          </w:p>
          <w:p w14:paraId="79E89B11"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6B91D6F4" w14:textId="77777777" w:rsidR="00640F56" w:rsidRPr="0005431A" w:rsidRDefault="00640F56" w:rsidP="00A417B3">
            <w:pPr>
              <w:pStyle w:val="NoSpacing"/>
              <w:rPr>
                <w:sz w:val="20"/>
                <w:lang w:val="en-IE"/>
              </w:rPr>
            </w:pPr>
            <w:r w:rsidRPr="0005431A">
              <w:rPr>
                <w:sz w:val="20"/>
                <w:lang w:val="en-IE"/>
              </w:rPr>
              <w:t>449</w:t>
            </w:r>
          </w:p>
          <w:p w14:paraId="54F0518A"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2750190" w14:textId="77777777" w:rsidR="00640F56" w:rsidRPr="0005431A" w:rsidRDefault="00640F56" w:rsidP="00A417B3">
            <w:pPr>
              <w:pStyle w:val="NoSpacing"/>
              <w:rPr>
                <w:sz w:val="20"/>
                <w:lang w:val="en-IE"/>
              </w:rPr>
            </w:pPr>
            <w:r w:rsidRPr="0005431A">
              <w:rPr>
                <w:sz w:val="20"/>
                <w:lang w:val="en-IE"/>
              </w:rPr>
              <w:t>437</w:t>
            </w:r>
          </w:p>
          <w:p w14:paraId="7DC9B066"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D813702" w14:textId="77777777" w:rsidR="00640F56" w:rsidRPr="0005431A" w:rsidRDefault="00640F56" w:rsidP="00A417B3">
            <w:pPr>
              <w:pStyle w:val="NoSpacing"/>
              <w:rPr>
                <w:sz w:val="20"/>
                <w:lang w:val="en-IE"/>
              </w:rPr>
            </w:pPr>
            <w:r w:rsidRPr="0005431A">
              <w:rPr>
                <w:sz w:val="20"/>
                <w:lang w:val="en-IE"/>
              </w:rPr>
              <w:t>434</w:t>
            </w:r>
          </w:p>
          <w:p w14:paraId="21282E9B"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D90B2D9" w14:textId="77777777" w:rsidR="00640F56" w:rsidRPr="0005431A" w:rsidRDefault="00640F56" w:rsidP="00A417B3">
            <w:pPr>
              <w:pStyle w:val="NoSpacing"/>
              <w:rPr>
                <w:sz w:val="20"/>
                <w:lang w:val="en-IE"/>
              </w:rPr>
            </w:pPr>
            <w:r w:rsidRPr="0005431A">
              <w:rPr>
                <w:sz w:val="20"/>
                <w:lang w:val="en-IE"/>
              </w:rPr>
              <w:t>n/a</w:t>
            </w:r>
          </w:p>
          <w:p w14:paraId="5329EDB2"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0A90AEB8" w14:textId="77777777" w:rsidR="00640F56" w:rsidRPr="0005431A" w:rsidRDefault="00640F56" w:rsidP="00A417B3">
            <w:pPr>
              <w:pStyle w:val="NoSpacing"/>
              <w:rPr>
                <w:sz w:val="20"/>
                <w:lang w:val="en-IE"/>
              </w:rPr>
            </w:pPr>
            <w:r w:rsidRPr="0005431A">
              <w:rPr>
                <w:sz w:val="20"/>
                <w:lang w:val="en-IE"/>
              </w:rPr>
              <w:t>434</w:t>
            </w:r>
          </w:p>
          <w:p w14:paraId="6B8B6F48" w14:textId="77777777" w:rsidR="00640F56" w:rsidRPr="0005431A" w:rsidRDefault="00640F56" w:rsidP="00A417B3">
            <w:pPr>
              <w:pStyle w:val="NoSpacing"/>
              <w:rPr>
                <w:sz w:val="20"/>
                <w:lang w:val="en-IE"/>
              </w:rPr>
            </w:pPr>
            <w:r w:rsidRPr="0005431A">
              <w:rPr>
                <w:sz w:val="20"/>
                <w:lang w:val="en-IE"/>
              </w:rPr>
              <w:t>[0]</w:t>
            </w:r>
          </w:p>
        </w:tc>
      </w:tr>
      <w:tr w:rsidR="00640F56" w:rsidRPr="0005431A" w14:paraId="1A6F7398" w14:textId="77777777" w:rsidTr="00640F56">
        <w:tc>
          <w:tcPr>
            <w:tcW w:w="0" w:type="auto"/>
            <w:tcBorders>
              <w:top w:val="single" w:sz="4" w:space="0" w:color="auto"/>
              <w:left w:val="nil"/>
              <w:bottom w:val="single" w:sz="4" w:space="0" w:color="auto"/>
              <w:right w:val="nil"/>
            </w:tcBorders>
          </w:tcPr>
          <w:p w14:paraId="2873BA48" w14:textId="77777777" w:rsidR="00640F56" w:rsidRPr="0005431A" w:rsidRDefault="00640F56" w:rsidP="00A417B3">
            <w:pPr>
              <w:pStyle w:val="NoSpacing"/>
              <w:rPr>
                <w:sz w:val="20"/>
                <w:lang w:val="en-IE"/>
              </w:rPr>
            </w:pPr>
            <w:r w:rsidRPr="0005431A">
              <w:rPr>
                <w:sz w:val="20"/>
                <w:lang w:val="en-IE"/>
              </w:rPr>
              <w:t>EAS</w:t>
            </w:r>
          </w:p>
          <w:p w14:paraId="7ABE35EB" w14:textId="77777777" w:rsidR="00640F56" w:rsidRPr="0005431A" w:rsidRDefault="00705040" w:rsidP="00A417B3">
            <w:pPr>
              <w:pStyle w:val="NoSpacing"/>
              <w:rPr>
                <w:sz w:val="20"/>
                <w:lang w:val="en-IE"/>
              </w:rPr>
            </w:pPr>
            <w:r w:rsidRPr="0005431A">
              <w:rPr>
                <w:sz w:val="20"/>
                <w:lang w:val="en-IE"/>
              </w:rPr>
              <w:t>Ulyssess16</w:t>
            </w:r>
          </w:p>
        </w:tc>
        <w:tc>
          <w:tcPr>
            <w:tcW w:w="0" w:type="auto"/>
            <w:tcBorders>
              <w:top w:val="single" w:sz="4" w:space="0" w:color="auto"/>
              <w:left w:val="nil"/>
              <w:bottom w:val="single" w:sz="4" w:space="0" w:color="auto"/>
              <w:right w:val="nil"/>
            </w:tcBorders>
          </w:tcPr>
          <w:p w14:paraId="6E27696F" w14:textId="77777777" w:rsidR="00640F56" w:rsidRPr="0005431A" w:rsidRDefault="00640F56" w:rsidP="00A417B3">
            <w:pPr>
              <w:pStyle w:val="NoSpacing"/>
              <w:rPr>
                <w:sz w:val="20"/>
                <w:lang w:val="en-IE"/>
              </w:rPr>
            </w:pPr>
            <w:r w:rsidRPr="0005431A">
              <w:rPr>
                <w:sz w:val="20"/>
                <w:lang w:val="en-IE"/>
              </w:rPr>
              <w:t>6939</w:t>
            </w:r>
          </w:p>
          <w:p w14:paraId="7904CB4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7F71153" w14:textId="77777777" w:rsidR="00640F56" w:rsidRPr="0005431A" w:rsidRDefault="00640F56" w:rsidP="00A417B3">
            <w:pPr>
              <w:pStyle w:val="NoSpacing"/>
              <w:rPr>
                <w:sz w:val="20"/>
                <w:lang w:val="en-IE"/>
              </w:rPr>
            </w:pPr>
            <w:r w:rsidRPr="0005431A">
              <w:rPr>
                <w:sz w:val="20"/>
                <w:lang w:val="en-IE"/>
              </w:rPr>
              <w:t>6879</w:t>
            </w:r>
          </w:p>
          <w:p w14:paraId="6C606F59"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4A9C8D23" w14:textId="77777777" w:rsidR="00640F56" w:rsidRPr="0005431A" w:rsidRDefault="00640F56" w:rsidP="00A417B3">
            <w:pPr>
              <w:pStyle w:val="NoSpacing"/>
              <w:rPr>
                <w:sz w:val="20"/>
                <w:lang w:val="en-IE"/>
              </w:rPr>
            </w:pPr>
            <w:r w:rsidRPr="0005431A">
              <w:rPr>
                <w:sz w:val="20"/>
                <w:lang w:val="en-IE"/>
              </w:rPr>
              <w:t>n/a</w:t>
            </w:r>
          </w:p>
          <w:p w14:paraId="72DF4F74"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BF809E0" w14:textId="77777777" w:rsidR="00640F56" w:rsidRPr="0005431A" w:rsidRDefault="00640F56" w:rsidP="00A417B3">
            <w:pPr>
              <w:pStyle w:val="NoSpacing"/>
              <w:rPr>
                <w:sz w:val="20"/>
                <w:lang w:val="en-IE"/>
              </w:rPr>
            </w:pPr>
            <w:r w:rsidRPr="0005431A">
              <w:rPr>
                <w:sz w:val="20"/>
                <w:lang w:val="en-IE"/>
              </w:rPr>
              <w:t>n/a</w:t>
            </w:r>
          </w:p>
          <w:p w14:paraId="759FD693"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0FF7BD84" w14:textId="77777777" w:rsidR="00640F56" w:rsidRPr="0005431A" w:rsidRDefault="00640F56" w:rsidP="00A417B3">
            <w:pPr>
              <w:pStyle w:val="NoSpacing"/>
              <w:rPr>
                <w:sz w:val="20"/>
                <w:lang w:val="en-IE"/>
              </w:rPr>
            </w:pPr>
            <w:r w:rsidRPr="0005431A">
              <w:rPr>
                <w:sz w:val="20"/>
                <w:lang w:val="en-IE"/>
              </w:rPr>
              <w:t>n/a</w:t>
            </w:r>
          </w:p>
          <w:p w14:paraId="2E2E2B06"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3C355641" w14:textId="77777777" w:rsidR="00640F56" w:rsidRPr="0005431A" w:rsidRDefault="00640F56" w:rsidP="00A417B3">
            <w:pPr>
              <w:pStyle w:val="NoSpacing"/>
              <w:rPr>
                <w:sz w:val="20"/>
                <w:lang w:val="en-IE"/>
              </w:rPr>
            </w:pPr>
            <w:r w:rsidRPr="0005431A">
              <w:rPr>
                <w:sz w:val="20"/>
                <w:lang w:val="en-IE"/>
              </w:rPr>
              <w:t>6872</w:t>
            </w:r>
          </w:p>
          <w:p w14:paraId="653AC39E" w14:textId="77777777" w:rsidR="00640F56" w:rsidRPr="0005431A" w:rsidRDefault="00640F56" w:rsidP="00A417B3">
            <w:pPr>
              <w:pStyle w:val="NoSpacing"/>
              <w:rPr>
                <w:sz w:val="20"/>
                <w:lang w:val="en-IE"/>
              </w:rPr>
            </w:pPr>
            <w:r w:rsidRPr="0005431A">
              <w:rPr>
                <w:sz w:val="20"/>
                <w:lang w:val="en-IE"/>
              </w:rPr>
              <w:t>[5]</w:t>
            </w:r>
          </w:p>
        </w:tc>
      </w:tr>
      <w:tr w:rsidR="00640F56" w:rsidRPr="0005431A" w14:paraId="389EFDF4" w14:textId="77777777" w:rsidTr="00640F56">
        <w:tc>
          <w:tcPr>
            <w:tcW w:w="0" w:type="auto"/>
            <w:tcBorders>
              <w:top w:val="single" w:sz="4" w:space="0" w:color="auto"/>
              <w:left w:val="nil"/>
              <w:bottom w:val="single" w:sz="4" w:space="0" w:color="auto"/>
              <w:right w:val="nil"/>
            </w:tcBorders>
          </w:tcPr>
          <w:p w14:paraId="40B256F9" w14:textId="77777777" w:rsidR="00640F56" w:rsidRPr="0005431A" w:rsidRDefault="00640F56" w:rsidP="00A417B3">
            <w:pPr>
              <w:pStyle w:val="NoSpacing"/>
              <w:rPr>
                <w:sz w:val="20"/>
                <w:lang w:val="en-IE"/>
              </w:rPr>
            </w:pPr>
            <w:r w:rsidRPr="0005431A">
              <w:rPr>
                <w:sz w:val="20"/>
                <w:lang w:val="en-IE"/>
              </w:rPr>
              <w:t>EAS</w:t>
            </w:r>
          </w:p>
          <w:p w14:paraId="14BF769C" w14:textId="77777777" w:rsidR="00640F56" w:rsidRPr="0005431A" w:rsidRDefault="00705040" w:rsidP="00A417B3">
            <w:pPr>
              <w:pStyle w:val="NoSpacing"/>
              <w:rPr>
                <w:sz w:val="20"/>
                <w:lang w:val="en-IE"/>
              </w:rPr>
            </w:pPr>
            <w:r w:rsidRPr="0005431A">
              <w:rPr>
                <w:sz w:val="20"/>
                <w:lang w:val="en-IE"/>
              </w:rPr>
              <w:t>Ulyssess22</w:t>
            </w:r>
          </w:p>
        </w:tc>
        <w:tc>
          <w:tcPr>
            <w:tcW w:w="0" w:type="auto"/>
            <w:tcBorders>
              <w:top w:val="single" w:sz="4" w:space="0" w:color="auto"/>
              <w:left w:val="nil"/>
              <w:bottom w:val="single" w:sz="4" w:space="0" w:color="auto"/>
              <w:right w:val="nil"/>
            </w:tcBorders>
          </w:tcPr>
          <w:p w14:paraId="10360495" w14:textId="77777777" w:rsidR="00640F56" w:rsidRPr="0005431A" w:rsidRDefault="00640F56" w:rsidP="00A417B3">
            <w:pPr>
              <w:pStyle w:val="NoSpacing"/>
              <w:rPr>
                <w:sz w:val="20"/>
                <w:lang w:val="en-IE"/>
              </w:rPr>
            </w:pPr>
            <w:r w:rsidRPr="0005431A">
              <w:rPr>
                <w:sz w:val="20"/>
                <w:lang w:val="en-IE"/>
              </w:rPr>
              <w:t>7621</w:t>
            </w:r>
          </w:p>
          <w:p w14:paraId="035A8DAB"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3F97BD0" w14:textId="77777777" w:rsidR="00640F56" w:rsidRPr="0005431A" w:rsidRDefault="00640F56" w:rsidP="00A417B3">
            <w:pPr>
              <w:pStyle w:val="NoSpacing"/>
              <w:rPr>
                <w:sz w:val="20"/>
                <w:lang w:val="en-IE"/>
              </w:rPr>
            </w:pPr>
            <w:r w:rsidRPr="0005431A">
              <w:rPr>
                <w:sz w:val="20"/>
                <w:lang w:val="en-IE"/>
              </w:rPr>
              <w:t>7128</w:t>
            </w:r>
          </w:p>
          <w:p w14:paraId="550FB839"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71B3E7E" w14:textId="77777777" w:rsidR="00640F56" w:rsidRPr="0005431A" w:rsidRDefault="00640F56" w:rsidP="00A417B3">
            <w:pPr>
              <w:pStyle w:val="NoSpacing"/>
              <w:rPr>
                <w:sz w:val="20"/>
                <w:lang w:val="en-IE"/>
              </w:rPr>
            </w:pPr>
            <w:r w:rsidRPr="0005431A">
              <w:rPr>
                <w:sz w:val="20"/>
                <w:lang w:val="en-IE"/>
              </w:rPr>
              <w:t>n/a</w:t>
            </w:r>
          </w:p>
          <w:p w14:paraId="4B39552B"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18533F3" w14:textId="77777777" w:rsidR="00640F56" w:rsidRPr="0005431A" w:rsidRDefault="00640F56" w:rsidP="00A417B3">
            <w:pPr>
              <w:pStyle w:val="NoSpacing"/>
              <w:rPr>
                <w:sz w:val="20"/>
                <w:lang w:val="en-IE"/>
              </w:rPr>
            </w:pPr>
            <w:r w:rsidRPr="0005431A">
              <w:rPr>
                <w:sz w:val="20"/>
                <w:lang w:val="en-IE"/>
              </w:rPr>
              <w:t>n/a</w:t>
            </w:r>
          </w:p>
          <w:p w14:paraId="1E26EF9C"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56C2F0BD" w14:textId="77777777" w:rsidR="00640F56" w:rsidRPr="0005431A" w:rsidRDefault="00640F56" w:rsidP="00A417B3">
            <w:pPr>
              <w:pStyle w:val="NoSpacing"/>
              <w:rPr>
                <w:sz w:val="20"/>
                <w:lang w:val="en-IE"/>
              </w:rPr>
            </w:pPr>
            <w:r w:rsidRPr="0005431A">
              <w:rPr>
                <w:sz w:val="20"/>
                <w:lang w:val="en-IE"/>
              </w:rPr>
              <w:t>n/a</w:t>
            </w:r>
          </w:p>
          <w:p w14:paraId="0F9A5DED"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301209B7" w14:textId="77777777" w:rsidR="00640F56" w:rsidRPr="0005431A" w:rsidRDefault="00640F56" w:rsidP="00A417B3">
            <w:pPr>
              <w:pStyle w:val="NoSpacing"/>
              <w:rPr>
                <w:sz w:val="20"/>
                <w:lang w:val="en-IE"/>
              </w:rPr>
            </w:pPr>
            <w:r w:rsidRPr="0005431A">
              <w:rPr>
                <w:sz w:val="20"/>
                <w:lang w:val="en-IE"/>
              </w:rPr>
              <w:t>7112</w:t>
            </w:r>
          </w:p>
          <w:p w14:paraId="3F0B894C" w14:textId="77777777" w:rsidR="00640F56" w:rsidRPr="0005431A" w:rsidRDefault="00640F56" w:rsidP="00A417B3">
            <w:pPr>
              <w:pStyle w:val="NoSpacing"/>
              <w:rPr>
                <w:sz w:val="20"/>
                <w:lang w:val="en-IE"/>
              </w:rPr>
            </w:pPr>
            <w:r w:rsidRPr="0005431A">
              <w:rPr>
                <w:sz w:val="20"/>
                <w:lang w:val="en-IE"/>
              </w:rPr>
              <w:t>[5]</w:t>
            </w:r>
          </w:p>
        </w:tc>
      </w:tr>
      <w:tr w:rsidR="00640F56" w:rsidRPr="0005431A" w14:paraId="4D84F233" w14:textId="77777777" w:rsidTr="00640F56">
        <w:tc>
          <w:tcPr>
            <w:tcW w:w="0" w:type="auto"/>
            <w:tcBorders>
              <w:top w:val="single" w:sz="4" w:space="0" w:color="auto"/>
              <w:left w:val="nil"/>
              <w:bottom w:val="single" w:sz="4" w:space="0" w:color="auto"/>
              <w:right w:val="nil"/>
            </w:tcBorders>
          </w:tcPr>
          <w:p w14:paraId="46814F35" w14:textId="77777777" w:rsidR="00640F56" w:rsidRPr="0005431A" w:rsidRDefault="00640F56" w:rsidP="00A417B3">
            <w:pPr>
              <w:pStyle w:val="NoSpacing"/>
              <w:rPr>
                <w:sz w:val="20"/>
                <w:lang w:val="en-IE"/>
              </w:rPr>
            </w:pPr>
            <w:r w:rsidRPr="0005431A">
              <w:rPr>
                <w:sz w:val="20"/>
                <w:lang w:val="en-IE"/>
              </w:rPr>
              <w:t xml:space="preserve">EAS </w:t>
            </w:r>
          </w:p>
          <w:p w14:paraId="69C88EBA" w14:textId="77777777" w:rsidR="00640F56" w:rsidRPr="0005431A" w:rsidRDefault="00640F56" w:rsidP="00A417B3">
            <w:pPr>
              <w:pStyle w:val="NoSpacing"/>
              <w:rPr>
                <w:sz w:val="20"/>
                <w:lang w:val="en-IE"/>
              </w:rPr>
            </w:pPr>
            <w:r w:rsidRPr="0005431A">
              <w:rPr>
                <w:sz w:val="20"/>
                <w:lang w:val="en-IE"/>
              </w:rPr>
              <w:t>EIL101</w:t>
            </w:r>
          </w:p>
        </w:tc>
        <w:tc>
          <w:tcPr>
            <w:tcW w:w="0" w:type="auto"/>
            <w:tcBorders>
              <w:top w:val="single" w:sz="4" w:space="0" w:color="auto"/>
              <w:left w:val="nil"/>
              <w:bottom w:val="single" w:sz="4" w:space="0" w:color="auto"/>
              <w:right w:val="nil"/>
            </w:tcBorders>
          </w:tcPr>
          <w:p w14:paraId="4E1853AE" w14:textId="77777777" w:rsidR="00640F56" w:rsidRPr="0005431A" w:rsidRDefault="00640F56" w:rsidP="00A417B3">
            <w:pPr>
              <w:pStyle w:val="NoSpacing"/>
              <w:rPr>
                <w:sz w:val="20"/>
                <w:lang w:val="en-IE"/>
              </w:rPr>
            </w:pPr>
            <w:r w:rsidRPr="0005431A">
              <w:rPr>
                <w:sz w:val="20"/>
                <w:lang w:val="en-IE"/>
              </w:rPr>
              <w:t>699</w:t>
            </w:r>
          </w:p>
          <w:p w14:paraId="164F197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738FFF15" w14:textId="77777777" w:rsidR="00640F56" w:rsidRPr="0005431A" w:rsidRDefault="00640F56" w:rsidP="00A417B3">
            <w:pPr>
              <w:pStyle w:val="NoSpacing"/>
              <w:rPr>
                <w:sz w:val="20"/>
                <w:lang w:val="en-IE"/>
              </w:rPr>
            </w:pPr>
            <w:r w:rsidRPr="0005431A">
              <w:rPr>
                <w:sz w:val="20"/>
                <w:lang w:val="en-IE"/>
              </w:rPr>
              <w:t>675</w:t>
            </w:r>
          </w:p>
          <w:p w14:paraId="7639AC3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D905688" w14:textId="77777777" w:rsidR="00640F56" w:rsidRPr="0005431A" w:rsidRDefault="00640F56" w:rsidP="00A417B3">
            <w:pPr>
              <w:pStyle w:val="NoSpacing"/>
              <w:rPr>
                <w:sz w:val="20"/>
                <w:lang w:val="en-IE"/>
              </w:rPr>
            </w:pPr>
            <w:r w:rsidRPr="0005431A">
              <w:rPr>
                <w:sz w:val="20"/>
                <w:lang w:val="en-IE"/>
              </w:rPr>
              <w:t>682</w:t>
            </w:r>
          </w:p>
          <w:p w14:paraId="45545AD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02D2C10" w14:textId="77777777" w:rsidR="00640F56" w:rsidRPr="0005431A" w:rsidRDefault="00640F56" w:rsidP="00A417B3">
            <w:pPr>
              <w:pStyle w:val="NoSpacing"/>
              <w:rPr>
                <w:sz w:val="20"/>
                <w:lang w:val="en-IE"/>
              </w:rPr>
            </w:pPr>
            <w:r w:rsidRPr="0005431A">
              <w:rPr>
                <w:sz w:val="20"/>
                <w:lang w:val="en-IE"/>
              </w:rPr>
              <w:t>683</w:t>
            </w:r>
          </w:p>
          <w:p w14:paraId="700052BA"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57729F82" w14:textId="77777777" w:rsidR="00640F56" w:rsidRPr="0005431A" w:rsidRDefault="00640F56" w:rsidP="00A417B3">
            <w:pPr>
              <w:pStyle w:val="NoSpacing"/>
              <w:rPr>
                <w:sz w:val="20"/>
                <w:lang w:val="en-IE"/>
              </w:rPr>
            </w:pPr>
            <w:r w:rsidRPr="0005431A">
              <w:rPr>
                <w:sz w:val="20"/>
                <w:lang w:val="en-IE"/>
              </w:rPr>
              <w:t>684</w:t>
            </w:r>
          </w:p>
          <w:p w14:paraId="635E147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B441C0F" w14:textId="77777777" w:rsidR="00640F56" w:rsidRPr="0005431A" w:rsidRDefault="00640F56" w:rsidP="00A417B3">
            <w:pPr>
              <w:pStyle w:val="NoSpacing"/>
              <w:rPr>
                <w:sz w:val="20"/>
                <w:lang w:val="en-IE"/>
              </w:rPr>
            </w:pPr>
            <w:r w:rsidRPr="0005431A">
              <w:rPr>
                <w:sz w:val="20"/>
                <w:lang w:val="en-IE"/>
              </w:rPr>
              <w:t>686</w:t>
            </w:r>
          </w:p>
          <w:p w14:paraId="6EF52478" w14:textId="77777777" w:rsidR="00640F56" w:rsidRPr="0005431A" w:rsidRDefault="00640F56" w:rsidP="00A417B3">
            <w:pPr>
              <w:pStyle w:val="NoSpacing"/>
              <w:rPr>
                <w:sz w:val="20"/>
                <w:lang w:val="en-IE"/>
              </w:rPr>
            </w:pPr>
            <w:r w:rsidRPr="0005431A">
              <w:rPr>
                <w:sz w:val="20"/>
                <w:lang w:val="en-IE"/>
              </w:rPr>
              <w:t>[0]</w:t>
            </w:r>
          </w:p>
        </w:tc>
      </w:tr>
      <w:tr w:rsidR="00640F56" w:rsidRPr="0005431A" w14:paraId="43B34896" w14:textId="77777777" w:rsidTr="00640F56">
        <w:tc>
          <w:tcPr>
            <w:tcW w:w="0" w:type="auto"/>
            <w:tcBorders>
              <w:top w:val="single" w:sz="4" w:space="0" w:color="auto"/>
              <w:left w:val="nil"/>
              <w:bottom w:val="single" w:sz="4" w:space="0" w:color="auto"/>
              <w:right w:val="nil"/>
            </w:tcBorders>
          </w:tcPr>
          <w:p w14:paraId="004C69DF" w14:textId="77777777" w:rsidR="00640F56" w:rsidRPr="0005431A" w:rsidRDefault="00640F56" w:rsidP="00A417B3">
            <w:pPr>
              <w:pStyle w:val="NoSpacing"/>
              <w:rPr>
                <w:sz w:val="20"/>
                <w:lang w:val="en-IE"/>
              </w:rPr>
            </w:pPr>
            <w:r w:rsidRPr="0005431A">
              <w:rPr>
                <w:sz w:val="20"/>
                <w:lang w:val="en-IE"/>
              </w:rPr>
              <w:t>BWAS</w:t>
            </w:r>
          </w:p>
          <w:p w14:paraId="0E862D3D" w14:textId="77777777" w:rsidR="00640F56" w:rsidRPr="0005431A" w:rsidRDefault="00640F56" w:rsidP="00A417B3">
            <w:pPr>
              <w:pStyle w:val="NoSpacing"/>
              <w:rPr>
                <w:sz w:val="20"/>
                <w:lang w:val="en-IE"/>
              </w:rPr>
            </w:pPr>
            <w:r w:rsidRPr="0005431A">
              <w:rPr>
                <w:sz w:val="20"/>
                <w:lang w:val="en-IE"/>
              </w:rPr>
              <w:t>Berlin52</w:t>
            </w:r>
          </w:p>
        </w:tc>
        <w:tc>
          <w:tcPr>
            <w:tcW w:w="0" w:type="auto"/>
            <w:tcBorders>
              <w:top w:val="single" w:sz="4" w:space="0" w:color="auto"/>
              <w:left w:val="nil"/>
              <w:bottom w:val="single" w:sz="4" w:space="0" w:color="auto"/>
              <w:right w:val="nil"/>
            </w:tcBorders>
          </w:tcPr>
          <w:p w14:paraId="4C822A7E" w14:textId="77777777" w:rsidR="00640F56" w:rsidRPr="0005431A" w:rsidRDefault="00640F56" w:rsidP="00A417B3">
            <w:pPr>
              <w:pStyle w:val="NoSpacing"/>
              <w:rPr>
                <w:sz w:val="20"/>
                <w:lang w:val="en-IE"/>
              </w:rPr>
            </w:pPr>
            <w:r w:rsidRPr="0005431A">
              <w:rPr>
                <w:sz w:val="20"/>
                <w:lang w:val="en-IE"/>
              </w:rPr>
              <w:t>8126</w:t>
            </w:r>
          </w:p>
          <w:p w14:paraId="38A507D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E2B580B" w14:textId="77777777" w:rsidR="00640F56" w:rsidRPr="0005431A" w:rsidRDefault="00640F56" w:rsidP="00A417B3">
            <w:pPr>
              <w:pStyle w:val="NoSpacing"/>
              <w:rPr>
                <w:sz w:val="20"/>
                <w:lang w:val="en-IE"/>
              </w:rPr>
            </w:pPr>
            <w:r w:rsidRPr="0005431A">
              <w:rPr>
                <w:sz w:val="20"/>
                <w:lang w:val="en-IE"/>
              </w:rPr>
              <w:t>7903</w:t>
            </w:r>
          </w:p>
          <w:p w14:paraId="4FDD5EA9" w14:textId="77777777" w:rsidR="00640F56" w:rsidRPr="0005431A" w:rsidRDefault="00640F56" w:rsidP="00A417B3">
            <w:pPr>
              <w:pStyle w:val="NoSpacing"/>
              <w:rPr>
                <w:sz w:val="20"/>
                <w:lang w:val="en-IE"/>
              </w:rPr>
            </w:pPr>
            <w:r w:rsidRPr="0005431A">
              <w:rPr>
                <w:sz w:val="20"/>
                <w:lang w:val="en-IE"/>
              </w:rPr>
              <w:t>[2]</w:t>
            </w:r>
          </w:p>
        </w:tc>
        <w:tc>
          <w:tcPr>
            <w:tcW w:w="0" w:type="auto"/>
            <w:tcBorders>
              <w:top w:val="single" w:sz="4" w:space="0" w:color="auto"/>
              <w:left w:val="nil"/>
              <w:bottom w:val="single" w:sz="4" w:space="0" w:color="auto"/>
              <w:right w:val="nil"/>
            </w:tcBorders>
          </w:tcPr>
          <w:p w14:paraId="7A8549DD" w14:textId="77777777" w:rsidR="00640F56" w:rsidRPr="0005431A" w:rsidRDefault="00640F56" w:rsidP="00A417B3">
            <w:pPr>
              <w:pStyle w:val="NoSpacing"/>
              <w:rPr>
                <w:sz w:val="20"/>
                <w:lang w:val="en-IE"/>
              </w:rPr>
            </w:pPr>
            <w:r w:rsidRPr="0005431A">
              <w:rPr>
                <w:sz w:val="20"/>
                <w:lang w:val="en-IE"/>
              </w:rPr>
              <w:t>7640</w:t>
            </w:r>
          </w:p>
          <w:p w14:paraId="666FA6A2"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64587EB9" w14:textId="77777777" w:rsidR="00640F56" w:rsidRPr="0005431A" w:rsidRDefault="00640F56" w:rsidP="00A417B3">
            <w:pPr>
              <w:pStyle w:val="NoSpacing"/>
              <w:rPr>
                <w:sz w:val="20"/>
                <w:lang w:val="en-IE"/>
              </w:rPr>
            </w:pPr>
            <w:r w:rsidRPr="0005431A">
              <w:rPr>
                <w:sz w:val="20"/>
                <w:lang w:val="en-IE"/>
              </w:rPr>
              <w:t>7644</w:t>
            </w:r>
          </w:p>
          <w:p w14:paraId="3202724C"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22E7A773" w14:textId="77777777" w:rsidR="00640F56" w:rsidRPr="0005431A" w:rsidRDefault="00640F56" w:rsidP="00A417B3">
            <w:pPr>
              <w:pStyle w:val="NoSpacing"/>
              <w:rPr>
                <w:sz w:val="20"/>
                <w:lang w:val="en-IE"/>
              </w:rPr>
            </w:pPr>
            <w:r w:rsidRPr="0005431A">
              <w:rPr>
                <w:sz w:val="20"/>
                <w:lang w:val="en-IE"/>
              </w:rPr>
              <w:t>n/a</w:t>
            </w:r>
          </w:p>
          <w:p w14:paraId="2C0FB873"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223ED2A" w14:textId="77777777" w:rsidR="00640F56" w:rsidRPr="0005431A" w:rsidRDefault="00640F56" w:rsidP="00A417B3">
            <w:pPr>
              <w:pStyle w:val="NoSpacing"/>
              <w:rPr>
                <w:sz w:val="20"/>
                <w:lang w:val="en-IE"/>
              </w:rPr>
            </w:pPr>
            <w:r w:rsidRPr="0005431A">
              <w:rPr>
                <w:sz w:val="20"/>
                <w:lang w:val="en-IE"/>
              </w:rPr>
              <w:t>7649</w:t>
            </w:r>
          </w:p>
          <w:p w14:paraId="674E58D8"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3D220187" w14:textId="77777777" w:rsidTr="00640F56">
        <w:tc>
          <w:tcPr>
            <w:tcW w:w="0" w:type="auto"/>
            <w:tcBorders>
              <w:top w:val="single" w:sz="4" w:space="0" w:color="auto"/>
              <w:left w:val="nil"/>
              <w:bottom w:val="single" w:sz="4" w:space="0" w:color="auto"/>
              <w:right w:val="nil"/>
            </w:tcBorders>
          </w:tcPr>
          <w:p w14:paraId="4FF46E78" w14:textId="77777777" w:rsidR="00640F56" w:rsidRPr="0005431A" w:rsidRDefault="00640F56" w:rsidP="00A417B3">
            <w:pPr>
              <w:pStyle w:val="NoSpacing"/>
              <w:rPr>
                <w:sz w:val="20"/>
                <w:lang w:val="en-IE"/>
              </w:rPr>
            </w:pPr>
            <w:r w:rsidRPr="0005431A">
              <w:rPr>
                <w:sz w:val="20"/>
                <w:lang w:val="en-IE"/>
              </w:rPr>
              <w:t>BWAS</w:t>
            </w:r>
          </w:p>
          <w:p w14:paraId="6F3ED279" w14:textId="77777777" w:rsidR="00640F56" w:rsidRPr="0005431A" w:rsidRDefault="00705040" w:rsidP="00A417B3">
            <w:pPr>
              <w:pStyle w:val="NoSpacing"/>
              <w:rPr>
                <w:sz w:val="20"/>
                <w:lang w:val="en-IE"/>
              </w:rPr>
            </w:pPr>
            <w:r w:rsidRPr="0005431A">
              <w:rPr>
                <w:sz w:val="20"/>
                <w:lang w:val="en-IE"/>
              </w:rPr>
              <w:t>Bier127</w:t>
            </w:r>
          </w:p>
        </w:tc>
        <w:tc>
          <w:tcPr>
            <w:tcW w:w="0" w:type="auto"/>
            <w:tcBorders>
              <w:top w:val="single" w:sz="4" w:space="0" w:color="auto"/>
              <w:left w:val="nil"/>
              <w:bottom w:val="single" w:sz="4" w:space="0" w:color="auto"/>
              <w:right w:val="nil"/>
            </w:tcBorders>
          </w:tcPr>
          <w:p w14:paraId="581D66D7" w14:textId="77777777" w:rsidR="00640F56" w:rsidRPr="0005431A" w:rsidRDefault="00640F56" w:rsidP="00A417B3">
            <w:pPr>
              <w:pStyle w:val="NoSpacing"/>
              <w:rPr>
                <w:sz w:val="20"/>
                <w:lang w:val="en-IE"/>
              </w:rPr>
            </w:pPr>
            <w:r w:rsidRPr="0005431A">
              <w:rPr>
                <w:sz w:val="20"/>
                <w:lang w:val="en-IE"/>
              </w:rPr>
              <w:t>129608</w:t>
            </w:r>
          </w:p>
          <w:p w14:paraId="7AFF1BBF"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7D85FD4" w14:textId="77777777" w:rsidR="00640F56" w:rsidRPr="0005431A" w:rsidRDefault="00640F56" w:rsidP="00A417B3">
            <w:pPr>
              <w:pStyle w:val="NoSpacing"/>
              <w:rPr>
                <w:sz w:val="20"/>
                <w:lang w:val="en-IE"/>
              </w:rPr>
            </w:pPr>
            <w:r w:rsidRPr="0005431A">
              <w:rPr>
                <w:sz w:val="20"/>
                <w:lang w:val="en-IE"/>
              </w:rPr>
              <w:t>127232</w:t>
            </w:r>
          </w:p>
          <w:p w14:paraId="32E12228" w14:textId="77777777" w:rsidR="00640F56" w:rsidRPr="0005431A" w:rsidRDefault="00640F56" w:rsidP="00A417B3">
            <w:pPr>
              <w:pStyle w:val="NoSpacing"/>
              <w:rPr>
                <w:sz w:val="20"/>
                <w:lang w:val="en-IE"/>
              </w:rPr>
            </w:pPr>
            <w:r w:rsidRPr="0005431A">
              <w:rPr>
                <w:sz w:val="20"/>
                <w:lang w:val="en-IE"/>
              </w:rPr>
              <w:t>[2]</w:t>
            </w:r>
          </w:p>
        </w:tc>
        <w:tc>
          <w:tcPr>
            <w:tcW w:w="0" w:type="auto"/>
            <w:tcBorders>
              <w:top w:val="single" w:sz="4" w:space="0" w:color="auto"/>
              <w:left w:val="nil"/>
              <w:bottom w:val="single" w:sz="4" w:space="0" w:color="auto"/>
              <w:right w:val="nil"/>
            </w:tcBorders>
          </w:tcPr>
          <w:p w14:paraId="01E81FB8" w14:textId="77777777" w:rsidR="00640F56" w:rsidRPr="0005431A" w:rsidRDefault="00640F56" w:rsidP="00A417B3">
            <w:pPr>
              <w:pStyle w:val="NoSpacing"/>
              <w:rPr>
                <w:sz w:val="20"/>
                <w:lang w:val="en-IE"/>
              </w:rPr>
            </w:pPr>
            <w:r w:rsidRPr="0005431A">
              <w:rPr>
                <w:sz w:val="20"/>
                <w:lang w:val="en-IE"/>
              </w:rPr>
              <w:t>125832</w:t>
            </w:r>
          </w:p>
          <w:p w14:paraId="41157863"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6FB83DB0" w14:textId="77777777" w:rsidR="00640F56" w:rsidRPr="0005431A" w:rsidRDefault="00640F56" w:rsidP="00A417B3">
            <w:pPr>
              <w:pStyle w:val="NoSpacing"/>
              <w:rPr>
                <w:sz w:val="20"/>
                <w:lang w:val="en-IE"/>
              </w:rPr>
            </w:pPr>
            <w:r w:rsidRPr="0005431A">
              <w:rPr>
                <w:sz w:val="20"/>
                <w:lang w:val="en-IE"/>
              </w:rPr>
              <w:t>124859</w:t>
            </w:r>
          </w:p>
          <w:p w14:paraId="0A2383F9"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0F8AA4D4" w14:textId="77777777" w:rsidR="00640F56" w:rsidRPr="0005431A" w:rsidRDefault="00640F56" w:rsidP="00A417B3">
            <w:pPr>
              <w:pStyle w:val="NoSpacing"/>
              <w:rPr>
                <w:sz w:val="20"/>
                <w:lang w:val="en-IE"/>
              </w:rPr>
            </w:pPr>
            <w:r w:rsidRPr="0005431A">
              <w:rPr>
                <w:sz w:val="20"/>
                <w:lang w:val="en-IE"/>
              </w:rPr>
              <w:t>124272</w:t>
            </w:r>
          </w:p>
          <w:p w14:paraId="54E2036D"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DAA3F17" w14:textId="77777777" w:rsidR="00640F56" w:rsidRPr="0005431A" w:rsidRDefault="00640F56" w:rsidP="00A417B3">
            <w:pPr>
              <w:pStyle w:val="NoSpacing"/>
              <w:rPr>
                <w:sz w:val="20"/>
                <w:lang w:val="en-IE"/>
              </w:rPr>
            </w:pPr>
            <w:r w:rsidRPr="0005431A">
              <w:rPr>
                <w:sz w:val="20"/>
                <w:lang w:val="en-IE"/>
              </w:rPr>
              <w:t>123716</w:t>
            </w:r>
          </w:p>
          <w:p w14:paraId="07435509"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2BCCB742" w14:textId="77777777" w:rsidTr="00640F56">
        <w:tc>
          <w:tcPr>
            <w:tcW w:w="0" w:type="auto"/>
            <w:tcBorders>
              <w:top w:val="single" w:sz="4" w:space="0" w:color="auto"/>
              <w:left w:val="nil"/>
              <w:bottom w:val="single" w:sz="4" w:space="0" w:color="auto"/>
              <w:right w:val="nil"/>
            </w:tcBorders>
          </w:tcPr>
          <w:p w14:paraId="5CA167EA" w14:textId="77777777" w:rsidR="00640F56" w:rsidRPr="0005431A" w:rsidRDefault="00640F56" w:rsidP="00A417B3">
            <w:pPr>
              <w:pStyle w:val="NoSpacing"/>
              <w:rPr>
                <w:sz w:val="20"/>
                <w:lang w:val="en-IE"/>
              </w:rPr>
            </w:pPr>
            <w:r w:rsidRPr="0005431A">
              <w:rPr>
                <w:sz w:val="20"/>
                <w:lang w:val="en-IE"/>
              </w:rPr>
              <w:t>BWAS</w:t>
            </w:r>
          </w:p>
          <w:p w14:paraId="371C6DFA" w14:textId="77777777" w:rsidR="00640F56" w:rsidRPr="0005431A" w:rsidRDefault="00705040" w:rsidP="00A417B3">
            <w:pPr>
              <w:pStyle w:val="NoSpacing"/>
              <w:rPr>
                <w:sz w:val="20"/>
                <w:lang w:val="en-IE"/>
              </w:rPr>
            </w:pPr>
            <w:r w:rsidRPr="0005431A">
              <w:rPr>
                <w:sz w:val="20"/>
                <w:lang w:val="en-IE"/>
              </w:rPr>
              <w:t>Eil51</w:t>
            </w:r>
          </w:p>
        </w:tc>
        <w:tc>
          <w:tcPr>
            <w:tcW w:w="0" w:type="auto"/>
            <w:tcBorders>
              <w:top w:val="single" w:sz="4" w:space="0" w:color="auto"/>
              <w:left w:val="nil"/>
              <w:bottom w:val="single" w:sz="4" w:space="0" w:color="auto"/>
              <w:right w:val="nil"/>
            </w:tcBorders>
          </w:tcPr>
          <w:p w14:paraId="58B3CDDC" w14:textId="77777777" w:rsidR="00640F56" w:rsidRPr="0005431A" w:rsidRDefault="00640F56" w:rsidP="00A417B3">
            <w:pPr>
              <w:pStyle w:val="NoSpacing"/>
              <w:rPr>
                <w:sz w:val="20"/>
                <w:lang w:val="en-IE"/>
              </w:rPr>
            </w:pPr>
            <w:r w:rsidRPr="0005431A">
              <w:rPr>
                <w:sz w:val="20"/>
                <w:lang w:val="en-IE"/>
              </w:rPr>
              <w:t>711</w:t>
            </w:r>
          </w:p>
          <w:p w14:paraId="04ED5A0D"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20A45222" w14:textId="77777777" w:rsidR="00640F56" w:rsidRPr="0005431A" w:rsidRDefault="00640F56" w:rsidP="00A417B3">
            <w:pPr>
              <w:pStyle w:val="NoSpacing"/>
              <w:rPr>
                <w:sz w:val="20"/>
                <w:lang w:val="en-IE"/>
              </w:rPr>
            </w:pPr>
            <w:r w:rsidRPr="0005431A">
              <w:rPr>
                <w:sz w:val="20"/>
                <w:lang w:val="en-IE"/>
              </w:rPr>
              <w:t>694</w:t>
            </w:r>
          </w:p>
          <w:p w14:paraId="5AEF98A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4C0F2C6" w14:textId="77777777" w:rsidR="00640F56" w:rsidRPr="0005431A" w:rsidRDefault="00640F56" w:rsidP="00A417B3">
            <w:pPr>
              <w:pStyle w:val="NoSpacing"/>
              <w:rPr>
                <w:sz w:val="20"/>
                <w:lang w:val="en-IE"/>
              </w:rPr>
            </w:pPr>
            <w:r w:rsidRPr="0005431A">
              <w:rPr>
                <w:sz w:val="20"/>
                <w:lang w:val="en-IE"/>
              </w:rPr>
              <w:t>670</w:t>
            </w:r>
          </w:p>
          <w:p w14:paraId="692E6C2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4F8B072" w14:textId="77777777" w:rsidR="00640F56" w:rsidRPr="0005431A" w:rsidRDefault="00640F56" w:rsidP="00A417B3">
            <w:pPr>
              <w:pStyle w:val="NoSpacing"/>
              <w:rPr>
                <w:sz w:val="20"/>
                <w:lang w:val="en-IE"/>
              </w:rPr>
            </w:pPr>
            <w:r w:rsidRPr="0005431A">
              <w:rPr>
                <w:sz w:val="20"/>
                <w:lang w:val="en-IE"/>
              </w:rPr>
              <w:t>664</w:t>
            </w:r>
          </w:p>
          <w:p w14:paraId="4395E4C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687748B6" w14:textId="77777777" w:rsidR="00640F56" w:rsidRPr="0005431A" w:rsidRDefault="00640F56" w:rsidP="00A417B3">
            <w:pPr>
              <w:pStyle w:val="NoSpacing"/>
              <w:rPr>
                <w:sz w:val="20"/>
                <w:lang w:val="en-IE"/>
              </w:rPr>
            </w:pPr>
            <w:r w:rsidRPr="0005431A">
              <w:rPr>
                <w:sz w:val="20"/>
                <w:lang w:val="en-IE"/>
              </w:rPr>
              <w:t>659</w:t>
            </w:r>
          </w:p>
          <w:p w14:paraId="432D6FD1"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1278EE0" w14:textId="77777777" w:rsidR="00640F56" w:rsidRPr="0005431A" w:rsidRDefault="00640F56" w:rsidP="00A417B3">
            <w:pPr>
              <w:pStyle w:val="NoSpacing"/>
              <w:rPr>
                <w:sz w:val="20"/>
                <w:lang w:val="en-IE"/>
              </w:rPr>
            </w:pPr>
            <w:r w:rsidRPr="0005431A">
              <w:rPr>
                <w:sz w:val="20"/>
                <w:lang w:val="en-IE"/>
              </w:rPr>
              <w:t>654</w:t>
            </w:r>
          </w:p>
          <w:p w14:paraId="25A0FB12" w14:textId="77777777" w:rsidR="00640F56" w:rsidRPr="0005431A" w:rsidRDefault="00640F56" w:rsidP="00A417B3">
            <w:pPr>
              <w:pStyle w:val="NoSpacing"/>
              <w:rPr>
                <w:sz w:val="20"/>
                <w:lang w:val="en-IE"/>
              </w:rPr>
            </w:pPr>
            <w:r w:rsidRPr="0005431A">
              <w:rPr>
                <w:sz w:val="20"/>
                <w:lang w:val="en-IE"/>
              </w:rPr>
              <w:t xml:space="preserve"> [0]</w:t>
            </w:r>
          </w:p>
        </w:tc>
      </w:tr>
      <w:tr w:rsidR="00640F56" w:rsidRPr="0005431A" w14:paraId="3C37B27A" w14:textId="77777777" w:rsidTr="00640F56">
        <w:tc>
          <w:tcPr>
            <w:tcW w:w="0" w:type="auto"/>
            <w:tcBorders>
              <w:top w:val="single" w:sz="4" w:space="0" w:color="auto"/>
              <w:left w:val="nil"/>
              <w:bottom w:val="single" w:sz="4" w:space="0" w:color="auto"/>
              <w:right w:val="nil"/>
            </w:tcBorders>
          </w:tcPr>
          <w:p w14:paraId="679F3105" w14:textId="77777777" w:rsidR="00640F56" w:rsidRPr="0005431A" w:rsidRDefault="00640F56" w:rsidP="00A417B3">
            <w:pPr>
              <w:pStyle w:val="NoSpacing"/>
              <w:rPr>
                <w:sz w:val="20"/>
                <w:lang w:val="en-IE"/>
              </w:rPr>
            </w:pPr>
            <w:r w:rsidRPr="0005431A">
              <w:rPr>
                <w:sz w:val="20"/>
                <w:lang w:val="en-IE"/>
              </w:rPr>
              <w:t xml:space="preserve">BWAS </w:t>
            </w:r>
          </w:p>
          <w:p w14:paraId="6128890C" w14:textId="77777777" w:rsidR="00640F56" w:rsidRPr="0005431A" w:rsidRDefault="00705040" w:rsidP="00A417B3">
            <w:pPr>
              <w:pStyle w:val="NoSpacing"/>
              <w:rPr>
                <w:sz w:val="20"/>
                <w:lang w:val="en-IE"/>
              </w:rPr>
            </w:pPr>
            <w:r w:rsidRPr="0005431A">
              <w:rPr>
                <w:sz w:val="20"/>
                <w:lang w:val="en-IE"/>
              </w:rPr>
              <w:t>Eil101</w:t>
            </w:r>
          </w:p>
        </w:tc>
        <w:tc>
          <w:tcPr>
            <w:tcW w:w="0" w:type="auto"/>
            <w:tcBorders>
              <w:top w:val="single" w:sz="4" w:space="0" w:color="auto"/>
              <w:left w:val="nil"/>
              <w:bottom w:val="single" w:sz="4" w:space="0" w:color="auto"/>
              <w:right w:val="nil"/>
            </w:tcBorders>
          </w:tcPr>
          <w:p w14:paraId="6B1E7157" w14:textId="77777777" w:rsidR="00640F56" w:rsidRPr="0005431A" w:rsidRDefault="00640F56" w:rsidP="00A417B3">
            <w:pPr>
              <w:pStyle w:val="NoSpacing"/>
              <w:rPr>
                <w:sz w:val="20"/>
                <w:lang w:val="en-IE"/>
              </w:rPr>
            </w:pPr>
            <w:r w:rsidRPr="0005431A">
              <w:rPr>
                <w:sz w:val="20"/>
                <w:lang w:val="en-IE"/>
              </w:rPr>
              <w:t>446</w:t>
            </w:r>
          </w:p>
          <w:p w14:paraId="09EF0A99"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27649F4" w14:textId="77777777" w:rsidR="00640F56" w:rsidRPr="0005431A" w:rsidRDefault="00640F56" w:rsidP="00A417B3">
            <w:pPr>
              <w:pStyle w:val="NoSpacing"/>
              <w:rPr>
                <w:sz w:val="20"/>
                <w:lang w:val="en-IE"/>
              </w:rPr>
            </w:pPr>
            <w:r w:rsidRPr="0005431A">
              <w:rPr>
                <w:sz w:val="20"/>
                <w:lang w:val="en-IE"/>
              </w:rPr>
              <w:t>444</w:t>
            </w:r>
          </w:p>
          <w:p w14:paraId="7EFFDC38"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8B05498" w14:textId="77777777" w:rsidR="00640F56" w:rsidRPr="0005431A" w:rsidRDefault="00640F56" w:rsidP="00A417B3">
            <w:pPr>
              <w:pStyle w:val="NoSpacing"/>
              <w:rPr>
                <w:sz w:val="20"/>
                <w:lang w:val="en-IE"/>
              </w:rPr>
            </w:pPr>
            <w:r w:rsidRPr="0005431A">
              <w:rPr>
                <w:sz w:val="20"/>
                <w:lang w:val="en-IE"/>
              </w:rPr>
              <w:t>440</w:t>
            </w:r>
          </w:p>
          <w:p w14:paraId="5FAA159F"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1B0C5CC4" w14:textId="77777777" w:rsidR="00640F56" w:rsidRPr="0005431A" w:rsidRDefault="00640F56" w:rsidP="00A417B3">
            <w:pPr>
              <w:pStyle w:val="NoSpacing"/>
              <w:rPr>
                <w:sz w:val="20"/>
                <w:lang w:val="en-IE"/>
              </w:rPr>
            </w:pPr>
            <w:r w:rsidRPr="0005431A">
              <w:rPr>
                <w:sz w:val="20"/>
                <w:lang w:val="en-IE"/>
              </w:rPr>
              <w:t>437</w:t>
            </w:r>
          </w:p>
          <w:p w14:paraId="444F832D"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39682320" w14:textId="77777777" w:rsidR="00640F56" w:rsidRPr="0005431A" w:rsidRDefault="00640F56" w:rsidP="00A417B3">
            <w:pPr>
              <w:pStyle w:val="NoSpacing"/>
              <w:rPr>
                <w:sz w:val="20"/>
                <w:lang w:val="en-IE"/>
              </w:rPr>
            </w:pPr>
            <w:r w:rsidRPr="0005431A">
              <w:rPr>
                <w:sz w:val="20"/>
                <w:lang w:val="en-IE"/>
              </w:rPr>
              <w:t>n/a</w:t>
            </w:r>
          </w:p>
          <w:p w14:paraId="6B184AEE"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1DFF712B" w14:textId="77777777" w:rsidR="00640F56" w:rsidRPr="0005431A" w:rsidRDefault="00640F56" w:rsidP="00A417B3">
            <w:pPr>
              <w:pStyle w:val="NoSpacing"/>
              <w:rPr>
                <w:sz w:val="20"/>
                <w:lang w:val="en-IE"/>
              </w:rPr>
            </w:pPr>
            <w:r w:rsidRPr="0005431A">
              <w:rPr>
                <w:sz w:val="20"/>
                <w:lang w:val="en-IE"/>
              </w:rPr>
              <w:t>434</w:t>
            </w:r>
          </w:p>
          <w:p w14:paraId="6BA536E4" w14:textId="77777777" w:rsidR="00640F56" w:rsidRPr="0005431A" w:rsidRDefault="00640F56" w:rsidP="00A417B3">
            <w:pPr>
              <w:pStyle w:val="NoSpacing"/>
              <w:rPr>
                <w:sz w:val="20"/>
                <w:lang w:val="en-IE"/>
              </w:rPr>
            </w:pPr>
            <w:r w:rsidRPr="0005431A">
              <w:rPr>
                <w:sz w:val="20"/>
                <w:lang w:val="en-IE"/>
              </w:rPr>
              <w:t xml:space="preserve"> [0]</w:t>
            </w:r>
          </w:p>
        </w:tc>
      </w:tr>
      <w:tr w:rsidR="00640F56" w:rsidRPr="0005431A" w14:paraId="653B9104" w14:textId="77777777" w:rsidTr="00640F56">
        <w:tc>
          <w:tcPr>
            <w:tcW w:w="0" w:type="auto"/>
            <w:tcBorders>
              <w:top w:val="single" w:sz="4" w:space="0" w:color="auto"/>
              <w:left w:val="nil"/>
              <w:bottom w:val="single" w:sz="4" w:space="0" w:color="auto"/>
              <w:right w:val="nil"/>
            </w:tcBorders>
          </w:tcPr>
          <w:p w14:paraId="3FC6D0A8" w14:textId="77777777" w:rsidR="00640F56" w:rsidRPr="0005431A" w:rsidRDefault="00640F56" w:rsidP="00A417B3">
            <w:pPr>
              <w:pStyle w:val="NoSpacing"/>
              <w:rPr>
                <w:sz w:val="20"/>
                <w:lang w:val="en-IE"/>
              </w:rPr>
            </w:pPr>
            <w:r w:rsidRPr="0005431A">
              <w:rPr>
                <w:sz w:val="20"/>
                <w:lang w:val="en-IE"/>
              </w:rPr>
              <w:t>BWAS</w:t>
            </w:r>
          </w:p>
          <w:p w14:paraId="493F8ACE" w14:textId="77777777" w:rsidR="00640F56" w:rsidRPr="0005431A" w:rsidRDefault="00705040" w:rsidP="00A417B3">
            <w:pPr>
              <w:pStyle w:val="NoSpacing"/>
              <w:rPr>
                <w:sz w:val="20"/>
                <w:lang w:val="en-IE"/>
              </w:rPr>
            </w:pPr>
            <w:r w:rsidRPr="0005431A">
              <w:rPr>
                <w:sz w:val="20"/>
                <w:lang w:val="en-IE"/>
              </w:rPr>
              <w:t>Ulyssess16</w:t>
            </w:r>
          </w:p>
        </w:tc>
        <w:tc>
          <w:tcPr>
            <w:tcW w:w="0" w:type="auto"/>
            <w:tcBorders>
              <w:top w:val="single" w:sz="4" w:space="0" w:color="auto"/>
              <w:left w:val="nil"/>
              <w:bottom w:val="single" w:sz="4" w:space="0" w:color="auto"/>
              <w:right w:val="nil"/>
            </w:tcBorders>
          </w:tcPr>
          <w:p w14:paraId="25BCEF82" w14:textId="77777777" w:rsidR="00640F56" w:rsidRPr="0005431A" w:rsidRDefault="00640F56" w:rsidP="00A417B3">
            <w:pPr>
              <w:pStyle w:val="NoSpacing"/>
              <w:rPr>
                <w:sz w:val="20"/>
                <w:lang w:val="en-IE"/>
              </w:rPr>
            </w:pPr>
            <w:r w:rsidRPr="0005431A">
              <w:rPr>
                <w:sz w:val="20"/>
                <w:lang w:val="en-IE"/>
              </w:rPr>
              <w:t>6921</w:t>
            </w:r>
          </w:p>
          <w:p w14:paraId="5C3D0C91"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2D17F550" w14:textId="77777777" w:rsidR="00640F56" w:rsidRPr="0005431A" w:rsidRDefault="00640F56" w:rsidP="00A417B3">
            <w:pPr>
              <w:pStyle w:val="NoSpacing"/>
              <w:rPr>
                <w:sz w:val="20"/>
                <w:lang w:val="en-IE"/>
              </w:rPr>
            </w:pPr>
            <w:r w:rsidRPr="0005431A">
              <w:rPr>
                <w:sz w:val="20"/>
                <w:lang w:val="en-IE"/>
              </w:rPr>
              <w:t>6868</w:t>
            </w:r>
          </w:p>
          <w:p w14:paraId="0B2AC15A"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02485185" w14:textId="77777777" w:rsidR="00640F56" w:rsidRPr="0005431A" w:rsidRDefault="00640F56" w:rsidP="00A417B3">
            <w:pPr>
              <w:pStyle w:val="NoSpacing"/>
              <w:rPr>
                <w:sz w:val="20"/>
                <w:lang w:val="en-IE"/>
              </w:rPr>
            </w:pPr>
            <w:r w:rsidRPr="0005431A">
              <w:rPr>
                <w:sz w:val="20"/>
                <w:lang w:val="en-IE"/>
              </w:rPr>
              <w:t>n/a</w:t>
            </w:r>
          </w:p>
          <w:p w14:paraId="2B6C1B28"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6D5A9E14" w14:textId="77777777" w:rsidR="00640F56" w:rsidRPr="0005431A" w:rsidRDefault="00640F56" w:rsidP="00A417B3">
            <w:pPr>
              <w:pStyle w:val="NoSpacing"/>
              <w:rPr>
                <w:sz w:val="20"/>
                <w:lang w:val="en-IE"/>
              </w:rPr>
            </w:pPr>
            <w:r w:rsidRPr="0005431A">
              <w:rPr>
                <w:sz w:val="20"/>
                <w:lang w:val="en-IE"/>
              </w:rPr>
              <w:t>n/a</w:t>
            </w:r>
          </w:p>
          <w:p w14:paraId="486F6039"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3CB4764" w14:textId="77777777" w:rsidR="00640F56" w:rsidRPr="0005431A" w:rsidRDefault="00640F56" w:rsidP="00A417B3">
            <w:pPr>
              <w:pStyle w:val="NoSpacing"/>
              <w:rPr>
                <w:sz w:val="20"/>
                <w:lang w:val="en-IE"/>
              </w:rPr>
            </w:pPr>
            <w:r w:rsidRPr="0005431A">
              <w:rPr>
                <w:sz w:val="20"/>
                <w:lang w:val="en-IE"/>
              </w:rPr>
              <w:t>n/a</w:t>
            </w:r>
          </w:p>
          <w:p w14:paraId="587EBB9E"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10F072A5" w14:textId="77777777" w:rsidR="00640F56" w:rsidRPr="0005431A" w:rsidRDefault="00640F56" w:rsidP="00A417B3">
            <w:pPr>
              <w:pStyle w:val="NoSpacing"/>
              <w:rPr>
                <w:sz w:val="20"/>
                <w:lang w:val="en-IE"/>
              </w:rPr>
            </w:pPr>
            <w:r w:rsidRPr="0005431A">
              <w:rPr>
                <w:sz w:val="20"/>
                <w:lang w:val="en-IE"/>
              </w:rPr>
              <w:t>6872</w:t>
            </w:r>
          </w:p>
          <w:p w14:paraId="736ADA09"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6BC47566" w14:textId="77777777" w:rsidTr="00640F56">
        <w:tc>
          <w:tcPr>
            <w:tcW w:w="0" w:type="auto"/>
            <w:tcBorders>
              <w:top w:val="single" w:sz="4" w:space="0" w:color="auto"/>
              <w:left w:val="nil"/>
              <w:bottom w:val="single" w:sz="4" w:space="0" w:color="auto"/>
              <w:right w:val="nil"/>
            </w:tcBorders>
          </w:tcPr>
          <w:p w14:paraId="39372922" w14:textId="77777777" w:rsidR="00640F56" w:rsidRPr="0005431A" w:rsidRDefault="00640F56" w:rsidP="00A417B3">
            <w:pPr>
              <w:pStyle w:val="NoSpacing"/>
              <w:rPr>
                <w:sz w:val="20"/>
                <w:lang w:val="en-IE"/>
              </w:rPr>
            </w:pPr>
            <w:r w:rsidRPr="0005431A">
              <w:rPr>
                <w:sz w:val="20"/>
                <w:lang w:val="en-IE"/>
              </w:rPr>
              <w:t xml:space="preserve">BWAS </w:t>
            </w:r>
          </w:p>
          <w:p w14:paraId="1431DFA9" w14:textId="77777777" w:rsidR="00640F56" w:rsidRPr="0005431A" w:rsidRDefault="00705040" w:rsidP="00A417B3">
            <w:pPr>
              <w:pStyle w:val="NoSpacing"/>
              <w:rPr>
                <w:sz w:val="20"/>
                <w:lang w:val="en-IE"/>
              </w:rPr>
            </w:pPr>
            <w:r w:rsidRPr="0005431A">
              <w:rPr>
                <w:sz w:val="20"/>
                <w:lang w:val="en-IE"/>
              </w:rPr>
              <w:t>Ulyssess22</w:t>
            </w:r>
          </w:p>
        </w:tc>
        <w:tc>
          <w:tcPr>
            <w:tcW w:w="0" w:type="auto"/>
            <w:tcBorders>
              <w:top w:val="single" w:sz="4" w:space="0" w:color="auto"/>
              <w:left w:val="nil"/>
              <w:bottom w:val="single" w:sz="4" w:space="0" w:color="auto"/>
              <w:right w:val="nil"/>
            </w:tcBorders>
          </w:tcPr>
          <w:p w14:paraId="585E15DC" w14:textId="77777777" w:rsidR="00640F56" w:rsidRPr="0005431A" w:rsidRDefault="00640F56" w:rsidP="00A417B3">
            <w:pPr>
              <w:pStyle w:val="NoSpacing"/>
              <w:rPr>
                <w:sz w:val="20"/>
                <w:lang w:val="en-IE"/>
              </w:rPr>
            </w:pPr>
            <w:r w:rsidRPr="0005431A">
              <w:rPr>
                <w:sz w:val="20"/>
                <w:lang w:val="en-IE"/>
              </w:rPr>
              <w:t>7132</w:t>
            </w:r>
          </w:p>
          <w:p w14:paraId="2C796CFE"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left w:val="nil"/>
              <w:bottom w:val="single" w:sz="4" w:space="0" w:color="auto"/>
              <w:right w:val="nil"/>
            </w:tcBorders>
          </w:tcPr>
          <w:p w14:paraId="49571E78" w14:textId="77777777" w:rsidR="00640F56" w:rsidRPr="0005431A" w:rsidRDefault="00640F56" w:rsidP="00A417B3">
            <w:pPr>
              <w:pStyle w:val="NoSpacing"/>
              <w:rPr>
                <w:sz w:val="20"/>
                <w:lang w:val="en-IE"/>
              </w:rPr>
            </w:pPr>
            <w:r w:rsidRPr="0005431A">
              <w:rPr>
                <w:sz w:val="20"/>
                <w:lang w:val="en-IE"/>
              </w:rPr>
              <w:t>7044</w:t>
            </w:r>
          </w:p>
          <w:p w14:paraId="2E38C566"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left w:val="nil"/>
              <w:bottom w:val="single" w:sz="4" w:space="0" w:color="auto"/>
              <w:right w:val="nil"/>
            </w:tcBorders>
          </w:tcPr>
          <w:p w14:paraId="52F9B1CB" w14:textId="77777777" w:rsidR="00640F56" w:rsidRPr="0005431A" w:rsidRDefault="00640F56" w:rsidP="00A417B3">
            <w:pPr>
              <w:pStyle w:val="NoSpacing"/>
              <w:rPr>
                <w:sz w:val="20"/>
                <w:lang w:val="en-IE"/>
              </w:rPr>
            </w:pPr>
            <w:r w:rsidRPr="0005431A">
              <w:rPr>
                <w:sz w:val="20"/>
                <w:lang w:val="en-IE"/>
              </w:rPr>
              <w:t>n/a</w:t>
            </w:r>
          </w:p>
          <w:p w14:paraId="5026AD7C"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76DA47BC" w14:textId="77777777" w:rsidR="00640F56" w:rsidRPr="0005431A" w:rsidRDefault="00640F56" w:rsidP="00A417B3">
            <w:pPr>
              <w:pStyle w:val="NoSpacing"/>
              <w:rPr>
                <w:sz w:val="20"/>
                <w:lang w:val="en-IE"/>
              </w:rPr>
            </w:pPr>
            <w:r w:rsidRPr="0005431A">
              <w:rPr>
                <w:sz w:val="20"/>
                <w:lang w:val="en-IE"/>
              </w:rPr>
              <w:t>n/a</w:t>
            </w:r>
          </w:p>
          <w:p w14:paraId="2EFEE166"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0319C154" w14:textId="77777777" w:rsidR="00640F56" w:rsidRPr="0005431A" w:rsidRDefault="00640F56" w:rsidP="00A417B3">
            <w:pPr>
              <w:pStyle w:val="NoSpacing"/>
              <w:rPr>
                <w:sz w:val="20"/>
                <w:lang w:val="en-IE"/>
              </w:rPr>
            </w:pPr>
            <w:r w:rsidRPr="0005431A">
              <w:rPr>
                <w:sz w:val="20"/>
                <w:lang w:val="en-IE"/>
              </w:rPr>
              <w:t>n/a</w:t>
            </w:r>
          </w:p>
          <w:p w14:paraId="0E1A5AA2"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left w:val="nil"/>
              <w:bottom w:val="single" w:sz="4" w:space="0" w:color="auto"/>
              <w:right w:val="nil"/>
            </w:tcBorders>
          </w:tcPr>
          <w:p w14:paraId="2413A54A" w14:textId="77777777" w:rsidR="00640F56" w:rsidRPr="0005431A" w:rsidRDefault="00640F56" w:rsidP="00A417B3">
            <w:pPr>
              <w:pStyle w:val="NoSpacing"/>
              <w:rPr>
                <w:sz w:val="20"/>
                <w:lang w:val="en-IE"/>
              </w:rPr>
            </w:pPr>
            <w:r w:rsidRPr="0005431A">
              <w:rPr>
                <w:sz w:val="20"/>
                <w:lang w:val="en-IE"/>
              </w:rPr>
              <w:t>7034</w:t>
            </w:r>
          </w:p>
          <w:p w14:paraId="20B8C759"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57563B24" w14:textId="77777777" w:rsidTr="00640F56">
        <w:tc>
          <w:tcPr>
            <w:tcW w:w="0" w:type="auto"/>
            <w:tcBorders>
              <w:top w:val="single" w:sz="4" w:space="0" w:color="auto"/>
              <w:bottom w:val="single" w:sz="4" w:space="0" w:color="auto"/>
            </w:tcBorders>
          </w:tcPr>
          <w:p w14:paraId="6AD8C29D" w14:textId="77777777" w:rsidR="00640F56" w:rsidRPr="0005431A" w:rsidRDefault="00640F56" w:rsidP="00A417B3">
            <w:pPr>
              <w:pStyle w:val="NoSpacing"/>
              <w:rPr>
                <w:sz w:val="20"/>
                <w:lang w:val="en-IE"/>
              </w:rPr>
            </w:pPr>
            <w:r w:rsidRPr="0005431A">
              <w:rPr>
                <w:sz w:val="20"/>
                <w:lang w:val="en-IE"/>
              </w:rPr>
              <w:t xml:space="preserve">MMAS </w:t>
            </w:r>
          </w:p>
          <w:p w14:paraId="18AEE4EB" w14:textId="77777777" w:rsidR="00640F56" w:rsidRPr="0005431A" w:rsidRDefault="00640F56" w:rsidP="00A417B3">
            <w:pPr>
              <w:pStyle w:val="NoSpacing"/>
              <w:rPr>
                <w:sz w:val="20"/>
                <w:lang w:val="en-IE"/>
              </w:rPr>
            </w:pPr>
            <w:r w:rsidRPr="0005431A">
              <w:rPr>
                <w:sz w:val="20"/>
                <w:lang w:val="en-IE"/>
              </w:rPr>
              <w:t>Berlin52</w:t>
            </w:r>
          </w:p>
        </w:tc>
        <w:tc>
          <w:tcPr>
            <w:tcW w:w="0" w:type="auto"/>
            <w:tcBorders>
              <w:top w:val="single" w:sz="4" w:space="0" w:color="auto"/>
              <w:bottom w:val="single" w:sz="4" w:space="0" w:color="auto"/>
            </w:tcBorders>
          </w:tcPr>
          <w:p w14:paraId="0890C3CC" w14:textId="77777777" w:rsidR="00640F56" w:rsidRPr="0005431A" w:rsidRDefault="00640F56" w:rsidP="00A417B3">
            <w:pPr>
              <w:pStyle w:val="NoSpacing"/>
              <w:rPr>
                <w:sz w:val="20"/>
                <w:lang w:val="en-IE"/>
              </w:rPr>
            </w:pPr>
            <w:r w:rsidRPr="0005431A">
              <w:rPr>
                <w:sz w:val="20"/>
                <w:lang w:val="en-IE"/>
              </w:rPr>
              <w:t>7799</w:t>
            </w:r>
          </w:p>
          <w:p w14:paraId="34B413F8" w14:textId="77777777" w:rsidR="00640F56" w:rsidRPr="0005431A" w:rsidRDefault="00640F56" w:rsidP="00A417B3">
            <w:pPr>
              <w:pStyle w:val="NoSpacing"/>
              <w:rPr>
                <w:sz w:val="20"/>
                <w:lang w:val="en-IE"/>
              </w:rPr>
            </w:pPr>
            <w:r w:rsidRPr="0005431A">
              <w:rPr>
                <w:sz w:val="20"/>
                <w:lang w:val="en-IE"/>
              </w:rPr>
              <w:t>[4]</w:t>
            </w:r>
          </w:p>
        </w:tc>
        <w:tc>
          <w:tcPr>
            <w:tcW w:w="0" w:type="auto"/>
            <w:tcBorders>
              <w:top w:val="single" w:sz="4" w:space="0" w:color="auto"/>
              <w:bottom w:val="single" w:sz="4" w:space="0" w:color="auto"/>
            </w:tcBorders>
          </w:tcPr>
          <w:p w14:paraId="7B6EE708" w14:textId="77777777" w:rsidR="00640F56" w:rsidRPr="0005431A" w:rsidRDefault="00640F56" w:rsidP="00A417B3">
            <w:pPr>
              <w:pStyle w:val="NoSpacing"/>
              <w:rPr>
                <w:sz w:val="20"/>
                <w:lang w:val="en-IE"/>
              </w:rPr>
            </w:pPr>
            <w:r w:rsidRPr="0005431A">
              <w:rPr>
                <w:sz w:val="20"/>
                <w:lang w:val="en-IE"/>
              </w:rPr>
              <w:t>7809</w:t>
            </w:r>
          </w:p>
          <w:p w14:paraId="68A22B38"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3060F35D" w14:textId="77777777" w:rsidR="00640F56" w:rsidRPr="0005431A" w:rsidRDefault="00640F56" w:rsidP="00A417B3">
            <w:pPr>
              <w:pStyle w:val="NoSpacing"/>
              <w:rPr>
                <w:sz w:val="20"/>
                <w:lang w:val="en-IE"/>
              </w:rPr>
            </w:pPr>
            <w:r w:rsidRPr="0005431A">
              <w:rPr>
                <w:sz w:val="20"/>
                <w:lang w:val="en-IE"/>
              </w:rPr>
              <w:t>7678</w:t>
            </w:r>
          </w:p>
          <w:p w14:paraId="1264FF78"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47A9596A" w14:textId="77777777" w:rsidR="00640F56" w:rsidRPr="0005431A" w:rsidRDefault="00640F56" w:rsidP="00A417B3">
            <w:pPr>
              <w:pStyle w:val="NoSpacing"/>
              <w:rPr>
                <w:sz w:val="20"/>
                <w:lang w:val="en-IE"/>
              </w:rPr>
            </w:pPr>
            <w:r w:rsidRPr="0005431A">
              <w:rPr>
                <w:sz w:val="20"/>
                <w:lang w:val="en-IE"/>
              </w:rPr>
              <w:t>7601</w:t>
            </w:r>
          </w:p>
          <w:p w14:paraId="46D80189"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67BFD04A" w14:textId="77777777" w:rsidR="00640F56" w:rsidRPr="0005431A" w:rsidRDefault="00640F56" w:rsidP="00A417B3">
            <w:pPr>
              <w:pStyle w:val="NoSpacing"/>
              <w:rPr>
                <w:sz w:val="20"/>
                <w:lang w:val="en-IE"/>
              </w:rPr>
            </w:pPr>
            <w:r w:rsidRPr="0005431A">
              <w:rPr>
                <w:sz w:val="20"/>
                <w:lang w:val="en-IE"/>
              </w:rPr>
              <w:t>n/a</w:t>
            </w:r>
          </w:p>
          <w:p w14:paraId="44A699D3"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4667FF8E" w14:textId="77777777" w:rsidR="00640F56" w:rsidRPr="0005431A" w:rsidRDefault="00640F56" w:rsidP="00A417B3">
            <w:pPr>
              <w:pStyle w:val="NoSpacing"/>
              <w:rPr>
                <w:sz w:val="20"/>
                <w:lang w:val="en-IE"/>
              </w:rPr>
            </w:pPr>
            <w:r w:rsidRPr="0005431A">
              <w:rPr>
                <w:sz w:val="20"/>
                <w:lang w:val="en-IE"/>
              </w:rPr>
              <w:t>7593</w:t>
            </w:r>
          </w:p>
          <w:p w14:paraId="1EC3C481"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6E896F36" w14:textId="77777777" w:rsidTr="00640F56">
        <w:tc>
          <w:tcPr>
            <w:tcW w:w="0" w:type="auto"/>
            <w:tcBorders>
              <w:top w:val="single" w:sz="4" w:space="0" w:color="auto"/>
              <w:bottom w:val="single" w:sz="4" w:space="0" w:color="auto"/>
            </w:tcBorders>
          </w:tcPr>
          <w:p w14:paraId="2227A959" w14:textId="77777777" w:rsidR="00640F56" w:rsidRPr="0005431A" w:rsidRDefault="00640F56" w:rsidP="00A417B3">
            <w:pPr>
              <w:pStyle w:val="NoSpacing"/>
              <w:rPr>
                <w:sz w:val="20"/>
                <w:lang w:val="en-IE"/>
              </w:rPr>
            </w:pPr>
            <w:r w:rsidRPr="0005431A">
              <w:rPr>
                <w:sz w:val="20"/>
                <w:lang w:val="en-IE"/>
              </w:rPr>
              <w:t>MMAS</w:t>
            </w:r>
          </w:p>
          <w:p w14:paraId="669889EE" w14:textId="77777777" w:rsidR="00640F56" w:rsidRPr="0005431A" w:rsidRDefault="00640F56" w:rsidP="00A417B3">
            <w:pPr>
              <w:pStyle w:val="NoSpacing"/>
              <w:rPr>
                <w:sz w:val="20"/>
                <w:lang w:val="en-IE"/>
              </w:rPr>
            </w:pPr>
            <w:r w:rsidRPr="0005431A">
              <w:rPr>
                <w:sz w:val="20"/>
                <w:lang w:val="en-IE"/>
              </w:rPr>
              <w:t>B</w:t>
            </w:r>
            <w:r w:rsidR="00705040" w:rsidRPr="0005431A">
              <w:rPr>
                <w:sz w:val="20"/>
                <w:lang w:val="en-IE"/>
              </w:rPr>
              <w:t>ier</w:t>
            </w:r>
            <w:r w:rsidRPr="0005431A">
              <w:rPr>
                <w:sz w:val="20"/>
                <w:lang w:val="en-IE"/>
              </w:rPr>
              <w:t>127</w:t>
            </w:r>
          </w:p>
        </w:tc>
        <w:tc>
          <w:tcPr>
            <w:tcW w:w="0" w:type="auto"/>
            <w:tcBorders>
              <w:top w:val="single" w:sz="4" w:space="0" w:color="auto"/>
              <w:bottom w:val="single" w:sz="4" w:space="0" w:color="auto"/>
            </w:tcBorders>
          </w:tcPr>
          <w:p w14:paraId="04F05E0F" w14:textId="77777777" w:rsidR="00640F56" w:rsidRPr="0005431A" w:rsidRDefault="00640F56" w:rsidP="00A417B3">
            <w:pPr>
              <w:pStyle w:val="NoSpacing"/>
              <w:rPr>
                <w:sz w:val="20"/>
                <w:lang w:val="en-IE"/>
              </w:rPr>
            </w:pPr>
            <w:r w:rsidRPr="0005431A">
              <w:rPr>
                <w:sz w:val="20"/>
                <w:lang w:val="en-IE"/>
              </w:rPr>
              <w:t>126322</w:t>
            </w:r>
          </w:p>
          <w:p w14:paraId="14551CD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203F870C" w14:textId="77777777" w:rsidR="00640F56" w:rsidRPr="0005431A" w:rsidRDefault="00640F56" w:rsidP="00A417B3">
            <w:pPr>
              <w:pStyle w:val="NoSpacing"/>
              <w:rPr>
                <w:sz w:val="20"/>
                <w:lang w:val="en-IE"/>
              </w:rPr>
            </w:pPr>
            <w:r w:rsidRPr="0005431A">
              <w:rPr>
                <w:sz w:val="20"/>
                <w:lang w:val="en-IE"/>
              </w:rPr>
              <w:t>122949</w:t>
            </w:r>
          </w:p>
          <w:p w14:paraId="402C9A4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0A272AC7" w14:textId="77777777" w:rsidR="00640F56" w:rsidRPr="0005431A" w:rsidRDefault="00640F56" w:rsidP="00A417B3">
            <w:pPr>
              <w:pStyle w:val="NoSpacing"/>
              <w:rPr>
                <w:sz w:val="20"/>
                <w:lang w:val="en-IE"/>
              </w:rPr>
            </w:pPr>
            <w:r w:rsidRPr="0005431A">
              <w:rPr>
                <w:sz w:val="20"/>
                <w:lang w:val="en-IE"/>
              </w:rPr>
              <w:t>122450</w:t>
            </w:r>
          </w:p>
          <w:p w14:paraId="1BA0C260"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014DAB8E" w14:textId="77777777" w:rsidR="00640F56" w:rsidRPr="0005431A" w:rsidRDefault="00640F56" w:rsidP="00A417B3">
            <w:pPr>
              <w:pStyle w:val="NoSpacing"/>
              <w:rPr>
                <w:sz w:val="20"/>
                <w:lang w:val="en-IE"/>
              </w:rPr>
            </w:pPr>
            <w:r w:rsidRPr="0005431A">
              <w:rPr>
                <w:sz w:val="20"/>
                <w:lang w:val="en-IE"/>
              </w:rPr>
              <w:t>121521</w:t>
            </w:r>
          </w:p>
          <w:p w14:paraId="1BBB0F6D"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724B7BD9" w14:textId="77777777" w:rsidR="00640F56" w:rsidRPr="0005431A" w:rsidRDefault="00640F56" w:rsidP="00A417B3">
            <w:pPr>
              <w:pStyle w:val="NoSpacing"/>
              <w:rPr>
                <w:sz w:val="20"/>
                <w:lang w:val="en-IE"/>
              </w:rPr>
            </w:pPr>
            <w:r w:rsidRPr="0005431A">
              <w:rPr>
                <w:sz w:val="20"/>
                <w:lang w:val="en-IE"/>
              </w:rPr>
              <w:t>120945</w:t>
            </w:r>
          </w:p>
          <w:p w14:paraId="54DB2276"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75C5FD61" w14:textId="77777777" w:rsidR="00640F56" w:rsidRPr="0005431A" w:rsidRDefault="00640F56" w:rsidP="00A417B3">
            <w:pPr>
              <w:pStyle w:val="NoSpacing"/>
              <w:rPr>
                <w:sz w:val="20"/>
                <w:lang w:val="en-IE"/>
              </w:rPr>
            </w:pPr>
            <w:r w:rsidRPr="0005431A">
              <w:rPr>
                <w:sz w:val="20"/>
                <w:lang w:val="en-IE"/>
              </w:rPr>
              <w:t>120645</w:t>
            </w:r>
          </w:p>
          <w:p w14:paraId="47965D63" w14:textId="77777777" w:rsidR="00640F56" w:rsidRPr="0005431A" w:rsidRDefault="00640F56" w:rsidP="00A417B3">
            <w:pPr>
              <w:pStyle w:val="NoSpacing"/>
              <w:rPr>
                <w:sz w:val="20"/>
                <w:lang w:val="en-IE"/>
              </w:rPr>
            </w:pPr>
            <w:r w:rsidRPr="0005431A">
              <w:rPr>
                <w:sz w:val="20"/>
                <w:lang w:val="en-IE"/>
              </w:rPr>
              <w:t xml:space="preserve"> [0]</w:t>
            </w:r>
          </w:p>
        </w:tc>
      </w:tr>
      <w:tr w:rsidR="00640F56" w:rsidRPr="0005431A" w14:paraId="05685000" w14:textId="77777777" w:rsidTr="00640F56">
        <w:tc>
          <w:tcPr>
            <w:tcW w:w="0" w:type="auto"/>
            <w:tcBorders>
              <w:top w:val="single" w:sz="4" w:space="0" w:color="auto"/>
              <w:bottom w:val="single" w:sz="4" w:space="0" w:color="auto"/>
            </w:tcBorders>
          </w:tcPr>
          <w:p w14:paraId="297C5910" w14:textId="77777777" w:rsidR="00640F56" w:rsidRPr="0005431A" w:rsidRDefault="00640F56" w:rsidP="00A417B3">
            <w:pPr>
              <w:pStyle w:val="NoSpacing"/>
              <w:rPr>
                <w:sz w:val="20"/>
                <w:lang w:val="en-IE"/>
              </w:rPr>
            </w:pPr>
            <w:r w:rsidRPr="0005431A">
              <w:rPr>
                <w:sz w:val="20"/>
                <w:lang w:val="en-IE"/>
              </w:rPr>
              <w:lastRenderedPageBreak/>
              <w:t>MMAS</w:t>
            </w:r>
          </w:p>
          <w:p w14:paraId="22718AC3" w14:textId="77777777" w:rsidR="00640F56" w:rsidRPr="0005431A" w:rsidRDefault="00640F56" w:rsidP="00A417B3">
            <w:pPr>
              <w:pStyle w:val="NoSpacing"/>
              <w:rPr>
                <w:sz w:val="20"/>
                <w:lang w:val="en-IE"/>
              </w:rPr>
            </w:pPr>
            <w:r w:rsidRPr="0005431A">
              <w:rPr>
                <w:sz w:val="20"/>
                <w:lang w:val="en-IE"/>
              </w:rPr>
              <w:t>E</w:t>
            </w:r>
            <w:r w:rsidR="00705040" w:rsidRPr="0005431A">
              <w:rPr>
                <w:sz w:val="20"/>
                <w:lang w:val="en-IE"/>
              </w:rPr>
              <w:t>il</w:t>
            </w:r>
            <w:r w:rsidRPr="0005431A">
              <w:rPr>
                <w:sz w:val="20"/>
                <w:lang w:val="en-IE"/>
              </w:rPr>
              <w:t>51</w:t>
            </w:r>
          </w:p>
        </w:tc>
        <w:tc>
          <w:tcPr>
            <w:tcW w:w="0" w:type="auto"/>
            <w:tcBorders>
              <w:top w:val="single" w:sz="4" w:space="0" w:color="auto"/>
              <w:bottom w:val="single" w:sz="4" w:space="0" w:color="auto"/>
            </w:tcBorders>
          </w:tcPr>
          <w:p w14:paraId="78E52D68" w14:textId="77777777" w:rsidR="00640F56" w:rsidRPr="0005431A" w:rsidRDefault="00640F56" w:rsidP="00A417B3">
            <w:pPr>
              <w:pStyle w:val="NoSpacing"/>
              <w:rPr>
                <w:sz w:val="20"/>
                <w:lang w:val="en-IE"/>
              </w:rPr>
            </w:pPr>
            <w:r w:rsidRPr="0005431A">
              <w:rPr>
                <w:sz w:val="20"/>
                <w:lang w:val="en-IE"/>
              </w:rPr>
              <w:t>452</w:t>
            </w:r>
          </w:p>
          <w:p w14:paraId="0B0BF56E"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64D3402B" w14:textId="77777777" w:rsidR="00640F56" w:rsidRPr="0005431A" w:rsidRDefault="00640F56" w:rsidP="00A417B3">
            <w:pPr>
              <w:pStyle w:val="NoSpacing"/>
              <w:rPr>
                <w:sz w:val="20"/>
                <w:lang w:val="en-IE"/>
              </w:rPr>
            </w:pPr>
            <w:r w:rsidRPr="0005431A">
              <w:rPr>
                <w:sz w:val="20"/>
                <w:lang w:val="en-IE"/>
              </w:rPr>
              <w:t>436</w:t>
            </w:r>
          </w:p>
          <w:p w14:paraId="1751AF34" w14:textId="77777777" w:rsidR="00640F56" w:rsidRPr="0005431A" w:rsidRDefault="00640F56" w:rsidP="00A417B3">
            <w:pPr>
              <w:pStyle w:val="NoSpacing"/>
              <w:rPr>
                <w:sz w:val="20"/>
                <w:lang w:val="en-IE"/>
              </w:rPr>
            </w:pPr>
            <w:r w:rsidRPr="0005431A">
              <w:rPr>
                <w:sz w:val="20"/>
                <w:lang w:val="en-IE"/>
              </w:rPr>
              <w:t>[4]</w:t>
            </w:r>
          </w:p>
        </w:tc>
        <w:tc>
          <w:tcPr>
            <w:tcW w:w="0" w:type="auto"/>
            <w:tcBorders>
              <w:top w:val="single" w:sz="4" w:space="0" w:color="auto"/>
              <w:bottom w:val="single" w:sz="4" w:space="0" w:color="auto"/>
            </w:tcBorders>
          </w:tcPr>
          <w:p w14:paraId="33BB21DA" w14:textId="77777777" w:rsidR="00640F56" w:rsidRPr="0005431A" w:rsidRDefault="00640F56" w:rsidP="00A417B3">
            <w:pPr>
              <w:pStyle w:val="NoSpacing"/>
              <w:rPr>
                <w:sz w:val="20"/>
                <w:lang w:val="en-IE"/>
              </w:rPr>
            </w:pPr>
            <w:r w:rsidRPr="0005431A">
              <w:rPr>
                <w:sz w:val="20"/>
                <w:lang w:val="en-IE"/>
              </w:rPr>
              <w:t>433</w:t>
            </w:r>
          </w:p>
          <w:p w14:paraId="2D0E785F" w14:textId="77777777" w:rsidR="00640F56" w:rsidRPr="0005431A" w:rsidRDefault="00640F56" w:rsidP="00A417B3">
            <w:pPr>
              <w:pStyle w:val="NoSpacing"/>
              <w:rPr>
                <w:sz w:val="20"/>
                <w:lang w:val="en-IE"/>
              </w:rPr>
            </w:pPr>
            <w:r w:rsidRPr="0005431A">
              <w:rPr>
                <w:sz w:val="20"/>
                <w:lang w:val="en-IE"/>
              </w:rPr>
              <w:t>[1]</w:t>
            </w:r>
          </w:p>
        </w:tc>
        <w:tc>
          <w:tcPr>
            <w:tcW w:w="0" w:type="auto"/>
            <w:tcBorders>
              <w:top w:val="single" w:sz="4" w:space="0" w:color="auto"/>
              <w:bottom w:val="single" w:sz="4" w:space="0" w:color="auto"/>
            </w:tcBorders>
          </w:tcPr>
          <w:p w14:paraId="1F2C95A0" w14:textId="77777777" w:rsidR="00640F56" w:rsidRPr="0005431A" w:rsidRDefault="00640F56" w:rsidP="00A417B3">
            <w:pPr>
              <w:pStyle w:val="NoSpacing"/>
              <w:rPr>
                <w:sz w:val="20"/>
                <w:lang w:val="en-IE"/>
              </w:rPr>
            </w:pPr>
            <w:r w:rsidRPr="0005431A">
              <w:rPr>
                <w:sz w:val="20"/>
                <w:lang w:val="en-IE"/>
              </w:rPr>
              <w:t>432</w:t>
            </w:r>
          </w:p>
          <w:p w14:paraId="0C74EF0C"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7D03639E" w14:textId="77777777" w:rsidR="00640F56" w:rsidRPr="0005431A" w:rsidRDefault="00640F56" w:rsidP="00A417B3">
            <w:pPr>
              <w:pStyle w:val="NoSpacing"/>
              <w:rPr>
                <w:sz w:val="20"/>
                <w:lang w:val="en-IE"/>
              </w:rPr>
            </w:pPr>
            <w:r w:rsidRPr="0005431A">
              <w:rPr>
                <w:sz w:val="20"/>
                <w:lang w:val="en-IE"/>
              </w:rPr>
              <w:t>n/a</w:t>
            </w:r>
          </w:p>
          <w:p w14:paraId="06119073"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6ADF3C8E" w14:textId="77777777" w:rsidR="00640F56" w:rsidRPr="0005431A" w:rsidRDefault="00640F56" w:rsidP="00A417B3">
            <w:pPr>
              <w:pStyle w:val="NoSpacing"/>
              <w:rPr>
                <w:sz w:val="20"/>
                <w:lang w:val="en-IE"/>
              </w:rPr>
            </w:pPr>
            <w:r w:rsidRPr="0005431A">
              <w:rPr>
                <w:sz w:val="20"/>
                <w:lang w:val="en-IE"/>
              </w:rPr>
              <w:t>433</w:t>
            </w:r>
          </w:p>
          <w:p w14:paraId="1122F6F2" w14:textId="77777777" w:rsidR="00640F56" w:rsidRPr="0005431A" w:rsidRDefault="00640F56" w:rsidP="00A417B3">
            <w:pPr>
              <w:pStyle w:val="NoSpacing"/>
              <w:rPr>
                <w:sz w:val="20"/>
                <w:lang w:val="en-IE"/>
              </w:rPr>
            </w:pPr>
            <w:r w:rsidRPr="0005431A">
              <w:rPr>
                <w:sz w:val="20"/>
                <w:lang w:val="en-IE"/>
              </w:rPr>
              <w:t xml:space="preserve"> [0]</w:t>
            </w:r>
          </w:p>
        </w:tc>
      </w:tr>
      <w:tr w:rsidR="00640F56" w:rsidRPr="0005431A" w14:paraId="31015236" w14:textId="77777777" w:rsidTr="00640F56">
        <w:tc>
          <w:tcPr>
            <w:tcW w:w="0" w:type="auto"/>
            <w:tcBorders>
              <w:top w:val="single" w:sz="4" w:space="0" w:color="auto"/>
              <w:bottom w:val="single" w:sz="4" w:space="0" w:color="auto"/>
            </w:tcBorders>
          </w:tcPr>
          <w:p w14:paraId="0DD1B851" w14:textId="77777777" w:rsidR="00640F56" w:rsidRPr="0005431A" w:rsidRDefault="00640F56" w:rsidP="00A417B3">
            <w:pPr>
              <w:pStyle w:val="NoSpacing"/>
              <w:rPr>
                <w:sz w:val="20"/>
                <w:lang w:val="en-IE"/>
              </w:rPr>
            </w:pPr>
            <w:r w:rsidRPr="0005431A">
              <w:rPr>
                <w:sz w:val="20"/>
                <w:lang w:val="en-IE"/>
              </w:rPr>
              <w:t>MMAS</w:t>
            </w:r>
          </w:p>
          <w:p w14:paraId="4198A443" w14:textId="77777777" w:rsidR="00640F56" w:rsidRPr="0005431A" w:rsidRDefault="00640F56" w:rsidP="00A417B3">
            <w:pPr>
              <w:pStyle w:val="NoSpacing"/>
              <w:rPr>
                <w:sz w:val="20"/>
                <w:lang w:val="en-IE"/>
              </w:rPr>
            </w:pPr>
            <w:r w:rsidRPr="0005431A">
              <w:rPr>
                <w:sz w:val="20"/>
                <w:lang w:val="en-IE"/>
              </w:rPr>
              <w:t>E</w:t>
            </w:r>
            <w:r w:rsidR="00705040" w:rsidRPr="0005431A">
              <w:rPr>
                <w:sz w:val="20"/>
                <w:lang w:val="en-IE"/>
              </w:rPr>
              <w:t>il</w:t>
            </w:r>
            <w:r w:rsidRPr="0005431A">
              <w:rPr>
                <w:sz w:val="20"/>
                <w:lang w:val="en-IE"/>
              </w:rPr>
              <w:t>101</w:t>
            </w:r>
          </w:p>
        </w:tc>
        <w:tc>
          <w:tcPr>
            <w:tcW w:w="0" w:type="auto"/>
            <w:tcBorders>
              <w:top w:val="single" w:sz="4" w:space="0" w:color="auto"/>
              <w:bottom w:val="single" w:sz="4" w:space="0" w:color="auto"/>
            </w:tcBorders>
          </w:tcPr>
          <w:p w14:paraId="17E277F5" w14:textId="77777777" w:rsidR="00640F56" w:rsidRPr="0005431A" w:rsidRDefault="00640F56" w:rsidP="00A417B3">
            <w:pPr>
              <w:pStyle w:val="NoSpacing"/>
              <w:rPr>
                <w:sz w:val="20"/>
                <w:lang w:val="en-IE"/>
              </w:rPr>
            </w:pPr>
            <w:r w:rsidRPr="0005431A">
              <w:rPr>
                <w:sz w:val="20"/>
                <w:lang w:val="en-IE"/>
              </w:rPr>
              <w:t>689</w:t>
            </w:r>
          </w:p>
          <w:p w14:paraId="6620AEC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0EDDA153" w14:textId="77777777" w:rsidR="00640F56" w:rsidRPr="0005431A" w:rsidRDefault="00640F56" w:rsidP="00A417B3">
            <w:pPr>
              <w:pStyle w:val="NoSpacing"/>
              <w:rPr>
                <w:sz w:val="20"/>
                <w:lang w:val="en-IE"/>
              </w:rPr>
            </w:pPr>
            <w:r w:rsidRPr="0005431A">
              <w:rPr>
                <w:sz w:val="20"/>
                <w:lang w:val="en-IE"/>
              </w:rPr>
              <w:t>673</w:t>
            </w:r>
          </w:p>
          <w:p w14:paraId="678293E3"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17706826" w14:textId="77777777" w:rsidR="00640F56" w:rsidRPr="0005431A" w:rsidRDefault="00640F56" w:rsidP="00A417B3">
            <w:pPr>
              <w:pStyle w:val="NoSpacing"/>
              <w:rPr>
                <w:sz w:val="20"/>
                <w:lang w:val="en-IE"/>
              </w:rPr>
            </w:pPr>
            <w:r w:rsidRPr="0005431A">
              <w:rPr>
                <w:sz w:val="20"/>
                <w:lang w:val="en-IE"/>
              </w:rPr>
              <w:t>661</w:t>
            </w:r>
          </w:p>
          <w:p w14:paraId="4E5836DF"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293DE447" w14:textId="77777777" w:rsidR="00640F56" w:rsidRPr="0005431A" w:rsidRDefault="00640F56" w:rsidP="00A417B3">
            <w:pPr>
              <w:pStyle w:val="NoSpacing"/>
              <w:rPr>
                <w:sz w:val="20"/>
                <w:lang w:val="en-IE"/>
              </w:rPr>
            </w:pPr>
            <w:r w:rsidRPr="0005431A">
              <w:rPr>
                <w:sz w:val="20"/>
                <w:lang w:val="en-IE"/>
              </w:rPr>
              <w:t>651</w:t>
            </w:r>
          </w:p>
          <w:p w14:paraId="466B3469"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19C677F7" w14:textId="77777777" w:rsidR="00640F56" w:rsidRPr="0005431A" w:rsidRDefault="00640F56" w:rsidP="00A417B3">
            <w:pPr>
              <w:pStyle w:val="NoSpacing"/>
              <w:rPr>
                <w:sz w:val="20"/>
                <w:lang w:val="en-IE"/>
              </w:rPr>
            </w:pPr>
            <w:r w:rsidRPr="0005431A">
              <w:rPr>
                <w:sz w:val="20"/>
                <w:lang w:val="en-IE"/>
              </w:rPr>
              <w:t>649</w:t>
            </w:r>
          </w:p>
          <w:p w14:paraId="6DF4EDB5" w14:textId="77777777" w:rsidR="00640F56" w:rsidRPr="0005431A" w:rsidRDefault="00640F56" w:rsidP="00A417B3">
            <w:pPr>
              <w:pStyle w:val="NoSpacing"/>
              <w:rPr>
                <w:sz w:val="20"/>
                <w:lang w:val="en-IE"/>
              </w:rPr>
            </w:pPr>
            <w:r w:rsidRPr="0005431A">
              <w:rPr>
                <w:sz w:val="20"/>
                <w:lang w:val="en-IE"/>
              </w:rPr>
              <w:t>[0]</w:t>
            </w:r>
          </w:p>
        </w:tc>
        <w:tc>
          <w:tcPr>
            <w:tcW w:w="0" w:type="auto"/>
            <w:tcBorders>
              <w:top w:val="single" w:sz="4" w:space="0" w:color="auto"/>
              <w:bottom w:val="single" w:sz="4" w:space="0" w:color="auto"/>
            </w:tcBorders>
          </w:tcPr>
          <w:p w14:paraId="685034AF" w14:textId="77777777" w:rsidR="00640F56" w:rsidRPr="0005431A" w:rsidRDefault="00640F56" w:rsidP="00A417B3">
            <w:pPr>
              <w:pStyle w:val="NoSpacing"/>
              <w:rPr>
                <w:sz w:val="20"/>
                <w:lang w:val="en-IE"/>
              </w:rPr>
            </w:pPr>
            <w:r w:rsidRPr="0005431A">
              <w:rPr>
                <w:sz w:val="20"/>
                <w:lang w:val="en-IE"/>
              </w:rPr>
              <w:t>647</w:t>
            </w:r>
          </w:p>
          <w:p w14:paraId="68020832" w14:textId="77777777" w:rsidR="00640F56" w:rsidRPr="0005431A" w:rsidRDefault="00640F56" w:rsidP="00A417B3">
            <w:pPr>
              <w:pStyle w:val="NoSpacing"/>
              <w:rPr>
                <w:sz w:val="20"/>
                <w:lang w:val="en-IE"/>
              </w:rPr>
            </w:pPr>
            <w:r w:rsidRPr="0005431A">
              <w:rPr>
                <w:sz w:val="20"/>
                <w:lang w:val="en-IE"/>
              </w:rPr>
              <w:t xml:space="preserve"> [0]</w:t>
            </w:r>
          </w:p>
        </w:tc>
      </w:tr>
      <w:tr w:rsidR="00640F56" w:rsidRPr="0005431A" w14:paraId="7CBF710C" w14:textId="77777777" w:rsidTr="00640F56">
        <w:tc>
          <w:tcPr>
            <w:tcW w:w="0" w:type="auto"/>
            <w:tcBorders>
              <w:top w:val="single" w:sz="4" w:space="0" w:color="auto"/>
              <w:bottom w:val="single" w:sz="4" w:space="0" w:color="auto"/>
            </w:tcBorders>
          </w:tcPr>
          <w:p w14:paraId="1ABBB89D" w14:textId="77777777" w:rsidR="00640F56" w:rsidRPr="0005431A" w:rsidRDefault="00640F56" w:rsidP="00A417B3">
            <w:pPr>
              <w:pStyle w:val="NoSpacing"/>
              <w:rPr>
                <w:sz w:val="20"/>
                <w:lang w:val="en-IE"/>
              </w:rPr>
            </w:pPr>
            <w:r w:rsidRPr="0005431A">
              <w:rPr>
                <w:sz w:val="20"/>
                <w:lang w:val="en-IE"/>
              </w:rPr>
              <w:t>MMAS</w:t>
            </w:r>
          </w:p>
          <w:p w14:paraId="2EA60E17" w14:textId="77777777" w:rsidR="00640F56" w:rsidRPr="0005431A" w:rsidRDefault="00640F56" w:rsidP="00A417B3">
            <w:pPr>
              <w:pStyle w:val="NoSpacing"/>
              <w:rPr>
                <w:sz w:val="20"/>
                <w:lang w:val="en-IE"/>
              </w:rPr>
            </w:pPr>
            <w:r w:rsidRPr="0005431A">
              <w:rPr>
                <w:sz w:val="20"/>
                <w:lang w:val="en-IE"/>
              </w:rPr>
              <w:t>U</w:t>
            </w:r>
            <w:r w:rsidR="00705040" w:rsidRPr="0005431A">
              <w:rPr>
                <w:sz w:val="20"/>
                <w:lang w:val="en-IE"/>
              </w:rPr>
              <w:t>lyssess1</w:t>
            </w:r>
            <w:r w:rsidRPr="0005431A">
              <w:rPr>
                <w:sz w:val="20"/>
                <w:lang w:val="en-IE"/>
              </w:rPr>
              <w:t>6</w:t>
            </w:r>
          </w:p>
        </w:tc>
        <w:tc>
          <w:tcPr>
            <w:tcW w:w="0" w:type="auto"/>
            <w:tcBorders>
              <w:top w:val="single" w:sz="4" w:space="0" w:color="auto"/>
              <w:bottom w:val="single" w:sz="4" w:space="0" w:color="auto"/>
            </w:tcBorders>
          </w:tcPr>
          <w:p w14:paraId="337764E5" w14:textId="77777777" w:rsidR="00640F56" w:rsidRPr="0005431A" w:rsidRDefault="00640F56" w:rsidP="00A417B3">
            <w:pPr>
              <w:pStyle w:val="NoSpacing"/>
              <w:rPr>
                <w:sz w:val="20"/>
                <w:lang w:val="en-IE"/>
              </w:rPr>
            </w:pPr>
            <w:r w:rsidRPr="0005431A">
              <w:rPr>
                <w:sz w:val="20"/>
                <w:lang w:val="en-IE"/>
              </w:rPr>
              <w:t>6876</w:t>
            </w:r>
          </w:p>
          <w:p w14:paraId="0666652F"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21447433" w14:textId="77777777" w:rsidR="00640F56" w:rsidRPr="0005431A" w:rsidRDefault="00640F56" w:rsidP="00A417B3">
            <w:pPr>
              <w:pStyle w:val="NoSpacing"/>
              <w:rPr>
                <w:sz w:val="20"/>
                <w:lang w:val="en-IE"/>
              </w:rPr>
            </w:pPr>
            <w:r w:rsidRPr="0005431A">
              <w:rPr>
                <w:sz w:val="20"/>
                <w:lang w:val="en-IE"/>
              </w:rPr>
              <w:t>6867</w:t>
            </w:r>
          </w:p>
          <w:p w14:paraId="5A2A7DE0"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2B2BE0CE" w14:textId="77777777" w:rsidR="00640F56" w:rsidRPr="0005431A" w:rsidRDefault="00640F56" w:rsidP="00A417B3">
            <w:pPr>
              <w:pStyle w:val="NoSpacing"/>
              <w:rPr>
                <w:sz w:val="20"/>
                <w:lang w:val="en-IE"/>
              </w:rPr>
            </w:pPr>
            <w:r w:rsidRPr="0005431A">
              <w:rPr>
                <w:sz w:val="20"/>
                <w:lang w:val="en-IE"/>
              </w:rPr>
              <w:t>n/a</w:t>
            </w:r>
          </w:p>
          <w:p w14:paraId="4D5BFDED"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5D2944B0" w14:textId="77777777" w:rsidR="00640F56" w:rsidRPr="0005431A" w:rsidRDefault="00640F56" w:rsidP="00A417B3">
            <w:pPr>
              <w:pStyle w:val="NoSpacing"/>
              <w:rPr>
                <w:sz w:val="20"/>
                <w:lang w:val="en-IE"/>
              </w:rPr>
            </w:pPr>
            <w:r w:rsidRPr="0005431A">
              <w:rPr>
                <w:sz w:val="20"/>
                <w:lang w:val="en-IE"/>
              </w:rPr>
              <w:t>n/a</w:t>
            </w:r>
          </w:p>
          <w:p w14:paraId="133CFABE"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256C0698" w14:textId="77777777" w:rsidR="00640F56" w:rsidRPr="0005431A" w:rsidRDefault="00640F56" w:rsidP="00A417B3">
            <w:pPr>
              <w:pStyle w:val="NoSpacing"/>
              <w:rPr>
                <w:sz w:val="20"/>
                <w:lang w:val="en-IE"/>
              </w:rPr>
            </w:pPr>
            <w:r w:rsidRPr="0005431A">
              <w:rPr>
                <w:sz w:val="20"/>
                <w:lang w:val="en-IE"/>
              </w:rPr>
              <w:t>n/a</w:t>
            </w:r>
          </w:p>
          <w:p w14:paraId="3C45B835"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59B88B90" w14:textId="77777777" w:rsidR="00640F56" w:rsidRPr="0005431A" w:rsidRDefault="00640F56" w:rsidP="00A417B3">
            <w:pPr>
              <w:pStyle w:val="NoSpacing"/>
              <w:rPr>
                <w:sz w:val="20"/>
                <w:lang w:val="en-IE"/>
              </w:rPr>
            </w:pPr>
            <w:r w:rsidRPr="0005431A">
              <w:rPr>
                <w:sz w:val="20"/>
                <w:lang w:val="en-IE"/>
              </w:rPr>
              <w:t>6867</w:t>
            </w:r>
          </w:p>
          <w:p w14:paraId="17CF0A00" w14:textId="77777777" w:rsidR="00640F56" w:rsidRPr="0005431A" w:rsidRDefault="00640F56" w:rsidP="00A417B3">
            <w:pPr>
              <w:pStyle w:val="NoSpacing"/>
              <w:rPr>
                <w:sz w:val="20"/>
                <w:lang w:val="en-IE"/>
              </w:rPr>
            </w:pPr>
            <w:r w:rsidRPr="0005431A">
              <w:rPr>
                <w:sz w:val="20"/>
                <w:lang w:val="en-IE"/>
              </w:rPr>
              <w:t xml:space="preserve"> [5]</w:t>
            </w:r>
          </w:p>
        </w:tc>
      </w:tr>
      <w:tr w:rsidR="00640F56" w:rsidRPr="0005431A" w14:paraId="21951D8A" w14:textId="77777777" w:rsidTr="00640F56">
        <w:tc>
          <w:tcPr>
            <w:tcW w:w="0" w:type="auto"/>
            <w:tcBorders>
              <w:top w:val="single" w:sz="4" w:space="0" w:color="auto"/>
              <w:bottom w:val="single" w:sz="4" w:space="0" w:color="auto"/>
            </w:tcBorders>
          </w:tcPr>
          <w:p w14:paraId="5760CB66" w14:textId="77777777" w:rsidR="00640F56" w:rsidRPr="0005431A" w:rsidRDefault="00640F56" w:rsidP="00A417B3">
            <w:pPr>
              <w:pStyle w:val="NoSpacing"/>
              <w:rPr>
                <w:sz w:val="20"/>
                <w:lang w:val="en-IE"/>
              </w:rPr>
            </w:pPr>
            <w:r w:rsidRPr="0005431A">
              <w:rPr>
                <w:sz w:val="20"/>
                <w:lang w:val="en-IE"/>
              </w:rPr>
              <w:t>MMAS</w:t>
            </w:r>
          </w:p>
          <w:p w14:paraId="3767F394" w14:textId="77777777" w:rsidR="00640F56" w:rsidRPr="0005431A" w:rsidRDefault="00705040" w:rsidP="00A417B3">
            <w:pPr>
              <w:pStyle w:val="NoSpacing"/>
              <w:rPr>
                <w:sz w:val="20"/>
                <w:lang w:val="en-IE"/>
              </w:rPr>
            </w:pPr>
            <w:r w:rsidRPr="0005431A">
              <w:rPr>
                <w:sz w:val="20"/>
                <w:lang w:val="en-IE"/>
              </w:rPr>
              <w:t>Ulyssess</w:t>
            </w:r>
            <w:r w:rsidR="00640F56" w:rsidRPr="0005431A">
              <w:rPr>
                <w:sz w:val="20"/>
                <w:lang w:val="en-IE"/>
              </w:rPr>
              <w:t>22</w:t>
            </w:r>
          </w:p>
        </w:tc>
        <w:tc>
          <w:tcPr>
            <w:tcW w:w="0" w:type="auto"/>
            <w:tcBorders>
              <w:top w:val="single" w:sz="4" w:space="0" w:color="auto"/>
              <w:bottom w:val="single" w:sz="4" w:space="0" w:color="auto"/>
            </w:tcBorders>
          </w:tcPr>
          <w:p w14:paraId="29F84158" w14:textId="77777777" w:rsidR="00640F56" w:rsidRPr="0005431A" w:rsidRDefault="00640F56" w:rsidP="00A417B3">
            <w:pPr>
              <w:pStyle w:val="NoSpacing"/>
              <w:rPr>
                <w:sz w:val="20"/>
                <w:lang w:val="en-IE"/>
              </w:rPr>
            </w:pPr>
            <w:r w:rsidRPr="0005431A">
              <w:rPr>
                <w:sz w:val="20"/>
                <w:lang w:val="en-IE"/>
              </w:rPr>
              <w:t>7101</w:t>
            </w:r>
          </w:p>
          <w:p w14:paraId="33EF98DF"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09C87CEE" w14:textId="77777777" w:rsidR="00640F56" w:rsidRPr="0005431A" w:rsidRDefault="00640F56" w:rsidP="00A417B3">
            <w:pPr>
              <w:pStyle w:val="NoSpacing"/>
              <w:rPr>
                <w:sz w:val="20"/>
                <w:lang w:val="en-IE"/>
              </w:rPr>
            </w:pPr>
            <w:r w:rsidRPr="0005431A">
              <w:rPr>
                <w:sz w:val="20"/>
                <w:lang w:val="en-IE"/>
              </w:rPr>
              <w:t>7133</w:t>
            </w:r>
          </w:p>
          <w:p w14:paraId="6B6D68BC" w14:textId="77777777" w:rsidR="00640F56" w:rsidRPr="0005431A" w:rsidRDefault="00640F56" w:rsidP="00A417B3">
            <w:pPr>
              <w:pStyle w:val="NoSpacing"/>
              <w:rPr>
                <w:sz w:val="20"/>
                <w:lang w:val="en-IE"/>
              </w:rPr>
            </w:pPr>
            <w:r w:rsidRPr="0005431A">
              <w:rPr>
                <w:sz w:val="20"/>
                <w:lang w:val="en-IE"/>
              </w:rPr>
              <w:t>[5]</w:t>
            </w:r>
          </w:p>
        </w:tc>
        <w:tc>
          <w:tcPr>
            <w:tcW w:w="0" w:type="auto"/>
            <w:tcBorders>
              <w:top w:val="single" w:sz="4" w:space="0" w:color="auto"/>
              <w:bottom w:val="single" w:sz="4" w:space="0" w:color="auto"/>
            </w:tcBorders>
          </w:tcPr>
          <w:p w14:paraId="5F57EFED" w14:textId="77777777" w:rsidR="00640F56" w:rsidRPr="0005431A" w:rsidRDefault="00640F56" w:rsidP="00A417B3">
            <w:pPr>
              <w:pStyle w:val="NoSpacing"/>
              <w:rPr>
                <w:sz w:val="20"/>
                <w:lang w:val="en-IE"/>
              </w:rPr>
            </w:pPr>
            <w:r w:rsidRPr="0005431A">
              <w:rPr>
                <w:sz w:val="20"/>
                <w:lang w:val="en-IE"/>
              </w:rPr>
              <w:t>n/a</w:t>
            </w:r>
          </w:p>
          <w:p w14:paraId="4B9C4C36"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462489C9" w14:textId="77777777" w:rsidR="00640F56" w:rsidRPr="0005431A" w:rsidRDefault="00640F56" w:rsidP="00A417B3">
            <w:pPr>
              <w:pStyle w:val="NoSpacing"/>
              <w:rPr>
                <w:sz w:val="20"/>
                <w:lang w:val="en-IE"/>
              </w:rPr>
            </w:pPr>
            <w:r w:rsidRPr="0005431A">
              <w:rPr>
                <w:sz w:val="20"/>
                <w:lang w:val="en-IE"/>
              </w:rPr>
              <w:t>n/a</w:t>
            </w:r>
          </w:p>
          <w:p w14:paraId="02C6B984"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1CC7BA19" w14:textId="77777777" w:rsidR="00640F56" w:rsidRPr="0005431A" w:rsidRDefault="00640F56" w:rsidP="00A417B3">
            <w:pPr>
              <w:pStyle w:val="NoSpacing"/>
              <w:rPr>
                <w:sz w:val="20"/>
                <w:lang w:val="en-IE"/>
              </w:rPr>
            </w:pPr>
            <w:r w:rsidRPr="0005431A">
              <w:rPr>
                <w:sz w:val="20"/>
                <w:lang w:val="en-IE"/>
              </w:rPr>
              <w:t>n/a</w:t>
            </w:r>
          </w:p>
          <w:p w14:paraId="353B0CF4" w14:textId="77777777" w:rsidR="00640F56" w:rsidRPr="0005431A" w:rsidRDefault="00640F56" w:rsidP="00A417B3">
            <w:pPr>
              <w:pStyle w:val="NoSpacing"/>
              <w:rPr>
                <w:sz w:val="20"/>
                <w:lang w:val="en-IE"/>
              </w:rPr>
            </w:pPr>
            <w:r w:rsidRPr="0005431A">
              <w:rPr>
                <w:sz w:val="20"/>
                <w:lang w:val="en-IE"/>
              </w:rPr>
              <w:t>n/a</w:t>
            </w:r>
          </w:p>
        </w:tc>
        <w:tc>
          <w:tcPr>
            <w:tcW w:w="0" w:type="auto"/>
            <w:tcBorders>
              <w:top w:val="single" w:sz="4" w:space="0" w:color="auto"/>
              <w:bottom w:val="single" w:sz="4" w:space="0" w:color="auto"/>
            </w:tcBorders>
          </w:tcPr>
          <w:p w14:paraId="356CBC24" w14:textId="77777777" w:rsidR="00640F56" w:rsidRPr="0005431A" w:rsidRDefault="00640F56" w:rsidP="00A417B3">
            <w:pPr>
              <w:pStyle w:val="NoSpacing"/>
              <w:rPr>
                <w:sz w:val="20"/>
                <w:lang w:val="en-IE"/>
              </w:rPr>
            </w:pPr>
            <w:r w:rsidRPr="0005431A">
              <w:rPr>
                <w:sz w:val="20"/>
                <w:lang w:val="en-IE"/>
              </w:rPr>
              <w:t>7033</w:t>
            </w:r>
          </w:p>
          <w:p w14:paraId="277A8034" w14:textId="77777777" w:rsidR="00640F56" w:rsidRPr="0005431A" w:rsidRDefault="00640F56" w:rsidP="00A417B3">
            <w:pPr>
              <w:pStyle w:val="NoSpacing"/>
              <w:rPr>
                <w:sz w:val="20"/>
                <w:lang w:val="en-IE"/>
              </w:rPr>
            </w:pPr>
            <w:r w:rsidRPr="0005431A">
              <w:rPr>
                <w:sz w:val="20"/>
                <w:lang w:val="en-IE"/>
              </w:rPr>
              <w:t xml:space="preserve"> [5]</w:t>
            </w:r>
          </w:p>
        </w:tc>
      </w:tr>
      <w:tr w:rsidR="002D6AD0" w:rsidRPr="0005431A" w14:paraId="0D70A4D1" w14:textId="77777777" w:rsidTr="00585F9C">
        <w:tc>
          <w:tcPr>
            <w:tcW w:w="0" w:type="auto"/>
            <w:gridSpan w:val="7"/>
            <w:tcBorders>
              <w:top w:val="single" w:sz="4" w:space="0" w:color="auto"/>
              <w:bottom w:val="single" w:sz="4" w:space="0" w:color="auto"/>
            </w:tcBorders>
          </w:tcPr>
          <w:p w14:paraId="709AF805" w14:textId="77777777" w:rsidR="002D6AD0" w:rsidRPr="007E7E74" w:rsidRDefault="002D6AD0" w:rsidP="00343411">
            <w:pPr>
              <w:spacing w:line="240" w:lineRule="auto"/>
              <w:rPr>
                <w:noProof/>
                <w:sz w:val="22"/>
                <w:szCs w:val="22"/>
                <w:lang w:val="en-IE" w:eastAsia="en-IE"/>
              </w:rPr>
            </w:pPr>
            <w:r w:rsidRPr="007E7E74">
              <w:rPr>
                <w:noProof/>
                <w:sz w:val="22"/>
                <w:szCs w:val="22"/>
                <w:lang w:val="en-IE" w:eastAsia="en-IE"/>
              </w:rPr>
              <w:t>Average distance of the 5 runs</w:t>
            </w:r>
          </w:p>
          <w:p w14:paraId="0429BD33" w14:textId="77777777" w:rsidR="002D6AD0" w:rsidRPr="007E7E74" w:rsidRDefault="002D6AD0" w:rsidP="00343411">
            <w:pPr>
              <w:spacing w:line="240" w:lineRule="auto"/>
              <w:rPr>
                <w:noProof/>
                <w:sz w:val="22"/>
                <w:szCs w:val="22"/>
                <w:lang w:val="en-IE" w:eastAsia="en-IE"/>
              </w:rPr>
            </w:pPr>
            <w:r w:rsidRPr="007E7E74">
              <w:rPr>
                <w:noProof/>
                <w:sz w:val="22"/>
                <w:szCs w:val="22"/>
                <w:lang w:val="en-IE" w:eastAsia="en-IE"/>
              </w:rPr>
              <w:t>[] denotes the times the optimal solution was found</w:t>
            </w:r>
          </w:p>
          <w:p w14:paraId="504BF7DC" w14:textId="7EB5CB5C" w:rsidR="00343411" w:rsidRPr="009F6401" w:rsidRDefault="00B37AB4" w:rsidP="009F6401">
            <w:pPr>
              <w:spacing w:line="240" w:lineRule="auto"/>
              <w:rPr>
                <w:noProof/>
                <w:sz w:val="20"/>
                <w:lang w:val="en-IE" w:eastAsia="en-IE"/>
              </w:rPr>
            </w:pPr>
            <w:r w:rsidRPr="007E7E74">
              <w:rPr>
                <w:noProof/>
                <w:sz w:val="22"/>
                <w:szCs w:val="22"/>
                <w:lang w:val="en-IE" w:eastAsia="en-IE"/>
              </w:rPr>
              <w:t xml:space="preserve">n/a AntSolver framework is only designed to work with the </w:t>
            </w:r>
            <w:r w:rsidR="00A417B3" w:rsidRPr="007E7E74">
              <w:rPr>
                <w:noProof/>
                <w:sz w:val="22"/>
                <w:szCs w:val="22"/>
                <w:lang w:val="en-IE" w:eastAsia="en-IE"/>
              </w:rPr>
              <w:t xml:space="preserve">maxium </w:t>
            </w:r>
            <w:r w:rsidRPr="007E7E74">
              <w:rPr>
                <w:noProof/>
                <w:sz w:val="22"/>
                <w:szCs w:val="22"/>
                <w:lang w:val="en-IE" w:eastAsia="en-IE"/>
              </w:rPr>
              <w:t>number of ants</w:t>
            </w:r>
            <w:r w:rsidR="00A417B3" w:rsidRPr="007E7E74">
              <w:rPr>
                <w:noProof/>
                <w:sz w:val="22"/>
                <w:szCs w:val="22"/>
                <w:lang w:val="en-IE" w:eastAsia="en-IE"/>
              </w:rPr>
              <w:t>= number of nodes</w:t>
            </w:r>
            <w:r w:rsidRPr="007E7E74">
              <w:rPr>
                <w:noProof/>
                <w:sz w:val="22"/>
                <w:szCs w:val="22"/>
                <w:lang w:val="en-IE" w:eastAsia="en-IE"/>
              </w:rPr>
              <w:t xml:space="preserve"> in the </w:t>
            </w:r>
            <w:r w:rsidR="00A417B3" w:rsidRPr="007E7E74">
              <w:rPr>
                <w:noProof/>
                <w:sz w:val="22"/>
                <w:szCs w:val="22"/>
                <w:lang w:val="en-IE" w:eastAsia="en-IE"/>
              </w:rPr>
              <w:t>problem.</w:t>
            </w:r>
          </w:p>
        </w:tc>
      </w:tr>
    </w:tbl>
    <w:p w14:paraId="16FC978C" w14:textId="31D26673" w:rsidR="008E52F4" w:rsidRDefault="008E52F4">
      <w:pPr>
        <w:pStyle w:val="Caption"/>
      </w:pPr>
      <w:bookmarkStart w:id="248" w:name="_Toc396945052"/>
      <w:r>
        <w:t xml:space="preserve">Table </w:t>
      </w:r>
      <w:r w:rsidR="00410F17">
        <w:fldChar w:fldCharType="begin"/>
      </w:r>
      <w:r w:rsidR="00410F17">
        <w:instrText xml:space="preserve"> SEQ Table \* ARABIC </w:instrText>
      </w:r>
      <w:r w:rsidR="00410F17">
        <w:fldChar w:fldCharType="separate"/>
      </w:r>
      <w:r w:rsidR="00DC0160">
        <w:rPr>
          <w:noProof/>
        </w:rPr>
        <w:t>15</w:t>
      </w:r>
      <w:r w:rsidR="00410F17">
        <w:fldChar w:fldCharType="end"/>
      </w:r>
      <w:r w:rsidR="00980EDC" w:rsidRPr="00980EDC">
        <w:t xml:space="preserve"> - </w:t>
      </w:r>
      <w:r w:rsidRPr="00BC4F01">
        <w:t>Number of ants</w:t>
      </w:r>
      <w:bookmarkEnd w:id="248"/>
    </w:p>
    <w:p w14:paraId="3B63B262" w14:textId="355AB2D3" w:rsidR="008C1A50" w:rsidRPr="000A3135" w:rsidRDefault="00B54244" w:rsidP="00AF4394">
      <w:pPr>
        <w:pStyle w:val="Heading4"/>
        <w:rPr>
          <w:b/>
          <w:i/>
        </w:rPr>
      </w:pPr>
      <w:r w:rsidRPr="000A3135">
        <w:rPr>
          <w:b/>
          <w:i/>
        </w:rPr>
        <w:tab/>
      </w:r>
      <w:r w:rsidR="008C1A50" w:rsidRPr="000A3135">
        <w:rPr>
          <w:b/>
          <w:i/>
        </w:rPr>
        <w:tab/>
        <w:t>10.3.</w:t>
      </w:r>
      <w:r w:rsidR="00244802" w:rsidRPr="000A3135">
        <w:rPr>
          <w:b/>
          <w:i/>
        </w:rPr>
        <w:t>3.</w:t>
      </w:r>
      <w:r w:rsidR="008C1A50" w:rsidRPr="000A3135">
        <w:rPr>
          <w:b/>
          <w:i/>
        </w:rPr>
        <w:t>1</w:t>
      </w:r>
      <w:r w:rsidR="008C1A50" w:rsidRPr="000A3135">
        <w:rPr>
          <w:b/>
          <w:i/>
        </w:rPr>
        <w:tab/>
        <w:t>Results</w:t>
      </w:r>
    </w:p>
    <w:p w14:paraId="15E6CFE3" w14:textId="2255D987" w:rsidR="000B3C97" w:rsidRDefault="00CF0BAD" w:rsidP="000B3C97">
      <w:pPr>
        <w:rPr>
          <w:lang w:val="en-IE"/>
        </w:rPr>
      </w:pPr>
      <w:r w:rsidRPr="0005431A">
        <w:rPr>
          <w:lang w:val="en-IE"/>
        </w:rPr>
        <w:t xml:space="preserve">The results from Table </w:t>
      </w:r>
      <w:r w:rsidR="009F6401">
        <w:rPr>
          <w:lang w:val="en-IE"/>
        </w:rPr>
        <w:t>15</w:t>
      </w:r>
      <w:r w:rsidRPr="0005431A">
        <w:rPr>
          <w:lang w:val="en-IE"/>
        </w:rPr>
        <w:t xml:space="preserve"> suggest</w:t>
      </w:r>
      <w:r w:rsidR="000B3C97" w:rsidRPr="0005431A">
        <w:rPr>
          <w:lang w:val="en-IE"/>
        </w:rPr>
        <w:t xml:space="preserve"> that the </w:t>
      </w:r>
      <w:r w:rsidR="00E2322E" w:rsidRPr="0005431A">
        <w:rPr>
          <w:lang w:val="en-IE"/>
        </w:rPr>
        <w:t>AS</w:t>
      </w:r>
      <w:r w:rsidR="000B3C97" w:rsidRPr="0005431A">
        <w:rPr>
          <w:lang w:val="en-IE"/>
        </w:rPr>
        <w:t xml:space="preserve"> and </w:t>
      </w:r>
      <w:r w:rsidR="00E2322E" w:rsidRPr="0005431A">
        <w:rPr>
          <w:lang w:val="en-IE"/>
        </w:rPr>
        <w:t>EAS</w:t>
      </w:r>
      <w:r w:rsidR="000B3C97" w:rsidRPr="0005431A">
        <w:rPr>
          <w:lang w:val="en-IE"/>
        </w:rPr>
        <w:t xml:space="preserve"> prefer bigger colonies. As </w:t>
      </w:r>
      <w:r w:rsidR="00343411" w:rsidRPr="0005431A">
        <w:rPr>
          <w:lang w:val="en-IE"/>
        </w:rPr>
        <w:t xml:space="preserve">in </w:t>
      </w:r>
      <w:r w:rsidR="000B3C97" w:rsidRPr="0005431A">
        <w:rPr>
          <w:lang w:val="en-IE"/>
        </w:rPr>
        <w:t xml:space="preserve">both </w:t>
      </w:r>
      <w:r w:rsidR="00343411" w:rsidRPr="0005431A">
        <w:rPr>
          <w:lang w:val="en-IE"/>
        </w:rPr>
        <w:t xml:space="preserve">of </w:t>
      </w:r>
      <w:r w:rsidR="000B3C97" w:rsidRPr="0005431A">
        <w:rPr>
          <w:lang w:val="en-IE"/>
        </w:rPr>
        <w:t>these algorithms all ants get to deposit</w:t>
      </w:r>
      <w:r w:rsidRPr="0005431A">
        <w:rPr>
          <w:lang w:val="en-IE"/>
        </w:rPr>
        <w:t xml:space="preserve"> pheromone</w:t>
      </w:r>
      <w:r w:rsidR="00CA5CBB" w:rsidRPr="0005431A">
        <w:rPr>
          <w:lang w:val="en-IE"/>
        </w:rPr>
        <w:t>s</w:t>
      </w:r>
      <w:r w:rsidRPr="0005431A">
        <w:rPr>
          <w:lang w:val="en-IE"/>
        </w:rPr>
        <w:t xml:space="preserve"> after each iteration</w:t>
      </w:r>
      <w:r w:rsidR="00343411" w:rsidRPr="0005431A">
        <w:rPr>
          <w:lang w:val="en-IE"/>
        </w:rPr>
        <w:t>,</w:t>
      </w:r>
      <w:r w:rsidR="00CA5CBB" w:rsidRPr="0005431A">
        <w:rPr>
          <w:lang w:val="en-IE"/>
        </w:rPr>
        <w:t xml:space="preserve"> the</w:t>
      </w:r>
      <w:r w:rsidRPr="0005431A">
        <w:rPr>
          <w:lang w:val="en-IE"/>
        </w:rPr>
        <w:t xml:space="preserve"> algorithms have rarely found the optimal solution </w:t>
      </w:r>
      <w:r w:rsidR="00CA5CBB" w:rsidRPr="0005431A">
        <w:rPr>
          <w:lang w:val="en-IE"/>
        </w:rPr>
        <w:t>where</w:t>
      </w:r>
      <w:r w:rsidRPr="0005431A">
        <w:rPr>
          <w:lang w:val="en-IE"/>
        </w:rPr>
        <w:t xml:space="preserve"> the number of ants</w:t>
      </w:r>
      <w:r w:rsidR="00CA5CBB" w:rsidRPr="0005431A">
        <w:rPr>
          <w:lang w:val="en-IE"/>
        </w:rPr>
        <w:t xml:space="preserve"> is</w:t>
      </w:r>
      <w:r w:rsidRPr="0005431A">
        <w:rPr>
          <w:lang w:val="en-IE"/>
        </w:rPr>
        <w:t xml:space="preserve"> much less than the number of nodes in the problem.</w:t>
      </w:r>
      <w:r w:rsidR="000B3C97" w:rsidRPr="0005431A">
        <w:rPr>
          <w:lang w:val="en-IE"/>
        </w:rPr>
        <w:t xml:space="preserve"> Therefore, more ants </w:t>
      </w:r>
      <w:r w:rsidR="00343411" w:rsidRPr="0005431A">
        <w:rPr>
          <w:lang w:val="en-IE"/>
        </w:rPr>
        <w:t xml:space="preserve">are required </w:t>
      </w:r>
      <w:r w:rsidR="000B3C97" w:rsidRPr="0005431A">
        <w:rPr>
          <w:lang w:val="en-IE"/>
        </w:rPr>
        <w:t xml:space="preserve">to generate a more useful </w:t>
      </w:r>
      <w:r w:rsidR="00E2322E" w:rsidRPr="0005431A">
        <w:rPr>
          <w:lang w:val="en-IE"/>
        </w:rPr>
        <w:t xml:space="preserve">pheromone matrix. </w:t>
      </w:r>
      <w:r w:rsidR="00CA5CBB" w:rsidRPr="0005431A">
        <w:rPr>
          <w:lang w:val="en-IE"/>
        </w:rPr>
        <w:t xml:space="preserve">However, </w:t>
      </w:r>
      <w:r w:rsidR="00E2322E" w:rsidRPr="0005431A">
        <w:rPr>
          <w:lang w:val="en-IE"/>
        </w:rPr>
        <w:t>MMAS and BWAS</w:t>
      </w:r>
      <w:r w:rsidR="002D6AD0" w:rsidRPr="0005431A">
        <w:rPr>
          <w:lang w:val="en-IE"/>
        </w:rPr>
        <w:t xml:space="preserve"> are shown to find optimal so</w:t>
      </w:r>
      <w:r w:rsidR="00CA5CBB" w:rsidRPr="0005431A">
        <w:rPr>
          <w:lang w:val="en-IE"/>
        </w:rPr>
        <w:t>lutions with a small number of a</w:t>
      </w:r>
      <w:r w:rsidR="002D6AD0" w:rsidRPr="0005431A">
        <w:rPr>
          <w:lang w:val="en-IE"/>
        </w:rPr>
        <w:t>nts</w:t>
      </w:r>
      <w:r w:rsidR="00965363" w:rsidRPr="0005431A">
        <w:rPr>
          <w:lang w:val="en-IE"/>
        </w:rPr>
        <w:t>,</w:t>
      </w:r>
      <w:r w:rsidR="002D6AD0" w:rsidRPr="0005431A">
        <w:rPr>
          <w:lang w:val="en-IE"/>
        </w:rPr>
        <w:t xml:space="preserve"> the solution average does improve with more ants</w:t>
      </w:r>
      <w:r w:rsidR="00585F9C" w:rsidRPr="0005431A">
        <w:rPr>
          <w:lang w:val="en-IE"/>
        </w:rPr>
        <w:t xml:space="preserve">. </w:t>
      </w:r>
      <w:r w:rsidR="002D6AD0" w:rsidRPr="0005431A">
        <w:rPr>
          <w:lang w:val="en-IE"/>
        </w:rPr>
        <w:t>Based upon the experiment the values for the number of ants for both MMAS, and BWAS of around 25, and for AS and EAS the number of nodes in the problem instance. These</w:t>
      </w:r>
      <w:r w:rsidR="000B3C97" w:rsidRPr="0005431A">
        <w:rPr>
          <w:lang w:val="en-IE"/>
        </w:rPr>
        <w:t xml:space="preserve"> results compare exac</w:t>
      </w:r>
      <w:r w:rsidR="00350DA0">
        <w:rPr>
          <w:lang w:val="en-IE"/>
        </w:rPr>
        <w:t xml:space="preserve">tly the same other researchers </w:t>
      </w:r>
    </w:p>
    <w:p w14:paraId="460FC107" w14:textId="77777777" w:rsidR="00350DA0" w:rsidRDefault="00350DA0" w:rsidP="000B3C97">
      <w:pPr>
        <w:rPr>
          <w:lang w:val="en-IE"/>
        </w:rPr>
      </w:pP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53"/>
        <w:gridCol w:w="2894"/>
      </w:tblGrid>
      <w:tr w:rsidR="00350DA0" w:rsidRPr="007E7E74" w14:paraId="2144DF61" w14:textId="77777777" w:rsidTr="007E7E74">
        <w:trPr>
          <w:jc w:val="center"/>
        </w:trPr>
        <w:tc>
          <w:tcPr>
            <w:tcW w:w="0" w:type="auto"/>
            <w:tcBorders>
              <w:bottom w:val="single" w:sz="4" w:space="0" w:color="auto"/>
            </w:tcBorders>
          </w:tcPr>
          <w:p w14:paraId="0479B8B9" w14:textId="77777777" w:rsidR="00350DA0" w:rsidRPr="007E7E74" w:rsidRDefault="00350DA0" w:rsidP="00350DA0">
            <w:pPr>
              <w:pStyle w:val="NoSpacing"/>
              <w:rPr>
                <w:szCs w:val="24"/>
              </w:rPr>
            </w:pPr>
            <w:r w:rsidRPr="007E7E74">
              <w:rPr>
                <w:szCs w:val="24"/>
              </w:rPr>
              <w:t>Algorithm</w:t>
            </w:r>
          </w:p>
        </w:tc>
        <w:tc>
          <w:tcPr>
            <w:tcW w:w="2421" w:type="dxa"/>
            <w:tcBorders>
              <w:bottom w:val="single" w:sz="4" w:space="0" w:color="auto"/>
            </w:tcBorders>
          </w:tcPr>
          <w:p w14:paraId="4CB0449B" w14:textId="77777777" w:rsidR="00350DA0" w:rsidRPr="007E7E74" w:rsidRDefault="00350DA0" w:rsidP="00350DA0">
            <w:pPr>
              <w:pStyle w:val="NoSpacing"/>
              <w:rPr>
                <w:szCs w:val="24"/>
              </w:rPr>
            </w:pPr>
            <w:r w:rsidRPr="007E7E74">
              <w:rPr>
                <w:szCs w:val="24"/>
              </w:rPr>
              <w:t>No Of Ants</w:t>
            </w:r>
          </w:p>
        </w:tc>
      </w:tr>
      <w:tr w:rsidR="00350DA0" w:rsidRPr="007E7E74" w14:paraId="769DF332" w14:textId="77777777" w:rsidTr="007E7E74">
        <w:trPr>
          <w:jc w:val="center"/>
        </w:trPr>
        <w:tc>
          <w:tcPr>
            <w:tcW w:w="0" w:type="auto"/>
            <w:tcBorders>
              <w:top w:val="single" w:sz="4" w:space="0" w:color="auto"/>
              <w:bottom w:val="nil"/>
            </w:tcBorders>
          </w:tcPr>
          <w:p w14:paraId="6A3A4362" w14:textId="77777777" w:rsidR="00350DA0" w:rsidRPr="007E7E74" w:rsidRDefault="00350DA0" w:rsidP="00350DA0">
            <w:pPr>
              <w:pStyle w:val="NoSpacing"/>
              <w:rPr>
                <w:szCs w:val="24"/>
              </w:rPr>
            </w:pPr>
            <w:r w:rsidRPr="007E7E74">
              <w:rPr>
                <w:szCs w:val="24"/>
              </w:rPr>
              <w:t>EAS</w:t>
            </w:r>
          </w:p>
        </w:tc>
        <w:tc>
          <w:tcPr>
            <w:tcW w:w="2421" w:type="dxa"/>
            <w:tcBorders>
              <w:top w:val="single" w:sz="4" w:space="0" w:color="auto"/>
              <w:bottom w:val="nil"/>
            </w:tcBorders>
          </w:tcPr>
          <w:p w14:paraId="5837FAD0" w14:textId="77777777" w:rsidR="00350DA0" w:rsidRPr="007E7E74" w:rsidRDefault="00350DA0" w:rsidP="00350DA0">
            <w:pPr>
              <w:pStyle w:val="NoSpacing"/>
              <w:rPr>
                <w:i/>
                <w:szCs w:val="24"/>
              </w:rPr>
            </w:pPr>
            <w:r w:rsidRPr="007E7E74">
              <w:rPr>
                <w:i/>
                <w:szCs w:val="24"/>
              </w:rPr>
              <w:t>n</w:t>
            </w:r>
          </w:p>
        </w:tc>
      </w:tr>
      <w:tr w:rsidR="00350DA0" w:rsidRPr="007E7E74" w14:paraId="1D0B03B6" w14:textId="77777777" w:rsidTr="007E7E74">
        <w:trPr>
          <w:jc w:val="center"/>
        </w:trPr>
        <w:tc>
          <w:tcPr>
            <w:tcW w:w="0" w:type="auto"/>
            <w:tcBorders>
              <w:top w:val="nil"/>
            </w:tcBorders>
          </w:tcPr>
          <w:p w14:paraId="2487CC1D" w14:textId="77777777" w:rsidR="00350DA0" w:rsidRPr="007E7E74" w:rsidRDefault="00350DA0" w:rsidP="00350DA0">
            <w:pPr>
              <w:pStyle w:val="NoSpacing"/>
              <w:rPr>
                <w:szCs w:val="24"/>
              </w:rPr>
            </w:pPr>
            <w:r w:rsidRPr="007E7E74">
              <w:rPr>
                <w:szCs w:val="24"/>
              </w:rPr>
              <w:t>AS</w:t>
            </w:r>
          </w:p>
        </w:tc>
        <w:tc>
          <w:tcPr>
            <w:tcW w:w="2421" w:type="dxa"/>
            <w:tcBorders>
              <w:top w:val="nil"/>
            </w:tcBorders>
          </w:tcPr>
          <w:p w14:paraId="08AE2D42" w14:textId="77777777" w:rsidR="00350DA0" w:rsidRPr="007E7E74" w:rsidRDefault="00350DA0" w:rsidP="00350DA0">
            <w:pPr>
              <w:pStyle w:val="NoSpacing"/>
              <w:rPr>
                <w:i/>
                <w:szCs w:val="24"/>
              </w:rPr>
            </w:pPr>
            <w:r w:rsidRPr="007E7E74">
              <w:rPr>
                <w:i/>
                <w:szCs w:val="24"/>
              </w:rPr>
              <w:t>n</w:t>
            </w:r>
          </w:p>
        </w:tc>
      </w:tr>
      <w:tr w:rsidR="00350DA0" w:rsidRPr="007E7E74" w14:paraId="627711FA" w14:textId="77777777" w:rsidTr="007E7E74">
        <w:trPr>
          <w:jc w:val="center"/>
        </w:trPr>
        <w:tc>
          <w:tcPr>
            <w:tcW w:w="0" w:type="auto"/>
          </w:tcPr>
          <w:p w14:paraId="4A9A2293" w14:textId="77777777" w:rsidR="00350DA0" w:rsidRPr="007E7E74" w:rsidRDefault="00350DA0" w:rsidP="00350DA0">
            <w:pPr>
              <w:pStyle w:val="NoSpacing"/>
              <w:rPr>
                <w:szCs w:val="24"/>
              </w:rPr>
            </w:pPr>
            <w:r w:rsidRPr="007E7E74">
              <w:rPr>
                <w:szCs w:val="24"/>
              </w:rPr>
              <w:t>BWAS</w:t>
            </w:r>
          </w:p>
        </w:tc>
        <w:tc>
          <w:tcPr>
            <w:tcW w:w="2421" w:type="dxa"/>
          </w:tcPr>
          <w:p w14:paraId="162D49DB" w14:textId="77777777" w:rsidR="00350DA0" w:rsidRPr="007E7E74" w:rsidRDefault="00350DA0" w:rsidP="00350DA0">
            <w:pPr>
              <w:pStyle w:val="NoSpacing"/>
              <w:rPr>
                <w:szCs w:val="24"/>
              </w:rPr>
            </w:pPr>
            <w:r w:rsidRPr="007E7E74">
              <w:rPr>
                <w:szCs w:val="24"/>
              </w:rPr>
              <w:t>25</w:t>
            </w:r>
          </w:p>
        </w:tc>
      </w:tr>
      <w:tr w:rsidR="00350DA0" w:rsidRPr="007E7E74" w14:paraId="515BAB45" w14:textId="77777777" w:rsidTr="007E7E74">
        <w:trPr>
          <w:jc w:val="center"/>
        </w:trPr>
        <w:tc>
          <w:tcPr>
            <w:tcW w:w="0" w:type="auto"/>
          </w:tcPr>
          <w:p w14:paraId="0CF97F3C" w14:textId="77777777" w:rsidR="00350DA0" w:rsidRPr="007E7E74" w:rsidRDefault="00350DA0" w:rsidP="00350DA0">
            <w:pPr>
              <w:pStyle w:val="NoSpacing"/>
              <w:rPr>
                <w:szCs w:val="24"/>
              </w:rPr>
            </w:pPr>
            <w:r w:rsidRPr="007E7E74">
              <w:rPr>
                <w:szCs w:val="24"/>
              </w:rPr>
              <w:t>MMAS</w:t>
            </w:r>
          </w:p>
        </w:tc>
        <w:tc>
          <w:tcPr>
            <w:tcW w:w="2421" w:type="dxa"/>
          </w:tcPr>
          <w:p w14:paraId="5A92EB59" w14:textId="77777777" w:rsidR="00350DA0" w:rsidRPr="007E7E74" w:rsidRDefault="00350DA0" w:rsidP="00350DA0">
            <w:pPr>
              <w:pStyle w:val="NoSpacing"/>
              <w:rPr>
                <w:szCs w:val="24"/>
              </w:rPr>
            </w:pPr>
            <w:r w:rsidRPr="007E7E74">
              <w:rPr>
                <w:szCs w:val="24"/>
              </w:rPr>
              <w:t>25</w:t>
            </w:r>
          </w:p>
        </w:tc>
      </w:tr>
      <w:tr w:rsidR="00350DA0" w:rsidRPr="007E7E74" w14:paraId="5ADEE37F" w14:textId="77777777" w:rsidTr="007E7E74">
        <w:trPr>
          <w:jc w:val="center"/>
        </w:trPr>
        <w:tc>
          <w:tcPr>
            <w:tcW w:w="0" w:type="auto"/>
          </w:tcPr>
          <w:p w14:paraId="44C64C29" w14:textId="77777777" w:rsidR="00350DA0" w:rsidRPr="007E7E74" w:rsidRDefault="00350DA0" w:rsidP="00350DA0">
            <w:pPr>
              <w:pStyle w:val="NoSpacing"/>
              <w:rPr>
                <w:szCs w:val="24"/>
              </w:rPr>
            </w:pPr>
            <w:r w:rsidRPr="007E7E74">
              <w:rPr>
                <w:szCs w:val="24"/>
              </w:rPr>
              <w:t>ACS</w:t>
            </w:r>
          </w:p>
        </w:tc>
        <w:tc>
          <w:tcPr>
            <w:tcW w:w="2421" w:type="dxa"/>
          </w:tcPr>
          <w:p w14:paraId="06648F6C" w14:textId="46CE99F3" w:rsidR="00350DA0" w:rsidRPr="007E7E74" w:rsidRDefault="00E94F56" w:rsidP="00350DA0">
            <w:pPr>
              <w:pStyle w:val="NoSpacing"/>
              <w:rPr>
                <w:szCs w:val="24"/>
              </w:rPr>
            </w:pPr>
            <w:r w:rsidRPr="007E7E74">
              <w:rPr>
                <w:szCs w:val="24"/>
              </w:rPr>
              <w:t>25</w:t>
            </w:r>
          </w:p>
        </w:tc>
      </w:tr>
      <w:tr w:rsidR="00350DA0" w:rsidRPr="007E7E74" w14:paraId="3F593D77" w14:textId="77777777" w:rsidTr="007E7E74">
        <w:trPr>
          <w:jc w:val="center"/>
        </w:trPr>
        <w:tc>
          <w:tcPr>
            <w:tcW w:w="0" w:type="auto"/>
            <w:tcBorders>
              <w:bottom w:val="nil"/>
            </w:tcBorders>
          </w:tcPr>
          <w:p w14:paraId="33CA60FE" w14:textId="77777777" w:rsidR="00350DA0" w:rsidRPr="007E7E74" w:rsidRDefault="00350DA0" w:rsidP="00350DA0">
            <w:pPr>
              <w:pStyle w:val="NoSpacing"/>
              <w:rPr>
                <w:szCs w:val="24"/>
              </w:rPr>
            </w:pPr>
            <w:r w:rsidRPr="007E7E74">
              <w:rPr>
                <w:szCs w:val="24"/>
              </w:rPr>
              <w:t>MA</w:t>
            </w:r>
          </w:p>
        </w:tc>
        <w:tc>
          <w:tcPr>
            <w:tcW w:w="2421" w:type="dxa"/>
            <w:tcBorders>
              <w:bottom w:val="nil"/>
            </w:tcBorders>
          </w:tcPr>
          <w:p w14:paraId="75F7D2A7" w14:textId="77777777" w:rsidR="00350DA0" w:rsidRPr="007E7E74" w:rsidRDefault="00350DA0" w:rsidP="00350DA0">
            <w:pPr>
              <w:pStyle w:val="NoSpacing"/>
              <w:rPr>
                <w:szCs w:val="24"/>
              </w:rPr>
            </w:pPr>
            <w:r w:rsidRPr="007E7E74">
              <w:rPr>
                <w:szCs w:val="24"/>
              </w:rPr>
              <w:t>3</w:t>
            </w:r>
          </w:p>
        </w:tc>
      </w:tr>
      <w:tr w:rsidR="00350DA0" w:rsidRPr="007E7E74" w14:paraId="23CD8D49" w14:textId="77777777" w:rsidTr="007E7E74">
        <w:trPr>
          <w:jc w:val="center"/>
        </w:trPr>
        <w:tc>
          <w:tcPr>
            <w:tcW w:w="4347" w:type="dxa"/>
            <w:gridSpan w:val="2"/>
            <w:tcBorders>
              <w:top w:val="single" w:sz="4" w:space="0" w:color="auto"/>
            </w:tcBorders>
          </w:tcPr>
          <w:p w14:paraId="5D97CE2D" w14:textId="77777777" w:rsidR="00350DA0" w:rsidRPr="007E7E74" w:rsidRDefault="00350DA0" w:rsidP="00350DA0">
            <w:pPr>
              <w:pStyle w:val="NoSpacing"/>
              <w:keepNext/>
              <w:rPr>
                <w:szCs w:val="24"/>
              </w:rPr>
            </w:pPr>
            <w:r w:rsidRPr="007E7E74">
              <w:rPr>
                <w:i/>
                <w:szCs w:val="24"/>
              </w:rPr>
              <w:t>n</w:t>
            </w:r>
            <w:r w:rsidRPr="007E7E74">
              <w:rPr>
                <w:szCs w:val="24"/>
              </w:rPr>
              <w:t xml:space="preserve"> is the number of nodes in the problem</w:t>
            </w:r>
          </w:p>
        </w:tc>
      </w:tr>
    </w:tbl>
    <w:p w14:paraId="59522939" w14:textId="4CEDA5C6" w:rsidR="00350DA0" w:rsidRDefault="00350DA0" w:rsidP="00350DA0">
      <w:pPr>
        <w:pStyle w:val="Caption"/>
      </w:pPr>
      <w:bookmarkStart w:id="249" w:name="_Toc396945053"/>
      <w:r>
        <w:t xml:space="preserve">Table </w:t>
      </w:r>
      <w:r>
        <w:fldChar w:fldCharType="begin"/>
      </w:r>
      <w:r>
        <w:instrText xml:space="preserve"> SEQ Table \* ARABIC </w:instrText>
      </w:r>
      <w:r>
        <w:fldChar w:fldCharType="separate"/>
      </w:r>
      <w:r w:rsidR="00DC0160">
        <w:rPr>
          <w:noProof/>
        </w:rPr>
        <w:t>16</w:t>
      </w:r>
      <w:r>
        <w:fldChar w:fldCharType="end"/>
      </w:r>
      <w:r w:rsidR="00980EDC" w:rsidRPr="00980EDC">
        <w:t xml:space="preserve"> - </w:t>
      </w:r>
      <w:r w:rsidRPr="00350DA0">
        <w:t>No Of Ants – Results</w:t>
      </w:r>
      <w:bookmarkEnd w:id="249"/>
    </w:p>
    <w:p w14:paraId="2080B684" w14:textId="48472B8D" w:rsidR="000B3C97" w:rsidRPr="0005431A" w:rsidRDefault="000B3C97" w:rsidP="000B3C97">
      <w:pPr>
        <w:rPr>
          <w:lang w:val="en-IE"/>
        </w:rPr>
      </w:pPr>
      <w:r w:rsidRPr="0005431A">
        <w:rPr>
          <w:lang w:val="en-IE"/>
        </w:rPr>
        <w:t xml:space="preserve">For the rest of the experiments, the size of the colonies will be set to that of </w:t>
      </w:r>
      <w:r w:rsidR="00343411" w:rsidRPr="0005431A">
        <w:rPr>
          <w:lang w:val="en-IE"/>
        </w:rPr>
        <w:t>T</w:t>
      </w:r>
      <w:r w:rsidRPr="0005431A">
        <w:rPr>
          <w:lang w:val="en-IE"/>
        </w:rPr>
        <w:t xml:space="preserve">able </w:t>
      </w:r>
      <w:r w:rsidR="009F6401">
        <w:rPr>
          <w:lang w:val="en-IE"/>
        </w:rPr>
        <w:t>16</w:t>
      </w:r>
      <w:r w:rsidRPr="0005431A">
        <w:rPr>
          <w:lang w:val="en-IE"/>
        </w:rPr>
        <w:t xml:space="preserve">, as these colony sizes have been proven here and by other researchers to be the most optimal. </w:t>
      </w:r>
      <w:r w:rsidR="00EB60D9">
        <w:rPr>
          <w:lang w:val="en-IE"/>
        </w:rPr>
        <w:t>(Dorigo and Stützle, 2004</w:t>
      </w:r>
      <w:r w:rsidR="000D745A" w:rsidRPr="000D745A">
        <w:rPr>
          <w:lang w:val="en-IE"/>
        </w:rPr>
        <w:t>) (Stützle and Hoos, 2000).</w:t>
      </w:r>
    </w:p>
    <w:p w14:paraId="04E69A55" w14:textId="7A712C58" w:rsidR="000B3C97" w:rsidRPr="0005431A" w:rsidRDefault="00343411" w:rsidP="001A79D9">
      <w:pPr>
        <w:pStyle w:val="MSCHeading2"/>
      </w:pPr>
      <w:bookmarkStart w:id="250" w:name="_Toc396914495"/>
      <w:r w:rsidRPr="0005431A">
        <w:lastRenderedPageBreak/>
        <w:t>10.</w:t>
      </w:r>
      <w:r w:rsidR="00AF4394">
        <w:t>4</w:t>
      </w:r>
      <w:r w:rsidRPr="0005431A">
        <w:tab/>
      </w:r>
      <w:r w:rsidR="000B3C97" w:rsidRPr="0005431A">
        <w:t>Ant colony system</w:t>
      </w:r>
      <w:bookmarkEnd w:id="250"/>
      <w:r w:rsidR="000B3C97" w:rsidRPr="0005431A">
        <w:t xml:space="preserve"> </w:t>
      </w:r>
    </w:p>
    <w:p w14:paraId="1DBB6115" w14:textId="66A94938" w:rsidR="007928EA" w:rsidRDefault="00343411" w:rsidP="00AC6029">
      <w:pPr>
        <w:rPr>
          <w:lang w:val="en-IE"/>
        </w:rPr>
      </w:pPr>
      <w:r w:rsidRPr="0005431A">
        <w:rPr>
          <w:lang w:val="en-IE"/>
        </w:rPr>
        <w:t xml:space="preserve">The </w:t>
      </w:r>
      <w:r w:rsidR="000B3C97" w:rsidRPr="0005431A">
        <w:rPr>
          <w:lang w:val="en-IE"/>
        </w:rPr>
        <w:t xml:space="preserve">Ant colony system introduces two extra parameters </w:t>
      </w:r>
      <w:r w:rsidR="000B3C97" w:rsidRPr="0005431A">
        <w:rPr>
          <w:i/>
          <w:lang w:val="en-IE"/>
        </w:rPr>
        <w:t>q0</w:t>
      </w:r>
      <w:r w:rsidR="000B3C97" w:rsidRPr="0005431A">
        <w:rPr>
          <w:lang w:val="en-IE"/>
        </w:rPr>
        <w:t xml:space="preserve"> and </w:t>
      </w:r>
      <w:r w:rsidR="000B3C97" w:rsidRPr="0005431A">
        <w:rPr>
          <w:i/>
          <w:lang w:val="en-IE"/>
        </w:rPr>
        <w:t>xi</w:t>
      </w:r>
      <w:r w:rsidRPr="0005431A">
        <w:rPr>
          <w:lang w:val="en-IE"/>
        </w:rPr>
        <w:t>. A</w:t>
      </w:r>
      <w:r w:rsidR="00654281" w:rsidRPr="0005431A">
        <w:rPr>
          <w:lang w:val="en-IE"/>
        </w:rPr>
        <w:t xml:space="preserve"> simple experiment was designed on the first six instances of the Travelling Sal</w:t>
      </w:r>
      <w:r w:rsidRPr="0005431A">
        <w:rPr>
          <w:lang w:val="en-IE"/>
        </w:rPr>
        <w:t>esperson Problem as defined in T</w:t>
      </w:r>
      <w:r w:rsidR="00654281" w:rsidRPr="0005431A">
        <w:rPr>
          <w:lang w:val="en-IE"/>
        </w:rPr>
        <w:t xml:space="preserve">able </w:t>
      </w:r>
      <w:r w:rsidR="00CA5CBB" w:rsidRPr="0005431A">
        <w:rPr>
          <w:lang w:val="en-IE"/>
        </w:rPr>
        <w:t>10.2</w:t>
      </w:r>
      <w:r w:rsidR="00654281" w:rsidRPr="0005431A">
        <w:rPr>
          <w:lang w:val="en-IE"/>
        </w:rPr>
        <w:t xml:space="preserve">, without local search applied. The values </w:t>
      </w:r>
      <w:r w:rsidR="000B3C97" w:rsidRPr="0005431A">
        <w:rPr>
          <w:lang w:val="en-IE"/>
        </w:rPr>
        <w:t>experiment</w:t>
      </w:r>
      <w:r w:rsidR="00CA5CBB" w:rsidRPr="0005431A">
        <w:rPr>
          <w:lang w:val="en-IE"/>
        </w:rPr>
        <w:t>ed</w:t>
      </w:r>
      <w:r w:rsidR="00654281" w:rsidRPr="0005431A">
        <w:rPr>
          <w:lang w:val="en-IE"/>
        </w:rPr>
        <w:t xml:space="preserve"> with are</w:t>
      </w:r>
      <w:r w:rsidR="000B3C97" w:rsidRPr="0005431A">
        <w:rPr>
          <w:lang w:val="en-IE"/>
        </w:rPr>
        <w:t xml:space="preserve"> shown</w:t>
      </w:r>
      <w:r w:rsidR="00CC2266" w:rsidRPr="0005431A">
        <w:rPr>
          <w:lang w:val="en-IE"/>
        </w:rPr>
        <w:t xml:space="preserve"> </w:t>
      </w:r>
      <w:r w:rsidR="00CA5CBB" w:rsidRPr="0005431A">
        <w:rPr>
          <w:lang w:val="en-IE"/>
        </w:rPr>
        <w:t>in</w:t>
      </w:r>
      <w:r w:rsidR="009F6401">
        <w:rPr>
          <w:lang w:val="en-IE"/>
        </w:rPr>
        <w:t xml:space="preserve"> Table 17</w:t>
      </w:r>
      <w:r w:rsidR="000B3C97" w:rsidRPr="0005431A">
        <w:rPr>
          <w:lang w:val="en-IE"/>
        </w:rPr>
        <w:t>:</w:t>
      </w:r>
      <w:r w:rsidR="00AC6029" w:rsidRPr="0005431A">
        <w:rPr>
          <w:lang w:val="en-IE"/>
        </w:rPr>
        <w:t xml:space="preserve"> </w:t>
      </w:r>
      <w:r w:rsidR="007928EA" w:rsidRPr="0005431A">
        <w:rPr>
          <w:lang w:val="en-IE"/>
        </w:rPr>
        <w:t>using</w:t>
      </w:r>
      <w:r w:rsidR="00AC6029" w:rsidRPr="0005431A">
        <w:rPr>
          <w:lang w:val="en-IE"/>
        </w:rPr>
        <w:t xml:space="preserve"> 5</w:t>
      </w:r>
      <w:r w:rsidR="00CA5CBB" w:rsidRPr="0005431A">
        <w:rPr>
          <w:lang w:val="en-IE"/>
        </w:rPr>
        <w:t>,</w:t>
      </w:r>
      <w:r w:rsidR="00AC6029" w:rsidRPr="0005431A">
        <w:rPr>
          <w:lang w:val="en-IE"/>
        </w:rPr>
        <w:t xml:space="preserve">000 tour constructs </w:t>
      </w:r>
      <w:r w:rsidR="007928EA" w:rsidRPr="0005431A">
        <w:rPr>
          <w:lang w:val="en-IE"/>
        </w:rPr>
        <w:t xml:space="preserve">run over an average of </w:t>
      </w:r>
      <w:r w:rsidR="00585F9C" w:rsidRPr="0005431A">
        <w:rPr>
          <w:lang w:val="en-IE"/>
        </w:rPr>
        <w:t>five</w:t>
      </w:r>
      <w:r w:rsidR="007928EA" w:rsidRPr="0005431A">
        <w:rPr>
          <w:lang w:val="en-IE"/>
        </w:rPr>
        <w:t xml:space="preserve"> runs the average error from the optimal solution was then c</w:t>
      </w:r>
      <w:r w:rsidR="00CA5CBB" w:rsidRPr="0005431A">
        <w:rPr>
          <w:lang w:val="en-IE"/>
        </w:rPr>
        <w:t xml:space="preserve">alculated and plotted as shown </w:t>
      </w:r>
      <w:r w:rsidR="00CA5CBB" w:rsidRPr="009F6401">
        <w:rPr>
          <w:lang w:val="en-IE"/>
        </w:rPr>
        <w:t>F</w:t>
      </w:r>
      <w:r w:rsidR="007928EA" w:rsidRPr="009F6401">
        <w:rPr>
          <w:lang w:val="en-IE"/>
        </w:rPr>
        <w:t xml:space="preserve">igure </w:t>
      </w:r>
      <w:r w:rsidR="00A90ECC">
        <w:rPr>
          <w:lang w:val="en-IE"/>
        </w:rPr>
        <w:t>31</w:t>
      </w:r>
      <w:r w:rsidR="007928EA" w:rsidRPr="009F6401">
        <w:rPr>
          <w:lang w:val="en-IE"/>
        </w:rPr>
        <w:t>.</w:t>
      </w:r>
    </w:p>
    <w:p w14:paraId="5F5BFCFA" w14:textId="77777777" w:rsidR="007E7E74" w:rsidRPr="0005431A" w:rsidRDefault="007E7E74" w:rsidP="00AC6029">
      <w:pPr>
        <w:rPr>
          <w:lang w:val="en-IE"/>
        </w:rPr>
      </w:pPr>
    </w:p>
    <w:tbl>
      <w:tblPr>
        <w:tblStyle w:val="TableGrid"/>
        <w:tblW w:w="0" w:type="auto"/>
        <w:tblLook w:val="04A0" w:firstRow="1" w:lastRow="0" w:firstColumn="1" w:lastColumn="0" w:noHBand="0" w:noVBand="1"/>
      </w:tblPr>
      <w:tblGrid>
        <w:gridCol w:w="8607"/>
      </w:tblGrid>
      <w:tr w:rsidR="007928EA" w:rsidRPr="0005431A" w14:paraId="262065FE" w14:textId="77777777" w:rsidTr="007928EA">
        <w:tc>
          <w:tcPr>
            <w:tcW w:w="8607" w:type="dxa"/>
          </w:tcPr>
          <w:p w14:paraId="5BC9ED2E" w14:textId="77777777" w:rsidR="007928EA" w:rsidRPr="0005431A" w:rsidRDefault="007928EA" w:rsidP="007928EA">
            <w:pPr>
              <w:rPr>
                <w:i/>
                <w:lang w:val="en-IE"/>
              </w:rPr>
            </w:pPr>
            <w:r w:rsidRPr="0005431A">
              <w:rPr>
                <w:i/>
                <w:lang w:val="en-IE"/>
              </w:rPr>
              <w:t>[xi,q0]</w:t>
            </w:r>
            <w:r w:rsidRPr="0005431A">
              <w:rPr>
                <w:i/>
                <w:lang w:val="en-IE"/>
              </w:rPr>
              <w:tab/>
              <w:t>[ 0.1,0.1] -&gt;[ 0.6,1,0] in increments of 0.1</w:t>
            </w:r>
          </w:p>
          <w:p w14:paraId="6C9CEBEE" w14:textId="77777777" w:rsidR="00CC2266" w:rsidRPr="0005431A" w:rsidRDefault="00CC2266" w:rsidP="007928EA">
            <w:pPr>
              <w:rPr>
                <w:i/>
                <w:lang w:val="en-IE"/>
              </w:rPr>
            </w:pPr>
            <w:r w:rsidRPr="0005431A">
              <w:rPr>
                <w:i/>
                <w:lang w:val="en-IE"/>
              </w:rPr>
              <w:t>[xi,q0]=[ 0.1,0.9] -&gt; [ 0.1,0.99] in increments of 0.01</w:t>
            </w:r>
          </w:p>
          <w:p w14:paraId="5B13EAB7" w14:textId="77777777" w:rsidR="00CC2266" w:rsidRPr="0005431A" w:rsidRDefault="00CC2266" w:rsidP="008E52F4">
            <w:pPr>
              <w:keepNext/>
              <w:rPr>
                <w:lang w:val="en-IE"/>
              </w:rPr>
            </w:pPr>
            <w:r w:rsidRPr="0005431A">
              <w:rPr>
                <w:i/>
                <w:lang w:val="en-IE"/>
              </w:rPr>
              <w:t>[xi,q0]=[0.3,0.9] -&gt; [ 0.3,0.99] in increments of 0.01</w:t>
            </w:r>
          </w:p>
        </w:tc>
      </w:tr>
    </w:tbl>
    <w:p w14:paraId="3466E1A8" w14:textId="7B177BF5" w:rsidR="008E52F4" w:rsidRDefault="008E52F4">
      <w:pPr>
        <w:pStyle w:val="Caption"/>
      </w:pPr>
      <w:bookmarkStart w:id="251" w:name="_Toc396945054"/>
      <w:r>
        <w:t xml:space="preserve">Table </w:t>
      </w:r>
      <w:r w:rsidR="00410F17">
        <w:fldChar w:fldCharType="begin"/>
      </w:r>
      <w:r w:rsidR="00410F17">
        <w:instrText xml:space="preserve"> SEQ Table \* ARABIC </w:instrText>
      </w:r>
      <w:r w:rsidR="00410F17">
        <w:fldChar w:fldCharType="separate"/>
      </w:r>
      <w:r w:rsidR="00DC0160">
        <w:rPr>
          <w:noProof/>
        </w:rPr>
        <w:t>17</w:t>
      </w:r>
      <w:r w:rsidR="00410F17">
        <w:fldChar w:fldCharType="end"/>
      </w:r>
      <w:r w:rsidR="00980EDC" w:rsidRPr="00980EDC">
        <w:t xml:space="preserve"> - </w:t>
      </w:r>
      <w:r w:rsidRPr="005D5056">
        <w:t>ACS xi and q0 experiment parameters</w:t>
      </w:r>
      <w:bookmarkEnd w:id="251"/>
    </w:p>
    <w:p w14:paraId="58AA4778" w14:textId="77777777" w:rsidR="008E52F4" w:rsidRDefault="0028609C" w:rsidP="008E52F4">
      <w:pPr>
        <w:keepNext/>
      </w:pPr>
      <w:r w:rsidRPr="0005431A">
        <w:rPr>
          <w:noProof/>
          <w:lang w:val="en-IE" w:eastAsia="en-IE"/>
        </w:rPr>
        <w:drawing>
          <wp:inline distT="0" distB="0" distL="0" distR="0" wp14:anchorId="072BE0E4" wp14:editId="44264AA5">
            <wp:extent cx="5270739" cy="3830128"/>
            <wp:effectExtent l="0" t="0" r="25400" b="1841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5AF0C57F" w14:textId="7E1CB252" w:rsidR="00E014A5" w:rsidRPr="0005431A" w:rsidRDefault="008E52F4" w:rsidP="008E52F4">
      <w:pPr>
        <w:pStyle w:val="Caption"/>
        <w:rPr>
          <w:lang w:val="en-IE"/>
        </w:rPr>
      </w:pPr>
      <w:bookmarkStart w:id="252" w:name="_Toc396945030"/>
      <w:r>
        <w:t xml:space="preserve">Figure </w:t>
      </w:r>
      <w:r w:rsidR="00141A5B">
        <w:fldChar w:fldCharType="begin"/>
      </w:r>
      <w:r w:rsidR="00141A5B">
        <w:instrText xml:space="preserve"> SEQ Figure \* ARABIC </w:instrText>
      </w:r>
      <w:r w:rsidR="00141A5B">
        <w:fldChar w:fldCharType="separate"/>
      </w:r>
      <w:r w:rsidR="00DC0160">
        <w:rPr>
          <w:noProof/>
        </w:rPr>
        <w:t>31</w:t>
      </w:r>
      <w:r w:rsidR="00141A5B">
        <w:fldChar w:fldCharType="end"/>
      </w:r>
      <w:r w:rsidR="00980EDC" w:rsidRPr="00980EDC">
        <w:t xml:space="preserve"> - </w:t>
      </w:r>
      <w:r w:rsidRPr="00036F45">
        <w:t xml:space="preserve">ACS parameters error </w:t>
      </w:r>
      <w:r w:rsidR="00FF71F2">
        <w:t>percentage</w:t>
      </w:r>
      <w:bookmarkEnd w:id="252"/>
    </w:p>
    <w:p w14:paraId="61D57DC4" w14:textId="75742426" w:rsidR="00E014A5" w:rsidRPr="008C1A50" w:rsidRDefault="00B54244" w:rsidP="000A3135">
      <w:pPr>
        <w:pStyle w:val="MSCHeading3"/>
      </w:pPr>
      <w:r>
        <w:tab/>
      </w:r>
      <w:r w:rsidR="00503B1A">
        <w:tab/>
      </w:r>
      <w:bookmarkStart w:id="253" w:name="_Toc396914496"/>
      <w:r w:rsidR="005C11CB" w:rsidRPr="008C1A50">
        <w:t>10.</w:t>
      </w:r>
      <w:r w:rsidR="00AF4394">
        <w:t>4</w:t>
      </w:r>
      <w:r w:rsidR="005C11CB" w:rsidRPr="008C1A50">
        <w:t>.1</w:t>
      </w:r>
      <w:r w:rsidR="005C11CB" w:rsidRPr="008C1A50">
        <w:tab/>
      </w:r>
      <w:r w:rsidR="00585F9C" w:rsidRPr="008C1A50">
        <w:t>Results</w:t>
      </w:r>
      <w:bookmarkEnd w:id="253"/>
    </w:p>
    <w:p w14:paraId="56469FDE" w14:textId="0055FAFA" w:rsidR="00585F9C" w:rsidRDefault="005C11CB" w:rsidP="000B3C97">
      <w:pPr>
        <w:rPr>
          <w:lang w:val="en-IE"/>
        </w:rPr>
      </w:pPr>
      <w:r>
        <w:rPr>
          <w:lang w:val="en-IE"/>
        </w:rPr>
        <w:t xml:space="preserve">As can be seen in </w:t>
      </w:r>
      <w:r w:rsidRPr="009F6401">
        <w:rPr>
          <w:lang w:val="en-IE"/>
        </w:rPr>
        <w:t>F</w:t>
      </w:r>
      <w:r w:rsidR="00585F9C" w:rsidRPr="009F6401">
        <w:rPr>
          <w:lang w:val="en-IE"/>
        </w:rPr>
        <w:t xml:space="preserve">igure </w:t>
      </w:r>
      <w:r w:rsidR="00A90ECC">
        <w:rPr>
          <w:lang w:val="en-IE"/>
        </w:rPr>
        <w:t>31</w:t>
      </w:r>
      <w:r w:rsidR="00585F9C" w:rsidRPr="0005431A">
        <w:rPr>
          <w:lang w:val="en-IE"/>
        </w:rPr>
        <w:t xml:space="preserve"> the least error percentage can be seen when </w:t>
      </w:r>
      <w:r w:rsidR="00585F9C" w:rsidRPr="0005431A">
        <w:rPr>
          <w:i/>
          <w:lang w:val="en-IE"/>
        </w:rPr>
        <w:t>xi = 0.1 or xi = 0.3</w:t>
      </w:r>
      <w:r w:rsidR="00585F9C" w:rsidRPr="0005431A">
        <w:rPr>
          <w:lang w:val="en-IE"/>
        </w:rPr>
        <w:t xml:space="preserve"> and </w:t>
      </w:r>
      <w:r w:rsidR="00585F9C" w:rsidRPr="0005431A">
        <w:rPr>
          <w:i/>
          <w:lang w:val="en-IE"/>
        </w:rPr>
        <w:t>q0 ≥ 0.9</w:t>
      </w:r>
      <w:r w:rsidR="00585F9C" w:rsidRPr="0005431A">
        <w:rPr>
          <w:lang w:val="en-IE"/>
        </w:rPr>
        <w:t xml:space="preserve"> and </w:t>
      </w:r>
      <w:r w:rsidR="00585F9C" w:rsidRPr="0005431A">
        <w:rPr>
          <w:i/>
          <w:lang w:val="en-IE"/>
        </w:rPr>
        <w:t>q0 &lt; 1</w:t>
      </w:r>
      <w:r w:rsidR="00585F9C" w:rsidRPr="0005431A">
        <w:rPr>
          <w:lang w:val="en-IE"/>
        </w:rPr>
        <w:t xml:space="preserve">. So further testing was added to </w:t>
      </w:r>
      <w:r w:rsidR="00585F9C" w:rsidRPr="0005431A">
        <w:rPr>
          <w:i/>
          <w:lang w:val="en-IE"/>
        </w:rPr>
        <w:t xml:space="preserve">compare [xi,q0]=[ </w:t>
      </w:r>
      <w:r w:rsidR="00585F9C" w:rsidRPr="0005431A">
        <w:rPr>
          <w:i/>
          <w:lang w:val="en-IE"/>
        </w:rPr>
        <w:lastRenderedPageBreak/>
        <w:t>0.1,0.9] -&gt; [ 0.1,0.99]</w:t>
      </w:r>
      <w:r w:rsidR="00585F9C" w:rsidRPr="0005431A">
        <w:rPr>
          <w:lang w:val="en-IE"/>
        </w:rPr>
        <w:t xml:space="preserve"> in increments of </w:t>
      </w:r>
      <w:r w:rsidR="00585F9C" w:rsidRPr="0005431A">
        <w:rPr>
          <w:i/>
          <w:lang w:val="en-IE"/>
        </w:rPr>
        <w:t>0.01</w:t>
      </w:r>
      <w:r w:rsidR="00585F9C" w:rsidRPr="0005431A">
        <w:rPr>
          <w:lang w:val="en-IE"/>
        </w:rPr>
        <w:t xml:space="preserve"> </w:t>
      </w:r>
      <w:r w:rsidR="00585F9C" w:rsidRPr="0005431A">
        <w:rPr>
          <w:i/>
          <w:lang w:val="en-IE"/>
        </w:rPr>
        <w:t xml:space="preserve">and [xi,q0]=[0.3,0.9] -&gt; [ 0.3,0.99] </w:t>
      </w:r>
      <w:r w:rsidR="00585F9C" w:rsidRPr="0005431A">
        <w:rPr>
          <w:lang w:val="en-IE"/>
        </w:rPr>
        <w:t xml:space="preserve">in increments of </w:t>
      </w:r>
      <w:r w:rsidR="00585F9C" w:rsidRPr="0005431A">
        <w:rPr>
          <w:i/>
          <w:lang w:val="en-IE"/>
        </w:rPr>
        <w:t>0.01</w:t>
      </w:r>
      <w:r w:rsidR="00585F9C" w:rsidRPr="0005431A">
        <w:rPr>
          <w:lang w:val="en-IE"/>
        </w:rPr>
        <w:t xml:space="preserve">. It is shown that any of these values produce good results, but </w:t>
      </w:r>
      <w:r>
        <w:rPr>
          <w:lang w:val="en-IE"/>
        </w:rPr>
        <w:t>for</w:t>
      </w:r>
      <w:r w:rsidR="00585F9C" w:rsidRPr="0005431A">
        <w:rPr>
          <w:lang w:val="en-IE"/>
        </w:rPr>
        <w:t xml:space="preserve"> bigger problems</w:t>
      </w:r>
      <w:r>
        <w:rPr>
          <w:lang w:val="en-IE"/>
        </w:rPr>
        <w:t>,</w:t>
      </w:r>
      <w:r w:rsidR="00585F9C" w:rsidRPr="0005431A">
        <w:rPr>
          <w:lang w:val="en-IE"/>
        </w:rPr>
        <w:t xml:space="preserve"> the higher values of </w:t>
      </w:r>
      <w:r w:rsidR="00585F9C" w:rsidRPr="0005431A">
        <w:rPr>
          <w:i/>
          <w:lang w:val="en-IE"/>
        </w:rPr>
        <w:t>xi</w:t>
      </w:r>
      <w:r w:rsidR="00585F9C" w:rsidRPr="0005431A">
        <w:rPr>
          <w:lang w:val="en-IE"/>
        </w:rPr>
        <w:t xml:space="preserve"> and </w:t>
      </w:r>
      <w:r w:rsidR="00585F9C" w:rsidRPr="0005431A">
        <w:rPr>
          <w:i/>
          <w:lang w:val="en-IE"/>
        </w:rPr>
        <w:t>q0</w:t>
      </w:r>
      <w:r w:rsidR="00585F9C" w:rsidRPr="0005431A">
        <w:rPr>
          <w:lang w:val="en-IE"/>
        </w:rPr>
        <w:t xml:space="preserve"> are preferred and for small problem</w:t>
      </w:r>
      <w:r>
        <w:rPr>
          <w:lang w:val="en-IE"/>
        </w:rPr>
        <w:t>s,</w:t>
      </w:r>
      <w:r w:rsidR="00585F9C" w:rsidRPr="0005431A">
        <w:rPr>
          <w:lang w:val="en-IE"/>
        </w:rPr>
        <w:t xml:space="preserve"> lower values. Sub-optimal values can be shown when </w:t>
      </w:r>
      <w:r w:rsidR="00585F9C" w:rsidRPr="0005431A">
        <w:rPr>
          <w:i/>
          <w:lang w:val="en-IE"/>
        </w:rPr>
        <w:t>x0 &gt; q0</w:t>
      </w:r>
      <w:r w:rsidR="00585F9C" w:rsidRPr="0005431A">
        <w:rPr>
          <w:lang w:val="en-IE"/>
        </w:rPr>
        <w:t xml:space="preserve">. This is in line with Marco own research that states </w:t>
      </w:r>
      <w:r w:rsidR="00585F9C" w:rsidRPr="0005431A">
        <w:rPr>
          <w:i/>
          <w:lang w:val="en-IE"/>
        </w:rPr>
        <w:t>xi=0.1</w:t>
      </w:r>
      <w:r w:rsidR="00585F9C" w:rsidRPr="0005431A">
        <w:rPr>
          <w:lang w:val="en-IE"/>
        </w:rPr>
        <w:t xml:space="preserve"> and </w:t>
      </w:r>
      <w:r w:rsidR="00585F9C" w:rsidRPr="0005431A">
        <w:rPr>
          <w:i/>
          <w:lang w:val="en-IE"/>
        </w:rPr>
        <w:t>q0=0.</w:t>
      </w:r>
      <w:r w:rsidR="00D95BD5" w:rsidRPr="0005431A">
        <w:rPr>
          <w:i/>
          <w:lang w:val="en-IE"/>
        </w:rPr>
        <w:t>90</w:t>
      </w:r>
      <w:r w:rsidR="00585F9C" w:rsidRPr="0005431A">
        <w:rPr>
          <w:lang w:val="en-IE"/>
        </w:rPr>
        <w:t xml:space="preserve"> give good all-round results.</w:t>
      </w:r>
      <w:r w:rsidR="00D95BD5" w:rsidRPr="0005431A">
        <w:rPr>
          <w:lang w:val="en-IE"/>
        </w:rPr>
        <w:t xml:space="preserve"> Also</w:t>
      </w:r>
      <w:r w:rsidR="00585F9C" w:rsidRPr="0005431A">
        <w:rPr>
          <w:lang w:val="en-IE"/>
        </w:rPr>
        <w:t xml:space="preserve"> </w:t>
      </w:r>
      <w:r w:rsidR="00585F9C" w:rsidRPr="0005431A">
        <w:rPr>
          <w:i/>
          <w:lang w:val="en-IE"/>
        </w:rPr>
        <w:t>xi=</w:t>
      </w:r>
      <w:r w:rsidR="00D95BD5" w:rsidRPr="0005431A">
        <w:rPr>
          <w:i/>
          <w:lang w:val="en-IE"/>
        </w:rPr>
        <w:t>0</w:t>
      </w:r>
      <w:r w:rsidR="00585F9C" w:rsidRPr="0005431A">
        <w:rPr>
          <w:i/>
          <w:lang w:val="en-IE"/>
        </w:rPr>
        <w:t>.2</w:t>
      </w:r>
      <w:r w:rsidR="00585F9C" w:rsidRPr="0005431A">
        <w:rPr>
          <w:lang w:val="en-IE"/>
        </w:rPr>
        <w:t xml:space="preserve"> and </w:t>
      </w:r>
      <w:r w:rsidR="00585F9C" w:rsidRPr="0005431A">
        <w:rPr>
          <w:i/>
          <w:lang w:val="en-IE"/>
        </w:rPr>
        <w:t>xi=</w:t>
      </w:r>
      <w:r w:rsidR="00D95BD5" w:rsidRPr="0005431A">
        <w:rPr>
          <w:i/>
          <w:lang w:val="en-IE"/>
        </w:rPr>
        <w:t>0</w:t>
      </w:r>
      <w:r w:rsidR="00585F9C" w:rsidRPr="0005431A">
        <w:rPr>
          <w:i/>
          <w:lang w:val="en-IE"/>
        </w:rPr>
        <w:t xml:space="preserve">.5 </w:t>
      </w:r>
      <w:r w:rsidR="00585F9C" w:rsidRPr="0005431A">
        <w:rPr>
          <w:lang w:val="en-IE"/>
        </w:rPr>
        <w:t xml:space="preserve">also give good </w:t>
      </w:r>
      <w:r w:rsidR="00650B5B" w:rsidRPr="0005431A">
        <w:rPr>
          <w:lang w:val="en-IE"/>
        </w:rPr>
        <w:t>results</w:t>
      </w:r>
      <w:r w:rsidR="00650B5B" w:rsidRPr="000D745A">
        <w:rPr>
          <w:lang w:val="en-IE"/>
        </w:rPr>
        <w:t xml:space="preserve"> (</w:t>
      </w:r>
      <w:r w:rsidR="000D745A" w:rsidRPr="000D745A">
        <w:rPr>
          <w:lang w:val="en-IE"/>
        </w:rPr>
        <w:t>Dorigo and Gambardella, 1997)</w:t>
      </w:r>
      <w:r w:rsidR="004E7659">
        <w:rPr>
          <w:lang w:val="en-IE"/>
        </w:rPr>
        <w:t>.</w:t>
      </w:r>
    </w:p>
    <w:p w14:paraId="580FBF95" w14:textId="4CCE4A02" w:rsidR="000B3C97" w:rsidRPr="0005431A" w:rsidRDefault="00244802" w:rsidP="001A79D9">
      <w:pPr>
        <w:pStyle w:val="MSCHeading2"/>
      </w:pPr>
      <w:bookmarkStart w:id="254" w:name="_Toc396914497"/>
      <w:r>
        <w:t>10.</w:t>
      </w:r>
      <w:r w:rsidR="00AF4394">
        <w:t>5</w:t>
      </w:r>
      <w:r w:rsidR="007C1A8E">
        <w:tab/>
        <w:t>Comparison of Ant Colony A</w:t>
      </w:r>
      <w:r w:rsidR="000B3C97" w:rsidRPr="0005431A">
        <w:t>lgorithm</w:t>
      </w:r>
      <w:bookmarkEnd w:id="254"/>
    </w:p>
    <w:p w14:paraId="6F358E7E" w14:textId="232F3FFB" w:rsidR="000B3C97" w:rsidRDefault="000B3C97" w:rsidP="000B3C97">
      <w:pPr>
        <w:rPr>
          <w:lang w:val="en-IE"/>
        </w:rPr>
      </w:pPr>
      <w:r w:rsidRPr="0005431A">
        <w:rPr>
          <w:lang w:val="en-IE"/>
        </w:rPr>
        <w:t xml:space="preserve">Now that we have defined </w:t>
      </w:r>
      <w:r w:rsidR="00325A33" w:rsidRPr="0005431A">
        <w:rPr>
          <w:lang w:val="en-IE"/>
        </w:rPr>
        <w:t>optimal</w:t>
      </w:r>
      <w:r w:rsidRPr="0005431A">
        <w:rPr>
          <w:lang w:val="en-IE"/>
        </w:rPr>
        <w:t xml:space="preserve"> parameters for each ant colony algorithm</w:t>
      </w:r>
      <w:r w:rsidR="00325A33" w:rsidRPr="0005431A">
        <w:rPr>
          <w:lang w:val="en-IE"/>
        </w:rPr>
        <w:t xml:space="preserve"> fr</w:t>
      </w:r>
      <w:r w:rsidR="00F8543B" w:rsidRPr="0005431A">
        <w:rPr>
          <w:lang w:val="en-IE"/>
        </w:rPr>
        <w:t>om</w:t>
      </w:r>
      <w:r w:rsidR="00325A33" w:rsidRPr="0005431A">
        <w:rPr>
          <w:lang w:val="en-IE"/>
        </w:rPr>
        <w:t xml:space="preserve"> our problem</w:t>
      </w:r>
      <w:r w:rsidR="00F8543B" w:rsidRPr="0005431A">
        <w:rPr>
          <w:lang w:val="en-IE"/>
        </w:rPr>
        <w:t xml:space="preserve"> instances</w:t>
      </w:r>
      <w:r w:rsidRPr="0005431A">
        <w:rPr>
          <w:lang w:val="en-IE"/>
        </w:rPr>
        <w:t>, they can now be compared to one another and with the genetic algorith</w:t>
      </w:r>
      <w:r w:rsidR="007C1A8E">
        <w:rPr>
          <w:lang w:val="en-IE"/>
        </w:rPr>
        <w:t xml:space="preserve">m. The parameters are shown in </w:t>
      </w:r>
      <w:r w:rsidR="007C1A8E" w:rsidRPr="009F6401">
        <w:rPr>
          <w:lang w:val="en-IE"/>
        </w:rPr>
        <w:t>T</w:t>
      </w:r>
      <w:r w:rsidRPr="009F6401">
        <w:rPr>
          <w:lang w:val="en-IE"/>
        </w:rPr>
        <w:t xml:space="preserve">able </w:t>
      </w:r>
      <w:r w:rsidR="00034B49">
        <w:rPr>
          <w:lang w:val="en-IE"/>
        </w:rPr>
        <w:t>18</w:t>
      </w:r>
      <w:r w:rsidR="007C1A8E">
        <w:rPr>
          <w:lang w:val="en-IE"/>
        </w:rPr>
        <w:t>.</w:t>
      </w:r>
    </w:p>
    <w:p w14:paraId="2D0CBBA8" w14:textId="77777777" w:rsidR="007E7E74" w:rsidRPr="0005431A" w:rsidRDefault="007E7E74" w:rsidP="000B3C97">
      <w:pPr>
        <w:rPr>
          <w:lang w:val="en-IE"/>
        </w:rPr>
      </w:pPr>
    </w:p>
    <w:tbl>
      <w:tblPr>
        <w:tblW w:w="0" w:type="auto"/>
        <w:tblBorders>
          <w:top w:val="single" w:sz="4" w:space="0" w:color="auto"/>
          <w:bottom w:val="single" w:sz="4" w:space="0" w:color="auto"/>
        </w:tblBorders>
        <w:tblLook w:val="04A0" w:firstRow="1" w:lastRow="0" w:firstColumn="1" w:lastColumn="0" w:noHBand="0" w:noVBand="1"/>
      </w:tblPr>
      <w:tblGrid>
        <w:gridCol w:w="1238"/>
        <w:gridCol w:w="446"/>
        <w:gridCol w:w="380"/>
        <w:gridCol w:w="550"/>
        <w:gridCol w:w="1448"/>
        <w:gridCol w:w="544"/>
        <w:gridCol w:w="667"/>
        <w:gridCol w:w="550"/>
        <w:gridCol w:w="1054"/>
      </w:tblGrid>
      <w:tr w:rsidR="00112B6E" w:rsidRPr="0005431A" w14:paraId="5E1452EB" w14:textId="77777777" w:rsidTr="00112B6E">
        <w:tc>
          <w:tcPr>
            <w:tcW w:w="0" w:type="auto"/>
            <w:tcBorders>
              <w:top w:val="nil"/>
              <w:bottom w:val="single" w:sz="4" w:space="0" w:color="auto"/>
            </w:tcBorders>
          </w:tcPr>
          <w:p w14:paraId="5606BD6A" w14:textId="77777777" w:rsidR="007C1A8E" w:rsidRDefault="007C1A8E" w:rsidP="00112B6E">
            <w:pPr>
              <w:pStyle w:val="NoSpacing"/>
              <w:rPr>
                <w:sz w:val="20"/>
                <w:lang w:val="en-IE"/>
              </w:rPr>
            </w:pPr>
          </w:p>
          <w:p w14:paraId="7CDED146" w14:textId="77777777" w:rsidR="00894014" w:rsidRPr="0005431A" w:rsidRDefault="00A57D56" w:rsidP="00112B6E">
            <w:pPr>
              <w:pStyle w:val="NoSpacing"/>
              <w:rPr>
                <w:sz w:val="20"/>
                <w:lang w:val="en-IE"/>
              </w:rPr>
            </w:pPr>
            <w:r w:rsidRPr="0005431A">
              <w:rPr>
                <w:sz w:val="20"/>
                <w:lang w:val="en-IE"/>
              </w:rPr>
              <w:t>Algorithm</w:t>
            </w:r>
          </w:p>
        </w:tc>
        <w:tc>
          <w:tcPr>
            <w:tcW w:w="0" w:type="auto"/>
            <w:tcBorders>
              <w:top w:val="nil"/>
              <w:bottom w:val="single" w:sz="4" w:space="0" w:color="auto"/>
            </w:tcBorders>
          </w:tcPr>
          <w:p w14:paraId="0B0F59B4" w14:textId="77777777" w:rsidR="00894014" w:rsidRPr="0005431A" w:rsidRDefault="00894014" w:rsidP="00112B6E">
            <w:pPr>
              <w:pStyle w:val="NoSpacing"/>
              <w:rPr>
                <w:sz w:val="20"/>
                <w:lang w:val="en-IE"/>
              </w:rPr>
            </w:pPr>
            <w:r w:rsidRPr="0005431A">
              <w:rPr>
                <w:b/>
                <w:sz w:val="20"/>
                <w:lang w:val="en-IE"/>
              </w:rPr>
              <w:t>α,</w:t>
            </w:r>
          </w:p>
        </w:tc>
        <w:tc>
          <w:tcPr>
            <w:tcW w:w="0" w:type="auto"/>
            <w:tcBorders>
              <w:top w:val="nil"/>
              <w:bottom w:val="single" w:sz="4" w:space="0" w:color="auto"/>
            </w:tcBorders>
          </w:tcPr>
          <w:p w14:paraId="66F0F7D3" w14:textId="77777777" w:rsidR="00894014" w:rsidRPr="0005431A" w:rsidRDefault="00894014" w:rsidP="00112B6E">
            <w:pPr>
              <w:pStyle w:val="NoSpacing"/>
              <w:rPr>
                <w:sz w:val="20"/>
                <w:lang w:val="en-IE"/>
              </w:rPr>
            </w:pPr>
            <w:r w:rsidRPr="0005431A">
              <w:rPr>
                <w:b/>
                <w:sz w:val="20"/>
                <w:lang w:val="en-IE"/>
              </w:rPr>
              <w:t>β</w:t>
            </w:r>
          </w:p>
        </w:tc>
        <w:tc>
          <w:tcPr>
            <w:tcW w:w="0" w:type="auto"/>
            <w:tcBorders>
              <w:top w:val="nil"/>
              <w:bottom w:val="single" w:sz="4" w:space="0" w:color="auto"/>
            </w:tcBorders>
          </w:tcPr>
          <w:p w14:paraId="456044A6" w14:textId="77777777" w:rsidR="00894014" w:rsidRPr="0005431A" w:rsidRDefault="00894014" w:rsidP="00112B6E">
            <w:pPr>
              <w:pStyle w:val="NoSpacing"/>
              <w:rPr>
                <w:sz w:val="20"/>
                <w:lang w:val="en-IE"/>
              </w:rPr>
            </w:pPr>
            <m:oMathPara>
              <m:oMath>
                <m:r>
                  <m:rPr>
                    <m:sty m:val="b"/>
                  </m:rPr>
                  <w:rPr>
                    <w:rFonts w:ascii="Cambria Math" w:eastAsia="Cambria Math" w:hAnsi="Cambria Math"/>
                    <w:sz w:val="20"/>
                    <w:lang w:val="en-IE"/>
                  </w:rPr>
                  <m:t>ρ</m:t>
                </m:r>
              </m:oMath>
            </m:oMathPara>
          </w:p>
        </w:tc>
        <w:tc>
          <w:tcPr>
            <w:tcW w:w="0" w:type="auto"/>
            <w:tcBorders>
              <w:top w:val="nil"/>
              <w:bottom w:val="single" w:sz="4" w:space="0" w:color="auto"/>
            </w:tcBorders>
          </w:tcPr>
          <w:p w14:paraId="19367CD5" w14:textId="77777777" w:rsidR="00894014" w:rsidRPr="0005431A" w:rsidRDefault="00894014" w:rsidP="00112B6E">
            <w:pPr>
              <w:pStyle w:val="NoSpacing"/>
              <w:rPr>
                <w:sz w:val="20"/>
                <w:lang w:val="en-IE"/>
              </w:rPr>
            </w:pPr>
            <w:r w:rsidRPr="0005431A">
              <w:rPr>
                <w:sz w:val="20"/>
                <w:lang w:val="en-IE"/>
              </w:rPr>
              <w:t>No Ants</w:t>
            </w:r>
            <w:r w:rsidR="00E72AC9" w:rsidRPr="0005431A">
              <w:rPr>
                <w:sz w:val="20"/>
                <w:lang w:val="en-IE"/>
              </w:rPr>
              <w:t xml:space="preserve"> (m)</w:t>
            </w:r>
          </w:p>
        </w:tc>
        <w:tc>
          <w:tcPr>
            <w:tcW w:w="0" w:type="auto"/>
            <w:tcBorders>
              <w:top w:val="nil"/>
              <w:bottom w:val="single" w:sz="4" w:space="0" w:color="auto"/>
            </w:tcBorders>
          </w:tcPr>
          <w:p w14:paraId="5A5FB9C4" w14:textId="77777777" w:rsidR="00894014" w:rsidRPr="0005431A" w:rsidRDefault="00894014" w:rsidP="00112B6E">
            <w:pPr>
              <w:pStyle w:val="NoSpacing"/>
              <w:rPr>
                <w:sz w:val="20"/>
                <w:lang w:val="en-IE"/>
              </w:rPr>
            </w:pPr>
            <w:r w:rsidRPr="0005431A">
              <w:rPr>
                <w:sz w:val="20"/>
                <w:lang w:val="en-IE"/>
              </w:rPr>
              <w:t>w</w:t>
            </w:r>
          </w:p>
        </w:tc>
        <w:tc>
          <w:tcPr>
            <w:tcW w:w="0" w:type="auto"/>
            <w:tcBorders>
              <w:top w:val="nil"/>
              <w:bottom w:val="single" w:sz="4" w:space="0" w:color="auto"/>
            </w:tcBorders>
          </w:tcPr>
          <w:p w14:paraId="25666B7F" w14:textId="77777777" w:rsidR="00894014" w:rsidRPr="0005431A" w:rsidRDefault="00894014" w:rsidP="00112B6E">
            <w:pPr>
              <w:pStyle w:val="NoSpacing"/>
              <w:rPr>
                <w:sz w:val="20"/>
                <w:lang w:val="en-IE"/>
              </w:rPr>
            </w:pPr>
            <w:r w:rsidRPr="0005431A">
              <w:rPr>
                <w:sz w:val="20"/>
                <w:lang w:val="en-IE"/>
              </w:rPr>
              <w:t>Q0</w:t>
            </w:r>
          </w:p>
        </w:tc>
        <w:tc>
          <w:tcPr>
            <w:tcW w:w="0" w:type="auto"/>
            <w:tcBorders>
              <w:top w:val="nil"/>
              <w:bottom w:val="single" w:sz="4" w:space="0" w:color="auto"/>
            </w:tcBorders>
          </w:tcPr>
          <w:p w14:paraId="6536B210" w14:textId="77777777" w:rsidR="00894014" w:rsidRPr="0005431A" w:rsidRDefault="00894014" w:rsidP="00112B6E">
            <w:pPr>
              <w:pStyle w:val="NoSpacing"/>
              <w:rPr>
                <w:sz w:val="20"/>
                <w:lang w:val="en-IE"/>
              </w:rPr>
            </w:pPr>
            <w:r w:rsidRPr="0005431A">
              <w:rPr>
                <w:sz w:val="20"/>
                <w:lang w:val="en-IE"/>
              </w:rPr>
              <w:t>xi</w:t>
            </w:r>
          </w:p>
        </w:tc>
        <w:tc>
          <w:tcPr>
            <w:tcW w:w="0" w:type="auto"/>
            <w:tcBorders>
              <w:top w:val="nil"/>
              <w:bottom w:val="single" w:sz="4" w:space="0" w:color="auto"/>
            </w:tcBorders>
          </w:tcPr>
          <w:p w14:paraId="7E5A0239" w14:textId="77777777" w:rsidR="00894014" w:rsidRPr="0005431A" w:rsidRDefault="00894014" w:rsidP="00112B6E">
            <w:pPr>
              <w:pStyle w:val="NoSpacing"/>
              <w:rPr>
                <w:sz w:val="20"/>
                <w:lang w:val="en-IE"/>
              </w:rPr>
            </w:pPr>
            <w:r w:rsidRPr="0005431A">
              <w:rPr>
                <w:sz w:val="20"/>
                <w:lang w:val="en-IE"/>
              </w:rPr>
              <w:t xml:space="preserve"> </w:t>
            </w:r>
            <w:r w:rsidR="00E72AC9" w:rsidRPr="0005431A">
              <w:rPr>
                <w:i/>
                <w:sz w:val="20"/>
                <w:lang w:val="en-IE"/>
              </w:rPr>
              <w:t>τ0</w:t>
            </w:r>
          </w:p>
        </w:tc>
      </w:tr>
      <w:tr w:rsidR="00112B6E" w:rsidRPr="0005431A" w14:paraId="13EE5681" w14:textId="77777777" w:rsidTr="00112B6E">
        <w:tc>
          <w:tcPr>
            <w:tcW w:w="0" w:type="auto"/>
            <w:tcBorders>
              <w:top w:val="single" w:sz="4" w:space="0" w:color="auto"/>
              <w:bottom w:val="nil"/>
            </w:tcBorders>
          </w:tcPr>
          <w:p w14:paraId="4CBDF848" w14:textId="77777777" w:rsidR="00E14ECF" w:rsidRPr="0005431A" w:rsidRDefault="00E14ECF" w:rsidP="00112B6E">
            <w:pPr>
              <w:pStyle w:val="NoSpacing"/>
              <w:rPr>
                <w:sz w:val="20"/>
                <w:lang w:val="en-IE"/>
              </w:rPr>
            </w:pPr>
            <w:r w:rsidRPr="0005431A">
              <w:rPr>
                <w:sz w:val="20"/>
                <w:lang w:val="en-IE"/>
              </w:rPr>
              <w:t>AS</w:t>
            </w:r>
          </w:p>
        </w:tc>
        <w:tc>
          <w:tcPr>
            <w:tcW w:w="0" w:type="auto"/>
            <w:tcBorders>
              <w:top w:val="single" w:sz="4" w:space="0" w:color="auto"/>
              <w:bottom w:val="nil"/>
            </w:tcBorders>
          </w:tcPr>
          <w:p w14:paraId="2EEAC61D" w14:textId="77777777" w:rsidR="00E14ECF" w:rsidRPr="0005431A" w:rsidRDefault="00E14ECF" w:rsidP="00112B6E">
            <w:pPr>
              <w:pStyle w:val="NoSpacing"/>
              <w:rPr>
                <w:sz w:val="20"/>
                <w:lang w:val="en-IE"/>
              </w:rPr>
            </w:pPr>
            <w:r w:rsidRPr="0005431A">
              <w:rPr>
                <w:sz w:val="20"/>
                <w:lang w:val="en-IE"/>
              </w:rPr>
              <w:t>1</w:t>
            </w:r>
          </w:p>
        </w:tc>
        <w:tc>
          <w:tcPr>
            <w:tcW w:w="0" w:type="auto"/>
            <w:tcBorders>
              <w:top w:val="single" w:sz="4" w:space="0" w:color="auto"/>
              <w:bottom w:val="nil"/>
            </w:tcBorders>
          </w:tcPr>
          <w:p w14:paraId="7FBF05D9" w14:textId="77777777" w:rsidR="00E14ECF" w:rsidRPr="0005431A" w:rsidRDefault="00E14ECF" w:rsidP="00112B6E">
            <w:pPr>
              <w:pStyle w:val="NoSpacing"/>
              <w:rPr>
                <w:sz w:val="20"/>
                <w:lang w:val="en-IE"/>
              </w:rPr>
            </w:pPr>
            <w:r w:rsidRPr="0005431A">
              <w:rPr>
                <w:sz w:val="20"/>
                <w:lang w:val="en-IE"/>
              </w:rPr>
              <w:t>4</w:t>
            </w:r>
          </w:p>
        </w:tc>
        <w:tc>
          <w:tcPr>
            <w:tcW w:w="0" w:type="auto"/>
            <w:tcBorders>
              <w:top w:val="single" w:sz="4" w:space="0" w:color="auto"/>
              <w:bottom w:val="nil"/>
            </w:tcBorders>
          </w:tcPr>
          <w:p w14:paraId="5E504254" w14:textId="77777777" w:rsidR="00E14ECF" w:rsidRPr="0005431A" w:rsidRDefault="005226B0" w:rsidP="00112B6E">
            <w:pPr>
              <w:pStyle w:val="NoSpacing"/>
              <w:rPr>
                <w:sz w:val="20"/>
                <w:lang w:val="en-IE"/>
              </w:rPr>
            </w:pPr>
            <w:r w:rsidRPr="0005431A">
              <w:rPr>
                <w:sz w:val="20"/>
                <w:lang w:val="en-IE"/>
              </w:rPr>
              <w:t>0.3</w:t>
            </w:r>
          </w:p>
        </w:tc>
        <w:tc>
          <w:tcPr>
            <w:tcW w:w="0" w:type="auto"/>
            <w:tcBorders>
              <w:top w:val="single" w:sz="4" w:space="0" w:color="auto"/>
              <w:bottom w:val="nil"/>
            </w:tcBorders>
          </w:tcPr>
          <w:p w14:paraId="480D6AF4" w14:textId="77777777" w:rsidR="00E14ECF" w:rsidRPr="0005431A" w:rsidRDefault="00E14ECF" w:rsidP="00112B6E">
            <w:pPr>
              <w:pStyle w:val="NoSpacing"/>
              <w:rPr>
                <w:sz w:val="20"/>
                <w:lang w:val="en-IE"/>
              </w:rPr>
            </w:pPr>
            <w:r w:rsidRPr="0005431A">
              <w:rPr>
                <w:sz w:val="20"/>
                <w:lang w:val="en-IE"/>
              </w:rPr>
              <w:t>n</w:t>
            </w:r>
          </w:p>
        </w:tc>
        <w:tc>
          <w:tcPr>
            <w:tcW w:w="0" w:type="auto"/>
            <w:tcBorders>
              <w:top w:val="single" w:sz="4" w:space="0" w:color="auto"/>
              <w:bottom w:val="nil"/>
            </w:tcBorders>
          </w:tcPr>
          <w:p w14:paraId="45CCF5B2" w14:textId="77777777" w:rsidR="00E14ECF" w:rsidRPr="0005431A" w:rsidRDefault="00E14ECF" w:rsidP="00112B6E">
            <w:pPr>
              <w:pStyle w:val="NoSpacing"/>
              <w:rPr>
                <w:sz w:val="20"/>
                <w:lang w:val="en-IE"/>
              </w:rPr>
            </w:pPr>
            <w:r w:rsidRPr="0005431A">
              <w:rPr>
                <w:sz w:val="20"/>
                <w:lang w:val="en-IE"/>
              </w:rPr>
              <w:t>n/a</w:t>
            </w:r>
          </w:p>
        </w:tc>
        <w:tc>
          <w:tcPr>
            <w:tcW w:w="0" w:type="auto"/>
            <w:tcBorders>
              <w:top w:val="single" w:sz="4" w:space="0" w:color="auto"/>
              <w:bottom w:val="nil"/>
            </w:tcBorders>
          </w:tcPr>
          <w:p w14:paraId="62FA8C72" w14:textId="77777777" w:rsidR="00E14ECF" w:rsidRPr="0005431A" w:rsidRDefault="00325A33" w:rsidP="00112B6E">
            <w:pPr>
              <w:pStyle w:val="NoSpacing"/>
              <w:rPr>
                <w:sz w:val="20"/>
                <w:lang w:val="en-IE"/>
              </w:rPr>
            </w:pPr>
            <w:r w:rsidRPr="0005431A">
              <w:rPr>
                <w:sz w:val="20"/>
                <w:lang w:val="en-IE"/>
              </w:rPr>
              <w:t>n/a</w:t>
            </w:r>
          </w:p>
        </w:tc>
        <w:tc>
          <w:tcPr>
            <w:tcW w:w="0" w:type="auto"/>
            <w:tcBorders>
              <w:top w:val="single" w:sz="4" w:space="0" w:color="auto"/>
              <w:bottom w:val="nil"/>
            </w:tcBorders>
          </w:tcPr>
          <w:p w14:paraId="40EAE900" w14:textId="77777777" w:rsidR="00E14ECF" w:rsidRPr="0005431A" w:rsidRDefault="00325A33" w:rsidP="00112B6E">
            <w:pPr>
              <w:pStyle w:val="NoSpacing"/>
              <w:rPr>
                <w:sz w:val="20"/>
                <w:lang w:val="en-IE"/>
              </w:rPr>
            </w:pPr>
            <w:r w:rsidRPr="0005431A">
              <w:rPr>
                <w:sz w:val="20"/>
                <w:lang w:val="en-IE"/>
              </w:rPr>
              <w:t>n/a</w:t>
            </w:r>
          </w:p>
        </w:tc>
        <w:tc>
          <w:tcPr>
            <w:tcW w:w="0" w:type="auto"/>
            <w:tcBorders>
              <w:top w:val="single" w:sz="4" w:space="0" w:color="auto"/>
              <w:bottom w:val="nil"/>
            </w:tcBorders>
          </w:tcPr>
          <w:p w14:paraId="0EF97AF2" w14:textId="32FFDCB8" w:rsidR="00E14ECF" w:rsidRPr="0005431A" w:rsidRDefault="00E94F56" w:rsidP="00112B6E">
            <w:pPr>
              <w:pStyle w:val="NoSpacing"/>
              <w:rPr>
                <w:sz w:val="20"/>
                <w:lang w:val="en-IE"/>
              </w:rPr>
            </w:pPr>
            <w:r>
              <w:rPr>
                <w:sz w:val="20"/>
                <w:lang w:val="en-IE"/>
              </w:rPr>
              <w:t>Random</w:t>
            </w:r>
          </w:p>
        </w:tc>
      </w:tr>
      <w:tr w:rsidR="00112B6E" w:rsidRPr="0005431A" w14:paraId="0F97E916" w14:textId="77777777" w:rsidTr="00112B6E">
        <w:tc>
          <w:tcPr>
            <w:tcW w:w="0" w:type="auto"/>
            <w:tcBorders>
              <w:top w:val="nil"/>
              <w:bottom w:val="nil"/>
            </w:tcBorders>
          </w:tcPr>
          <w:p w14:paraId="39795C5E" w14:textId="77777777" w:rsidR="00E14ECF" w:rsidRPr="0005431A" w:rsidRDefault="00E14ECF" w:rsidP="00112B6E">
            <w:pPr>
              <w:pStyle w:val="NoSpacing"/>
              <w:rPr>
                <w:sz w:val="20"/>
                <w:lang w:val="en-IE"/>
              </w:rPr>
            </w:pPr>
            <w:r w:rsidRPr="0005431A">
              <w:rPr>
                <w:sz w:val="20"/>
                <w:lang w:val="en-IE"/>
              </w:rPr>
              <w:t>EAS</w:t>
            </w:r>
          </w:p>
        </w:tc>
        <w:tc>
          <w:tcPr>
            <w:tcW w:w="0" w:type="auto"/>
            <w:tcBorders>
              <w:top w:val="nil"/>
              <w:bottom w:val="nil"/>
            </w:tcBorders>
          </w:tcPr>
          <w:p w14:paraId="7FD96340" w14:textId="77777777" w:rsidR="00E14ECF" w:rsidRPr="0005431A" w:rsidRDefault="00E14ECF" w:rsidP="00112B6E">
            <w:pPr>
              <w:pStyle w:val="NoSpacing"/>
              <w:rPr>
                <w:sz w:val="20"/>
                <w:lang w:val="en-IE"/>
              </w:rPr>
            </w:pPr>
            <w:r w:rsidRPr="0005431A">
              <w:rPr>
                <w:sz w:val="20"/>
                <w:lang w:val="en-IE"/>
              </w:rPr>
              <w:t>1</w:t>
            </w:r>
          </w:p>
        </w:tc>
        <w:tc>
          <w:tcPr>
            <w:tcW w:w="0" w:type="auto"/>
            <w:tcBorders>
              <w:top w:val="nil"/>
              <w:bottom w:val="nil"/>
            </w:tcBorders>
          </w:tcPr>
          <w:p w14:paraId="51C19E09" w14:textId="77777777" w:rsidR="00E14ECF" w:rsidRPr="0005431A" w:rsidRDefault="00E14ECF" w:rsidP="00112B6E">
            <w:pPr>
              <w:pStyle w:val="NoSpacing"/>
              <w:rPr>
                <w:sz w:val="20"/>
                <w:lang w:val="en-IE"/>
              </w:rPr>
            </w:pPr>
            <w:r w:rsidRPr="0005431A">
              <w:rPr>
                <w:sz w:val="20"/>
                <w:lang w:val="en-IE"/>
              </w:rPr>
              <w:t>4</w:t>
            </w:r>
          </w:p>
        </w:tc>
        <w:tc>
          <w:tcPr>
            <w:tcW w:w="0" w:type="auto"/>
            <w:tcBorders>
              <w:top w:val="nil"/>
              <w:bottom w:val="nil"/>
            </w:tcBorders>
          </w:tcPr>
          <w:p w14:paraId="0BD8AEFE" w14:textId="77777777" w:rsidR="00E14ECF" w:rsidRPr="0005431A" w:rsidRDefault="005226B0" w:rsidP="00112B6E">
            <w:pPr>
              <w:pStyle w:val="NoSpacing"/>
              <w:rPr>
                <w:sz w:val="20"/>
                <w:lang w:val="en-IE"/>
              </w:rPr>
            </w:pPr>
            <w:r w:rsidRPr="0005431A">
              <w:rPr>
                <w:sz w:val="20"/>
                <w:lang w:val="en-IE"/>
              </w:rPr>
              <w:t>0.3</w:t>
            </w:r>
          </w:p>
        </w:tc>
        <w:tc>
          <w:tcPr>
            <w:tcW w:w="0" w:type="auto"/>
            <w:tcBorders>
              <w:top w:val="nil"/>
              <w:bottom w:val="nil"/>
            </w:tcBorders>
          </w:tcPr>
          <w:p w14:paraId="12BDF315" w14:textId="77777777" w:rsidR="00E14ECF" w:rsidRPr="0005431A" w:rsidRDefault="00E14ECF" w:rsidP="00112B6E">
            <w:pPr>
              <w:pStyle w:val="NoSpacing"/>
              <w:rPr>
                <w:sz w:val="20"/>
                <w:lang w:val="en-IE"/>
              </w:rPr>
            </w:pPr>
            <w:r w:rsidRPr="0005431A">
              <w:rPr>
                <w:sz w:val="20"/>
                <w:lang w:val="en-IE"/>
              </w:rPr>
              <w:t>n</w:t>
            </w:r>
          </w:p>
        </w:tc>
        <w:tc>
          <w:tcPr>
            <w:tcW w:w="0" w:type="auto"/>
            <w:tcBorders>
              <w:top w:val="nil"/>
              <w:bottom w:val="nil"/>
            </w:tcBorders>
          </w:tcPr>
          <w:p w14:paraId="1C2337EF" w14:textId="77777777" w:rsidR="00E14ECF" w:rsidRPr="0005431A" w:rsidRDefault="00E72AC9" w:rsidP="00112B6E">
            <w:pPr>
              <w:pStyle w:val="NoSpacing"/>
              <w:rPr>
                <w:sz w:val="20"/>
                <w:lang w:val="en-IE"/>
              </w:rPr>
            </w:pPr>
            <w:r w:rsidRPr="0005431A">
              <w:rPr>
                <w:sz w:val="20"/>
                <w:lang w:val="en-IE"/>
              </w:rPr>
              <w:t>10</w:t>
            </w:r>
          </w:p>
        </w:tc>
        <w:tc>
          <w:tcPr>
            <w:tcW w:w="0" w:type="auto"/>
            <w:tcBorders>
              <w:top w:val="nil"/>
              <w:bottom w:val="nil"/>
            </w:tcBorders>
          </w:tcPr>
          <w:p w14:paraId="0E25945C"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52B93A4E"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26FE949C" w14:textId="25FBD9EC" w:rsidR="00E14ECF" w:rsidRPr="0005431A" w:rsidRDefault="00E94F56" w:rsidP="00112B6E">
            <w:pPr>
              <w:pStyle w:val="NoSpacing"/>
              <w:rPr>
                <w:sz w:val="20"/>
                <w:lang w:val="en-IE"/>
              </w:rPr>
            </w:pPr>
            <w:r>
              <w:rPr>
                <w:sz w:val="20"/>
                <w:lang w:val="en-IE"/>
              </w:rPr>
              <w:t>Random</w:t>
            </w:r>
          </w:p>
        </w:tc>
      </w:tr>
      <w:tr w:rsidR="00112B6E" w:rsidRPr="0005431A" w14:paraId="7FFB97CF" w14:textId="77777777" w:rsidTr="00112B6E">
        <w:tc>
          <w:tcPr>
            <w:tcW w:w="0" w:type="auto"/>
            <w:tcBorders>
              <w:top w:val="nil"/>
              <w:bottom w:val="nil"/>
            </w:tcBorders>
          </w:tcPr>
          <w:p w14:paraId="51D59E40" w14:textId="77777777" w:rsidR="00E14ECF" w:rsidRPr="0005431A" w:rsidRDefault="00E14ECF" w:rsidP="00112B6E">
            <w:pPr>
              <w:pStyle w:val="NoSpacing"/>
              <w:rPr>
                <w:sz w:val="20"/>
                <w:lang w:val="en-IE"/>
              </w:rPr>
            </w:pPr>
            <w:r w:rsidRPr="0005431A">
              <w:rPr>
                <w:sz w:val="20"/>
                <w:lang w:val="en-IE"/>
              </w:rPr>
              <w:t>BWAS</w:t>
            </w:r>
          </w:p>
        </w:tc>
        <w:tc>
          <w:tcPr>
            <w:tcW w:w="0" w:type="auto"/>
            <w:tcBorders>
              <w:top w:val="nil"/>
              <w:bottom w:val="nil"/>
            </w:tcBorders>
          </w:tcPr>
          <w:p w14:paraId="0B24CC01" w14:textId="77777777" w:rsidR="00E14ECF" w:rsidRPr="0005431A" w:rsidRDefault="00E14ECF" w:rsidP="00112B6E">
            <w:pPr>
              <w:pStyle w:val="NoSpacing"/>
              <w:rPr>
                <w:sz w:val="20"/>
                <w:lang w:val="en-IE"/>
              </w:rPr>
            </w:pPr>
            <w:r w:rsidRPr="0005431A">
              <w:rPr>
                <w:sz w:val="20"/>
                <w:lang w:val="en-IE"/>
              </w:rPr>
              <w:t>1</w:t>
            </w:r>
          </w:p>
        </w:tc>
        <w:tc>
          <w:tcPr>
            <w:tcW w:w="0" w:type="auto"/>
            <w:tcBorders>
              <w:top w:val="nil"/>
              <w:bottom w:val="nil"/>
            </w:tcBorders>
          </w:tcPr>
          <w:p w14:paraId="1DB2F22C" w14:textId="77777777" w:rsidR="00E14ECF" w:rsidRPr="0005431A" w:rsidRDefault="00E14ECF" w:rsidP="00112B6E">
            <w:pPr>
              <w:pStyle w:val="NoSpacing"/>
              <w:rPr>
                <w:sz w:val="20"/>
                <w:lang w:val="en-IE"/>
              </w:rPr>
            </w:pPr>
            <w:r w:rsidRPr="0005431A">
              <w:rPr>
                <w:sz w:val="20"/>
                <w:lang w:val="en-IE"/>
              </w:rPr>
              <w:t>4</w:t>
            </w:r>
          </w:p>
        </w:tc>
        <w:tc>
          <w:tcPr>
            <w:tcW w:w="0" w:type="auto"/>
            <w:tcBorders>
              <w:top w:val="nil"/>
              <w:bottom w:val="nil"/>
            </w:tcBorders>
          </w:tcPr>
          <w:p w14:paraId="7501311D" w14:textId="77777777" w:rsidR="00E14ECF" w:rsidRPr="0005431A" w:rsidRDefault="005226B0" w:rsidP="00112B6E">
            <w:pPr>
              <w:pStyle w:val="NoSpacing"/>
              <w:rPr>
                <w:sz w:val="20"/>
                <w:lang w:val="en-IE"/>
              </w:rPr>
            </w:pPr>
            <w:r w:rsidRPr="0005431A">
              <w:rPr>
                <w:sz w:val="20"/>
                <w:lang w:val="en-IE"/>
              </w:rPr>
              <w:t>0.3</w:t>
            </w:r>
          </w:p>
        </w:tc>
        <w:tc>
          <w:tcPr>
            <w:tcW w:w="0" w:type="auto"/>
            <w:tcBorders>
              <w:top w:val="nil"/>
              <w:bottom w:val="nil"/>
            </w:tcBorders>
          </w:tcPr>
          <w:p w14:paraId="49C6090A" w14:textId="77777777" w:rsidR="00E14ECF" w:rsidRPr="0005431A" w:rsidRDefault="00E14ECF" w:rsidP="00112B6E">
            <w:pPr>
              <w:pStyle w:val="NoSpacing"/>
              <w:rPr>
                <w:sz w:val="20"/>
                <w:lang w:val="en-IE"/>
              </w:rPr>
            </w:pPr>
            <w:r w:rsidRPr="0005431A">
              <w:rPr>
                <w:sz w:val="20"/>
                <w:lang w:val="en-IE"/>
              </w:rPr>
              <w:t>n</w:t>
            </w:r>
          </w:p>
        </w:tc>
        <w:tc>
          <w:tcPr>
            <w:tcW w:w="0" w:type="auto"/>
            <w:tcBorders>
              <w:top w:val="nil"/>
              <w:bottom w:val="nil"/>
            </w:tcBorders>
          </w:tcPr>
          <w:p w14:paraId="4D55A6DD" w14:textId="77777777" w:rsidR="00E14ECF" w:rsidRPr="0005431A" w:rsidRDefault="00E14ECF" w:rsidP="00112B6E">
            <w:pPr>
              <w:pStyle w:val="NoSpacing"/>
              <w:rPr>
                <w:sz w:val="20"/>
                <w:lang w:val="en-IE"/>
              </w:rPr>
            </w:pPr>
            <w:r w:rsidRPr="0005431A">
              <w:rPr>
                <w:sz w:val="20"/>
                <w:lang w:val="en-IE"/>
              </w:rPr>
              <w:t>n/a</w:t>
            </w:r>
          </w:p>
        </w:tc>
        <w:tc>
          <w:tcPr>
            <w:tcW w:w="0" w:type="auto"/>
            <w:tcBorders>
              <w:top w:val="nil"/>
              <w:bottom w:val="nil"/>
            </w:tcBorders>
          </w:tcPr>
          <w:p w14:paraId="69EF4B24"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1C22A2A2"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77C5F2AC" w14:textId="276544B0" w:rsidR="00E14ECF" w:rsidRPr="0005431A" w:rsidRDefault="004C62B8" w:rsidP="00E94F56">
            <w:pPr>
              <w:pStyle w:val="NoSpacing"/>
              <w:rPr>
                <w:sz w:val="20"/>
                <w:lang w:val="en-IE"/>
              </w:rPr>
            </w:pPr>
            <w:r w:rsidRPr="0005431A">
              <w:rPr>
                <w:sz w:val="20"/>
                <w:lang w:val="en-IE"/>
              </w:rPr>
              <w:t>1</w:t>
            </w:r>
            <w:r w:rsidR="00E14ECF" w:rsidRPr="0005431A">
              <w:rPr>
                <w:sz w:val="20"/>
                <w:lang w:val="en-IE"/>
              </w:rPr>
              <w:t>/C</w:t>
            </w:r>
            <w:r w:rsidR="00E14ECF" w:rsidRPr="0005431A">
              <w:rPr>
                <w:sz w:val="20"/>
                <w:vertAlign w:val="superscript"/>
                <w:lang w:val="en-IE"/>
              </w:rPr>
              <w:t>nn</w:t>
            </w:r>
          </w:p>
        </w:tc>
      </w:tr>
      <w:tr w:rsidR="00112B6E" w:rsidRPr="0005431A" w14:paraId="5D5B27C4" w14:textId="77777777" w:rsidTr="00112B6E">
        <w:tc>
          <w:tcPr>
            <w:tcW w:w="0" w:type="auto"/>
            <w:tcBorders>
              <w:top w:val="nil"/>
              <w:bottom w:val="nil"/>
            </w:tcBorders>
          </w:tcPr>
          <w:p w14:paraId="71FBCC9E" w14:textId="77777777" w:rsidR="00E14ECF" w:rsidRPr="0005431A" w:rsidRDefault="00E14ECF" w:rsidP="00112B6E">
            <w:pPr>
              <w:pStyle w:val="NoSpacing"/>
              <w:rPr>
                <w:sz w:val="20"/>
                <w:lang w:val="en-IE"/>
              </w:rPr>
            </w:pPr>
            <w:r w:rsidRPr="0005431A">
              <w:rPr>
                <w:sz w:val="20"/>
                <w:lang w:val="en-IE"/>
              </w:rPr>
              <w:t>MMAS</w:t>
            </w:r>
          </w:p>
        </w:tc>
        <w:tc>
          <w:tcPr>
            <w:tcW w:w="0" w:type="auto"/>
            <w:tcBorders>
              <w:top w:val="nil"/>
              <w:bottom w:val="nil"/>
            </w:tcBorders>
          </w:tcPr>
          <w:p w14:paraId="63E5C34E" w14:textId="77777777" w:rsidR="00E14ECF" w:rsidRPr="0005431A" w:rsidRDefault="00E14ECF" w:rsidP="00112B6E">
            <w:pPr>
              <w:pStyle w:val="NoSpacing"/>
              <w:rPr>
                <w:sz w:val="20"/>
                <w:lang w:val="en-IE"/>
              </w:rPr>
            </w:pPr>
            <w:r w:rsidRPr="0005431A">
              <w:rPr>
                <w:sz w:val="20"/>
                <w:lang w:val="en-IE"/>
              </w:rPr>
              <w:t>1</w:t>
            </w:r>
          </w:p>
        </w:tc>
        <w:tc>
          <w:tcPr>
            <w:tcW w:w="0" w:type="auto"/>
            <w:tcBorders>
              <w:top w:val="nil"/>
              <w:bottom w:val="nil"/>
            </w:tcBorders>
          </w:tcPr>
          <w:p w14:paraId="0082758F" w14:textId="77777777" w:rsidR="00E14ECF" w:rsidRPr="0005431A" w:rsidRDefault="00E14ECF" w:rsidP="00112B6E">
            <w:pPr>
              <w:pStyle w:val="NoSpacing"/>
              <w:rPr>
                <w:sz w:val="20"/>
                <w:lang w:val="en-IE"/>
              </w:rPr>
            </w:pPr>
            <w:r w:rsidRPr="0005431A">
              <w:rPr>
                <w:sz w:val="20"/>
                <w:lang w:val="en-IE"/>
              </w:rPr>
              <w:t>4</w:t>
            </w:r>
          </w:p>
        </w:tc>
        <w:tc>
          <w:tcPr>
            <w:tcW w:w="0" w:type="auto"/>
            <w:tcBorders>
              <w:top w:val="nil"/>
              <w:bottom w:val="nil"/>
            </w:tcBorders>
          </w:tcPr>
          <w:p w14:paraId="27E4A9D8" w14:textId="77777777" w:rsidR="00E14ECF" w:rsidRPr="0005431A" w:rsidRDefault="005226B0" w:rsidP="00112B6E">
            <w:pPr>
              <w:pStyle w:val="NoSpacing"/>
              <w:rPr>
                <w:sz w:val="20"/>
                <w:lang w:val="en-IE"/>
              </w:rPr>
            </w:pPr>
            <w:r w:rsidRPr="0005431A">
              <w:rPr>
                <w:sz w:val="20"/>
                <w:lang w:val="en-IE"/>
              </w:rPr>
              <w:t>0.3</w:t>
            </w:r>
          </w:p>
        </w:tc>
        <w:tc>
          <w:tcPr>
            <w:tcW w:w="0" w:type="auto"/>
            <w:tcBorders>
              <w:top w:val="nil"/>
              <w:bottom w:val="nil"/>
            </w:tcBorders>
          </w:tcPr>
          <w:p w14:paraId="0A549479" w14:textId="77777777" w:rsidR="00E14ECF" w:rsidRPr="0005431A" w:rsidRDefault="00E14ECF" w:rsidP="00112B6E">
            <w:pPr>
              <w:pStyle w:val="NoSpacing"/>
              <w:rPr>
                <w:sz w:val="20"/>
                <w:lang w:val="en-IE"/>
              </w:rPr>
            </w:pPr>
            <w:r w:rsidRPr="0005431A">
              <w:rPr>
                <w:sz w:val="20"/>
                <w:lang w:val="en-IE"/>
              </w:rPr>
              <w:t>25</w:t>
            </w:r>
          </w:p>
        </w:tc>
        <w:tc>
          <w:tcPr>
            <w:tcW w:w="0" w:type="auto"/>
            <w:tcBorders>
              <w:top w:val="nil"/>
              <w:bottom w:val="nil"/>
            </w:tcBorders>
          </w:tcPr>
          <w:p w14:paraId="69D08C21" w14:textId="77777777" w:rsidR="00E14ECF" w:rsidRPr="0005431A" w:rsidRDefault="00E14ECF" w:rsidP="00112B6E">
            <w:pPr>
              <w:pStyle w:val="NoSpacing"/>
              <w:rPr>
                <w:sz w:val="20"/>
                <w:lang w:val="en-IE"/>
              </w:rPr>
            </w:pPr>
            <w:r w:rsidRPr="0005431A">
              <w:rPr>
                <w:sz w:val="20"/>
                <w:lang w:val="en-IE"/>
              </w:rPr>
              <w:t>n/a</w:t>
            </w:r>
          </w:p>
        </w:tc>
        <w:tc>
          <w:tcPr>
            <w:tcW w:w="0" w:type="auto"/>
            <w:tcBorders>
              <w:top w:val="nil"/>
              <w:bottom w:val="nil"/>
            </w:tcBorders>
          </w:tcPr>
          <w:p w14:paraId="009CCFF5"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1AE28C79" w14:textId="77777777" w:rsidR="00E14ECF" w:rsidRPr="0005431A" w:rsidRDefault="00325A33" w:rsidP="00112B6E">
            <w:pPr>
              <w:pStyle w:val="NoSpacing"/>
              <w:rPr>
                <w:sz w:val="20"/>
                <w:lang w:val="en-IE"/>
              </w:rPr>
            </w:pPr>
            <w:r w:rsidRPr="0005431A">
              <w:rPr>
                <w:sz w:val="20"/>
                <w:lang w:val="en-IE"/>
              </w:rPr>
              <w:t>n/a</w:t>
            </w:r>
          </w:p>
        </w:tc>
        <w:tc>
          <w:tcPr>
            <w:tcW w:w="0" w:type="auto"/>
            <w:tcBorders>
              <w:top w:val="nil"/>
              <w:bottom w:val="nil"/>
            </w:tcBorders>
          </w:tcPr>
          <w:p w14:paraId="0033C6B8" w14:textId="5A7A7848" w:rsidR="00E14ECF" w:rsidRPr="0005431A" w:rsidRDefault="00E94F56" w:rsidP="00112B6E">
            <w:pPr>
              <w:pStyle w:val="NoSpacing"/>
              <w:rPr>
                <w:sz w:val="20"/>
                <w:lang w:val="en-IE"/>
              </w:rPr>
            </w:pPr>
            <w:r>
              <w:rPr>
                <w:sz w:val="20"/>
                <w:lang w:val="en-IE"/>
              </w:rPr>
              <w:t>1/</w:t>
            </w:r>
            <w:r w:rsidR="00E14ECF" w:rsidRPr="0005431A">
              <w:rPr>
                <w:sz w:val="20"/>
                <w:lang w:val="en-IE"/>
              </w:rPr>
              <w:t>C</w:t>
            </w:r>
            <w:r w:rsidR="00E14ECF" w:rsidRPr="0005431A">
              <w:rPr>
                <w:sz w:val="20"/>
                <w:vertAlign w:val="superscript"/>
                <w:lang w:val="en-IE"/>
              </w:rPr>
              <w:t>nn</w:t>
            </w:r>
          </w:p>
        </w:tc>
      </w:tr>
      <w:tr w:rsidR="00112B6E" w:rsidRPr="0005431A" w14:paraId="4AC9A389" w14:textId="77777777" w:rsidTr="00112B6E">
        <w:tc>
          <w:tcPr>
            <w:tcW w:w="0" w:type="auto"/>
            <w:tcBorders>
              <w:top w:val="nil"/>
              <w:bottom w:val="nil"/>
            </w:tcBorders>
          </w:tcPr>
          <w:p w14:paraId="0D118521" w14:textId="77777777" w:rsidR="00E14ECF" w:rsidRPr="0005431A" w:rsidRDefault="00E14ECF" w:rsidP="00112B6E">
            <w:pPr>
              <w:pStyle w:val="NoSpacing"/>
              <w:rPr>
                <w:sz w:val="20"/>
                <w:lang w:val="en-IE"/>
              </w:rPr>
            </w:pPr>
            <w:r w:rsidRPr="0005431A">
              <w:rPr>
                <w:sz w:val="20"/>
                <w:lang w:val="en-IE"/>
              </w:rPr>
              <w:t>ACS</w:t>
            </w:r>
          </w:p>
        </w:tc>
        <w:tc>
          <w:tcPr>
            <w:tcW w:w="0" w:type="auto"/>
            <w:tcBorders>
              <w:top w:val="nil"/>
              <w:bottom w:val="nil"/>
            </w:tcBorders>
          </w:tcPr>
          <w:p w14:paraId="742CF0EB" w14:textId="77777777" w:rsidR="00E14ECF" w:rsidRPr="0005431A" w:rsidRDefault="00E14ECF" w:rsidP="00112B6E">
            <w:pPr>
              <w:pStyle w:val="NoSpacing"/>
              <w:rPr>
                <w:sz w:val="20"/>
                <w:lang w:val="en-IE"/>
              </w:rPr>
            </w:pPr>
            <w:r w:rsidRPr="0005431A">
              <w:rPr>
                <w:sz w:val="20"/>
                <w:lang w:val="en-IE"/>
              </w:rPr>
              <w:t>1</w:t>
            </w:r>
          </w:p>
        </w:tc>
        <w:tc>
          <w:tcPr>
            <w:tcW w:w="0" w:type="auto"/>
            <w:tcBorders>
              <w:top w:val="nil"/>
              <w:bottom w:val="nil"/>
            </w:tcBorders>
          </w:tcPr>
          <w:p w14:paraId="7B234E78" w14:textId="77777777" w:rsidR="00E14ECF" w:rsidRPr="0005431A" w:rsidRDefault="00E14ECF" w:rsidP="00112B6E">
            <w:pPr>
              <w:pStyle w:val="NoSpacing"/>
              <w:rPr>
                <w:sz w:val="20"/>
                <w:lang w:val="en-IE"/>
              </w:rPr>
            </w:pPr>
            <w:r w:rsidRPr="0005431A">
              <w:rPr>
                <w:sz w:val="20"/>
                <w:lang w:val="en-IE"/>
              </w:rPr>
              <w:t>4</w:t>
            </w:r>
          </w:p>
        </w:tc>
        <w:tc>
          <w:tcPr>
            <w:tcW w:w="0" w:type="auto"/>
            <w:tcBorders>
              <w:top w:val="nil"/>
              <w:bottom w:val="nil"/>
            </w:tcBorders>
          </w:tcPr>
          <w:p w14:paraId="14864F67" w14:textId="77777777" w:rsidR="00E14ECF" w:rsidRPr="0005431A" w:rsidRDefault="005226B0" w:rsidP="00A57D56">
            <w:pPr>
              <w:pStyle w:val="NoSpacing"/>
              <w:rPr>
                <w:sz w:val="20"/>
                <w:lang w:val="en-IE"/>
              </w:rPr>
            </w:pPr>
            <w:r w:rsidRPr="0005431A">
              <w:rPr>
                <w:sz w:val="20"/>
                <w:lang w:val="en-IE"/>
              </w:rPr>
              <w:t>0.</w:t>
            </w:r>
            <w:r w:rsidR="00A57D56" w:rsidRPr="0005431A">
              <w:rPr>
                <w:sz w:val="20"/>
                <w:lang w:val="en-IE"/>
              </w:rPr>
              <w:t>1</w:t>
            </w:r>
          </w:p>
        </w:tc>
        <w:tc>
          <w:tcPr>
            <w:tcW w:w="0" w:type="auto"/>
            <w:tcBorders>
              <w:top w:val="nil"/>
              <w:bottom w:val="nil"/>
            </w:tcBorders>
          </w:tcPr>
          <w:p w14:paraId="7FA0D4FE" w14:textId="77777777" w:rsidR="00E14ECF" w:rsidRPr="0005431A" w:rsidRDefault="00E14ECF" w:rsidP="00112B6E">
            <w:pPr>
              <w:pStyle w:val="NoSpacing"/>
              <w:rPr>
                <w:sz w:val="20"/>
                <w:lang w:val="en-IE"/>
              </w:rPr>
            </w:pPr>
            <w:r w:rsidRPr="0005431A">
              <w:rPr>
                <w:sz w:val="20"/>
                <w:lang w:val="en-IE"/>
              </w:rPr>
              <w:t>15</w:t>
            </w:r>
          </w:p>
        </w:tc>
        <w:tc>
          <w:tcPr>
            <w:tcW w:w="0" w:type="auto"/>
            <w:tcBorders>
              <w:top w:val="nil"/>
              <w:bottom w:val="nil"/>
            </w:tcBorders>
          </w:tcPr>
          <w:p w14:paraId="5818056A" w14:textId="77777777" w:rsidR="00E14ECF" w:rsidRPr="0005431A" w:rsidRDefault="00E14ECF" w:rsidP="00112B6E">
            <w:pPr>
              <w:pStyle w:val="NoSpacing"/>
              <w:rPr>
                <w:sz w:val="20"/>
                <w:lang w:val="en-IE"/>
              </w:rPr>
            </w:pPr>
            <w:r w:rsidRPr="0005431A">
              <w:rPr>
                <w:sz w:val="20"/>
                <w:lang w:val="en-IE"/>
              </w:rPr>
              <w:t>n/a</w:t>
            </w:r>
          </w:p>
        </w:tc>
        <w:tc>
          <w:tcPr>
            <w:tcW w:w="0" w:type="auto"/>
            <w:tcBorders>
              <w:top w:val="nil"/>
              <w:bottom w:val="nil"/>
            </w:tcBorders>
          </w:tcPr>
          <w:p w14:paraId="2C949823" w14:textId="77777777" w:rsidR="00E14ECF" w:rsidRPr="0005431A" w:rsidRDefault="00E14ECF" w:rsidP="00112B6E">
            <w:pPr>
              <w:pStyle w:val="NoSpacing"/>
              <w:rPr>
                <w:sz w:val="20"/>
                <w:lang w:val="en-IE"/>
              </w:rPr>
            </w:pPr>
            <w:r w:rsidRPr="0005431A">
              <w:rPr>
                <w:sz w:val="20"/>
                <w:lang w:val="en-IE"/>
              </w:rPr>
              <w:t>0.98</w:t>
            </w:r>
          </w:p>
        </w:tc>
        <w:tc>
          <w:tcPr>
            <w:tcW w:w="0" w:type="auto"/>
            <w:tcBorders>
              <w:top w:val="nil"/>
              <w:bottom w:val="nil"/>
            </w:tcBorders>
          </w:tcPr>
          <w:p w14:paraId="5B9D4E61" w14:textId="19B4FFC7" w:rsidR="00E14ECF" w:rsidRPr="0005431A" w:rsidRDefault="00E94F56" w:rsidP="00112B6E">
            <w:pPr>
              <w:pStyle w:val="NoSpacing"/>
              <w:rPr>
                <w:sz w:val="20"/>
                <w:lang w:val="en-IE"/>
              </w:rPr>
            </w:pPr>
            <w:r>
              <w:rPr>
                <w:sz w:val="20"/>
                <w:lang w:val="en-IE"/>
              </w:rPr>
              <w:t>0.3</w:t>
            </w:r>
          </w:p>
        </w:tc>
        <w:tc>
          <w:tcPr>
            <w:tcW w:w="0" w:type="auto"/>
            <w:tcBorders>
              <w:top w:val="nil"/>
              <w:bottom w:val="nil"/>
            </w:tcBorders>
          </w:tcPr>
          <w:p w14:paraId="3CD4CD02" w14:textId="77777777" w:rsidR="005226B0" w:rsidRPr="0005431A" w:rsidRDefault="00E14ECF" w:rsidP="00112B6E">
            <w:pPr>
              <w:pStyle w:val="NoSpacing"/>
              <w:rPr>
                <w:sz w:val="20"/>
                <w:vertAlign w:val="superscript"/>
                <w:lang w:val="en-IE"/>
              </w:rPr>
            </w:pPr>
            <w:r w:rsidRPr="0005431A">
              <w:rPr>
                <w:sz w:val="20"/>
                <w:lang w:val="en-IE"/>
              </w:rPr>
              <w:t>1/C</w:t>
            </w:r>
            <w:r w:rsidRPr="0005431A">
              <w:rPr>
                <w:sz w:val="20"/>
                <w:vertAlign w:val="superscript"/>
                <w:lang w:val="en-IE"/>
              </w:rPr>
              <w:t>nn</w:t>
            </w:r>
          </w:p>
        </w:tc>
      </w:tr>
      <w:tr w:rsidR="00112B6E" w:rsidRPr="0005431A" w14:paraId="4D5F72F1" w14:textId="77777777" w:rsidTr="00112B6E">
        <w:tc>
          <w:tcPr>
            <w:tcW w:w="0" w:type="auto"/>
            <w:tcBorders>
              <w:top w:val="nil"/>
              <w:bottom w:val="single" w:sz="4" w:space="0" w:color="auto"/>
            </w:tcBorders>
          </w:tcPr>
          <w:p w14:paraId="3493A87F" w14:textId="77777777" w:rsidR="00E14ECF" w:rsidRPr="0005431A" w:rsidRDefault="00E14ECF" w:rsidP="00112B6E">
            <w:pPr>
              <w:pStyle w:val="NoSpacing"/>
              <w:rPr>
                <w:sz w:val="20"/>
                <w:lang w:val="en-IE"/>
              </w:rPr>
            </w:pPr>
            <w:r w:rsidRPr="0005431A">
              <w:rPr>
                <w:sz w:val="20"/>
                <w:lang w:val="en-IE"/>
              </w:rPr>
              <w:t>MA</w:t>
            </w:r>
          </w:p>
        </w:tc>
        <w:tc>
          <w:tcPr>
            <w:tcW w:w="0" w:type="auto"/>
            <w:tcBorders>
              <w:top w:val="nil"/>
              <w:bottom w:val="single" w:sz="4" w:space="0" w:color="auto"/>
            </w:tcBorders>
          </w:tcPr>
          <w:p w14:paraId="1FB3CEEE" w14:textId="77777777" w:rsidR="00E14ECF" w:rsidRPr="0005431A" w:rsidRDefault="00E14ECF" w:rsidP="00112B6E">
            <w:pPr>
              <w:pStyle w:val="NoSpacing"/>
              <w:rPr>
                <w:sz w:val="20"/>
                <w:lang w:val="en-IE"/>
              </w:rPr>
            </w:pPr>
            <w:r w:rsidRPr="0005431A">
              <w:rPr>
                <w:sz w:val="20"/>
                <w:lang w:val="en-IE"/>
              </w:rPr>
              <w:t>1</w:t>
            </w:r>
          </w:p>
        </w:tc>
        <w:tc>
          <w:tcPr>
            <w:tcW w:w="0" w:type="auto"/>
            <w:tcBorders>
              <w:top w:val="nil"/>
              <w:bottom w:val="single" w:sz="4" w:space="0" w:color="auto"/>
            </w:tcBorders>
          </w:tcPr>
          <w:p w14:paraId="50163C2E" w14:textId="77777777" w:rsidR="00E14ECF" w:rsidRPr="0005431A" w:rsidRDefault="00E14ECF" w:rsidP="00112B6E">
            <w:pPr>
              <w:pStyle w:val="NoSpacing"/>
              <w:rPr>
                <w:sz w:val="20"/>
                <w:lang w:val="en-IE"/>
              </w:rPr>
            </w:pPr>
            <w:r w:rsidRPr="0005431A">
              <w:rPr>
                <w:sz w:val="20"/>
                <w:lang w:val="en-IE"/>
              </w:rPr>
              <w:t>4</w:t>
            </w:r>
          </w:p>
        </w:tc>
        <w:tc>
          <w:tcPr>
            <w:tcW w:w="0" w:type="auto"/>
            <w:tcBorders>
              <w:top w:val="nil"/>
              <w:bottom w:val="single" w:sz="4" w:space="0" w:color="auto"/>
            </w:tcBorders>
          </w:tcPr>
          <w:p w14:paraId="000F81A3" w14:textId="1299014E" w:rsidR="00E14ECF" w:rsidRPr="0005431A" w:rsidRDefault="00E14ECF" w:rsidP="00E94F56">
            <w:pPr>
              <w:pStyle w:val="NoSpacing"/>
              <w:rPr>
                <w:sz w:val="20"/>
                <w:lang w:val="en-IE"/>
              </w:rPr>
            </w:pPr>
            <w:r w:rsidRPr="0005431A">
              <w:rPr>
                <w:sz w:val="20"/>
                <w:lang w:val="en-IE"/>
              </w:rPr>
              <w:t>0.</w:t>
            </w:r>
            <w:r w:rsidR="00E94F56">
              <w:rPr>
                <w:sz w:val="20"/>
                <w:lang w:val="en-IE"/>
              </w:rPr>
              <w:t>3</w:t>
            </w:r>
          </w:p>
        </w:tc>
        <w:tc>
          <w:tcPr>
            <w:tcW w:w="0" w:type="auto"/>
            <w:tcBorders>
              <w:top w:val="nil"/>
              <w:bottom w:val="single" w:sz="4" w:space="0" w:color="auto"/>
            </w:tcBorders>
          </w:tcPr>
          <w:p w14:paraId="6DED0448" w14:textId="63281FBF" w:rsidR="00E14ECF" w:rsidRPr="0005431A" w:rsidRDefault="00E94F56" w:rsidP="00112B6E">
            <w:pPr>
              <w:pStyle w:val="NoSpacing"/>
              <w:rPr>
                <w:sz w:val="20"/>
                <w:lang w:val="en-IE"/>
              </w:rPr>
            </w:pPr>
            <w:r>
              <w:rPr>
                <w:sz w:val="20"/>
                <w:lang w:val="en-IE"/>
              </w:rPr>
              <w:t>3</w:t>
            </w:r>
          </w:p>
        </w:tc>
        <w:tc>
          <w:tcPr>
            <w:tcW w:w="0" w:type="auto"/>
            <w:tcBorders>
              <w:top w:val="nil"/>
              <w:bottom w:val="single" w:sz="4" w:space="0" w:color="auto"/>
            </w:tcBorders>
          </w:tcPr>
          <w:p w14:paraId="38CA3598" w14:textId="3E59EDE5" w:rsidR="00E14ECF" w:rsidRPr="0005431A" w:rsidRDefault="00E94F56" w:rsidP="00112B6E">
            <w:pPr>
              <w:pStyle w:val="NoSpacing"/>
              <w:rPr>
                <w:sz w:val="20"/>
                <w:lang w:val="en-IE"/>
              </w:rPr>
            </w:pPr>
            <w:r>
              <w:rPr>
                <w:sz w:val="20"/>
                <w:lang w:val="en-IE"/>
              </w:rPr>
              <w:t>n</w:t>
            </w:r>
          </w:p>
        </w:tc>
        <w:tc>
          <w:tcPr>
            <w:tcW w:w="0" w:type="auto"/>
            <w:tcBorders>
              <w:top w:val="nil"/>
              <w:bottom w:val="single" w:sz="4" w:space="0" w:color="auto"/>
            </w:tcBorders>
          </w:tcPr>
          <w:p w14:paraId="4076DE03" w14:textId="77777777" w:rsidR="00E14ECF" w:rsidRPr="0005431A" w:rsidRDefault="00E14ECF" w:rsidP="00112B6E">
            <w:pPr>
              <w:pStyle w:val="NoSpacing"/>
              <w:rPr>
                <w:sz w:val="20"/>
                <w:lang w:val="en-IE"/>
              </w:rPr>
            </w:pPr>
            <w:r w:rsidRPr="0005431A">
              <w:rPr>
                <w:sz w:val="20"/>
                <w:lang w:val="en-IE"/>
              </w:rPr>
              <w:t>0.98</w:t>
            </w:r>
          </w:p>
        </w:tc>
        <w:tc>
          <w:tcPr>
            <w:tcW w:w="0" w:type="auto"/>
            <w:tcBorders>
              <w:top w:val="nil"/>
              <w:bottom w:val="single" w:sz="4" w:space="0" w:color="auto"/>
            </w:tcBorders>
          </w:tcPr>
          <w:p w14:paraId="2B2FF21B" w14:textId="3962E452" w:rsidR="00E14ECF" w:rsidRPr="0005431A" w:rsidRDefault="00E94F56" w:rsidP="00112B6E">
            <w:pPr>
              <w:pStyle w:val="NoSpacing"/>
              <w:rPr>
                <w:sz w:val="20"/>
                <w:lang w:val="en-IE"/>
              </w:rPr>
            </w:pPr>
            <w:r>
              <w:rPr>
                <w:sz w:val="20"/>
                <w:lang w:val="en-IE"/>
              </w:rPr>
              <w:t>n/a</w:t>
            </w:r>
          </w:p>
        </w:tc>
        <w:tc>
          <w:tcPr>
            <w:tcW w:w="0" w:type="auto"/>
            <w:tcBorders>
              <w:top w:val="nil"/>
              <w:bottom w:val="single" w:sz="4" w:space="0" w:color="auto"/>
            </w:tcBorders>
          </w:tcPr>
          <w:p w14:paraId="6967C78E" w14:textId="77777777" w:rsidR="00E14ECF" w:rsidRPr="0005431A" w:rsidRDefault="00E14ECF" w:rsidP="00112B6E">
            <w:pPr>
              <w:pStyle w:val="NoSpacing"/>
              <w:rPr>
                <w:sz w:val="20"/>
                <w:lang w:val="en-IE"/>
              </w:rPr>
            </w:pPr>
            <w:r w:rsidRPr="0005431A">
              <w:rPr>
                <w:sz w:val="20"/>
                <w:lang w:val="en-IE"/>
              </w:rPr>
              <w:t>1/C</w:t>
            </w:r>
            <w:r w:rsidRPr="0005431A">
              <w:rPr>
                <w:sz w:val="20"/>
                <w:vertAlign w:val="superscript"/>
                <w:lang w:val="en-IE"/>
              </w:rPr>
              <w:t>nn</w:t>
            </w:r>
          </w:p>
        </w:tc>
      </w:tr>
      <w:tr w:rsidR="00E14ECF" w:rsidRPr="0005431A" w14:paraId="0C2A1EEE" w14:textId="77777777" w:rsidTr="00112B6E">
        <w:tc>
          <w:tcPr>
            <w:tcW w:w="0" w:type="auto"/>
            <w:gridSpan w:val="9"/>
            <w:tcBorders>
              <w:top w:val="single" w:sz="4" w:space="0" w:color="auto"/>
            </w:tcBorders>
          </w:tcPr>
          <w:p w14:paraId="090E23F2" w14:textId="33721D1B" w:rsidR="00E72AC9" w:rsidRDefault="00E14ECF" w:rsidP="00112B6E">
            <w:pPr>
              <w:pStyle w:val="NoSpacing"/>
              <w:rPr>
                <w:sz w:val="20"/>
                <w:lang w:val="en-IE"/>
              </w:rPr>
            </w:pPr>
            <w:r w:rsidRPr="0005431A">
              <w:rPr>
                <w:sz w:val="20"/>
                <w:lang w:val="en-IE"/>
              </w:rPr>
              <w:t>n is a numbe</w:t>
            </w:r>
            <w:r w:rsidR="00330381" w:rsidRPr="0005431A">
              <w:rPr>
                <w:sz w:val="20"/>
                <w:lang w:val="en-IE"/>
              </w:rPr>
              <w:t>r of cities in the TSP instance.</w:t>
            </w:r>
            <w:r w:rsidR="007C1A8E">
              <w:rPr>
                <w:sz w:val="20"/>
                <w:lang w:val="en-IE"/>
              </w:rPr>
              <w:t xml:space="preserve"> </w:t>
            </w:r>
            <w:r w:rsidR="00E72AC9" w:rsidRPr="0005431A">
              <w:rPr>
                <w:sz w:val="20"/>
                <w:lang w:val="en-IE"/>
              </w:rPr>
              <w:t>C</w:t>
            </w:r>
            <w:r w:rsidR="00E72AC9" w:rsidRPr="0005431A">
              <w:rPr>
                <w:sz w:val="20"/>
                <w:vertAlign w:val="superscript"/>
                <w:lang w:val="en-IE"/>
              </w:rPr>
              <w:t>nn</w:t>
            </w:r>
            <w:r w:rsidR="00E72AC9" w:rsidRPr="0005431A">
              <w:rPr>
                <w:sz w:val="20"/>
                <w:lang w:val="en-IE"/>
              </w:rPr>
              <w:t xml:space="preserve"> is</w:t>
            </w:r>
            <w:r w:rsidR="00330381" w:rsidRPr="0005431A">
              <w:rPr>
                <w:sz w:val="20"/>
                <w:lang w:val="en-IE"/>
              </w:rPr>
              <w:t xml:space="preserve"> the nearest neighbour distance.</w:t>
            </w:r>
          </w:p>
          <w:p w14:paraId="6FE19AE5" w14:textId="6C045A5A" w:rsidR="00B63E6C" w:rsidRPr="0005431A" w:rsidRDefault="00B63E6C" w:rsidP="00112B6E">
            <w:pPr>
              <w:pStyle w:val="NoSpacing"/>
              <w:rPr>
                <w:sz w:val="20"/>
                <w:lang w:val="en-IE"/>
              </w:rPr>
            </w:pPr>
            <w:r>
              <w:rPr>
                <w:sz w:val="20"/>
                <w:lang w:val="en-IE"/>
              </w:rPr>
              <w:t>w is the elite ants weight.</w:t>
            </w:r>
          </w:p>
          <w:p w14:paraId="7E0B1BF0" w14:textId="77777777" w:rsidR="00B63E6C" w:rsidRDefault="0012687F" w:rsidP="00FF71F2">
            <w:pPr>
              <w:pStyle w:val="NoSpacing"/>
              <w:keepNext/>
              <w:rPr>
                <w:sz w:val="20"/>
                <w:lang w:val="en-IE"/>
              </w:rPr>
            </w:pPr>
            <w:r w:rsidRPr="0005431A">
              <w:rPr>
                <w:sz w:val="20"/>
                <w:lang w:val="en-IE"/>
              </w:rPr>
              <w:t xml:space="preserve">m </w:t>
            </w:r>
            <w:r w:rsidR="007C1A8E">
              <w:rPr>
                <w:sz w:val="20"/>
                <w:lang w:val="en-IE"/>
              </w:rPr>
              <w:t xml:space="preserve">is the </w:t>
            </w:r>
            <w:r w:rsidRPr="0005431A">
              <w:rPr>
                <w:sz w:val="20"/>
                <w:lang w:val="en-IE"/>
              </w:rPr>
              <w:t>number of ants</w:t>
            </w:r>
          </w:p>
          <w:p w14:paraId="6CA4DFC9" w14:textId="0E3F8733" w:rsidR="005226B0" w:rsidRPr="0005431A" w:rsidRDefault="00AE1A4F" w:rsidP="00FF71F2">
            <w:pPr>
              <w:pStyle w:val="NoSpacing"/>
              <w:keepNext/>
              <w:rPr>
                <w:sz w:val="20"/>
                <w:lang w:val="en-IE"/>
              </w:rPr>
            </w:pPr>
            <w:r w:rsidRPr="00AE1A4F">
              <w:rPr>
                <w:sz w:val="20"/>
                <w:lang w:val="en-IE"/>
              </w:rPr>
              <w:t>GA set to elite rank, roulette wheel selection, population at 10, mutation ratio 90%,</w:t>
            </w:r>
          </w:p>
        </w:tc>
      </w:tr>
    </w:tbl>
    <w:p w14:paraId="3308DE69" w14:textId="405F5E1E" w:rsidR="00FF71F2" w:rsidRDefault="00FF71F2">
      <w:pPr>
        <w:pStyle w:val="Caption"/>
      </w:pPr>
      <w:bookmarkStart w:id="255" w:name="_Toc396945055"/>
      <w:r>
        <w:t xml:space="preserve">Table </w:t>
      </w:r>
      <w:r w:rsidR="00410F17">
        <w:fldChar w:fldCharType="begin"/>
      </w:r>
      <w:r w:rsidR="00410F17">
        <w:instrText xml:space="preserve"> SEQ Table \* ARABIC </w:instrText>
      </w:r>
      <w:r w:rsidR="00410F17">
        <w:fldChar w:fldCharType="separate"/>
      </w:r>
      <w:r w:rsidR="00DC0160">
        <w:rPr>
          <w:noProof/>
        </w:rPr>
        <w:t>18</w:t>
      </w:r>
      <w:r w:rsidR="00410F17">
        <w:fldChar w:fldCharType="end"/>
      </w:r>
      <w:r>
        <w:t xml:space="preserve"> </w:t>
      </w:r>
      <w:r w:rsidR="00980EDC" w:rsidRPr="00980EDC">
        <w:t xml:space="preserve"> - </w:t>
      </w:r>
      <w:r w:rsidR="00360164">
        <w:t>O</w:t>
      </w:r>
      <w:r w:rsidRPr="00910FDA">
        <w:t>ptimal heuristic values</w:t>
      </w:r>
      <w:bookmarkEnd w:id="255"/>
    </w:p>
    <w:p w14:paraId="1DC67A34" w14:textId="078C7067" w:rsidR="00F8543B" w:rsidRDefault="000B3C97" w:rsidP="00034B49">
      <w:pPr>
        <w:rPr>
          <w:lang w:val="en-IE"/>
        </w:rPr>
      </w:pPr>
      <w:r w:rsidRPr="0005431A">
        <w:rPr>
          <w:lang w:val="en-IE"/>
        </w:rPr>
        <w:t xml:space="preserve">The experiment is executed over </w:t>
      </w:r>
      <w:r w:rsidR="00585F9C" w:rsidRPr="0005431A">
        <w:rPr>
          <w:lang w:val="en-IE"/>
        </w:rPr>
        <w:t>10</w:t>
      </w:r>
      <w:r w:rsidR="005D4E43">
        <w:rPr>
          <w:lang w:val="en-IE"/>
        </w:rPr>
        <w:t>,</w:t>
      </w:r>
      <w:r w:rsidR="00585F9C" w:rsidRPr="0005431A">
        <w:rPr>
          <w:lang w:val="en-IE"/>
        </w:rPr>
        <w:t>000 tour constructs</w:t>
      </w:r>
      <w:r w:rsidRPr="0005431A">
        <w:rPr>
          <w:lang w:val="en-IE"/>
        </w:rPr>
        <w:t xml:space="preserve"> with </w:t>
      </w:r>
      <w:r w:rsidR="00F107B7">
        <w:rPr>
          <w:lang w:val="en-IE"/>
        </w:rPr>
        <w:t>500 second</w:t>
      </w:r>
      <w:r w:rsidRPr="0005431A">
        <w:rPr>
          <w:lang w:val="en-IE"/>
        </w:rPr>
        <w:t xml:space="preserve"> time limit</w:t>
      </w:r>
      <w:r w:rsidR="00F107B7">
        <w:rPr>
          <w:rStyle w:val="FootnoteReference"/>
          <w:lang w:val="en-IE"/>
        </w:rPr>
        <w:footnoteReference w:id="15"/>
      </w:r>
      <w:r w:rsidRPr="0005431A">
        <w:rPr>
          <w:lang w:val="en-IE"/>
        </w:rPr>
        <w:t xml:space="preserve">, averaged over </w:t>
      </w:r>
      <w:r w:rsidR="00755959" w:rsidRPr="0005431A">
        <w:rPr>
          <w:lang w:val="en-IE"/>
        </w:rPr>
        <w:t>10</w:t>
      </w:r>
      <w:r w:rsidRPr="0005431A">
        <w:rPr>
          <w:lang w:val="en-IE"/>
        </w:rPr>
        <w:t xml:space="preserve"> runs. </w:t>
      </w:r>
      <w:r w:rsidR="0039591B" w:rsidRPr="0039591B">
        <w:rPr>
          <w:lang w:val="en-IE"/>
        </w:rPr>
        <w:t xml:space="preserve"> If the optimal solution is found multiple times this s</w:t>
      </w:r>
      <w:r w:rsidR="0039591B">
        <w:rPr>
          <w:lang w:val="en-IE"/>
        </w:rPr>
        <w:t>hows up in the error percentage</w:t>
      </w:r>
      <w:r w:rsidRPr="0005431A">
        <w:rPr>
          <w:lang w:val="en-IE"/>
        </w:rPr>
        <w:t>.</w:t>
      </w:r>
      <w:r w:rsidR="00F5572A">
        <w:rPr>
          <w:lang w:val="en-IE"/>
        </w:rPr>
        <w:t xml:space="preserve"> </w:t>
      </w:r>
      <w:r w:rsidR="00F5572A" w:rsidRPr="00F5572A">
        <w:rPr>
          <w:lang w:val="en-IE"/>
        </w:rPr>
        <w:t xml:space="preserve">The error percentage is the average best solution from the optimal. The average </w:t>
      </w:r>
      <w:r w:rsidR="00650B5B">
        <w:rPr>
          <w:lang w:val="en-IE"/>
        </w:rPr>
        <w:t>iteration</w:t>
      </w:r>
      <w:r w:rsidR="00F5572A" w:rsidRPr="00F5572A">
        <w:rPr>
          <w:lang w:val="en-IE"/>
        </w:rPr>
        <w:t xml:space="preserve"> to find the best solution, and the average time for the best solution were also calculated.</w:t>
      </w:r>
    </w:p>
    <w:p w14:paraId="4A1A3CD6" w14:textId="77777777" w:rsidR="007E7E74" w:rsidRDefault="007E7E74" w:rsidP="00034B49">
      <w:pPr>
        <w:rPr>
          <w:lang w:val="en-IE"/>
        </w:rPr>
      </w:pPr>
    </w:p>
    <w:p w14:paraId="642452CF" w14:textId="77777777" w:rsidR="007E7E74" w:rsidRDefault="007E7E74" w:rsidP="00034B49">
      <w:pPr>
        <w:rPr>
          <w:lang w:val="en-IE"/>
        </w:rPr>
      </w:pPr>
    </w:p>
    <w:p w14:paraId="01B862FB" w14:textId="77777777" w:rsidR="007E7E74" w:rsidRDefault="007E7E74" w:rsidP="00034B49">
      <w:pPr>
        <w:rPr>
          <w:lang w:val="en-IE"/>
        </w:rPr>
      </w:pPr>
    </w:p>
    <w:p w14:paraId="57ED12AF" w14:textId="77777777" w:rsidR="007E7E74" w:rsidRDefault="007E7E74" w:rsidP="00034B49">
      <w:pPr>
        <w:rPr>
          <w:lang w:val="en-IE"/>
        </w:rPr>
      </w:pPr>
    </w:p>
    <w:p w14:paraId="701FACE9" w14:textId="77777777" w:rsidR="007E7E74" w:rsidRPr="0005431A" w:rsidRDefault="007E7E74" w:rsidP="00034B49">
      <w:pPr>
        <w:rPr>
          <w:lang w:val="en-IE"/>
        </w:rPr>
      </w:pPr>
    </w:p>
    <w:tbl>
      <w:tblPr>
        <w:tblW w:w="0" w:type="auto"/>
        <w:tblLook w:val="04A0" w:firstRow="1" w:lastRow="0" w:firstColumn="1" w:lastColumn="0" w:noHBand="0" w:noVBand="1"/>
      </w:tblPr>
      <w:tblGrid>
        <w:gridCol w:w="1039"/>
        <w:gridCol w:w="1100"/>
        <w:gridCol w:w="1022"/>
        <w:gridCol w:w="1022"/>
        <w:gridCol w:w="1100"/>
        <w:gridCol w:w="1100"/>
        <w:gridCol w:w="1000"/>
        <w:gridCol w:w="1224"/>
      </w:tblGrid>
      <w:tr w:rsidR="000B3C97" w:rsidRPr="0005431A" w14:paraId="3B5DF7EC" w14:textId="77777777" w:rsidTr="00F5572A">
        <w:tc>
          <w:tcPr>
            <w:tcW w:w="1027" w:type="dxa"/>
            <w:tcBorders>
              <w:left w:val="nil"/>
              <w:bottom w:val="single" w:sz="4" w:space="0" w:color="auto"/>
              <w:right w:val="nil"/>
            </w:tcBorders>
          </w:tcPr>
          <w:p w14:paraId="624AD742" w14:textId="77777777" w:rsidR="000B3C97" w:rsidRPr="007E7E74" w:rsidRDefault="000B3C97" w:rsidP="0041659A">
            <w:pPr>
              <w:pStyle w:val="NoSpacing"/>
              <w:rPr>
                <w:sz w:val="22"/>
                <w:szCs w:val="22"/>
                <w:lang w:val="en-IE"/>
              </w:rPr>
            </w:pPr>
            <w:r w:rsidRPr="007E7E74">
              <w:rPr>
                <w:sz w:val="22"/>
                <w:szCs w:val="22"/>
                <w:lang w:val="en-IE"/>
              </w:rPr>
              <w:lastRenderedPageBreak/>
              <w:t>Problem</w:t>
            </w:r>
          </w:p>
        </w:tc>
        <w:tc>
          <w:tcPr>
            <w:tcW w:w="1087" w:type="dxa"/>
            <w:tcBorders>
              <w:left w:val="nil"/>
              <w:bottom w:val="single" w:sz="4" w:space="0" w:color="auto"/>
              <w:right w:val="nil"/>
            </w:tcBorders>
          </w:tcPr>
          <w:p w14:paraId="6C30EBEC" w14:textId="77777777" w:rsidR="000B3C97" w:rsidRPr="007E7E74" w:rsidRDefault="000B3C97" w:rsidP="0041659A">
            <w:pPr>
              <w:pStyle w:val="NoSpacing"/>
              <w:rPr>
                <w:sz w:val="22"/>
                <w:szCs w:val="22"/>
                <w:lang w:val="en-IE"/>
              </w:rPr>
            </w:pPr>
            <w:r w:rsidRPr="007E7E74">
              <w:rPr>
                <w:sz w:val="22"/>
                <w:szCs w:val="22"/>
                <w:lang w:val="en-IE"/>
              </w:rPr>
              <w:t>AS</w:t>
            </w:r>
          </w:p>
        </w:tc>
        <w:tc>
          <w:tcPr>
            <w:tcW w:w="1010" w:type="dxa"/>
            <w:tcBorders>
              <w:left w:val="nil"/>
              <w:bottom w:val="single" w:sz="4" w:space="0" w:color="auto"/>
              <w:right w:val="nil"/>
            </w:tcBorders>
          </w:tcPr>
          <w:p w14:paraId="2BD79A9F" w14:textId="77777777" w:rsidR="000B3C97" w:rsidRPr="007E7E74" w:rsidRDefault="000B3C97" w:rsidP="0041659A">
            <w:pPr>
              <w:pStyle w:val="NoSpacing"/>
              <w:rPr>
                <w:sz w:val="22"/>
                <w:szCs w:val="22"/>
                <w:lang w:val="en-IE"/>
              </w:rPr>
            </w:pPr>
            <w:r w:rsidRPr="007E7E74">
              <w:rPr>
                <w:sz w:val="22"/>
                <w:szCs w:val="22"/>
                <w:lang w:val="en-IE"/>
              </w:rPr>
              <w:t>BWAS</w:t>
            </w:r>
          </w:p>
        </w:tc>
        <w:tc>
          <w:tcPr>
            <w:tcW w:w="1010" w:type="dxa"/>
            <w:tcBorders>
              <w:left w:val="nil"/>
              <w:bottom w:val="single" w:sz="4" w:space="0" w:color="auto"/>
              <w:right w:val="nil"/>
            </w:tcBorders>
          </w:tcPr>
          <w:p w14:paraId="0953902B" w14:textId="77777777" w:rsidR="000B3C97" w:rsidRPr="007E7E74" w:rsidRDefault="000B3C97" w:rsidP="0041659A">
            <w:pPr>
              <w:pStyle w:val="NoSpacing"/>
              <w:rPr>
                <w:sz w:val="22"/>
                <w:szCs w:val="22"/>
                <w:lang w:val="en-IE"/>
              </w:rPr>
            </w:pPr>
            <w:r w:rsidRPr="007E7E74">
              <w:rPr>
                <w:sz w:val="22"/>
                <w:szCs w:val="22"/>
                <w:lang w:val="en-IE"/>
              </w:rPr>
              <w:t>MMAS</w:t>
            </w:r>
          </w:p>
        </w:tc>
        <w:tc>
          <w:tcPr>
            <w:tcW w:w="1087" w:type="dxa"/>
            <w:tcBorders>
              <w:left w:val="nil"/>
              <w:bottom w:val="single" w:sz="4" w:space="0" w:color="auto"/>
              <w:right w:val="nil"/>
            </w:tcBorders>
          </w:tcPr>
          <w:p w14:paraId="65CE8342" w14:textId="77777777" w:rsidR="000B3C97" w:rsidRPr="007E7E74" w:rsidRDefault="000B3C97" w:rsidP="0041659A">
            <w:pPr>
              <w:pStyle w:val="NoSpacing"/>
              <w:rPr>
                <w:sz w:val="22"/>
                <w:szCs w:val="22"/>
                <w:lang w:val="en-IE"/>
              </w:rPr>
            </w:pPr>
            <w:r w:rsidRPr="007E7E74">
              <w:rPr>
                <w:sz w:val="22"/>
                <w:szCs w:val="22"/>
                <w:lang w:val="en-IE"/>
              </w:rPr>
              <w:t>ACS</w:t>
            </w:r>
          </w:p>
        </w:tc>
        <w:tc>
          <w:tcPr>
            <w:tcW w:w="1087" w:type="dxa"/>
            <w:tcBorders>
              <w:left w:val="nil"/>
              <w:bottom w:val="single" w:sz="4" w:space="0" w:color="auto"/>
              <w:right w:val="nil"/>
            </w:tcBorders>
          </w:tcPr>
          <w:p w14:paraId="3E8E5950" w14:textId="77777777" w:rsidR="000B3C97" w:rsidRPr="007E7E74" w:rsidRDefault="000B3C97" w:rsidP="0041659A">
            <w:pPr>
              <w:pStyle w:val="NoSpacing"/>
              <w:rPr>
                <w:sz w:val="22"/>
                <w:szCs w:val="22"/>
                <w:lang w:val="en-IE"/>
              </w:rPr>
            </w:pPr>
            <w:r w:rsidRPr="007E7E74">
              <w:rPr>
                <w:sz w:val="22"/>
                <w:szCs w:val="22"/>
                <w:lang w:val="en-IE"/>
              </w:rPr>
              <w:t>EAS</w:t>
            </w:r>
          </w:p>
        </w:tc>
        <w:tc>
          <w:tcPr>
            <w:tcW w:w="989" w:type="dxa"/>
            <w:tcBorders>
              <w:left w:val="nil"/>
              <w:bottom w:val="single" w:sz="4" w:space="0" w:color="auto"/>
              <w:right w:val="nil"/>
            </w:tcBorders>
          </w:tcPr>
          <w:p w14:paraId="76051FD6" w14:textId="34A68917" w:rsidR="000B3C97" w:rsidRPr="007E7E74" w:rsidRDefault="007E7E74" w:rsidP="0041659A">
            <w:pPr>
              <w:pStyle w:val="NoSpacing"/>
              <w:rPr>
                <w:sz w:val="22"/>
                <w:szCs w:val="22"/>
                <w:lang w:val="en-IE"/>
              </w:rPr>
            </w:pPr>
            <w:r>
              <w:rPr>
                <w:sz w:val="22"/>
                <w:szCs w:val="22"/>
                <w:lang w:val="en-IE"/>
              </w:rPr>
              <w:t>GA</w:t>
            </w:r>
          </w:p>
        </w:tc>
        <w:tc>
          <w:tcPr>
            <w:tcW w:w="1310" w:type="dxa"/>
            <w:tcBorders>
              <w:left w:val="nil"/>
              <w:bottom w:val="single" w:sz="4" w:space="0" w:color="auto"/>
              <w:right w:val="nil"/>
            </w:tcBorders>
          </w:tcPr>
          <w:p w14:paraId="3DA34369" w14:textId="77777777" w:rsidR="000B3C97" w:rsidRPr="007E7E74" w:rsidRDefault="000B3C97" w:rsidP="0041659A">
            <w:pPr>
              <w:pStyle w:val="NoSpacing"/>
              <w:rPr>
                <w:sz w:val="22"/>
                <w:szCs w:val="22"/>
                <w:lang w:val="en-IE"/>
              </w:rPr>
            </w:pPr>
            <w:r w:rsidRPr="007E7E74">
              <w:rPr>
                <w:sz w:val="22"/>
                <w:szCs w:val="22"/>
                <w:lang w:val="en-IE"/>
              </w:rPr>
              <w:t>Optimal</w:t>
            </w:r>
          </w:p>
        </w:tc>
      </w:tr>
      <w:tr w:rsidR="00F5572A" w:rsidRPr="0005431A" w14:paraId="5D697C84" w14:textId="77777777" w:rsidTr="00F5572A">
        <w:tc>
          <w:tcPr>
            <w:tcW w:w="1027" w:type="dxa"/>
            <w:tcBorders>
              <w:top w:val="single" w:sz="4" w:space="0" w:color="auto"/>
              <w:left w:val="nil"/>
              <w:bottom w:val="single" w:sz="4" w:space="0" w:color="auto"/>
              <w:right w:val="nil"/>
            </w:tcBorders>
          </w:tcPr>
          <w:p w14:paraId="1EFCFE57" w14:textId="2430841B" w:rsidR="00F5572A" w:rsidRPr="0039591B" w:rsidRDefault="00F5572A" w:rsidP="0041659A">
            <w:pPr>
              <w:pStyle w:val="NoSpacing"/>
              <w:rPr>
                <w:sz w:val="20"/>
                <w:lang w:val="en-IE"/>
              </w:rPr>
            </w:pPr>
            <w:r w:rsidRPr="0039591B">
              <w:rPr>
                <w:sz w:val="20"/>
              </w:rPr>
              <w:t>Ulysses16</w:t>
            </w:r>
          </w:p>
        </w:tc>
        <w:tc>
          <w:tcPr>
            <w:tcW w:w="1087" w:type="dxa"/>
            <w:tcBorders>
              <w:top w:val="single" w:sz="4" w:space="0" w:color="auto"/>
              <w:left w:val="nil"/>
              <w:bottom w:val="single" w:sz="4" w:space="0" w:color="auto"/>
              <w:right w:val="nil"/>
            </w:tcBorders>
          </w:tcPr>
          <w:p w14:paraId="26E448BC" w14:textId="77777777" w:rsidR="00F5572A" w:rsidRPr="00CA226B" w:rsidRDefault="00F5572A" w:rsidP="00350DA0">
            <w:pPr>
              <w:pStyle w:val="NoSpacing"/>
              <w:rPr>
                <w:b/>
                <w:sz w:val="20"/>
              </w:rPr>
            </w:pPr>
            <w:r w:rsidRPr="00CA226B">
              <w:rPr>
                <w:b/>
                <w:sz w:val="20"/>
              </w:rPr>
              <w:t>6859</w:t>
            </w:r>
          </w:p>
          <w:p w14:paraId="1EC708D3" w14:textId="77777777" w:rsidR="00F5572A" w:rsidRPr="0039057A" w:rsidRDefault="00F5572A" w:rsidP="00350DA0">
            <w:pPr>
              <w:pStyle w:val="NoSpacing"/>
              <w:rPr>
                <w:sz w:val="20"/>
              </w:rPr>
            </w:pPr>
            <w:r w:rsidRPr="0039057A">
              <w:rPr>
                <w:sz w:val="20"/>
              </w:rPr>
              <w:t>(6895)</w:t>
            </w:r>
          </w:p>
          <w:p w14:paraId="54AA46CA" w14:textId="77777777" w:rsidR="00F5572A" w:rsidRPr="0039057A" w:rsidRDefault="00F5572A" w:rsidP="00350DA0">
            <w:pPr>
              <w:pStyle w:val="NoSpacing"/>
              <w:rPr>
                <w:sz w:val="20"/>
              </w:rPr>
            </w:pPr>
            <w:r w:rsidRPr="0039057A">
              <w:rPr>
                <w:sz w:val="20"/>
              </w:rPr>
              <w:t>[9]</w:t>
            </w:r>
          </w:p>
          <w:p w14:paraId="236A9FCE" w14:textId="77777777" w:rsidR="00F5572A" w:rsidRPr="0039057A" w:rsidRDefault="00F5572A" w:rsidP="00350DA0">
            <w:pPr>
              <w:pStyle w:val="NoSpacing"/>
              <w:rPr>
                <w:sz w:val="20"/>
              </w:rPr>
            </w:pPr>
            <w:r w:rsidRPr="0039057A">
              <w:rPr>
                <w:sz w:val="20"/>
              </w:rPr>
              <w:t>0.001</w:t>
            </w:r>
            <w:r>
              <w:rPr>
                <w:sz w:val="20"/>
              </w:rPr>
              <w:t>sec</w:t>
            </w:r>
          </w:p>
          <w:p w14:paraId="26F392A5" w14:textId="4C81754E" w:rsidR="00F5572A" w:rsidRPr="0005431A" w:rsidRDefault="00F5572A" w:rsidP="0041659A">
            <w:pPr>
              <w:pStyle w:val="NoSpacing"/>
              <w:rPr>
                <w:sz w:val="20"/>
                <w:lang w:val="en-IE"/>
              </w:rPr>
            </w:pPr>
            <w:r w:rsidRPr="0039057A">
              <w:rPr>
                <w:sz w:val="20"/>
              </w:rPr>
              <w:t>0.5%</w:t>
            </w:r>
          </w:p>
        </w:tc>
        <w:tc>
          <w:tcPr>
            <w:tcW w:w="1010" w:type="dxa"/>
            <w:tcBorders>
              <w:top w:val="single" w:sz="4" w:space="0" w:color="auto"/>
              <w:left w:val="nil"/>
              <w:bottom w:val="single" w:sz="4" w:space="0" w:color="auto"/>
              <w:right w:val="nil"/>
            </w:tcBorders>
          </w:tcPr>
          <w:p w14:paraId="097F3801" w14:textId="77777777" w:rsidR="00F5572A" w:rsidRPr="00CA226B" w:rsidRDefault="00F5572A" w:rsidP="00350DA0">
            <w:pPr>
              <w:pStyle w:val="NoSpacing"/>
              <w:rPr>
                <w:b/>
                <w:sz w:val="20"/>
              </w:rPr>
            </w:pPr>
            <w:r w:rsidRPr="00CA226B">
              <w:rPr>
                <w:b/>
                <w:sz w:val="20"/>
              </w:rPr>
              <w:t>6859</w:t>
            </w:r>
          </w:p>
          <w:p w14:paraId="70942CBE" w14:textId="77777777" w:rsidR="00F5572A" w:rsidRPr="0039057A" w:rsidRDefault="00F5572A" w:rsidP="00350DA0">
            <w:pPr>
              <w:pStyle w:val="NoSpacing"/>
              <w:rPr>
                <w:sz w:val="20"/>
              </w:rPr>
            </w:pPr>
            <w:r w:rsidRPr="0039057A">
              <w:rPr>
                <w:sz w:val="20"/>
              </w:rPr>
              <w:t>(6893.8)</w:t>
            </w:r>
          </w:p>
          <w:p w14:paraId="7F855F91" w14:textId="77777777" w:rsidR="00F5572A" w:rsidRPr="0039057A" w:rsidRDefault="00F5572A" w:rsidP="00350DA0">
            <w:pPr>
              <w:pStyle w:val="NoSpacing"/>
              <w:rPr>
                <w:sz w:val="20"/>
              </w:rPr>
            </w:pPr>
            <w:r w:rsidRPr="0039057A">
              <w:rPr>
                <w:sz w:val="20"/>
              </w:rPr>
              <w:t>[10]</w:t>
            </w:r>
          </w:p>
          <w:p w14:paraId="3AB0491E" w14:textId="71BB9785" w:rsidR="00F5572A" w:rsidRPr="0039057A" w:rsidRDefault="00F5572A" w:rsidP="00350DA0">
            <w:pPr>
              <w:pStyle w:val="NoSpacing"/>
              <w:rPr>
                <w:sz w:val="20"/>
              </w:rPr>
            </w:pPr>
            <w:r w:rsidRPr="0039057A">
              <w:rPr>
                <w:sz w:val="20"/>
              </w:rPr>
              <w:t>0.0014</w:t>
            </w:r>
            <w:r w:rsidRPr="00B96634">
              <w:rPr>
                <w:sz w:val="20"/>
              </w:rPr>
              <w:t>sec</w:t>
            </w:r>
          </w:p>
          <w:p w14:paraId="6ADF4921" w14:textId="17F1DF17" w:rsidR="00F5572A" w:rsidRPr="0005431A" w:rsidRDefault="00F5572A" w:rsidP="0041659A">
            <w:pPr>
              <w:pStyle w:val="NoSpacing"/>
              <w:rPr>
                <w:sz w:val="20"/>
                <w:lang w:val="en-IE"/>
              </w:rPr>
            </w:pPr>
            <w:r w:rsidRPr="0039057A">
              <w:rPr>
                <w:sz w:val="20"/>
              </w:rPr>
              <w:t>0.5%</w:t>
            </w:r>
          </w:p>
        </w:tc>
        <w:tc>
          <w:tcPr>
            <w:tcW w:w="1010" w:type="dxa"/>
            <w:tcBorders>
              <w:top w:val="single" w:sz="4" w:space="0" w:color="auto"/>
              <w:left w:val="nil"/>
              <w:bottom w:val="single" w:sz="4" w:space="0" w:color="auto"/>
              <w:right w:val="nil"/>
            </w:tcBorders>
          </w:tcPr>
          <w:p w14:paraId="1566A14E" w14:textId="77777777" w:rsidR="00F5572A" w:rsidRPr="00CA226B" w:rsidRDefault="00F5572A" w:rsidP="00350DA0">
            <w:pPr>
              <w:pStyle w:val="NoSpacing"/>
              <w:rPr>
                <w:b/>
                <w:sz w:val="20"/>
              </w:rPr>
            </w:pPr>
            <w:r w:rsidRPr="00CA226B">
              <w:rPr>
                <w:b/>
                <w:sz w:val="20"/>
              </w:rPr>
              <w:t>6859</w:t>
            </w:r>
          </w:p>
          <w:p w14:paraId="1D46DBF2" w14:textId="77777777" w:rsidR="00F5572A" w:rsidRPr="0039057A" w:rsidRDefault="00F5572A" w:rsidP="00350DA0">
            <w:pPr>
              <w:pStyle w:val="NoSpacing"/>
              <w:rPr>
                <w:sz w:val="20"/>
              </w:rPr>
            </w:pPr>
            <w:r w:rsidRPr="0039057A">
              <w:rPr>
                <w:sz w:val="20"/>
              </w:rPr>
              <w:t>(6860.</w:t>
            </w:r>
            <w:r>
              <w:rPr>
                <w:sz w:val="20"/>
              </w:rPr>
              <w:t>1</w:t>
            </w:r>
            <w:r w:rsidRPr="0039057A">
              <w:rPr>
                <w:sz w:val="20"/>
              </w:rPr>
              <w:t>8)</w:t>
            </w:r>
          </w:p>
          <w:p w14:paraId="427085A4" w14:textId="77777777" w:rsidR="00F5572A" w:rsidRPr="0039057A" w:rsidRDefault="00F5572A" w:rsidP="00350DA0">
            <w:pPr>
              <w:pStyle w:val="NoSpacing"/>
              <w:rPr>
                <w:sz w:val="20"/>
              </w:rPr>
            </w:pPr>
            <w:r w:rsidRPr="0039057A">
              <w:rPr>
                <w:sz w:val="20"/>
              </w:rPr>
              <w:t>[10]</w:t>
            </w:r>
          </w:p>
          <w:p w14:paraId="71C3BD4A" w14:textId="2552BA23" w:rsidR="00F5572A" w:rsidRPr="0039057A" w:rsidRDefault="00F5572A" w:rsidP="00350DA0">
            <w:pPr>
              <w:pStyle w:val="NoSpacing"/>
              <w:rPr>
                <w:sz w:val="20"/>
              </w:rPr>
            </w:pPr>
            <w:r w:rsidRPr="0039057A">
              <w:rPr>
                <w:sz w:val="20"/>
              </w:rPr>
              <w:t>0.0014</w:t>
            </w:r>
            <w:r w:rsidRPr="00B96634">
              <w:rPr>
                <w:sz w:val="20"/>
              </w:rPr>
              <w:t>sec</w:t>
            </w:r>
          </w:p>
          <w:p w14:paraId="15B77BC6" w14:textId="7D41C27B" w:rsidR="00F5572A" w:rsidRPr="0005431A" w:rsidRDefault="00F5572A" w:rsidP="0041659A">
            <w:pPr>
              <w:pStyle w:val="NoSpacing"/>
              <w:rPr>
                <w:sz w:val="20"/>
                <w:lang w:val="en-IE"/>
              </w:rPr>
            </w:pPr>
            <w:r w:rsidRPr="0039057A">
              <w:rPr>
                <w:sz w:val="20"/>
              </w:rPr>
              <w:t>0.016 %</w:t>
            </w:r>
          </w:p>
        </w:tc>
        <w:tc>
          <w:tcPr>
            <w:tcW w:w="1087" w:type="dxa"/>
            <w:tcBorders>
              <w:top w:val="single" w:sz="4" w:space="0" w:color="auto"/>
              <w:left w:val="nil"/>
              <w:bottom w:val="single" w:sz="4" w:space="0" w:color="auto"/>
              <w:right w:val="nil"/>
            </w:tcBorders>
          </w:tcPr>
          <w:p w14:paraId="407EB898" w14:textId="77777777" w:rsidR="00F5572A" w:rsidRPr="00CA226B" w:rsidRDefault="00F5572A" w:rsidP="00350DA0">
            <w:pPr>
              <w:pStyle w:val="NoSpacing"/>
              <w:rPr>
                <w:b/>
                <w:sz w:val="20"/>
              </w:rPr>
            </w:pPr>
            <w:r w:rsidRPr="00CA226B">
              <w:rPr>
                <w:b/>
                <w:sz w:val="20"/>
              </w:rPr>
              <w:t>6859</w:t>
            </w:r>
          </w:p>
          <w:p w14:paraId="587C7C47" w14:textId="77777777" w:rsidR="00F5572A" w:rsidRPr="0039057A" w:rsidRDefault="00F5572A" w:rsidP="00350DA0">
            <w:pPr>
              <w:pStyle w:val="NoSpacing"/>
              <w:rPr>
                <w:sz w:val="20"/>
              </w:rPr>
            </w:pPr>
            <w:r w:rsidRPr="0039057A">
              <w:rPr>
                <w:sz w:val="20"/>
              </w:rPr>
              <w:t>(6859)</w:t>
            </w:r>
          </w:p>
          <w:p w14:paraId="3AB8A090" w14:textId="77777777" w:rsidR="00F5572A" w:rsidRPr="0039057A" w:rsidRDefault="00F5572A" w:rsidP="00350DA0">
            <w:pPr>
              <w:pStyle w:val="NoSpacing"/>
              <w:rPr>
                <w:sz w:val="20"/>
              </w:rPr>
            </w:pPr>
            <w:r w:rsidRPr="0039057A">
              <w:rPr>
                <w:sz w:val="20"/>
              </w:rPr>
              <w:t>[10]</w:t>
            </w:r>
          </w:p>
          <w:p w14:paraId="57F475F3" w14:textId="77777777" w:rsidR="00F5572A" w:rsidRPr="0039057A" w:rsidRDefault="00F5572A" w:rsidP="00350DA0">
            <w:pPr>
              <w:pStyle w:val="NoSpacing"/>
              <w:rPr>
                <w:sz w:val="20"/>
              </w:rPr>
            </w:pPr>
            <w:r w:rsidRPr="0039057A">
              <w:rPr>
                <w:sz w:val="20"/>
              </w:rPr>
              <w:t>0.002</w:t>
            </w:r>
            <w:r>
              <w:t xml:space="preserve"> </w:t>
            </w:r>
            <w:r w:rsidRPr="00B96634">
              <w:rPr>
                <w:sz w:val="20"/>
              </w:rPr>
              <w:t>sec</w:t>
            </w:r>
          </w:p>
          <w:p w14:paraId="5008E9BB" w14:textId="585DC99C" w:rsidR="00F5572A" w:rsidRPr="0005431A" w:rsidRDefault="00F5572A" w:rsidP="0041659A">
            <w:pPr>
              <w:pStyle w:val="NoSpacing"/>
              <w:rPr>
                <w:sz w:val="20"/>
                <w:lang w:val="en-IE"/>
              </w:rPr>
            </w:pPr>
            <w:r w:rsidRPr="0039057A">
              <w:rPr>
                <w:sz w:val="20"/>
              </w:rPr>
              <w:t>0 %</w:t>
            </w:r>
          </w:p>
        </w:tc>
        <w:tc>
          <w:tcPr>
            <w:tcW w:w="1087" w:type="dxa"/>
            <w:tcBorders>
              <w:top w:val="single" w:sz="4" w:space="0" w:color="auto"/>
              <w:left w:val="nil"/>
              <w:bottom w:val="single" w:sz="4" w:space="0" w:color="auto"/>
              <w:right w:val="nil"/>
            </w:tcBorders>
          </w:tcPr>
          <w:p w14:paraId="71DE48DE" w14:textId="77777777" w:rsidR="00F5572A" w:rsidRPr="00CA226B" w:rsidRDefault="00F5572A" w:rsidP="00350DA0">
            <w:pPr>
              <w:pStyle w:val="NoSpacing"/>
              <w:rPr>
                <w:b/>
                <w:sz w:val="20"/>
              </w:rPr>
            </w:pPr>
            <w:r w:rsidRPr="00CA226B">
              <w:rPr>
                <w:b/>
                <w:sz w:val="20"/>
              </w:rPr>
              <w:t>6859</w:t>
            </w:r>
          </w:p>
          <w:p w14:paraId="779E5159" w14:textId="77777777" w:rsidR="00F5572A" w:rsidRPr="0039057A" w:rsidRDefault="00F5572A" w:rsidP="00350DA0">
            <w:pPr>
              <w:pStyle w:val="NoSpacing"/>
              <w:rPr>
                <w:sz w:val="20"/>
              </w:rPr>
            </w:pPr>
            <w:r w:rsidRPr="0039057A">
              <w:rPr>
                <w:sz w:val="20"/>
              </w:rPr>
              <w:t>(6860.1)</w:t>
            </w:r>
          </w:p>
          <w:p w14:paraId="0FA3C855" w14:textId="77777777" w:rsidR="00F5572A" w:rsidRPr="0039057A" w:rsidRDefault="00F5572A" w:rsidP="00350DA0">
            <w:pPr>
              <w:pStyle w:val="NoSpacing"/>
              <w:rPr>
                <w:sz w:val="20"/>
              </w:rPr>
            </w:pPr>
            <w:r w:rsidRPr="0039057A">
              <w:rPr>
                <w:sz w:val="20"/>
              </w:rPr>
              <w:t>[23]</w:t>
            </w:r>
          </w:p>
          <w:p w14:paraId="1949283E" w14:textId="77777777" w:rsidR="00F5572A" w:rsidRPr="0039057A" w:rsidRDefault="00F5572A" w:rsidP="00350DA0">
            <w:pPr>
              <w:pStyle w:val="NoSpacing"/>
              <w:rPr>
                <w:sz w:val="20"/>
              </w:rPr>
            </w:pPr>
            <w:r w:rsidRPr="0039057A">
              <w:rPr>
                <w:sz w:val="20"/>
              </w:rPr>
              <w:t>0.014</w:t>
            </w:r>
            <w:r>
              <w:t xml:space="preserve"> </w:t>
            </w:r>
            <w:r w:rsidRPr="00B96634">
              <w:rPr>
                <w:sz w:val="20"/>
              </w:rPr>
              <w:t>sec</w:t>
            </w:r>
          </w:p>
          <w:p w14:paraId="34B42005" w14:textId="26999151" w:rsidR="00F5572A" w:rsidRPr="0005431A" w:rsidRDefault="00F5572A" w:rsidP="0041659A">
            <w:pPr>
              <w:pStyle w:val="NoSpacing"/>
              <w:rPr>
                <w:sz w:val="20"/>
                <w:lang w:val="en-IE"/>
              </w:rPr>
            </w:pPr>
            <w:r w:rsidRPr="0039057A">
              <w:rPr>
                <w:sz w:val="20"/>
              </w:rPr>
              <w:t>0.016%</w:t>
            </w:r>
          </w:p>
        </w:tc>
        <w:tc>
          <w:tcPr>
            <w:tcW w:w="989" w:type="dxa"/>
            <w:tcBorders>
              <w:top w:val="single" w:sz="4" w:space="0" w:color="auto"/>
              <w:left w:val="nil"/>
              <w:bottom w:val="single" w:sz="4" w:space="0" w:color="auto"/>
              <w:right w:val="nil"/>
            </w:tcBorders>
          </w:tcPr>
          <w:p w14:paraId="01D5385E" w14:textId="77777777" w:rsidR="00F5572A" w:rsidRPr="00CA226B" w:rsidRDefault="00F5572A" w:rsidP="00350DA0">
            <w:pPr>
              <w:pStyle w:val="NoSpacing"/>
              <w:rPr>
                <w:b/>
                <w:sz w:val="20"/>
              </w:rPr>
            </w:pPr>
            <w:r w:rsidRPr="00CA226B">
              <w:rPr>
                <w:b/>
                <w:sz w:val="20"/>
              </w:rPr>
              <w:t>6859</w:t>
            </w:r>
          </w:p>
          <w:p w14:paraId="6BE02837" w14:textId="77777777" w:rsidR="00F5572A" w:rsidRPr="0039057A" w:rsidRDefault="00F5572A" w:rsidP="00350DA0">
            <w:pPr>
              <w:pStyle w:val="NoSpacing"/>
              <w:rPr>
                <w:sz w:val="20"/>
              </w:rPr>
            </w:pPr>
            <w:r w:rsidRPr="0039057A">
              <w:rPr>
                <w:sz w:val="20"/>
              </w:rPr>
              <w:t>(6862.6)</w:t>
            </w:r>
          </w:p>
          <w:p w14:paraId="1173BD6C" w14:textId="77777777" w:rsidR="00F5572A" w:rsidRPr="0039057A" w:rsidRDefault="00F5572A" w:rsidP="00350DA0">
            <w:pPr>
              <w:pStyle w:val="NoSpacing"/>
              <w:rPr>
                <w:sz w:val="20"/>
              </w:rPr>
            </w:pPr>
            <w:r w:rsidRPr="0039057A">
              <w:rPr>
                <w:sz w:val="20"/>
              </w:rPr>
              <w:t>[3285]</w:t>
            </w:r>
          </w:p>
          <w:p w14:paraId="203690CF" w14:textId="77777777" w:rsidR="00F5572A" w:rsidRPr="0039057A" w:rsidRDefault="00F5572A" w:rsidP="00350DA0">
            <w:pPr>
              <w:pStyle w:val="NoSpacing"/>
              <w:rPr>
                <w:sz w:val="20"/>
              </w:rPr>
            </w:pPr>
            <w:r w:rsidRPr="0039057A">
              <w:rPr>
                <w:sz w:val="20"/>
              </w:rPr>
              <w:t>0.45</w:t>
            </w:r>
            <w:r>
              <w:t xml:space="preserve"> </w:t>
            </w:r>
            <w:r w:rsidRPr="00B96634">
              <w:rPr>
                <w:sz w:val="20"/>
              </w:rPr>
              <w:t>sec</w:t>
            </w:r>
          </w:p>
          <w:p w14:paraId="6F23226D" w14:textId="685E0DFE" w:rsidR="00F5572A" w:rsidRPr="0005431A" w:rsidRDefault="00F5572A" w:rsidP="00B81AEA">
            <w:pPr>
              <w:pStyle w:val="NoSpacing"/>
              <w:rPr>
                <w:sz w:val="20"/>
                <w:lang w:val="en-IE"/>
              </w:rPr>
            </w:pPr>
            <w:r w:rsidRPr="0039057A">
              <w:rPr>
                <w:sz w:val="20"/>
              </w:rPr>
              <w:t>0.05%</w:t>
            </w:r>
          </w:p>
        </w:tc>
        <w:tc>
          <w:tcPr>
            <w:tcW w:w="1310" w:type="dxa"/>
            <w:tcBorders>
              <w:top w:val="single" w:sz="4" w:space="0" w:color="auto"/>
              <w:left w:val="nil"/>
              <w:bottom w:val="single" w:sz="4" w:space="0" w:color="auto"/>
              <w:right w:val="nil"/>
            </w:tcBorders>
          </w:tcPr>
          <w:p w14:paraId="31EC9DAB" w14:textId="23AB73F2" w:rsidR="00F5572A" w:rsidRPr="0005431A" w:rsidRDefault="00F5572A" w:rsidP="0041659A">
            <w:pPr>
              <w:pStyle w:val="NoSpacing"/>
              <w:rPr>
                <w:sz w:val="20"/>
                <w:lang w:val="en-IE"/>
              </w:rPr>
            </w:pPr>
            <w:r>
              <w:rPr>
                <w:sz w:val="20"/>
              </w:rPr>
              <w:t>6859</w:t>
            </w:r>
          </w:p>
        </w:tc>
      </w:tr>
      <w:tr w:rsidR="00F5572A" w:rsidRPr="0005431A" w14:paraId="15F8A8A9" w14:textId="77777777" w:rsidTr="00F5572A">
        <w:tc>
          <w:tcPr>
            <w:tcW w:w="1027" w:type="dxa"/>
            <w:tcBorders>
              <w:top w:val="single" w:sz="4" w:space="0" w:color="auto"/>
              <w:left w:val="nil"/>
              <w:bottom w:val="single" w:sz="4" w:space="0" w:color="auto"/>
              <w:right w:val="nil"/>
            </w:tcBorders>
          </w:tcPr>
          <w:p w14:paraId="32DAB42A" w14:textId="6C8CC9B0" w:rsidR="00F5572A" w:rsidRPr="0039591B" w:rsidRDefault="00F5572A" w:rsidP="0041659A">
            <w:pPr>
              <w:pStyle w:val="NoSpacing"/>
              <w:rPr>
                <w:sz w:val="20"/>
                <w:lang w:val="en-IE"/>
              </w:rPr>
            </w:pPr>
            <w:r w:rsidRPr="0039591B">
              <w:rPr>
                <w:sz w:val="20"/>
              </w:rPr>
              <w:t>Ulysses22</w:t>
            </w:r>
          </w:p>
        </w:tc>
        <w:tc>
          <w:tcPr>
            <w:tcW w:w="1087" w:type="dxa"/>
            <w:tcBorders>
              <w:top w:val="single" w:sz="4" w:space="0" w:color="auto"/>
              <w:left w:val="nil"/>
              <w:bottom w:val="single" w:sz="4" w:space="0" w:color="auto"/>
              <w:right w:val="nil"/>
            </w:tcBorders>
          </w:tcPr>
          <w:p w14:paraId="6F8C8A7B" w14:textId="77777777" w:rsidR="00F5572A" w:rsidRPr="0039057A" w:rsidRDefault="00F5572A" w:rsidP="00350DA0">
            <w:pPr>
              <w:pStyle w:val="NoSpacing"/>
              <w:rPr>
                <w:sz w:val="20"/>
              </w:rPr>
            </w:pPr>
            <w:r w:rsidRPr="0039057A">
              <w:rPr>
                <w:sz w:val="20"/>
              </w:rPr>
              <w:t>7046</w:t>
            </w:r>
          </w:p>
          <w:p w14:paraId="7DA98F62" w14:textId="77777777" w:rsidR="00F5572A" w:rsidRPr="0039057A" w:rsidRDefault="00F5572A" w:rsidP="00350DA0">
            <w:pPr>
              <w:pStyle w:val="NoSpacing"/>
              <w:rPr>
                <w:sz w:val="20"/>
              </w:rPr>
            </w:pPr>
            <w:r w:rsidRPr="0039057A">
              <w:rPr>
                <w:sz w:val="20"/>
              </w:rPr>
              <w:t>(7097.4)</w:t>
            </w:r>
          </w:p>
          <w:p w14:paraId="6CEEA8CC" w14:textId="77777777" w:rsidR="00F5572A" w:rsidRPr="0039057A" w:rsidRDefault="00F5572A" w:rsidP="00350DA0">
            <w:pPr>
              <w:pStyle w:val="NoSpacing"/>
              <w:rPr>
                <w:sz w:val="20"/>
              </w:rPr>
            </w:pPr>
            <w:r w:rsidRPr="0039057A">
              <w:rPr>
                <w:sz w:val="20"/>
              </w:rPr>
              <w:t>[41]</w:t>
            </w:r>
          </w:p>
          <w:p w14:paraId="1ACE803D" w14:textId="41141B3E" w:rsidR="00F5572A" w:rsidRPr="0039057A" w:rsidRDefault="00F5572A" w:rsidP="00350DA0">
            <w:pPr>
              <w:pStyle w:val="NoSpacing"/>
              <w:rPr>
                <w:sz w:val="20"/>
              </w:rPr>
            </w:pPr>
            <w:r w:rsidRPr="0039057A">
              <w:rPr>
                <w:sz w:val="20"/>
              </w:rPr>
              <w:t>0.008</w:t>
            </w:r>
            <w:r w:rsidRPr="00B96634">
              <w:rPr>
                <w:sz w:val="20"/>
              </w:rPr>
              <w:t>sec</w:t>
            </w:r>
          </w:p>
          <w:p w14:paraId="7B1060DD" w14:textId="7F1A6DD0" w:rsidR="00F5572A" w:rsidRPr="0005431A" w:rsidRDefault="00F5572A" w:rsidP="0041659A">
            <w:pPr>
              <w:pStyle w:val="NoSpacing"/>
              <w:rPr>
                <w:sz w:val="20"/>
                <w:lang w:val="en-IE"/>
              </w:rPr>
            </w:pPr>
            <w:r w:rsidRPr="0039057A">
              <w:rPr>
                <w:sz w:val="20"/>
              </w:rPr>
              <w:t>1.2%</w:t>
            </w:r>
          </w:p>
        </w:tc>
        <w:tc>
          <w:tcPr>
            <w:tcW w:w="1010" w:type="dxa"/>
            <w:tcBorders>
              <w:top w:val="single" w:sz="4" w:space="0" w:color="auto"/>
              <w:left w:val="nil"/>
              <w:bottom w:val="single" w:sz="4" w:space="0" w:color="auto"/>
              <w:right w:val="nil"/>
            </w:tcBorders>
          </w:tcPr>
          <w:p w14:paraId="273E227E" w14:textId="77777777" w:rsidR="00F5572A" w:rsidRPr="00CA226B" w:rsidRDefault="00F5572A" w:rsidP="00350DA0">
            <w:pPr>
              <w:pStyle w:val="NoSpacing"/>
              <w:rPr>
                <w:b/>
                <w:sz w:val="20"/>
              </w:rPr>
            </w:pPr>
            <w:r w:rsidRPr="00CA226B">
              <w:rPr>
                <w:b/>
                <w:sz w:val="20"/>
              </w:rPr>
              <w:t>7013</w:t>
            </w:r>
          </w:p>
          <w:p w14:paraId="15BE05CE" w14:textId="77777777" w:rsidR="00F5572A" w:rsidRPr="0039057A" w:rsidRDefault="00F5572A" w:rsidP="00350DA0">
            <w:pPr>
              <w:pStyle w:val="NoSpacing"/>
              <w:rPr>
                <w:sz w:val="20"/>
              </w:rPr>
            </w:pPr>
            <w:r>
              <w:rPr>
                <w:sz w:val="20"/>
              </w:rPr>
              <w:t>(</w:t>
            </w:r>
            <w:r w:rsidRPr="0039057A">
              <w:rPr>
                <w:sz w:val="20"/>
              </w:rPr>
              <w:t>7071.3</w:t>
            </w:r>
            <w:r>
              <w:rPr>
                <w:sz w:val="20"/>
              </w:rPr>
              <w:t>)</w:t>
            </w:r>
          </w:p>
          <w:p w14:paraId="35F174FF" w14:textId="77777777" w:rsidR="00F5572A" w:rsidRPr="0039057A" w:rsidRDefault="00F5572A" w:rsidP="00350DA0">
            <w:pPr>
              <w:pStyle w:val="NoSpacing"/>
              <w:rPr>
                <w:sz w:val="20"/>
              </w:rPr>
            </w:pPr>
            <w:r w:rsidRPr="0039057A">
              <w:rPr>
                <w:sz w:val="20"/>
              </w:rPr>
              <w:t>[485]</w:t>
            </w:r>
          </w:p>
          <w:p w14:paraId="0B222738" w14:textId="4A83E5CF" w:rsidR="00F5572A" w:rsidRPr="0039057A" w:rsidRDefault="00F5572A" w:rsidP="00350DA0">
            <w:pPr>
              <w:pStyle w:val="NoSpacing"/>
              <w:rPr>
                <w:sz w:val="20"/>
              </w:rPr>
            </w:pPr>
            <w:r w:rsidRPr="0039057A">
              <w:rPr>
                <w:sz w:val="20"/>
              </w:rPr>
              <w:t>0.9</w:t>
            </w:r>
            <w:r w:rsidRPr="00B96634">
              <w:rPr>
                <w:sz w:val="20"/>
              </w:rPr>
              <w:t>sec</w:t>
            </w:r>
          </w:p>
          <w:p w14:paraId="0A417D48" w14:textId="384734E2" w:rsidR="00F5572A" w:rsidRPr="0005431A" w:rsidRDefault="00F5572A" w:rsidP="0041659A">
            <w:pPr>
              <w:pStyle w:val="NoSpacing"/>
              <w:rPr>
                <w:sz w:val="20"/>
                <w:lang w:val="en-IE"/>
              </w:rPr>
            </w:pPr>
            <w:r w:rsidRPr="0039057A">
              <w:rPr>
                <w:sz w:val="20"/>
              </w:rPr>
              <w:t>0.83%</w:t>
            </w:r>
          </w:p>
        </w:tc>
        <w:tc>
          <w:tcPr>
            <w:tcW w:w="1010" w:type="dxa"/>
            <w:tcBorders>
              <w:top w:val="single" w:sz="4" w:space="0" w:color="auto"/>
              <w:left w:val="nil"/>
              <w:bottom w:val="single" w:sz="4" w:space="0" w:color="auto"/>
              <w:right w:val="nil"/>
            </w:tcBorders>
          </w:tcPr>
          <w:p w14:paraId="77A21E17" w14:textId="77777777" w:rsidR="00F5572A" w:rsidRPr="00B96634" w:rsidRDefault="00F5572A" w:rsidP="00350DA0">
            <w:pPr>
              <w:pStyle w:val="NoSpacing"/>
              <w:rPr>
                <w:b/>
                <w:sz w:val="20"/>
              </w:rPr>
            </w:pPr>
            <w:r w:rsidRPr="00B96634">
              <w:rPr>
                <w:b/>
                <w:sz w:val="20"/>
              </w:rPr>
              <w:t>7013</w:t>
            </w:r>
          </w:p>
          <w:p w14:paraId="216953FD" w14:textId="77777777" w:rsidR="00F5572A" w:rsidRPr="0039057A" w:rsidRDefault="00F5572A" w:rsidP="00350DA0">
            <w:pPr>
              <w:pStyle w:val="NoSpacing"/>
              <w:rPr>
                <w:sz w:val="20"/>
              </w:rPr>
            </w:pPr>
            <w:r>
              <w:rPr>
                <w:sz w:val="20"/>
              </w:rPr>
              <w:t>(</w:t>
            </w:r>
            <w:r w:rsidRPr="0039057A">
              <w:rPr>
                <w:sz w:val="20"/>
              </w:rPr>
              <w:t>7023.2</w:t>
            </w:r>
            <w:r>
              <w:rPr>
                <w:sz w:val="20"/>
              </w:rPr>
              <w:t>)</w:t>
            </w:r>
          </w:p>
          <w:p w14:paraId="60C7DF82" w14:textId="77777777" w:rsidR="00F5572A" w:rsidRPr="0039057A" w:rsidRDefault="00F5572A" w:rsidP="00350DA0">
            <w:pPr>
              <w:pStyle w:val="NoSpacing"/>
              <w:rPr>
                <w:sz w:val="20"/>
              </w:rPr>
            </w:pPr>
            <w:r w:rsidRPr="0039057A">
              <w:rPr>
                <w:sz w:val="20"/>
              </w:rPr>
              <w:t>[70]</w:t>
            </w:r>
          </w:p>
          <w:p w14:paraId="6ED66CD1" w14:textId="0B6F5E5E" w:rsidR="00F5572A" w:rsidRPr="0039057A" w:rsidRDefault="00F5572A" w:rsidP="00350DA0">
            <w:pPr>
              <w:pStyle w:val="NoSpacing"/>
              <w:rPr>
                <w:sz w:val="20"/>
              </w:rPr>
            </w:pPr>
            <w:r w:rsidRPr="0039057A">
              <w:rPr>
                <w:sz w:val="20"/>
              </w:rPr>
              <w:t>0.16</w:t>
            </w:r>
            <w:r w:rsidRPr="00B96634">
              <w:rPr>
                <w:sz w:val="20"/>
              </w:rPr>
              <w:t>sec</w:t>
            </w:r>
          </w:p>
          <w:p w14:paraId="16220B20" w14:textId="33199207" w:rsidR="00F5572A" w:rsidRPr="0005431A" w:rsidRDefault="00F5572A" w:rsidP="0041659A">
            <w:pPr>
              <w:pStyle w:val="NoSpacing"/>
              <w:rPr>
                <w:sz w:val="20"/>
                <w:u w:val="single"/>
                <w:lang w:val="en-IE"/>
              </w:rPr>
            </w:pPr>
            <w:r w:rsidRPr="0039057A">
              <w:rPr>
                <w:sz w:val="20"/>
              </w:rPr>
              <w:t>0.14%</w:t>
            </w:r>
          </w:p>
        </w:tc>
        <w:tc>
          <w:tcPr>
            <w:tcW w:w="1087" w:type="dxa"/>
            <w:tcBorders>
              <w:top w:val="single" w:sz="4" w:space="0" w:color="auto"/>
              <w:left w:val="nil"/>
              <w:bottom w:val="single" w:sz="4" w:space="0" w:color="auto"/>
              <w:right w:val="nil"/>
            </w:tcBorders>
          </w:tcPr>
          <w:p w14:paraId="68C2E3F8" w14:textId="77777777" w:rsidR="00F5572A" w:rsidRPr="00B96634" w:rsidRDefault="00F5572A" w:rsidP="00350DA0">
            <w:pPr>
              <w:pStyle w:val="NoSpacing"/>
              <w:rPr>
                <w:b/>
                <w:sz w:val="20"/>
              </w:rPr>
            </w:pPr>
            <w:r w:rsidRPr="00B96634">
              <w:rPr>
                <w:b/>
                <w:sz w:val="20"/>
              </w:rPr>
              <w:t>7013</w:t>
            </w:r>
          </w:p>
          <w:p w14:paraId="17B07EAF" w14:textId="77777777" w:rsidR="00F5572A" w:rsidRPr="0039057A" w:rsidRDefault="00F5572A" w:rsidP="00350DA0">
            <w:pPr>
              <w:pStyle w:val="NoSpacing"/>
              <w:rPr>
                <w:sz w:val="20"/>
              </w:rPr>
            </w:pPr>
            <w:r>
              <w:rPr>
                <w:sz w:val="20"/>
              </w:rPr>
              <w:t>(</w:t>
            </w:r>
            <w:r w:rsidRPr="0039057A">
              <w:rPr>
                <w:sz w:val="20"/>
              </w:rPr>
              <w:t>7013.6</w:t>
            </w:r>
            <w:r>
              <w:rPr>
                <w:sz w:val="20"/>
              </w:rPr>
              <w:t>)</w:t>
            </w:r>
          </w:p>
          <w:p w14:paraId="68F8AE07" w14:textId="77777777" w:rsidR="00F5572A" w:rsidRPr="0039057A" w:rsidRDefault="00F5572A" w:rsidP="00350DA0">
            <w:pPr>
              <w:pStyle w:val="NoSpacing"/>
              <w:rPr>
                <w:sz w:val="20"/>
              </w:rPr>
            </w:pPr>
            <w:r w:rsidRPr="0039057A">
              <w:rPr>
                <w:sz w:val="20"/>
              </w:rPr>
              <w:t>[18]</w:t>
            </w:r>
          </w:p>
          <w:p w14:paraId="27393410" w14:textId="3A1B7490" w:rsidR="00F5572A" w:rsidRPr="0039057A" w:rsidRDefault="00F5572A" w:rsidP="00350DA0">
            <w:pPr>
              <w:pStyle w:val="NoSpacing"/>
              <w:rPr>
                <w:sz w:val="20"/>
              </w:rPr>
            </w:pPr>
            <w:r w:rsidRPr="0039057A">
              <w:rPr>
                <w:sz w:val="20"/>
              </w:rPr>
              <w:t>0.004</w:t>
            </w:r>
            <w:r>
              <w:rPr>
                <w:sz w:val="20"/>
              </w:rPr>
              <w:t>2</w:t>
            </w:r>
            <w:r w:rsidRPr="00B96634">
              <w:rPr>
                <w:sz w:val="20"/>
              </w:rPr>
              <w:t>sec</w:t>
            </w:r>
          </w:p>
          <w:p w14:paraId="3CF65263" w14:textId="588F0468" w:rsidR="00F5572A" w:rsidRPr="0005431A" w:rsidRDefault="00F5572A" w:rsidP="0041659A">
            <w:pPr>
              <w:pStyle w:val="NoSpacing"/>
              <w:rPr>
                <w:sz w:val="20"/>
                <w:lang w:val="en-IE"/>
              </w:rPr>
            </w:pPr>
            <w:r w:rsidRPr="0039057A">
              <w:rPr>
                <w:sz w:val="20"/>
              </w:rPr>
              <w:t>0.009%</w:t>
            </w:r>
          </w:p>
        </w:tc>
        <w:tc>
          <w:tcPr>
            <w:tcW w:w="1087" w:type="dxa"/>
            <w:tcBorders>
              <w:top w:val="single" w:sz="4" w:space="0" w:color="auto"/>
              <w:left w:val="nil"/>
              <w:bottom w:val="single" w:sz="4" w:space="0" w:color="auto"/>
              <w:right w:val="nil"/>
            </w:tcBorders>
          </w:tcPr>
          <w:p w14:paraId="47705997" w14:textId="77777777" w:rsidR="00F5572A" w:rsidRPr="00B96634" w:rsidRDefault="00F5572A" w:rsidP="00350DA0">
            <w:pPr>
              <w:pStyle w:val="NoSpacing"/>
              <w:rPr>
                <w:b/>
                <w:sz w:val="20"/>
              </w:rPr>
            </w:pPr>
            <w:r w:rsidRPr="00B96634">
              <w:rPr>
                <w:b/>
                <w:sz w:val="20"/>
              </w:rPr>
              <w:t>7013</w:t>
            </w:r>
          </w:p>
          <w:p w14:paraId="3C29C14F" w14:textId="77777777" w:rsidR="00F5572A" w:rsidRPr="0039057A" w:rsidRDefault="00F5572A" w:rsidP="00350DA0">
            <w:pPr>
              <w:pStyle w:val="NoSpacing"/>
              <w:rPr>
                <w:sz w:val="20"/>
              </w:rPr>
            </w:pPr>
            <w:r>
              <w:rPr>
                <w:sz w:val="20"/>
              </w:rPr>
              <w:t>(</w:t>
            </w:r>
            <w:r w:rsidRPr="0039057A">
              <w:rPr>
                <w:sz w:val="20"/>
              </w:rPr>
              <w:t>7067.5</w:t>
            </w:r>
            <w:r>
              <w:rPr>
                <w:sz w:val="20"/>
              </w:rPr>
              <w:t>)</w:t>
            </w:r>
          </w:p>
          <w:p w14:paraId="28E9D5A2" w14:textId="77777777" w:rsidR="00F5572A" w:rsidRPr="0039057A" w:rsidRDefault="00F5572A" w:rsidP="00350DA0">
            <w:pPr>
              <w:pStyle w:val="NoSpacing"/>
              <w:rPr>
                <w:sz w:val="20"/>
              </w:rPr>
            </w:pPr>
            <w:r w:rsidRPr="0039057A">
              <w:rPr>
                <w:sz w:val="20"/>
              </w:rPr>
              <w:t>[2]</w:t>
            </w:r>
          </w:p>
          <w:p w14:paraId="2DB56AD7" w14:textId="4A53832A" w:rsidR="00F5572A" w:rsidRPr="0039057A" w:rsidRDefault="00F5572A" w:rsidP="00350DA0">
            <w:pPr>
              <w:pStyle w:val="NoSpacing"/>
              <w:rPr>
                <w:sz w:val="20"/>
              </w:rPr>
            </w:pPr>
            <w:r w:rsidRPr="0039057A">
              <w:rPr>
                <w:sz w:val="20"/>
              </w:rPr>
              <w:t>0.002</w:t>
            </w:r>
            <w:r w:rsidRPr="00B96634">
              <w:rPr>
                <w:sz w:val="20"/>
              </w:rPr>
              <w:t>sec</w:t>
            </w:r>
          </w:p>
          <w:p w14:paraId="1CFEFC71" w14:textId="23D07C6B" w:rsidR="00F5572A" w:rsidRPr="0005431A" w:rsidRDefault="00F5572A" w:rsidP="0041659A">
            <w:pPr>
              <w:pStyle w:val="NoSpacing"/>
              <w:rPr>
                <w:sz w:val="20"/>
                <w:lang w:val="en-IE"/>
              </w:rPr>
            </w:pPr>
            <w:r w:rsidRPr="0039057A">
              <w:rPr>
                <w:sz w:val="20"/>
              </w:rPr>
              <w:t>0.78%</w:t>
            </w:r>
          </w:p>
        </w:tc>
        <w:tc>
          <w:tcPr>
            <w:tcW w:w="989" w:type="dxa"/>
            <w:tcBorders>
              <w:top w:val="single" w:sz="4" w:space="0" w:color="auto"/>
              <w:left w:val="nil"/>
              <w:bottom w:val="single" w:sz="4" w:space="0" w:color="auto"/>
              <w:right w:val="nil"/>
            </w:tcBorders>
          </w:tcPr>
          <w:p w14:paraId="4B027E37" w14:textId="77777777" w:rsidR="00F5572A" w:rsidRPr="00B96634" w:rsidRDefault="00F5572A" w:rsidP="00350DA0">
            <w:pPr>
              <w:pStyle w:val="NoSpacing"/>
              <w:rPr>
                <w:b/>
                <w:sz w:val="20"/>
              </w:rPr>
            </w:pPr>
            <w:r w:rsidRPr="00B96634">
              <w:rPr>
                <w:b/>
                <w:sz w:val="20"/>
              </w:rPr>
              <w:t>7013</w:t>
            </w:r>
          </w:p>
          <w:p w14:paraId="39B0CFA9" w14:textId="77777777" w:rsidR="00F5572A" w:rsidRPr="0039057A" w:rsidRDefault="00F5572A" w:rsidP="00350DA0">
            <w:pPr>
              <w:pStyle w:val="NoSpacing"/>
              <w:rPr>
                <w:sz w:val="20"/>
              </w:rPr>
            </w:pPr>
            <w:r>
              <w:rPr>
                <w:sz w:val="20"/>
              </w:rPr>
              <w:t>(</w:t>
            </w:r>
            <w:r w:rsidRPr="0039057A">
              <w:rPr>
                <w:sz w:val="20"/>
              </w:rPr>
              <w:t>7077.9</w:t>
            </w:r>
            <w:r>
              <w:rPr>
                <w:sz w:val="20"/>
              </w:rPr>
              <w:t>)</w:t>
            </w:r>
          </w:p>
          <w:p w14:paraId="4F1B4B67" w14:textId="77777777" w:rsidR="00F5572A" w:rsidRPr="0039057A" w:rsidRDefault="00F5572A" w:rsidP="00350DA0">
            <w:pPr>
              <w:pStyle w:val="NoSpacing"/>
              <w:rPr>
                <w:sz w:val="20"/>
              </w:rPr>
            </w:pPr>
            <w:r w:rsidRPr="0039057A">
              <w:rPr>
                <w:sz w:val="20"/>
              </w:rPr>
              <w:t>[444]</w:t>
            </w:r>
          </w:p>
          <w:p w14:paraId="6528936B" w14:textId="00DBCDB6" w:rsidR="00F5572A" w:rsidRPr="0039057A" w:rsidRDefault="00F5572A" w:rsidP="00350DA0">
            <w:pPr>
              <w:pStyle w:val="NoSpacing"/>
              <w:rPr>
                <w:sz w:val="20"/>
              </w:rPr>
            </w:pPr>
            <w:r w:rsidRPr="0039057A">
              <w:rPr>
                <w:sz w:val="20"/>
              </w:rPr>
              <w:t>0.06</w:t>
            </w:r>
            <w:r w:rsidRPr="00B96634">
              <w:rPr>
                <w:sz w:val="20"/>
              </w:rPr>
              <w:t>sec</w:t>
            </w:r>
          </w:p>
          <w:p w14:paraId="72EFE0EA" w14:textId="60AC6A61" w:rsidR="00F5572A" w:rsidRPr="0005431A" w:rsidRDefault="00F5572A" w:rsidP="00E313DC">
            <w:pPr>
              <w:pStyle w:val="NoSpacing"/>
              <w:rPr>
                <w:sz w:val="20"/>
                <w:lang w:val="en-IE"/>
              </w:rPr>
            </w:pPr>
            <w:r w:rsidRPr="0039057A">
              <w:rPr>
                <w:sz w:val="20"/>
              </w:rPr>
              <w:t>0.93%</w:t>
            </w:r>
          </w:p>
        </w:tc>
        <w:tc>
          <w:tcPr>
            <w:tcW w:w="1310" w:type="dxa"/>
            <w:tcBorders>
              <w:top w:val="single" w:sz="4" w:space="0" w:color="auto"/>
              <w:left w:val="nil"/>
              <w:bottom w:val="single" w:sz="4" w:space="0" w:color="auto"/>
              <w:right w:val="nil"/>
            </w:tcBorders>
          </w:tcPr>
          <w:p w14:paraId="77947926" w14:textId="4C3C231A" w:rsidR="00F5572A" w:rsidRPr="0005431A" w:rsidRDefault="00F5572A" w:rsidP="0041659A">
            <w:pPr>
              <w:pStyle w:val="NoSpacing"/>
              <w:rPr>
                <w:sz w:val="20"/>
                <w:lang w:val="en-IE"/>
              </w:rPr>
            </w:pPr>
            <w:r>
              <w:rPr>
                <w:sz w:val="20"/>
              </w:rPr>
              <w:t>7013</w:t>
            </w:r>
          </w:p>
        </w:tc>
      </w:tr>
      <w:tr w:rsidR="00F5572A" w:rsidRPr="0005431A" w14:paraId="23BC5AAE" w14:textId="77777777" w:rsidTr="00F5572A">
        <w:tc>
          <w:tcPr>
            <w:tcW w:w="1027" w:type="dxa"/>
            <w:tcBorders>
              <w:top w:val="single" w:sz="4" w:space="0" w:color="auto"/>
              <w:left w:val="nil"/>
              <w:bottom w:val="single" w:sz="4" w:space="0" w:color="auto"/>
              <w:right w:val="nil"/>
            </w:tcBorders>
          </w:tcPr>
          <w:p w14:paraId="7F6B06A0" w14:textId="5B2CAF2B" w:rsidR="00F5572A" w:rsidRPr="0039591B" w:rsidRDefault="00F5572A" w:rsidP="0041659A">
            <w:pPr>
              <w:pStyle w:val="NoSpacing"/>
              <w:rPr>
                <w:sz w:val="20"/>
                <w:lang w:val="en-IE"/>
              </w:rPr>
            </w:pPr>
            <w:r w:rsidRPr="0039591B">
              <w:rPr>
                <w:sz w:val="20"/>
              </w:rPr>
              <w:t>Eil51</w:t>
            </w:r>
          </w:p>
        </w:tc>
        <w:tc>
          <w:tcPr>
            <w:tcW w:w="1087" w:type="dxa"/>
            <w:tcBorders>
              <w:top w:val="single" w:sz="4" w:space="0" w:color="auto"/>
              <w:left w:val="nil"/>
              <w:bottom w:val="single" w:sz="4" w:space="0" w:color="auto"/>
              <w:right w:val="nil"/>
            </w:tcBorders>
          </w:tcPr>
          <w:p w14:paraId="735FDCF7" w14:textId="77777777" w:rsidR="00F5572A" w:rsidRPr="0039057A" w:rsidRDefault="00F5572A" w:rsidP="00350DA0">
            <w:pPr>
              <w:pStyle w:val="NoSpacing"/>
              <w:rPr>
                <w:sz w:val="20"/>
              </w:rPr>
            </w:pPr>
            <w:r w:rsidRPr="0039057A">
              <w:rPr>
                <w:sz w:val="20"/>
              </w:rPr>
              <w:t>447</w:t>
            </w:r>
          </w:p>
          <w:p w14:paraId="3FACF16F" w14:textId="77777777" w:rsidR="00F5572A" w:rsidRPr="0039057A" w:rsidRDefault="00F5572A" w:rsidP="00350DA0">
            <w:pPr>
              <w:pStyle w:val="NoSpacing"/>
              <w:rPr>
                <w:sz w:val="20"/>
              </w:rPr>
            </w:pPr>
            <w:r>
              <w:rPr>
                <w:sz w:val="20"/>
              </w:rPr>
              <w:t>(</w:t>
            </w:r>
            <w:r w:rsidRPr="0039057A">
              <w:rPr>
                <w:sz w:val="20"/>
              </w:rPr>
              <w:t>452.1</w:t>
            </w:r>
            <w:r>
              <w:rPr>
                <w:sz w:val="20"/>
              </w:rPr>
              <w:t>)</w:t>
            </w:r>
          </w:p>
          <w:p w14:paraId="68B6F2FB" w14:textId="77777777" w:rsidR="00F5572A" w:rsidRPr="0039057A" w:rsidRDefault="00F5572A" w:rsidP="00350DA0">
            <w:pPr>
              <w:pStyle w:val="NoSpacing"/>
              <w:rPr>
                <w:sz w:val="20"/>
              </w:rPr>
            </w:pPr>
            <w:r w:rsidRPr="0039057A">
              <w:rPr>
                <w:sz w:val="20"/>
              </w:rPr>
              <w:t>[200]</w:t>
            </w:r>
          </w:p>
          <w:p w14:paraId="4D948836" w14:textId="77777777" w:rsidR="00F5572A" w:rsidRPr="0039057A" w:rsidRDefault="00F5572A" w:rsidP="00350DA0">
            <w:pPr>
              <w:pStyle w:val="NoSpacing"/>
              <w:rPr>
                <w:sz w:val="20"/>
              </w:rPr>
            </w:pPr>
            <w:r w:rsidRPr="0039057A">
              <w:rPr>
                <w:sz w:val="20"/>
              </w:rPr>
              <w:t>0.26</w:t>
            </w:r>
            <w:r>
              <w:rPr>
                <w:sz w:val="20"/>
              </w:rPr>
              <w:t xml:space="preserve"> </w:t>
            </w:r>
            <w:r w:rsidRPr="00B96634">
              <w:rPr>
                <w:sz w:val="20"/>
              </w:rPr>
              <w:t>sec</w:t>
            </w:r>
          </w:p>
          <w:p w14:paraId="13FAA152" w14:textId="563A5137" w:rsidR="00F5572A" w:rsidRPr="0005431A" w:rsidRDefault="00F5572A" w:rsidP="0041659A">
            <w:pPr>
              <w:pStyle w:val="NoSpacing"/>
              <w:rPr>
                <w:sz w:val="20"/>
                <w:lang w:val="en-IE"/>
              </w:rPr>
            </w:pPr>
            <w:r w:rsidRPr="0039057A">
              <w:rPr>
                <w:sz w:val="20"/>
              </w:rPr>
              <w:t>6.12%</w:t>
            </w:r>
          </w:p>
        </w:tc>
        <w:tc>
          <w:tcPr>
            <w:tcW w:w="1010" w:type="dxa"/>
            <w:tcBorders>
              <w:top w:val="single" w:sz="4" w:space="0" w:color="auto"/>
              <w:left w:val="nil"/>
              <w:bottom w:val="single" w:sz="4" w:space="0" w:color="auto"/>
              <w:right w:val="nil"/>
            </w:tcBorders>
          </w:tcPr>
          <w:p w14:paraId="42B9AAC4" w14:textId="77777777" w:rsidR="00F5572A" w:rsidRPr="00CA226B" w:rsidRDefault="00F5572A" w:rsidP="00350DA0">
            <w:pPr>
              <w:pStyle w:val="NoSpacing"/>
              <w:rPr>
                <w:b/>
                <w:sz w:val="20"/>
              </w:rPr>
            </w:pPr>
            <w:r w:rsidRPr="00CA226B">
              <w:rPr>
                <w:b/>
                <w:sz w:val="20"/>
              </w:rPr>
              <w:t>426</w:t>
            </w:r>
          </w:p>
          <w:p w14:paraId="67D8EC94" w14:textId="77777777" w:rsidR="00F5572A" w:rsidRPr="0039057A" w:rsidRDefault="00F5572A" w:rsidP="00350DA0">
            <w:pPr>
              <w:pStyle w:val="NoSpacing"/>
              <w:rPr>
                <w:sz w:val="20"/>
              </w:rPr>
            </w:pPr>
            <w:r>
              <w:rPr>
                <w:sz w:val="20"/>
              </w:rPr>
              <w:t>(</w:t>
            </w:r>
            <w:r w:rsidRPr="0039057A">
              <w:rPr>
                <w:sz w:val="20"/>
              </w:rPr>
              <w:t>434.4</w:t>
            </w:r>
            <w:r>
              <w:rPr>
                <w:sz w:val="20"/>
              </w:rPr>
              <w:t>)</w:t>
            </w:r>
          </w:p>
          <w:p w14:paraId="07F8DFA2" w14:textId="77777777" w:rsidR="00F5572A" w:rsidRPr="0039057A" w:rsidRDefault="00F5572A" w:rsidP="00350DA0">
            <w:pPr>
              <w:pStyle w:val="NoSpacing"/>
              <w:rPr>
                <w:sz w:val="20"/>
              </w:rPr>
            </w:pPr>
            <w:r w:rsidRPr="0039057A">
              <w:rPr>
                <w:sz w:val="20"/>
              </w:rPr>
              <w:t>[97]</w:t>
            </w:r>
          </w:p>
          <w:p w14:paraId="71A7F29C" w14:textId="77777777" w:rsidR="00F5572A" w:rsidRPr="0039057A" w:rsidRDefault="00F5572A" w:rsidP="00350DA0">
            <w:pPr>
              <w:pStyle w:val="NoSpacing"/>
              <w:rPr>
                <w:sz w:val="20"/>
              </w:rPr>
            </w:pPr>
            <w:r w:rsidRPr="0039057A">
              <w:rPr>
                <w:sz w:val="20"/>
              </w:rPr>
              <w:t>0.12</w:t>
            </w:r>
            <w:r>
              <w:t xml:space="preserve"> </w:t>
            </w:r>
            <w:r w:rsidRPr="00B96634">
              <w:rPr>
                <w:sz w:val="20"/>
              </w:rPr>
              <w:t>sec</w:t>
            </w:r>
          </w:p>
          <w:p w14:paraId="26C937A6" w14:textId="531343AE" w:rsidR="00F5572A" w:rsidRPr="0005431A" w:rsidRDefault="00F5572A" w:rsidP="0041659A">
            <w:pPr>
              <w:pStyle w:val="NoSpacing"/>
              <w:rPr>
                <w:sz w:val="20"/>
                <w:lang w:val="en-IE"/>
              </w:rPr>
            </w:pPr>
            <w:r w:rsidRPr="0039057A">
              <w:rPr>
                <w:sz w:val="20"/>
              </w:rPr>
              <w:t>1.97%</w:t>
            </w:r>
          </w:p>
        </w:tc>
        <w:tc>
          <w:tcPr>
            <w:tcW w:w="1010" w:type="dxa"/>
            <w:tcBorders>
              <w:top w:val="single" w:sz="4" w:space="0" w:color="auto"/>
              <w:left w:val="nil"/>
              <w:bottom w:val="single" w:sz="4" w:space="0" w:color="auto"/>
              <w:right w:val="nil"/>
            </w:tcBorders>
          </w:tcPr>
          <w:p w14:paraId="30FCE11E" w14:textId="77777777" w:rsidR="00F5572A" w:rsidRPr="0039057A" w:rsidRDefault="00F5572A" w:rsidP="00350DA0">
            <w:pPr>
              <w:pStyle w:val="NoSpacing"/>
              <w:rPr>
                <w:sz w:val="20"/>
              </w:rPr>
            </w:pPr>
            <w:r w:rsidRPr="0039057A">
              <w:rPr>
                <w:sz w:val="20"/>
              </w:rPr>
              <w:t>428</w:t>
            </w:r>
          </w:p>
          <w:p w14:paraId="70550866" w14:textId="77777777" w:rsidR="00F5572A" w:rsidRPr="0039057A" w:rsidRDefault="00F5572A" w:rsidP="00350DA0">
            <w:pPr>
              <w:pStyle w:val="NoSpacing"/>
              <w:rPr>
                <w:sz w:val="20"/>
              </w:rPr>
            </w:pPr>
            <w:r>
              <w:rPr>
                <w:sz w:val="20"/>
              </w:rPr>
              <w:t>(</w:t>
            </w:r>
            <w:r w:rsidRPr="0039057A">
              <w:rPr>
                <w:sz w:val="20"/>
              </w:rPr>
              <w:t>433</w:t>
            </w:r>
            <w:r>
              <w:rPr>
                <w:sz w:val="20"/>
              </w:rPr>
              <w:t>)</w:t>
            </w:r>
          </w:p>
          <w:p w14:paraId="09301C5B" w14:textId="77777777" w:rsidR="00F5572A" w:rsidRPr="0039057A" w:rsidRDefault="00F5572A" w:rsidP="00350DA0">
            <w:pPr>
              <w:pStyle w:val="NoSpacing"/>
              <w:rPr>
                <w:sz w:val="20"/>
              </w:rPr>
            </w:pPr>
            <w:r w:rsidRPr="0039057A">
              <w:rPr>
                <w:sz w:val="20"/>
              </w:rPr>
              <w:t>[203]</w:t>
            </w:r>
          </w:p>
          <w:p w14:paraId="15BC86BC" w14:textId="77777777" w:rsidR="00F5572A" w:rsidRPr="0039057A" w:rsidRDefault="00F5572A" w:rsidP="00350DA0">
            <w:pPr>
              <w:pStyle w:val="NoSpacing"/>
              <w:rPr>
                <w:sz w:val="20"/>
              </w:rPr>
            </w:pPr>
            <w:r w:rsidRPr="0039057A">
              <w:rPr>
                <w:sz w:val="20"/>
              </w:rPr>
              <w:t>0.25</w:t>
            </w:r>
            <w:r>
              <w:t xml:space="preserve"> </w:t>
            </w:r>
            <w:r w:rsidRPr="00B96634">
              <w:rPr>
                <w:sz w:val="20"/>
              </w:rPr>
              <w:t>sec</w:t>
            </w:r>
          </w:p>
          <w:p w14:paraId="64DA2BB3" w14:textId="7C898C32" w:rsidR="00F5572A" w:rsidRPr="0005431A" w:rsidRDefault="00F5572A" w:rsidP="0041659A">
            <w:pPr>
              <w:pStyle w:val="NoSpacing"/>
              <w:rPr>
                <w:sz w:val="20"/>
                <w:lang w:val="en-IE"/>
              </w:rPr>
            </w:pPr>
            <w:r w:rsidRPr="0039057A">
              <w:rPr>
                <w:sz w:val="20"/>
              </w:rPr>
              <w:t>1.64%</w:t>
            </w:r>
          </w:p>
        </w:tc>
        <w:tc>
          <w:tcPr>
            <w:tcW w:w="1087" w:type="dxa"/>
            <w:tcBorders>
              <w:top w:val="single" w:sz="4" w:space="0" w:color="auto"/>
              <w:left w:val="nil"/>
              <w:bottom w:val="single" w:sz="4" w:space="0" w:color="auto"/>
              <w:right w:val="nil"/>
            </w:tcBorders>
          </w:tcPr>
          <w:p w14:paraId="44735BB5" w14:textId="77777777" w:rsidR="00F5572A" w:rsidRPr="0039057A" w:rsidRDefault="00F5572A" w:rsidP="00350DA0">
            <w:pPr>
              <w:pStyle w:val="NoSpacing"/>
              <w:rPr>
                <w:sz w:val="20"/>
              </w:rPr>
            </w:pPr>
            <w:r w:rsidRPr="0039057A">
              <w:rPr>
                <w:sz w:val="20"/>
              </w:rPr>
              <w:t>42</w:t>
            </w:r>
            <w:r>
              <w:rPr>
                <w:sz w:val="20"/>
              </w:rPr>
              <w:t>7</w:t>
            </w:r>
          </w:p>
          <w:p w14:paraId="1891FC15" w14:textId="77777777" w:rsidR="00F5572A" w:rsidRPr="0039057A" w:rsidRDefault="00F5572A" w:rsidP="00350DA0">
            <w:pPr>
              <w:pStyle w:val="NoSpacing"/>
              <w:rPr>
                <w:sz w:val="20"/>
              </w:rPr>
            </w:pPr>
            <w:r>
              <w:rPr>
                <w:sz w:val="20"/>
              </w:rPr>
              <w:t>(</w:t>
            </w:r>
            <w:r w:rsidRPr="0039057A">
              <w:rPr>
                <w:sz w:val="20"/>
              </w:rPr>
              <w:t>429.9</w:t>
            </w:r>
            <w:r>
              <w:rPr>
                <w:sz w:val="20"/>
              </w:rPr>
              <w:t>)</w:t>
            </w:r>
          </w:p>
          <w:p w14:paraId="3380767D" w14:textId="77777777" w:rsidR="00F5572A" w:rsidRPr="0039057A" w:rsidRDefault="00F5572A" w:rsidP="00350DA0">
            <w:pPr>
              <w:pStyle w:val="NoSpacing"/>
              <w:rPr>
                <w:sz w:val="20"/>
              </w:rPr>
            </w:pPr>
            <w:r w:rsidRPr="0039057A">
              <w:rPr>
                <w:sz w:val="20"/>
              </w:rPr>
              <w:t>[207]</w:t>
            </w:r>
          </w:p>
          <w:p w14:paraId="624E707A" w14:textId="77777777" w:rsidR="00F5572A" w:rsidRPr="0039057A" w:rsidRDefault="00F5572A" w:rsidP="00350DA0">
            <w:pPr>
              <w:pStyle w:val="NoSpacing"/>
              <w:rPr>
                <w:sz w:val="20"/>
              </w:rPr>
            </w:pPr>
            <w:r w:rsidRPr="0039057A">
              <w:rPr>
                <w:sz w:val="20"/>
              </w:rPr>
              <w:t>0.8</w:t>
            </w:r>
            <w:r>
              <w:t xml:space="preserve"> </w:t>
            </w:r>
            <w:r w:rsidRPr="00B96634">
              <w:rPr>
                <w:sz w:val="20"/>
              </w:rPr>
              <w:t>sec</w:t>
            </w:r>
          </w:p>
          <w:p w14:paraId="29700D0F" w14:textId="763DD4B4" w:rsidR="00F5572A" w:rsidRPr="0005431A" w:rsidRDefault="00F5572A" w:rsidP="0041659A">
            <w:pPr>
              <w:pStyle w:val="NoSpacing"/>
              <w:rPr>
                <w:sz w:val="20"/>
                <w:lang w:val="en-IE"/>
              </w:rPr>
            </w:pPr>
            <w:r w:rsidRPr="0039057A">
              <w:rPr>
                <w:sz w:val="20"/>
              </w:rPr>
              <w:t>0.91%</w:t>
            </w:r>
          </w:p>
        </w:tc>
        <w:tc>
          <w:tcPr>
            <w:tcW w:w="1087" w:type="dxa"/>
            <w:tcBorders>
              <w:top w:val="single" w:sz="4" w:space="0" w:color="auto"/>
              <w:left w:val="nil"/>
              <w:bottom w:val="single" w:sz="4" w:space="0" w:color="auto"/>
              <w:right w:val="nil"/>
            </w:tcBorders>
          </w:tcPr>
          <w:p w14:paraId="0F77E45A" w14:textId="77777777" w:rsidR="00F5572A" w:rsidRPr="0039057A" w:rsidRDefault="00F5572A" w:rsidP="00350DA0">
            <w:pPr>
              <w:pStyle w:val="NoSpacing"/>
              <w:rPr>
                <w:sz w:val="20"/>
              </w:rPr>
            </w:pPr>
            <w:r>
              <w:rPr>
                <w:sz w:val="20"/>
              </w:rPr>
              <w:t>428</w:t>
            </w:r>
          </w:p>
          <w:p w14:paraId="0580054D" w14:textId="77777777" w:rsidR="00F5572A" w:rsidRPr="0039057A" w:rsidRDefault="00F5572A" w:rsidP="00350DA0">
            <w:pPr>
              <w:pStyle w:val="NoSpacing"/>
              <w:rPr>
                <w:sz w:val="20"/>
              </w:rPr>
            </w:pPr>
            <w:r>
              <w:rPr>
                <w:sz w:val="20"/>
              </w:rPr>
              <w:t>(</w:t>
            </w:r>
            <w:r w:rsidRPr="0039057A">
              <w:rPr>
                <w:sz w:val="20"/>
              </w:rPr>
              <w:t>431.2</w:t>
            </w:r>
            <w:r>
              <w:rPr>
                <w:sz w:val="20"/>
              </w:rPr>
              <w:t>)</w:t>
            </w:r>
          </w:p>
          <w:p w14:paraId="1B57FBB8" w14:textId="77777777" w:rsidR="00F5572A" w:rsidRPr="0039057A" w:rsidRDefault="00F5572A" w:rsidP="00350DA0">
            <w:pPr>
              <w:pStyle w:val="NoSpacing"/>
              <w:rPr>
                <w:sz w:val="20"/>
              </w:rPr>
            </w:pPr>
            <w:r w:rsidRPr="0039057A">
              <w:rPr>
                <w:sz w:val="20"/>
              </w:rPr>
              <w:t>[207]</w:t>
            </w:r>
          </w:p>
          <w:p w14:paraId="196083C9" w14:textId="77777777" w:rsidR="00F5572A" w:rsidRPr="0039057A" w:rsidRDefault="00F5572A" w:rsidP="00350DA0">
            <w:pPr>
              <w:pStyle w:val="NoSpacing"/>
              <w:rPr>
                <w:sz w:val="20"/>
              </w:rPr>
            </w:pPr>
            <w:r w:rsidRPr="0039057A">
              <w:rPr>
                <w:sz w:val="20"/>
              </w:rPr>
              <w:t>0.8</w:t>
            </w:r>
            <w:r>
              <w:t xml:space="preserve"> </w:t>
            </w:r>
            <w:r w:rsidRPr="00B96634">
              <w:rPr>
                <w:sz w:val="20"/>
              </w:rPr>
              <w:t>sec</w:t>
            </w:r>
          </w:p>
          <w:p w14:paraId="6389E629" w14:textId="26AC6381" w:rsidR="00F5572A" w:rsidRPr="0005431A" w:rsidRDefault="00F5572A" w:rsidP="0041659A">
            <w:pPr>
              <w:pStyle w:val="NoSpacing"/>
              <w:rPr>
                <w:sz w:val="20"/>
                <w:lang w:val="en-IE"/>
              </w:rPr>
            </w:pPr>
            <w:r w:rsidRPr="0039057A">
              <w:rPr>
                <w:sz w:val="20"/>
              </w:rPr>
              <w:t>1.22%</w:t>
            </w:r>
          </w:p>
        </w:tc>
        <w:tc>
          <w:tcPr>
            <w:tcW w:w="989" w:type="dxa"/>
            <w:tcBorders>
              <w:top w:val="single" w:sz="4" w:space="0" w:color="auto"/>
              <w:left w:val="nil"/>
              <w:bottom w:val="single" w:sz="4" w:space="0" w:color="auto"/>
              <w:right w:val="nil"/>
            </w:tcBorders>
          </w:tcPr>
          <w:p w14:paraId="37D60D56" w14:textId="77777777" w:rsidR="00F5572A" w:rsidRPr="0039057A" w:rsidRDefault="00F5572A" w:rsidP="00350DA0">
            <w:pPr>
              <w:pStyle w:val="NoSpacing"/>
              <w:rPr>
                <w:sz w:val="20"/>
              </w:rPr>
            </w:pPr>
            <w:r w:rsidRPr="0039057A">
              <w:rPr>
                <w:sz w:val="20"/>
              </w:rPr>
              <w:t>437</w:t>
            </w:r>
          </w:p>
          <w:p w14:paraId="29CA72DC" w14:textId="77777777" w:rsidR="00F5572A" w:rsidRPr="0039057A" w:rsidRDefault="00F5572A" w:rsidP="00350DA0">
            <w:pPr>
              <w:pStyle w:val="NoSpacing"/>
              <w:rPr>
                <w:sz w:val="20"/>
              </w:rPr>
            </w:pPr>
            <w:r>
              <w:rPr>
                <w:sz w:val="20"/>
              </w:rPr>
              <w:t>(</w:t>
            </w:r>
            <w:r w:rsidRPr="0039057A">
              <w:rPr>
                <w:sz w:val="20"/>
              </w:rPr>
              <w:t>446.2</w:t>
            </w:r>
            <w:r>
              <w:rPr>
                <w:sz w:val="20"/>
              </w:rPr>
              <w:t>)</w:t>
            </w:r>
          </w:p>
          <w:p w14:paraId="56A53ADC" w14:textId="77777777" w:rsidR="00F5572A" w:rsidRPr="0039057A" w:rsidRDefault="00F5572A" w:rsidP="00350DA0">
            <w:pPr>
              <w:pStyle w:val="NoSpacing"/>
              <w:rPr>
                <w:sz w:val="20"/>
              </w:rPr>
            </w:pPr>
            <w:r w:rsidRPr="0039057A">
              <w:rPr>
                <w:sz w:val="20"/>
              </w:rPr>
              <w:t>[4519]</w:t>
            </w:r>
          </w:p>
          <w:p w14:paraId="1BCFFB11" w14:textId="77777777" w:rsidR="00F5572A" w:rsidRPr="0039057A" w:rsidRDefault="00F5572A" w:rsidP="00350DA0">
            <w:pPr>
              <w:pStyle w:val="NoSpacing"/>
              <w:rPr>
                <w:sz w:val="20"/>
              </w:rPr>
            </w:pPr>
            <w:r w:rsidRPr="0039057A">
              <w:rPr>
                <w:sz w:val="20"/>
              </w:rPr>
              <w:t>2.6</w:t>
            </w:r>
            <w:r>
              <w:t xml:space="preserve"> </w:t>
            </w:r>
            <w:r w:rsidRPr="00B96634">
              <w:rPr>
                <w:sz w:val="20"/>
              </w:rPr>
              <w:t>sec</w:t>
            </w:r>
          </w:p>
          <w:p w14:paraId="05D31C16" w14:textId="14DF794B" w:rsidR="00F5572A" w:rsidRPr="0005431A" w:rsidRDefault="00F5572A" w:rsidP="0041659A">
            <w:pPr>
              <w:pStyle w:val="NoSpacing"/>
              <w:rPr>
                <w:sz w:val="20"/>
                <w:lang w:val="en-IE"/>
              </w:rPr>
            </w:pPr>
            <w:r w:rsidRPr="0039057A">
              <w:rPr>
                <w:sz w:val="20"/>
              </w:rPr>
              <w:t>4.74%</w:t>
            </w:r>
          </w:p>
        </w:tc>
        <w:tc>
          <w:tcPr>
            <w:tcW w:w="1310" w:type="dxa"/>
            <w:tcBorders>
              <w:top w:val="single" w:sz="4" w:space="0" w:color="auto"/>
              <w:left w:val="nil"/>
              <w:bottom w:val="single" w:sz="4" w:space="0" w:color="auto"/>
              <w:right w:val="nil"/>
            </w:tcBorders>
          </w:tcPr>
          <w:p w14:paraId="0EE935A9" w14:textId="2A9B7579" w:rsidR="00F5572A" w:rsidRPr="0005431A" w:rsidRDefault="00F5572A" w:rsidP="0041659A">
            <w:pPr>
              <w:pStyle w:val="NoSpacing"/>
              <w:rPr>
                <w:sz w:val="20"/>
                <w:lang w:val="en-IE"/>
              </w:rPr>
            </w:pPr>
            <w:r>
              <w:rPr>
                <w:sz w:val="20"/>
              </w:rPr>
              <w:t>426</w:t>
            </w:r>
          </w:p>
        </w:tc>
      </w:tr>
      <w:tr w:rsidR="00F5572A" w:rsidRPr="0005431A" w14:paraId="3C77A022" w14:textId="77777777" w:rsidTr="00F5572A">
        <w:tc>
          <w:tcPr>
            <w:tcW w:w="1027" w:type="dxa"/>
            <w:tcBorders>
              <w:top w:val="single" w:sz="4" w:space="0" w:color="auto"/>
              <w:bottom w:val="single" w:sz="4" w:space="0" w:color="auto"/>
            </w:tcBorders>
          </w:tcPr>
          <w:p w14:paraId="0BEF873A" w14:textId="6EDC1183" w:rsidR="00F5572A" w:rsidRPr="0039591B" w:rsidRDefault="00F5572A" w:rsidP="00C831B9">
            <w:pPr>
              <w:pStyle w:val="NoSpacing"/>
              <w:rPr>
                <w:sz w:val="20"/>
                <w:lang w:val="en-IE"/>
              </w:rPr>
            </w:pPr>
            <w:r w:rsidRPr="0039591B">
              <w:rPr>
                <w:sz w:val="20"/>
              </w:rPr>
              <w:t>Berlin52</w:t>
            </w:r>
          </w:p>
        </w:tc>
        <w:tc>
          <w:tcPr>
            <w:tcW w:w="1087" w:type="dxa"/>
            <w:tcBorders>
              <w:top w:val="single" w:sz="4" w:space="0" w:color="auto"/>
              <w:bottom w:val="single" w:sz="4" w:space="0" w:color="auto"/>
            </w:tcBorders>
          </w:tcPr>
          <w:p w14:paraId="00FA0B38" w14:textId="77777777" w:rsidR="00F5572A" w:rsidRPr="0039057A" w:rsidRDefault="00F5572A" w:rsidP="00350DA0">
            <w:pPr>
              <w:pStyle w:val="NoSpacing"/>
              <w:rPr>
                <w:sz w:val="20"/>
              </w:rPr>
            </w:pPr>
            <w:r w:rsidRPr="0039057A">
              <w:rPr>
                <w:sz w:val="20"/>
              </w:rPr>
              <w:t>7662</w:t>
            </w:r>
          </w:p>
          <w:p w14:paraId="138D2223" w14:textId="77777777" w:rsidR="00F5572A" w:rsidRPr="0039057A" w:rsidRDefault="00F5572A" w:rsidP="00350DA0">
            <w:pPr>
              <w:pStyle w:val="NoSpacing"/>
              <w:rPr>
                <w:sz w:val="20"/>
              </w:rPr>
            </w:pPr>
            <w:r>
              <w:rPr>
                <w:sz w:val="20"/>
              </w:rPr>
              <w:t>(</w:t>
            </w:r>
            <w:r w:rsidRPr="0039057A">
              <w:rPr>
                <w:sz w:val="20"/>
              </w:rPr>
              <w:t>7707.3</w:t>
            </w:r>
            <w:r>
              <w:rPr>
                <w:sz w:val="20"/>
              </w:rPr>
              <w:t>)</w:t>
            </w:r>
          </w:p>
          <w:p w14:paraId="28635470" w14:textId="77777777" w:rsidR="00F5572A" w:rsidRPr="0039057A" w:rsidRDefault="00F5572A" w:rsidP="00350DA0">
            <w:pPr>
              <w:pStyle w:val="NoSpacing"/>
              <w:rPr>
                <w:sz w:val="20"/>
              </w:rPr>
            </w:pPr>
            <w:r w:rsidRPr="0039057A">
              <w:rPr>
                <w:sz w:val="20"/>
              </w:rPr>
              <w:t>[42]</w:t>
            </w:r>
          </w:p>
          <w:p w14:paraId="05AB02C1" w14:textId="77777777" w:rsidR="00F5572A" w:rsidRPr="0039057A" w:rsidRDefault="00F5572A" w:rsidP="00350DA0">
            <w:pPr>
              <w:pStyle w:val="NoSpacing"/>
              <w:rPr>
                <w:sz w:val="20"/>
              </w:rPr>
            </w:pPr>
            <w:r w:rsidRPr="0039057A">
              <w:rPr>
                <w:sz w:val="20"/>
              </w:rPr>
              <w:t>0.28</w:t>
            </w:r>
            <w:r>
              <w:t xml:space="preserve"> </w:t>
            </w:r>
            <w:r w:rsidRPr="00B96634">
              <w:rPr>
                <w:sz w:val="20"/>
              </w:rPr>
              <w:t>sec</w:t>
            </w:r>
          </w:p>
          <w:p w14:paraId="6108DE73" w14:textId="0C954879" w:rsidR="00F5572A" w:rsidRPr="0005431A" w:rsidRDefault="00F5572A" w:rsidP="00C831B9">
            <w:pPr>
              <w:pStyle w:val="NoSpacing"/>
              <w:rPr>
                <w:sz w:val="20"/>
                <w:lang w:val="en-IE"/>
              </w:rPr>
            </w:pPr>
            <w:r w:rsidRPr="0039057A">
              <w:rPr>
                <w:sz w:val="20"/>
              </w:rPr>
              <w:t>2.19%</w:t>
            </w:r>
          </w:p>
        </w:tc>
        <w:tc>
          <w:tcPr>
            <w:tcW w:w="1010" w:type="dxa"/>
            <w:tcBorders>
              <w:top w:val="single" w:sz="4" w:space="0" w:color="auto"/>
              <w:bottom w:val="single" w:sz="4" w:space="0" w:color="auto"/>
            </w:tcBorders>
          </w:tcPr>
          <w:p w14:paraId="570BDB6A" w14:textId="77777777" w:rsidR="00F5572A" w:rsidRPr="00CA226B" w:rsidRDefault="00F5572A" w:rsidP="00350DA0">
            <w:pPr>
              <w:pStyle w:val="NoSpacing"/>
              <w:rPr>
                <w:b/>
                <w:sz w:val="20"/>
              </w:rPr>
            </w:pPr>
            <w:r w:rsidRPr="00CA226B">
              <w:rPr>
                <w:b/>
                <w:sz w:val="20"/>
              </w:rPr>
              <w:t>7542</w:t>
            </w:r>
          </w:p>
          <w:p w14:paraId="7CED5D40" w14:textId="77777777" w:rsidR="00F5572A" w:rsidRPr="0039057A" w:rsidRDefault="00F5572A" w:rsidP="00350DA0">
            <w:pPr>
              <w:pStyle w:val="NoSpacing"/>
              <w:rPr>
                <w:sz w:val="20"/>
              </w:rPr>
            </w:pPr>
            <w:r>
              <w:rPr>
                <w:sz w:val="20"/>
              </w:rPr>
              <w:t>(</w:t>
            </w:r>
            <w:r w:rsidRPr="0039057A">
              <w:rPr>
                <w:sz w:val="20"/>
              </w:rPr>
              <w:t>7666.5</w:t>
            </w:r>
            <w:r>
              <w:rPr>
                <w:sz w:val="20"/>
              </w:rPr>
              <w:t>)</w:t>
            </w:r>
          </w:p>
          <w:p w14:paraId="391F6819" w14:textId="77777777" w:rsidR="00F5572A" w:rsidRPr="0039057A" w:rsidRDefault="00F5572A" w:rsidP="00350DA0">
            <w:pPr>
              <w:pStyle w:val="NoSpacing"/>
              <w:rPr>
                <w:sz w:val="20"/>
              </w:rPr>
            </w:pPr>
            <w:r w:rsidRPr="0039057A">
              <w:rPr>
                <w:sz w:val="20"/>
              </w:rPr>
              <w:t>[21]</w:t>
            </w:r>
          </w:p>
          <w:p w14:paraId="04E946B3" w14:textId="77777777" w:rsidR="00F5572A" w:rsidRPr="0039057A" w:rsidRDefault="00F5572A" w:rsidP="00350DA0">
            <w:pPr>
              <w:pStyle w:val="NoSpacing"/>
              <w:rPr>
                <w:sz w:val="20"/>
              </w:rPr>
            </w:pPr>
            <w:r w:rsidRPr="0039057A">
              <w:rPr>
                <w:sz w:val="20"/>
              </w:rPr>
              <w:t>0.1</w:t>
            </w:r>
            <w:r>
              <w:t xml:space="preserve"> </w:t>
            </w:r>
            <w:r w:rsidRPr="00B96634">
              <w:rPr>
                <w:sz w:val="20"/>
              </w:rPr>
              <w:t>sec</w:t>
            </w:r>
          </w:p>
          <w:p w14:paraId="2B55464C" w14:textId="0449FCAD" w:rsidR="00F5572A" w:rsidRPr="0005431A" w:rsidRDefault="00F5572A" w:rsidP="00C831B9">
            <w:pPr>
              <w:pStyle w:val="NoSpacing"/>
              <w:rPr>
                <w:sz w:val="20"/>
                <w:lang w:val="en-IE"/>
              </w:rPr>
            </w:pPr>
            <w:r w:rsidRPr="0039057A">
              <w:rPr>
                <w:sz w:val="20"/>
              </w:rPr>
              <w:t>1.65%</w:t>
            </w:r>
          </w:p>
        </w:tc>
        <w:tc>
          <w:tcPr>
            <w:tcW w:w="1010" w:type="dxa"/>
            <w:tcBorders>
              <w:top w:val="single" w:sz="4" w:space="0" w:color="auto"/>
              <w:bottom w:val="single" w:sz="4" w:space="0" w:color="auto"/>
            </w:tcBorders>
          </w:tcPr>
          <w:p w14:paraId="32A2D93E" w14:textId="77777777" w:rsidR="00F5572A" w:rsidRPr="00B96634" w:rsidRDefault="00F5572A" w:rsidP="00350DA0">
            <w:pPr>
              <w:pStyle w:val="NoSpacing"/>
              <w:rPr>
                <w:b/>
                <w:sz w:val="20"/>
              </w:rPr>
            </w:pPr>
            <w:r w:rsidRPr="00B96634">
              <w:rPr>
                <w:b/>
                <w:sz w:val="20"/>
              </w:rPr>
              <w:t>7542</w:t>
            </w:r>
          </w:p>
          <w:p w14:paraId="2C74F039" w14:textId="77777777" w:rsidR="00F5572A" w:rsidRPr="0039057A" w:rsidRDefault="00F5572A" w:rsidP="00350DA0">
            <w:pPr>
              <w:pStyle w:val="NoSpacing"/>
              <w:rPr>
                <w:sz w:val="20"/>
              </w:rPr>
            </w:pPr>
            <w:r>
              <w:rPr>
                <w:sz w:val="20"/>
              </w:rPr>
              <w:t>(</w:t>
            </w:r>
            <w:r w:rsidRPr="0039057A">
              <w:rPr>
                <w:sz w:val="20"/>
              </w:rPr>
              <w:t>7742.9</w:t>
            </w:r>
            <w:r>
              <w:rPr>
                <w:sz w:val="20"/>
              </w:rPr>
              <w:t>)</w:t>
            </w:r>
          </w:p>
          <w:p w14:paraId="1D30863D" w14:textId="77777777" w:rsidR="00F5572A" w:rsidRPr="0039057A" w:rsidRDefault="00F5572A" w:rsidP="00350DA0">
            <w:pPr>
              <w:pStyle w:val="NoSpacing"/>
              <w:rPr>
                <w:sz w:val="20"/>
              </w:rPr>
            </w:pPr>
            <w:r w:rsidRPr="0039057A">
              <w:rPr>
                <w:sz w:val="20"/>
              </w:rPr>
              <w:t>[101]</w:t>
            </w:r>
          </w:p>
          <w:p w14:paraId="699A893B" w14:textId="77777777" w:rsidR="00F5572A" w:rsidRPr="0039057A" w:rsidRDefault="00F5572A" w:rsidP="00350DA0">
            <w:pPr>
              <w:pStyle w:val="NoSpacing"/>
              <w:rPr>
                <w:sz w:val="20"/>
              </w:rPr>
            </w:pPr>
            <w:r w:rsidRPr="0039057A">
              <w:rPr>
                <w:sz w:val="20"/>
              </w:rPr>
              <w:t>0.23</w:t>
            </w:r>
            <w:r>
              <w:t xml:space="preserve"> </w:t>
            </w:r>
            <w:r w:rsidRPr="00B96634">
              <w:rPr>
                <w:sz w:val="20"/>
              </w:rPr>
              <w:t>sec</w:t>
            </w:r>
          </w:p>
          <w:p w14:paraId="0A26659B" w14:textId="688F89AD" w:rsidR="00F5572A" w:rsidRPr="0005431A" w:rsidRDefault="00F5572A" w:rsidP="00C831B9">
            <w:pPr>
              <w:pStyle w:val="NoSpacing"/>
              <w:rPr>
                <w:sz w:val="20"/>
                <w:lang w:val="en-IE"/>
              </w:rPr>
            </w:pPr>
            <w:r w:rsidRPr="0039057A">
              <w:rPr>
                <w:sz w:val="20"/>
              </w:rPr>
              <w:t>2.66%</w:t>
            </w:r>
          </w:p>
        </w:tc>
        <w:tc>
          <w:tcPr>
            <w:tcW w:w="1087" w:type="dxa"/>
            <w:tcBorders>
              <w:top w:val="single" w:sz="4" w:space="0" w:color="auto"/>
              <w:bottom w:val="single" w:sz="4" w:space="0" w:color="auto"/>
            </w:tcBorders>
          </w:tcPr>
          <w:p w14:paraId="06413985" w14:textId="77777777" w:rsidR="00F5572A" w:rsidRPr="00B96634" w:rsidRDefault="00F5572A" w:rsidP="00350DA0">
            <w:pPr>
              <w:pStyle w:val="NoSpacing"/>
              <w:rPr>
                <w:b/>
                <w:sz w:val="20"/>
              </w:rPr>
            </w:pPr>
            <w:r w:rsidRPr="00B96634">
              <w:rPr>
                <w:b/>
                <w:sz w:val="20"/>
              </w:rPr>
              <w:t>7542</w:t>
            </w:r>
          </w:p>
          <w:p w14:paraId="0F485F7D" w14:textId="77777777" w:rsidR="00F5572A" w:rsidRPr="0039057A" w:rsidRDefault="00F5572A" w:rsidP="00350DA0">
            <w:pPr>
              <w:pStyle w:val="NoSpacing"/>
              <w:rPr>
                <w:sz w:val="20"/>
              </w:rPr>
            </w:pPr>
            <w:r>
              <w:rPr>
                <w:sz w:val="20"/>
              </w:rPr>
              <w:t>(</w:t>
            </w:r>
            <w:r w:rsidRPr="0039057A">
              <w:rPr>
                <w:sz w:val="20"/>
              </w:rPr>
              <w:t>7560</w:t>
            </w:r>
            <w:r>
              <w:rPr>
                <w:sz w:val="20"/>
              </w:rPr>
              <w:t>)</w:t>
            </w:r>
          </w:p>
          <w:p w14:paraId="6683EC6A" w14:textId="77777777" w:rsidR="00F5572A" w:rsidRPr="0039057A" w:rsidRDefault="00F5572A" w:rsidP="00350DA0">
            <w:pPr>
              <w:pStyle w:val="NoSpacing"/>
              <w:rPr>
                <w:sz w:val="20"/>
              </w:rPr>
            </w:pPr>
            <w:r w:rsidRPr="0039057A">
              <w:rPr>
                <w:sz w:val="20"/>
              </w:rPr>
              <w:t>[26]</w:t>
            </w:r>
          </w:p>
          <w:p w14:paraId="6E118C93" w14:textId="77777777" w:rsidR="00F5572A" w:rsidRPr="0039057A" w:rsidRDefault="00F5572A" w:rsidP="00350DA0">
            <w:pPr>
              <w:pStyle w:val="NoSpacing"/>
              <w:rPr>
                <w:sz w:val="20"/>
              </w:rPr>
            </w:pPr>
            <w:r w:rsidRPr="0039057A">
              <w:rPr>
                <w:sz w:val="20"/>
              </w:rPr>
              <w:t>0.23</w:t>
            </w:r>
            <w:r>
              <w:t xml:space="preserve"> </w:t>
            </w:r>
            <w:r w:rsidRPr="00B96634">
              <w:rPr>
                <w:sz w:val="20"/>
              </w:rPr>
              <w:t>sec</w:t>
            </w:r>
          </w:p>
          <w:p w14:paraId="3B15F669" w14:textId="324ADD16" w:rsidR="00F5572A" w:rsidRPr="0005431A" w:rsidRDefault="00F5572A" w:rsidP="00C831B9">
            <w:pPr>
              <w:pStyle w:val="NoSpacing"/>
              <w:rPr>
                <w:sz w:val="20"/>
                <w:lang w:val="en-IE"/>
              </w:rPr>
            </w:pPr>
            <w:r w:rsidRPr="0039057A">
              <w:rPr>
                <w:sz w:val="20"/>
              </w:rPr>
              <w:t>0.23%</w:t>
            </w:r>
          </w:p>
        </w:tc>
        <w:tc>
          <w:tcPr>
            <w:tcW w:w="1087" w:type="dxa"/>
            <w:tcBorders>
              <w:top w:val="single" w:sz="4" w:space="0" w:color="auto"/>
              <w:bottom w:val="single" w:sz="4" w:space="0" w:color="auto"/>
            </w:tcBorders>
          </w:tcPr>
          <w:p w14:paraId="7A61B415" w14:textId="77777777" w:rsidR="00F5572A" w:rsidRPr="00B96634" w:rsidRDefault="00F5572A" w:rsidP="00350DA0">
            <w:pPr>
              <w:pStyle w:val="NoSpacing"/>
              <w:rPr>
                <w:b/>
                <w:sz w:val="20"/>
              </w:rPr>
            </w:pPr>
            <w:r w:rsidRPr="00B96634">
              <w:rPr>
                <w:b/>
                <w:sz w:val="20"/>
              </w:rPr>
              <w:t>7542</w:t>
            </w:r>
          </w:p>
          <w:p w14:paraId="114683FD" w14:textId="77777777" w:rsidR="00F5572A" w:rsidRPr="0039057A" w:rsidRDefault="00F5572A" w:rsidP="00350DA0">
            <w:pPr>
              <w:pStyle w:val="NoSpacing"/>
              <w:rPr>
                <w:sz w:val="20"/>
              </w:rPr>
            </w:pPr>
            <w:r>
              <w:rPr>
                <w:sz w:val="20"/>
              </w:rPr>
              <w:t>(</w:t>
            </w:r>
            <w:r w:rsidRPr="0039057A">
              <w:rPr>
                <w:sz w:val="20"/>
              </w:rPr>
              <w:t>7651.2</w:t>
            </w:r>
            <w:r>
              <w:rPr>
                <w:sz w:val="20"/>
              </w:rPr>
              <w:t>)</w:t>
            </w:r>
          </w:p>
          <w:p w14:paraId="59424C36" w14:textId="77777777" w:rsidR="00F5572A" w:rsidRPr="0039057A" w:rsidRDefault="00F5572A" w:rsidP="00350DA0">
            <w:pPr>
              <w:pStyle w:val="NoSpacing"/>
              <w:rPr>
                <w:sz w:val="20"/>
              </w:rPr>
            </w:pPr>
            <w:r w:rsidRPr="0039057A">
              <w:rPr>
                <w:sz w:val="20"/>
              </w:rPr>
              <w:t>[45]</w:t>
            </w:r>
          </w:p>
          <w:p w14:paraId="5F72A282" w14:textId="77777777" w:rsidR="00F5572A" w:rsidRPr="0039057A" w:rsidRDefault="00F5572A" w:rsidP="00350DA0">
            <w:pPr>
              <w:pStyle w:val="NoSpacing"/>
              <w:rPr>
                <w:sz w:val="20"/>
              </w:rPr>
            </w:pPr>
            <w:r w:rsidRPr="0039057A">
              <w:rPr>
                <w:sz w:val="20"/>
              </w:rPr>
              <w:t>0.64</w:t>
            </w:r>
            <w:r>
              <w:t xml:space="preserve"> </w:t>
            </w:r>
            <w:r w:rsidRPr="00B96634">
              <w:rPr>
                <w:sz w:val="20"/>
              </w:rPr>
              <w:t>sec</w:t>
            </w:r>
          </w:p>
          <w:p w14:paraId="6FCCE6D6" w14:textId="4BD14ED6" w:rsidR="00F5572A" w:rsidRPr="0005431A" w:rsidRDefault="00F5572A" w:rsidP="00C831B9">
            <w:pPr>
              <w:pStyle w:val="NoSpacing"/>
              <w:rPr>
                <w:sz w:val="20"/>
                <w:lang w:val="en-IE"/>
              </w:rPr>
            </w:pPr>
            <w:r w:rsidRPr="0039057A">
              <w:rPr>
                <w:sz w:val="20"/>
              </w:rPr>
              <w:t>1.45%</w:t>
            </w:r>
          </w:p>
        </w:tc>
        <w:tc>
          <w:tcPr>
            <w:tcW w:w="989" w:type="dxa"/>
            <w:tcBorders>
              <w:top w:val="single" w:sz="4" w:space="0" w:color="auto"/>
              <w:bottom w:val="single" w:sz="4" w:space="0" w:color="auto"/>
            </w:tcBorders>
          </w:tcPr>
          <w:p w14:paraId="64206FDC" w14:textId="77777777" w:rsidR="00F5572A" w:rsidRPr="00B96634" w:rsidRDefault="00F5572A" w:rsidP="00350DA0">
            <w:pPr>
              <w:pStyle w:val="NoSpacing"/>
              <w:rPr>
                <w:b/>
                <w:sz w:val="20"/>
              </w:rPr>
            </w:pPr>
            <w:r w:rsidRPr="00B96634">
              <w:rPr>
                <w:b/>
                <w:sz w:val="20"/>
              </w:rPr>
              <w:t>7542</w:t>
            </w:r>
          </w:p>
          <w:p w14:paraId="4B7044E8" w14:textId="77777777" w:rsidR="00F5572A" w:rsidRPr="0039057A" w:rsidRDefault="00F5572A" w:rsidP="00350DA0">
            <w:pPr>
              <w:pStyle w:val="NoSpacing"/>
              <w:rPr>
                <w:sz w:val="20"/>
              </w:rPr>
            </w:pPr>
            <w:r>
              <w:rPr>
                <w:sz w:val="20"/>
              </w:rPr>
              <w:t>(</w:t>
            </w:r>
            <w:r w:rsidRPr="0039057A">
              <w:rPr>
                <w:sz w:val="20"/>
              </w:rPr>
              <w:t>7971.7</w:t>
            </w:r>
            <w:r>
              <w:rPr>
                <w:sz w:val="20"/>
              </w:rPr>
              <w:t>)</w:t>
            </w:r>
          </w:p>
          <w:p w14:paraId="2D104708" w14:textId="77777777" w:rsidR="00F5572A" w:rsidRPr="0039057A" w:rsidRDefault="00F5572A" w:rsidP="00350DA0">
            <w:pPr>
              <w:pStyle w:val="NoSpacing"/>
              <w:rPr>
                <w:sz w:val="20"/>
              </w:rPr>
            </w:pPr>
            <w:r w:rsidRPr="0039057A">
              <w:rPr>
                <w:sz w:val="20"/>
              </w:rPr>
              <w:t>[836]</w:t>
            </w:r>
          </w:p>
          <w:p w14:paraId="6481D412" w14:textId="77777777" w:rsidR="00F5572A" w:rsidRPr="0039057A" w:rsidRDefault="00F5572A" w:rsidP="00350DA0">
            <w:pPr>
              <w:pStyle w:val="NoSpacing"/>
              <w:rPr>
                <w:sz w:val="20"/>
              </w:rPr>
            </w:pPr>
            <w:r w:rsidRPr="0039057A">
              <w:rPr>
                <w:sz w:val="20"/>
              </w:rPr>
              <w:t>2.8</w:t>
            </w:r>
            <w:r>
              <w:t xml:space="preserve"> </w:t>
            </w:r>
            <w:r w:rsidRPr="00B96634">
              <w:rPr>
                <w:sz w:val="20"/>
              </w:rPr>
              <w:t>sec</w:t>
            </w:r>
          </w:p>
          <w:p w14:paraId="0A887705" w14:textId="63B1B265" w:rsidR="00F5572A" w:rsidRPr="0005431A" w:rsidRDefault="00F5572A" w:rsidP="00C831B9">
            <w:pPr>
              <w:pStyle w:val="NoSpacing"/>
              <w:rPr>
                <w:sz w:val="20"/>
                <w:lang w:val="en-IE"/>
              </w:rPr>
            </w:pPr>
            <w:r w:rsidRPr="0039057A">
              <w:rPr>
                <w:sz w:val="20"/>
              </w:rPr>
              <w:t>5.70%</w:t>
            </w:r>
          </w:p>
        </w:tc>
        <w:tc>
          <w:tcPr>
            <w:tcW w:w="1310" w:type="dxa"/>
            <w:tcBorders>
              <w:top w:val="single" w:sz="4" w:space="0" w:color="auto"/>
              <w:bottom w:val="single" w:sz="4" w:space="0" w:color="auto"/>
            </w:tcBorders>
          </w:tcPr>
          <w:p w14:paraId="62155065" w14:textId="77777777" w:rsidR="00F5572A" w:rsidRDefault="00F5572A" w:rsidP="00350DA0">
            <w:pPr>
              <w:pStyle w:val="NoSpacing"/>
              <w:rPr>
                <w:sz w:val="20"/>
              </w:rPr>
            </w:pPr>
            <w:r>
              <w:rPr>
                <w:sz w:val="20"/>
              </w:rPr>
              <w:t>7542</w:t>
            </w:r>
          </w:p>
          <w:p w14:paraId="304AB111" w14:textId="3315B033" w:rsidR="00F5572A" w:rsidRPr="0005431A" w:rsidRDefault="00F5572A" w:rsidP="00C831B9">
            <w:pPr>
              <w:pStyle w:val="NoSpacing"/>
              <w:rPr>
                <w:sz w:val="20"/>
                <w:lang w:val="en-IE"/>
              </w:rPr>
            </w:pPr>
          </w:p>
        </w:tc>
      </w:tr>
      <w:tr w:rsidR="00F5572A" w:rsidRPr="0005431A" w14:paraId="32FEECD1" w14:textId="77777777" w:rsidTr="00F5572A">
        <w:tc>
          <w:tcPr>
            <w:tcW w:w="1027" w:type="dxa"/>
            <w:tcBorders>
              <w:top w:val="single" w:sz="4" w:space="0" w:color="auto"/>
              <w:bottom w:val="single" w:sz="4" w:space="0" w:color="auto"/>
            </w:tcBorders>
          </w:tcPr>
          <w:p w14:paraId="33067ADA" w14:textId="77777777" w:rsidR="00F5572A" w:rsidRPr="0039591B" w:rsidRDefault="00F5572A" w:rsidP="00350DA0">
            <w:pPr>
              <w:pStyle w:val="NoSpacing"/>
              <w:rPr>
                <w:sz w:val="20"/>
              </w:rPr>
            </w:pPr>
            <w:r w:rsidRPr="0039591B">
              <w:rPr>
                <w:sz w:val="20"/>
              </w:rPr>
              <w:t>Bier127</w:t>
            </w:r>
          </w:p>
          <w:p w14:paraId="544712B7" w14:textId="6EB864F8" w:rsidR="00F5572A" w:rsidRPr="0039591B" w:rsidRDefault="00F5572A" w:rsidP="00C831B9">
            <w:pPr>
              <w:pStyle w:val="NoSpacing"/>
              <w:rPr>
                <w:sz w:val="20"/>
                <w:lang w:val="en-IE"/>
              </w:rPr>
            </w:pPr>
          </w:p>
        </w:tc>
        <w:tc>
          <w:tcPr>
            <w:tcW w:w="1087" w:type="dxa"/>
            <w:tcBorders>
              <w:top w:val="single" w:sz="4" w:space="0" w:color="auto"/>
              <w:bottom w:val="single" w:sz="4" w:space="0" w:color="auto"/>
            </w:tcBorders>
          </w:tcPr>
          <w:p w14:paraId="173BAB73" w14:textId="77777777" w:rsidR="00F5572A" w:rsidRPr="0039057A" w:rsidRDefault="00F5572A" w:rsidP="00350DA0">
            <w:pPr>
              <w:pStyle w:val="NoSpacing"/>
              <w:rPr>
                <w:sz w:val="20"/>
              </w:rPr>
            </w:pPr>
            <w:r w:rsidRPr="0039057A">
              <w:rPr>
                <w:sz w:val="20"/>
              </w:rPr>
              <w:t>124663</w:t>
            </w:r>
          </w:p>
          <w:p w14:paraId="672D13A5" w14:textId="77777777" w:rsidR="00F5572A" w:rsidRPr="0039057A" w:rsidRDefault="00F5572A" w:rsidP="00350DA0">
            <w:pPr>
              <w:pStyle w:val="NoSpacing"/>
              <w:rPr>
                <w:sz w:val="20"/>
              </w:rPr>
            </w:pPr>
            <w:r>
              <w:rPr>
                <w:sz w:val="20"/>
              </w:rPr>
              <w:t>(</w:t>
            </w:r>
            <w:r w:rsidRPr="0039057A">
              <w:rPr>
                <w:sz w:val="20"/>
              </w:rPr>
              <w:t>125706.9</w:t>
            </w:r>
            <w:r>
              <w:rPr>
                <w:sz w:val="20"/>
              </w:rPr>
              <w:t>)</w:t>
            </w:r>
          </w:p>
          <w:p w14:paraId="47579BF9" w14:textId="77777777" w:rsidR="00F5572A" w:rsidRPr="0039057A" w:rsidRDefault="00F5572A" w:rsidP="00350DA0">
            <w:pPr>
              <w:pStyle w:val="NoSpacing"/>
              <w:rPr>
                <w:sz w:val="20"/>
              </w:rPr>
            </w:pPr>
            <w:r w:rsidRPr="0039057A">
              <w:rPr>
                <w:sz w:val="20"/>
              </w:rPr>
              <w:t>[212]</w:t>
            </w:r>
          </w:p>
          <w:p w14:paraId="0707830A" w14:textId="77777777" w:rsidR="00F5572A" w:rsidRPr="0039057A" w:rsidRDefault="00F5572A" w:rsidP="00350DA0">
            <w:pPr>
              <w:pStyle w:val="NoSpacing"/>
              <w:rPr>
                <w:sz w:val="20"/>
              </w:rPr>
            </w:pPr>
            <w:r w:rsidRPr="0039057A">
              <w:rPr>
                <w:sz w:val="20"/>
              </w:rPr>
              <w:t>1.65</w:t>
            </w:r>
            <w:r>
              <w:rPr>
                <w:sz w:val="20"/>
              </w:rPr>
              <w:t xml:space="preserve"> </w:t>
            </w:r>
            <w:r w:rsidRPr="00B96634">
              <w:rPr>
                <w:sz w:val="20"/>
              </w:rPr>
              <w:t>sec</w:t>
            </w:r>
          </w:p>
          <w:p w14:paraId="2BB1C349" w14:textId="463AD978" w:rsidR="00F5572A" w:rsidRPr="0005431A" w:rsidRDefault="00F5572A" w:rsidP="00C831B9">
            <w:pPr>
              <w:pStyle w:val="NoSpacing"/>
              <w:rPr>
                <w:sz w:val="20"/>
                <w:lang w:val="en-IE"/>
              </w:rPr>
            </w:pPr>
            <w:r w:rsidRPr="0039057A">
              <w:rPr>
                <w:sz w:val="20"/>
              </w:rPr>
              <w:t>6.3%</w:t>
            </w:r>
          </w:p>
        </w:tc>
        <w:tc>
          <w:tcPr>
            <w:tcW w:w="1010" w:type="dxa"/>
            <w:tcBorders>
              <w:top w:val="single" w:sz="4" w:space="0" w:color="auto"/>
              <w:bottom w:val="single" w:sz="4" w:space="0" w:color="auto"/>
            </w:tcBorders>
          </w:tcPr>
          <w:p w14:paraId="067AB473" w14:textId="77777777" w:rsidR="00F5572A" w:rsidRPr="0039057A" w:rsidRDefault="00F5572A" w:rsidP="00350DA0">
            <w:pPr>
              <w:pStyle w:val="NoSpacing"/>
              <w:rPr>
                <w:sz w:val="20"/>
              </w:rPr>
            </w:pPr>
            <w:r w:rsidRPr="0039057A">
              <w:rPr>
                <w:sz w:val="20"/>
              </w:rPr>
              <w:t>122166</w:t>
            </w:r>
          </w:p>
          <w:p w14:paraId="2C6947B7" w14:textId="77777777" w:rsidR="00F5572A" w:rsidRPr="0039057A" w:rsidRDefault="00F5572A" w:rsidP="00350DA0">
            <w:pPr>
              <w:pStyle w:val="NoSpacing"/>
              <w:rPr>
                <w:sz w:val="20"/>
              </w:rPr>
            </w:pPr>
            <w:r>
              <w:rPr>
                <w:sz w:val="20"/>
              </w:rPr>
              <w:t>(</w:t>
            </w:r>
            <w:r w:rsidRPr="0039057A">
              <w:rPr>
                <w:sz w:val="20"/>
              </w:rPr>
              <w:t>125392</w:t>
            </w:r>
            <w:r>
              <w:rPr>
                <w:sz w:val="20"/>
              </w:rPr>
              <w:t>)</w:t>
            </w:r>
          </w:p>
          <w:p w14:paraId="5DF10A33" w14:textId="77777777" w:rsidR="00F5572A" w:rsidRPr="0039057A" w:rsidRDefault="00F5572A" w:rsidP="00350DA0">
            <w:pPr>
              <w:pStyle w:val="NoSpacing"/>
              <w:rPr>
                <w:sz w:val="20"/>
              </w:rPr>
            </w:pPr>
            <w:r w:rsidRPr="0039057A">
              <w:rPr>
                <w:sz w:val="20"/>
              </w:rPr>
              <w:t>[150]</w:t>
            </w:r>
          </w:p>
          <w:p w14:paraId="032134C0" w14:textId="30091249" w:rsidR="00F5572A" w:rsidRPr="0039057A" w:rsidRDefault="00F5572A" w:rsidP="00350DA0">
            <w:pPr>
              <w:pStyle w:val="NoSpacing"/>
              <w:rPr>
                <w:sz w:val="20"/>
              </w:rPr>
            </w:pPr>
            <w:r w:rsidRPr="0039057A">
              <w:rPr>
                <w:sz w:val="20"/>
              </w:rPr>
              <w:t>1.15</w:t>
            </w:r>
            <w:r w:rsidRPr="00B96634">
              <w:rPr>
                <w:sz w:val="20"/>
              </w:rPr>
              <w:t>sec</w:t>
            </w:r>
          </w:p>
          <w:p w14:paraId="52A9D5D4" w14:textId="2BF164A5" w:rsidR="00F5572A" w:rsidRPr="0005431A" w:rsidRDefault="00F5572A" w:rsidP="00C831B9">
            <w:pPr>
              <w:pStyle w:val="NoSpacing"/>
              <w:rPr>
                <w:sz w:val="20"/>
                <w:lang w:val="en-IE"/>
              </w:rPr>
            </w:pPr>
            <w:r w:rsidRPr="0039057A">
              <w:rPr>
                <w:sz w:val="20"/>
              </w:rPr>
              <w:t>6.0%</w:t>
            </w:r>
          </w:p>
        </w:tc>
        <w:tc>
          <w:tcPr>
            <w:tcW w:w="1010" w:type="dxa"/>
            <w:tcBorders>
              <w:top w:val="single" w:sz="4" w:space="0" w:color="auto"/>
              <w:bottom w:val="single" w:sz="4" w:space="0" w:color="auto"/>
            </w:tcBorders>
          </w:tcPr>
          <w:p w14:paraId="5DAB9B97" w14:textId="77777777" w:rsidR="00F5572A" w:rsidRPr="0039057A" w:rsidRDefault="00F5572A" w:rsidP="00350DA0">
            <w:pPr>
              <w:pStyle w:val="NoSpacing"/>
              <w:rPr>
                <w:sz w:val="20"/>
              </w:rPr>
            </w:pPr>
            <w:r w:rsidRPr="0039057A">
              <w:rPr>
                <w:sz w:val="20"/>
              </w:rPr>
              <w:t>122606</w:t>
            </w:r>
          </w:p>
          <w:p w14:paraId="1B7CDA1B" w14:textId="77777777" w:rsidR="00F5572A" w:rsidRPr="0039057A" w:rsidRDefault="00F5572A" w:rsidP="00350DA0">
            <w:pPr>
              <w:pStyle w:val="NoSpacing"/>
              <w:rPr>
                <w:sz w:val="20"/>
              </w:rPr>
            </w:pPr>
            <w:r>
              <w:rPr>
                <w:sz w:val="20"/>
              </w:rPr>
              <w:t>(</w:t>
            </w:r>
            <w:r w:rsidRPr="0039057A">
              <w:rPr>
                <w:sz w:val="20"/>
              </w:rPr>
              <w:t>123877</w:t>
            </w:r>
            <w:r>
              <w:rPr>
                <w:sz w:val="20"/>
              </w:rPr>
              <w:t>)</w:t>
            </w:r>
          </w:p>
          <w:p w14:paraId="1FC80704" w14:textId="77777777" w:rsidR="00F5572A" w:rsidRPr="0039057A" w:rsidRDefault="00F5572A" w:rsidP="00350DA0">
            <w:pPr>
              <w:pStyle w:val="NoSpacing"/>
              <w:rPr>
                <w:sz w:val="20"/>
              </w:rPr>
            </w:pPr>
            <w:r w:rsidRPr="0039057A">
              <w:rPr>
                <w:sz w:val="20"/>
              </w:rPr>
              <w:t>[365]</w:t>
            </w:r>
          </w:p>
          <w:p w14:paraId="57C1E9B0" w14:textId="77777777" w:rsidR="00F5572A" w:rsidRPr="0039057A" w:rsidRDefault="00F5572A" w:rsidP="00350DA0">
            <w:pPr>
              <w:pStyle w:val="NoSpacing"/>
              <w:rPr>
                <w:sz w:val="20"/>
              </w:rPr>
            </w:pPr>
            <w:r w:rsidRPr="0039057A">
              <w:rPr>
                <w:sz w:val="20"/>
              </w:rPr>
              <w:t>2.79</w:t>
            </w:r>
            <w:r>
              <w:t xml:space="preserve"> </w:t>
            </w:r>
            <w:r w:rsidRPr="00B96634">
              <w:rPr>
                <w:sz w:val="20"/>
              </w:rPr>
              <w:t>sec</w:t>
            </w:r>
          </w:p>
          <w:p w14:paraId="5D621AF8" w14:textId="452ED87C" w:rsidR="00F5572A" w:rsidRPr="0005431A" w:rsidRDefault="00F5572A" w:rsidP="00C831B9">
            <w:pPr>
              <w:pStyle w:val="NoSpacing"/>
              <w:rPr>
                <w:sz w:val="20"/>
                <w:lang w:val="en-IE"/>
              </w:rPr>
            </w:pPr>
            <w:r w:rsidRPr="0039057A">
              <w:rPr>
                <w:sz w:val="20"/>
              </w:rPr>
              <w:t>4.73%</w:t>
            </w:r>
          </w:p>
        </w:tc>
        <w:tc>
          <w:tcPr>
            <w:tcW w:w="1087" w:type="dxa"/>
            <w:tcBorders>
              <w:top w:val="single" w:sz="4" w:space="0" w:color="auto"/>
              <w:bottom w:val="single" w:sz="4" w:space="0" w:color="auto"/>
            </w:tcBorders>
          </w:tcPr>
          <w:p w14:paraId="2C78A34E" w14:textId="77777777" w:rsidR="00F5572A" w:rsidRPr="003B0A0B" w:rsidRDefault="00F5572A" w:rsidP="00350DA0">
            <w:pPr>
              <w:pStyle w:val="NoSpacing"/>
              <w:rPr>
                <w:b/>
                <w:sz w:val="20"/>
              </w:rPr>
            </w:pPr>
            <w:r w:rsidRPr="003B0A0B">
              <w:rPr>
                <w:b/>
                <w:sz w:val="20"/>
              </w:rPr>
              <w:t>118944</w:t>
            </w:r>
          </w:p>
          <w:p w14:paraId="2B1DBC75" w14:textId="77777777" w:rsidR="00F5572A" w:rsidRPr="0039057A" w:rsidRDefault="00F5572A" w:rsidP="00350DA0">
            <w:pPr>
              <w:pStyle w:val="NoSpacing"/>
              <w:rPr>
                <w:sz w:val="20"/>
              </w:rPr>
            </w:pPr>
            <w:r>
              <w:rPr>
                <w:sz w:val="20"/>
              </w:rPr>
              <w:t>(</w:t>
            </w:r>
            <w:r w:rsidRPr="0039057A">
              <w:rPr>
                <w:sz w:val="20"/>
              </w:rPr>
              <w:t>120672.3</w:t>
            </w:r>
            <w:r>
              <w:rPr>
                <w:sz w:val="20"/>
              </w:rPr>
              <w:t>)</w:t>
            </w:r>
          </w:p>
          <w:p w14:paraId="2ED3952B" w14:textId="77777777" w:rsidR="00F5572A" w:rsidRPr="0039057A" w:rsidRDefault="00F5572A" w:rsidP="00350DA0">
            <w:pPr>
              <w:pStyle w:val="NoSpacing"/>
              <w:rPr>
                <w:sz w:val="20"/>
              </w:rPr>
            </w:pPr>
            <w:r w:rsidRPr="0039057A">
              <w:rPr>
                <w:sz w:val="20"/>
              </w:rPr>
              <w:t>[304]</w:t>
            </w:r>
          </w:p>
          <w:p w14:paraId="060E6319" w14:textId="77777777" w:rsidR="00F5572A" w:rsidRPr="0039057A" w:rsidRDefault="00F5572A" w:rsidP="00350DA0">
            <w:pPr>
              <w:pStyle w:val="NoSpacing"/>
              <w:rPr>
                <w:sz w:val="20"/>
              </w:rPr>
            </w:pPr>
            <w:r w:rsidRPr="0039057A">
              <w:rPr>
                <w:sz w:val="20"/>
              </w:rPr>
              <w:t>2.35</w:t>
            </w:r>
            <w:r>
              <w:t xml:space="preserve"> </w:t>
            </w:r>
            <w:r w:rsidRPr="00B96634">
              <w:rPr>
                <w:sz w:val="20"/>
              </w:rPr>
              <w:t>sec</w:t>
            </w:r>
          </w:p>
          <w:p w14:paraId="438EB793" w14:textId="70FC6CB4" w:rsidR="00F5572A" w:rsidRPr="0005431A" w:rsidRDefault="00F5572A" w:rsidP="00C831B9">
            <w:pPr>
              <w:pStyle w:val="NoSpacing"/>
              <w:rPr>
                <w:sz w:val="20"/>
                <w:lang w:val="en-IE"/>
              </w:rPr>
            </w:pPr>
            <w:r w:rsidRPr="0039057A">
              <w:rPr>
                <w:sz w:val="20"/>
              </w:rPr>
              <w:t>2.02%</w:t>
            </w:r>
          </w:p>
        </w:tc>
        <w:tc>
          <w:tcPr>
            <w:tcW w:w="1087" w:type="dxa"/>
            <w:tcBorders>
              <w:top w:val="single" w:sz="4" w:space="0" w:color="auto"/>
              <w:bottom w:val="single" w:sz="4" w:space="0" w:color="auto"/>
            </w:tcBorders>
          </w:tcPr>
          <w:p w14:paraId="0A306090" w14:textId="77777777" w:rsidR="00F5572A" w:rsidRPr="0039057A" w:rsidRDefault="00F5572A" w:rsidP="00350DA0">
            <w:pPr>
              <w:pStyle w:val="NoSpacing"/>
              <w:rPr>
                <w:sz w:val="20"/>
              </w:rPr>
            </w:pPr>
            <w:r w:rsidRPr="0039057A">
              <w:rPr>
                <w:sz w:val="20"/>
              </w:rPr>
              <w:t>119032</w:t>
            </w:r>
          </w:p>
          <w:p w14:paraId="7CF52BE8" w14:textId="77777777" w:rsidR="00F5572A" w:rsidRPr="0039057A" w:rsidRDefault="00F5572A" w:rsidP="00350DA0">
            <w:pPr>
              <w:pStyle w:val="NoSpacing"/>
              <w:rPr>
                <w:sz w:val="20"/>
              </w:rPr>
            </w:pPr>
            <w:r>
              <w:rPr>
                <w:sz w:val="20"/>
              </w:rPr>
              <w:t>(</w:t>
            </w:r>
            <w:r w:rsidRPr="0039057A">
              <w:rPr>
                <w:sz w:val="20"/>
              </w:rPr>
              <w:t>120827.2</w:t>
            </w:r>
            <w:r>
              <w:rPr>
                <w:sz w:val="20"/>
              </w:rPr>
              <w:t>)</w:t>
            </w:r>
          </w:p>
          <w:p w14:paraId="64A25AF1" w14:textId="77777777" w:rsidR="00F5572A" w:rsidRPr="0039057A" w:rsidRDefault="00F5572A" w:rsidP="00350DA0">
            <w:pPr>
              <w:pStyle w:val="NoSpacing"/>
              <w:rPr>
                <w:sz w:val="20"/>
              </w:rPr>
            </w:pPr>
            <w:r w:rsidRPr="0039057A">
              <w:rPr>
                <w:sz w:val="20"/>
              </w:rPr>
              <w:t>[295]</w:t>
            </w:r>
          </w:p>
          <w:p w14:paraId="4387AC89" w14:textId="77777777" w:rsidR="00F5572A" w:rsidRPr="0039057A" w:rsidRDefault="00F5572A" w:rsidP="00350DA0">
            <w:pPr>
              <w:pStyle w:val="NoSpacing"/>
              <w:rPr>
                <w:sz w:val="20"/>
              </w:rPr>
            </w:pPr>
            <w:r w:rsidRPr="0039057A">
              <w:rPr>
                <w:sz w:val="20"/>
              </w:rPr>
              <w:t>4.3</w:t>
            </w:r>
            <w:r>
              <w:t xml:space="preserve"> </w:t>
            </w:r>
            <w:r w:rsidRPr="00B96634">
              <w:rPr>
                <w:sz w:val="20"/>
              </w:rPr>
              <w:t>sec</w:t>
            </w:r>
          </w:p>
          <w:p w14:paraId="14B888F6" w14:textId="46F2ED91" w:rsidR="00F5572A" w:rsidRPr="0005431A" w:rsidRDefault="00F5572A" w:rsidP="00C831B9">
            <w:pPr>
              <w:pStyle w:val="NoSpacing"/>
              <w:rPr>
                <w:sz w:val="20"/>
                <w:lang w:val="en-IE"/>
              </w:rPr>
            </w:pPr>
            <w:r w:rsidRPr="0039057A">
              <w:rPr>
                <w:sz w:val="20"/>
              </w:rPr>
              <w:t>2.15%</w:t>
            </w:r>
          </w:p>
        </w:tc>
        <w:tc>
          <w:tcPr>
            <w:tcW w:w="989" w:type="dxa"/>
            <w:tcBorders>
              <w:top w:val="single" w:sz="4" w:space="0" w:color="auto"/>
              <w:bottom w:val="single" w:sz="4" w:space="0" w:color="auto"/>
            </w:tcBorders>
          </w:tcPr>
          <w:p w14:paraId="7C1AD311" w14:textId="77777777" w:rsidR="00F5572A" w:rsidRPr="0039057A" w:rsidRDefault="00F5572A" w:rsidP="00350DA0">
            <w:pPr>
              <w:pStyle w:val="NoSpacing"/>
              <w:rPr>
                <w:sz w:val="20"/>
              </w:rPr>
            </w:pPr>
            <w:r w:rsidRPr="0039057A">
              <w:rPr>
                <w:sz w:val="20"/>
              </w:rPr>
              <w:t>126639</w:t>
            </w:r>
          </w:p>
          <w:p w14:paraId="2C202AD6" w14:textId="1B448E05" w:rsidR="00F5572A" w:rsidRPr="0039057A" w:rsidRDefault="00F5572A" w:rsidP="00350DA0">
            <w:pPr>
              <w:pStyle w:val="NoSpacing"/>
              <w:rPr>
                <w:sz w:val="20"/>
              </w:rPr>
            </w:pPr>
            <w:r>
              <w:rPr>
                <w:sz w:val="20"/>
              </w:rPr>
              <w:t>(</w:t>
            </w:r>
            <w:r w:rsidRPr="0039057A">
              <w:rPr>
                <w:sz w:val="20"/>
              </w:rPr>
              <w:t>131807</w:t>
            </w:r>
            <w:r>
              <w:rPr>
                <w:sz w:val="20"/>
              </w:rPr>
              <w:t>)</w:t>
            </w:r>
          </w:p>
          <w:p w14:paraId="691830BA" w14:textId="77777777" w:rsidR="00F5572A" w:rsidRPr="0039057A" w:rsidRDefault="00F5572A" w:rsidP="00350DA0">
            <w:pPr>
              <w:pStyle w:val="NoSpacing"/>
              <w:rPr>
                <w:sz w:val="20"/>
              </w:rPr>
            </w:pPr>
            <w:r w:rsidRPr="0039057A">
              <w:rPr>
                <w:sz w:val="20"/>
              </w:rPr>
              <w:t>[8911]</w:t>
            </w:r>
          </w:p>
          <w:p w14:paraId="6012395E" w14:textId="77777777" w:rsidR="00F5572A" w:rsidRPr="0039057A" w:rsidRDefault="00F5572A" w:rsidP="00350DA0">
            <w:pPr>
              <w:pStyle w:val="NoSpacing"/>
              <w:rPr>
                <w:sz w:val="20"/>
              </w:rPr>
            </w:pPr>
            <w:r w:rsidRPr="0039057A">
              <w:rPr>
                <w:sz w:val="20"/>
              </w:rPr>
              <w:t>13.31</w:t>
            </w:r>
            <w:r>
              <w:t xml:space="preserve"> </w:t>
            </w:r>
            <w:r w:rsidRPr="00B96634">
              <w:rPr>
                <w:sz w:val="20"/>
              </w:rPr>
              <w:t>sec</w:t>
            </w:r>
          </w:p>
          <w:p w14:paraId="380476A4" w14:textId="362FB745" w:rsidR="00F5572A" w:rsidRPr="0005431A" w:rsidRDefault="00F5572A" w:rsidP="00C831B9">
            <w:pPr>
              <w:pStyle w:val="NoSpacing"/>
              <w:rPr>
                <w:sz w:val="20"/>
                <w:lang w:val="en-IE"/>
              </w:rPr>
            </w:pPr>
            <w:r w:rsidRPr="0039057A">
              <w:rPr>
                <w:sz w:val="20"/>
              </w:rPr>
              <w:t>11.43%</w:t>
            </w:r>
          </w:p>
        </w:tc>
        <w:tc>
          <w:tcPr>
            <w:tcW w:w="1310" w:type="dxa"/>
            <w:tcBorders>
              <w:top w:val="single" w:sz="4" w:space="0" w:color="auto"/>
              <w:bottom w:val="single" w:sz="4" w:space="0" w:color="auto"/>
            </w:tcBorders>
          </w:tcPr>
          <w:p w14:paraId="5F96B006" w14:textId="77777777" w:rsidR="00F5572A" w:rsidRPr="00C831B9" w:rsidRDefault="00F5572A" w:rsidP="00350DA0">
            <w:pPr>
              <w:rPr>
                <w:sz w:val="20"/>
              </w:rPr>
            </w:pPr>
            <w:r>
              <w:rPr>
                <w:sz w:val="20"/>
              </w:rPr>
              <w:t>118282</w:t>
            </w:r>
          </w:p>
          <w:p w14:paraId="54AAAEC0" w14:textId="77777777" w:rsidR="00F5572A" w:rsidRPr="0005431A" w:rsidRDefault="00F5572A" w:rsidP="00C831B9">
            <w:pPr>
              <w:pStyle w:val="NoSpacing"/>
              <w:rPr>
                <w:sz w:val="20"/>
                <w:lang w:val="en-IE"/>
              </w:rPr>
            </w:pPr>
          </w:p>
        </w:tc>
      </w:tr>
      <w:tr w:rsidR="00F5572A" w:rsidRPr="0005431A" w14:paraId="39D5CB57" w14:textId="77777777" w:rsidTr="00F5572A">
        <w:tc>
          <w:tcPr>
            <w:tcW w:w="1027" w:type="dxa"/>
            <w:tcBorders>
              <w:top w:val="single" w:sz="4" w:space="0" w:color="auto"/>
              <w:bottom w:val="single" w:sz="4" w:space="0" w:color="auto"/>
            </w:tcBorders>
          </w:tcPr>
          <w:p w14:paraId="78CFEB6F" w14:textId="3B3F0D9C" w:rsidR="00F5572A" w:rsidRPr="0039591B" w:rsidRDefault="00F5572A" w:rsidP="00C831B9">
            <w:pPr>
              <w:pStyle w:val="NoSpacing"/>
              <w:rPr>
                <w:sz w:val="20"/>
                <w:lang w:val="en-IE"/>
              </w:rPr>
            </w:pPr>
            <w:r w:rsidRPr="0039591B">
              <w:rPr>
                <w:sz w:val="20"/>
              </w:rPr>
              <w:t>Ch150</w:t>
            </w:r>
          </w:p>
        </w:tc>
        <w:tc>
          <w:tcPr>
            <w:tcW w:w="1087" w:type="dxa"/>
            <w:tcBorders>
              <w:top w:val="single" w:sz="4" w:space="0" w:color="auto"/>
              <w:bottom w:val="single" w:sz="4" w:space="0" w:color="auto"/>
            </w:tcBorders>
          </w:tcPr>
          <w:p w14:paraId="1DB4A69B" w14:textId="77777777" w:rsidR="00F5572A" w:rsidRPr="003B0A0B" w:rsidRDefault="00F5572A" w:rsidP="00350DA0">
            <w:pPr>
              <w:pStyle w:val="NoSpacing"/>
              <w:rPr>
                <w:sz w:val="20"/>
              </w:rPr>
            </w:pPr>
            <w:r w:rsidRPr="003B0A0B">
              <w:rPr>
                <w:sz w:val="20"/>
              </w:rPr>
              <w:t>6684</w:t>
            </w:r>
          </w:p>
          <w:p w14:paraId="3668551C" w14:textId="77777777" w:rsidR="00F5572A" w:rsidRPr="0039057A" w:rsidRDefault="00F5572A" w:rsidP="00350DA0">
            <w:pPr>
              <w:pStyle w:val="NoSpacing"/>
              <w:rPr>
                <w:sz w:val="20"/>
              </w:rPr>
            </w:pPr>
            <w:r>
              <w:rPr>
                <w:sz w:val="20"/>
              </w:rPr>
              <w:t>(</w:t>
            </w:r>
            <w:r w:rsidRPr="0039057A">
              <w:rPr>
                <w:sz w:val="20"/>
              </w:rPr>
              <w:t>6767.1</w:t>
            </w:r>
            <w:r>
              <w:rPr>
                <w:sz w:val="20"/>
              </w:rPr>
              <w:t>)</w:t>
            </w:r>
          </w:p>
          <w:p w14:paraId="5B95F3FA" w14:textId="77777777" w:rsidR="00F5572A" w:rsidRPr="0039057A" w:rsidRDefault="00F5572A" w:rsidP="00350DA0">
            <w:pPr>
              <w:pStyle w:val="NoSpacing"/>
              <w:rPr>
                <w:sz w:val="20"/>
              </w:rPr>
            </w:pPr>
            <w:r w:rsidRPr="0039057A">
              <w:rPr>
                <w:sz w:val="20"/>
              </w:rPr>
              <w:t>[270]</w:t>
            </w:r>
          </w:p>
          <w:p w14:paraId="22BDB1BD" w14:textId="77777777" w:rsidR="00F5572A" w:rsidRPr="0039057A" w:rsidRDefault="00F5572A" w:rsidP="00350DA0">
            <w:pPr>
              <w:pStyle w:val="NoSpacing"/>
              <w:rPr>
                <w:sz w:val="20"/>
              </w:rPr>
            </w:pPr>
            <w:r w:rsidRPr="0039057A">
              <w:rPr>
                <w:sz w:val="20"/>
              </w:rPr>
              <w:t>3.16</w:t>
            </w:r>
            <w:r>
              <w:t xml:space="preserve"> </w:t>
            </w:r>
            <w:r w:rsidRPr="00B96634">
              <w:rPr>
                <w:sz w:val="20"/>
              </w:rPr>
              <w:t>sec</w:t>
            </w:r>
          </w:p>
          <w:p w14:paraId="55E004AF" w14:textId="6258530F" w:rsidR="00F5572A" w:rsidRPr="0005431A" w:rsidRDefault="00F5572A" w:rsidP="00286BC8">
            <w:pPr>
              <w:pStyle w:val="NoSpacing"/>
              <w:rPr>
                <w:sz w:val="20"/>
                <w:lang w:val="en-IE"/>
              </w:rPr>
            </w:pPr>
            <w:r w:rsidRPr="0039057A">
              <w:rPr>
                <w:sz w:val="20"/>
              </w:rPr>
              <w:t>3.66%</w:t>
            </w:r>
          </w:p>
        </w:tc>
        <w:tc>
          <w:tcPr>
            <w:tcW w:w="1010" w:type="dxa"/>
            <w:tcBorders>
              <w:top w:val="single" w:sz="4" w:space="0" w:color="auto"/>
              <w:bottom w:val="single" w:sz="4" w:space="0" w:color="auto"/>
            </w:tcBorders>
          </w:tcPr>
          <w:p w14:paraId="0A654078" w14:textId="77777777" w:rsidR="00F5572A" w:rsidRPr="0039057A" w:rsidRDefault="00F5572A" w:rsidP="00350DA0">
            <w:pPr>
              <w:pStyle w:val="NoSpacing"/>
              <w:rPr>
                <w:sz w:val="20"/>
              </w:rPr>
            </w:pPr>
            <w:r w:rsidRPr="0039057A">
              <w:rPr>
                <w:sz w:val="20"/>
              </w:rPr>
              <w:t>6769</w:t>
            </w:r>
          </w:p>
          <w:p w14:paraId="6966E314" w14:textId="77777777" w:rsidR="00F5572A" w:rsidRPr="0039057A" w:rsidRDefault="00F5572A" w:rsidP="00350DA0">
            <w:pPr>
              <w:pStyle w:val="NoSpacing"/>
              <w:rPr>
                <w:sz w:val="20"/>
              </w:rPr>
            </w:pPr>
            <w:r>
              <w:rPr>
                <w:sz w:val="20"/>
              </w:rPr>
              <w:t>(</w:t>
            </w:r>
            <w:r w:rsidRPr="0039057A">
              <w:rPr>
                <w:sz w:val="20"/>
              </w:rPr>
              <w:t>6933.3</w:t>
            </w:r>
            <w:r>
              <w:rPr>
                <w:sz w:val="20"/>
              </w:rPr>
              <w:t>)</w:t>
            </w:r>
          </w:p>
          <w:p w14:paraId="2B226BE8" w14:textId="77777777" w:rsidR="00F5572A" w:rsidRPr="0039057A" w:rsidRDefault="00F5572A" w:rsidP="00350DA0">
            <w:pPr>
              <w:pStyle w:val="NoSpacing"/>
              <w:rPr>
                <w:sz w:val="20"/>
              </w:rPr>
            </w:pPr>
            <w:r w:rsidRPr="0039057A">
              <w:rPr>
                <w:sz w:val="20"/>
              </w:rPr>
              <w:t>[133]</w:t>
            </w:r>
          </w:p>
          <w:p w14:paraId="62925D80" w14:textId="77777777" w:rsidR="00F5572A" w:rsidRPr="0039057A" w:rsidRDefault="00F5572A" w:rsidP="00350DA0">
            <w:pPr>
              <w:pStyle w:val="NoSpacing"/>
              <w:rPr>
                <w:sz w:val="20"/>
              </w:rPr>
            </w:pPr>
            <w:r w:rsidRPr="0039057A">
              <w:rPr>
                <w:sz w:val="20"/>
              </w:rPr>
              <w:t>1.47</w:t>
            </w:r>
            <w:r>
              <w:t xml:space="preserve"> </w:t>
            </w:r>
            <w:r w:rsidRPr="00B96634">
              <w:rPr>
                <w:sz w:val="20"/>
              </w:rPr>
              <w:t>sec</w:t>
            </w:r>
          </w:p>
          <w:p w14:paraId="4BA5F324" w14:textId="2419D683" w:rsidR="00F5572A" w:rsidRPr="0005431A" w:rsidRDefault="00F5572A" w:rsidP="00C831B9">
            <w:pPr>
              <w:pStyle w:val="NoSpacing"/>
              <w:rPr>
                <w:sz w:val="20"/>
                <w:lang w:val="en-IE"/>
              </w:rPr>
            </w:pPr>
            <w:r w:rsidRPr="0039057A">
              <w:rPr>
                <w:sz w:val="20"/>
              </w:rPr>
              <w:t>6.2%</w:t>
            </w:r>
          </w:p>
        </w:tc>
        <w:tc>
          <w:tcPr>
            <w:tcW w:w="1010" w:type="dxa"/>
            <w:tcBorders>
              <w:top w:val="single" w:sz="4" w:space="0" w:color="auto"/>
              <w:bottom w:val="single" w:sz="4" w:space="0" w:color="auto"/>
            </w:tcBorders>
          </w:tcPr>
          <w:p w14:paraId="598AAFA3" w14:textId="77777777" w:rsidR="00F5572A" w:rsidRPr="0039057A" w:rsidRDefault="00F5572A" w:rsidP="00350DA0">
            <w:pPr>
              <w:pStyle w:val="NoSpacing"/>
              <w:rPr>
                <w:sz w:val="20"/>
              </w:rPr>
            </w:pPr>
            <w:r w:rsidRPr="0039057A">
              <w:rPr>
                <w:sz w:val="20"/>
              </w:rPr>
              <w:t>6619</w:t>
            </w:r>
          </w:p>
          <w:p w14:paraId="3880E84B" w14:textId="77777777" w:rsidR="00F5572A" w:rsidRPr="0039057A" w:rsidRDefault="00F5572A" w:rsidP="00350DA0">
            <w:pPr>
              <w:pStyle w:val="NoSpacing"/>
              <w:rPr>
                <w:sz w:val="20"/>
              </w:rPr>
            </w:pPr>
            <w:r>
              <w:rPr>
                <w:sz w:val="20"/>
              </w:rPr>
              <w:t>(</w:t>
            </w:r>
            <w:r w:rsidRPr="0039057A">
              <w:rPr>
                <w:sz w:val="20"/>
              </w:rPr>
              <w:t>6700.7</w:t>
            </w:r>
            <w:r>
              <w:rPr>
                <w:sz w:val="20"/>
              </w:rPr>
              <w:t>)</w:t>
            </w:r>
          </w:p>
          <w:p w14:paraId="445C4430" w14:textId="77777777" w:rsidR="00F5572A" w:rsidRPr="0039057A" w:rsidRDefault="00F5572A" w:rsidP="00350DA0">
            <w:pPr>
              <w:pStyle w:val="NoSpacing"/>
              <w:rPr>
                <w:sz w:val="20"/>
              </w:rPr>
            </w:pPr>
            <w:r w:rsidRPr="0039057A">
              <w:rPr>
                <w:sz w:val="20"/>
              </w:rPr>
              <w:t>[366]</w:t>
            </w:r>
          </w:p>
          <w:p w14:paraId="22B0AF18" w14:textId="77777777" w:rsidR="00F5572A" w:rsidRPr="0039057A" w:rsidRDefault="00F5572A" w:rsidP="00350DA0">
            <w:pPr>
              <w:pStyle w:val="NoSpacing"/>
              <w:rPr>
                <w:sz w:val="20"/>
              </w:rPr>
            </w:pPr>
            <w:r w:rsidRPr="0039057A">
              <w:rPr>
                <w:sz w:val="20"/>
              </w:rPr>
              <w:t>4.07</w:t>
            </w:r>
            <w:r>
              <w:t xml:space="preserve"> </w:t>
            </w:r>
            <w:r w:rsidRPr="00B96634">
              <w:rPr>
                <w:sz w:val="20"/>
              </w:rPr>
              <w:t>sec</w:t>
            </w:r>
          </w:p>
          <w:p w14:paraId="13CDD408" w14:textId="6F39F466" w:rsidR="00F5572A" w:rsidRPr="0005431A" w:rsidRDefault="00F5572A" w:rsidP="00C831B9">
            <w:pPr>
              <w:pStyle w:val="NoSpacing"/>
              <w:rPr>
                <w:sz w:val="20"/>
                <w:lang w:val="en-IE"/>
              </w:rPr>
            </w:pPr>
            <w:r w:rsidRPr="0039057A">
              <w:rPr>
                <w:sz w:val="20"/>
              </w:rPr>
              <w:t>2.6%</w:t>
            </w:r>
          </w:p>
        </w:tc>
        <w:tc>
          <w:tcPr>
            <w:tcW w:w="1087" w:type="dxa"/>
            <w:tcBorders>
              <w:top w:val="single" w:sz="4" w:space="0" w:color="auto"/>
              <w:bottom w:val="single" w:sz="4" w:space="0" w:color="auto"/>
            </w:tcBorders>
          </w:tcPr>
          <w:p w14:paraId="4C31C444" w14:textId="77777777" w:rsidR="00F5572A" w:rsidRPr="0039057A" w:rsidRDefault="00F5572A" w:rsidP="00350DA0">
            <w:pPr>
              <w:pStyle w:val="NoSpacing"/>
              <w:rPr>
                <w:sz w:val="20"/>
              </w:rPr>
            </w:pPr>
            <w:r w:rsidRPr="0039057A">
              <w:rPr>
                <w:sz w:val="20"/>
              </w:rPr>
              <w:t>6575</w:t>
            </w:r>
          </w:p>
          <w:p w14:paraId="2C4330D5" w14:textId="77777777" w:rsidR="00F5572A" w:rsidRPr="0039057A" w:rsidRDefault="00F5572A" w:rsidP="00350DA0">
            <w:pPr>
              <w:pStyle w:val="NoSpacing"/>
              <w:rPr>
                <w:sz w:val="20"/>
              </w:rPr>
            </w:pPr>
            <w:r>
              <w:rPr>
                <w:sz w:val="20"/>
              </w:rPr>
              <w:t>(</w:t>
            </w:r>
            <w:r w:rsidRPr="0039057A">
              <w:rPr>
                <w:sz w:val="20"/>
              </w:rPr>
              <w:t>6665.4</w:t>
            </w:r>
            <w:r>
              <w:rPr>
                <w:sz w:val="20"/>
              </w:rPr>
              <w:t>)</w:t>
            </w:r>
          </w:p>
          <w:p w14:paraId="28B523D6" w14:textId="77777777" w:rsidR="00F5572A" w:rsidRPr="0039057A" w:rsidRDefault="00F5572A" w:rsidP="00350DA0">
            <w:pPr>
              <w:pStyle w:val="NoSpacing"/>
              <w:rPr>
                <w:sz w:val="20"/>
              </w:rPr>
            </w:pPr>
            <w:r w:rsidRPr="0039057A">
              <w:rPr>
                <w:sz w:val="20"/>
              </w:rPr>
              <w:t>[296]</w:t>
            </w:r>
          </w:p>
          <w:p w14:paraId="482C9505" w14:textId="77777777" w:rsidR="00F5572A" w:rsidRPr="0039057A" w:rsidRDefault="00F5572A" w:rsidP="00350DA0">
            <w:pPr>
              <w:pStyle w:val="NoSpacing"/>
              <w:rPr>
                <w:sz w:val="20"/>
              </w:rPr>
            </w:pPr>
            <w:r w:rsidRPr="0039057A">
              <w:rPr>
                <w:sz w:val="20"/>
              </w:rPr>
              <w:t>3.34</w:t>
            </w:r>
            <w:r>
              <w:t xml:space="preserve"> </w:t>
            </w:r>
            <w:r w:rsidRPr="00B96634">
              <w:rPr>
                <w:sz w:val="20"/>
              </w:rPr>
              <w:t>sec</w:t>
            </w:r>
          </w:p>
          <w:p w14:paraId="7A9B239A" w14:textId="715DB735" w:rsidR="00F5572A" w:rsidRPr="0005431A" w:rsidRDefault="00F5572A" w:rsidP="00C831B9">
            <w:pPr>
              <w:pStyle w:val="NoSpacing"/>
              <w:rPr>
                <w:sz w:val="20"/>
                <w:lang w:val="en-IE"/>
              </w:rPr>
            </w:pPr>
            <w:r w:rsidRPr="0039057A">
              <w:rPr>
                <w:sz w:val="20"/>
              </w:rPr>
              <w:t>2.1%</w:t>
            </w:r>
          </w:p>
        </w:tc>
        <w:tc>
          <w:tcPr>
            <w:tcW w:w="1087" w:type="dxa"/>
            <w:tcBorders>
              <w:top w:val="single" w:sz="4" w:space="0" w:color="auto"/>
              <w:bottom w:val="single" w:sz="4" w:space="0" w:color="auto"/>
            </w:tcBorders>
          </w:tcPr>
          <w:p w14:paraId="45EB1BCF" w14:textId="77777777" w:rsidR="00F5572A" w:rsidRPr="003B0A0B" w:rsidRDefault="00F5572A" w:rsidP="00350DA0">
            <w:pPr>
              <w:pStyle w:val="NoSpacing"/>
              <w:rPr>
                <w:b/>
                <w:sz w:val="20"/>
              </w:rPr>
            </w:pPr>
            <w:r w:rsidRPr="003B0A0B">
              <w:rPr>
                <w:b/>
                <w:sz w:val="20"/>
              </w:rPr>
              <w:t>6562</w:t>
            </w:r>
          </w:p>
          <w:p w14:paraId="6796B78D" w14:textId="77777777" w:rsidR="00F5572A" w:rsidRPr="0039057A" w:rsidRDefault="00F5572A" w:rsidP="00350DA0">
            <w:pPr>
              <w:pStyle w:val="NoSpacing"/>
              <w:rPr>
                <w:sz w:val="20"/>
              </w:rPr>
            </w:pPr>
            <w:r>
              <w:rPr>
                <w:sz w:val="20"/>
              </w:rPr>
              <w:t>(</w:t>
            </w:r>
            <w:r w:rsidRPr="0039057A">
              <w:rPr>
                <w:sz w:val="20"/>
              </w:rPr>
              <w:t>6630.1</w:t>
            </w:r>
            <w:r>
              <w:rPr>
                <w:sz w:val="20"/>
              </w:rPr>
              <w:t>)</w:t>
            </w:r>
          </w:p>
          <w:p w14:paraId="1C0C96E2" w14:textId="77777777" w:rsidR="00F5572A" w:rsidRPr="0039057A" w:rsidRDefault="00F5572A" w:rsidP="00350DA0">
            <w:pPr>
              <w:pStyle w:val="NoSpacing"/>
              <w:rPr>
                <w:sz w:val="20"/>
              </w:rPr>
            </w:pPr>
            <w:r w:rsidRPr="0039057A">
              <w:rPr>
                <w:sz w:val="20"/>
              </w:rPr>
              <w:t>[313]</w:t>
            </w:r>
          </w:p>
          <w:p w14:paraId="2A051CD7" w14:textId="77777777" w:rsidR="00F5572A" w:rsidRPr="0039057A" w:rsidRDefault="00F5572A" w:rsidP="00350DA0">
            <w:pPr>
              <w:pStyle w:val="NoSpacing"/>
              <w:rPr>
                <w:sz w:val="20"/>
              </w:rPr>
            </w:pPr>
            <w:r w:rsidRPr="0039057A">
              <w:rPr>
                <w:sz w:val="20"/>
              </w:rPr>
              <w:t>6.1</w:t>
            </w:r>
            <w:r>
              <w:t xml:space="preserve"> </w:t>
            </w:r>
            <w:r w:rsidRPr="00B96634">
              <w:rPr>
                <w:sz w:val="20"/>
              </w:rPr>
              <w:t>sec</w:t>
            </w:r>
          </w:p>
          <w:p w14:paraId="31AB4BA6" w14:textId="21303B8D" w:rsidR="00F5572A" w:rsidRPr="0005431A" w:rsidRDefault="00F5572A" w:rsidP="00C831B9">
            <w:pPr>
              <w:pStyle w:val="NoSpacing"/>
              <w:rPr>
                <w:sz w:val="20"/>
                <w:lang w:val="en-IE"/>
              </w:rPr>
            </w:pPr>
            <w:r w:rsidRPr="0039057A">
              <w:rPr>
                <w:sz w:val="20"/>
              </w:rPr>
              <w:t>1.56%</w:t>
            </w:r>
          </w:p>
        </w:tc>
        <w:tc>
          <w:tcPr>
            <w:tcW w:w="989" w:type="dxa"/>
            <w:tcBorders>
              <w:top w:val="single" w:sz="4" w:space="0" w:color="auto"/>
              <w:bottom w:val="single" w:sz="4" w:space="0" w:color="auto"/>
            </w:tcBorders>
          </w:tcPr>
          <w:p w14:paraId="2B319D62" w14:textId="77777777" w:rsidR="00F5572A" w:rsidRPr="0039057A" w:rsidRDefault="00F5572A" w:rsidP="00350DA0">
            <w:pPr>
              <w:pStyle w:val="NoSpacing"/>
              <w:rPr>
                <w:sz w:val="20"/>
              </w:rPr>
            </w:pPr>
            <w:r w:rsidRPr="0039057A">
              <w:rPr>
                <w:sz w:val="20"/>
              </w:rPr>
              <w:t>7423</w:t>
            </w:r>
          </w:p>
          <w:p w14:paraId="296F7AD7" w14:textId="77777777" w:rsidR="00F5572A" w:rsidRPr="0039057A" w:rsidRDefault="00F5572A" w:rsidP="00350DA0">
            <w:pPr>
              <w:pStyle w:val="NoSpacing"/>
              <w:rPr>
                <w:sz w:val="20"/>
              </w:rPr>
            </w:pPr>
            <w:r>
              <w:rPr>
                <w:sz w:val="20"/>
              </w:rPr>
              <w:t>(</w:t>
            </w:r>
            <w:r w:rsidRPr="0039057A">
              <w:rPr>
                <w:sz w:val="20"/>
              </w:rPr>
              <w:t>7614.6</w:t>
            </w:r>
            <w:r>
              <w:rPr>
                <w:sz w:val="20"/>
              </w:rPr>
              <w:t>)</w:t>
            </w:r>
          </w:p>
          <w:p w14:paraId="34C85376" w14:textId="77777777" w:rsidR="00F5572A" w:rsidRPr="0039057A" w:rsidRDefault="00F5572A" w:rsidP="00350DA0">
            <w:pPr>
              <w:pStyle w:val="NoSpacing"/>
              <w:rPr>
                <w:sz w:val="20"/>
              </w:rPr>
            </w:pPr>
            <w:r w:rsidRPr="0039057A">
              <w:rPr>
                <w:sz w:val="20"/>
              </w:rPr>
              <w:t>[8942]</w:t>
            </w:r>
          </w:p>
          <w:p w14:paraId="0436A90B" w14:textId="77777777" w:rsidR="00F5572A" w:rsidRPr="0039057A" w:rsidRDefault="00F5572A" w:rsidP="00350DA0">
            <w:pPr>
              <w:pStyle w:val="NoSpacing"/>
              <w:rPr>
                <w:sz w:val="20"/>
              </w:rPr>
            </w:pPr>
            <w:r w:rsidRPr="0039057A">
              <w:rPr>
                <w:sz w:val="20"/>
              </w:rPr>
              <w:t>16.72</w:t>
            </w:r>
            <w:r>
              <w:t xml:space="preserve"> </w:t>
            </w:r>
            <w:r w:rsidRPr="00B96634">
              <w:rPr>
                <w:sz w:val="20"/>
              </w:rPr>
              <w:t>sec</w:t>
            </w:r>
          </w:p>
          <w:p w14:paraId="017AA426" w14:textId="3FFFAFF0" w:rsidR="00F5572A" w:rsidRPr="0005431A" w:rsidRDefault="00F5572A" w:rsidP="00C831B9">
            <w:pPr>
              <w:pStyle w:val="NoSpacing"/>
              <w:rPr>
                <w:sz w:val="20"/>
                <w:lang w:val="en-IE"/>
              </w:rPr>
            </w:pPr>
            <w:r w:rsidRPr="0039057A">
              <w:rPr>
                <w:sz w:val="20"/>
              </w:rPr>
              <w:t>16.64%</w:t>
            </w:r>
          </w:p>
        </w:tc>
        <w:tc>
          <w:tcPr>
            <w:tcW w:w="1310" w:type="dxa"/>
            <w:tcBorders>
              <w:top w:val="single" w:sz="4" w:space="0" w:color="auto"/>
              <w:bottom w:val="single" w:sz="4" w:space="0" w:color="auto"/>
            </w:tcBorders>
          </w:tcPr>
          <w:p w14:paraId="58F7E9EB" w14:textId="4D2B3017" w:rsidR="00F5572A" w:rsidRPr="0005431A" w:rsidRDefault="00F5572A" w:rsidP="00C831B9">
            <w:pPr>
              <w:pStyle w:val="NoSpacing"/>
              <w:rPr>
                <w:sz w:val="20"/>
                <w:lang w:val="en-IE"/>
              </w:rPr>
            </w:pPr>
            <w:r>
              <w:rPr>
                <w:sz w:val="20"/>
              </w:rPr>
              <w:t>6528</w:t>
            </w:r>
          </w:p>
        </w:tc>
      </w:tr>
      <w:tr w:rsidR="00F5572A" w:rsidRPr="0005431A" w14:paraId="33CDBCBA" w14:textId="77777777" w:rsidTr="00F5572A">
        <w:tc>
          <w:tcPr>
            <w:tcW w:w="1027" w:type="dxa"/>
            <w:tcBorders>
              <w:top w:val="single" w:sz="4" w:space="0" w:color="auto"/>
              <w:bottom w:val="single" w:sz="4" w:space="0" w:color="auto"/>
            </w:tcBorders>
          </w:tcPr>
          <w:p w14:paraId="450EBC9F" w14:textId="77777777" w:rsidR="00F5572A" w:rsidRPr="0039591B" w:rsidRDefault="00F5572A" w:rsidP="00350DA0">
            <w:pPr>
              <w:pStyle w:val="NoSpacing"/>
              <w:rPr>
                <w:sz w:val="20"/>
              </w:rPr>
            </w:pPr>
            <w:r w:rsidRPr="0039591B">
              <w:rPr>
                <w:sz w:val="20"/>
              </w:rPr>
              <w:t>D198</w:t>
            </w:r>
          </w:p>
          <w:p w14:paraId="01B8ECA8" w14:textId="77777777" w:rsidR="00F5572A" w:rsidRPr="0039591B" w:rsidRDefault="00F5572A" w:rsidP="00286BC8">
            <w:pPr>
              <w:pStyle w:val="NoSpacing"/>
              <w:rPr>
                <w:sz w:val="20"/>
                <w:lang w:val="en-IE"/>
              </w:rPr>
            </w:pPr>
          </w:p>
        </w:tc>
        <w:tc>
          <w:tcPr>
            <w:tcW w:w="1087" w:type="dxa"/>
            <w:tcBorders>
              <w:top w:val="single" w:sz="4" w:space="0" w:color="auto"/>
              <w:bottom w:val="single" w:sz="4" w:space="0" w:color="auto"/>
            </w:tcBorders>
          </w:tcPr>
          <w:p w14:paraId="48C140C0" w14:textId="77777777" w:rsidR="00F5572A" w:rsidRPr="0039057A" w:rsidRDefault="00F5572A" w:rsidP="00350DA0">
            <w:pPr>
              <w:pStyle w:val="NoSpacing"/>
              <w:rPr>
                <w:sz w:val="20"/>
              </w:rPr>
            </w:pPr>
            <w:r w:rsidRPr="0039057A">
              <w:rPr>
                <w:sz w:val="20"/>
              </w:rPr>
              <w:t>17024</w:t>
            </w:r>
          </w:p>
          <w:p w14:paraId="38DDF2EC" w14:textId="77777777" w:rsidR="00F5572A" w:rsidRPr="0039057A" w:rsidRDefault="00F5572A" w:rsidP="00350DA0">
            <w:pPr>
              <w:pStyle w:val="NoSpacing"/>
              <w:rPr>
                <w:sz w:val="20"/>
              </w:rPr>
            </w:pPr>
            <w:r>
              <w:rPr>
                <w:sz w:val="20"/>
              </w:rPr>
              <w:t>(</w:t>
            </w:r>
            <w:r w:rsidRPr="0039057A">
              <w:rPr>
                <w:sz w:val="20"/>
              </w:rPr>
              <w:t>17386.6</w:t>
            </w:r>
            <w:r>
              <w:rPr>
                <w:sz w:val="20"/>
              </w:rPr>
              <w:t>)</w:t>
            </w:r>
          </w:p>
          <w:p w14:paraId="35BD142A" w14:textId="77777777" w:rsidR="00F5572A" w:rsidRPr="0039057A" w:rsidRDefault="00F5572A" w:rsidP="00350DA0">
            <w:pPr>
              <w:pStyle w:val="NoSpacing"/>
              <w:rPr>
                <w:sz w:val="20"/>
              </w:rPr>
            </w:pPr>
            <w:r w:rsidRPr="0039057A">
              <w:rPr>
                <w:sz w:val="20"/>
              </w:rPr>
              <w:t>[152]</w:t>
            </w:r>
          </w:p>
          <w:p w14:paraId="31BB4D3A" w14:textId="77777777" w:rsidR="00F5572A" w:rsidRPr="0039057A" w:rsidRDefault="00F5572A" w:rsidP="00350DA0">
            <w:pPr>
              <w:pStyle w:val="NoSpacing"/>
              <w:rPr>
                <w:sz w:val="20"/>
              </w:rPr>
            </w:pPr>
            <w:r w:rsidRPr="0039057A">
              <w:rPr>
                <w:sz w:val="20"/>
              </w:rPr>
              <w:t>2.7</w:t>
            </w:r>
            <w:r>
              <w:t xml:space="preserve"> </w:t>
            </w:r>
            <w:r w:rsidRPr="00B96634">
              <w:rPr>
                <w:sz w:val="20"/>
              </w:rPr>
              <w:t>sec</w:t>
            </w:r>
          </w:p>
          <w:p w14:paraId="0537D410" w14:textId="798E65DC" w:rsidR="00F5572A" w:rsidRPr="0005431A" w:rsidRDefault="00F5572A" w:rsidP="00286BC8">
            <w:pPr>
              <w:pStyle w:val="NoSpacing"/>
              <w:rPr>
                <w:sz w:val="20"/>
                <w:lang w:val="en-IE"/>
              </w:rPr>
            </w:pPr>
            <w:r w:rsidRPr="0039057A">
              <w:rPr>
                <w:sz w:val="20"/>
              </w:rPr>
              <w:t>10.18%</w:t>
            </w:r>
          </w:p>
        </w:tc>
        <w:tc>
          <w:tcPr>
            <w:tcW w:w="1010" w:type="dxa"/>
            <w:tcBorders>
              <w:top w:val="single" w:sz="4" w:space="0" w:color="auto"/>
              <w:bottom w:val="single" w:sz="4" w:space="0" w:color="auto"/>
            </w:tcBorders>
          </w:tcPr>
          <w:p w14:paraId="39A845BC" w14:textId="77777777" w:rsidR="00F5572A" w:rsidRPr="0039057A" w:rsidRDefault="00F5572A" w:rsidP="00350DA0">
            <w:pPr>
              <w:pStyle w:val="NoSpacing"/>
              <w:rPr>
                <w:sz w:val="20"/>
              </w:rPr>
            </w:pPr>
            <w:r w:rsidRPr="0039057A">
              <w:rPr>
                <w:sz w:val="20"/>
              </w:rPr>
              <w:t>16985</w:t>
            </w:r>
          </w:p>
          <w:p w14:paraId="078815B7" w14:textId="77777777" w:rsidR="00F5572A" w:rsidRPr="0039057A" w:rsidRDefault="00F5572A" w:rsidP="00350DA0">
            <w:pPr>
              <w:pStyle w:val="NoSpacing"/>
              <w:rPr>
                <w:sz w:val="20"/>
              </w:rPr>
            </w:pPr>
            <w:r>
              <w:rPr>
                <w:sz w:val="20"/>
              </w:rPr>
              <w:t>(</w:t>
            </w:r>
            <w:r w:rsidRPr="0039057A">
              <w:rPr>
                <w:sz w:val="20"/>
              </w:rPr>
              <w:t>17300.5</w:t>
            </w:r>
            <w:r>
              <w:rPr>
                <w:sz w:val="20"/>
              </w:rPr>
              <w:t>)</w:t>
            </w:r>
          </w:p>
          <w:p w14:paraId="0AB5CDD9" w14:textId="77777777" w:rsidR="00F5572A" w:rsidRPr="0039057A" w:rsidRDefault="00F5572A" w:rsidP="00350DA0">
            <w:pPr>
              <w:pStyle w:val="NoSpacing"/>
              <w:rPr>
                <w:sz w:val="20"/>
              </w:rPr>
            </w:pPr>
            <w:r w:rsidRPr="0039057A">
              <w:rPr>
                <w:sz w:val="20"/>
              </w:rPr>
              <w:t>[253]</w:t>
            </w:r>
          </w:p>
          <w:p w14:paraId="7BA6B26E" w14:textId="77777777" w:rsidR="00F5572A" w:rsidRPr="0039057A" w:rsidRDefault="00F5572A" w:rsidP="00350DA0">
            <w:pPr>
              <w:pStyle w:val="NoSpacing"/>
              <w:rPr>
                <w:sz w:val="20"/>
              </w:rPr>
            </w:pPr>
            <w:r w:rsidRPr="0039057A">
              <w:rPr>
                <w:sz w:val="20"/>
              </w:rPr>
              <w:t>4.4</w:t>
            </w:r>
            <w:r>
              <w:t xml:space="preserve"> </w:t>
            </w:r>
            <w:r w:rsidRPr="00B96634">
              <w:rPr>
                <w:sz w:val="20"/>
              </w:rPr>
              <w:t>sec</w:t>
            </w:r>
          </w:p>
          <w:p w14:paraId="2ADFC5BC" w14:textId="4518136E" w:rsidR="00F5572A" w:rsidRPr="0005431A" w:rsidRDefault="00F5572A" w:rsidP="00286BC8">
            <w:pPr>
              <w:pStyle w:val="NoSpacing"/>
              <w:rPr>
                <w:sz w:val="20"/>
                <w:lang w:val="en-IE"/>
              </w:rPr>
            </w:pPr>
            <w:r w:rsidRPr="0039057A">
              <w:rPr>
                <w:sz w:val="20"/>
              </w:rPr>
              <w:t>9.63%</w:t>
            </w:r>
          </w:p>
        </w:tc>
        <w:tc>
          <w:tcPr>
            <w:tcW w:w="1010" w:type="dxa"/>
            <w:tcBorders>
              <w:top w:val="single" w:sz="4" w:space="0" w:color="auto"/>
              <w:bottom w:val="single" w:sz="4" w:space="0" w:color="auto"/>
            </w:tcBorders>
          </w:tcPr>
          <w:p w14:paraId="048CFD0F" w14:textId="77777777" w:rsidR="00F5572A" w:rsidRPr="0039057A" w:rsidRDefault="00F5572A" w:rsidP="00350DA0">
            <w:pPr>
              <w:pStyle w:val="NoSpacing"/>
              <w:rPr>
                <w:sz w:val="20"/>
              </w:rPr>
            </w:pPr>
            <w:r w:rsidRPr="0039057A">
              <w:rPr>
                <w:sz w:val="20"/>
              </w:rPr>
              <w:t>16832</w:t>
            </w:r>
          </w:p>
          <w:p w14:paraId="2FD4E19F" w14:textId="77777777" w:rsidR="00F5572A" w:rsidRPr="0039057A" w:rsidRDefault="00F5572A" w:rsidP="00350DA0">
            <w:pPr>
              <w:pStyle w:val="NoSpacing"/>
              <w:rPr>
                <w:sz w:val="20"/>
              </w:rPr>
            </w:pPr>
            <w:r>
              <w:rPr>
                <w:sz w:val="20"/>
              </w:rPr>
              <w:t>(</w:t>
            </w:r>
            <w:r w:rsidRPr="0039057A">
              <w:rPr>
                <w:sz w:val="20"/>
              </w:rPr>
              <w:t>17386.8</w:t>
            </w:r>
            <w:r>
              <w:rPr>
                <w:sz w:val="20"/>
              </w:rPr>
              <w:t>)</w:t>
            </w:r>
          </w:p>
          <w:p w14:paraId="14E05AF2" w14:textId="77777777" w:rsidR="00F5572A" w:rsidRPr="0039057A" w:rsidRDefault="00F5572A" w:rsidP="00350DA0">
            <w:pPr>
              <w:pStyle w:val="NoSpacing"/>
              <w:rPr>
                <w:sz w:val="20"/>
              </w:rPr>
            </w:pPr>
            <w:r w:rsidRPr="0039057A">
              <w:rPr>
                <w:sz w:val="20"/>
              </w:rPr>
              <w:t>[340]</w:t>
            </w:r>
          </w:p>
          <w:p w14:paraId="7E0DA2A5" w14:textId="77777777" w:rsidR="00F5572A" w:rsidRPr="0039057A" w:rsidRDefault="00F5572A" w:rsidP="00350DA0">
            <w:pPr>
              <w:pStyle w:val="NoSpacing"/>
              <w:rPr>
                <w:sz w:val="20"/>
              </w:rPr>
            </w:pPr>
            <w:r w:rsidRPr="0039057A">
              <w:rPr>
                <w:sz w:val="20"/>
              </w:rPr>
              <w:t>5.86</w:t>
            </w:r>
            <w:r>
              <w:t xml:space="preserve"> </w:t>
            </w:r>
            <w:r w:rsidRPr="00B96634">
              <w:rPr>
                <w:sz w:val="20"/>
              </w:rPr>
              <w:t>sec</w:t>
            </w:r>
          </w:p>
          <w:p w14:paraId="4B74B8A1" w14:textId="6C257EA3" w:rsidR="00F5572A" w:rsidRPr="0005431A" w:rsidRDefault="00F5572A" w:rsidP="00286BC8">
            <w:pPr>
              <w:pStyle w:val="NoSpacing"/>
              <w:rPr>
                <w:sz w:val="20"/>
                <w:lang w:val="en-IE"/>
              </w:rPr>
            </w:pPr>
            <w:r w:rsidRPr="0039057A">
              <w:rPr>
                <w:sz w:val="20"/>
              </w:rPr>
              <w:t>10.18%</w:t>
            </w:r>
          </w:p>
        </w:tc>
        <w:tc>
          <w:tcPr>
            <w:tcW w:w="1087" w:type="dxa"/>
            <w:tcBorders>
              <w:top w:val="single" w:sz="4" w:space="0" w:color="auto"/>
              <w:bottom w:val="single" w:sz="4" w:space="0" w:color="auto"/>
            </w:tcBorders>
          </w:tcPr>
          <w:p w14:paraId="1D5F7862" w14:textId="77777777" w:rsidR="00F5572A" w:rsidRPr="0039057A" w:rsidRDefault="00F5572A" w:rsidP="00350DA0">
            <w:pPr>
              <w:pStyle w:val="NoSpacing"/>
              <w:rPr>
                <w:sz w:val="20"/>
              </w:rPr>
            </w:pPr>
            <w:r w:rsidRPr="0039057A">
              <w:rPr>
                <w:sz w:val="20"/>
              </w:rPr>
              <w:t>16409</w:t>
            </w:r>
          </w:p>
          <w:p w14:paraId="7299FE12" w14:textId="77777777" w:rsidR="00F5572A" w:rsidRPr="0039057A" w:rsidRDefault="00F5572A" w:rsidP="00350DA0">
            <w:pPr>
              <w:pStyle w:val="NoSpacing"/>
              <w:rPr>
                <w:sz w:val="20"/>
              </w:rPr>
            </w:pPr>
            <w:r>
              <w:rPr>
                <w:sz w:val="20"/>
              </w:rPr>
              <w:t>(</w:t>
            </w:r>
            <w:r w:rsidRPr="0039057A">
              <w:rPr>
                <w:sz w:val="20"/>
              </w:rPr>
              <w:t>16647.9</w:t>
            </w:r>
            <w:r>
              <w:rPr>
                <w:sz w:val="20"/>
              </w:rPr>
              <w:t>)</w:t>
            </w:r>
          </w:p>
          <w:p w14:paraId="18B4FAC4" w14:textId="77777777" w:rsidR="00F5572A" w:rsidRPr="0039057A" w:rsidRDefault="00F5572A" w:rsidP="00350DA0">
            <w:pPr>
              <w:pStyle w:val="NoSpacing"/>
              <w:rPr>
                <w:sz w:val="20"/>
              </w:rPr>
            </w:pPr>
            <w:r w:rsidRPr="0039057A">
              <w:rPr>
                <w:sz w:val="20"/>
              </w:rPr>
              <w:t>[326]</w:t>
            </w:r>
          </w:p>
          <w:p w14:paraId="7204FF33" w14:textId="77777777" w:rsidR="00F5572A" w:rsidRPr="0039057A" w:rsidRDefault="00F5572A" w:rsidP="00350DA0">
            <w:pPr>
              <w:pStyle w:val="NoSpacing"/>
              <w:rPr>
                <w:sz w:val="20"/>
              </w:rPr>
            </w:pPr>
            <w:r w:rsidRPr="0039057A">
              <w:rPr>
                <w:sz w:val="20"/>
              </w:rPr>
              <w:t>5.7</w:t>
            </w:r>
            <w:r>
              <w:t xml:space="preserve"> </w:t>
            </w:r>
            <w:r w:rsidRPr="00B96634">
              <w:rPr>
                <w:sz w:val="20"/>
              </w:rPr>
              <w:t>sec</w:t>
            </w:r>
          </w:p>
          <w:p w14:paraId="11B9A70B" w14:textId="44BF4B1A" w:rsidR="00F5572A" w:rsidRPr="0005431A" w:rsidRDefault="00F5572A" w:rsidP="00286BC8">
            <w:pPr>
              <w:pStyle w:val="NoSpacing"/>
              <w:rPr>
                <w:sz w:val="20"/>
                <w:lang w:val="en-IE"/>
              </w:rPr>
            </w:pPr>
            <w:r w:rsidRPr="0039057A">
              <w:rPr>
                <w:sz w:val="20"/>
              </w:rPr>
              <w:t>5.5%</w:t>
            </w:r>
          </w:p>
        </w:tc>
        <w:tc>
          <w:tcPr>
            <w:tcW w:w="1087" w:type="dxa"/>
            <w:tcBorders>
              <w:top w:val="single" w:sz="4" w:space="0" w:color="auto"/>
              <w:bottom w:val="single" w:sz="4" w:space="0" w:color="auto"/>
            </w:tcBorders>
          </w:tcPr>
          <w:p w14:paraId="15DE8AC8" w14:textId="77777777" w:rsidR="00F5572A" w:rsidRPr="003B0A0B" w:rsidRDefault="00F5572A" w:rsidP="00350DA0">
            <w:pPr>
              <w:pStyle w:val="NoSpacing"/>
              <w:rPr>
                <w:b/>
                <w:sz w:val="20"/>
              </w:rPr>
            </w:pPr>
            <w:r w:rsidRPr="003B0A0B">
              <w:rPr>
                <w:b/>
                <w:sz w:val="20"/>
              </w:rPr>
              <w:t>16216</w:t>
            </w:r>
          </w:p>
          <w:p w14:paraId="157ED361" w14:textId="77777777" w:rsidR="00F5572A" w:rsidRPr="0039057A" w:rsidRDefault="00F5572A" w:rsidP="00350DA0">
            <w:pPr>
              <w:pStyle w:val="NoSpacing"/>
              <w:rPr>
                <w:sz w:val="20"/>
              </w:rPr>
            </w:pPr>
            <w:r>
              <w:rPr>
                <w:sz w:val="20"/>
              </w:rPr>
              <w:t>(</w:t>
            </w:r>
            <w:r w:rsidRPr="0039057A">
              <w:rPr>
                <w:sz w:val="20"/>
              </w:rPr>
              <w:t>16562</w:t>
            </w:r>
            <w:r>
              <w:rPr>
                <w:sz w:val="20"/>
              </w:rPr>
              <w:t>)</w:t>
            </w:r>
          </w:p>
          <w:p w14:paraId="3D7FF6F9" w14:textId="77777777" w:rsidR="00F5572A" w:rsidRPr="0039057A" w:rsidRDefault="00F5572A" w:rsidP="00350DA0">
            <w:pPr>
              <w:pStyle w:val="NoSpacing"/>
              <w:rPr>
                <w:sz w:val="20"/>
              </w:rPr>
            </w:pPr>
            <w:r w:rsidRPr="0039057A">
              <w:rPr>
                <w:sz w:val="20"/>
              </w:rPr>
              <w:t>[332]</w:t>
            </w:r>
          </w:p>
          <w:p w14:paraId="713273EA" w14:textId="77777777" w:rsidR="00F5572A" w:rsidRPr="0039057A" w:rsidRDefault="00F5572A" w:rsidP="00350DA0">
            <w:pPr>
              <w:pStyle w:val="NoSpacing"/>
              <w:rPr>
                <w:sz w:val="20"/>
              </w:rPr>
            </w:pPr>
            <w:r w:rsidRPr="0039057A">
              <w:rPr>
                <w:sz w:val="20"/>
              </w:rPr>
              <w:t>9.6</w:t>
            </w:r>
            <w:r>
              <w:t xml:space="preserve"> </w:t>
            </w:r>
            <w:r w:rsidRPr="00B96634">
              <w:rPr>
                <w:sz w:val="20"/>
              </w:rPr>
              <w:t>sec</w:t>
            </w:r>
          </w:p>
          <w:p w14:paraId="37D0AD60" w14:textId="3795C075" w:rsidR="00F5572A" w:rsidRPr="0005431A" w:rsidRDefault="00F5572A" w:rsidP="00286BC8">
            <w:pPr>
              <w:pStyle w:val="NoSpacing"/>
              <w:rPr>
                <w:sz w:val="20"/>
                <w:lang w:val="en-IE"/>
              </w:rPr>
            </w:pPr>
            <w:r w:rsidRPr="0039057A">
              <w:rPr>
                <w:sz w:val="20"/>
              </w:rPr>
              <w:t>4.95%</w:t>
            </w:r>
          </w:p>
        </w:tc>
        <w:tc>
          <w:tcPr>
            <w:tcW w:w="989" w:type="dxa"/>
            <w:tcBorders>
              <w:top w:val="single" w:sz="4" w:space="0" w:color="auto"/>
              <w:bottom w:val="single" w:sz="4" w:space="0" w:color="auto"/>
            </w:tcBorders>
          </w:tcPr>
          <w:p w14:paraId="6C340DEE" w14:textId="77777777" w:rsidR="00F5572A" w:rsidRPr="0039057A" w:rsidRDefault="00F5572A" w:rsidP="00350DA0">
            <w:pPr>
              <w:pStyle w:val="NoSpacing"/>
              <w:rPr>
                <w:sz w:val="20"/>
              </w:rPr>
            </w:pPr>
            <w:r w:rsidRPr="0039057A">
              <w:rPr>
                <w:sz w:val="20"/>
              </w:rPr>
              <w:t>17750</w:t>
            </w:r>
          </w:p>
          <w:p w14:paraId="24075461" w14:textId="77777777" w:rsidR="00F5572A" w:rsidRPr="0039057A" w:rsidRDefault="00F5572A" w:rsidP="00350DA0">
            <w:pPr>
              <w:pStyle w:val="NoSpacing"/>
              <w:rPr>
                <w:sz w:val="20"/>
              </w:rPr>
            </w:pPr>
            <w:r>
              <w:rPr>
                <w:sz w:val="20"/>
              </w:rPr>
              <w:t>(</w:t>
            </w:r>
            <w:r w:rsidRPr="0039057A">
              <w:rPr>
                <w:sz w:val="20"/>
              </w:rPr>
              <w:t>18383.6</w:t>
            </w:r>
            <w:r>
              <w:rPr>
                <w:sz w:val="20"/>
              </w:rPr>
              <w:t>)</w:t>
            </w:r>
          </w:p>
          <w:p w14:paraId="483CDCE3" w14:textId="77777777" w:rsidR="00F5572A" w:rsidRPr="0039057A" w:rsidRDefault="00F5572A" w:rsidP="00350DA0">
            <w:pPr>
              <w:pStyle w:val="NoSpacing"/>
              <w:rPr>
                <w:sz w:val="20"/>
              </w:rPr>
            </w:pPr>
            <w:r w:rsidRPr="0039057A">
              <w:rPr>
                <w:sz w:val="20"/>
              </w:rPr>
              <w:t>[9672]</w:t>
            </w:r>
          </w:p>
          <w:p w14:paraId="61F2CD86" w14:textId="77777777" w:rsidR="00F5572A" w:rsidRPr="0039057A" w:rsidRDefault="00F5572A" w:rsidP="00350DA0">
            <w:pPr>
              <w:pStyle w:val="NoSpacing"/>
              <w:rPr>
                <w:sz w:val="20"/>
              </w:rPr>
            </w:pPr>
            <w:r w:rsidRPr="0039057A">
              <w:rPr>
                <w:sz w:val="20"/>
              </w:rPr>
              <w:t>27.7</w:t>
            </w:r>
            <w:r>
              <w:t xml:space="preserve"> </w:t>
            </w:r>
            <w:r w:rsidRPr="00B96634">
              <w:rPr>
                <w:sz w:val="20"/>
              </w:rPr>
              <w:t>sec</w:t>
            </w:r>
          </w:p>
          <w:p w14:paraId="1F41A42D" w14:textId="3AC37E73" w:rsidR="00F5572A" w:rsidRPr="0005431A" w:rsidRDefault="00F5572A" w:rsidP="00286BC8">
            <w:pPr>
              <w:pStyle w:val="NoSpacing"/>
              <w:rPr>
                <w:sz w:val="20"/>
                <w:lang w:val="en-IE"/>
              </w:rPr>
            </w:pPr>
            <w:r w:rsidRPr="0039057A">
              <w:rPr>
                <w:sz w:val="20"/>
              </w:rPr>
              <w:t>16.50%</w:t>
            </w:r>
          </w:p>
        </w:tc>
        <w:tc>
          <w:tcPr>
            <w:tcW w:w="1310" w:type="dxa"/>
            <w:tcBorders>
              <w:top w:val="single" w:sz="4" w:space="0" w:color="auto"/>
              <w:bottom w:val="single" w:sz="4" w:space="0" w:color="auto"/>
            </w:tcBorders>
          </w:tcPr>
          <w:p w14:paraId="24B50752" w14:textId="77777777" w:rsidR="00F5572A" w:rsidRDefault="00F5572A" w:rsidP="00286BC8">
            <w:pPr>
              <w:pStyle w:val="NoSpacing"/>
              <w:rPr>
                <w:sz w:val="20"/>
              </w:rPr>
            </w:pPr>
            <w:r>
              <w:rPr>
                <w:sz w:val="20"/>
              </w:rPr>
              <w:t>15780</w:t>
            </w:r>
          </w:p>
          <w:p w14:paraId="34441B07" w14:textId="621397D7" w:rsidR="00F5572A" w:rsidRPr="0005431A" w:rsidRDefault="00F5572A" w:rsidP="00286BC8">
            <w:pPr>
              <w:pStyle w:val="NoSpacing"/>
              <w:rPr>
                <w:sz w:val="20"/>
                <w:lang w:val="en-IE"/>
              </w:rPr>
            </w:pPr>
          </w:p>
        </w:tc>
      </w:tr>
      <w:tr w:rsidR="00F5572A" w:rsidRPr="0005431A" w14:paraId="50D5FB11" w14:textId="77777777" w:rsidTr="00F5572A">
        <w:tc>
          <w:tcPr>
            <w:tcW w:w="1027" w:type="dxa"/>
            <w:tcBorders>
              <w:top w:val="single" w:sz="4" w:space="0" w:color="auto"/>
              <w:bottom w:val="single" w:sz="4" w:space="0" w:color="auto"/>
            </w:tcBorders>
          </w:tcPr>
          <w:p w14:paraId="20F4C3B4" w14:textId="77777777" w:rsidR="00F5572A" w:rsidRPr="0039591B" w:rsidRDefault="00F5572A" w:rsidP="00350DA0">
            <w:pPr>
              <w:pStyle w:val="NoSpacing"/>
              <w:rPr>
                <w:sz w:val="20"/>
              </w:rPr>
            </w:pPr>
            <w:r w:rsidRPr="0039591B">
              <w:rPr>
                <w:sz w:val="20"/>
              </w:rPr>
              <w:t>Tsp225</w:t>
            </w:r>
          </w:p>
          <w:p w14:paraId="1B44DE30" w14:textId="77777777" w:rsidR="00F5572A" w:rsidRPr="0039591B" w:rsidRDefault="00F5572A" w:rsidP="00350DA0">
            <w:pPr>
              <w:pStyle w:val="NoSpacing"/>
              <w:rPr>
                <w:sz w:val="20"/>
              </w:rPr>
            </w:pPr>
          </w:p>
        </w:tc>
        <w:tc>
          <w:tcPr>
            <w:tcW w:w="1087" w:type="dxa"/>
            <w:tcBorders>
              <w:top w:val="single" w:sz="4" w:space="0" w:color="auto"/>
              <w:bottom w:val="single" w:sz="4" w:space="0" w:color="auto"/>
            </w:tcBorders>
          </w:tcPr>
          <w:p w14:paraId="6904A090" w14:textId="77777777" w:rsidR="00F5572A" w:rsidRPr="0039057A" w:rsidRDefault="00F5572A" w:rsidP="00350DA0">
            <w:pPr>
              <w:pStyle w:val="NoSpacing"/>
              <w:rPr>
                <w:sz w:val="20"/>
              </w:rPr>
            </w:pPr>
            <w:r w:rsidRPr="0039057A">
              <w:rPr>
                <w:sz w:val="20"/>
              </w:rPr>
              <w:t>4271</w:t>
            </w:r>
          </w:p>
          <w:p w14:paraId="71909BC9" w14:textId="77777777" w:rsidR="00F5572A" w:rsidRPr="0039057A" w:rsidRDefault="00F5572A" w:rsidP="00350DA0">
            <w:pPr>
              <w:pStyle w:val="NoSpacing"/>
              <w:rPr>
                <w:sz w:val="20"/>
              </w:rPr>
            </w:pPr>
            <w:r>
              <w:rPr>
                <w:sz w:val="20"/>
              </w:rPr>
              <w:t>(</w:t>
            </w:r>
            <w:r w:rsidRPr="0039057A">
              <w:rPr>
                <w:sz w:val="20"/>
              </w:rPr>
              <w:t>4364.5</w:t>
            </w:r>
            <w:r>
              <w:rPr>
                <w:sz w:val="20"/>
              </w:rPr>
              <w:t>)</w:t>
            </w:r>
          </w:p>
          <w:p w14:paraId="53B5684D" w14:textId="77777777" w:rsidR="00F5572A" w:rsidRPr="0039057A" w:rsidRDefault="00F5572A" w:rsidP="00350DA0">
            <w:pPr>
              <w:pStyle w:val="NoSpacing"/>
              <w:rPr>
                <w:sz w:val="20"/>
              </w:rPr>
            </w:pPr>
            <w:r w:rsidRPr="0039057A">
              <w:rPr>
                <w:sz w:val="20"/>
              </w:rPr>
              <w:t>[242]</w:t>
            </w:r>
          </w:p>
          <w:p w14:paraId="716F3C98" w14:textId="77777777" w:rsidR="00F5572A" w:rsidRPr="0039057A" w:rsidRDefault="00F5572A" w:rsidP="00350DA0">
            <w:pPr>
              <w:pStyle w:val="NoSpacing"/>
              <w:rPr>
                <w:sz w:val="20"/>
              </w:rPr>
            </w:pPr>
            <w:r w:rsidRPr="0039057A">
              <w:rPr>
                <w:sz w:val="20"/>
              </w:rPr>
              <w:t>5.59</w:t>
            </w:r>
            <w:r>
              <w:t xml:space="preserve"> </w:t>
            </w:r>
            <w:r w:rsidRPr="00B96634">
              <w:rPr>
                <w:sz w:val="20"/>
              </w:rPr>
              <w:t>sec</w:t>
            </w:r>
          </w:p>
          <w:p w14:paraId="3C0C9242" w14:textId="53747F44" w:rsidR="00F5572A" w:rsidRPr="0039057A" w:rsidRDefault="00F5572A" w:rsidP="00350DA0">
            <w:pPr>
              <w:pStyle w:val="NoSpacing"/>
              <w:rPr>
                <w:sz w:val="20"/>
              </w:rPr>
            </w:pPr>
            <w:r w:rsidRPr="0039057A">
              <w:rPr>
                <w:sz w:val="20"/>
              </w:rPr>
              <w:t>11.45%</w:t>
            </w:r>
          </w:p>
        </w:tc>
        <w:tc>
          <w:tcPr>
            <w:tcW w:w="1010" w:type="dxa"/>
            <w:tcBorders>
              <w:top w:val="single" w:sz="4" w:space="0" w:color="auto"/>
              <w:bottom w:val="single" w:sz="4" w:space="0" w:color="auto"/>
            </w:tcBorders>
          </w:tcPr>
          <w:p w14:paraId="37432AB2" w14:textId="77777777" w:rsidR="00F5572A" w:rsidRPr="0039057A" w:rsidRDefault="00F5572A" w:rsidP="00350DA0">
            <w:pPr>
              <w:pStyle w:val="NoSpacing"/>
              <w:rPr>
                <w:sz w:val="20"/>
              </w:rPr>
            </w:pPr>
            <w:r w:rsidRPr="0039057A">
              <w:rPr>
                <w:sz w:val="20"/>
              </w:rPr>
              <w:t>4221</w:t>
            </w:r>
          </w:p>
          <w:p w14:paraId="26C9C416" w14:textId="77777777" w:rsidR="00F5572A" w:rsidRPr="0039057A" w:rsidRDefault="00F5572A" w:rsidP="00350DA0">
            <w:pPr>
              <w:pStyle w:val="NoSpacing"/>
              <w:rPr>
                <w:sz w:val="20"/>
              </w:rPr>
            </w:pPr>
            <w:r>
              <w:rPr>
                <w:sz w:val="20"/>
              </w:rPr>
              <w:t>(</w:t>
            </w:r>
            <w:r w:rsidRPr="0039057A">
              <w:rPr>
                <w:sz w:val="20"/>
              </w:rPr>
              <w:t>4354.2</w:t>
            </w:r>
            <w:r>
              <w:rPr>
                <w:sz w:val="20"/>
              </w:rPr>
              <w:t>)</w:t>
            </w:r>
          </w:p>
          <w:p w14:paraId="2574362B" w14:textId="77777777" w:rsidR="00F5572A" w:rsidRPr="0039057A" w:rsidRDefault="00F5572A" w:rsidP="00350DA0">
            <w:pPr>
              <w:pStyle w:val="NoSpacing"/>
              <w:rPr>
                <w:sz w:val="20"/>
              </w:rPr>
            </w:pPr>
            <w:r w:rsidRPr="0039057A">
              <w:rPr>
                <w:sz w:val="20"/>
              </w:rPr>
              <w:t>[224]</w:t>
            </w:r>
            <w:r w:rsidRPr="0039057A">
              <w:rPr>
                <w:sz w:val="20"/>
              </w:rPr>
              <w:tab/>
            </w:r>
          </w:p>
          <w:p w14:paraId="764ECF9B" w14:textId="77777777" w:rsidR="00F5572A" w:rsidRPr="0039057A" w:rsidRDefault="00F5572A" w:rsidP="00350DA0">
            <w:pPr>
              <w:pStyle w:val="NoSpacing"/>
              <w:rPr>
                <w:sz w:val="20"/>
              </w:rPr>
            </w:pPr>
            <w:r w:rsidRPr="0039057A">
              <w:rPr>
                <w:sz w:val="20"/>
              </w:rPr>
              <w:t>5.19</w:t>
            </w:r>
            <w:r>
              <w:t xml:space="preserve"> </w:t>
            </w:r>
            <w:r w:rsidRPr="00B96634">
              <w:rPr>
                <w:sz w:val="20"/>
              </w:rPr>
              <w:t>sec</w:t>
            </w:r>
          </w:p>
          <w:p w14:paraId="4953B801" w14:textId="487F7228" w:rsidR="00F5572A" w:rsidRPr="0039057A" w:rsidRDefault="00F5572A" w:rsidP="00350DA0">
            <w:pPr>
              <w:pStyle w:val="NoSpacing"/>
              <w:rPr>
                <w:sz w:val="20"/>
              </w:rPr>
            </w:pPr>
            <w:r w:rsidRPr="0039057A">
              <w:rPr>
                <w:sz w:val="20"/>
              </w:rPr>
              <w:t>11.19%</w:t>
            </w:r>
          </w:p>
        </w:tc>
        <w:tc>
          <w:tcPr>
            <w:tcW w:w="1010" w:type="dxa"/>
            <w:tcBorders>
              <w:top w:val="single" w:sz="4" w:space="0" w:color="auto"/>
              <w:bottom w:val="single" w:sz="4" w:space="0" w:color="auto"/>
            </w:tcBorders>
          </w:tcPr>
          <w:p w14:paraId="5C4B4451" w14:textId="77777777" w:rsidR="00F5572A" w:rsidRPr="0039057A" w:rsidRDefault="00F5572A" w:rsidP="00350DA0">
            <w:pPr>
              <w:pStyle w:val="NoSpacing"/>
              <w:rPr>
                <w:sz w:val="20"/>
              </w:rPr>
            </w:pPr>
            <w:r w:rsidRPr="0039057A">
              <w:rPr>
                <w:sz w:val="20"/>
              </w:rPr>
              <w:t>4274</w:t>
            </w:r>
            <w:r w:rsidRPr="0039057A">
              <w:rPr>
                <w:sz w:val="20"/>
              </w:rPr>
              <w:tab/>
            </w:r>
          </w:p>
          <w:p w14:paraId="4E88C4D2" w14:textId="77777777" w:rsidR="00F5572A" w:rsidRPr="0039057A" w:rsidRDefault="00F5572A" w:rsidP="00350DA0">
            <w:pPr>
              <w:pStyle w:val="NoSpacing"/>
              <w:rPr>
                <w:sz w:val="20"/>
              </w:rPr>
            </w:pPr>
            <w:r>
              <w:rPr>
                <w:sz w:val="20"/>
              </w:rPr>
              <w:t>(</w:t>
            </w:r>
            <w:r w:rsidRPr="0039057A">
              <w:rPr>
                <w:sz w:val="20"/>
              </w:rPr>
              <w:t>4491.2</w:t>
            </w:r>
            <w:r>
              <w:rPr>
                <w:sz w:val="20"/>
              </w:rPr>
              <w:t>)</w:t>
            </w:r>
          </w:p>
          <w:p w14:paraId="6FF38D9E" w14:textId="77777777" w:rsidR="00F5572A" w:rsidRPr="0039057A" w:rsidRDefault="00F5572A" w:rsidP="00350DA0">
            <w:pPr>
              <w:pStyle w:val="NoSpacing"/>
              <w:rPr>
                <w:sz w:val="20"/>
              </w:rPr>
            </w:pPr>
            <w:r w:rsidRPr="0039057A">
              <w:rPr>
                <w:sz w:val="20"/>
              </w:rPr>
              <w:t xml:space="preserve"> [377]</w:t>
            </w:r>
            <w:r w:rsidRPr="0039057A">
              <w:rPr>
                <w:sz w:val="20"/>
              </w:rPr>
              <w:tab/>
            </w:r>
          </w:p>
          <w:p w14:paraId="6D8CE4BA" w14:textId="77777777" w:rsidR="00F5572A" w:rsidRPr="0039057A" w:rsidRDefault="00F5572A" w:rsidP="00350DA0">
            <w:pPr>
              <w:pStyle w:val="NoSpacing"/>
              <w:rPr>
                <w:sz w:val="20"/>
              </w:rPr>
            </w:pPr>
            <w:r w:rsidRPr="0039057A">
              <w:rPr>
                <w:sz w:val="20"/>
              </w:rPr>
              <w:t>8.67</w:t>
            </w:r>
            <w:r>
              <w:t xml:space="preserve"> </w:t>
            </w:r>
            <w:r w:rsidRPr="00B96634">
              <w:rPr>
                <w:sz w:val="20"/>
              </w:rPr>
              <w:t>sec</w:t>
            </w:r>
          </w:p>
          <w:p w14:paraId="2BC6E9E3" w14:textId="512F96D9" w:rsidR="00F5572A" w:rsidRPr="0039057A" w:rsidRDefault="00F5572A" w:rsidP="00350DA0">
            <w:pPr>
              <w:pStyle w:val="NoSpacing"/>
              <w:rPr>
                <w:sz w:val="20"/>
              </w:rPr>
            </w:pPr>
            <w:r w:rsidRPr="0039057A">
              <w:rPr>
                <w:sz w:val="20"/>
              </w:rPr>
              <w:t>14.69%</w:t>
            </w:r>
          </w:p>
        </w:tc>
        <w:tc>
          <w:tcPr>
            <w:tcW w:w="1087" w:type="dxa"/>
            <w:tcBorders>
              <w:top w:val="single" w:sz="4" w:space="0" w:color="auto"/>
              <w:bottom w:val="single" w:sz="4" w:space="0" w:color="auto"/>
            </w:tcBorders>
          </w:tcPr>
          <w:p w14:paraId="29BAF699" w14:textId="77777777" w:rsidR="00F5572A" w:rsidRPr="003B0A0B" w:rsidRDefault="00F5572A" w:rsidP="00350DA0">
            <w:pPr>
              <w:pStyle w:val="NoSpacing"/>
              <w:rPr>
                <w:b/>
                <w:sz w:val="20"/>
              </w:rPr>
            </w:pPr>
            <w:r w:rsidRPr="003B0A0B">
              <w:rPr>
                <w:b/>
                <w:sz w:val="20"/>
              </w:rPr>
              <w:t>4003</w:t>
            </w:r>
          </w:p>
          <w:p w14:paraId="0493176A" w14:textId="77777777" w:rsidR="00F5572A" w:rsidRPr="0039057A" w:rsidRDefault="00F5572A" w:rsidP="00350DA0">
            <w:pPr>
              <w:pStyle w:val="NoSpacing"/>
              <w:rPr>
                <w:sz w:val="20"/>
              </w:rPr>
            </w:pPr>
            <w:r>
              <w:rPr>
                <w:sz w:val="20"/>
              </w:rPr>
              <w:t>(</w:t>
            </w:r>
            <w:r w:rsidRPr="0039057A">
              <w:rPr>
                <w:sz w:val="20"/>
              </w:rPr>
              <w:t>4146.1</w:t>
            </w:r>
            <w:r>
              <w:rPr>
                <w:sz w:val="20"/>
              </w:rPr>
              <w:t>)</w:t>
            </w:r>
            <w:r w:rsidRPr="0039057A">
              <w:rPr>
                <w:sz w:val="20"/>
              </w:rPr>
              <w:tab/>
            </w:r>
          </w:p>
          <w:p w14:paraId="19F5EA18" w14:textId="77777777" w:rsidR="00F5572A" w:rsidRPr="0039057A" w:rsidRDefault="00F5572A" w:rsidP="00350DA0">
            <w:pPr>
              <w:pStyle w:val="NoSpacing"/>
              <w:rPr>
                <w:sz w:val="20"/>
              </w:rPr>
            </w:pPr>
            <w:r w:rsidRPr="0039057A">
              <w:rPr>
                <w:sz w:val="20"/>
              </w:rPr>
              <w:t>[299]</w:t>
            </w:r>
            <w:r w:rsidRPr="0039057A">
              <w:rPr>
                <w:sz w:val="20"/>
              </w:rPr>
              <w:tab/>
            </w:r>
          </w:p>
          <w:p w14:paraId="0A22511F" w14:textId="77777777" w:rsidR="00F5572A" w:rsidRPr="0039057A" w:rsidRDefault="00F5572A" w:rsidP="00350DA0">
            <w:pPr>
              <w:pStyle w:val="NoSpacing"/>
              <w:rPr>
                <w:sz w:val="20"/>
              </w:rPr>
            </w:pPr>
            <w:r w:rsidRPr="0039057A">
              <w:rPr>
                <w:sz w:val="20"/>
              </w:rPr>
              <w:t>6.91</w:t>
            </w:r>
            <w:r>
              <w:t xml:space="preserve"> </w:t>
            </w:r>
            <w:r w:rsidRPr="00B96634">
              <w:rPr>
                <w:sz w:val="20"/>
              </w:rPr>
              <w:t>sec</w:t>
            </w:r>
          </w:p>
          <w:p w14:paraId="0907760C" w14:textId="618EC0CA" w:rsidR="00F5572A" w:rsidRPr="0039057A" w:rsidRDefault="00F5572A" w:rsidP="00350DA0">
            <w:pPr>
              <w:pStyle w:val="NoSpacing"/>
              <w:rPr>
                <w:sz w:val="20"/>
              </w:rPr>
            </w:pPr>
            <w:r w:rsidRPr="0039057A">
              <w:rPr>
                <w:sz w:val="20"/>
              </w:rPr>
              <w:t>5.88%</w:t>
            </w:r>
          </w:p>
        </w:tc>
        <w:tc>
          <w:tcPr>
            <w:tcW w:w="1087" w:type="dxa"/>
            <w:tcBorders>
              <w:top w:val="single" w:sz="4" w:space="0" w:color="auto"/>
              <w:bottom w:val="single" w:sz="4" w:space="0" w:color="auto"/>
            </w:tcBorders>
          </w:tcPr>
          <w:p w14:paraId="3C86FDDE" w14:textId="77777777" w:rsidR="00F5572A" w:rsidRPr="0039057A" w:rsidRDefault="00F5572A" w:rsidP="00350DA0">
            <w:pPr>
              <w:pStyle w:val="NoSpacing"/>
              <w:rPr>
                <w:sz w:val="20"/>
              </w:rPr>
            </w:pPr>
            <w:r w:rsidRPr="0039057A">
              <w:rPr>
                <w:sz w:val="20"/>
              </w:rPr>
              <w:t>4016</w:t>
            </w:r>
            <w:r w:rsidRPr="0039057A">
              <w:rPr>
                <w:sz w:val="20"/>
              </w:rPr>
              <w:tab/>
            </w:r>
          </w:p>
          <w:p w14:paraId="21C60A7D" w14:textId="77777777" w:rsidR="00F5572A" w:rsidRPr="0039057A" w:rsidRDefault="00F5572A" w:rsidP="00350DA0">
            <w:pPr>
              <w:pStyle w:val="NoSpacing"/>
              <w:rPr>
                <w:sz w:val="20"/>
              </w:rPr>
            </w:pPr>
            <w:r>
              <w:rPr>
                <w:sz w:val="20"/>
              </w:rPr>
              <w:t>(</w:t>
            </w:r>
            <w:r w:rsidRPr="0039057A">
              <w:rPr>
                <w:sz w:val="20"/>
              </w:rPr>
              <w:t>4095</w:t>
            </w:r>
            <w:r>
              <w:rPr>
                <w:sz w:val="20"/>
              </w:rPr>
              <w:t>)</w:t>
            </w:r>
          </w:p>
          <w:p w14:paraId="458D12E9" w14:textId="77777777" w:rsidR="00F5572A" w:rsidRPr="0039057A" w:rsidRDefault="00F5572A" w:rsidP="00350DA0">
            <w:pPr>
              <w:pStyle w:val="NoSpacing"/>
              <w:rPr>
                <w:sz w:val="20"/>
              </w:rPr>
            </w:pPr>
            <w:r w:rsidRPr="0039057A">
              <w:rPr>
                <w:sz w:val="20"/>
              </w:rPr>
              <w:t>[385]</w:t>
            </w:r>
            <w:r w:rsidRPr="0039057A">
              <w:rPr>
                <w:sz w:val="20"/>
              </w:rPr>
              <w:tab/>
            </w:r>
          </w:p>
          <w:p w14:paraId="501B42A5" w14:textId="77777777" w:rsidR="00F5572A" w:rsidRPr="0039057A" w:rsidRDefault="00F5572A" w:rsidP="00350DA0">
            <w:pPr>
              <w:pStyle w:val="NoSpacing"/>
              <w:rPr>
                <w:sz w:val="20"/>
              </w:rPr>
            </w:pPr>
            <w:r w:rsidRPr="0039057A">
              <w:rPr>
                <w:sz w:val="20"/>
              </w:rPr>
              <w:t>13.65</w:t>
            </w:r>
            <w:r>
              <w:t xml:space="preserve"> </w:t>
            </w:r>
            <w:r w:rsidRPr="00B96634">
              <w:rPr>
                <w:sz w:val="20"/>
              </w:rPr>
              <w:t>sec</w:t>
            </w:r>
          </w:p>
          <w:p w14:paraId="7E484FE5" w14:textId="40D89127" w:rsidR="00F5572A" w:rsidRPr="003B0A0B" w:rsidRDefault="00F5572A" w:rsidP="00350DA0">
            <w:pPr>
              <w:pStyle w:val="NoSpacing"/>
              <w:rPr>
                <w:b/>
                <w:sz w:val="20"/>
              </w:rPr>
            </w:pPr>
            <w:r w:rsidRPr="0039057A">
              <w:rPr>
                <w:sz w:val="20"/>
              </w:rPr>
              <w:t>4.57%</w:t>
            </w:r>
          </w:p>
        </w:tc>
        <w:tc>
          <w:tcPr>
            <w:tcW w:w="989" w:type="dxa"/>
            <w:tcBorders>
              <w:top w:val="single" w:sz="4" w:space="0" w:color="auto"/>
              <w:bottom w:val="single" w:sz="4" w:space="0" w:color="auto"/>
            </w:tcBorders>
          </w:tcPr>
          <w:p w14:paraId="4F455D82" w14:textId="77777777" w:rsidR="00F5572A" w:rsidRPr="0039057A" w:rsidRDefault="00F5572A" w:rsidP="00350DA0">
            <w:pPr>
              <w:pStyle w:val="NoSpacing"/>
              <w:rPr>
                <w:sz w:val="20"/>
              </w:rPr>
            </w:pPr>
            <w:r w:rsidRPr="0039057A">
              <w:rPr>
                <w:sz w:val="20"/>
              </w:rPr>
              <w:t>6074</w:t>
            </w:r>
          </w:p>
          <w:p w14:paraId="332123FC" w14:textId="77777777" w:rsidR="00F5572A" w:rsidRPr="0039057A" w:rsidRDefault="00F5572A" w:rsidP="00350DA0">
            <w:pPr>
              <w:pStyle w:val="NoSpacing"/>
              <w:rPr>
                <w:sz w:val="20"/>
              </w:rPr>
            </w:pPr>
            <w:r>
              <w:rPr>
                <w:sz w:val="20"/>
              </w:rPr>
              <w:t>(</w:t>
            </w:r>
            <w:r w:rsidRPr="0039057A">
              <w:rPr>
                <w:sz w:val="20"/>
              </w:rPr>
              <w:t>6506.7</w:t>
            </w:r>
            <w:r>
              <w:rPr>
                <w:sz w:val="20"/>
              </w:rPr>
              <w:t>)</w:t>
            </w:r>
          </w:p>
          <w:p w14:paraId="196E59A2" w14:textId="77777777" w:rsidR="00F5572A" w:rsidRPr="0039057A" w:rsidRDefault="00F5572A" w:rsidP="00350DA0">
            <w:pPr>
              <w:pStyle w:val="NoSpacing"/>
              <w:rPr>
                <w:sz w:val="20"/>
              </w:rPr>
            </w:pPr>
            <w:r w:rsidRPr="0039057A">
              <w:rPr>
                <w:sz w:val="20"/>
              </w:rPr>
              <w:t>[1968]</w:t>
            </w:r>
            <w:r w:rsidRPr="0039057A">
              <w:rPr>
                <w:sz w:val="20"/>
              </w:rPr>
              <w:tab/>
            </w:r>
          </w:p>
          <w:p w14:paraId="39716296" w14:textId="77777777" w:rsidR="00F5572A" w:rsidRPr="0039057A" w:rsidRDefault="00F5572A" w:rsidP="00350DA0">
            <w:pPr>
              <w:pStyle w:val="NoSpacing"/>
              <w:rPr>
                <w:sz w:val="20"/>
              </w:rPr>
            </w:pPr>
            <w:r w:rsidRPr="0039057A">
              <w:rPr>
                <w:sz w:val="20"/>
              </w:rPr>
              <w:t>7.11</w:t>
            </w:r>
            <w:r>
              <w:t xml:space="preserve"> </w:t>
            </w:r>
            <w:r w:rsidRPr="00B96634">
              <w:rPr>
                <w:sz w:val="20"/>
              </w:rPr>
              <w:t>sec</w:t>
            </w:r>
          </w:p>
          <w:p w14:paraId="372E0478" w14:textId="4DDFD9F3" w:rsidR="00F5572A" w:rsidRPr="0039057A" w:rsidRDefault="00F5572A" w:rsidP="00350DA0">
            <w:pPr>
              <w:pStyle w:val="NoSpacing"/>
              <w:rPr>
                <w:sz w:val="20"/>
              </w:rPr>
            </w:pPr>
            <w:r w:rsidRPr="0039057A">
              <w:rPr>
                <w:sz w:val="20"/>
              </w:rPr>
              <w:t>66.12%</w:t>
            </w:r>
          </w:p>
        </w:tc>
        <w:tc>
          <w:tcPr>
            <w:tcW w:w="1310" w:type="dxa"/>
            <w:tcBorders>
              <w:top w:val="single" w:sz="4" w:space="0" w:color="auto"/>
              <w:bottom w:val="single" w:sz="4" w:space="0" w:color="auto"/>
            </w:tcBorders>
          </w:tcPr>
          <w:p w14:paraId="7B6E483B" w14:textId="1FB927BB" w:rsidR="00F5572A" w:rsidRDefault="00F5572A" w:rsidP="00286BC8">
            <w:pPr>
              <w:pStyle w:val="NoSpacing"/>
              <w:rPr>
                <w:sz w:val="20"/>
              </w:rPr>
            </w:pPr>
            <w:r w:rsidRPr="000E4CBB">
              <w:rPr>
                <w:sz w:val="20"/>
              </w:rPr>
              <w:t>3916</w:t>
            </w:r>
          </w:p>
        </w:tc>
      </w:tr>
      <w:tr w:rsidR="00F5572A" w:rsidRPr="0005431A" w14:paraId="7DBA4515" w14:textId="77777777" w:rsidTr="00F5572A">
        <w:tc>
          <w:tcPr>
            <w:tcW w:w="1027" w:type="dxa"/>
            <w:tcBorders>
              <w:top w:val="single" w:sz="4" w:space="0" w:color="auto"/>
              <w:bottom w:val="single" w:sz="4" w:space="0" w:color="auto"/>
            </w:tcBorders>
          </w:tcPr>
          <w:p w14:paraId="43797E09" w14:textId="77777777" w:rsidR="00F5572A" w:rsidRPr="0039591B" w:rsidRDefault="00F5572A" w:rsidP="00350DA0">
            <w:pPr>
              <w:pStyle w:val="NoSpacing"/>
              <w:rPr>
                <w:sz w:val="20"/>
              </w:rPr>
            </w:pPr>
            <w:r w:rsidRPr="0039591B">
              <w:rPr>
                <w:sz w:val="20"/>
              </w:rPr>
              <w:t>Gil262</w:t>
            </w:r>
          </w:p>
          <w:p w14:paraId="7D57F53D" w14:textId="77777777" w:rsidR="00F5572A" w:rsidRPr="0039591B" w:rsidRDefault="00F5572A" w:rsidP="00350DA0">
            <w:pPr>
              <w:pStyle w:val="NoSpacing"/>
              <w:rPr>
                <w:sz w:val="20"/>
              </w:rPr>
            </w:pPr>
          </w:p>
        </w:tc>
        <w:tc>
          <w:tcPr>
            <w:tcW w:w="1087" w:type="dxa"/>
            <w:tcBorders>
              <w:top w:val="single" w:sz="4" w:space="0" w:color="auto"/>
              <w:bottom w:val="single" w:sz="4" w:space="0" w:color="auto"/>
            </w:tcBorders>
          </w:tcPr>
          <w:p w14:paraId="26E4F045" w14:textId="77777777" w:rsidR="00F5572A" w:rsidRPr="0039057A" w:rsidRDefault="00F5572A" w:rsidP="00350DA0">
            <w:pPr>
              <w:pStyle w:val="NoSpacing"/>
              <w:rPr>
                <w:sz w:val="20"/>
              </w:rPr>
            </w:pPr>
            <w:r w:rsidRPr="0039057A">
              <w:rPr>
                <w:sz w:val="20"/>
              </w:rPr>
              <w:t>2595</w:t>
            </w:r>
          </w:p>
          <w:p w14:paraId="37E2481B" w14:textId="77777777" w:rsidR="00F5572A" w:rsidRPr="0039057A" w:rsidRDefault="00F5572A" w:rsidP="00350DA0">
            <w:pPr>
              <w:pStyle w:val="NoSpacing"/>
              <w:rPr>
                <w:sz w:val="20"/>
              </w:rPr>
            </w:pPr>
            <w:r>
              <w:rPr>
                <w:sz w:val="20"/>
              </w:rPr>
              <w:t>(</w:t>
            </w:r>
            <w:r w:rsidRPr="0039057A">
              <w:rPr>
                <w:sz w:val="20"/>
              </w:rPr>
              <w:t>2658.3</w:t>
            </w:r>
            <w:r>
              <w:rPr>
                <w:sz w:val="20"/>
              </w:rPr>
              <w:t>)</w:t>
            </w:r>
          </w:p>
          <w:p w14:paraId="7EF500C2" w14:textId="77777777" w:rsidR="00F5572A" w:rsidRPr="0039057A" w:rsidRDefault="00F5572A" w:rsidP="00350DA0">
            <w:pPr>
              <w:pStyle w:val="NoSpacing"/>
              <w:rPr>
                <w:sz w:val="20"/>
              </w:rPr>
            </w:pPr>
            <w:r w:rsidRPr="0039057A">
              <w:rPr>
                <w:sz w:val="20"/>
              </w:rPr>
              <w:t>[291]</w:t>
            </w:r>
            <w:r w:rsidRPr="0039057A">
              <w:rPr>
                <w:sz w:val="20"/>
              </w:rPr>
              <w:tab/>
            </w:r>
          </w:p>
          <w:p w14:paraId="182B0139" w14:textId="77777777" w:rsidR="00F5572A" w:rsidRPr="0039057A" w:rsidRDefault="00F5572A" w:rsidP="00350DA0">
            <w:pPr>
              <w:pStyle w:val="NoSpacing"/>
              <w:rPr>
                <w:sz w:val="20"/>
              </w:rPr>
            </w:pPr>
            <w:r w:rsidRPr="0039057A">
              <w:rPr>
                <w:sz w:val="20"/>
              </w:rPr>
              <w:t>9.82</w:t>
            </w:r>
            <w:r>
              <w:t xml:space="preserve"> </w:t>
            </w:r>
            <w:r w:rsidRPr="00B96634">
              <w:rPr>
                <w:sz w:val="20"/>
              </w:rPr>
              <w:t>sec</w:t>
            </w:r>
          </w:p>
          <w:p w14:paraId="3268279D" w14:textId="44DAAD04" w:rsidR="00F5572A" w:rsidRPr="0039057A" w:rsidRDefault="00F5572A" w:rsidP="00350DA0">
            <w:pPr>
              <w:pStyle w:val="NoSpacing"/>
              <w:rPr>
                <w:sz w:val="20"/>
              </w:rPr>
            </w:pPr>
            <w:r w:rsidRPr="0039057A">
              <w:rPr>
                <w:sz w:val="20"/>
              </w:rPr>
              <w:t>11.79%</w:t>
            </w:r>
          </w:p>
        </w:tc>
        <w:tc>
          <w:tcPr>
            <w:tcW w:w="1010" w:type="dxa"/>
            <w:tcBorders>
              <w:top w:val="single" w:sz="4" w:space="0" w:color="auto"/>
              <w:bottom w:val="single" w:sz="4" w:space="0" w:color="auto"/>
            </w:tcBorders>
          </w:tcPr>
          <w:p w14:paraId="142C4CF8" w14:textId="77777777" w:rsidR="00F5572A" w:rsidRPr="0039057A" w:rsidRDefault="00F5572A" w:rsidP="00350DA0">
            <w:pPr>
              <w:pStyle w:val="NoSpacing"/>
              <w:rPr>
                <w:sz w:val="20"/>
              </w:rPr>
            </w:pPr>
            <w:r w:rsidRPr="0039057A">
              <w:rPr>
                <w:sz w:val="20"/>
              </w:rPr>
              <w:t>2591</w:t>
            </w:r>
          </w:p>
          <w:p w14:paraId="029189C2" w14:textId="77777777" w:rsidR="00F5572A" w:rsidRPr="0039057A" w:rsidRDefault="00F5572A" w:rsidP="00350DA0">
            <w:pPr>
              <w:pStyle w:val="NoSpacing"/>
              <w:rPr>
                <w:sz w:val="20"/>
              </w:rPr>
            </w:pPr>
            <w:r>
              <w:rPr>
                <w:sz w:val="20"/>
              </w:rPr>
              <w:t>(</w:t>
            </w:r>
            <w:r w:rsidRPr="0039057A">
              <w:rPr>
                <w:sz w:val="20"/>
              </w:rPr>
              <w:t>2643.9</w:t>
            </w:r>
            <w:r>
              <w:rPr>
                <w:sz w:val="20"/>
              </w:rPr>
              <w:t>)</w:t>
            </w:r>
          </w:p>
          <w:p w14:paraId="245E8BC7" w14:textId="77777777" w:rsidR="00F5572A" w:rsidRPr="0039057A" w:rsidRDefault="00F5572A" w:rsidP="00350DA0">
            <w:pPr>
              <w:pStyle w:val="NoSpacing"/>
              <w:rPr>
                <w:sz w:val="20"/>
              </w:rPr>
            </w:pPr>
            <w:r w:rsidRPr="0039057A">
              <w:rPr>
                <w:sz w:val="20"/>
              </w:rPr>
              <w:t>[157]</w:t>
            </w:r>
            <w:r w:rsidRPr="0039057A">
              <w:rPr>
                <w:sz w:val="20"/>
              </w:rPr>
              <w:tab/>
            </w:r>
          </w:p>
          <w:p w14:paraId="5A2522E4" w14:textId="77777777" w:rsidR="00F5572A" w:rsidRPr="0039057A" w:rsidRDefault="00F5572A" w:rsidP="00350DA0">
            <w:pPr>
              <w:pStyle w:val="NoSpacing"/>
              <w:rPr>
                <w:sz w:val="20"/>
              </w:rPr>
            </w:pPr>
            <w:r w:rsidRPr="0039057A">
              <w:rPr>
                <w:sz w:val="20"/>
              </w:rPr>
              <w:t>5.38</w:t>
            </w:r>
            <w:r>
              <w:t xml:space="preserve"> </w:t>
            </w:r>
            <w:r w:rsidRPr="00B96634">
              <w:rPr>
                <w:sz w:val="20"/>
              </w:rPr>
              <w:t>sec</w:t>
            </w:r>
          </w:p>
          <w:p w14:paraId="60C46EA7" w14:textId="5DB86E40" w:rsidR="00F5572A" w:rsidRPr="0039057A" w:rsidRDefault="00F5572A" w:rsidP="00350DA0">
            <w:pPr>
              <w:pStyle w:val="NoSpacing"/>
              <w:rPr>
                <w:sz w:val="20"/>
              </w:rPr>
            </w:pPr>
            <w:r w:rsidRPr="0039057A">
              <w:rPr>
                <w:sz w:val="20"/>
              </w:rPr>
              <w:t>11.18%</w:t>
            </w:r>
          </w:p>
        </w:tc>
        <w:tc>
          <w:tcPr>
            <w:tcW w:w="1010" w:type="dxa"/>
            <w:tcBorders>
              <w:top w:val="single" w:sz="4" w:space="0" w:color="auto"/>
              <w:bottom w:val="single" w:sz="4" w:space="0" w:color="auto"/>
            </w:tcBorders>
          </w:tcPr>
          <w:p w14:paraId="076A7CE6" w14:textId="77777777" w:rsidR="00F5572A" w:rsidRPr="0039057A" w:rsidRDefault="00F5572A" w:rsidP="00350DA0">
            <w:pPr>
              <w:pStyle w:val="NoSpacing"/>
              <w:rPr>
                <w:sz w:val="20"/>
              </w:rPr>
            </w:pPr>
            <w:r w:rsidRPr="0039057A">
              <w:rPr>
                <w:sz w:val="20"/>
              </w:rPr>
              <w:t>2621</w:t>
            </w:r>
          </w:p>
          <w:p w14:paraId="1B462965" w14:textId="77777777" w:rsidR="00F5572A" w:rsidRPr="0039057A" w:rsidRDefault="00F5572A" w:rsidP="00350DA0">
            <w:pPr>
              <w:pStyle w:val="NoSpacing"/>
              <w:rPr>
                <w:sz w:val="20"/>
              </w:rPr>
            </w:pPr>
            <w:r>
              <w:rPr>
                <w:sz w:val="20"/>
              </w:rPr>
              <w:t>(</w:t>
            </w:r>
            <w:r w:rsidRPr="0039057A">
              <w:rPr>
                <w:sz w:val="20"/>
              </w:rPr>
              <w:t>2785.2</w:t>
            </w:r>
            <w:r>
              <w:rPr>
                <w:sz w:val="20"/>
              </w:rPr>
              <w:t>)</w:t>
            </w:r>
          </w:p>
          <w:p w14:paraId="6DAED71D" w14:textId="77777777" w:rsidR="00F5572A" w:rsidRPr="0039057A" w:rsidRDefault="00F5572A" w:rsidP="00350DA0">
            <w:pPr>
              <w:pStyle w:val="NoSpacing"/>
              <w:rPr>
                <w:sz w:val="20"/>
              </w:rPr>
            </w:pPr>
            <w:r w:rsidRPr="0039057A">
              <w:rPr>
                <w:sz w:val="20"/>
              </w:rPr>
              <w:t>[353]</w:t>
            </w:r>
            <w:r w:rsidRPr="0039057A">
              <w:rPr>
                <w:sz w:val="20"/>
              </w:rPr>
              <w:tab/>
            </w:r>
          </w:p>
          <w:p w14:paraId="677F620D" w14:textId="77777777" w:rsidR="00F5572A" w:rsidRPr="0039057A" w:rsidRDefault="00F5572A" w:rsidP="00350DA0">
            <w:pPr>
              <w:pStyle w:val="NoSpacing"/>
              <w:rPr>
                <w:sz w:val="20"/>
              </w:rPr>
            </w:pPr>
            <w:r w:rsidRPr="0039057A">
              <w:rPr>
                <w:sz w:val="20"/>
              </w:rPr>
              <w:t>11.67</w:t>
            </w:r>
            <w:r>
              <w:t xml:space="preserve"> </w:t>
            </w:r>
            <w:r w:rsidRPr="00B96634">
              <w:rPr>
                <w:sz w:val="20"/>
              </w:rPr>
              <w:t>sec</w:t>
            </w:r>
          </w:p>
          <w:p w14:paraId="6AD5D47B" w14:textId="1CE189EE" w:rsidR="00F5572A" w:rsidRPr="0039057A" w:rsidRDefault="00F5572A" w:rsidP="00350DA0">
            <w:pPr>
              <w:pStyle w:val="NoSpacing"/>
              <w:rPr>
                <w:sz w:val="20"/>
              </w:rPr>
            </w:pPr>
            <w:r w:rsidRPr="0039057A">
              <w:rPr>
                <w:sz w:val="20"/>
              </w:rPr>
              <w:t>17.12%</w:t>
            </w:r>
          </w:p>
        </w:tc>
        <w:tc>
          <w:tcPr>
            <w:tcW w:w="1087" w:type="dxa"/>
            <w:tcBorders>
              <w:top w:val="single" w:sz="4" w:space="0" w:color="auto"/>
              <w:bottom w:val="single" w:sz="4" w:space="0" w:color="auto"/>
            </w:tcBorders>
          </w:tcPr>
          <w:p w14:paraId="137536F2" w14:textId="77777777" w:rsidR="00F5572A" w:rsidRPr="003B0A0B" w:rsidRDefault="00F5572A" w:rsidP="00350DA0">
            <w:pPr>
              <w:pStyle w:val="NoSpacing"/>
              <w:rPr>
                <w:b/>
                <w:sz w:val="20"/>
              </w:rPr>
            </w:pPr>
            <w:r w:rsidRPr="003B0A0B">
              <w:rPr>
                <w:b/>
                <w:sz w:val="20"/>
              </w:rPr>
              <w:t>2422</w:t>
            </w:r>
          </w:p>
          <w:p w14:paraId="12C9A055" w14:textId="77777777" w:rsidR="00F5572A" w:rsidRPr="0039057A" w:rsidRDefault="00F5572A" w:rsidP="00350DA0">
            <w:pPr>
              <w:pStyle w:val="NoSpacing"/>
              <w:rPr>
                <w:sz w:val="20"/>
              </w:rPr>
            </w:pPr>
            <w:r>
              <w:rPr>
                <w:sz w:val="20"/>
              </w:rPr>
              <w:t>(</w:t>
            </w:r>
            <w:r w:rsidRPr="0039057A">
              <w:rPr>
                <w:sz w:val="20"/>
              </w:rPr>
              <w:t>2505.7</w:t>
            </w:r>
            <w:r>
              <w:rPr>
                <w:sz w:val="20"/>
              </w:rPr>
              <w:t>)</w:t>
            </w:r>
          </w:p>
          <w:p w14:paraId="5C189C1E" w14:textId="77777777" w:rsidR="00F5572A" w:rsidRPr="0039057A" w:rsidRDefault="00F5572A" w:rsidP="00350DA0">
            <w:pPr>
              <w:pStyle w:val="NoSpacing"/>
              <w:rPr>
                <w:sz w:val="20"/>
              </w:rPr>
            </w:pPr>
            <w:r w:rsidRPr="0039057A">
              <w:rPr>
                <w:sz w:val="20"/>
              </w:rPr>
              <w:t>[361]</w:t>
            </w:r>
            <w:r w:rsidRPr="0039057A">
              <w:rPr>
                <w:sz w:val="20"/>
              </w:rPr>
              <w:tab/>
            </w:r>
          </w:p>
          <w:p w14:paraId="372A106D" w14:textId="77777777" w:rsidR="00F5572A" w:rsidRPr="0039057A" w:rsidRDefault="00F5572A" w:rsidP="00350DA0">
            <w:pPr>
              <w:pStyle w:val="NoSpacing"/>
              <w:rPr>
                <w:sz w:val="20"/>
              </w:rPr>
            </w:pPr>
            <w:r w:rsidRPr="0039057A">
              <w:rPr>
                <w:sz w:val="20"/>
              </w:rPr>
              <w:t>12.03</w:t>
            </w:r>
            <w:r>
              <w:t xml:space="preserve"> </w:t>
            </w:r>
            <w:r w:rsidRPr="00B96634">
              <w:rPr>
                <w:sz w:val="20"/>
              </w:rPr>
              <w:t>sec</w:t>
            </w:r>
          </w:p>
          <w:p w14:paraId="28456E64" w14:textId="63C50428" w:rsidR="00F5572A" w:rsidRPr="003B0A0B" w:rsidRDefault="00F5572A" w:rsidP="00350DA0">
            <w:pPr>
              <w:pStyle w:val="NoSpacing"/>
              <w:rPr>
                <w:b/>
                <w:sz w:val="20"/>
              </w:rPr>
            </w:pPr>
            <w:r w:rsidRPr="0039057A">
              <w:rPr>
                <w:sz w:val="20"/>
              </w:rPr>
              <w:t>5.37%</w:t>
            </w:r>
          </w:p>
        </w:tc>
        <w:tc>
          <w:tcPr>
            <w:tcW w:w="1087" w:type="dxa"/>
            <w:tcBorders>
              <w:top w:val="single" w:sz="4" w:space="0" w:color="auto"/>
              <w:bottom w:val="single" w:sz="4" w:space="0" w:color="auto"/>
            </w:tcBorders>
          </w:tcPr>
          <w:p w14:paraId="183D5537" w14:textId="77777777" w:rsidR="00F5572A" w:rsidRPr="0039057A" w:rsidRDefault="00F5572A" w:rsidP="00350DA0">
            <w:pPr>
              <w:pStyle w:val="NoSpacing"/>
              <w:rPr>
                <w:sz w:val="20"/>
              </w:rPr>
            </w:pPr>
            <w:r w:rsidRPr="0039057A">
              <w:rPr>
                <w:sz w:val="20"/>
              </w:rPr>
              <w:t>2440</w:t>
            </w:r>
          </w:p>
          <w:p w14:paraId="03FADAED" w14:textId="77777777" w:rsidR="00F5572A" w:rsidRPr="0039057A" w:rsidRDefault="00F5572A" w:rsidP="00350DA0">
            <w:pPr>
              <w:pStyle w:val="NoSpacing"/>
              <w:rPr>
                <w:sz w:val="20"/>
              </w:rPr>
            </w:pPr>
            <w:r>
              <w:rPr>
                <w:sz w:val="20"/>
              </w:rPr>
              <w:t>(</w:t>
            </w:r>
            <w:r w:rsidRPr="0039057A">
              <w:rPr>
                <w:sz w:val="20"/>
              </w:rPr>
              <w:t>2508.4</w:t>
            </w:r>
            <w:r>
              <w:rPr>
                <w:sz w:val="20"/>
              </w:rPr>
              <w:t>)</w:t>
            </w:r>
          </w:p>
          <w:p w14:paraId="49AD7590" w14:textId="77777777" w:rsidR="00F5572A" w:rsidRPr="0039057A" w:rsidRDefault="00F5572A" w:rsidP="00350DA0">
            <w:pPr>
              <w:pStyle w:val="NoSpacing"/>
              <w:rPr>
                <w:sz w:val="20"/>
              </w:rPr>
            </w:pPr>
            <w:r w:rsidRPr="0039057A">
              <w:rPr>
                <w:sz w:val="20"/>
              </w:rPr>
              <w:t>[352]</w:t>
            </w:r>
            <w:r w:rsidRPr="0039057A">
              <w:rPr>
                <w:sz w:val="20"/>
              </w:rPr>
              <w:tab/>
            </w:r>
          </w:p>
          <w:p w14:paraId="1E83E962" w14:textId="77777777" w:rsidR="00F5572A" w:rsidRPr="0039057A" w:rsidRDefault="00F5572A" w:rsidP="00350DA0">
            <w:pPr>
              <w:pStyle w:val="NoSpacing"/>
              <w:rPr>
                <w:sz w:val="20"/>
              </w:rPr>
            </w:pPr>
            <w:r w:rsidRPr="0039057A">
              <w:rPr>
                <w:sz w:val="20"/>
              </w:rPr>
              <w:t>16.90</w:t>
            </w:r>
            <w:r>
              <w:t xml:space="preserve"> </w:t>
            </w:r>
            <w:r w:rsidRPr="00B96634">
              <w:rPr>
                <w:sz w:val="20"/>
              </w:rPr>
              <w:t>sec</w:t>
            </w:r>
          </w:p>
          <w:p w14:paraId="0AA8C7FA" w14:textId="459D26CC" w:rsidR="00F5572A" w:rsidRPr="0039057A" w:rsidRDefault="00F5572A" w:rsidP="00350DA0">
            <w:pPr>
              <w:pStyle w:val="NoSpacing"/>
              <w:rPr>
                <w:sz w:val="20"/>
              </w:rPr>
            </w:pPr>
            <w:r w:rsidRPr="0039057A">
              <w:rPr>
                <w:sz w:val="20"/>
              </w:rPr>
              <w:t>5.48%</w:t>
            </w:r>
          </w:p>
        </w:tc>
        <w:tc>
          <w:tcPr>
            <w:tcW w:w="989" w:type="dxa"/>
            <w:tcBorders>
              <w:top w:val="single" w:sz="4" w:space="0" w:color="auto"/>
              <w:bottom w:val="single" w:sz="4" w:space="0" w:color="auto"/>
            </w:tcBorders>
          </w:tcPr>
          <w:p w14:paraId="38E643EA" w14:textId="77777777" w:rsidR="00F5572A" w:rsidRPr="0039057A" w:rsidRDefault="00F5572A" w:rsidP="00350DA0">
            <w:pPr>
              <w:pStyle w:val="NoSpacing"/>
              <w:rPr>
                <w:sz w:val="20"/>
              </w:rPr>
            </w:pPr>
            <w:r w:rsidRPr="0039057A">
              <w:rPr>
                <w:sz w:val="20"/>
              </w:rPr>
              <w:t>3982</w:t>
            </w:r>
          </w:p>
          <w:p w14:paraId="74C83FBF" w14:textId="77777777" w:rsidR="00F5572A" w:rsidRPr="0039057A" w:rsidRDefault="00F5572A" w:rsidP="00350DA0">
            <w:pPr>
              <w:pStyle w:val="NoSpacing"/>
              <w:rPr>
                <w:sz w:val="20"/>
              </w:rPr>
            </w:pPr>
            <w:r>
              <w:rPr>
                <w:sz w:val="20"/>
              </w:rPr>
              <w:t>(</w:t>
            </w:r>
            <w:r w:rsidRPr="0039057A">
              <w:rPr>
                <w:sz w:val="20"/>
              </w:rPr>
              <w:t>4326.3</w:t>
            </w:r>
            <w:r>
              <w:rPr>
                <w:sz w:val="20"/>
              </w:rPr>
              <w:t>)</w:t>
            </w:r>
          </w:p>
          <w:p w14:paraId="41427720" w14:textId="77777777" w:rsidR="00F5572A" w:rsidRPr="0039057A" w:rsidRDefault="00F5572A" w:rsidP="00350DA0">
            <w:pPr>
              <w:pStyle w:val="NoSpacing"/>
              <w:rPr>
                <w:sz w:val="20"/>
              </w:rPr>
            </w:pPr>
            <w:r w:rsidRPr="0039057A">
              <w:rPr>
                <w:sz w:val="20"/>
              </w:rPr>
              <w:t>[1981]</w:t>
            </w:r>
          </w:p>
          <w:p w14:paraId="2DE0E051" w14:textId="77777777" w:rsidR="00F5572A" w:rsidRPr="0039057A" w:rsidRDefault="00F5572A" w:rsidP="00350DA0">
            <w:pPr>
              <w:pStyle w:val="NoSpacing"/>
              <w:rPr>
                <w:sz w:val="20"/>
              </w:rPr>
            </w:pPr>
            <w:r w:rsidRPr="0039057A">
              <w:rPr>
                <w:sz w:val="20"/>
              </w:rPr>
              <w:t>9.48</w:t>
            </w:r>
            <w:r>
              <w:t xml:space="preserve"> </w:t>
            </w:r>
            <w:r w:rsidRPr="00B96634">
              <w:rPr>
                <w:sz w:val="20"/>
              </w:rPr>
              <w:t>sec</w:t>
            </w:r>
          </w:p>
          <w:p w14:paraId="080C668A" w14:textId="270A472A" w:rsidR="00F5572A" w:rsidRPr="0039057A" w:rsidRDefault="00F5572A" w:rsidP="00350DA0">
            <w:pPr>
              <w:pStyle w:val="NoSpacing"/>
              <w:rPr>
                <w:sz w:val="20"/>
              </w:rPr>
            </w:pPr>
            <w:r w:rsidRPr="0039057A">
              <w:rPr>
                <w:sz w:val="20"/>
              </w:rPr>
              <w:t>81.93%</w:t>
            </w:r>
          </w:p>
        </w:tc>
        <w:tc>
          <w:tcPr>
            <w:tcW w:w="1310" w:type="dxa"/>
            <w:tcBorders>
              <w:top w:val="single" w:sz="4" w:space="0" w:color="auto"/>
              <w:bottom w:val="single" w:sz="4" w:space="0" w:color="auto"/>
            </w:tcBorders>
          </w:tcPr>
          <w:p w14:paraId="5058D187" w14:textId="77777777" w:rsidR="00F5572A" w:rsidRPr="000E4CBB" w:rsidRDefault="00F5572A" w:rsidP="00350DA0">
            <w:pPr>
              <w:pStyle w:val="NoSpacing"/>
              <w:rPr>
                <w:sz w:val="20"/>
              </w:rPr>
            </w:pPr>
            <w:r w:rsidRPr="000E4CBB">
              <w:rPr>
                <w:sz w:val="20"/>
              </w:rPr>
              <w:t>2378</w:t>
            </w:r>
          </w:p>
          <w:p w14:paraId="5EC66FC2" w14:textId="77777777" w:rsidR="00F5572A" w:rsidRPr="000E4CBB" w:rsidRDefault="00F5572A" w:rsidP="00286BC8">
            <w:pPr>
              <w:pStyle w:val="NoSpacing"/>
              <w:rPr>
                <w:sz w:val="20"/>
              </w:rPr>
            </w:pPr>
          </w:p>
        </w:tc>
      </w:tr>
      <w:tr w:rsidR="00F5572A" w:rsidRPr="0005431A" w14:paraId="2FB98071" w14:textId="77777777" w:rsidTr="008D397C">
        <w:tc>
          <w:tcPr>
            <w:tcW w:w="1027" w:type="dxa"/>
            <w:tcBorders>
              <w:top w:val="single" w:sz="4" w:space="0" w:color="auto"/>
              <w:bottom w:val="single" w:sz="4" w:space="0" w:color="auto"/>
            </w:tcBorders>
          </w:tcPr>
          <w:p w14:paraId="2D342C00" w14:textId="77777777" w:rsidR="00F5572A" w:rsidRPr="0039591B" w:rsidRDefault="00F5572A" w:rsidP="00350DA0">
            <w:pPr>
              <w:pStyle w:val="NoSpacing"/>
              <w:rPr>
                <w:sz w:val="20"/>
              </w:rPr>
            </w:pPr>
            <w:r w:rsidRPr="0039591B">
              <w:rPr>
                <w:sz w:val="20"/>
              </w:rPr>
              <w:t>Att532</w:t>
            </w:r>
          </w:p>
          <w:p w14:paraId="5CF54C89" w14:textId="77777777" w:rsidR="00F5572A" w:rsidRPr="0039591B" w:rsidRDefault="00F5572A" w:rsidP="00350DA0">
            <w:pPr>
              <w:pStyle w:val="NoSpacing"/>
              <w:rPr>
                <w:sz w:val="20"/>
              </w:rPr>
            </w:pPr>
          </w:p>
        </w:tc>
        <w:tc>
          <w:tcPr>
            <w:tcW w:w="1087" w:type="dxa"/>
            <w:tcBorders>
              <w:top w:val="single" w:sz="4" w:space="0" w:color="auto"/>
              <w:bottom w:val="single" w:sz="4" w:space="0" w:color="auto"/>
            </w:tcBorders>
          </w:tcPr>
          <w:p w14:paraId="4588D624" w14:textId="77777777" w:rsidR="00F5572A" w:rsidRPr="0039057A" w:rsidRDefault="00F5572A" w:rsidP="00350DA0">
            <w:pPr>
              <w:pStyle w:val="NoSpacing"/>
              <w:rPr>
                <w:sz w:val="20"/>
              </w:rPr>
            </w:pPr>
            <w:r w:rsidRPr="0039057A">
              <w:rPr>
                <w:sz w:val="20"/>
              </w:rPr>
              <w:t>33054</w:t>
            </w:r>
          </w:p>
          <w:p w14:paraId="2D8BEA43" w14:textId="77777777" w:rsidR="00F5572A" w:rsidRPr="0039057A" w:rsidRDefault="00F5572A" w:rsidP="00350DA0">
            <w:pPr>
              <w:pStyle w:val="NoSpacing"/>
              <w:rPr>
                <w:sz w:val="20"/>
              </w:rPr>
            </w:pPr>
            <w:r>
              <w:rPr>
                <w:sz w:val="20"/>
              </w:rPr>
              <w:t>(</w:t>
            </w:r>
            <w:r w:rsidRPr="0039057A">
              <w:rPr>
                <w:sz w:val="20"/>
              </w:rPr>
              <w:t>33607.2</w:t>
            </w:r>
            <w:r>
              <w:rPr>
                <w:sz w:val="20"/>
              </w:rPr>
              <w:t>)</w:t>
            </w:r>
          </w:p>
          <w:p w14:paraId="6BA6D53E" w14:textId="77777777" w:rsidR="00F5572A" w:rsidRPr="0039057A" w:rsidRDefault="00F5572A" w:rsidP="00350DA0">
            <w:pPr>
              <w:pStyle w:val="NoSpacing"/>
              <w:rPr>
                <w:sz w:val="20"/>
              </w:rPr>
            </w:pPr>
            <w:r w:rsidRPr="0039057A">
              <w:rPr>
                <w:sz w:val="20"/>
              </w:rPr>
              <w:t>[222]</w:t>
            </w:r>
            <w:r w:rsidRPr="0039057A">
              <w:rPr>
                <w:sz w:val="20"/>
              </w:rPr>
              <w:tab/>
            </w:r>
          </w:p>
          <w:p w14:paraId="7A4FA19B" w14:textId="77777777" w:rsidR="00F5572A" w:rsidRPr="0039057A" w:rsidRDefault="00F5572A" w:rsidP="00350DA0">
            <w:pPr>
              <w:pStyle w:val="NoSpacing"/>
              <w:rPr>
                <w:sz w:val="20"/>
              </w:rPr>
            </w:pPr>
            <w:r w:rsidRPr="0039057A">
              <w:rPr>
                <w:sz w:val="20"/>
              </w:rPr>
              <w:t>30.14</w:t>
            </w:r>
            <w:r>
              <w:t xml:space="preserve"> </w:t>
            </w:r>
            <w:r w:rsidRPr="00B96634">
              <w:rPr>
                <w:sz w:val="20"/>
              </w:rPr>
              <w:t>sec</w:t>
            </w:r>
          </w:p>
          <w:p w14:paraId="498611D7" w14:textId="5BF7C1B3" w:rsidR="00F5572A" w:rsidRPr="0039057A" w:rsidRDefault="00F5572A" w:rsidP="00350DA0">
            <w:pPr>
              <w:pStyle w:val="NoSpacing"/>
              <w:rPr>
                <w:sz w:val="20"/>
              </w:rPr>
            </w:pPr>
            <w:r w:rsidRPr="0039057A">
              <w:rPr>
                <w:sz w:val="20"/>
              </w:rPr>
              <w:t>21.38</w:t>
            </w:r>
          </w:p>
        </w:tc>
        <w:tc>
          <w:tcPr>
            <w:tcW w:w="1010" w:type="dxa"/>
            <w:tcBorders>
              <w:top w:val="single" w:sz="4" w:space="0" w:color="auto"/>
              <w:bottom w:val="single" w:sz="4" w:space="0" w:color="auto"/>
            </w:tcBorders>
          </w:tcPr>
          <w:p w14:paraId="4ACEDCBF" w14:textId="77777777" w:rsidR="00F5572A" w:rsidRPr="0039057A" w:rsidRDefault="00F5572A" w:rsidP="00350DA0">
            <w:pPr>
              <w:pStyle w:val="NoSpacing"/>
              <w:rPr>
                <w:sz w:val="20"/>
              </w:rPr>
            </w:pPr>
            <w:r w:rsidRPr="0039057A">
              <w:rPr>
                <w:sz w:val="20"/>
              </w:rPr>
              <w:t>31126</w:t>
            </w:r>
            <w:r w:rsidRPr="0039057A">
              <w:rPr>
                <w:sz w:val="20"/>
              </w:rPr>
              <w:tab/>
            </w:r>
          </w:p>
          <w:p w14:paraId="7CF77ABA" w14:textId="77777777" w:rsidR="00F5572A" w:rsidRPr="0039057A" w:rsidRDefault="00F5572A" w:rsidP="00350DA0">
            <w:pPr>
              <w:pStyle w:val="NoSpacing"/>
              <w:rPr>
                <w:sz w:val="20"/>
              </w:rPr>
            </w:pPr>
            <w:r>
              <w:rPr>
                <w:sz w:val="20"/>
              </w:rPr>
              <w:t>(</w:t>
            </w:r>
            <w:r w:rsidRPr="0039057A">
              <w:rPr>
                <w:sz w:val="20"/>
              </w:rPr>
              <w:t>32666.5</w:t>
            </w:r>
            <w:r>
              <w:rPr>
                <w:sz w:val="20"/>
              </w:rPr>
              <w:t>)</w:t>
            </w:r>
          </w:p>
          <w:p w14:paraId="3D2C2EA0" w14:textId="77777777" w:rsidR="00F5572A" w:rsidRPr="0039057A" w:rsidRDefault="00F5572A" w:rsidP="00350DA0">
            <w:pPr>
              <w:pStyle w:val="NoSpacing"/>
              <w:rPr>
                <w:sz w:val="20"/>
              </w:rPr>
            </w:pPr>
            <w:r w:rsidRPr="0039057A">
              <w:rPr>
                <w:sz w:val="20"/>
              </w:rPr>
              <w:t>[283]</w:t>
            </w:r>
            <w:r w:rsidRPr="0039057A">
              <w:rPr>
                <w:sz w:val="20"/>
              </w:rPr>
              <w:tab/>
            </w:r>
          </w:p>
          <w:p w14:paraId="6305901B" w14:textId="77777777" w:rsidR="00F5572A" w:rsidRPr="0039057A" w:rsidRDefault="00F5572A" w:rsidP="00350DA0">
            <w:pPr>
              <w:pStyle w:val="NoSpacing"/>
              <w:rPr>
                <w:sz w:val="20"/>
              </w:rPr>
            </w:pPr>
            <w:r w:rsidRPr="0039057A">
              <w:rPr>
                <w:sz w:val="20"/>
              </w:rPr>
              <w:t>38.32</w:t>
            </w:r>
            <w:r>
              <w:t xml:space="preserve"> </w:t>
            </w:r>
            <w:r w:rsidRPr="00B96634">
              <w:rPr>
                <w:sz w:val="20"/>
              </w:rPr>
              <w:t>sec</w:t>
            </w:r>
          </w:p>
          <w:p w14:paraId="3767386D" w14:textId="67764FCC" w:rsidR="00F5572A" w:rsidRPr="0039057A" w:rsidRDefault="00F5572A" w:rsidP="00350DA0">
            <w:pPr>
              <w:pStyle w:val="NoSpacing"/>
              <w:rPr>
                <w:sz w:val="20"/>
              </w:rPr>
            </w:pPr>
            <w:r w:rsidRPr="0039057A">
              <w:rPr>
                <w:sz w:val="20"/>
              </w:rPr>
              <w:t>17.99%</w:t>
            </w:r>
          </w:p>
        </w:tc>
        <w:tc>
          <w:tcPr>
            <w:tcW w:w="1010" w:type="dxa"/>
            <w:tcBorders>
              <w:top w:val="single" w:sz="4" w:space="0" w:color="auto"/>
              <w:bottom w:val="single" w:sz="4" w:space="0" w:color="auto"/>
            </w:tcBorders>
          </w:tcPr>
          <w:p w14:paraId="40E025D8" w14:textId="77777777" w:rsidR="00F5572A" w:rsidRPr="0039057A" w:rsidRDefault="00F5572A" w:rsidP="00350DA0">
            <w:pPr>
              <w:pStyle w:val="NoSpacing"/>
              <w:rPr>
                <w:sz w:val="20"/>
              </w:rPr>
            </w:pPr>
            <w:r w:rsidRPr="0039057A">
              <w:rPr>
                <w:sz w:val="20"/>
              </w:rPr>
              <w:t>34828</w:t>
            </w:r>
            <w:r w:rsidRPr="0039057A">
              <w:rPr>
                <w:sz w:val="20"/>
              </w:rPr>
              <w:tab/>
            </w:r>
          </w:p>
          <w:p w14:paraId="7218960C" w14:textId="77777777" w:rsidR="00F5572A" w:rsidRPr="0039057A" w:rsidRDefault="00F5572A" w:rsidP="00350DA0">
            <w:pPr>
              <w:pStyle w:val="NoSpacing"/>
              <w:rPr>
                <w:sz w:val="20"/>
              </w:rPr>
            </w:pPr>
            <w:r>
              <w:rPr>
                <w:sz w:val="20"/>
              </w:rPr>
              <w:t>(</w:t>
            </w:r>
            <w:r w:rsidRPr="0039057A">
              <w:rPr>
                <w:sz w:val="20"/>
              </w:rPr>
              <w:t>35142.9</w:t>
            </w:r>
            <w:r>
              <w:rPr>
                <w:sz w:val="20"/>
              </w:rPr>
              <w:t>)</w:t>
            </w:r>
          </w:p>
          <w:p w14:paraId="34414E9C" w14:textId="77777777" w:rsidR="00F5572A" w:rsidRPr="0039057A" w:rsidRDefault="00F5572A" w:rsidP="00350DA0">
            <w:pPr>
              <w:pStyle w:val="NoSpacing"/>
              <w:rPr>
                <w:sz w:val="20"/>
              </w:rPr>
            </w:pPr>
            <w:r w:rsidRPr="0039057A">
              <w:rPr>
                <w:sz w:val="20"/>
              </w:rPr>
              <w:t xml:space="preserve"> [195]</w:t>
            </w:r>
          </w:p>
          <w:p w14:paraId="48718113" w14:textId="77777777" w:rsidR="00F5572A" w:rsidRPr="0039057A" w:rsidRDefault="00F5572A" w:rsidP="00350DA0">
            <w:pPr>
              <w:pStyle w:val="NoSpacing"/>
              <w:rPr>
                <w:sz w:val="20"/>
              </w:rPr>
            </w:pPr>
            <w:r w:rsidRPr="0039057A">
              <w:rPr>
                <w:sz w:val="20"/>
              </w:rPr>
              <w:t>25.96</w:t>
            </w:r>
            <w:r>
              <w:t xml:space="preserve"> </w:t>
            </w:r>
            <w:r w:rsidRPr="00B96634">
              <w:rPr>
                <w:sz w:val="20"/>
              </w:rPr>
              <w:t>sec</w:t>
            </w:r>
          </w:p>
          <w:p w14:paraId="0DEC86D7" w14:textId="45719DE7" w:rsidR="00F5572A" w:rsidRPr="0039057A" w:rsidRDefault="00F5572A" w:rsidP="00350DA0">
            <w:pPr>
              <w:pStyle w:val="NoSpacing"/>
              <w:rPr>
                <w:sz w:val="20"/>
              </w:rPr>
            </w:pPr>
            <w:r w:rsidRPr="0039057A">
              <w:rPr>
                <w:sz w:val="20"/>
              </w:rPr>
              <w:t>26.93%</w:t>
            </w:r>
          </w:p>
        </w:tc>
        <w:tc>
          <w:tcPr>
            <w:tcW w:w="1087" w:type="dxa"/>
            <w:tcBorders>
              <w:top w:val="single" w:sz="4" w:space="0" w:color="auto"/>
              <w:bottom w:val="single" w:sz="4" w:space="0" w:color="auto"/>
            </w:tcBorders>
          </w:tcPr>
          <w:p w14:paraId="32C38541" w14:textId="77777777" w:rsidR="00F5572A" w:rsidRPr="0039057A" w:rsidRDefault="00F5572A" w:rsidP="00350DA0">
            <w:pPr>
              <w:pStyle w:val="NoSpacing"/>
              <w:rPr>
                <w:sz w:val="20"/>
              </w:rPr>
            </w:pPr>
            <w:r w:rsidRPr="0039057A">
              <w:rPr>
                <w:sz w:val="20"/>
              </w:rPr>
              <w:t>30286</w:t>
            </w:r>
            <w:r w:rsidRPr="0039057A">
              <w:rPr>
                <w:sz w:val="20"/>
              </w:rPr>
              <w:tab/>
            </w:r>
          </w:p>
          <w:p w14:paraId="11DBDC64" w14:textId="77777777" w:rsidR="00F5572A" w:rsidRPr="0039057A" w:rsidRDefault="00F5572A" w:rsidP="00350DA0">
            <w:pPr>
              <w:pStyle w:val="NoSpacing"/>
              <w:rPr>
                <w:sz w:val="20"/>
              </w:rPr>
            </w:pPr>
            <w:r>
              <w:rPr>
                <w:sz w:val="20"/>
              </w:rPr>
              <w:t>(</w:t>
            </w:r>
            <w:r w:rsidRPr="0039057A">
              <w:rPr>
                <w:sz w:val="20"/>
              </w:rPr>
              <w:t>30811.4</w:t>
            </w:r>
            <w:r>
              <w:rPr>
                <w:sz w:val="20"/>
              </w:rPr>
              <w:t>)</w:t>
            </w:r>
          </w:p>
          <w:p w14:paraId="3AA2B0A2" w14:textId="77777777" w:rsidR="00F5572A" w:rsidRPr="0039057A" w:rsidRDefault="00F5572A" w:rsidP="00350DA0">
            <w:pPr>
              <w:pStyle w:val="NoSpacing"/>
              <w:rPr>
                <w:sz w:val="20"/>
              </w:rPr>
            </w:pPr>
            <w:r w:rsidRPr="0039057A">
              <w:rPr>
                <w:sz w:val="20"/>
              </w:rPr>
              <w:t>[363]</w:t>
            </w:r>
          </w:p>
          <w:p w14:paraId="0E5F1B8F" w14:textId="77777777" w:rsidR="00F5572A" w:rsidRPr="0039057A" w:rsidRDefault="00F5572A" w:rsidP="00350DA0">
            <w:pPr>
              <w:pStyle w:val="NoSpacing"/>
              <w:rPr>
                <w:sz w:val="20"/>
              </w:rPr>
            </w:pPr>
            <w:r w:rsidRPr="0039057A">
              <w:rPr>
                <w:sz w:val="20"/>
              </w:rPr>
              <w:t>48.63</w:t>
            </w:r>
            <w:r>
              <w:t xml:space="preserve"> </w:t>
            </w:r>
            <w:r w:rsidRPr="00B96634">
              <w:rPr>
                <w:sz w:val="20"/>
              </w:rPr>
              <w:t>sec</w:t>
            </w:r>
          </w:p>
          <w:p w14:paraId="45FDA665" w14:textId="71B0F538" w:rsidR="00F5572A" w:rsidRPr="003B0A0B" w:rsidRDefault="00F5572A" w:rsidP="00350DA0">
            <w:pPr>
              <w:pStyle w:val="NoSpacing"/>
              <w:rPr>
                <w:b/>
                <w:sz w:val="20"/>
              </w:rPr>
            </w:pPr>
            <w:r w:rsidRPr="0039057A">
              <w:rPr>
                <w:sz w:val="20"/>
              </w:rPr>
              <w:t>11.29%</w:t>
            </w:r>
          </w:p>
        </w:tc>
        <w:tc>
          <w:tcPr>
            <w:tcW w:w="1087" w:type="dxa"/>
            <w:tcBorders>
              <w:top w:val="single" w:sz="4" w:space="0" w:color="auto"/>
              <w:bottom w:val="single" w:sz="4" w:space="0" w:color="auto"/>
            </w:tcBorders>
          </w:tcPr>
          <w:p w14:paraId="2CBC4EFF" w14:textId="77777777" w:rsidR="00F5572A" w:rsidRPr="003B0A0B" w:rsidRDefault="00F5572A" w:rsidP="00350DA0">
            <w:pPr>
              <w:pStyle w:val="NoSpacing"/>
              <w:rPr>
                <w:b/>
                <w:sz w:val="20"/>
              </w:rPr>
            </w:pPr>
            <w:r w:rsidRPr="003B0A0B">
              <w:rPr>
                <w:b/>
                <w:sz w:val="20"/>
              </w:rPr>
              <w:t>29872</w:t>
            </w:r>
            <w:r w:rsidRPr="003B0A0B">
              <w:rPr>
                <w:b/>
                <w:sz w:val="20"/>
              </w:rPr>
              <w:tab/>
            </w:r>
          </w:p>
          <w:p w14:paraId="4F2F4475" w14:textId="77777777" w:rsidR="00F5572A" w:rsidRPr="0039057A" w:rsidRDefault="00F5572A" w:rsidP="00350DA0">
            <w:pPr>
              <w:pStyle w:val="NoSpacing"/>
              <w:rPr>
                <w:sz w:val="20"/>
              </w:rPr>
            </w:pPr>
            <w:r>
              <w:rPr>
                <w:sz w:val="20"/>
              </w:rPr>
              <w:t>(</w:t>
            </w:r>
            <w:r w:rsidRPr="0039057A">
              <w:rPr>
                <w:sz w:val="20"/>
              </w:rPr>
              <w:t>30569.2</w:t>
            </w:r>
            <w:r>
              <w:rPr>
                <w:sz w:val="20"/>
              </w:rPr>
              <w:t>)</w:t>
            </w:r>
          </w:p>
          <w:p w14:paraId="636222B4" w14:textId="77777777" w:rsidR="00F5572A" w:rsidRPr="0039057A" w:rsidRDefault="00F5572A" w:rsidP="00350DA0">
            <w:pPr>
              <w:pStyle w:val="NoSpacing"/>
              <w:rPr>
                <w:sz w:val="20"/>
              </w:rPr>
            </w:pPr>
            <w:r w:rsidRPr="0039057A">
              <w:rPr>
                <w:sz w:val="20"/>
              </w:rPr>
              <w:t>[363]</w:t>
            </w:r>
            <w:r w:rsidRPr="0039057A">
              <w:rPr>
                <w:sz w:val="20"/>
              </w:rPr>
              <w:tab/>
            </w:r>
          </w:p>
          <w:p w14:paraId="46DA4A4D" w14:textId="77777777" w:rsidR="00F5572A" w:rsidRPr="0039057A" w:rsidRDefault="00F5572A" w:rsidP="00350DA0">
            <w:pPr>
              <w:pStyle w:val="NoSpacing"/>
              <w:rPr>
                <w:sz w:val="20"/>
              </w:rPr>
            </w:pPr>
            <w:r w:rsidRPr="0039057A">
              <w:rPr>
                <w:sz w:val="20"/>
              </w:rPr>
              <w:t>62.80</w:t>
            </w:r>
            <w:r>
              <w:t xml:space="preserve"> </w:t>
            </w:r>
            <w:r w:rsidRPr="00B96634">
              <w:rPr>
                <w:sz w:val="20"/>
              </w:rPr>
              <w:t>sec</w:t>
            </w:r>
          </w:p>
          <w:p w14:paraId="2EE544B0" w14:textId="3F614FED" w:rsidR="00F5572A" w:rsidRPr="0039057A" w:rsidRDefault="00F5572A" w:rsidP="00350DA0">
            <w:pPr>
              <w:pStyle w:val="NoSpacing"/>
              <w:rPr>
                <w:sz w:val="20"/>
              </w:rPr>
            </w:pPr>
            <w:r w:rsidRPr="0039057A">
              <w:rPr>
                <w:sz w:val="20"/>
              </w:rPr>
              <w:t>10.41</w:t>
            </w:r>
            <w:r>
              <w:rPr>
                <w:sz w:val="20"/>
              </w:rPr>
              <w:t>%</w:t>
            </w:r>
          </w:p>
        </w:tc>
        <w:tc>
          <w:tcPr>
            <w:tcW w:w="989" w:type="dxa"/>
            <w:tcBorders>
              <w:top w:val="single" w:sz="4" w:space="0" w:color="auto"/>
              <w:bottom w:val="single" w:sz="4" w:space="0" w:color="auto"/>
            </w:tcBorders>
          </w:tcPr>
          <w:p w14:paraId="13441CC7" w14:textId="77777777" w:rsidR="00F5572A" w:rsidRPr="0039057A" w:rsidRDefault="00F5572A" w:rsidP="00350DA0">
            <w:pPr>
              <w:pStyle w:val="NoSpacing"/>
              <w:rPr>
                <w:sz w:val="20"/>
              </w:rPr>
            </w:pPr>
            <w:r w:rsidRPr="0039057A">
              <w:rPr>
                <w:sz w:val="20"/>
              </w:rPr>
              <w:t>77130</w:t>
            </w:r>
            <w:r w:rsidRPr="0039057A">
              <w:rPr>
                <w:sz w:val="20"/>
              </w:rPr>
              <w:tab/>
            </w:r>
          </w:p>
          <w:p w14:paraId="3710C46D" w14:textId="77777777" w:rsidR="00F5572A" w:rsidRPr="0039057A" w:rsidRDefault="00F5572A" w:rsidP="00350DA0">
            <w:pPr>
              <w:pStyle w:val="NoSpacing"/>
              <w:rPr>
                <w:sz w:val="20"/>
              </w:rPr>
            </w:pPr>
            <w:r>
              <w:rPr>
                <w:sz w:val="20"/>
              </w:rPr>
              <w:t>(</w:t>
            </w:r>
            <w:r w:rsidRPr="0039057A">
              <w:rPr>
                <w:sz w:val="20"/>
              </w:rPr>
              <w:t>80589.2</w:t>
            </w:r>
            <w:r>
              <w:rPr>
                <w:sz w:val="20"/>
              </w:rPr>
              <w:t>)</w:t>
            </w:r>
          </w:p>
          <w:p w14:paraId="194C640A" w14:textId="77777777" w:rsidR="00F5572A" w:rsidRPr="0039057A" w:rsidRDefault="00F5572A" w:rsidP="00350DA0">
            <w:pPr>
              <w:pStyle w:val="NoSpacing"/>
              <w:rPr>
                <w:sz w:val="20"/>
              </w:rPr>
            </w:pPr>
            <w:r w:rsidRPr="0039057A">
              <w:rPr>
                <w:sz w:val="20"/>
              </w:rPr>
              <w:t>[1991]</w:t>
            </w:r>
          </w:p>
          <w:p w14:paraId="22A69054" w14:textId="77777777" w:rsidR="00F5572A" w:rsidRPr="0039057A" w:rsidRDefault="00F5572A" w:rsidP="00350DA0">
            <w:pPr>
              <w:pStyle w:val="NoSpacing"/>
              <w:rPr>
                <w:sz w:val="20"/>
              </w:rPr>
            </w:pPr>
            <w:r w:rsidRPr="0039057A">
              <w:rPr>
                <w:sz w:val="20"/>
              </w:rPr>
              <w:t>34.69</w:t>
            </w:r>
            <w:r>
              <w:t xml:space="preserve"> </w:t>
            </w:r>
            <w:r w:rsidRPr="00B96634">
              <w:rPr>
                <w:sz w:val="20"/>
              </w:rPr>
              <w:t>sec</w:t>
            </w:r>
          </w:p>
          <w:p w14:paraId="2C88DF2B" w14:textId="6AFB9EEF" w:rsidR="00F5572A" w:rsidRPr="0039057A" w:rsidRDefault="00F5572A" w:rsidP="00350DA0">
            <w:pPr>
              <w:pStyle w:val="NoSpacing"/>
              <w:rPr>
                <w:sz w:val="20"/>
              </w:rPr>
            </w:pPr>
            <w:r w:rsidRPr="0039057A">
              <w:rPr>
                <w:sz w:val="20"/>
              </w:rPr>
              <w:t>191%</w:t>
            </w:r>
          </w:p>
        </w:tc>
        <w:tc>
          <w:tcPr>
            <w:tcW w:w="1310" w:type="dxa"/>
            <w:tcBorders>
              <w:top w:val="single" w:sz="4" w:space="0" w:color="auto"/>
              <w:bottom w:val="single" w:sz="4" w:space="0" w:color="auto"/>
            </w:tcBorders>
          </w:tcPr>
          <w:p w14:paraId="19E63630" w14:textId="520D2E69" w:rsidR="00F5572A" w:rsidRPr="000E4CBB" w:rsidRDefault="00F5572A" w:rsidP="00350DA0">
            <w:pPr>
              <w:pStyle w:val="NoSpacing"/>
              <w:rPr>
                <w:sz w:val="20"/>
              </w:rPr>
            </w:pPr>
            <w:r>
              <w:rPr>
                <w:sz w:val="20"/>
              </w:rPr>
              <w:t>27686</w:t>
            </w:r>
          </w:p>
        </w:tc>
      </w:tr>
      <w:tr w:rsidR="00F5572A" w:rsidRPr="0005431A" w14:paraId="4F6A14BA" w14:textId="77777777" w:rsidTr="008D397C">
        <w:tc>
          <w:tcPr>
            <w:tcW w:w="8607" w:type="dxa"/>
            <w:gridSpan w:val="8"/>
            <w:tcBorders>
              <w:top w:val="single" w:sz="4" w:space="0" w:color="auto"/>
              <w:bottom w:val="single" w:sz="4" w:space="0" w:color="auto"/>
            </w:tcBorders>
          </w:tcPr>
          <w:p w14:paraId="0F799466" w14:textId="77777777" w:rsidR="00F5572A" w:rsidRPr="00F5572A" w:rsidRDefault="00F5572A" w:rsidP="00F5572A">
            <w:pPr>
              <w:spacing w:line="240" w:lineRule="auto"/>
              <w:rPr>
                <w:sz w:val="20"/>
                <w:lang w:val="en-IE"/>
              </w:rPr>
            </w:pPr>
            <w:r w:rsidRPr="00F5572A">
              <w:rPr>
                <w:sz w:val="20"/>
                <w:lang w:val="en-IE"/>
              </w:rPr>
              <w:t>Best found solutions are shown in bold. Optimal is the best proven tour</w:t>
            </w:r>
          </w:p>
          <w:p w14:paraId="463EB5BE" w14:textId="77777777" w:rsidR="00F5572A" w:rsidRPr="00F5572A" w:rsidRDefault="00F5572A" w:rsidP="00F5572A">
            <w:pPr>
              <w:spacing w:line="240" w:lineRule="auto"/>
              <w:rPr>
                <w:sz w:val="20"/>
                <w:lang w:val="en-IE"/>
              </w:rPr>
            </w:pPr>
            <w:r w:rsidRPr="00F5572A">
              <w:rPr>
                <w:sz w:val="20"/>
                <w:lang w:val="en-IE"/>
              </w:rPr>
              <w:t>[] brackets denotes the iteration the best solution was found for ACO , for GA denotes tour construction</w:t>
            </w:r>
          </w:p>
          <w:p w14:paraId="6ECF05B3" w14:textId="77777777" w:rsidR="00F5572A" w:rsidRPr="00F5572A" w:rsidRDefault="00F5572A" w:rsidP="00F5572A">
            <w:pPr>
              <w:spacing w:line="240" w:lineRule="auto"/>
              <w:rPr>
                <w:sz w:val="20"/>
                <w:lang w:val="en-IE"/>
              </w:rPr>
            </w:pPr>
            <w:r w:rsidRPr="00F5572A">
              <w:rPr>
                <w:sz w:val="20"/>
                <w:lang w:val="en-IE"/>
              </w:rPr>
              <w:t>() brackets denote the average best tour.</w:t>
            </w:r>
          </w:p>
          <w:p w14:paraId="171A8F67" w14:textId="77777777" w:rsidR="00F5572A" w:rsidRPr="00F5572A" w:rsidRDefault="00F5572A" w:rsidP="00F5572A">
            <w:pPr>
              <w:spacing w:line="240" w:lineRule="auto"/>
              <w:rPr>
                <w:sz w:val="20"/>
                <w:lang w:val="en-IE"/>
              </w:rPr>
            </w:pPr>
            <w:r w:rsidRPr="00F5572A">
              <w:rPr>
                <w:sz w:val="20"/>
                <w:lang w:val="en-IE"/>
              </w:rPr>
              <w:t>sec denotes the average time in seconds to find the average solution.</w:t>
            </w:r>
          </w:p>
          <w:p w14:paraId="300BCAA6" w14:textId="70FC2121" w:rsidR="00F5572A" w:rsidRPr="0005431A" w:rsidRDefault="00F5572A" w:rsidP="00F5572A">
            <w:pPr>
              <w:keepNext/>
              <w:spacing w:line="240" w:lineRule="auto"/>
              <w:rPr>
                <w:lang w:val="en-IE"/>
              </w:rPr>
            </w:pPr>
            <w:r w:rsidRPr="00F5572A">
              <w:rPr>
                <w:sz w:val="20"/>
                <w:lang w:val="en-IE"/>
              </w:rPr>
              <w:t>% is the average error percentage of all best distances.</w:t>
            </w:r>
          </w:p>
        </w:tc>
      </w:tr>
    </w:tbl>
    <w:p w14:paraId="6890407B" w14:textId="534D6900" w:rsidR="00DD5503" w:rsidRDefault="00FF71F2" w:rsidP="00FF71F2">
      <w:pPr>
        <w:pStyle w:val="Caption"/>
        <w:rPr>
          <w:lang w:val="en-IE"/>
        </w:rPr>
      </w:pPr>
      <w:bookmarkStart w:id="256" w:name="_Toc396945056"/>
      <w:r>
        <w:t xml:space="preserve">Table </w:t>
      </w:r>
      <w:r w:rsidR="00410F17">
        <w:fldChar w:fldCharType="begin"/>
      </w:r>
      <w:r w:rsidR="00410F17">
        <w:instrText xml:space="preserve"> SEQ Table \* ARABIC </w:instrText>
      </w:r>
      <w:r w:rsidR="00410F17">
        <w:fldChar w:fldCharType="separate"/>
      </w:r>
      <w:r w:rsidR="00DC0160">
        <w:rPr>
          <w:noProof/>
        </w:rPr>
        <w:t>19</w:t>
      </w:r>
      <w:r w:rsidR="00410F17">
        <w:fldChar w:fldCharType="end"/>
      </w:r>
      <w:r w:rsidR="00980EDC" w:rsidRPr="00980EDC">
        <w:t xml:space="preserve"> - </w:t>
      </w:r>
      <w:r w:rsidR="00360164">
        <w:t>Comparison of a</w:t>
      </w:r>
      <w:r w:rsidRPr="001050D2">
        <w:t>lgorithms</w:t>
      </w:r>
      <w:bookmarkEnd w:id="256"/>
    </w:p>
    <w:p w14:paraId="098D8F1B" w14:textId="7814AE56" w:rsidR="008C1A50" w:rsidRPr="00AF4394" w:rsidRDefault="00B54244" w:rsidP="000A3135">
      <w:pPr>
        <w:pStyle w:val="MSCHeading3"/>
      </w:pPr>
      <w:r>
        <w:lastRenderedPageBreak/>
        <w:tab/>
      </w:r>
      <w:r w:rsidR="00503B1A">
        <w:tab/>
      </w:r>
      <w:bookmarkStart w:id="257" w:name="_Toc396914498"/>
      <w:r w:rsidR="008C1A50" w:rsidRPr="00AF4394">
        <w:t>10.</w:t>
      </w:r>
      <w:r w:rsidR="00AF4394">
        <w:t>5</w:t>
      </w:r>
      <w:r w:rsidR="008C1A50" w:rsidRPr="00AF4394">
        <w:t>.1</w:t>
      </w:r>
      <w:r w:rsidR="008C1A50" w:rsidRPr="00AF4394">
        <w:tab/>
        <w:t>Results</w:t>
      </w:r>
      <w:bookmarkEnd w:id="257"/>
    </w:p>
    <w:p w14:paraId="4281F54E" w14:textId="4813D4E9" w:rsidR="000D745A" w:rsidRDefault="000D745A" w:rsidP="000D745A">
      <w:pPr>
        <w:rPr>
          <w:lang w:val="en-IE"/>
        </w:rPr>
      </w:pPr>
      <w:r w:rsidRPr="000D745A">
        <w:rPr>
          <w:lang w:val="en-IE"/>
        </w:rPr>
        <w:t>As the results suggest it can be seen</w:t>
      </w:r>
      <w:r w:rsidR="00151E38">
        <w:rPr>
          <w:lang w:val="en-IE"/>
        </w:rPr>
        <w:t xml:space="preserve"> (Table 19)</w:t>
      </w:r>
      <w:r w:rsidRPr="000D745A">
        <w:rPr>
          <w:lang w:val="en-IE"/>
        </w:rPr>
        <w:t xml:space="preserve"> that all algorithms found the optimal solution, for the small instances up to </w:t>
      </w:r>
      <w:r w:rsidR="00C80409">
        <w:rPr>
          <w:lang w:val="en-IE"/>
        </w:rPr>
        <w:t>(</w:t>
      </w:r>
      <w:r w:rsidRPr="000D745A">
        <w:rPr>
          <w:lang w:val="en-IE"/>
        </w:rPr>
        <w:t>Berlin52</w:t>
      </w:r>
      <w:r w:rsidR="00C80409">
        <w:rPr>
          <w:lang w:val="en-IE"/>
        </w:rPr>
        <w:t>)</w:t>
      </w:r>
      <w:r w:rsidRPr="000D745A">
        <w:rPr>
          <w:lang w:val="en-IE"/>
        </w:rPr>
        <w:t xml:space="preserve"> all with good averages and low error margins </w:t>
      </w:r>
      <w:r w:rsidR="003919CA">
        <w:rPr>
          <w:lang w:val="en-IE"/>
        </w:rPr>
        <w:t>MMAS and ACS</w:t>
      </w:r>
      <w:r w:rsidRPr="000D745A">
        <w:rPr>
          <w:lang w:val="en-IE"/>
        </w:rPr>
        <w:t xml:space="preserve"> performed the best, with almost identical error margins and found the optimal solutions in most runs. However EAS found all optimal solutions up to Berlin52, impressive however the average error percentage is higher than MMAS, ACS and </w:t>
      </w:r>
      <w:r w:rsidR="00806F61" w:rsidRPr="000D745A">
        <w:rPr>
          <w:lang w:val="en-IE"/>
        </w:rPr>
        <w:t>approx</w:t>
      </w:r>
      <w:r w:rsidR="00806F61">
        <w:rPr>
          <w:lang w:val="en-IE"/>
        </w:rPr>
        <w:t>imately</w:t>
      </w:r>
      <w:r w:rsidRPr="000D745A">
        <w:rPr>
          <w:lang w:val="en-IE"/>
        </w:rPr>
        <w:t xml:space="preserve"> the same as BWAS All algorithms for the small instances compared almost identi</w:t>
      </w:r>
      <w:r w:rsidR="003919CA">
        <w:rPr>
          <w:lang w:val="en-IE"/>
        </w:rPr>
        <w:t>cal empirically except for the genetic a</w:t>
      </w:r>
      <w:r w:rsidRPr="000D745A">
        <w:rPr>
          <w:lang w:val="en-IE"/>
        </w:rPr>
        <w:t>lgorithm, as this algorithm is more complex than the Ant Systems and requires more CPU time (Dorigo and Stützle, 2004) .</w:t>
      </w:r>
    </w:p>
    <w:p w14:paraId="740ED37D" w14:textId="7EE976F2" w:rsidR="005A1434" w:rsidRDefault="000D745A" w:rsidP="000D745A">
      <w:pPr>
        <w:rPr>
          <w:lang w:val="en-IE"/>
        </w:rPr>
      </w:pPr>
      <w:r w:rsidRPr="000D745A">
        <w:rPr>
          <w:lang w:val="en-IE"/>
        </w:rPr>
        <w:t>On the second set 100-200 cities</w:t>
      </w:r>
      <w:r w:rsidR="00806F61">
        <w:rPr>
          <w:lang w:val="en-IE"/>
        </w:rPr>
        <w:t xml:space="preserve"> (</w:t>
      </w:r>
      <w:r w:rsidR="006941D3">
        <w:rPr>
          <w:lang w:val="en-IE"/>
        </w:rPr>
        <w:t>Eil</w:t>
      </w:r>
      <w:r w:rsidR="00806F61" w:rsidRPr="00806F61">
        <w:rPr>
          <w:lang w:val="en-IE"/>
        </w:rPr>
        <w:t>101</w:t>
      </w:r>
      <w:r w:rsidR="00806F61">
        <w:rPr>
          <w:lang w:val="en-IE"/>
        </w:rPr>
        <w:t>,</w:t>
      </w:r>
      <w:r w:rsidR="00C80409">
        <w:rPr>
          <w:lang w:val="en-IE"/>
        </w:rPr>
        <w:t xml:space="preserve"> </w:t>
      </w:r>
      <w:r w:rsidR="00806F61" w:rsidRPr="00806F61">
        <w:rPr>
          <w:lang w:val="en-IE"/>
        </w:rPr>
        <w:t>Bier127</w:t>
      </w:r>
      <w:r w:rsidR="00806F61">
        <w:rPr>
          <w:lang w:val="en-IE"/>
        </w:rPr>
        <w:t>,</w:t>
      </w:r>
      <w:r w:rsidR="00C80409">
        <w:rPr>
          <w:lang w:val="en-IE"/>
        </w:rPr>
        <w:t xml:space="preserve"> </w:t>
      </w:r>
      <w:r w:rsidR="00806F61" w:rsidRPr="00806F61">
        <w:rPr>
          <w:lang w:val="en-IE"/>
        </w:rPr>
        <w:t>Ch150</w:t>
      </w:r>
      <w:r w:rsidRPr="000D745A">
        <w:rPr>
          <w:lang w:val="en-IE"/>
        </w:rPr>
        <w:t>,</w:t>
      </w:r>
      <w:r w:rsidR="00C80409">
        <w:rPr>
          <w:lang w:val="en-IE"/>
        </w:rPr>
        <w:t xml:space="preserve"> </w:t>
      </w:r>
      <w:r w:rsidR="00806F61" w:rsidRPr="00806F61">
        <w:rPr>
          <w:lang w:val="en-IE"/>
        </w:rPr>
        <w:t>D198</w:t>
      </w:r>
      <w:r w:rsidR="00806F61">
        <w:rPr>
          <w:lang w:val="en-IE"/>
        </w:rPr>
        <w:t xml:space="preserve">) </w:t>
      </w:r>
      <w:r w:rsidR="00C80409">
        <w:rPr>
          <w:lang w:val="en-IE"/>
        </w:rPr>
        <w:t>this is where the basic ant s</w:t>
      </w:r>
      <w:r w:rsidRPr="000D745A">
        <w:rPr>
          <w:lang w:val="en-IE"/>
        </w:rPr>
        <w:t>ystem</w:t>
      </w:r>
      <w:r w:rsidR="00C80409">
        <w:rPr>
          <w:lang w:val="en-IE"/>
        </w:rPr>
        <w:t>s</w:t>
      </w:r>
      <w:r w:rsidRPr="000D745A">
        <w:rPr>
          <w:lang w:val="en-IE"/>
        </w:rPr>
        <w:t xml:space="preserve"> EAS, AS, begin to break down; the reasons are discussed in </w:t>
      </w:r>
      <w:r w:rsidR="00C80409">
        <w:rPr>
          <w:lang w:val="en-IE"/>
        </w:rPr>
        <w:t>(C</w:t>
      </w:r>
      <w:r w:rsidRPr="000D745A">
        <w:rPr>
          <w:lang w:val="en-IE"/>
        </w:rPr>
        <w:t>hapter 5</w:t>
      </w:r>
      <w:r w:rsidR="00C80409">
        <w:rPr>
          <w:lang w:val="en-IE"/>
        </w:rPr>
        <w:t>)</w:t>
      </w:r>
      <w:r w:rsidRPr="000D745A">
        <w:rPr>
          <w:lang w:val="en-IE"/>
        </w:rPr>
        <w:t xml:space="preserve">. However they are both still producing good results with an average error percentage between 4 and 10%, and managing to find their average solutions </w:t>
      </w:r>
      <w:r w:rsidR="00C80409">
        <w:rPr>
          <w:lang w:val="en-IE"/>
        </w:rPr>
        <w:t xml:space="preserve">empirically </w:t>
      </w:r>
      <w:r w:rsidRPr="000D745A">
        <w:rPr>
          <w:lang w:val="en-IE"/>
        </w:rPr>
        <w:t xml:space="preserve">at </w:t>
      </w:r>
      <w:r w:rsidR="00806F61" w:rsidRPr="00806F61">
        <w:rPr>
          <w:lang w:val="en-IE"/>
        </w:rPr>
        <w:t>approximately</w:t>
      </w:r>
      <w:r w:rsidRPr="000D745A">
        <w:rPr>
          <w:lang w:val="en-IE"/>
        </w:rPr>
        <w:t xml:space="preserve"> 1 second for </w:t>
      </w:r>
      <w:r w:rsidR="00C80409">
        <w:rPr>
          <w:lang w:val="en-IE"/>
        </w:rPr>
        <w:t>(</w:t>
      </w:r>
      <w:r w:rsidRPr="000D745A">
        <w:rPr>
          <w:lang w:val="en-IE"/>
        </w:rPr>
        <w:t>Eil101</w:t>
      </w:r>
      <w:r w:rsidR="00C80409">
        <w:rPr>
          <w:lang w:val="en-IE"/>
        </w:rPr>
        <w:t>)</w:t>
      </w:r>
      <w:r w:rsidRPr="000D745A">
        <w:rPr>
          <w:lang w:val="en-IE"/>
        </w:rPr>
        <w:t xml:space="preserve"> to 5 seconds for </w:t>
      </w:r>
      <w:r w:rsidR="00C80409">
        <w:rPr>
          <w:lang w:val="en-IE"/>
        </w:rPr>
        <w:t>(</w:t>
      </w:r>
      <w:r w:rsidR="00806F61" w:rsidRPr="00806F61">
        <w:rPr>
          <w:lang w:val="en-IE"/>
        </w:rPr>
        <w:t>D198</w:t>
      </w:r>
      <w:r w:rsidR="00C80409">
        <w:rPr>
          <w:lang w:val="en-IE"/>
        </w:rPr>
        <w:t>)</w:t>
      </w:r>
      <w:r w:rsidRPr="000D745A">
        <w:rPr>
          <w:lang w:val="en-IE"/>
        </w:rPr>
        <w:t xml:space="preserve">. Both MMAS and ACS found better solutions than </w:t>
      </w:r>
      <w:r w:rsidR="00806F61">
        <w:rPr>
          <w:lang w:val="en-IE"/>
        </w:rPr>
        <w:t>all</w:t>
      </w:r>
      <w:r w:rsidRPr="000D745A">
        <w:rPr>
          <w:lang w:val="en-IE"/>
        </w:rPr>
        <w:t xml:space="preserve"> other</w:t>
      </w:r>
      <w:r w:rsidR="00806F61">
        <w:rPr>
          <w:lang w:val="en-IE"/>
        </w:rPr>
        <w:t xml:space="preserve"> algorithms</w:t>
      </w:r>
      <w:r w:rsidRPr="000D745A">
        <w:rPr>
          <w:lang w:val="en-IE"/>
        </w:rPr>
        <w:t xml:space="preserve">, in fact </w:t>
      </w:r>
      <w:r w:rsidR="00806F61">
        <w:rPr>
          <w:lang w:val="en-IE"/>
        </w:rPr>
        <w:t xml:space="preserve">even </w:t>
      </w:r>
      <w:r w:rsidRPr="000D745A">
        <w:rPr>
          <w:lang w:val="en-IE"/>
        </w:rPr>
        <w:t>their average solution is better than EAS, BWAS, AS</w:t>
      </w:r>
      <w:r w:rsidR="00C80409">
        <w:rPr>
          <w:lang w:val="en-IE"/>
        </w:rPr>
        <w:t xml:space="preserve"> and the genetic a</w:t>
      </w:r>
      <w:r w:rsidR="008C2907">
        <w:rPr>
          <w:lang w:val="en-IE"/>
        </w:rPr>
        <w:t>lgorithm best solutions</w:t>
      </w:r>
      <w:r w:rsidR="00E35FC4">
        <w:rPr>
          <w:lang w:val="en-IE"/>
        </w:rPr>
        <w:t>.</w:t>
      </w:r>
      <w:r w:rsidR="008C2907" w:rsidRPr="008C2907">
        <w:rPr>
          <w:lang w:val="en-IE"/>
        </w:rPr>
        <w:t xml:space="preserve"> </w:t>
      </w:r>
      <w:r w:rsidR="00E35FC4">
        <w:rPr>
          <w:lang w:val="en-IE"/>
        </w:rPr>
        <w:t>I</w:t>
      </w:r>
      <w:r w:rsidR="008C2907" w:rsidRPr="008C2907">
        <w:rPr>
          <w:lang w:val="en-IE"/>
        </w:rPr>
        <w:t xml:space="preserve">t </w:t>
      </w:r>
      <w:r w:rsidR="00E35FC4">
        <w:rPr>
          <w:lang w:val="en-IE"/>
        </w:rPr>
        <w:t>is</w:t>
      </w:r>
      <w:r w:rsidR="008C2907" w:rsidRPr="008C2907">
        <w:rPr>
          <w:lang w:val="en-IE"/>
        </w:rPr>
        <w:t xml:space="preserve"> also noted</w:t>
      </w:r>
      <w:r w:rsidR="00E35FC4">
        <w:rPr>
          <w:lang w:val="en-IE"/>
        </w:rPr>
        <w:t xml:space="preserve"> here</w:t>
      </w:r>
      <w:r w:rsidR="008C2907" w:rsidRPr="008C2907">
        <w:rPr>
          <w:lang w:val="en-IE"/>
        </w:rPr>
        <w:t xml:space="preserve"> that </w:t>
      </w:r>
      <w:r w:rsidR="00C80409">
        <w:rPr>
          <w:lang w:val="en-IE"/>
        </w:rPr>
        <w:t>MMAS and ACS</w:t>
      </w:r>
      <w:r w:rsidR="008C2907" w:rsidRPr="008C2907">
        <w:rPr>
          <w:lang w:val="en-IE"/>
        </w:rPr>
        <w:t xml:space="preserve"> algorithms converge quickly to the optimal solution, usually during the first couple of iterations. This impli</w:t>
      </w:r>
      <w:r w:rsidR="00E35FC4">
        <w:rPr>
          <w:lang w:val="en-IE"/>
        </w:rPr>
        <w:t>es that in the pheromone matrix</w:t>
      </w:r>
      <w:r w:rsidR="008C2907" w:rsidRPr="008C2907">
        <w:rPr>
          <w:lang w:val="en-IE"/>
        </w:rPr>
        <w:t xml:space="preserve"> </w:t>
      </w:r>
      <w:r w:rsidR="00C80409">
        <w:rPr>
          <w:lang w:val="en-IE"/>
        </w:rPr>
        <w:t>τ</w:t>
      </w:r>
      <w:r w:rsidR="008C2907" w:rsidRPr="008C2907">
        <w:rPr>
          <w:lang w:val="en-IE"/>
        </w:rPr>
        <w:t xml:space="preserve">0 </w:t>
      </w:r>
      <w:r w:rsidR="00E35FC4" w:rsidRPr="008C2907">
        <w:rPr>
          <w:lang w:val="en-IE"/>
        </w:rPr>
        <w:t>initialisation</w:t>
      </w:r>
      <w:r w:rsidR="008C2907" w:rsidRPr="008C2907">
        <w:rPr>
          <w:lang w:val="en-IE"/>
        </w:rPr>
        <w:t xml:space="preserve"> plays an important role in </w:t>
      </w:r>
      <w:r w:rsidR="008C2907">
        <w:rPr>
          <w:lang w:val="en-IE"/>
        </w:rPr>
        <w:t>allowing</w:t>
      </w:r>
      <w:r w:rsidR="008C2907" w:rsidRPr="008C2907">
        <w:rPr>
          <w:lang w:val="en-IE"/>
        </w:rPr>
        <w:t xml:space="preserve"> the algorithm </w:t>
      </w:r>
      <w:r w:rsidR="008C2907">
        <w:rPr>
          <w:lang w:val="en-IE"/>
        </w:rPr>
        <w:t>finding the optimal solution</w:t>
      </w:r>
      <w:r w:rsidR="008C2907" w:rsidRPr="008C2907">
        <w:rPr>
          <w:lang w:val="en-IE"/>
        </w:rPr>
        <w:t xml:space="preserve"> </w:t>
      </w:r>
      <w:r w:rsidR="008C2907">
        <w:rPr>
          <w:lang w:val="en-IE"/>
        </w:rPr>
        <w:t>quickly</w:t>
      </w:r>
      <w:r w:rsidR="003919CA" w:rsidRPr="003919CA">
        <w:t xml:space="preserve"> </w:t>
      </w:r>
      <w:r w:rsidR="003919CA">
        <w:rPr>
          <w:lang w:val="en-IE"/>
        </w:rPr>
        <w:t>(Zhang et al., 2011)</w:t>
      </w:r>
      <w:r w:rsidR="008C2907" w:rsidRPr="008C2907">
        <w:rPr>
          <w:lang w:val="en-IE"/>
        </w:rPr>
        <w:t xml:space="preserve">. </w:t>
      </w:r>
      <w:r w:rsidRPr="000D745A">
        <w:rPr>
          <w:lang w:val="en-IE"/>
        </w:rPr>
        <w:t>However empirically they take longer, this is because these systems keep producing better solutions as they prev</w:t>
      </w:r>
      <w:r w:rsidR="003919CA">
        <w:rPr>
          <w:lang w:val="en-IE"/>
        </w:rPr>
        <w:t>ent stagnation as discussed in C</w:t>
      </w:r>
      <w:r w:rsidRPr="000D745A">
        <w:rPr>
          <w:lang w:val="en-IE"/>
        </w:rPr>
        <w:t xml:space="preserve">hapter 5. </w:t>
      </w:r>
    </w:p>
    <w:p w14:paraId="2CF2657E" w14:textId="25CCD428" w:rsidR="008C2907" w:rsidRDefault="008C2907" w:rsidP="000D745A">
      <w:pPr>
        <w:rPr>
          <w:lang w:val="en-IE"/>
        </w:rPr>
      </w:pPr>
      <w:r>
        <w:rPr>
          <w:lang w:val="en-IE"/>
        </w:rPr>
        <w:t xml:space="preserve">These results compares with literature </w:t>
      </w:r>
      <w:r w:rsidRPr="008C2907">
        <w:rPr>
          <w:lang w:val="en-IE"/>
        </w:rPr>
        <w:t>namely</w:t>
      </w:r>
      <w:r w:rsidR="000D745A" w:rsidRPr="000D745A">
        <w:rPr>
          <w:lang w:val="en-IE"/>
        </w:rPr>
        <w:t xml:space="preserve"> (Stützle and Hoos, 2000) (Bullnheimer et al., 1997) (Parsons, 2005) (Coleman et al., 2004) The BWAS is in third place as the error margins suggest this is also confirmed by literature, BWAS has been proven to work better with quadratic equations than </w:t>
      </w:r>
      <w:r w:rsidR="00E35FC4">
        <w:rPr>
          <w:lang w:val="en-IE"/>
        </w:rPr>
        <w:t xml:space="preserve">with </w:t>
      </w:r>
      <w:r w:rsidR="000D745A" w:rsidRPr="000D745A">
        <w:rPr>
          <w:lang w:val="en-IE"/>
        </w:rPr>
        <w:t xml:space="preserve">TSP (Cordón et al., 2002). </w:t>
      </w:r>
    </w:p>
    <w:p w14:paraId="73DC5816" w14:textId="391CCE34" w:rsidR="005A1434" w:rsidRDefault="000D745A" w:rsidP="000D745A">
      <w:pPr>
        <w:rPr>
          <w:lang w:val="en-IE"/>
        </w:rPr>
      </w:pPr>
      <w:r w:rsidRPr="000D745A">
        <w:rPr>
          <w:lang w:val="en-IE"/>
        </w:rPr>
        <w:t xml:space="preserve">The Genetic Algorithm is the worst performing of all, although some researchers suggest that the GA </w:t>
      </w:r>
      <w:r w:rsidR="006816C0">
        <w:rPr>
          <w:lang w:val="en-IE"/>
        </w:rPr>
        <w:t>compares well with the basic AS.</w:t>
      </w:r>
      <w:r w:rsidRPr="000D745A">
        <w:rPr>
          <w:lang w:val="en-IE"/>
        </w:rPr>
        <w:t xml:space="preserve"> However these paper</w:t>
      </w:r>
      <w:r w:rsidR="008C2907">
        <w:rPr>
          <w:lang w:val="en-IE"/>
        </w:rPr>
        <w:t>s only benchmark with up to 50 c</w:t>
      </w:r>
      <w:r w:rsidR="008C2907" w:rsidRPr="000D745A">
        <w:rPr>
          <w:lang w:val="en-IE"/>
        </w:rPr>
        <w:t>ities</w:t>
      </w:r>
      <w:r w:rsidRPr="000D745A">
        <w:rPr>
          <w:lang w:val="en-IE"/>
        </w:rPr>
        <w:t xml:space="preserve"> and as the results here show</w:t>
      </w:r>
      <w:r w:rsidR="008C2907">
        <w:rPr>
          <w:lang w:val="en-IE"/>
        </w:rPr>
        <w:t xml:space="preserve"> it is on par with AS up to 50 c</w:t>
      </w:r>
      <w:r w:rsidRPr="000D745A">
        <w:rPr>
          <w:lang w:val="en-IE"/>
        </w:rPr>
        <w:t xml:space="preserve">ities. (Parsons, 2005) (Li et al., 2008). However with problems over 100 cities it starts to break down and with 500 cities it is completely off at 191% (This is mostly to do with the random generation of the initial chromosomes). However in later </w:t>
      </w:r>
      <w:r w:rsidRPr="000D745A">
        <w:rPr>
          <w:lang w:val="en-IE"/>
        </w:rPr>
        <w:lastRenderedPageBreak/>
        <w:t xml:space="preserve">experiments we retrofit the basic GA with improved techniques as this experiment is only to compare the basic algorithms side by side not there more advanced variants. </w:t>
      </w:r>
    </w:p>
    <w:p w14:paraId="03124CB6" w14:textId="3024CE39" w:rsidR="003919CA" w:rsidRDefault="000D745A" w:rsidP="000D745A">
      <w:pPr>
        <w:rPr>
          <w:lang w:val="en-IE"/>
        </w:rPr>
      </w:pPr>
      <w:r w:rsidRPr="000D745A">
        <w:rPr>
          <w:lang w:val="en-IE"/>
        </w:rPr>
        <w:t xml:space="preserve">In the really large instance </w:t>
      </w:r>
      <w:r w:rsidR="00E35FC4">
        <w:rPr>
          <w:lang w:val="en-IE"/>
        </w:rPr>
        <w:t>(</w:t>
      </w:r>
      <w:r w:rsidRPr="000D745A">
        <w:rPr>
          <w:lang w:val="en-IE"/>
        </w:rPr>
        <w:t>att532</w:t>
      </w:r>
      <w:r w:rsidR="00E35FC4">
        <w:rPr>
          <w:lang w:val="en-IE"/>
        </w:rPr>
        <w:t>)</w:t>
      </w:r>
      <w:r w:rsidRPr="000D745A">
        <w:rPr>
          <w:lang w:val="en-IE"/>
        </w:rPr>
        <w:t xml:space="preserve"> we can clearly see that MMAS and ACO </w:t>
      </w:r>
      <w:r w:rsidR="00E35FC4">
        <w:rPr>
          <w:lang w:val="en-IE"/>
        </w:rPr>
        <w:t>stand out from all other algorithms</w:t>
      </w:r>
      <w:r w:rsidR="005A1434">
        <w:rPr>
          <w:lang w:val="en-IE"/>
        </w:rPr>
        <w:t xml:space="preserve"> producing</w:t>
      </w:r>
      <w:r w:rsidR="00E35FC4">
        <w:rPr>
          <w:lang w:val="en-IE"/>
        </w:rPr>
        <w:t xml:space="preserve"> error rates</w:t>
      </w:r>
      <w:r w:rsidR="005A1434">
        <w:rPr>
          <w:lang w:val="en-IE"/>
        </w:rPr>
        <w:t xml:space="preserve"> </w:t>
      </w:r>
      <w:r w:rsidR="005A1434" w:rsidRPr="005A1434">
        <w:rPr>
          <w:lang w:val="en-IE"/>
        </w:rPr>
        <w:t>between (10 – 11%)</w:t>
      </w:r>
      <w:r w:rsidRPr="000D745A">
        <w:rPr>
          <w:lang w:val="en-IE"/>
        </w:rPr>
        <w:t xml:space="preserve">. </w:t>
      </w:r>
    </w:p>
    <w:p w14:paraId="757B7821" w14:textId="3B4FBB14" w:rsidR="000D745A" w:rsidRDefault="000D745A" w:rsidP="000D745A">
      <w:pPr>
        <w:rPr>
          <w:lang w:val="en-IE"/>
        </w:rPr>
      </w:pPr>
      <w:r w:rsidRPr="000D745A">
        <w:rPr>
          <w:lang w:val="en-IE"/>
        </w:rPr>
        <w:t xml:space="preserve">If each algorithm in the experiment was allowed greater </w:t>
      </w:r>
      <w:r w:rsidR="00E35FC4">
        <w:rPr>
          <w:lang w:val="en-IE"/>
        </w:rPr>
        <w:t>solution</w:t>
      </w:r>
      <w:r w:rsidRPr="000D745A">
        <w:rPr>
          <w:lang w:val="en-IE"/>
        </w:rPr>
        <w:t xml:space="preserve"> construct</w:t>
      </w:r>
      <w:r w:rsidR="00E35FC4">
        <w:rPr>
          <w:lang w:val="en-IE"/>
        </w:rPr>
        <w:t>ions</w:t>
      </w:r>
      <w:r w:rsidRPr="000D745A">
        <w:rPr>
          <w:lang w:val="en-IE"/>
        </w:rPr>
        <w:t xml:space="preserve">, the </w:t>
      </w:r>
      <w:r w:rsidR="00E35FC4">
        <w:rPr>
          <w:lang w:val="en-IE"/>
        </w:rPr>
        <w:t>results</w:t>
      </w:r>
      <w:r w:rsidRPr="000D745A">
        <w:rPr>
          <w:lang w:val="en-IE"/>
        </w:rPr>
        <w:t xml:space="preserve"> of all </w:t>
      </w:r>
      <w:r w:rsidR="00E35FC4">
        <w:rPr>
          <w:lang w:val="en-IE"/>
        </w:rPr>
        <w:t xml:space="preserve">algorithms would improve </w:t>
      </w:r>
      <w:r w:rsidR="008C2907">
        <w:rPr>
          <w:lang w:val="en-IE"/>
        </w:rPr>
        <w:t>and both MMAS and ACS</w:t>
      </w:r>
      <w:r w:rsidRPr="000D745A">
        <w:rPr>
          <w:lang w:val="en-IE"/>
        </w:rPr>
        <w:t xml:space="preserve"> will almost always find the optimal solution for all instances even </w:t>
      </w:r>
      <w:r w:rsidR="00E35FC4">
        <w:rPr>
          <w:lang w:val="en-IE"/>
        </w:rPr>
        <w:t>for (</w:t>
      </w:r>
      <w:r w:rsidRPr="000D745A">
        <w:rPr>
          <w:lang w:val="en-IE"/>
        </w:rPr>
        <w:t>att532</w:t>
      </w:r>
      <w:r w:rsidR="00E35FC4">
        <w:rPr>
          <w:lang w:val="en-IE"/>
        </w:rPr>
        <w:t>)</w:t>
      </w:r>
      <w:r w:rsidRPr="000D745A">
        <w:rPr>
          <w:lang w:val="en-IE"/>
        </w:rPr>
        <w:t>. As stated earlier most researcher only test up to 50 cities, and report error margins of around 1% for ACS and MMAS, and 2.5% for EAS and 6% for AS, this compares with the results gathered with AntSolver (Shtovba, 2005)</w:t>
      </w:r>
    </w:p>
    <w:p w14:paraId="068D4ACE" w14:textId="77777777" w:rsidR="000D745A" w:rsidRPr="000D745A" w:rsidRDefault="000D745A" w:rsidP="000D745A">
      <w:pPr>
        <w:rPr>
          <w:lang w:val="en-IE"/>
        </w:rPr>
      </w:pPr>
    </w:p>
    <w:p w14:paraId="3779EACD" w14:textId="30C32790" w:rsidR="000B3C97" w:rsidRPr="0005431A" w:rsidRDefault="00244802" w:rsidP="00E15DDE">
      <w:pPr>
        <w:pStyle w:val="Heading2"/>
      </w:pPr>
      <w:bookmarkStart w:id="258" w:name="_Toc396914499"/>
      <w:r>
        <w:t>10.</w:t>
      </w:r>
      <w:r w:rsidR="00AF4394">
        <w:t>6</w:t>
      </w:r>
      <w:r w:rsidR="00136C14">
        <w:tab/>
      </w:r>
      <w:r w:rsidR="000B3C97" w:rsidRPr="0005431A">
        <w:t>Hybridisation combining ACO and GA with local search method</w:t>
      </w:r>
      <w:bookmarkEnd w:id="258"/>
    </w:p>
    <w:p w14:paraId="07EC7417" w14:textId="04FA81B7" w:rsidR="00A21E99" w:rsidRPr="0005431A" w:rsidRDefault="00A21E99" w:rsidP="000B3C97">
      <w:pPr>
        <w:rPr>
          <w:lang w:val="en-IE"/>
        </w:rPr>
      </w:pPr>
      <w:r w:rsidRPr="00A21E99">
        <w:rPr>
          <w:lang w:val="en-IE"/>
        </w:rPr>
        <w:t xml:space="preserve">In this section Ant Colony Optimisation and Genetic Algorithm are combined with 2-Opt, 3-Opt, and the LK local search heuristics. Also introduced is the </w:t>
      </w:r>
      <w:r w:rsidR="00803F42">
        <w:rPr>
          <w:lang w:val="en-IE"/>
        </w:rPr>
        <w:t xml:space="preserve">LK heuristic to AS and EAS </w:t>
      </w:r>
      <w:r w:rsidRPr="00A21E99">
        <w:rPr>
          <w:lang w:val="en-IE"/>
        </w:rPr>
        <w:t xml:space="preserve">this technique was not discovered in any literature. Introduced also in this experiment is the Mutated Ant System, as it is a hybridisation algorithm </w:t>
      </w:r>
      <w:r w:rsidR="009F2FAD">
        <w:rPr>
          <w:lang w:val="en-IE"/>
        </w:rPr>
        <w:t>(</w:t>
      </w:r>
      <w:r w:rsidRPr="00A21E99">
        <w:rPr>
          <w:lang w:val="en-IE"/>
        </w:rPr>
        <w:t>described in Chapter 5</w:t>
      </w:r>
      <w:r w:rsidR="00C80409">
        <w:rPr>
          <w:lang w:val="en-IE"/>
        </w:rPr>
        <w:t>)</w:t>
      </w:r>
      <w:r w:rsidRPr="00A21E99">
        <w:rPr>
          <w:lang w:val="en-IE"/>
        </w:rPr>
        <w:t xml:space="preserve">. It can only be compared to other Ant </w:t>
      </w:r>
      <w:r w:rsidR="009F2FAD">
        <w:rPr>
          <w:lang w:val="en-IE"/>
        </w:rPr>
        <w:t>algorithms</w:t>
      </w:r>
      <w:r w:rsidRPr="00A21E99">
        <w:rPr>
          <w:lang w:val="en-IE"/>
        </w:rPr>
        <w:t xml:space="preserve"> when local search is applied. However these experiments are using Darwinian updates as discussed in </w:t>
      </w:r>
      <w:r w:rsidR="00C80409">
        <w:rPr>
          <w:lang w:val="en-IE"/>
        </w:rPr>
        <w:t>(</w:t>
      </w:r>
      <w:r w:rsidRPr="00A21E99">
        <w:rPr>
          <w:lang w:val="en-IE"/>
        </w:rPr>
        <w:t>Chapter 7</w:t>
      </w:r>
      <w:r w:rsidR="00C80409">
        <w:rPr>
          <w:lang w:val="en-IE"/>
        </w:rPr>
        <w:t>)</w:t>
      </w:r>
      <w:r w:rsidRPr="00A21E99">
        <w:rPr>
          <w:lang w:val="en-IE"/>
        </w:rPr>
        <w:t xml:space="preserve"> as it is proven to provide better solutions. To recap local search is applied after each ant construct its tour and before the pheromones are updated. In addition all tours will be applied to the local search heuristics, not just the best so far tour. This increases the algorithms chances for success.</w:t>
      </w:r>
    </w:p>
    <w:p w14:paraId="4822304E" w14:textId="58DA48C4" w:rsidR="00BF2300" w:rsidRPr="00503B1A" w:rsidRDefault="00503B1A" w:rsidP="000A3135">
      <w:pPr>
        <w:pStyle w:val="MSCHeading3"/>
      </w:pPr>
      <w:r>
        <w:tab/>
      </w:r>
      <w:bookmarkStart w:id="259" w:name="_Toc396914500"/>
      <w:r w:rsidR="00E03D48" w:rsidRPr="00503B1A">
        <w:t>10.</w:t>
      </w:r>
      <w:r w:rsidR="00AF4394" w:rsidRPr="00503B1A">
        <w:t>6</w:t>
      </w:r>
      <w:r w:rsidR="00E03D48" w:rsidRPr="00503B1A">
        <w:t>.1</w:t>
      </w:r>
      <w:r w:rsidR="00E03D48" w:rsidRPr="00503B1A">
        <w:tab/>
      </w:r>
      <w:r w:rsidR="002146E2" w:rsidRPr="00503B1A">
        <w:t>2-</w:t>
      </w:r>
      <w:r w:rsidR="00BF2300" w:rsidRPr="00503B1A">
        <w:t>Opt</w:t>
      </w:r>
      <w:bookmarkEnd w:id="259"/>
    </w:p>
    <w:p w14:paraId="55D6FA4B" w14:textId="1218692E" w:rsidR="00A21E99" w:rsidRDefault="00A21E99" w:rsidP="00A21E99">
      <w:pPr>
        <w:rPr>
          <w:lang w:val="en-IE"/>
        </w:rPr>
      </w:pPr>
      <w:r w:rsidRPr="00A21E99">
        <w:rPr>
          <w:lang w:val="en-IE"/>
        </w:rPr>
        <w:t>Her</w:t>
      </w:r>
      <w:r>
        <w:rPr>
          <w:lang w:val="en-IE"/>
        </w:rPr>
        <w:t xml:space="preserve">e is an experiment with 2-Opt </w:t>
      </w:r>
      <w:r w:rsidRPr="00A21E99">
        <w:rPr>
          <w:lang w:val="en-IE"/>
        </w:rPr>
        <w:t xml:space="preserve">using the same experiment as defined previously “Comparison of Ant colony algorithm”. The only difference here is that 2-Opt local search method is enabled. Again 10000 solution constructions over an average of ten runs, the best distance, average best distance, the average iteration for the best solution and the average time to find the best solution, with the </w:t>
      </w:r>
      <w:r w:rsidR="009F5911">
        <w:rPr>
          <w:lang w:val="en-IE"/>
        </w:rPr>
        <w:t xml:space="preserve">average </w:t>
      </w:r>
      <w:r w:rsidRPr="00A21E99">
        <w:rPr>
          <w:lang w:val="en-IE"/>
        </w:rPr>
        <w:t>percentage error</w:t>
      </w:r>
      <w:r w:rsidR="009F5911">
        <w:rPr>
          <w:lang w:val="en-IE"/>
        </w:rPr>
        <w:t xml:space="preserve"> from the optimal solution</w:t>
      </w:r>
      <w:r w:rsidRPr="00A21E99">
        <w:rPr>
          <w:lang w:val="en-IE"/>
        </w:rPr>
        <w:t>.</w:t>
      </w:r>
    </w:p>
    <w:p w14:paraId="2DCCD811" w14:textId="77777777" w:rsidR="007E7E74" w:rsidRDefault="007E7E74" w:rsidP="00A21E99">
      <w:pPr>
        <w:rPr>
          <w:lang w:val="en-IE"/>
        </w:rPr>
      </w:pPr>
    </w:p>
    <w:p w14:paraId="68F72F22" w14:textId="77777777" w:rsidR="007E7E74" w:rsidRPr="00A21E99" w:rsidRDefault="007E7E74" w:rsidP="00A21E99">
      <w:pPr>
        <w:rPr>
          <w:lang w:val="en-IE"/>
        </w:rPr>
      </w:pPr>
    </w:p>
    <w:p w14:paraId="46B94830" w14:textId="77777777" w:rsidR="00B04FFB" w:rsidRPr="008D397C" w:rsidRDefault="00B04FFB" w:rsidP="00B04FFB">
      <w:pPr>
        <w:rPr>
          <w:sz w:val="22"/>
          <w:szCs w:val="22"/>
          <w:lang w:val="en-IE"/>
        </w:rPr>
      </w:pPr>
    </w:p>
    <w:tbl>
      <w:tblPr>
        <w:tblW w:w="0" w:type="auto"/>
        <w:tblLook w:val="04A0" w:firstRow="1" w:lastRow="0" w:firstColumn="1" w:lastColumn="0" w:noHBand="0" w:noVBand="1"/>
      </w:tblPr>
      <w:tblGrid>
        <w:gridCol w:w="1192"/>
        <w:gridCol w:w="1097"/>
        <w:gridCol w:w="1105"/>
        <w:gridCol w:w="1105"/>
        <w:gridCol w:w="1025"/>
        <w:gridCol w:w="1025"/>
        <w:gridCol w:w="1097"/>
        <w:gridCol w:w="961"/>
      </w:tblGrid>
      <w:tr w:rsidR="00913405" w:rsidRPr="008D397C" w14:paraId="1E73EAB1" w14:textId="77777777" w:rsidTr="00A21E99">
        <w:tc>
          <w:tcPr>
            <w:tcW w:w="1192" w:type="dxa"/>
            <w:tcBorders>
              <w:left w:val="nil"/>
              <w:bottom w:val="single" w:sz="4" w:space="0" w:color="auto"/>
              <w:right w:val="nil"/>
            </w:tcBorders>
          </w:tcPr>
          <w:p w14:paraId="62A40257" w14:textId="77777777" w:rsidR="00BF2300" w:rsidRPr="008D397C" w:rsidRDefault="00BF2300" w:rsidP="00791D35">
            <w:pPr>
              <w:pStyle w:val="NoSpacing"/>
              <w:rPr>
                <w:sz w:val="22"/>
                <w:szCs w:val="22"/>
                <w:lang w:val="en-IE"/>
              </w:rPr>
            </w:pPr>
            <w:r w:rsidRPr="008D397C">
              <w:rPr>
                <w:sz w:val="22"/>
                <w:szCs w:val="22"/>
                <w:lang w:val="en-IE"/>
              </w:rPr>
              <w:t>Problem</w:t>
            </w:r>
          </w:p>
        </w:tc>
        <w:tc>
          <w:tcPr>
            <w:tcW w:w="1097" w:type="dxa"/>
            <w:tcBorders>
              <w:left w:val="nil"/>
              <w:bottom w:val="single" w:sz="4" w:space="0" w:color="auto"/>
              <w:right w:val="nil"/>
            </w:tcBorders>
          </w:tcPr>
          <w:p w14:paraId="48FAB3EC" w14:textId="77777777" w:rsidR="00BF2300" w:rsidRPr="008D397C" w:rsidRDefault="00BF2300" w:rsidP="00791D35">
            <w:pPr>
              <w:pStyle w:val="NoSpacing"/>
              <w:rPr>
                <w:sz w:val="22"/>
                <w:szCs w:val="22"/>
                <w:lang w:val="en-IE"/>
              </w:rPr>
            </w:pPr>
            <w:r w:rsidRPr="008D397C">
              <w:rPr>
                <w:sz w:val="22"/>
                <w:szCs w:val="22"/>
                <w:lang w:val="en-IE"/>
              </w:rPr>
              <w:t>AS</w:t>
            </w:r>
          </w:p>
        </w:tc>
        <w:tc>
          <w:tcPr>
            <w:tcW w:w="1105" w:type="dxa"/>
            <w:tcBorders>
              <w:left w:val="nil"/>
              <w:bottom w:val="single" w:sz="4" w:space="0" w:color="auto"/>
              <w:right w:val="nil"/>
            </w:tcBorders>
          </w:tcPr>
          <w:p w14:paraId="54D5494A" w14:textId="77777777" w:rsidR="00BF2300" w:rsidRPr="008D397C" w:rsidRDefault="00BF2300" w:rsidP="00791D35">
            <w:pPr>
              <w:pStyle w:val="NoSpacing"/>
              <w:rPr>
                <w:sz w:val="22"/>
                <w:szCs w:val="22"/>
                <w:lang w:val="en-IE"/>
              </w:rPr>
            </w:pPr>
            <w:r w:rsidRPr="008D397C">
              <w:rPr>
                <w:sz w:val="22"/>
                <w:szCs w:val="22"/>
                <w:lang w:val="en-IE"/>
              </w:rPr>
              <w:t>BWAS</w:t>
            </w:r>
          </w:p>
        </w:tc>
        <w:tc>
          <w:tcPr>
            <w:tcW w:w="1105" w:type="dxa"/>
            <w:tcBorders>
              <w:left w:val="nil"/>
              <w:bottom w:val="single" w:sz="4" w:space="0" w:color="auto"/>
              <w:right w:val="nil"/>
            </w:tcBorders>
          </w:tcPr>
          <w:p w14:paraId="15696C95" w14:textId="77777777" w:rsidR="00BF2300" w:rsidRPr="008D397C" w:rsidRDefault="00BF2300" w:rsidP="00791D35">
            <w:pPr>
              <w:pStyle w:val="NoSpacing"/>
              <w:rPr>
                <w:sz w:val="22"/>
                <w:szCs w:val="22"/>
                <w:lang w:val="en-IE"/>
              </w:rPr>
            </w:pPr>
            <w:r w:rsidRPr="008D397C">
              <w:rPr>
                <w:sz w:val="22"/>
                <w:szCs w:val="22"/>
                <w:lang w:val="en-IE"/>
              </w:rPr>
              <w:t>MMAS</w:t>
            </w:r>
          </w:p>
        </w:tc>
        <w:tc>
          <w:tcPr>
            <w:tcW w:w="1025" w:type="dxa"/>
            <w:tcBorders>
              <w:left w:val="nil"/>
              <w:bottom w:val="single" w:sz="4" w:space="0" w:color="auto"/>
              <w:right w:val="nil"/>
            </w:tcBorders>
          </w:tcPr>
          <w:p w14:paraId="08775BA9" w14:textId="77777777" w:rsidR="00BF2300" w:rsidRPr="008D397C" w:rsidRDefault="00BF2300" w:rsidP="00791D35">
            <w:pPr>
              <w:pStyle w:val="NoSpacing"/>
              <w:rPr>
                <w:sz w:val="22"/>
                <w:szCs w:val="22"/>
                <w:lang w:val="en-IE"/>
              </w:rPr>
            </w:pPr>
            <w:r w:rsidRPr="008D397C">
              <w:rPr>
                <w:sz w:val="22"/>
                <w:szCs w:val="22"/>
                <w:lang w:val="en-IE"/>
              </w:rPr>
              <w:t>ACS</w:t>
            </w:r>
          </w:p>
        </w:tc>
        <w:tc>
          <w:tcPr>
            <w:tcW w:w="1025" w:type="dxa"/>
            <w:tcBorders>
              <w:left w:val="nil"/>
              <w:bottom w:val="single" w:sz="4" w:space="0" w:color="auto"/>
              <w:right w:val="nil"/>
            </w:tcBorders>
          </w:tcPr>
          <w:p w14:paraId="66041977" w14:textId="77777777" w:rsidR="00BF2300" w:rsidRPr="008D397C" w:rsidRDefault="00BF2300" w:rsidP="00791D35">
            <w:pPr>
              <w:pStyle w:val="NoSpacing"/>
              <w:rPr>
                <w:sz w:val="22"/>
                <w:szCs w:val="22"/>
                <w:lang w:val="en-IE"/>
              </w:rPr>
            </w:pPr>
            <w:r w:rsidRPr="008D397C">
              <w:rPr>
                <w:sz w:val="22"/>
                <w:szCs w:val="22"/>
                <w:lang w:val="en-IE"/>
              </w:rPr>
              <w:t>EAS</w:t>
            </w:r>
          </w:p>
        </w:tc>
        <w:tc>
          <w:tcPr>
            <w:tcW w:w="1097" w:type="dxa"/>
            <w:tcBorders>
              <w:left w:val="nil"/>
              <w:bottom w:val="single" w:sz="4" w:space="0" w:color="auto"/>
              <w:right w:val="nil"/>
            </w:tcBorders>
          </w:tcPr>
          <w:p w14:paraId="4651D77A" w14:textId="4E5A8295" w:rsidR="00BF2300" w:rsidRPr="008D397C" w:rsidRDefault="00BF2300" w:rsidP="007E7E74">
            <w:pPr>
              <w:pStyle w:val="NoSpacing"/>
              <w:rPr>
                <w:sz w:val="22"/>
                <w:szCs w:val="22"/>
                <w:lang w:val="en-IE"/>
              </w:rPr>
            </w:pPr>
            <w:r w:rsidRPr="008D397C">
              <w:rPr>
                <w:sz w:val="22"/>
                <w:szCs w:val="22"/>
                <w:lang w:val="en-IE"/>
              </w:rPr>
              <w:t>G</w:t>
            </w:r>
            <w:r w:rsidR="007E7E74">
              <w:rPr>
                <w:sz w:val="22"/>
                <w:szCs w:val="22"/>
                <w:lang w:val="en-IE"/>
              </w:rPr>
              <w:t>A</w:t>
            </w:r>
          </w:p>
        </w:tc>
        <w:tc>
          <w:tcPr>
            <w:tcW w:w="961" w:type="dxa"/>
            <w:tcBorders>
              <w:left w:val="nil"/>
              <w:bottom w:val="single" w:sz="4" w:space="0" w:color="auto"/>
              <w:right w:val="nil"/>
            </w:tcBorders>
          </w:tcPr>
          <w:p w14:paraId="4CC436B7" w14:textId="77777777" w:rsidR="00BF2300" w:rsidRPr="008D397C" w:rsidRDefault="00057E82" w:rsidP="00791D35">
            <w:pPr>
              <w:pStyle w:val="NoSpacing"/>
              <w:rPr>
                <w:sz w:val="22"/>
                <w:szCs w:val="22"/>
                <w:lang w:val="en-IE"/>
              </w:rPr>
            </w:pPr>
            <w:r w:rsidRPr="008D397C">
              <w:rPr>
                <w:sz w:val="22"/>
                <w:szCs w:val="22"/>
                <w:lang w:val="en-IE"/>
              </w:rPr>
              <w:t>Optimal</w:t>
            </w:r>
          </w:p>
        </w:tc>
      </w:tr>
      <w:tr w:rsidR="00A21E99" w:rsidRPr="0005431A" w14:paraId="7F961354" w14:textId="77777777" w:rsidTr="00A21E99">
        <w:tc>
          <w:tcPr>
            <w:tcW w:w="1192" w:type="dxa"/>
            <w:tcBorders>
              <w:top w:val="single" w:sz="4" w:space="0" w:color="auto"/>
              <w:left w:val="nil"/>
              <w:bottom w:val="single" w:sz="4" w:space="0" w:color="auto"/>
              <w:right w:val="nil"/>
            </w:tcBorders>
          </w:tcPr>
          <w:p w14:paraId="5FFF4477" w14:textId="11952326" w:rsidR="00A21E99" w:rsidRPr="00A21E99" w:rsidRDefault="00A21E99" w:rsidP="00057E82">
            <w:pPr>
              <w:pStyle w:val="NoSpacing"/>
              <w:rPr>
                <w:sz w:val="20"/>
                <w:lang w:val="en-IE"/>
              </w:rPr>
            </w:pPr>
            <w:r w:rsidRPr="00A21E99">
              <w:rPr>
                <w:sz w:val="20"/>
              </w:rPr>
              <w:t>Ulysses16</w:t>
            </w:r>
          </w:p>
        </w:tc>
        <w:tc>
          <w:tcPr>
            <w:tcW w:w="1097" w:type="dxa"/>
            <w:tcBorders>
              <w:top w:val="single" w:sz="4" w:space="0" w:color="auto"/>
              <w:left w:val="nil"/>
              <w:bottom w:val="single" w:sz="4" w:space="0" w:color="auto"/>
              <w:right w:val="nil"/>
            </w:tcBorders>
          </w:tcPr>
          <w:p w14:paraId="3548BE93" w14:textId="77777777" w:rsidR="00A21E99" w:rsidRPr="00C15FE3" w:rsidRDefault="00A21E99" w:rsidP="00350DA0">
            <w:pPr>
              <w:pStyle w:val="NoSpacing"/>
              <w:rPr>
                <w:b/>
                <w:sz w:val="20"/>
              </w:rPr>
            </w:pPr>
            <w:r w:rsidRPr="00C15FE3">
              <w:rPr>
                <w:b/>
                <w:sz w:val="20"/>
              </w:rPr>
              <w:t>6859</w:t>
            </w:r>
          </w:p>
          <w:p w14:paraId="42C3DC87" w14:textId="77777777" w:rsidR="00A21E99" w:rsidRPr="004F487B" w:rsidRDefault="00A21E99" w:rsidP="00350DA0">
            <w:pPr>
              <w:pStyle w:val="NoSpacing"/>
              <w:rPr>
                <w:sz w:val="20"/>
              </w:rPr>
            </w:pPr>
            <w:r w:rsidRPr="004F487B">
              <w:rPr>
                <w:sz w:val="20"/>
              </w:rPr>
              <w:t>6863</w:t>
            </w:r>
            <w:r>
              <w:rPr>
                <w:sz w:val="20"/>
              </w:rPr>
              <w:t>)</w:t>
            </w:r>
          </w:p>
          <w:p w14:paraId="6EEFF9B0" w14:textId="77777777" w:rsidR="00A21E99" w:rsidRPr="004F487B" w:rsidRDefault="00A21E99" w:rsidP="00350DA0">
            <w:pPr>
              <w:pStyle w:val="NoSpacing"/>
              <w:rPr>
                <w:sz w:val="20"/>
              </w:rPr>
            </w:pPr>
            <w:r w:rsidRPr="004F487B">
              <w:rPr>
                <w:sz w:val="20"/>
              </w:rPr>
              <w:t>[277]</w:t>
            </w:r>
          </w:p>
          <w:p w14:paraId="074ABC31" w14:textId="77777777" w:rsidR="00A21E99" w:rsidRPr="004F487B" w:rsidRDefault="00A21E99" w:rsidP="00350DA0">
            <w:pPr>
              <w:pStyle w:val="NoSpacing"/>
              <w:rPr>
                <w:sz w:val="20"/>
              </w:rPr>
            </w:pPr>
            <w:r w:rsidRPr="004F487B">
              <w:rPr>
                <w:sz w:val="20"/>
              </w:rPr>
              <w:t>0.09sec</w:t>
            </w:r>
          </w:p>
          <w:p w14:paraId="592262D0" w14:textId="77777777" w:rsidR="00A21E99" w:rsidRPr="004F487B" w:rsidRDefault="00A21E99" w:rsidP="00350DA0">
            <w:pPr>
              <w:pStyle w:val="NoSpacing"/>
              <w:rPr>
                <w:b/>
                <w:sz w:val="20"/>
              </w:rPr>
            </w:pPr>
            <w:r w:rsidRPr="004F487B">
              <w:rPr>
                <w:b/>
                <w:sz w:val="20"/>
              </w:rPr>
              <w:t>0.06%</w:t>
            </w:r>
          </w:p>
          <w:p w14:paraId="3602C3F8" w14:textId="1735BC8D" w:rsidR="00A21E99" w:rsidRPr="0005431A" w:rsidRDefault="00A21E99" w:rsidP="00057E82">
            <w:pPr>
              <w:pStyle w:val="NoSpacing"/>
              <w:rPr>
                <w:sz w:val="20"/>
                <w:lang w:val="en-IE"/>
              </w:rPr>
            </w:pPr>
            <w:r w:rsidRPr="004F487B">
              <w:rPr>
                <w:sz w:val="20"/>
              </w:rPr>
              <w:t>{0.50%}</w:t>
            </w:r>
            <w:r w:rsidRPr="004F487B">
              <w:rPr>
                <w:sz w:val="20"/>
              </w:rPr>
              <w:tab/>
            </w:r>
          </w:p>
        </w:tc>
        <w:tc>
          <w:tcPr>
            <w:tcW w:w="1105" w:type="dxa"/>
            <w:tcBorders>
              <w:top w:val="single" w:sz="4" w:space="0" w:color="auto"/>
              <w:left w:val="nil"/>
              <w:bottom w:val="single" w:sz="4" w:space="0" w:color="auto"/>
              <w:right w:val="nil"/>
            </w:tcBorders>
          </w:tcPr>
          <w:p w14:paraId="2775A737" w14:textId="77777777" w:rsidR="00A21E99" w:rsidRPr="00C15FE3" w:rsidRDefault="00A21E99" w:rsidP="00350DA0">
            <w:pPr>
              <w:pStyle w:val="NoSpacing"/>
              <w:rPr>
                <w:b/>
                <w:sz w:val="20"/>
              </w:rPr>
            </w:pPr>
            <w:r w:rsidRPr="00C15FE3">
              <w:rPr>
                <w:b/>
                <w:sz w:val="20"/>
              </w:rPr>
              <w:t>6859</w:t>
            </w:r>
          </w:p>
          <w:p w14:paraId="679CAF7C" w14:textId="77777777" w:rsidR="00A21E99" w:rsidRPr="004F487B" w:rsidRDefault="00A21E99" w:rsidP="00350DA0">
            <w:pPr>
              <w:pStyle w:val="NoSpacing"/>
              <w:rPr>
                <w:sz w:val="20"/>
              </w:rPr>
            </w:pPr>
            <w:r w:rsidRPr="004F487B">
              <w:rPr>
                <w:sz w:val="20"/>
              </w:rPr>
              <w:t>6874</w:t>
            </w:r>
            <w:r>
              <w:rPr>
                <w:sz w:val="20"/>
              </w:rPr>
              <w:t>)</w:t>
            </w:r>
          </w:p>
          <w:p w14:paraId="01052555" w14:textId="77777777" w:rsidR="00A21E99" w:rsidRPr="004F487B" w:rsidRDefault="00A21E99" w:rsidP="00350DA0">
            <w:pPr>
              <w:pStyle w:val="NoSpacing"/>
              <w:rPr>
                <w:sz w:val="20"/>
              </w:rPr>
            </w:pPr>
            <w:r w:rsidRPr="004F487B">
              <w:rPr>
                <w:sz w:val="20"/>
              </w:rPr>
              <w:t>[134]</w:t>
            </w:r>
          </w:p>
          <w:p w14:paraId="3D75D5F7" w14:textId="77777777" w:rsidR="00A21E99" w:rsidRPr="004F487B" w:rsidRDefault="00A21E99" w:rsidP="00350DA0">
            <w:pPr>
              <w:pStyle w:val="NoSpacing"/>
              <w:rPr>
                <w:sz w:val="20"/>
              </w:rPr>
            </w:pPr>
            <w:r w:rsidRPr="004F487B">
              <w:rPr>
                <w:sz w:val="20"/>
              </w:rPr>
              <w:t>0.06 sec</w:t>
            </w:r>
          </w:p>
          <w:p w14:paraId="6C9E4563" w14:textId="77777777" w:rsidR="00A21E99" w:rsidRPr="004F487B" w:rsidRDefault="00A21E99" w:rsidP="00350DA0">
            <w:pPr>
              <w:pStyle w:val="NoSpacing"/>
              <w:rPr>
                <w:b/>
                <w:sz w:val="20"/>
              </w:rPr>
            </w:pPr>
            <w:r w:rsidRPr="004F487B">
              <w:rPr>
                <w:b/>
                <w:sz w:val="20"/>
              </w:rPr>
              <w:t>0.22%</w:t>
            </w:r>
          </w:p>
          <w:p w14:paraId="13466521" w14:textId="0ED8D869" w:rsidR="00A21E99" w:rsidRPr="0005431A" w:rsidRDefault="00A21E99" w:rsidP="005F28B0">
            <w:pPr>
              <w:pStyle w:val="NoSpacing"/>
              <w:rPr>
                <w:sz w:val="20"/>
                <w:lang w:val="en-IE"/>
              </w:rPr>
            </w:pPr>
            <w:r w:rsidRPr="004F487B">
              <w:rPr>
                <w:sz w:val="20"/>
              </w:rPr>
              <w:t>{0.50%}</w:t>
            </w:r>
          </w:p>
        </w:tc>
        <w:tc>
          <w:tcPr>
            <w:tcW w:w="1105" w:type="dxa"/>
            <w:tcBorders>
              <w:top w:val="single" w:sz="4" w:space="0" w:color="auto"/>
              <w:left w:val="nil"/>
              <w:bottom w:val="single" w:sz="4" w:space="0" w:color="auto"/>
              <w:right w:val="nil"/>
            </w:tcBorders>
          </w:tcPr>
          <w:p w14:paraId="14B2502E" w14:textId="77777777" w:rsidR="00A21E99" w:rsidRPr="00C15FE3" w:rsidRDefault="00A21E99" w:rsidP="00350DA0">
            <w:pPr>
              <w:pStyle w:val="NoSpacing"/>
              <w:rPr>
                <w:b/>
                <w:sz w:val="20"/>
              </w:rPr>
            </w:pPr>
            <w:r w:rsidRPr="00C15FE3">
              <w:rPr>
                <w:b/>
                <w:sz w:val="20"/>
              </w:rPr>
              <w:t>6859</w:t>
            </w:r>
          </w:p>
          <w:p w14:paraId="17BA9F7F" w14:textId="77777777" w:rsidR="00A21E99" w:rsidRPr="004F487B" w:rsidRDefault="00A21E99" w:rsidP="00350DA0">
            <w:pPr>
              <w:pStyle w:val="NoSpacing"/>
              <w:rPr>
                <w:sz w:val="20"/>
              </w:rPr>
            </w:pPr>
            <w:r w:rsidRPr="004F487B">
              <w:rPr>
                <w:sz w:val="20"/>
              </w:rPr>
              <w:t>6862</w:t>
            </w:r>
            <w:r>
              <w:rPr>
                <w:sz w:val="20"/>
              </w:rPr>
              <w:t>)</w:t>
            </w:r>
          </w:p>
          <w:p w14:paraId="6D859A1C" w14:textId="77777777" w:rsidR="00A21E99" w:rsidRPr="004F487B" w:rsidRDefault="00A21E99" w:rsidP="00350DA0">
            <w:pPr>
              <w:pStyle w:val="NoSpacing"/>
              <w:rPr>
                <w:sz w:val="20"/>
              </w:rPr>
            </w:pPr>
            <w:r w:rsidRPr="004F487B">
              <w:rPr>
                <w:sz w:val="20"/>
              </w:rPr>
              <w:t>[53]</w:t>
            </w:r>
          </w:p>
          <w:p w14:paraId="39760F3F" w14:textId="77777777" w:rsidR="00A21E99" w:rsidRPr="004F487B" w:rsidRDefault="00A21E99" w:rsidP="00350DA0">
            <w:pPr>
              <w:pStyle w:val="NoSpacing"/>
              <w:rPr>
                <w:sz w:val="20"/>
              </w:rPr>
            </w:pPr>
            <w:r w:rsidRPr="004F487B">
              <w:rPr>
                <w:sz w:val="20"/>
              </w:rPr>
              <w:t>0.06 sec</w:t>
            </w:r>
          </w:p>
          <w:p w14:paraId="0133AD19" w14:textId="77777777" w:rsidR="00A21E99" w:rsidRPr="004F487B" w:rsidRDefault="00A21E99" w:rsidP="00350DA0">
            <w:pPr>
              <w:pStyle w:val="NoSpacing"/>
              <w:rPr>
                <w:b/>
                <w:sz w:val="20"/>
              </w:rPr>
            </w:pPr>
            <w:r w:rsidRPr="004F487B">
              <w:rPr>
                <w:b/>
                <w:sz w:val="20"/>
              </w:rPr>
              <w:t>0.05%</w:t>
            </w:r>
          </w:p>
          <w:p w14:paraId="5E248D3B" w14:textId="368436F4" w:rsidR="00A21E99" w:rsidRPr="0005431A" w:rsidRDefault="00A21E99" w:rsidP="005F28B0">
            <w:pPr>
              <w:pStyle w:val="NoSpacing"/>
              <w:rPr>
                <w:sz w:val="20"/>
                <w:lang w:val="en-IE"/>
              </w:rPr>
            </w:pPr>
            <w:r w:rsidRPr="004F487B">
              <w:rPr>
                <w:sz w:val="20"/>
              </w:rPr>
              <w:t>{0.02%}</w:t>
            </w:r>
          </w:p>
        </w:tc>
        <w:tc>
          <w:tcPr>
            <w:tcW w:w="1025" w:type="dxa"/>
            <w:tcBorders>
              <w:top w:val="single" w:sz="4" w:space="0" w:color="auto"/>
              <w:left w:val="nil"/>
              <w:bottom w:val="single" w:sz="4" w:space="0" w:color="auto"/>
              <w:right w:val="nil"/>
            </w:tcBorders>
          </w:tcPr>
          <w:p w14:paraId="0489BEB0" w14:textId="77777777" w:rsidR="00A21E99" w:rsidRPr="00C15FE3" w:rsidRDefault="00A21E99" w:rsidP="00350DA0">
            <w:pPr>
              <w:pStyle w:val="NoSpacing"/>
              <w:rPr>
                <w:b/>
                <w:sz w:val="20"/>
              </w:rPr>
            </w:pPr>
            <w:r w:rsidRPr="00C15FE3">
              <w:rPr>
                <w:b/>
                <w:sz w:val="20"/>
              </w:rPr>
              <w:t>6859</w:t>
            </w:r>
          </w:p>
          <w:p w14:paraId="336511D9" w14:textId="77777777" w:rsidR="00A21E99" w:rsidRPr="004F487B" w:rsidRDefault="00A21E99" w:rsidP="00350DA0">
            <w:pPr>
              <w:pStyle w:val="NoSpacing"/>
              <w:rPr>
                <w:sz w:val="20"/>
              </w:rPr>
            </w:pPr>
            <w:r w:rsidRPr="004F487B">
              <w:rPr>
                <w:sz w:val="20"/>
              </w:rPr>
              <w:t>6859</w:t>
            </w:r>
            <w:r>
              <w:rPr>
                <w:sz w:val="20"/>
              </w:rPr>
              <w:t>)</w:t>
            </w:r>
          </w:p>
          <w:p w14:paraId="476A763E" w14:textId="77777777" w:rsidR="00A21E99" w:rsidRPr="004F487B" w:rsidRDefault="00A21E99" w:rsidP="00350DA0">
            <w:pPr>
              <w:pStyle w:val="NoSpacing"/>
              <w:rPr>
                <w:sz w:val="20"/>
              </w:rPr>
            </w:pPr>
            <w:r w:rsidRPr="004F487B">
              <w:rPr>
                <w:sz w:val="20"/>
              </w:rPr>
              <w:t>[32]</w:t>
            </w:r>
          </w:p>
          <w:p w14:paraId="5A46FC24" w14:textId="77777777" w:rsidR="00A21E99" w:rsidRPr="004F487B" w:rsidRDefault="00A21E99" w:rsidP="00350DA0">
            <w:pPr>
              <w:pStyle w:val="NoSpacing"/>
              <w:rPr>
                <w:sz w:val="20"/>
              </w:rPr>
            </w:pPr>
            <w:r w:rsidRPr="004F487B">
              <w:rPr>
                <w:sz w:val="20"/>
              </w:rPr>
              <w:t>0.04 sec</w:t>
            </w:r>
          </w:p>
          <w:p w14:paraId="7043E630" w14:textId="77777777" w:rsidR="00A21E99" w:rsidRPr="00C15FE3" w:rsidRDefault="00A21E99" w:rsidP="00350DA0">
            <w:pPr>
              <w:pStyle w:val="NoSpacing"/>
              <w:rPr>
                <w:b/>
                <w:sz w:val="20"/>
              </w:rPr>
            </w:pPr>
            <w:r w:rsidRPr="00C15FE3">
              <w:rPr>
                <w:b/>
                <w:sz w:val="20"/>
              </w:rPr>
              <w:t>0%</w:t>
            </w:r>
          </w:p>
          <w:p w14:paraId="436AB3B5" w14:textId="77E2BBF7" w:rsidR="00A21E99" w:rsidRPr="0005431A" w:rsidRDefault="00A21E99" w:rsidP="005F28B0">
            <w:pPr>
              <w:pStyle w:val="NoSpacing"/>
              <w:rPr>
                <w:sz w:val="20"/>
                <w:lang w:val="en-IE"/>
              </w:rPr>
            </w:pPr>
            <w:r w:rsidRPr="004F487B">
              <w:rPr>
                <w:sz w:val="20"/>
              </w:rPr>
              <w:t>{0%}</w:t>
            </w:r>
          </w:p>
        </w:tc>
        <w:tc>
          <w:tcPr>
            <w:tcW w:w="1025" w:type="dxa"/>
            <w:tcBorders>
              <w:top w:val="single" w:sz="4" w:space="0" w:color="auto"/>
              <w:left w:val="nil"/>
              <w:bottom w:val="single" w:sz="4" w:space="0" w:color="auto"/>
              <w:right w:val="nil"/>
            </w:tcBorders>
          </w:tcPr>
          <w:p w14:paraId="723AD412" w14:textId="77777777" w:rsidR="00A21E99" w:rsidRPr="00C15FE3" w:rsidRDefault="00A21E99" w:rsidP="00350DA0">
            <w:pPr>
              <w:pStyle w:val="NoSpacing"/>
              <w:rPr>
                <w:b/>
                <w:sz w:val="20"/>
              </w:rPr>
            </w:pPr>
            <w:r w:rsidRPr="00C15FE3">
              <w:rPr>
                <w:b/>
                <w:sz w:val="20"/>
              </w:rPr>
              <w:t>6859</w:t>
            </w:r>
          </w:p>
          <w:p w14:paraId="55E69FBD" w14:textId="77777777" w:rsidR="00A21E99" w:rsidRPr="004F487B" w:rsidRDefault="00A21E99" w:rsidP="00350DA0">
            <w:pPr>
              <w:pStyle w:val="NoSpacing"/>
              <w:rPr>
                <w:sz w:val="20"/>
              </w:rPr>
            </w:pPr>
            <w:r w:rsidRPr="004F487B">
              <w:rPr>
                <w:sz w:val="20"/>
              </w:rPr>
              <w:t>6859</w:t>
            </w:r>
            <w:r>
              <w:rPr>
                <w:sz w:val="20"/>
              </w:rPr>
              <w:t>)</w:t>
            </w:r>
          </w:p>
          <w:p w14:paraId="0B8AF067" w14:textId="77777777" w:rsidR="00A21E99" w:rsidRPr="004F487B" w:rsidRDefault="00A21E99" w:rsidP="00350DA0">
            <w:pPr>
              <w:pStyle w:val="NoSpacing"/>
              <w:rPr>
                <w:sz w:val="20"/>
              </w:rPr>
            </w:pPr>
            <w:r w:rsidRPr="004F487B">
              <w:rPr>
                <w:sz w:val="20"/>
              </w:rPr>
              <w:t>[85]</w:t>
            </w:r>
          </w:p>
          <w:p w14:paraId="6C35519E" w14:textId="77777777" w:rsidR="00A21E99" w:rsidRPr="004F487B" w:rsidRDefault="00A21E99" w:rsidP="00350DA0">
            <w:pPr>
              <w:pStyle w:val="NoSpacing"/>
              <w:rPr>
                <w:sz w:val="20"/>
              </w:rPr>
            </w:pPr>
            <w:r w:rsidRPr="004F487B">
              <w:rPr>
                <w:sz w:val="20"/>
              </w:rPr>
              <w:t>0.12 sec</w:t>
            </w:r>
          </w:p>
          <w:p w14:paraId="54890F10" w14:textId="77777777" w:rsidR="00A21E99" w:rsidRPr="004F487B" w:rsidRDefault="00A21E99" w:rsidP="00350DA0">
            <w:pPr>
              <w:pStyle w:val="NoSpacing"/>
              <w:rPr>
                <w:b/>
                <w:sz w:val="20"/>
              </w:rPr>
            </w:pPr>
            <w:r w:rsidRPr="004F487B">
              <w:rPr>
                <w:b/>
                <w:sz w:val="20"/>
              </w:rPr>
              <w:t>0%</w:t>
            </w:r>
          </w:p>
          <w:p w14:paraId="1425DBF4" w14:textId="2913AB9C" w:rsidR="00A21E99" w:rsidRPr="0005431A" w:rsidRDefault="00A21E99" w:rsidP="005F28B0">
            <w:pPr>
              <w:pStyle w:val="NoSpacing"/>
              <w:rPr>
                <w:sz w:val="20"/>
                <w:lang w:val="en-IE"/>
              </w:rPr>
            </w:pPr>
            <w:r w:rsidRPr="004F487B">
              <w:rPr>
                <w:sz w:val="20"/>
              </w:rPr>
              <w:t>{0.02%}</w:t>
            </w:r>
          </w:p>
        </w:tc>
        <w:tc>
          <w:tcPr>
            <w:tcW w:w="1097" w:type="dxa"/>
            <w:tcBorders>
              <w:top w:val="single" w:sz="4" w:space="0" w:color="auto"/>
              <w:left w:val="nil"/>
              <w:bottom w:val="single" w:sz="4" w:space="0" w:color="auto"/>
              <w:right w:val="nil"/>
            </w:tcBorders>
          </w:tcPr>
          <w:p w14:paraId="30EF3B46" w14:textId="77777777" w:rsidR="00A21E99" w:rsidRPr="00C15FE3" w:rsidRDefault="00A21E99" w:rsidP="00350DA0">
            <w:pPr>
              <w:pStyle w:val="NoSpacing"/>
              <w:rPr>
                <w:b/>
                <w:sz w:val="20"/>
              </w:rPr>
            </w:pPr>
            <w:r w:rsidRPr="00C15FE3">
              <w:rPr>
                <w:b/>
                <w:sz w:val="20"/>
              </w:rPr>
              <w:t>6859</w:t>
            </w:r>
          </w:p>
          <w:p w14:paraId="64C1BDE0" w14:textId="77777777" w:rsidR="00A21E99" w:rsidRPr="004F487B" w:rsidRDefault="00A21E99" w:rsidP="00350DA0">
            <w:pPr>
              <w:pStyle w:val="NoSpacing"/>
              <w:rPr>
                <w:sz w:val="20"/>
              </w:rPr>
            </w:pPr>
            <w:r w:rsidRPr="004F487B">
              <w:rPr>
                <w:sz w:val="20"/>
              </w:rPr>
              <w:t>6859</w:t>
            </w:r>
            <w:r>
              <w:rPr>
                <w:sz w:val="20"/>
              </w:rPr>
              <w:t>)</w:t>
            </w:r>
          </w:p>
          <w:p w14:paraId="779E2538" w14:textId="77777777" w:rsidR="00A21E99" w:rsidRPr="004F487B" w:rsidRDefault="00A21E99" w:rsidP="00350DA0">
            <w:pPr>
              <w:pStyle w:val="NoSpacing"/>
              <w:rPr>
                <w:sz w:val="20"/>
              </w:rPr>
            </w:pPr>
            <w:r w:rsidRPr="004F487B">
              <w:rPr>
                <w:sz w:val="20"/>
              </w:rPr>
              <w:t>[467]</w:t>
            </w:r>
          </w:p>
          <w:p w14:paraId="0906D64D" w14:textId="77777777" w:rsidR="00A21E99" w:rsidRPr="004F487B" w:rsidRDefault="00A21E99" w:rsidP="00350DA0">
            <w:pPr>
              <w:pStyle w:val="NoSpacing"/>
              <w:rPr>
                <w:sz w:val="20"/>
              </w:rPr>
            </w:pPr>
            <w:r w:rsidRPr="004F487B">
              <w:rPr>
                <w:sz w:val="20"/>
              </w:rPr>
              <w:t>0.16 sec</w:t>
            </w:r>
          </w:p>
          <w:p w14:paraId="6657EC50" w14:textId="77777777" w:rsidR="00A21E99" w:rsidRPr="004F487B" w:rsidRDefault="00A21E99" w:rsidP="00350DA0">
            <w:pPr>
              <w:pStyle w:val="NoSpacing"/>
              <w:rPr>
                <w:b/>
                <w:sz w:val="20"/>
              </w:rPr>
            </w:pPr>
            <w:r w:rsidRPr="004F487B">
              <w:rPr>
                <w:b/>
                <w:sz w:val="20"/>
              </w:rPr>
              <w:t>0%</w:t>
            </w:r>
          </w:p>
          <w:p w14:paraId="7C873300" w14:textId="56119692" w:rsidR="00A21E99" w:rsidRPr="0005431A" w:rsidRDefault="00A21E99" w:rsidP="005F28B0">
            <w:pPr>
              <w:pStyle w:val="NoSpacing"/>
              <w:rPr>
                <w:sz w:val="20"/>
                <w:lang w:val="en-IE"/>
              </w:rPr>
            </w:pPr>
            <w:r w:rsidRPr="004F487B">
              <w:rPr>
                <w:sz w:val="20"/>
              </w:rPr>
              <w:t>{0.05%}</w:t>
            </w:r>
          </w:p>
        </w:tc>
        <w:tc>
          <w:tcPr>
            <w:tcW w:w="961" w:type="dxa"/>
            <w:tcBorders>
              <w:top w:val="single" w:sz="4" w:space="0" w:color="auto"/>
              <w:left w:val="nil"/>
              <w:bottom w:val="single" w:sz="4" w:space="0" w:color="auto"/>
              <w:right w:val="nil"/>
            </w:tcBorders>
          </w:tcPr>
          <w:p w14:paraId="69BC8062" w14:textId="1BE8B3E4" w:rsidR="00A21E99" w:rsidRPr="0005431A" w:rsidRDefault="00A21E99" w:rsidP="00057E82">
            <w:pPr>
              <w:pStyle w:val="NoSpacing"/>
              <w:rPr>
                <w:sz w:val="20"/>
                <w:lang w:val="en-IE"/>
              </w:rPr>
            </w:pPr>
            <w:r w:rsidRPr="004F487B">
              <w:rPr>
                <w:sz w:val="20"/>
              </w:rPr>
              <w:t>6859</w:t>
            </w:r>
          </w:p>
        </w:tc>
      </w:tr>
      <w:tr w:rsidR="00A21E99" w:rsidRPr="0005431A" w14:paraId="0AC79B5E" w14:textId="77777777" w:rsidTr="00A21E99">
        <w:tc>
          <w:tcPr>
            <w:tcW w:w="1192" w:type="dxa"/>
            <w:tcBorders>
              <w:top w:val="single" w:sz="4" w:space="0" w:color="auto"/>
              <w:left w:val="nil"/>
              <w:bottom w:val="single" w:sz="4" w:space="0" w:color="auto"/>
              <w:right w:val="nil"/>
            </w:tcBorders>
          </w:tcPr>
          <w:p w14:paraId="3B7074A7" w14:textId="65626DAF" w:rsidR="00A21E99" w:rsidRPr="00A21E99" w:rsidRDefault="00A21E99" w:rsidP="00057E82">
            <w:pPr>
              <w:pStyle w:val="NoSpacing"/>
              <w:rPr>
                <w:sz w:val="20"/>
                <w:lang w:val="en-IE"/>
              </w:rPr>
            </w:pPr>
            <w:r w:rsidRPr="00A21E99">
              <w:rPr>
                <w:sz w:val="20"/>
              </w:rPr>
              <w:t>Ulysses22</w:t>
            </w:r>
          </w:p>
        </w:tc>
        <w:tc>
          <w:tcPr>
            <w:tcW w:w="1097" w:type="dxa"/>
            <w:tcBorders>
              <w:top w:val="single" w:sz="4" w:space="0" w:color="auto"/>
              <w:left w:val="nil"/>
              <w:bottom w:val="single" w:sz="4" w:space="0" w:color="auto"/>
              <w:right w:val="nil"/>
            </w:tcBorders>
          </w:tcPr>
          <w:p w14:paraId="5F1496D5" w14:textId="77777777" w:rsidR="00A21E99" w:rsidRPr="00C45770" w:rsidRDefault="00A21E99" w:rsidP="00350DA0">
            <w:pPr>
              <w:pStyle w:val="NoSpacing"/>
              <w:rPr>
                <w:b/>
                <w:sz w:val="20"/>
              </w:rPr>
            </w:pPr>
            <w:r w:rsidRPr="00C45770">
              <w:rPr>
                <w:b/>
                <w:sz w:val="20"/>
              </w:rPr>
              <w:t>7013</w:t>
            </w:r>
          </w:p>
          <w:p w14:paraId="33EB40AC" w14:textId="77777777" w:rsidR="00A21E99" w:rsidRPr="004F487B" w:rsidRDefault="00A21E99" w:rsidP="00350DA0">
            <w:pPr>
              <w:pStyle w:val="NoSpacing"/>
              <w:rPr>
                <w:sz w:val="20"/>
              </w:rPr>
            </w:pPr>
            <w:r>
              <w:rPr>
                <w:sz w:val="20"/>
              </w:rPr>
              <w:t>(</w:t>
            </w:r>
            <w:r w:rsidRPr="004F487B">
              <w:rPr>
                <w:sz w:val="20"/>
              </w:rPr>
              <w:t>7077</w:t>
            </w:r>
            <w:r>
              <w:rPr>
                <w:sz w:val="20"/>
              </w:rPr>
              <w:t>)</w:t>
            </w:r>
          </w:p>
          <w:p w14:paraId="631CD169" w14:textId="77777777" w:rsidR="00A21E99" w:rsidRPr="004F487B" w:rsidRDefault="00A21E99" w:rsidP="00350DA0">
            <w:pPr>
              <w:pStyle w:val="NoSpacing"/>
              <w:rPr>
                <w:sz w:val="20"/>
              </w:rPr>
            </w:pPr>
            <w:r w:rsidRPr="004F487B">
              <w:rPr>
                <w:sz w:val="20"/>
              </w:rPr>
              <w:t>[269]</w:t>
            </w:r>
          </w:p>
          <w:p w14:paraId="639A9B8F" w14:textId="77777777" w:rsidR="00A21E99" w:rsidRPr="004F487B" w:rsidRDefault="00A21E99" w:rsidP="00350DA0">
            <w:pPr>
              <w:pStyle w:val="NoSpacing"/>
              <w:rPr>
                <w:sz w:val="20"/>
              </w:rPr>
            </w:pPr>
            <w:r w:rsidRPr="004F487B">
              <w:rPr>
                <w:sz w:val="20"/>
              </w:rPr>
              <w:t>0.06 sec</w:t>
            </w:r>
          </w:p>
          <w:p w14:paraId="3D4EA4CD" w14:textId="77777777" w:rsidR="00A21E99" w:rsidRPr="004F487B" w:rsidRDefault="00A21E99" w:rsidP="00350DA0">
            <w:pPr>
              <w:pStyle w:val="NoSpacing"/>
              <w:rPr>
                <w:b/>
                <w:sz w:val="20"/>
              </w:rPr>
            </w:pPr>
            <w:r w:rsidRPr="004F487B">
              <w:rPr>
                <w:b/>
                <w:sz w:val="20"/>
              </w:rPr>
              <w:t>0.92%</w:t>
            </w:r>
          </w:p>
          <w:p w14:paraId="2152CEAD" w14:textId="0D151CE0" w:rsidR="00A21E99" w:rsidRPr="0005431A" w:rsidRDefault="00A21E99" w:rsidP="00057E82">
            <w:pPr>
              <w:pStyle w:val="NoSpacing"/>
              <w:rPr>
                <w:sz w:val="20"/>
                <w:lang w:val="en-IE"/>
              </w:rPr>
            </w:pPr>
            <w:r w:rsidRPr="004F487B">
              <w:rPr>
                <w:sz w:val="20"/>
              </w:rPr>
              <w:t>{1.2%}</w:t>
            </w:r>
          </w:p>
        </w:tc>
        <w:tc>
          <w:tcPr>
            <w:tcW w:w="1105" w:type="dxa"/>
            <w:tcBorders>
              <w:top w:val="single" w:sz="4" w:space="0" w:color="auto"/>
              <w:left w:val="nil"/>
              <w:bottom w:val="single" w:sz="4" w:space="0" w:color="auto"/>
              <w:right w:val="nil"/>
            </w:tcBorders>
          </w:tcPr>
          <w:p w14:paraId="17C09377" w14:textId="77777777" w:rsidR="00A21E99" w:rsidRPr="00C45770" w:rsidRDefault="00A21E99" w:rsidP="00350DA0">
            <w:pPr>
              <w:pStyle w:val="NoSpacing"/>
              <w:rPr>
                <w:b/>
                <w:sz w:val="20"/>
              </w:rPr>
            </w:pPr>
            <w:r w:rsidRPr="00C45770">
              <w:rPr>
                <w:b/>
                <w:sz w:val="20"/>
              </w:rPr>
              <w:t>7013</w:t>
            </w:r>
          </w:p>
          <w:p w14:paraId="51E601B0" w14:textId="77777777" w:rsidR="00A21E99" w:rsidRPr="004F487B" w:rsidRDefault="00A21E99" w:rsidP="00350DA0">
            <w:pPr>
              <w:pStyle w:val="NoSpacing"/>
              <w:rPr>
                <w:sz w:val="20"/>
              </w:rPr>
            </w:pPr>
            <w:r>
              <w:rPr>
                <w:sz w:val="20"/>
              </w:rPr>
              <w:t>(</w:t>
            </w:r>
            <w:r w:rsidRPr="004F487B">
              <w:rPr>
                <w:sz w:val="20"/>
              </w:rPr>
              <w:t>7048</w:t>
            </w:r>
            <w:r>
              <w:rPr>
                <w:sz w:val="20"/>
              </w:rPr>
              <w:t>)</w:t>
            </w:r>
          </w:p>
          <w:p w14:paraId="7FDBA562" w14:textId="77777777" w:rsidR="00A21E99" w:rsidRPr="004F487B" w:rsidRDefault="00A21E99" w:rsidP="00350DA0">
            <w:pPr>
              <w:pStyle w:val="NoSpacing"/>
              <w:rPr>
                <w:sz w:val="20"/>
              </w:rPr>
            </w:pPr>
            <w:r w:rsidRPr="004F487B">
              <w:rPr>
                <w:sz w:val="20"/>
              </w:rPr>
              <w:t>[170]</w:t>
            </w:r>
          </w:p>
          <w:p w14:paraId="2864A8BF" w14:textId="77777777" w:rsidR="00A21E99" w:rsidRPr="004F487B" w:rsidRDefault="00A21E99" w:rsidP="00350DA0">
            <w:pPr>
              <w:pStyle w:val="NoSpacing"/>
              <w:rPr>
                <w:sz w:val="20"/>
              </w:rPr>
            </w:pPr>
            <w:r w:rsidRPr="004F487B">
              <w:rPr>
                <w:sz w:val="20"/>
              </w:rPr>
              <w:t>0.04 sec</w:t>
            </w:r>
          </w:p>
          <w:p w14:paraId="38AA82E0" w14:textId="77777777" w:rsidR="00A21E99" w:rsidRPr="004F487B" w:rsidRDefault="00A21E99" w:rsidP="00350DA0">
            <w:pPr>
              <w:pStyle w:val="NoSpacing"/>
              <w:rPr>
                <w:b/>
                <w:sz w:val="20"/>
              </w:rPr>
            </w:pPr>
            <w:r w:rsidRPr="004F487B">
              <w:rPr>
                <w:b/>
                <w:sz w:val="20"/>
              </w:rPr>
              <w:t>0.50%</w:t>
            </w:r>
          </w:p>
          <w:p w14:paraId="490BDCF4" w14:textId="006B9CE7" w:rsidR="00A21E99" w:rsidRPr="0005431A" w:rsidRDefault="00A21E99" w:rsidP="00057E82">
            <w:pPr>
              <w:pStyle w:val="NoSpacing"/>
              <w:rPr>
                <w:sz w:val="20"/>
                <w:lang w:val="en-IE"/>
              </w:rPr>
            </w:pPr>
            <w:r w:rsidRPr="004F487B">
              <w:rPr>
                <w:sz w:val="20"/>
              </w:rPr>
              <w:t>{0.83%}</w:t>
            </w:r>
          </w:p>
        </w:tc>
        <w:tc>
          <w:tcPr>
            <w:tcW w:w="1105" w:type="dxa"/>
            <w:tcBorders>
              <w:top w:val="single" w:sz="4" w:space="0" w:color="auto"/>
              <w:left w:val="nil"/>
              <w:bottom w:val="single" w:sz="4" w:space="0" w:color="auto"/>
              <w:right w:val="nil"/>
            </w:tcBorders>
          </w:tcPr>
          <w:p w14:paraId="29D3F632" w14:textId="77777777" w:rsidR="00A21E99" w:rsidRPr="00C45770" w:rsidRDefault="00A21E99" w:rsidP="00350DA0">
            <w:pPr>
              <w:pStyle w:val="NoSpacing"/>
              <w:rPr>
                <w:b/>
                <w:sz w:val="20"/>
              </w:rPr>
            </w:pPr>
            <w:r w:rsidRPr="00C45770">
              <w:rPr>
                <w:b/>
                <w:sz w:val="20"/>
              </w:rPr>
              <w:t>7013</w:t>
            </w:r>
          </w:p>
          <w:p w14:paraId="4398B2A2" w14:textId="77777777" w:rsidR="00A21E99" w:rsidRPr="004F487B" w:rsidRDefault="00A21E99" w:rsidP="00350DA0">
            <w:pPr>
              <w:pStyle w:val="NoSpacing"/>
              <w:rPr>
                <w:sz w:val="20"/>
              </w:rPr>
            </w:pPr>
            <w:r>
              <w:rPr>
                <w:sz w:val="20"/>
              </w:rPr>
              <w:t>(</w:t>
            </w:r>
            <w:r w:rsidRPr="004F487B">
              <w:rPr>
                <w:sz w:val="20"/>
              </w:rPr>
              <w:t>7013</w:t>
            </w:r>
            <w:r>
              <w:rPr>
                <w:sz w:val="20"/>
              </w:rPr>
              <w:t>)</w:t>
            </w:r>
          </w:p>
          <w:p w14:paraId="5409BBDB" w14:textId="77777777" w:rsidR="00A21E99" w:rsidRPr="004F487B" w:rsidRDefault="00A21E99" w:rsidP="00350DA0">
            <w:pPr>
              <w:pStyle w:val="NoSpacing"/>
              <w:rPr>
                <w:sz w:val="20"/>
              </w:rPr>
            </w:pPr>
            <w:r w:rsidRPr="004F487B">
              <w:rPr>
                <w:sz w:val="20"/>
              </w:rPr>
              <w:t>[78]</w:t>
            </w:r>
          </w:p>
          <w:p w14:paraId="14789395" w14:textId="77777777" w:rsidR="00A21E99" w:rsidRPr="004F487B" w:rsidRDefault="00A21E99" w:rsidP="00350DA0">
            <w:pPr>
              <w:pStyle w:val="NoSpacing"/>
              <w:rPr>
                <w:sz w:val="20"/>
              </w:rPr>
            </w:pPr>
            <w:r w:rsidRPr="004F487B">
              <w:rPr>
                <w:sz w:val="20"/>
              </w:rPr>
              <w:t>0.02 sec</w:t>
            </w:r>
          </w:p>
          <w:p w14:paraId="70C2787E" w14:textId="77777777" w:rsidR="00A21E99" w:rsidRPr="004F487B" w:rsidRDefault="00A21E99" w:rsidP="00350DA0">
            <w:pPr>
              <w:pStyle w:val="NoSpacing"/>
              <w:rPr>
                <w:b/>
                <w:sz w:val="20"/>
              </w:rPr>
            </w:pPr>
            <w:r w:rsidRPr="004F487B">
              <w:rPr>
                <w:b/>
                <w:sz w:val="20"/>
              </w:rPr>
              <w:t>0.00%</w:t>
            </w:r>
          </w:p>
          <w:p w14:paraId="76B97CB8" w14:textId="6F9570E8" w:rsidR="00A21E99" w:rsidRPr="0005431A" w:rsidRDefault="00A21E99" w:rsidP="00057E82">
            <w:pPr>
              <w:pStyle w:val="NoSpacing"/>
              <w:rPr>
                <w:sz w:val="20"/>
                <w:lang w:val="en-IE"/>
              </w:rPr>
            </w:pPr>
            <w:r w:rsidRPr="004F487B">
              <w:rPr>
                <w:sz w:val="20"/>
              </w:rPr>
              <w:t>{0.14%}</w:t>
            </w:r>
          </w:p>
        </w:tc>
        <w:tc>
          <w:tcPr>
            <w:tcW w:w="1025" w:type="dxa"/>
            <w:tcBorders>
              <w:top w:val="single" w:sz="4" w:space="0" w:color="auto"/>
              <w:left w:val="nil"/>
              <w:bottom w:val="single" w:sz="4" w:space="0" w:color="auto"/>
              <w:right w:val="nil"/>
            </w:tcBorders>
          </w:tcPr>
          <w:p w14:paraId="117CD779" w14:textId="77777777" w:rsidR="00A21E99" w:rsidRPr="00C45770" w:rsidRDefault="00A21E99" w:rsidP="00350DA0">
            <w:pPr>
              <w:pStyle w:val="NoSpacing"/>
              <w:rPr>
                <w:b/>
                <w:sz w:val="20"/>
              </w:rPr>
            </w:pPr>
            <w:r w:rsidRPr="00C45770">
              <w:rPr>
                <w:b/>
                <w:sz w:val="20"/>
              </w:rPr>
              <w:t>7013</w:t>
            </w:r>
          </w:p>
          <w:p w14:paraId="7D62E4D1" w14:textId="77777777" w:rsidR="00A21E99" w:rsidRPr="004F487B" w:rsidRDefault="00A21E99" w:rsidP="00350DA0">
            <w:pPr>
              <w:pStyle w:val="NoSpacing"/>
              <w:rPr>
                <w:sz w:val="20"/>
              </w:rPr>
            </w:pPr>
            <w:r>
              <w:rPr>
                <w:sz w:val="20"/>
              </w:rPr>
              <w:t>(7013)</w:t>
            </w:r>
          </w:p>
          <w:p w14:paraId="55F1180A" w14:textId="77777777" w:rsidR="00A21E99" w:rsidRPr="004F487B" w:rsidRDefault="00A21E99" w:rsidP="00350DA0">
            <w:pPr>
              <w:pStyle w:val="NoSpacing"/>
              <w:rPr>
                <w:sz w:val="20"/>
              </w:rPr>
            </w:pPr>
            <w:r w:rsidRPr="004F487B">
              <w:rPr>
                <w:sz w:val="20"/>
              </w:rPr>
              <w:t>[78]</w:t>
            </w:r>
          </w:p>
          <w:p w14:paraId="1D342A0D" w14:textId="77777777" w:rsidR="00A21E99" w:rsidRPr="004F487B" w:rsidRDefault="00A21E99" w:rsidP="00350DA0">
            <w:pPr>
              <w:pStyle w:val="NoSpacing"/>
              <w:rPr>
                <w:sz w:val="20"/>
              </w:rPr>
            </w:pPr>
            <w:r w:rsidRPr="004F487B">
              <w:rPr>
                <w:sz w:val="20"/>
              </w:rPr>
              <w:t>0.02 sec</w:t>
            </w:r>
          </w:p>
          <w:p w14:paraId="753DF635" w14:textId="77777777" w:rsidR="00A21E99" w:rsidRPr="004F487B" w:rsidRDefault="00A21E99" w:rsidP="00350DA0">
            <w:pPr>
              <w:pStyle w:val="NoSpacing"/>
              <w:rPr>
                <w:b/>
                <w:sz w:val="20"/>
              </w:rPr>
            </w:pPr>
            <w:r w:rsidRPr="004F487B">
              <w:rPr>
                <w:b/>
                <w:sz w:val="20"/>
              </w:rPr>
              <w:t>0.00%</w:t>
            </w:r>
          </w:p>
          <w:p w14:paraId="2B9E19F9" w14:textId="651B4603" w:rsidR="00A21E99" w:rsidRPr="0005431A" w:rsidRDefault="00A21E99" w:rsidP="00057E82">
            <w:pPr>
              <w:pStyle w:val="NoSpacing"/>
              <w:rPr>
                <w:sz w:val="20"/>
                <w:lang w:val="en-IE"/>
              </w:rPr>
            </w:pPr>
            <w:r w:rsidRPr="004F487B">
              <w:rPr>
                <w:sz w:val="20"/>
              </w:rPr>
              <w:t>{0.01%}</w:t>
            </w:r>
          </w:p>
        </w:tc>
        <w:tc>
          <w:tcPr>
            <w:tcW w:w="1025" w:type="dxa"/>
            <w:tcBorders>
              <w:top w:val="single" w:sz="4" w:space="0" w:color="auto"/>
              <w:left w:val="nil"/>
              <w:bottom w:val="single" w:sz="4" w:space="0" w:color="auto"/>
              <w:right w:val="nil"/>
            </w:tcBorders>
          </w:tcPr>
          <w:p w14:paraId="2C951263" w14:textId="77777777" w:rsidR="00A21E99" w:rsidRPr="00C45770" w:rsidRDefault="00A21E99" w:rsidP="00350DA0">
            <w:pPr>
              <w:pStyle w:val="NoSpacing"/>
              <w:rPr>
                <w:b/>
                <w:sz w:val="20"/>
              </w:rPr>
            </w:pPr>
            <w:r w:rsidRPr="00C45770">
              <w:rPr>
                <w:b/>
                <w:sz w:val="20"/>
              </w:rPr>
              <w:t>7013</w:t>
            </w:r>
          </w:p>
          <w:p w14:paraId="6DEF213A" w14:textId="77777777" w:rsidR="00A21E99" w:rsidRPr="004F487B" w:rsidRDefault="00A21E99" w:rsidP="00350DA0">
            <w:pPr>
              <w:pStyle w:val="NoSpacing"/>
              <w:rPr>
                <w:sz w:val="20"/>
              </w:rPr>
            </w:pPr>
            <w:r>
              <w:rPr>
                <w:sz w:val="20"/>
              </w:rPr>
              <w:t>(</w:t>
            </w:r>
            <w:r w:rsidRPr="004F487B">
              <w:rPr>
                <w:sz w:val="20"/>
              </w:rPr>
              <w:t>7082</w:t>
            </w:r>
            <w:r>
              <w:rPr>
                <w:sz w:val="20"/>
              </w:rPr>
              <w:t>)</w:t>
            </w:r>
          </w:p>
          <w:p w14:paraId="09DA8FEE" w14:textId="77777777" w:rsidR="00A21E99" w:rsidRPr="004F487B" w:rsidRDefault="00A21E99" w:rsidP="00350DA0">
            <w:pPr>
              <w:pStyle w:val="NoSpacing"/>
              <w:rPr>
                <w:sz w:val="20"/>
              </w:rPr>
            </w:pPr>
            <w:r w:rsidRPr="004F487B">
              <w:rPr>
                <w:sz w:val="20"/>
              </w:rPr>
              <w:t>[200]</w:t>
            </w:r>
          </w:p>
          <w:p w14:paraId="20D0597B" w14:textId="77777777" w:rsidR="00A21E99" w:rsidRPr="004F487B" w:rsidRDefault="00A21E99" w:rsidP="00350DA0">
            <w:pPr>
              <w:pStyle w:val="NoSpacing"/>
              <w:rPr>
                <w:sz w:val="20"/>
              </w:rPr>
            </w:pPr>
            <w:r w:rsidRPr="004F487B">
              <w:rPr>
                <w:sz w:val="20"/>
              </w:rPr>
              <w:t>0.14 sec</w:t>
            </w:r>
          </w:p>
          <w:p w14:paraId="74058A1D" w14:textId="77777777" w:rsidR="00A21E99" w:rsidRPr="004F487B" w:rsidRDefault="00A21E99" w:rsidP="00350DA0">
            <w:pPr>
              <w:pStyle w:val="NoSpacing"/>
              <w:rPr>
                <w:sz w:val="20"/>
              </w:rPr>
            </w:pPr>
            <w:r w:rsidRPr="004F487B">
              <w:rPr>
                <w:sz w:val="20"/>
              </w:rPr>
              <w:t>0.99%</w:t>
            </w:r>
          </w:p>
          <w:p w14:paraId="143C8CF4" w14:textId="139070DA" w:rsidR="00A21E99" w:rsidRPr="0005431A" w:rsidRDefault="00A21E99" w:rsidP="00057E82">
            <w:pPr>
              <w:pStyle w:val="NoSpacing"/>
              <w:rPr>
                <w:sz w:val="20"/>
                <w:lang w:val="en-IE"/>
              </w:rPr>
            </w:pPr>
            <w:r w:rsidRPr="002730C1">
              <w:rPr>
                <w:b/>
                <w:sz w:val="20"/>
              </w:rPr>
              <w:t>{0.78%}</w:t>
            </w:r>
          </w:p>
        </w:tc>
        <w:tc>
          <w:tcPr>
            <w:tcW w:w="1097" w:type="dxa"/>
            <w:tcBorders>
              <w:top w:val="single" w:sz="4" w:space="0" w:color="auto"/>
              <w:left w:val="nil"/>
              <w:bottom w:val="single" w:sz="4" w:space="0" w:color="auto"/>
              <w:right w:val="nil"/>
            </w:tcBorders>
          </w:tcPr>
          <w:p w14:paraId="4499BA92" w14:textId="77777777" w:rsidR="00A21E99" w:rsidRPr="00C45770" w:rsidRDefault="00A21E99" w:rsidP="00350DA0">
            <w:pPr>
              <w:pStyle w:val="NoSpacing"/>
              <w:rPr>
                <w:b/>
                <w:sz w:val="20"/>
              </w:rPr>
            </w:pPr>
            <w:r w:rsidRPr="00C45770">
              <w:rPr>
                <w:b/>
                <w:sz w:val="20"/>
              </w:rPr>
              <w:t>7013</w:t>
            </w:r>
          </w:p>
          <w:p w14:paraId="5897586A" w14:textId="77777777" w:rsidR="00A21E99" w:rsidRPr="004F487B" w:rsidRDefault="00A21E99" w:rsidP="00350DA0">
            <w:pPr>
              <w:pStyle w:val="NoSpacing"/>
              <w:rPr>
                <w:sz w:val="20"/>
              </w:rPr>
            </w:pPr>
            <w:r>
              <w:rPr>
                <w:sz w:val="20"/>
              </w:rPr>
              <w:t>(</w:t>
            </w:r>
            <w:r w:rsidRPr="004F487B">
              <w:rPr>
                <w:sz w:val="20"/>
              </w:rPr>
              <w:t>7013</w:t>
            </w:r>
            <w:r>
              <w:rPr>
                <w:sz w:val="20"/>
              </w:rPr>
              <w:t>)</w:t>
            </w:r>
          </w:p>
          <w:p w14:paraId="4127D17F" w14:textId="77777777" w:rsidR="00A21E99" w:rsidRPr="004F487B" w:rsidRDefault="00A21E99" w:rsidP="00350DA0">
            <w:pPr>
              <w:pStyle w:val="NoSpacing"/>
              <w:rPr>
                <w:sz w:val="20"/>
              </w:rPr>
            </w:pPr>
            <w:r w:rsidRPr="004F487B">
              <w:rPr>
                <w:sz w:val="20"/>
              </w:rPr>
              <w:t>[449]</w:t>
            </w:r>
          </w:p>
          <w:p w14:paraId="2F9CB9B3" w14:textId="77777777" w:rsidR="00A21E99" w:rsidRPr="004F487B" w:rsidRDefault="00A21E99" w:rsidP="00350DA0">
            <w:pPr>
              <w:pStyle w:val="NoSpacing"/>
              <w:rPr>
                <w:sz w:val="20"/>
              </w:rPr>
            </w:pPr>
            <w:r w:rsidRPr="004F487B">
              <w:rPr>
                <w:sz w:val="20"/>
              </w:rPr>
              <w:t>0.07 sec</w:t>
            </w:r>
          </w:p>
          <w:p w14:paraId="2A8CC339" w14:textId="77777777" w:rsidR="00A21E99" w:rsidRPr="004F487B" w:rsidRDefault="00A21E99" w:rsidP="00350DA0">
            <w:pPr>
              <w:pStyle w:val="NoSpacing"/>
              <w:rPr>
                <w:b/>
                <w:sz w:val="20"/>
              </w:rPr>
            </w:pPr>
            <w:r w:rsidRPr="004F487B">
              <w:rPr>
                <w:b/>
                <w:sz w:val="20"/>
              </w:rPr>
              <w:t>0.00%</w:t>
            </w:r>
          </w:p>
          <w:p w14:paraId="5C3584EC" w14:textId="752A2836" w:rsidR="00A21E99" w:rsidRPr="0005431A" w:rsidRDefault="00A21E99" w:rsidP="00057E82">
            <w:pPr>
              <w:pStyle w:val="NoSpacing"/>
              <w:rPr>
                <w:sz w:val="20"/>
                <w:lang w:val="en-IE"/>
              </w:rPr>
            </w:pPr>
            <w:r w:rsidRPr="004F487B">
              <w:rPr>
                <w:sz w:val="20"/>
              </w:rPr>
              <w:t>{0.93%}</w:t>
            </w:r>
          </w:p>
        </w:tc>
        <w:tc>
          <w:tcPr>
            <w:tcW w:w="961" w:type="dxa"/>
            <w:tcBorders>
              <w:top w:val="single" w:sz="4" w:space="0" w:color="auto"/>
              <w:left w:val="nil"/>
              <w:bottom w:val="single" w:sz="4" w:space="0" w:color="auto"/>
              <w:right w:val="nil"/>
            </w:tcBorders>
          </w:tcPr>
          <w:p w14:paraId="0C393C36" w14:textId="0870F202" w:rsidR="00A21E99" w:rsidRPr="0005431A" w:rsidRDefault="00A21E99" w:rsidP="00057E82">
            <w:pPr>
              <w:pStyle w:val="NoSpacing"/>
              <w:rPr>
                <w:sz w:val="20"/>
                <w:lang w:val="en-IE"/>
              </w:rPr>
            </w:pPr>
            <w:r w:rsidRPr="004F487B">
              <w:rPr>
                <w:sz w:val="20"/>
              </w:rPr>
              <w:t>7013</w:t>
            </w:r>
          </w:p>
        </w:tc>
      </w:tr>
      <w:tr w:rsidR="00A21E99" w:rsidRPr="0005431A" w14:paraId="569757BA" w14:textId="77777777" w:rsidTr="00A21E99">
        <w:tc>
          <w:tcPr>
            <w:tcW w:w="1192" w:type="dxa"/>
            <w:tcBorders>
              <w:top w:val="single" w:sz="4" w:space="0" w:color="auto"/>
              <w:left w:val="nil"/>
              <w:bottom w:val="single" w:sz="4" w:space="0" w:color="auto"/>
              <w:right w:val="nil"/>
            </w:tcBorders>
          </w:tcPr>
          <w:p w14:paraId="26A01E05" w14:textId="68036D00" w:rsidR="00A21E99" w:rsidRPr="00A21E99" w:rsidRDefault="00A21E99" w:rsidP="00057E82">
            <w:pPr>
              <w:pStyle w:val="NoSpacing"/>
              <w:rPr>
                <w:sz w:val="20"/>
                <w:lang w:val="en-IE"/>
              </w:rPr>
            </w:pPr>
            <w:r w:rsidRPr="00A21E99">
              <w:rPr>
                <w:sz w:val="20"/>
              </w:rPr>
              <w:t>Eil51</w:t>
            </w:r>
          </w:p>
        </w:tc>
        <w:tc>
          <w:tcPr>
            <w:tcW w:w="1097" w:type="dxa"/>
            <w:tcBorders>
              <w:top w:val="single" w:sz="4" w:space="0" w:color="auto"/>
              <w:left w:val="nil"/>
              <w:bottom w:val="single" w:sz="4" w:space="0" w:color="auto"/>
              <w:right w:val="nil"/>
            </w:tcBorders>
          </w:tcPr>
          <w:p w14:paraId="5ECC9608" w14:textId="77777777" w:rsidR="00A21E99" w:rsidRPr="004F487B" w:rsidRDefault="00A21E99" w:rsidP="00350DA0">
            <w:pPr>
              <w:pStyle w:val="NoSpacing"/>
              <w:rPr>
                <w:sz w:val="20"/>
              </w:rPr>
            </w:pPr>
            <w:r w:rsidRPr="004F487B">
              <w:rPr>
                <w:sz w:val="20"/>
              </w:rPr>
              <w:t>430</w:t>
            </w:r>
          </w:p>
          <w:p w14:paraId="69A49588" w14:textId="77777777" w:rsidR="00A21E99" w:rsidRPr="004F487B" w:rsidRDefault="00A21E99" w:rsidP="00350DA0">
            <w:pPr>
              <w:pStyle w:val="NoSpacing"/>
              <w:rPr>
                <w:sz w:val="20"/>
              </w:rPr>
            </w:pPr>
            <w:r>
              <w:rPr>
                <w:sz w:val="20"/>
              </w:rPr>
              <w:t>(</w:t>
            </w:r>
            <w:r w:rsidRPr="004F487B">
              <w:rPr>
                <w:sz w:val="20"/>
              </w:rPr>
              <w:t>438</w:t>
            </w:r>
            <w:r>
              <w:rPr>
                <w:sz w:val="20"/>
              </w:rPr>
              <w:t>)</w:t>
            </w:r>
          </w:p>
          <w:p w14:paraId="6A09806F" w14:textId="77777777" w:rsidR="00A21E99" w:rsidRPr="004F487B" w:rsidRDefault="00A21E99" w:rsidP="00350DA0">
            <w:pPr>
              <w:pStyle w:val="NoSpacing"/>
              <w:rPr>
                <w:sz w:val="20"/>
              </w:rPr>
            </w:pPr>
            <w:r w:rsidRPr="004F487B">
              <w:rPr>
                <w:sz w:val="20"/>
              </w:rPr>
              <w:t>[190]</w:t>
            </w:r>
          </w:p>
          <w:p w14:paraId="09911019" w14:textId="77777777" w:rsidR="00A21E99" w:rsidRPr="004F487B" w:rsidRDefault="00A21E99" w:rsidP="00350DA0">
            <w:pPr>
              <w:pStyle w:val="NoSpacing"/>
              <w:rPr>
                <w:sz w:val="20"/>
              </w:rPr>
            </w:pPr>
            <w:r w:rsidRPr="004F487B">
              <w:rPr>
                <w:sz w:val="20"/>
              </w:rPr>
              <w:t>0.48 sec</w:t>
            </w:r>
          </w:p>
          <w:p w14:paraId="1D234688" w14:textId="77777777" w:rsidR="00A21E99" w:rsidRPr="004F487B" w:rsidRDefault="00A21E99" w:rsidP="00350DA0">
            <w:pPr>
              <w:pStyle w:val="NoSpacing"/>
              <w:rPr>
                <w:b/>
                <w:sz w:val="20"/>
              </w:rPr>
            </w:pPr>
            <w:r w:rsidRPr="004F487B">
              <w:rPr>
                <w:b/>
                <w:sz w:val="20"/>
              </w:rPr>
              <w:t>3.00%</w:t>
            </w:r>
          </w:p>
          <w:p w14:paraId="542D5BE4" w14:textId="6D5592C4" w:rsidR="00A21E99" w:rsidRPr="0005431A" w:rsidRDefault="00A21E99" w:rsidP="00057E82">
            <w:pPr>
              <w:pStyle w:val="NoSpacing"/>
              <w:rPr>
                <w:sz w:val="20"/>
                <w:lang w:val="en-IE"/>
              </w:rPr>
            </w:pPr>
            <w:r w:rsidRPr="004F487B">
              <w:rPr>
                <w:sz w:val="20"/>
              </w:rPr>
              <w:t>{6.12%</w:t>
            </w:r>
            <w:r>
              <w:rPr>
                <w:sz w:val="20"/>
              </w:rPr>
              <w:t>}</w:t>
            </w:r>
          </w:p>
        </w:tc>
        <w:tc>
          <w:tcPr>
            <w:tcW w:w="1105" w:type="dxa"/>
            <w:tcBorders>
              <w:top w:val="single" w:sz="4" w:space="0" w:color="auto"/>
              <w:left w:val="nil"/>
              <w:bottom w:val="single" w:sz="4" w:space="0" w:color="auto"/>
              <w:right w:val="nil"/>
            </w:tcBorders>
          </w:tcPr>
          <w:p w14:paraId="3286DB24" w14:textId="77777777" w:rsidR="00A21E99" w:rsidRPr="004F487B" w:rsidRDefault="00A21E99" w:rsidP="00350DA0">
            <w:pPr>
              <w:pStyle w:val="NoSpacing"/>
              <w:rPr>
                <w:sz w:val="20"/>
              </w:rPr>
            </w:pPr>
            <w:r w:rsidRPr="004F487B">
              <w:rPr>
                <w:sz w:val="20"/>
              </w:rPr>
              <w:t>431</w:t>
            </w:r>
          </w:p>
          <w:p w14:paraId="7A91C4FF" w14:textId="77777777" w:rsidR="00A21E99" w:rsidRPr="004F487B" w:rsidRDefault="00A21E99" w:rsidP="00350DA0">
            <w:pPr>
              <w:pStyle w:val="NoSpacing"/>
              <w:rPr>
                <w:sz w:val="20"/>
              </w:rPr>
            </w:pPr>
            <w:r>
              <w:rPr>
                <w:sz w:val="20"/>
              </w:rPr>
              <w:t>(</w:t>
            </w:r>
            <w:r w:rsidRPr="004F487B">
              <w:rPr>
                <w:sz w:val="20"/>
              </w:rPr>
              <w:t>431</w:t>
            </w:r>
            <w:r>
              <w:rPr>
                <w:sz w:val="20"/>
              </w:rPr>
              <w:t>)</w:t>
            </w:r>
          </w:p>
          <w:p w14:paraId="453F716F" w14:textId="77777777" w:rsidR="00A21E99" w:rsidRPr="004F487B" w:rsidRDefault="00A21E99" w:rsidP="00350DA0">
            <w:pPr>
              <w:pStyle w:val="NoSpacing"/>
              <w:rPr>
                <w:sz w:val="20"/>
              </w:rPr>
            </w:pPr>
            <w:r w:rsidRPr="004F487B">
              <w:rPr>
                <w:sz w:val="20"/>
              </w:rPr>
              <w:t>[136]</w:t>
            </w:r>
          </w:p>
          <w:p w14:paraId="2DEF8079" w14:textId="77777777" w:rsidR="00A21E99" w:rsidRPr="004F487B" w:rsidRDefault="00A21E99" w:rsidP="00350DA0">
            <w:pPr>
              <w:pStyle w:val="NoSpacing"/>
              <w:rPr>
                <w:sz w:val="20"/>
              </w:rPr>
            </w:pPr>
            <w:r w:rsidRPr="004F487B">
              <w:rPr>
                <w:sz w:val="20"/>
              </w:rPr>
              <w:t>0.33 sec</w:t>
            </w:r>
          </w:p>
          <w:p w14:paraId="582070EE" w14:textId="77777777" w:rsidR="00A21E99" w:rsidRPr="004F487B" w:rsidRDefault="00A21E99" w:rsidP="00350DA0">
            <w:pPr>
              <w:pStyle w:val="NoSpacing"/>
              <w:rPr>
                <w:b/>
                <w:sz w:val="20"/>
              </w:rPr>
            </w:pPr>
            <w:r w:rsidRPr="004F487B">
              <w:rPr>
                <w:b/>
                <w:sz w:val="20"/>
              </w:rPr>
              <w:t>1.38%</w:t>
            </w:r>
          </w:p>
          <w:p w14:paraId="1744C271" w14:textId="6F994588" w:rsidR="00A21E99" w:rsidRPr="0005431A" w:rsidRDefault="00A21E99" w:rsidP="00057E82">
            <w:pPr>
              <w:pStyle w:val="NoSpacing"/>
              <w:rPr>
                <w:sz w:val="20"/>
                <w:lang w:val="en-IE"/>
              </w:rPr>
            </w:pPr>
            <w:r w:rsidRPr="004F487B">
              <w:rPr>
                <w:sz w:val="20"/>
              </w:rPr>
              <w:t>{1.97%</w:t>
            </w:r>
            <w:r>
              <w:rPr>
                <w:sz w:val="20"/>
              </w:rPr>
              <w:t>}</w:t>
            </w:r>
          </w:p>
        </w:tc>
        <w:tc>
          <w:tcPr>
            <w:tcW w:w="1105" w:type="dxa"/>
            <w:tcBorders>
              <w:top w:val="single" w:sz="4" w:space="0" w:color="auto"/>
              <w:left w:val="nil"/>
              <w:bottom w:val="single" w:sz="4" w:space="0" w:color="auto"/>
              <w:right w:val="nil"/>
            </w:tcBorders>
          </w:tcPr>
          <w:p w14:paraId="2A71992F" w14:textId="77777777" w:rsidR="00A21E99" w:rsidRPr="004F487B" w:rsidRDefault="00A21E99" w:rsidP="00350DA0">
            <w:pPr>
              <w:pStyle w:val="NoSpacing"/>
              <w:rPr>
                <w:sz w:val="20"/>
              </w:rPr>
            </w:pPr>
            <w:r w:rsidRPr="004F487B">
              <w:rPr>
                <w:sz w:val="20"/>
              </w:rPr>
              <w:t>430</w:t>
            </w:r>
          </w:p>
          <w:p w14:paraId="630E77BD" w14:textId="77777777" w:rsidR="00A21E99" w:rsidRPr="004F487B" w:rsidRDefault="00A21E99" w:rsidP="00350DA0">
            <w:pPr>
              <w:pStyle w:val="NoSpacing"/>
              <w:rPr>
                <w:sz w:val="20"/>
              </w:rPr>
            </w:pPr>
            <w:r>
              <w:rPr>
                <w:sz w:val="20"/>
              </w:rPr>
              <w:t>(</w:t>
            </w:r>
            <w:r w:rsidRPr="004F487B">
              <w:rPr>
                <w:sz w:val="20"/>
              </w:rPr>
              <w:t>435</w:t>
            </w:r>
            <w:r>
              <w:rPr>
                <w:sz w:val="20"/>
              </w:rPr>
              <w:t>)</w:t>
            </w:r>
          </w:p>
          <w:p w14:paraId="3D147B6E" w14:textId="77777777" w:rsidR="00A21E99" w:rsidRPr="004F487B" w:rsidRDefault="00A21E99" w:rsidP="00350DA0">
            <w:pPr>
              <w:pStyle w:val="NoSpacing"/>
              <w:rPr>
                <w:sz w:val="20"/>
              </w:rPr>
            </w:pPr>
            <w:r w:rsidRPr="004F487B">
              <w:rPr>
                <w:sz w:val="20"/>
              </w:rPr>
              <w:t>[159]</w:t>
            </w:r>
          </w:p>
          <w:p w14:paraId="55D008C5" w14:textId="77777777" w:rsidR="00A21E99" w:rsidRPr="004F487B" w:rsidRDefault="00A21E99" w:rsidP="00350DA0">
            <w:pPr>
              <w:pStyle w:val="NoSpacing"/>
              <w:rPr>
                <w:sz w:val="20"/>
              </w:rPr>
            </w:pPr>
            <w:r w:rsidRPr="004F487B">
              <w:rPr>
                <w:sz w:val="20"/>
              </w:rPr>
              <w:t>0.44 sec</w:t>
            </w:r>
          </w:p>
          <w:p w14:paraId="28ED574B" w14:textId="77777777" w:rsidR="00A21E99" w:rsidRPr="004F487B" w:rsidRDefault="00A21E99" w:rsidP="00350DA0">
            <w:pPr>
              <w:pStyle w:val="NoSpacing"/>
              <w:rPr>
                <w:b/>
                <w:sz w:val="20"/>
              </w:rPr>
            </w:pPr>
            <w:r w:rsidRPr="004F487B">
              <w:rPr>
                <w:b/>
                <w:sz w:val="20"/>
              </w:rPr>
              <w:t>2.14%</w:t>
            </w:r>
          </w:p>
          <w:p w14:paraId="7E537E37" w14:textId="343A9709" w:rsidR="00A21E99" w:rsidRPr="0005431A" w:rsidRDefault="00A21E99" w:rsidP="00057E82">
            <w:pPr>
              <w:pStyle w:val="NoSpacing"/>
              <w:rPr>
                <w:sz w:val="20"/>
                <w:lang w:val="en-IE"/>
              </w:rPr>
            </w:pPr>
            <w:r w:rsidRPr="004F487B">
              <w:rPr>
                <w:sz w:val="20"/>
              </w:rPr>
              <w:t>{1.64%</w:t>
            </w:r>
            <w:r>
              <w:rPr>
                <w:sz w:val="20"/>
              </w:rPr>
              <w:t>}</w:t>
            </w:r>
          </w:p>
        </w:tc>
        <w:tc>
          <w:tcPr>
            <w:tcW w:w="1025" w:type="dxa"/>
            <w:tcBorders>
              <w:top w:val="single" w:sz="4" w:space="0" w:color="auto"/>
              <w:left w:val="nil"/>
              <w:bottom w:val="single" w:sz="4" w:space="0" w:color="auto"/>
              <w:right w:val="nil"/>
            </w:tcBorders>
          </w:tcPr>
          <w:p w14:paraId="78834B9D" w14:textId="77777777" w:rsidR="00A21E99" w:rsidRPr="007C7923" w:rsidRDefault="00A21E99" w:rsidP="00350DA0">
            <w:pPr>
              <w:pStyle w:val="NoSpacing"/>
              <w:rPr>
                <w:b/>
                <w:sz w:val="20"/>
              </w:rPr>
            </w:pPr>
            <w:r w:rsidRPr="007C7923">
              <w:rPr>
                <w:b/>
                <w:sz w:val="20"/>
              </w:rPr>
              <w:t>426</w:t>
            </w:r>
          </w:p>
          <w:p w14:paraId="5FF8CCD4" w14:textId="77777777" w:rsidR="00A21E99" w:rsidRPr="004F487B" w:rsidRDefault="00A21E99" w:rsidP="00350DA0">
            <w:pPr>
              <w:pStyle w:val="NoSpacing"/>
              <w:rPr>
                <w:sz w:val="20"/>
              </w:rPr>
            </w:pPr>
            <w:r>
              <w:rPr>
                <w:sz w:val="20"/>
              </w:rPr>
              <w:t>(</w:t>
            </w:r>
            <w:r w:rsidRPr="004F487B">
              <w:rPr>
                <w:sz w:val="20"/>
              </w:rPr>
              <w:t>428</w:t>
            </w:r>
            <w:r>
              <w:rPr>
                <w:sz w:val="20"/>
              </w:rPr>
              <w:t>)</w:t>
            </w:r>
          </w:p>
          <w:p w14:paraId="66D6D886" w14:textId="77777777" w:rsidR="00A21E99" w:rsidRPr="004F487B" w:rsidRDefault="00A21E99" w:rsidP="00350DA0">
            <w:pPr>
              <w:pStyle w:val="NoSpacing"/>
              <w:rPr>
                <w:sz w:val="20"/>
              </w:rPr>
            </w:pPr>
            <w:r w:rsidRPr="004F487B">
              <w:rPr>
                <w:sz w:val="20"/>
              </w:rPr>
              <w:t>[96]</w:t>
            </w:r>
          </w:p>
          <w:p w14:paraId="5B3D8204" w14:textId="77777777" w:rsidR="00A21E99" w:rsidRPr="004F487B" w:rsidRDefault="00A21E99" w:rsidP="00350DA0">
            <w:pPr>
              <w:pStyle w:val="NoSpacing"/>
              <w:rPr>
                <w:sz w:val="20"/>
              </w:rPr>
            </w:pPr>
            <w:r w:rsidRPr="004F487B">
              <w:rPr>
                <w:sz w:val="20"/>
              </w:rPr>
              <w:t>0.30 sec</w:t>
            </w:r>
          </w:p>
          <w:p w14:paraId="61B1BE86" w14:textId="77777777" w:rsidR="00A21E99" w:rsidRPr="004F487B" w:rsidRDefault="00A21E99" w:rsidP="00350DA0">
            <w:pPr>
              <w:pStyle w:val="NoSpacing"/>
              <w:rPr>
                <w:b/>
                <w:sz w:val="20"/>
              </w:rPr>
            </w:pPr>
            <w:r w:rsidRPr="004F487B">
              <w:rPr>
                <w:b/>
                <w:sz w:val="20"/>
              </w:rPr>
              <w:t>0.59%</w:t>
            </w:r>
          </w:p>
          <w:p w14:paraId="17ADCEC3" w14:textId="7AE70A2B" w:rsidR="00A21E99" w:rsidRPr="0005431A" w:rsidRDefault="00A21E99" w:rsidP="00057E82">
            <w:pPr>
              <w:pStyle w:val="NoSpacing"/>
              <w:rPr>
                <w:sz w:val="20"/>
                <w:lang w:val="en-IE"/>
              </w:rPr>
            </w:pPr>
            <w:r w:rsidRPr="004F487B">
              <w:rPr>
                <w:sz w:val="20"/>
              </w:rPr>
              <w:t>{0.91%</w:t>
            </w:r>
            <w:r>
              <w:rPr>
                <w:sz w:val="20"/>
              </w:rPr>
              <w:t>}</w:t>
            </w:r>
          </w:p>
        </w:tc>
        <w:tc>
          <w:tcPr>
            <w:tcW w:w="1025" w:type="dxa"/>
            <w:tcBorders>
              <w:top w:val="single" w:sz="4" w:space="0" w:color="auto"/>
              <w:left w:val="nil"/>
              <w:bottom w:val="single" w:sz="4" w:space="0" w:color="auto"/>
              <w:right w:val="nil"/>
            </w:tcBorders>
          </w:tcPr>
          <w:p w14:paraId="0C7E1E9E" w14:textId="77777777" w:rsidR="00A21E99" w:rsidRPr="004F487B" w:rsidRDefault="00A21E99" w:rsidP="00350DA0">
            <w:pPr>
              <w:pStyle w:val="NoSpacing"/>
              <w:rPr>
                <w:sz w:val="20"/>
              </w:rPr>
            </w:pPr>
            <w:r w:rsidRPr="004F487B">
              <w:rPr>
                <w:sz w:val="20"/>
              </w:rPr>
              <w:t>427</w:t>
            </w:r>
          </w:p>
          <w:p w14:paraId="5D6944C6" w14:textId="77777777" w:rsidR="00A21E99" w:rsidRPr="004F487B" w:rsidRDefault="00A21E99" w:rsidP="00350DA0">
            <w:pPr>
              <w:pStyle w:val="NoSpacing"/>
              <w:rPr>
                <w:sz w:val="20"/>
              </w:rPr>
            </w:pPr>
            <w:r>
              <w:rPr>
                <w:sz w:val="20"/>
              </w:rPr>
              <w:t>(</w:t>
            </w:r>
            <w:r w:rsidRPr="004F487B">
              <w:rPr>
                <w:sz w:val="20"/>
              </w:rPr>
              <w:t>429</w:t>
            </w:r>
            <w:r>
              <w:rPr>
                <w:sz w:val="20"/>
              </w:rPr>
              <w:t>)</w:t>
            </w:r>
          </w:p>
          <w:p w14:paraId="2A8054AB" w14:textId="77777777" w:rsidR="00A21E99" w:rsidRPr="004F487B" w:rsidRDefault="00A21E99" w:rsidP="00350DA0">
            <w:pPr>
              <w:pStyle w:val="NoSpacing"/>
              <w:rPr>
                <w:sz w:val="20"/>
              </w:rPr>
            </w:pPr>
            <w:r w:rsidRPr="004F487B">
              <w:rPr>
                <w:sz w:val="20"/>
              </w:rPr>
              <w:t>[145]</w:t>
            </w:r>
          </w:p>
          <w:p w14:paraId="183CFDD0" w14:textId="77777777" w:rsidR="00A21E99" w:rsidRPr="004F487B" w:rsidRDefault="00A21E99" w:rsidP="00350DA0">
            <w:pPr>
              <w:pStyle w:val="NoSpacing"/>
              <w:rPr>
                <w:sz w:val="20"/>
              </w:rPr>
            </w:pPr>
            <w:r w:rsidRPr="004F487B">
              <w:rPr>
                <w:sz w:val="20"/>
              </w:rPr>
              <w:t>0.67 sec</w:t>
            </w:r>
          </w:p>
          <w:p w14:paraId="76E1D84B" w14:textId="77777777" w:rsidR="00A21E99" w:rsidRPr="004F487B" w:rsidRDefault="00A21E99" w:rsidP="00350DA0">
            <w:pPr>
              <w:pStyle w:val="NoSpacing"/>
              <w:rPr>
                <w:b/>
                <w:sz w:val="20"/>
              </w:rPr>
            </w:pPr>
            <w:r w:rsidRPr="004F487B">
              <w:rPr>
                <w:b/>
                <w:sz w:val="20"/>
              </w:rPr>
              <w:t>0.70%</w:t>
            </w:r>
          </w:p>
          <w:p w14:paraId="01E1CDA2" w14:textId="5133BD3D" w:rsidR="00A21E99" w:rsidRPr="0005431A" w:rsidRDefault="00A21E99" w:rsidP="00057E82">
            <w:pPr>
              <w:pStyle w:val="NoSpacing"/>
              <w:rPr>
                <w:sz w:val="20"/>
                <w:lang w:val="en-IE"/>
              </w:rPr>
            </w:pPr>
            <w:r w:rsidRPr="004F487B">
              <w:rPr>
                <w:sz w:val="20"/>
              </w:rPr>
              <w:t>{1.22%</w:t>
            </w:r>
            <w:r>
              <w:rPr>
                <w:sz w:val="20"/>
              </w:rPr>
              <w:t>}</w:t>
            </w:r>
          </w:p>
        </w:tc>
        <w:tc>
          <w:tcPr>
            <w:tcW w:w="1097" w:type="dxa"/>
            <w:tcBorders>
              <w:top w:val="single" w:sz="4" w:space="0" w:color="auto"/>
              <w:left w:val="nil"/>
              <w:bottom w:val="single" w:sz="4" w:space="0" w:color="auto"/>
              <w:right w:val="nil"/>
            </w:tcBorders>
          </w:tcPr>
          <w:p w14:paraId="30CECFAB" w14:textId="77777777" w:rsidR="00A21E99" w:rsidRPr="004F487B" w:rsidRDefault="00A21E99" w:rsidP="00350DA0">
            <w:pPr>
              <w:pStyle w:val="NoSpacing"/>
              <w:rPr>
                <w:sz w:val="20"/>
              </w:rPr>
            </w:pPr>
            <w:r w:rsidRPr="004F487B">
              <w:rPr>
                <w:sz w:val="20"/>
              </w:rPr>
              <w:t>430</w:t>
            </w:r>
          </w:p>
          <w:p w14:paraId="09019DD4" w14:textId="77777777" w:rsidR="00A21E99" w:rsidRPr="004F487B" w:rsidRDefault="00A21E99" w:rsidP="00350DA0">
            <w:pPr>
              <w:pStyle w:val="NoSpacing"/>
              <w:rPr>
                <w:sz w:val="20"/>
              </w:rPr>
            </w:pPr>
            <w:r>
              <w:rPr>
                <w:sz w:val="20"/>
              </w:rPr>
              <w:t>(</w:t>
            </w:r>
            <w:r w:rsidRPr="004F487B">
              <w:rPr>
                <w:sz w:val="20"/>
              </w:rPr>
              <w:t>437</w:t>
            </w:r>
            <w:r>
              <w:rPr>
                <w:sz w:val="20"/>
              </w:rPr>
              <w:t>)</w:t>
            </w:r>
          </w:p>
          <w:p w14:paraId="1E10852A" w14:textId="77777777" w:rsidR="00A21E99" w:rsidRPr="004F487B" w:rsidRDefault="00A21E99" w:rsidP="00350DA0">
            <w:pPr>
              <w:pStyle w:val="NoSpacing"/>
              <w:rPr>
                <w:sz w:val="20"/>
              </w:rPr>
            </w:pPr>
            <w:r w:rsidRPr="004F487B">
              <w:rPr>
                <w:sz w:val="20"/>
              </w:rPr>
              <w:t>[1153]</w:t>
            </w:r>
          </w:p>
          <w:p w14:paraId="7AD16A1B" w14:textId="77777777" w:rsidR="00A21E99" w:rsidRPr="004F487B" w:rsidRDefault="00A21E99" w:rsidP="00350DA0">
            <w:pPr>
              <w:pStyle w:val="NoSpacing"/>
              <w:rPr>
                <w:sz w:val="20"/>
              </w:rPr>
            </w:pPr>
            <w:r w:rsidRPr="004F487B">
              <w:rPr>
                <w:sz w:val="20"/>
              </w:rPr>
              <w:t>0.91 sec</w:t>
            </w:r>
          </w:p>
          <w:p w14:paraId="4EE08372" w14:textId="77777777" w:rsidR="00A21E99" w:rsidRPr="004F487B" w:rsidRDefault="00A21E99" w:rsidP="00350DA0">
            <w:pPr>
              <w:pStyle w:val="NoSpacing"/>
              <w:rPr>
                <w:b/>
                <w:sz w:val="20"/>
              </w:rPr>
            </w:pPr>
            <w:r w:rsidRPr="004F487B">
              <w:rPr>
                <w:b/>
                <w:sz w:val="20"/>
              </w:rPr>
              <w:t>2.70%</w:t>
            </w:r>
          </w:p>
          <w:p w14:paraId="75C40AD7" w14:textId="161F8D00" w:rsidR="00A21E99" w:rsidRPr="0005431A" w:rsidRDefault="00A21E99" w:rsidP="00057E82">
            <w:pPr>
              <w:pStyle w:val="NoSpacing"/>
              <w:rPr>
                <w:sz w:val="20"/>
                <w:lang w:val="en-IE"/>
              </w:rPr>
            </w:pPr>
            <w:r w:rsidRPr="004F487B">
              <w:rPr>
                <w:sz w:val="20"/>
              </w:rPr>
              <w:t>{4.74%</w:t>
            </w:r>
            <w:r>
              <w:rPr>
                <w:sz w:val="20"/>
              </w:rPr>
              <w:t>}</w:t>
            </w:r>
          </w:p>
        </w:tc>
        <w:tc>
          <w:tcPr>
            <w:tcW w:w="961" w:type="dxa"/>
            <w:tcBorders>
              <w:top w:val="single" w:sz="4" w:space="0" w:color="auto"/>
              <w:left w:val="nil"/>
              <w:bottom w:val="single" w:sz="4" w:space="0" w:color="auto"/>
              <w:right w:val="nil"/>
            </w:tcBorders>
          </w:tcPr>
          <w:p w14:paraId="7CE0C94C" w14:textId="2EF32D12" w:rsidR="00A21E99" w:rsidRPr="0005431A" w:rsidRDefault="00A21E99" w:rsidP="00057E82">
            <w:pPr>
              <w:pStyle w:val="NoSpacing"/>
              <w:rPr>
                <w:sz w:val="20"/>
                <w:lang w:val="en-IE"/>
              </w:rPr>
            </w:pPr>
            <w:r w:rsidRPr="004F487B">
              <w:rPr>
                <w:sz w:val="20"/>
              </w:rPr>
              <w:t>426</w:t>
            </w:r>
          </w:p>
        </w:tc>
      </w:tr>
      <w:tr w:rsidR="00A21E99" w:rsidRPr="0005431A" w14:paraId="442060B0" w14:textId="77777777" w:rsidTr="00A21E99">
        <w:tc>
          <w:tcPr>
            <w:tcW w:w="1192" w:type="dxa"/>
            <w:tcBorders>
              <w:top w:val="single" w:sz="4" w:space="0" w:color="auto"/>
              <w:bottom w:val="single" w:sz="4" w:space="0" w:color="auto"/>
            </w:tcBorders>
          </w:tcPr>
          <w:p w14:paraId="070D62CD" w14:textId="1D6B816D" w:rsidR="00A21E99" w:rsidRPr="00A21E99" w:rsidRDefault="00A21E99" w:rsidP="00057E82">
            <w:pPr>
              <w:pStyle w:val="NoSpacing"/>
              <w:rPr>
                <w:sz w:val="20"/>
                <w:lang w:val="en-IE"/>
              </w:rPr>
            </w:pPr>
            <w:r w:rsidRPr="00A21E99">
              <w:rPr>
                <w:sz w:val="20"/>
              </w:rPr>
              <w:t>Berlin52</w:t>
            </w:r>
          </w:p>
        </w:tc>
        <w:tc>
          <w:tcPr>
            <w:tcW w:w="1097" w:type="dxa"/>
            <w:tcBorders>
              <w:top w:val="single" w:sz="4" w:space="0" w:color="auto"/>
              <w:bottom w:val="single" w:sz="4" w:space="0" w:color="auto"/>
            </w:tcBorders>
          </w:tcPr>
          <w:p w14:paraId="7F2C03CE" w14:textId="77777777" w:rsidR="00A21E99" w:rsidRPr="007C7923" w:rsidRDefault="00A21E99" w:rsidP="00350DA0">
            <w:pPr>
              <w:pStyle w:val="NoSpacing"/>
              <w:rPr>
                <w:b/>
                <w:sz w:val="20"/>
              </w:rPr>
            </w:pPr>
            <w:r w:rsidRPr="007C7923">
              <w:rPr>
                <w:b/>
                <w:sz w:val="20"/>
              </w:rPr>
              <w:t>7542</w:t>
            </w:r>
          </w:p>
          <w:p w14:paraId="569AFC2E" w14:textId="77777777" w:rsidR="00A21E99" w:rsidRPr="004F487B" w:rsidRDefault="00A21E99" w:rsidP="00350DA0">
            <w:pPr>
              <w:pStyle w:val="NoSpacing"/>
              <w:rPr>
                <w:sz w:val="20"/>
              </w:rPr>
            </w:pPr>
            <w:r w:rsidRPr="004F487B">
              <w:rPr>
                <w:sz w:val="20"/>
              </w:rPr>
              <w:t>7581</w:t>
            </w:r>
            <w:r>
              <w:rPr>
                <w:sz w:val="20"/>
              </w:rPr>
              <w:t>)</w:t>
            </w:r>
          </w:p>
          <w:p w14:paraId="12C964C7" w14:textId="77777777" w:rsidR="00A21E99" w:rsidRPr="004F487B" w:rsidRDefault="00A21E99" w:rsidP="00350DA0">
            <w:pPr>
              <w:pStyle w:val="NoSpacing"/>
              <w:rPr>
                <w:sz w:val="20"/>
              </w:rPr>
            </w:pPr>
            <w:r w:rsidRPr="004F487B">
              <w:rPr>
                <w:sz w:val="20"/>
              </w:rPr>
              <w:t>[116]</w:t>
            </w:r>
          </w:p>
          <w:p w14:paraId="532BE7A1" w14:textId="77777777" w:rsidR="00A21E99" w:rsidRPr="004F487B" w:rsidRDefault="00A21E99" w:rsidP="00350DA0">
            <w:pPr>
              <w:pStyle w:val="NoSpacing"/>
              <w:rPr>
                <w:sz w:val="20"/>
              </w:rPr>
            </w:pPr>
            <w:r w:rsidRPr="004F487B">
              <w:rPr>
                <w:sz w:val="20"/>
              </w:rPr>
              <w:t>0.23 sec</w:t>
            </w:r>
          </w:p>
          <w:p w14:paraId="5661F450" w14:textId="77777777" w:rsidR="00A21E99" w:rsidRPr="004F487B" w:rsidRDefault="00A21E99" w:rsidP="00350DA0">
            <w:pPr>
              <w:pStyle w:val="NoSpacing"/>
              <w:rPr>
                <w:b/>
                <w:sz w:val="20"/>
              </w:rPr>
            </w:pPr>
            <w:r w:rsidRPr="004F487B">
              <w:rPr>
                <w:b/>
                <w:sz w:val="20"/>
              </w:rPr>
              <w:t>0.53%</w:t>
            </w:r>
          </w:p>
          <w:p w14:paraId="516DFE44" w14:textId="06E67F53" w:rsidR="00A21E99" w:rsidRPr="0005431A" w:rsidRDefault="00A21E99" w:rsidP="00057E82">
            <w:pPr>
              <w:pStyle w:val="NoSpacing"/>
              <w:rPr>
                <w:sz w:val="20"/>
                <w:lang w:val="en-IE"/>
              </w:rPr>
            </w:pPr>
            <w:r w:rsidRPr="004F487B">
              <w:rPr>
                <w:sz w:val="20"/>
              </w:rPr>
              <w:t>{2.19%}</w:t>
            </w:r>
          </w:p>
        </w:tc>
        <w:tc>
          <w:tcPr>
            <w:tcW w:w="1105" w:type="dxa"/>
            <w:tcBorders>
              <w:top w:val="single" w:sz="4" w:space="0" w:color="auto"/>
              <w:bottom w:val="single" w:sz="4" w:space="0" w:color="auto"/>
            </w:tcBorders>
          </w:tcPr>
          <w:p w14:paraId="091AFECC" w14:textId="77777777" w:rsidR="00A21E99" w:rsidRPr="007C7923" w:rsidRDefault="00A21E99" w:rsidP="00350DA0">
            <w:pPr>
              <w:pStyle w:val="NoSpacing"/>
              <w:rPr>
                <w:b/>
                <w:sz w:val="20"/>
              </w:rPr>
            </w:pPr>
            <w:r w:rsidRPr="007C7923">
              <w:rPr>
                <w:b/>
                <w:sz w:val="20"/>
              </w:rPr>
              <w:t>7542</w:t>
            </w:r>
          </w:p>
          <w:p w14:paraId="6BAD9613" w14:textId="77777777" w:rsidR="00A21E99" w:rsidRPr="004F487B" w:rsidRDefault="00A21E99" w:rsidP="00350DA0">
            <w:pPr>
              <w:pStyle w:val="NoSpacing"/>
              <w:rPr>
                <w:sz w:val="20"/>
              </w:rPr>
            </w:pPr>
            <w:r>
              <w:rPr>
                <w:sz w:val="20"/>
              </w:rPr>
              <w:t>(</w:t>
            </w:r>
            <w:r w:rsidRPr="004F487B">
              <w:rPr>
                <w:sz w:val="20"/>
              </w:rPr>
              <w:t>7667</w:t>
            </w:r>
            <w:r>
              <w:rPr>
                <w:sz w:val="20"/>
              </w:rPr>
              <w:t>)</w:t>
            </w:r>
          </w:p>
          <w:p w14:paraId="7D63390E" w14:textId="77777777" w:rsidR="00A21E99" w:rsidRPr="004F487B" w:rsidRDefault="00A21E99" w:rsidP="00350DA0">
            <w:pPr>
              <w:pStyle w:val="NoSpacing"/>
              <w:rPr>
                <w:sz w:val="20"/>
              </w:rPr>
            </w:pPr>
            <w:r w:rsidRPr="004F487B">
              <w:rPr>
                <w:sz w:val="20"/>
              </w:rPr>
              <w:t>[78]</w:t>
            </w:r>
          </w:p>
          <w:p w14:paraId="6290CC57" w14:textId="77777777" w:rsidR="00A21E99" w:rsidRPr="004F487B" w:rsidRDefault="00A21E99" w:rsidP="00350DA0">
            <w:pPr>
              <w:pStyle w:val="NoSpacing"/>
              <w:rPr>
                <w:sz w:val="20"/>
              </w:rPr>
            </w:pPr>
            <w:r w:rsidRPr="004F487B">
              <w:rPr>
                <w:sz w:val="20"/>
              </w:rPr>
              <w:t>0.15 sec</w:t>
            </w:r>
          </w:p>
          <w:p w14:paraId="67FC01FD" w14:textId="77777777" w:rsidR="00A21E99" w:rsidRPr="004F487B" w:rsidRDefault="00A21E99" w:rsidP="00350DA0">
            <w:pPr>
              <w:pStyle w:val="NoSpacing"/>
              <w:rPr>
                <w:sz w:val="20"/>
              </w:rPr>
            </w:pPr>
            <w:r w:rsidRPr="004F487B">
              <w:rPr>
                <w:sz w:val="20"/>
              </w:rPr>
              <w:t>1.66%</w:t>
            </w:r>
          </w:p>
          <w:p w14:paraId="71D2CBA4" w14:textId="49E545B0" w:rsidR="00A21E99" w:rsidRPr="0005431A" w:rsidRDefault="00A21E99" w:rsidP="00057E82">
            <w:pPr>
              <w:pStyle w:val="NoSpacing"/>
              <w:rPr>
                <w:sz w:val="20"/>
                <w:lang w:val="en-IE"/>
              </w:rPr>
            </w:pPr>
            <w:r w:rsidRPr="002730C1">
              <w:rPr>
                <w:b/>
                <w:sz w:val="20"/>
              </w:rPr>
              <w:t>{1.65%}</w:t>
            </w:r>
          </w:p>
        </w:tc>
        <w:tc>
          <w:tcPr>
            <w:tcW w:w="1105" w:type="dxa"/>
            <w:tcBorders>
              <w:top w:val="single" w:sz="4" w:space="0" w:color="auto"/>
              <w:bottom w:val="single" w:sz="4" w:space="0" w:color="auto"/>
            </w:tcBorders>
          </w:tcPr>
          <w:p w14:paraId="10C2EFB9" w14:textId="77777777" w:rsidR="00A21E99" w:rsidRPr="007C7923" w:rsidRDefault="00A21E99" w:rsidP="00350DA0">
            <w:pPr>
              <w:pStyle w:val="NoSpacing"/>
              <w:rPr>
                <w:b/>
                <w:sz w:val="20"/>
              </w:rPr>
            </w:pPr>
            <w:r w:rsidRPr="007C7923">
              <w:rPr>
                <w:b/>
                <w:sz w:val="20"/>
              </w:rPr>
              <w:t>7542</w:t>
            </w:r>
          </w:p>
          <w:p w14:paraId="21735351" w14:textId="77777777" w:rsidR="00A21E99" w:rsidRPr="004F487B" w:rsidRDefault="00A21E99" w:rsidP="00350DA0">
            <w:pPr>
              <w:pStyle w:val="NoSpacing"/>
              <w:rPr>
                <w:sz w:val="20"/>
              </w:rPr>
            </w:pPr>
            <w:r w:rsidRPr="004F487B">
              <w:rPr>
                <w:sz w:val="20"/>
              </w:rPr>
              <w:t>7738</w:t>
            </w:r>
            <w:r>
              <w:rPr>
                <w:sz w:val="20"/>
              </w:rPr>
              <w:t>)</w:t>
            </w:r>
          </w:p>
          <w:p w14:paraId="60500C5C" w14:textId="77777777" w:rsidR="00A21E99" w:rsidRPr="004F487B" w:rsidRDefault="00A21E99" w:rsidP="00350DA0">
            <w:pPr>
              <w:pStyle w:val="NoSpacing"/>
              <w:rPr>
                <w:sz w:val="20"/>
              </w:rPr>
            </w:pPr>
            <w:r w:rsidRPr="004F487B">
              <w:rPr>
                <w:sz w:val="20"/>
              </w:rPr>
              <w:t>[107]</w:t>
            </w:r>
          </w:p>
          <w:p w14:paraId="79F71FA0" w14:textId="77777777" w:rsidR="00A21E99" w:rsidRPr="004F487B" w:rsidRDefault="00A21E99" w:rsidP="00350DA0">
            <w:pPr>
              <w:pStyle w:val="NoSpacing"/>
              <w:rPr>
                <w:sz w:val="20"/>
              </w:rPr>
            </w:pPr>
            <w:r w:rsidRPr="004F487B">
              <w:rPr>
                <w:sz w:val="20"/>
              </w:rPr>
              <w:t>0.21 sec</w:t>
            </w:r>
          </w:p>
          <w:p w14:paraId="18854725" w14:textId="77777777" w:rsidR="00A21E99" w:rsidRPr="004F487B" w:rsidRDefault="00A21E99" w:rsidP="00350DA0">
            <w:pPr>
              <w:pStyle w:val="NoSpacing"/>
              <w:rPr>
                <w:b/>
                <w:sz w:val="20"/>
              </w:rPr>
            </w:pPr>
            <w:r w:rsidRPr="004F487B">
              <w:rPr>
                <w:b/>
                <w:sz w:val="20"/>
              </w:rPr>
              <w:t>2.61%</w:t>
            </w:r>
          </w:p>
          <w:p w14:paraId="03B92885" w14:textId="4C07203F" w:rsidR="00A21E99" w:rsidRPr="0005431A" w:rsidRDefault="00A21E99" w:rsidP="00057E82">
            <w:pPr>
              <w:pStyle w:val="NoSpacing"/>
              <w:rPr>
                <w:sz w:val="20"/>
                <w:lang w:val="en-IE"/>
              </w:rPr>
            </w:pPr>
            <w:r w:rsidRPr="004F487B">
              <w:rPr>
                <w:sz w:val="20"/>
              </w:rPr>
              <w:t>{2.66%}</w:t>
            </w:r>
          </w:p>
        </w:tc>
        <w:tc>
          <w:tcPr>
            <w:tcW w:w="1025" w:type="dxa"/>
            <w:tcBorders>
              <w:top w:val="single" w:sz="4" w:space="0" w:color="auto"/>
              <w:bottom w:val="single" w:sz="4" w:space="0" w:color="auto"/>
            </w:tcBorders>
          </w:tcPr>
          <w:p w14:paraId="14FA18CE" w14:textId="77777777" w:rsidR="00A21E99" w:rsidRPr="007C7923" w:rsidRDefault="00A21E99" w:rsidP="00350DA0">
            <w:pPr>
              <w:pStyle w:val="NoSpacing"/>
              <w:rPr>
                <w:b/>
                <w:sz w:val="20"/>
              </w:rPr>
            </w:pPr>
            <w:r w:rsidRPr="007C7923">
              <w:rPr>
                <w:b/>
                <w:sz w:val="20"/>
              </w:rPr>
              <w:t>7542</w:t>
            </w:r>
          </w:p>
          <w:p w14:paraId="5996619D" w14:textId="77777777" w:rsidR="00A21E99" w:rsidRPr="004F487B" w:rsidRDefault="00A21E99" w:rsidP="00350DA0">
            <w:pPr>
              <w:pStyle w:val="NoSpacing"/>
              <w:rPr>
                <w:sz w:val="20"/>
              </w:rPr>
            </w:pPr>
            <w:r w:rsidRPr="004F487B">
              <w:rPr>
                <w:sz w:val="20"/>
              </w:rPr>
              <w:t>7553</w:t>
            </w:r>
            <w:r>
              <w:rPr>
                <w:sz w:val="20"/>
              </w:rPr>
              <w:t>)</w:t>
            </w:r>
          </w:p>
          <w:p w14:paraId="792BA883" w14:textId="77777777" w:rsidR="00A21E99" w:rsidRPr="004F487B" w:rsidRDefault="00A21E99" w:rsidP="00350DA0">
            <w:pPr>
              <w:pStyle w:val="NoSpacing"/>
              <w:rPr>
                <w:sz w:val="20"/>
              </w:rPr>
            </w:pPr>
            <w:r w:rsidRPr="004F487B">
              <w:rPr>
                <w:sz w:val="20"/>
              </w:rPr>
              <w:t>154</w:t>
            </w:r>
          </w:p>
          <w:p w14:paraId="1AEC99AF" w14:textId="77777777" w:rsidR="00A21E99" w:rsidRPr="004F487B" w:rsidRDefault="00A21E99" w:rsidP="00350DA0">
            <w:pPr>
              <w:pStyle w:val="NoSpacing"/>
              <w:rPr>
                <w:sz w:val="20"/>
              </w:rPr>
            </w:pPr>
            <w:r w:rsidRPr="004F487B">
              <w:rPr>
                <w:sz w:val="20"/>
              </w:rPr>
              <w:t>0.31 sec</w:t>
            </w:r>
          </w:p>
          <w:p w14:paraId="01D09E3A" w14:textId="77777777" w:rsidR="00A21E99" w:rsidRPr="004F487B" w:rsidRDefault="00A21E99" w:rsidP="00350DA0">
            <w:pPr>
              <w:pStyle w:val="NoSpacing"/>
              <w:rPr>
                <w:b/>
                <w:sz w:val="20"/>
              </w:rPr>
            </w:pPr>
            <w:r w:rsidRPr="004F487B">
              <w:rPr>
                <w:b/>
                <w:sz w:val="20"/>
              </w:rPr>
              <w:t>0.15%</w:t>
            </w:r>
          </w:p>
          <w:p w14:paraId="18EC71CD" w14:textId="3B52CDC5" w:rsidR="00A21E99" w:rsidRPr="0005431A" w:rsidRDefault="00A21E99" w:rsidP="00057E82">
            <w:pPr>
              <w:pStyle w:val="NoSpacing"/>
              <w:rPr>
                <w:sz w:val="20"/>
                <w:lang w:val="en-IE"/>
              </w:rPr>
            </w:pPr>
            <w:r w:rsidRPr="004F487B">
              <w:rPr>
                <w:sz w:val="20"/>
              </w:rPr>
              <w:t>{0.23%}</w:t>
            </w:r>
          </w:p>
        </w:tc>
        <w:tc>
          <w:tcPr>
            <w:tcW w:w="1025" w:type="dxa"/>
            <w:tcBorders>
              <w:top w:val="single" w:sz="4" w:space="0" w:color="auto"/>
              <w:bottom w:val="single" w:sz="4" w:space="0" w:color="auto"/>
            </w:tcBorders>
          </w:tcPr>
          <w:p w14:paraId="72ACC8F8" w14:textId="77777777" w:rsidR="00A21E99" w:rsidRPr="007C7923" w:rsidRDefault="00A21E99" w:rsidP="00350DA0">
            <w:pPr>
              <w:pStyle w:val="NoSpacing"/>
              <w:rPr>
                <w:b/>
                <w:sz w:val="20"/>
              </w:rPr>
            </w:pPr>
            <w:r w:rsidRPr="007C7923">
              <w:rPr>
                <w:b/>
                <w:sz w:val="20"/>
              </w:rPr>
              <w:t>7542</w:t>
            </w:r>
          </w:p>
          <w:p w14:paraId="69A6D118" w14:textId="77777777" w:rsidR="00A21E99" w:rsidRPr="004F487B" w:rsidRDefault="00A21E99" w:rsidP="00350DA0">
            <w:pPr>
              <w:pStyle w:val="NoSpacing"/>
              <w:rPr>
                <w:sz w:val="20"/>
              </w:rPr>
            </w:pPr>
            <w:r w:rsidRPr="004F487B">
              <w:rPr>
                <w:sz w:val="20"/>
              </w:rPr>
              <w:t>7649</w:t>
            </w:r>
            <w:r>
              <w:rPr>
                <w:sz w:val="20"/>
              </w:rPr>
              <w:t>)</w:t>
            </w:r>
          </w:p>
          <w:p w14:paraId="3FB0816D" w14:textId="77777777" w:rsidR="00A21E99" w:rsidRPr="004F487B" w:rsidRDefault="00A21E99" w:rsidP="00350DA0">
            <w:pPr>
              <w:pStyle w:val="NoSpacing"/>
              <w:rPr>
                <w:sz w:val="20"/>
              </w:rPr>
            </w:pPr>
            <w:r w:rsidRPr="004F487B">
              <w:rPr>
                <w:sz w:val="20"/>
              </w:rPr>
              <w:t>[97]</w:t>
            </w:r>
          </w:p>
          <w:p w14:paraId="7162082A" w14:textId="77777777" w:rsidR="00A21E99" w:rsidRPr="004F487B" w:rsidRDefault="00A21E99" w:rsidP="00350DA0">
            <w:pPr>
              <w:pStyle w:val="NoSpacing"/>
              <w:rPr>
                <w:sz w:val="20"/>
              </w:rPr>
            </w:pPr>
            <w:r w:rsidRPr="004F487B">
              <w:rPr>
                <w:sz w:val="20"/>
              </w:rPr>
              <w:t>0.36 sec</w:t>
            </w:r>
          </w:p>
          <w:p w14:paraId="58E01DBB" w14:textId="77777777" w:rsidR="00A21E99" w:rsidRPr="004F487B" w:rsidRDefault="00A21E99" w:rsidP="00350DA0">
            <w:pPr>
              <w:pStyle w:val="NoSpacing"/>
              <w:rPr>
                <w:b/>
                <w:sz w:val="20"/>
              </w:rPr>
            </w:pPr>
            <w:r w:rsidRPr="004F487B">
              <w:rPr>
                <w:b/>
                <w:sz w:val="20"/>
              </w:rPr>
              <w:t>1.43%</w:t>
            </w:r>
          </w:p>
          <w:p w14:paraId="41D69486" w14:textId="28E16D1F" w:rsidR="00A21E99" w:rsidRPr="0005431A" w:rsidRDefault="00A21E99" w:rsidP="00057E82">
            <w:pPr>
              <w:pStyle w:val="NoSpacing"/>
              <w:rPr>
                <w:sz w:val="20"/>
                <w:lang w:val="en-IE"/>
              </w:rPr>
            </w:pPr>
            <w:r w:rsidRPr="004F487B">
              <w:rPr>
                <w:sz w:val="20"/>
              </w:rPr>
              <w:t>{1.45%}</w:t>
            </w:r>
          </w:p>
        </w:tc>
        <w:tc>
          <w:tcPr>
            <w:tcW w:w="1097" w:type="dxa"/>
            <w:tcBorders>
              <w:top w:val="single" w:sz="4" w:space="0" w:color="auto"/>
              <w:bottom w:val="single" w:sz="4" w:space="0" w:color="auto"/>
            </w:tcBorders>
          </w:tcPr>
          <w:p w14:paraId="5ED7FBFE" w14:textId="77777777" w:rsidR="00A21E99" w:rsidRPr="007C7923" w:rsidRDefault="00A21E99" w:rsidP="00350DA0">
            <w:pPr>
              <w:pStyle w:val="NoSpacing"/>
              <w:rPr>
                <w:b/>
                <w:sz w:val="20"/>
              </w:rPr>
            </w:pPr>
            <w:r w:rsidRPr="007C7923">
              <w:rPr>
                <w:b/>
                <w:sz w:val="20"/>
              </w:rPr>
              <w:t>7542</w:t>
            </w:r>
          </w:p>
          <w:p w14:paraId="1EEB234E" w14:textId="77777777" w:rsidR="00A21E99" w:rsidRPr="004F487B" w:rsidRDefault="00A21E99" w:rsidP="00350DA0">
            <w:pPr>
              <w:pStyle w:val="NoSpacing"/>
              <w:rPr>
                <w:sz w:val="20"/>
              </w:rPr>
            </w:pPr>
            <w:r w:rsidRPr="004F487B">
              <w:rPr>
                <w:sz w:val="20"/>
              </w:rPr>
              <w:t>7979</w:t>
            </w:r>
            <w:r>
              <w:rPr>
                <w:sz w:val="20"/>
              </w:rPr>
              <w:t>)</w:t>
            </w:r>
          </w:p>
          <w:p w14:paraId="3DB62D9F" w14:textId="77777777" w:rsidR="00A21E99" w:rsidRPr="004F487B" w:rsidRDefault="00A21E99" w:rsidP="00350DA0">
            <w:pPr>
              <w:pStyle w:val="NoSpacing"/>
              <w:rPr>
                <w:sz w:val="20"/>
              </w:rPr>
            </w:pPr>
            <w:r w:rsidRPr="004F487B">
              <w:rPr>
                <w:sz w:val="20"/>
              </w:rPr>
              <w:t>[1290]</w:t>
            </w:r>
          </w:p>
          <w:p w14:paraId="1100EEC7" w14:textId="77777777" w:rsidR="00A21E99" w:rsidRPr="004F487B" w:rsidRDefault="00A21E99" w:rsidP="00350DA0">
            <w:pPr>
              <w:pStyle w:val="NoSpacing"/>
              <w:rPr>
                <w:sz w:val="20"/>
              </w:rPr>
            </w:pPr>
            <w:r w:rsidRPr="004F487B">
              <w:rPr>
                <w:sz w:val="20"/>
              </w:rPr>
              <w:t>0.85 sec</w:t>
            </w:r>
          </w:p>
          <w:p w14:paraId="6BD4FCBE" w14:textId="77777777" w:rsidR="00A21E99" w:rsidRPr="004F487B" w:rsidRDefault="00A21E99" w:rsidP="00350DA0">
            <w:pPr>
              <w:pStyle w:val="NoSpacing"/>
              <w:rPr>
                <w:sz w:val="20"/>
              </w:rPr>
            </w:pPr>
            <w:r w:rsidRPr="004F487B">
              <w:rPr>
                <w:sz w:val="20"/>
              </w:rPr>
              <w:t>5.80%</w:t>
            </w:r>
          </w:p>
          <w:p w14:paraId="122C69E1" w14:textId="64F0E48E" w:rsidR="00A21E99" w:rsidRPr="0005431A" w:rsidRDefault="00A21E99" w:rsidP="00057E82">
            <w:pPr>
              <w:pStyle w:val="NoSpacing"/>
              <w:rPr>
                <w:sz w:val="20"/>
                <w:lang w:val="en-IE"/>
              </w:rPr>
            </w:pPr>
            <w:r w:rsidRPr="002730C1">
              <w:rPr>
                <w:b/>
                <w:sz w:val="20"/>
              </w:rPr>
              <w:t>{5.70%}</w:t>
            </w:r>
          </w:p>
        </w:tc>
        <w:tc>
          <w:tcPr>
            <w:tcW w:w="961" w:type="dxa"/>
            <w:tcBorders>
              <w:top w:val="single" w:sz="4" w:space="0" w:color="auto"/>
              <w:bottom w:val="single" w:sz="4" w:space="0" w:color="auto"/>
            </w:tcBorders>
          </w:tcPr>
          <w:p w14:paraId="404A00F4" w14:textId="77777777" w:rsidR="00A21E99" w:rsidRPr="004F487B" w:rsidRDefault="00A21E99" w:rsidP="00350DA0">
            <w:pPr>
              <w:pStyle w:val="NoSpacing"/>
              <w:rPr>
                <w:sz w:val="20"/>
              </w:rPr>
            </w:pPr>
            <w:r w:rsidRPr="004F487B">
              <w:rPr>
                <w:sz w:val="20"/>
              </w:rPr>
              <w:t>7542</w:t>
            </w:r>
          </w:p>
          <w:p w14:paraId="4CE68F9D" w14:textId="087D0C35" w:rsidR="00A21E99" w:rsidRPr="0005431A" w:rsidRDefault="00A21E99" w:rsidP="00057E82">
            <w:pPr>
              <w:pStyle w:val="NoSpacing"/>
              <w:rPr>
                <w:sz w:val="20"/>
                <w:lang w:val="en-IE"/>
              </w:rPr>
            </w:pPr>
          </w:p>
        </w:tc>
      </w:tr>
      <w:tr w:rsidR="00A21E99" w:rsidRPr="0005431A" w14:paraId="1DF800C1" w14:textId="77777777" w:rsidTr="00A21E99">
        <w:tc>
          <w:tcPr>
            <w:tcW w:w="1192" w:type="dxa"/>
            <w:tcBorders>
              <w:top w:val="single" w:sz="4" w:space="0" w:color="auto"/>
              <w:bottom w:val="single" w:sz="4" w:space="0" w:color="auto"/>
            </w:tcBorders>
          </w:tcPr>
          <w:p w14:paraId="292A13EF" w14:textId="1764FEF5" w:rsidR="00A21E99" w:rsidRPr="00A21E99" w:rsidRDefault="00A21E99" w:rsidP="00057E82">
            <w:pPr>
              <w:pStyle w:val="NoSpacing"/>
              <w:rPr>
                <w:sz w:val="20"/>
                <w:lang w:val="en-IE"/>
              </w:rPr>
            </w:pPr>
            <w:r w:rsidRPr="00A21E99">
              <w:rPr>
                <w:sz w:val="20"/>
              </w:rPr>
              <w:t>Eil101</w:t>
            </w:r>
          </w:p>
        </w:tc>
        <w:tc>
          <w:tcPr>
            <w:tcW w:w="1097" w:type="dxa"/>
            <w:tcBorders>
              <w:top w:val="single" w:sz="4" w:space="0" w:color="auto"/>
              <w:bottom w:val="single" w:sz="4" w:space="0" w:color="auto"/>
            </w:tcBorders>
          </w:tcPr>
          <w:p w14:paraId="1C6DE795" w14:textId="77777777" w:rsidR="00A21E99" w:rsidRPr="004F487B" w:rsidRDefault="00A21E99" w:rsidP="00350DA0">
            <w:pPr>
              <w:pStyle w:val="NoSpacing"/>
              <w:ind w:left="720" w:hanging="720"/>
              <w:rPr>
                <w:sz w:val="20"/>
              </w:rPr>
            </w:pPr>
            <w:r w:rsidRPr="004F487B">
              <w:rPr>
                <w:sz w:val="20"/>
              </w:rPr>
              <w:t>681</w:t>
            </w:r>
          </w:p>
          <w:p w14:paraId="3F59F6CD" w14:textId="77777777" w:rsidR="00A21E99" w:rsidRPr="004F487B" w:rsidRDefault="00A21E99" w:rsidP="00350DA0">
            <w:pPr>
              <w:pStyle w:val="NoSpacing"/>
              <w:ind w:left="720" w:hanging="720"/>
              <w:rPr>
                <w:sz w:val="20"/>
              </w:rPr>
            </w:pPr>
            <w:r>
              <w:rPr>
                <w:sz w:val="20"/>
              </w:rPr>
              <w:t>(</w:t>
            </w:r>
            <w:r w:rsidRPr="004F487B">
              <w:rPr>
                <w:sz w:val="20"/>
              </w:rPr>
              <w:t>690.80</w:t>
            </w:r>
            <w:r>
              <w:rPr>
                <w:sz w:val="20"/>
              </w:rPr>
              <w:t>)</w:t>
            </w:r>
          </w:p>
          <w:p w14:paraId="795DEEBC" w14:textId="77777777" w:rsidR="00A21E99" w:rsidRPr="004F487B" w:rsidRDefault="00A21E99" w:rsidP="00350DA0">
            <w:pPr>
              <w:pStyle w:val="NoSpacing"/>
              <w:ind w:left="720" w:hanging="720"/>
              <w:rPr>
                <w:sz w:val="20"/>
              </w:rPr>
            </w:pPr>
            <w:r w:rsidRPr="004F487B">
              <w:rPr>
                <w:sz w:val="20"/>
              </w:rPr>
              <w:t>[153]</w:t>
            </w:r>
          </w:p>
          <w:p w14:paraId="239CA174" w14:textId="77777777" w:rsidR="00A21E99" w:rsidRPr="004F487B" w:rsidRDefault="00A21E99" w:rsidP="00350DA0">
            <w:pPr>
              <w:pStyle w:val="NoSpacing"/>
              <w:ind w:left="720" w:hanging="720"/>
              <w:rPr>
                <w:sz w:val="20"/>
              </w:rPr>
            </w:pPr>
            <w:r w:rsidRPr="004F487B">
              <w:rPr>
                <w:sz w:val="20"/>
              </w:rPr>
              <w:t>1.06 sec</w:t>
            </w:r>
          </w:p>
          <w:p w14:paraId="4AEA9C0F" w14:textId="77777777" w:rsidR="00A21E99" w:rsidRPr="004F487B" w:rsidRDefault="00A21E99" w:rsidP="00350DA0">
            <w:pPr>
              <w:pStyle w:val="NoSpacing"/>
              <w:ind w:left="720" w:hanging="720"/>
              <w:rPr>
                <w:b/>
                <w:sz w:val="20"/>
              </w:rPr>
            </w:pPr>
            <w:r w:rsidRPr="004F487B">
              <w:rPr>
                <w:b/>
                <w:sz w:val="20"/>
              </w:rPr>
              <w:t>9.83%</w:t>
            </w:r>
          </w:p>
          <w:p w14:paraId="6B70CC61" w14:textId="2571B8C7" w:rsidR="00A21E99" w:rsidRPr="0005431A" w:rsidRDefault="00A21E99" w:rsidP="00057E82">
            <w:pPr>
              <w:pStyle w:val="NoSpacing"/>
              <w:rPr>
                <w:sz w:val="20"/>
                <w:lang w:val="en-IE"/>
              </w:rPr>
            </w:pPr>
            <w:r w:rsidRPr="004F487B">
              <w:rPr>
                <w:sz w:val="20"/>
              </w:rPr>
              <w:t>{10.5%}</w:t>
            </w:r>
          </w:p>
        </w:tc>
        <w:tc>
          <w:tcPr>
            <w:tcW w:w="1105" w:type="dxa"/>
            <w:tcBorders>
              <w:top w:val="single" w:sz="4" w:space="0" w:color="auto"/>
              <w:bottom w:val="single" w:sz="4" w:space="0" w:color="auto"/>
            </w:tcBorders>
          </w:tcPr>
          <w:p w14:paraId="6F17023B" w14:textId="77777777" w:rsidR="00A21E99" w:rsidRPr="004F487B" w:rsidRDefault="00A21E99" w:rsidP="00350DA0">
            <w:pPr>
              <w:pStyle w:val="NoSpacing"/>
              <w:rPr>
                <w:sz w:val="20"/>
              </w:rPr>
            </w:pPr>
            <w:r w:rsidRPr="004F487B">
              <w:rPr>
                <w:sz w:val="20"/>
              </w:rPr>
              <w:t>643</w:t>
            </w:r>
          </w:p>
          <w:p w14:paraId="60BD942F" w14:textId="77777777" w:rsidR="00A21E99" w:rsidRPr="004F487B" w:rsidRDefault="00A21E99" w:rsidP="00350DA0">
            <w:pPr>
              <w:pStyle w:val="NoSpacing"/>
              <w:rPr>
                <w:sz w:val="20"/>
              </w:rPr>
            </w:pPr>
            <w:r>
              <w:rPr>
                <w:sz w:val="20"/>
              </w:rPr>
              <w:t>(</w:t>
            </w:r>
            <w:r w:rsidRPr="004F487B">
              <w:rPr>
                <w:sz w:val="20"/>
              </w:rPr>
              <w:t>650</w:t>
            </w:r>
            <w:r>
              <w:rPr>
                <w:sz w:val="20"/>
              </w:rPr>
              <w:t>)</w:t>
            </w:r>
          </w:p>
          <w:p w14:paraId="63EAA790" w14:textId="77777777" w:rsidR="00A21E99" w:rsidRPr="004F487B" w:rsidRDefault="00A21E99" w:rsidP="00350DA0">
            <w:pPr>
              <w:pStyle w:val="NoSpacing"/>
              <w:rPr>
                <w:sz w:val="20"/>
              </w:rPr>
            </w:pPr>
            <w:r w:rsidRPr="004F487B">
              <w:rPr>
                <w:sz w:val="20"/>
              </w:rPr>
              <w:t>[104]</w:t>
            </w:r>
          </w:p>
          <w:p w14:paraId="3C2B2D02" w14:textId="77777777" w:rsidR="00A21E99" w:rsidRPr="004F487B" w:rsidRDefault="00A21E99" w:rsidP="00350DA0">
            <w:pPr>
              <w:pStyle w:val="NoSpacing"/>
              <w:rPr>
                <w:sz w:val="20"/>
              </w:rPr>
            </w:pPr>
            <w:r w:rsidRPr="004F487B">
              <w:rPr>
                <w:sz w:val="20"/>
              </w:rPr>
              <w:t>0.70 sec</w:t>
            </w:r>
          </w:p>
          <w:p w14:paraId="5F6A7C91" w14:textId="77777777" w:rsidR="00A21E99" w:rsidRPr="004F487B" w:rsidRDefault="00A21E99" w:rsidP="00350DA0">
            <w:pPr>
              <w:pStyle w:val="NoSpacing"/>
              <w:rPr>
                <w:b/>
                <w:sz w:val="20"/>
              </w:rPr>
            </w:pPr>
            <w:r w:rsidRPr="004F487B">
              <w:rPr>
                <w:b/>
                <w:sz w:val="20"/>
              </w:rPr>
              <w:t>3.34%</w:t>
            </w:r>
          </w:p>
          <w:p w14:paraId="7A25DE58" w14:textId="1339B486" w:rsidR="00A21E99" w:rsidRPr="0005431A" w:rsidRDefault="00A21E99" w:rsidP="00057E82">
            <w:pPr>
              <w:pStyle w:val="NoSpacing"/>
              <w:rPr>
                <w:sz w:val="20"/>
                <w:lang w:val="en-IE"/>
              </w:rPr>
            </w:pPr>
            <w:r w:rsidRPr="004F487B">
              <w:rPr>
                <w:sz w:val="20"/>
              </w:rPr>
              <w:t>{6.09%}</w:t>
            </w:r>
          </w:p>
        </w:tc>
        <w:tc>
          <w:tcPr>
            <w:tcW w:w="1105" w:type="dxa"/>
            <w:tcBorders>
              <w:top w:val="single" w:sz="4" w:space="0" w:color="auto"/>
              <w:bottom w:val="single" w:sz="4" w:space="0" w:color="auto"/>
            </w:tcBorders>
          </w:tcPr>
          <w:p w14:paraId="53817952" w14:textId="77777777" w:rsidR="00A21E99" w:rsidRPr="004F487B" w:rsidRDefault="00A21E99" w:rsidP="00350DA0">
            <w:pPr>
              <w:pStyle w:val="NoSpacing"/>
              <w:rPr>
                <w:sz w:val="20"/>
              </w:rPr>
            </w:pPr>
            <w:r w:rsidRPr="004F487B">
              <w:rPr>
                <w:sz w:val="20"/>
              </w:rPr>
              <w:t>635</w:t>
            </w:r>
          </w:p>
          <w:p w14:paraId="29182452" w14:textId="77777777" w:rsidR="00A21E99" w:rsidRPr="004F487B" w:rsidRDefault="00A21E99" w:rsidP="00350DA0">
            <w:pPr>
              <w:pStyle w:val="NoSpacing"/>
              <w:rPr>
                <w:sz w:val="20"/>
              </w:rPr>
            </w:pPr>
            <w:r>
              <w:rPr>
                <w:sz w:val="20"/>
              </w:rPr>
              <w:t>(</w:t>
            </w:r>
            <w:r w:rsidRPr="004F487B">
              <w:rPr>
                <w:sz w:val="20"/>
              </w:rPr>
              <w:t>652</w:t>
            </w:r>
            <w:r>
              <w:rPr>
                <w:sz w:val="20"/>
              </w:rPr>
              <w:t>)</w:t>
            </w:r>
          </w:p>
          <w:p w14:paraId="1E3615FD" w14:textId="77777777" w:rsidR="00A21E99" w:rsidRPr="004F487B" w:rsidRDefault="00A21E99" w:rsidP="00350DA0">
            <w:pPr>
              <w:pStyle w:val="NoSpacing"/>
              <w:rPr>
                <w:sz w:val="20"/>
              </w:rPr>
            </w:pPr>
            <w:r w:rsidRPr="004F487B">
              <w:rPr>
                <w:sz w:val="20"/>
              </w:rPr>
              <w:t>[256]</w:t>
            </w:r>
          </w:p>
          <w:p w14:paraId="1BF6473B" w14:textId="77777777" w:rsidR="00A21E99" w:rsidRPr="004F487B" w:rsidRDefault="00A21E99" w:rsidP="00350DA0">
            <w:pPr>
              <w:pStyle w:val="NoSpacing"/>
              <w:rPr>
                <w:sz w:val="20"/>
              </w:rPr>
            </w:pPr>
            <w:r w:rsidRPr="004F487B">
              <w:rPr>
                <w:sz w:val="20"/>
              </w:rPr>
              <w:t>1.70 sec</w:t>
            </w:r>
          </w:p>
          <w:p w14:paraId="52175E60" w14:textId="77777777" w:rsidR="00A21E99" w:rsidRPr="004F487B" w:rsidRDefault="00A21E99" w:rsidP="00350DA0">
            <w:pPr>
              <w:pStyle w:val="NoSpacing"/>
              <w:rPr>
                <w:sz w:val="20"/>
              </w:rPr>
            </w:pPr>
            <w:r w:rsidRPr="004F487B">
              <w:rPr>
                <w:sz w:val="20"/>
              </w:rPr>
              <w:t>3.72%</w:t>
            </w:r>
          </w:p>
          <w:p w14:paraId="7A8A2E0D" w14:textId="658C6EB3" w:rsidR="00A21E99" w:rsidRPr="0005431A" w:rsidRDefault="00A21E99" w:rsidP="00057E82">
            <w:pPr>
              <w:pStyle w:val="NoSpacing"/>
              <w:rPr>
                <w:sz w:val="20"/>
                <w:lang w:val="en-IE"/>
              </w:rPr>
            </w:pPr>
            <w:r w:rsidRPr="002730C1">
              <w:rPr>
                <w:b/>
                <w:sz w:val="20"/>
              </w:rPr>
              <w:t>{3.05%}</w:t>
            </w:r>
          </w:p>
        </w:tc>
        <w:tc>
          <w:tcPr>
            <w:tcW w:w="1025" w:type="dxa"/>
            <w:tcBorders>
              <w:top w:val="single" w:sz="4" w:space="0" w:color="auto"/>
              <w:bottom w:val="single" w:sz="4" w:space="0" w:color="auto"/>
            </w:tcBorders>
          </w:tcPr>
          <w:p w14:paraId="5B7A5810" w14:textId="77777777" w:rsidR="00A21E99" w:rsidRPr="004F487B" w:rsidRDefault="00A21E99" w:rsidP="00350DA0">
            <w:pPr>
              <w:pStyle w:val="NoSpacing"/>
              <w:rPr>
                <w:sz w:val="20"/>
              </w:rPr>
            </w:pPr>
            <w:r w:rsidRPr="004F487B">
              <w:rPr>
                <w:sz w:val="20"/>
              </w:rPr>
              <w:t>635</w:t>
            </w:r>
          </w:p>
          <w:p w14:paraId="7F91419D" w14:textId="77777777" w:rsidR="00A21E99" w:rsidRPr="004F487B" w:rsidRDefault="00A21E99" w:rsidP="00350DA0">
            <w:pPr>
              <w:pStyle w:val="NoSpacing"/>
              <w:rPr>
                <w:sz w:val="20"/>
              </w:rPr>
            </w:pPr>
            <w:r>
              <w:rPr>
                <w:sz w:val="20"/>
              </w:rPr>
              <w:t>(</w:t>
            </w:r>
            <w:r w:rsidRPr="004F487B">
              <w:rPr>
                <w:sz w:val="20"/>
              </w:rPr>
              <w:t>642</w:t>
            </w:r>
            <w:r>
              <w:rPr>
                <w:sz w:val="20"/>
              </w:rPr>
              <w:t>)</w:t>
            </w:r>
          </w:p>
          <w:p w14:paraId="028F2225" w14:textId="77777777" w:rsidR="00A21E99" w:rsidRPr="004F487B" w:rsidRDefault="00A21E99" w:rsidP="00350DA0">
            <w:pPr>
              <w:pStyle w:val="NoSpacing"/>
              <w:rPr>
                <w:sz w:val="20"/>
              </w:rPr>
            </w:pPr>
            <w:r w:rsidRPr="004F487B">
              <w:rPr>
                <w:sz w:val="20"/>
              </w:rPr>
              <w:t>[213]</w:t>
            </w:r>
          </w:p>
          <w:p w14:paraId="481D8D87" w14:textId="77777777" w:rsidR="00A21E99" w:rsidRPr="004F487B" w:rsidRDefault="00A21E99" w:rsidP="00350DA0">
            <w:pPr>
              <w:pStyle w:val="NoSpacing"/>
              <w:rPr>
                <w:sz w:val="20"/>
              </w:rPr>
            </w:pPr>
            <w:r w:rsidRPr="004F487B">
              <w:rPr>
                <w:sz w:val="20"/>
              </w:rPr>
              <w:t>1.39 sec</w:t>
            </w:r>
          </w:p>
          <w:p w14:paraId="30CB54B4" w14:textId="77777777" w:rsidR="00A21E99" w:rsidRPr="004F487B" w:rsidRDefault="00A21E99" w:rsidP="00350DA0">
            <w:pPr>
              <w:pStyle w:val="NoSpacing"/>
              <w:rPr>
                <w:b/>
                <w:sz w:val="20"/>
              </w:rPr>
            </w:pPr>
            <w:r w:rsidRPr="004F487B">
              <w:rPr>
                <w:b/>
                <w:sz w:val="20"/>
              </w:rPr>
              <w:t>2.08%</w:t>
            </w:r>
          </w:p>
          <w:p w14:paraId="06AB64DC" w14:textId="037D5403" w:rsidR="00A21E99" w:rsidRPr="0005431A" w:rsidRDefault="00A21E99" w:rsidP="00057E82">
            <w:pPr>
              <w:pStyle w:val="NoSpacing"/>
              <w:rPr>
                <w:sz w:val="20"/>
                <w:lang w:val="en-IE"/>
              </w:rPr>
            </w:pPr>
            <w:r w:rsidRPr="004F487B">
              <w:rPr>
                <w:sz w:val="20"/>
              </w:rPr>
              <w:t>{2.75%}</w:t>
            </w:r>
          </w:p>
        </w:tc>
        <w:tc>
          <w:tcPr>
            <w:tcW w:w="1025" w:type="dxa"/>
            <w:tcBorders>
              <w:top w:val="single" w:sz="4" w:space="0" w:color="auto"/>
              <w:bottom w:val="single" w:sz="4" w:space="0" w:color="auto"/>
            </w:tcBorders>
          </w:tcPr>
          <w:p w14:paraId="52D5CFE6" w14:textId="77777777" w:rsidR="00A21E99" w:rsidRPr="0089197D" w:rsidRDefault="00A21E99" w:rsidP="00350DA0">
            <w:pPr>
              <w:pStyle w:val="NoSpacing"/>
              <w:rPr>
                <w:b/>
                <w:sz w:val="20"/>
              </w:rPr>
            </w:pPr>
            <w:r w:rsidRPr="0089197D">
              <w:rPr>
                <w:b/>
                <w:sz w:val="20"/>
              </w:rPr>
              <w:t>631</w:t>
            </w:r>
          </w:p>
          <w:p w14:paraId="6F958F08" w14:textId="77777777" w:rsidR="00A21E99" w:rsidRPr="004F487B" w:rsidRDefault="00A21E99" w:rsidP="00350DA0">
            <w:pPr>
              <w:pStyle w:val="NoSpacing"/>
              <w:rPr>
                <w:sz w:val="20"/>
              </w:rPr>
            </w:pPr>
            <w:r>
              <w:rPr>
                <w:sz w:val="20"/>
              </w:rPr>
              <w:t>(</w:t>
            </w:r>
            <w:r w:rsidRPr="004F487B">
              <w:rPr>
                <w:sz w:val="20"/>
              </w:rPr>
              <w:t>641</w:t>
            </w:r>
            <w:r>
              <w:rPr>
                <w:sz w:val="20"/>
              </w:rPr>
              <w:t>)</w:t>
            </w:r>
          </w:p>
          <w:p w14:paraId="579D15FF" w14:textId="77777777" w:rsidR="00A21E99" w:rsidRPr="004F487B" w:rsidRDefault="00A21E99" w:rsidP="00350DA0">
            <w:pPr>
              <w:pStyle w:val="NoSpacing"/>
              <w:rPr>
                <w:sz w:val="20"/>
              </w:rPr>
            </w:pPr>
            <w:r w:rsidRPr="004F487B">
              <w:rPr>
                <w:sz w:val="20"/>
              </w:rPr>
              <w:t>[187]</w:t>
            </w:r>
          </w:p>
          <w:p w14:paraId="4061CDA6" w14:textId="77777777" w:rsidR="00A21E99" w:rsidRPr="004F487B" w:rsidRDefault="00A21E99" w:rsidP="00350DA0">
            <w:pPr>
              <w:pStyle w:val="NoSpacing"/>
              <w:rPr>
                <w:sz w:val="20"/>
              </w:rPr>
            </w:pPr>
            <w:r w:rsidRPr="004F487B">
              <w:rPr>
                <w:sz w:val="20"/>
              </w:rPr>
              <w:t>1.79 sec</w:t>
            </w:r>
          </w:p>
          <w:p w14:paraId="031B365F" w14:textId="77777777" w:rsidR="00A21E99" w:rsidRPr="004F487B" w:rsidRDefault="00A21E99" w:rsidP="00350DA0">
            <w:pPr>
              <w:pStyle w:val="NoSpacing"/>
              <w:rPr>
                <w:b/>
                <w:sz w:val="20"/>
              </w:rPr>
            </w:pPr>
            <w:r w:rsidRPr="004F487B">
              <w:rPr>
                <w:b/>
                <w:sz w:val="20"/>
              </w:rPr>
              <w:t>2.03%</w:t>
            </w:r>
          </w:p>
          <w:p w14:paraId="2B16DB1A" w14:textId="46017E8D" w:rsidR="00A21E99" w:rsidRPr="0005431A" w:rsidRDefault="00A21E99" w:rsidP="00057E82">
            <w:pPr>
              <w:pStyle w:val="NoSpacing"/>
              <w:rPr>
                <w:sz w:val="20"/>
                <w:lang w:val="en-IE"/>
              </w:rPr>
            </w:pPr>
            <w:r w:rsidRPr="004F487B">
              <w:rPr>
                <w:sz w:val="20"/>
              </w:rPr>
              <w:t>{2.88%}</w:t>
            </w:r>
          </w:p>
        </w:tc>
        <w:tc>
          <w:tcPr>
            <w:tcW w:w="1097" w:type="dxa"/>
            <w:tcBorders>
              <w:top w:val="single" w:sz="4" w:space="0" w:color="auto"/>
              <w:bottom w:val="single" w:sz="4" w:space="0" w:color="auto"/>
            </w:tcBorders>
          </w:tcPr>
          <w:p w14:paraId="16FAB30C" w14:textId="77777777" w:rsidR="00A21E99" w:rsidRPr="004F487B" w:rsidRDefault="00A21E99" w:rsidP="00350DA0">
            <w:pPr>
              <w:pStyle w:val="NoSpacing"/>
              <w:rPr>
                <w:sz w:val="20"/>
              </w:rPr>
            </w:pPr>
            <w:r w:rsidRPr="004F487B">
              <w:rPr>
                <w:sz w:val="20"/>
              </w:rPr>
              <w:t>680</w:t>
            </w:r>
          </w:p>
          <w:p w14:paraId="2AB39812" w14:textId="77777777" w:rsidR="00A21E99" w:rsidRPr="004F487B" w:rsidRDefault="00A21E99" w:rsidP="00350DA0">
            <w:pPr>
              <w:pStyle w:val="NoSpacing"/>
              <w:rPr>
                <w:sz w:val="20"/>
              </w:rPr>
            </w:pPr>
            <w:r>
              <w:rPr>
                <w:sz w:val="20"/>
              </w:rPr>
              <w:t>(</w:t>
            </w:r>
            <w:r w:rsidRPr="004F487B">
              <w:rPr>
                <w:sz w:val="20"/>
              </w:rPr>
              <w:t>707</w:t>
            </w:r>
            <w:r>
              <w:rPr>
                <w:sz w:val="20"/>
              </w:rPr>
              <w:t>)</w:t>
            </w:r>
          </w:p>
          <w:p w14:paraId="46DDB3AB" w14:textId="77777777" w:rsidR="00A21E99" w:rsidRPr="004F487B" w:rsidRDefault="00A21E99" w:rsidP="00350DA0">
            <w:pPr>
              <w:pStyle w:val="NoSpacing"/>
              <w:rPr>
                <w:sz w:val="20"/>
              </w:rPr>
            </w:pPr>
            <w:r w:rsidRPr="004F487B">
              <w:rPr>
                <w:sz w:val="20"/>
              </w:rPr>
              <w:t>[1617]</w:t>
            </w:r>
          </w:p>
          <w:p w14:paraId="42428BC0" w14:textId="77777777" w:rsidR="00A21E99" w:rsidRPr="004F487B" w:rsidRDefault="00A21E99" w:rsidP="00350DA0">
            <w:pPr>
              <w:pStyle w:val="NoSpacing"/>
              <w:rPr>
                <w:sz w:val="20"/>
              </w:rPr>
            </w:pPr>
            <w:r w:rsidRPr="004F487B">
              <w:rPr>
                <w:sz w:val="20"/>
              </w:rPr>
              <w:t>2.06 sec</w:t>
            </w:r>
          </w:p>
          <w:p w14:paraId="0DF81C6B" w14:textId="77777777" w:rsidR="00A21E99" w:rsidRPr="004F487B" w:rsidRDefault="00A21E99" w:rsidP="00350DA0">
            <w:pPr>
              <w:pStyle w:val="NoSpacing"/>
              <w:rPr>
                <w:sz w:val="20"/>
              </w:rPr>
            </w:pPr>
            <w:r w:rsidRPr="004F487B">
              <w:rPr>
                <w:sz w:val="20"/>
              </w:rPr>
              <w:t>12.48%</w:t>
            </w:r>
          </w:p>
          <w:p w14:paraId="5FEFA5AE" w14:textId="0266FC48" w:rsidR="00A21E99" w:rsidRPr="0005431A" w:rsidRDefault="00A21E99" w:rsidP="00057E82">
            <w:pPr>
              <w:pStyle w:val="NoSpacing"/>
              <w:rPr>
                <w:sz w:val="20"/>
                <w:lang w:val="en-IE"/>
              </w:rPr>
            </w:pPr>
            <w:r w:rsidRPr="002730C1">
              <w:rPr>
                <w:b/>
                <w:sz w:val="20"/>
              </w:rPr>
              <w:t>{9.84%}</w:t>
            </w:r>
          </w:p>
        </w:tc>
        <w:tc>
          <w:tcPr>
            <w:tcW w:w="961" w:type="dxa"/>
            <w:tcBorders>
              <w:top w:val="single" w:sz="4" w:space="0" w:color="auto"/>
              <w:bottom w:val="single" w:sz="4" w:space="0" w:color="auto"/>
            </w:tcBorders>
          </w:tcPr>
          <w:p w14:paraId="07B3F62E" w14:textId="5EBBB6AC" w:rsidR="00A21E99" w:rsidRPr="0005431A" w:rsidRDefault="00A21E99" w:rsidP="00057E82">
            <w:pPr>
              <w:pStyle w:val="NoSpacing"/>
              <w:rPr>
                <w:sz w:val="20"/>
                <w:lang w:val="en-IE"/>
              </w:rPr>
            </w:pPr>
            <w:r w:rsidRPr="004F487B">
              <w:rPr>
                <w:sz w:val="20"/>
              </w:rPr>
              <w:t>629</w:t>
            </w:r>
          </w:p>
        </w:tc>
      </w:tr>
      <w:tr w:rsidR="00A21E99" w:rsidRPr="0005431A" w14:paraId="6B0C5EA7" w14:textId="77777777" w:rsidTr="00A21E99">
        <w:tc>
          <w:tcPr>
            <w:tcW w:w="1192" w:type="dxa"/>
            <w:tcBorders>
              <w:top w:val="single" w:sz="4" w:space="0" w:color="auto"/>
              <w:bottom w:val="single" w:sz="4" w:space="0" w:color="auto"/>
            </w:tcBorders>
          </w:tcPr>
          <w:p w14:paraId="03EC1BB5" w14:textId="77777777" w:rsidR="00A21E99" w:rsidRPr="00A21E99" w:rsidRDefault="00A21E99" w:rsidP="00350DA0">
            <w:pPr>
              <w:pStyle w:val="NoSpacing"/>
              <w:rPr>
                <w:sz w:val="20"/>
              </w:rPr>
            </w:pPr>
            <w:r w:rsidRPr="00A21E99">
              <w:rPr>
                <w:sz w:val="20"/>
              </w:rPr>
              <w:t>Bier127</w:t>
            </w:r>
          </w:p>
          <w:p w14:paraId="4E41AEE0" w14:textId="5250E19D" w:rsidR="00A21E99" w:rsidRPr="00A21E99" w:rsidRDefault="00A21E99" w:rsidP="00057E82">
            <w:pPr>
              <w:pStyle w:val="NoSpacing"/>
              <w:rPr>
                <w:sz w:val="20"/>
                <w:lang w:val="en-IE"/>
              </w:rPr>
            </w:pPr>
          </w:p>
        </w:tc>
        <w:tc>
          <w:tcPr>
            <w:tcW w:w="1097" w:type="dxa"/>
            <w:tcBorders>
              <w:top w:val="single" w:sz="4" w:space="0" w:color="auto"/>
              <w:bottom w:val="single" w:sz="4" w:space="0" w:color="auto"/>
            </w:tcBorders>
          </w:tcPr>
          <w:p w14:paraId="686C62EB" w14:textId="77777777" w:rsidR="00A21E99" w:rsidRPr="004F487B" w:rsidRDefault="00A21E99" w:rsidP="00350DA0">
            <w:pPr>
              <w:pStyle w:val="NoSpacing"/>
              <w:rPr>
                <w:sz w:val="20"/>
              </w:rPr>
            </w:pPr>
            <w:r w:rsidRPr="004F487B">
              <w:rPr>
                <w:sz w:val="20"/>
              </w:rPr>
              <w:t>124468</w:t>
            </w:r>
          </w:p>
          <w:p w14:paraId="211BBB19" w14:textId="77777777" w:rsidR="00A21E99" w:rsidRPr="004F487B" w:rsidRDefault="00A21E99" w:rsidP="00350DA0">
            <w:pPr>
              <w:pStyle w:val="NoSpacing"/>
              <w:rPr>
                <w:sz w:val="20"/>
              </w:rPr>
            </w:pPr>
            <w:r w:rsidRPr="004F487B">
              <w:rPr>
                <w:sz w:val="20"/>
              </w:rPr>
              <w:t>126061</w:t>
            </w:r>
          </w:p>
          <w:p w14:paraId="3FE56CDF" w14:textId="77777777" w:rsidR="00A21E99" w:rsidRPr="004F487B" w:rsidRDefault="00A21E99" w:rsidP="00350DA0">
            <w:pPr>
              <w:pStyle w:val="NoSpacing"/>
              <w:rPr>
                <w:sz w:val="20"/>
              </w:rPr>
            </w:pPr>
            <w:r w:rsidRPr="004F487B">
              <w:rPr>
                <w:sz w:val="20"/>
              </w:rPr>
              <w:t>[258]</w:t>
            </w:r>
          </w:p>
          <w:p w14:paraId="5F8E8917" w14:textId="77777777" w:rsidR="00A21E99" w:rsidRPr="004F487B" w:rsidRDefault="00A21E99" w:rsidP="00350DA0">
            <w:pPr>
              <w:pStyle w:val="NoSpacing"/>
              <w:rPr>
                <w:sz w:val="20"/>
              </w:rPr>
            </w:pPr>
            <w:r w:rsidRPr="004F487B">
              <w:rPr>
                <w:sz w:val="20"/>
              </w:rPr>
              <w:t>2.98 sec</w:t>
            </w:r>
          </w:p>
          <w:p w14:paraId="7A2E2EA3" w14:textId="77777777" w:rsidR="00A21E99" w:rsidRPr="002730C1" w:rsidRDefault="00A21E99" w:rsidP="00350DA0">
            <w:pPr>
              <w:pStyle w:val="NoSpacing"/>
              <w:rPr>
                <w:b/>
                <w:sz w:val="20"/>
              </w:rPr>
            </w:pPr>
            <w:r w:rsidRPr="002730C1">
              <w:rPr>
                <w:b/>
                <w:sz w:val="20"/>
              </w:rPr>
              <w:t>6.58%</w:t>
            </w:r>
          </w:p>
          <w:p w14:paraId="19A8F941" w14:textId="58C02A02" w:rsidR="00A21E99" w:rsidRPr="0005431A" w:rsidRDefault="00A21E99" w:rsidP="00057E82">
            <w:pPr>
              <w:pStyle w:val="NoSpacing"/>
              <w:rPr>
                <w:sz w:val="20"/>
                <w:lang w:val="en-IE"/>
              </w:rPr>
            </w:pPr>
            <w:r w:rsidRPr="004F487B">
              <w:rPr>
                <w:sz w:val="20"/>
              </w:rPr>
              <w:t>{6.30%}</w:t>
            </w:r>
          </w:p>
        </w:tc>
        <w:tc>
          <w:tcPr>
            <w:tcW w:w="1105" w:type="dxa"/>
            <w:tcBorders>
              <w:top w:val="single" w:sz="4" w:space="0" w:color="auto"/>
              <w:bottom w:val="single" w:sz="4" w:space="0" w:color="auto"/>
            </w:tcBorders>
          </w:tcPr>
          <w:p w14:paraId="4AE2A122" w14:textId="77777777" w:rsidR="00A21E99" w:rsidRPr="004F487B" w:rsidRDefault="00A21E99" w:rsidP="00350DA0">
            <w:pPr>
              <w:pStyle w:val="NoSpacing"/>
              <w:rPr>
                <w:sz w:val="20"/>
              </w:rPr>
            </w:pPr>
            <w:r w:rsidRPr="004F487B">
              <w:rPr>
                <w:sz w:val="20"/>
              </w:rPr>
              <w:t>119481</w:t>
            </w:r>
          </w:p>
          <w:p w14:paraId="734C806C" w14:textId="77777777" w:rsidR="00A21E99" w:rsidRPr="004F487B" w:rsidRDefault="00A21E99" w:rsidP="00350DA0">
            <w:pPr>
              <w:pStyle w:val="NoSpacing"/>
              <w:rPr>
                <w:sz w:val="20"/>
              </w:rPr>
            </w:pPr>
            <w:r w:rsidRPr="004F487B">
              <w:rPr>
                <w:sz w:val="20"/>
              </w:rPr>
              <w:t>122255</w:t>
            </w:r>
          </w:p>
          <w:p w14:paraId="58E79EBA" w14:textId="77777777" w:rsidR="00A21E99" w:rsidRPr="004F487B" w:rsidRDefault="00A21E99" w:rsidP="00350DA0">
            <w:pPr>
              <w:pStyle w:val="NoSpacing"/>
              <w:rPr>
                <w:sz w:val="20"/>
              </w:rPr>
            </w:pPr>
            <w:r w:rsidRPr="004F487B">
              <w:rPr>
                <w:sz w:val="20"/>
              </w:rPr>
              <w:t>[210]</w:t>
            </w:r>
          </w:p>
          <w:p w14:paraId="48C12A33" w14:textId="77777777" w:rsidR="00A21E99" w:rsidRPr="004F487B" w:rsidRDefault="00A21E99" w:rsidP="00350DA0">
            <w:pPr>
              <w:pStyle w:val="NoSpacing"/>
              <w:rPr>
                <w:sz w:val="20"/>
              </w:rPr>
            </w:pPr>
            <w:r w:rsidRPr="004F487B">
              <w:rPr>
                <w:sz w:val="20"/>
              </w:rPr>
              <w:t>2.49 sec</w:t>
            </w:r>
          </w:p>
          <w:p w14:paraId="357CBE32" w14:textId="77777777" w:rsidR="00A21E99" w:rsidRPr="004F487B" w:rsidRDefault="00A21E99" w:rsidP="00350DA0">
            <w:pPr>
              <w:pStyle w:val="NoSpacing"/>
              <w:rPr>
                <w:b/>
                <w:sz w:val="20"/>
              </w:rPr>
            </w:pPr>
            <w:r w:rsidRPr="004F487B">
              <w:rPr>
                <w:b/>
                <w:sz w:val="20"/>
              </w:rPr>
              <w:t>3.36%</w:t>
            </w:r>
          </w:p>
          <w:p w14:paraId="327DC03A" w14:textId="0D994B93" w:rsidR="00A21E99" w:rsidRPr="0005431A" w:rsidRDefault="00A21E99" w:rsidP="00057E82">
            <w:pPr>
              <w:pStyle w:val="NoSpacing"/>
              <w:rPr>
                <w:sz w:val="20"/>
                <w:lang w:val="en-IE"/>
              </w:rPr>
            </w:pPr>
            <w:r w:rsidRPr="004F487B">
              <w:rPr>
                <w:sz w:val="20"/>
              </w:rPr>
              <w:t>{6.00%}</w:t>
            </w:r>
          </w:p>
        </w:tc>
        <w:tc>
          <w:tcPr>
            <w:tcW w:w="1105" w:type="dxa"/>
            <w:tcBorders>
              <w:top w:val="single" w:sz="4" w:space="0" w:color="auto"/>
              <w:bottom w:val="single" w:sz="4" w:space="0" w:color="auto"/>
            </w:tcBorders>
          </w:tcPr>
          <w:p w14:paraId="6DBB578E" w14:textId="77777777" w:rsidR="00A21E99" w:rsidRPr="004F487B" w:rsidRDefault="00A21E99" w:rsidP="00350DA0">
            <w:pPr>
              <w:pStyle w:val="NoSpacing"/>
              <w:rPr>
                <w:sz w:val="20"/>
              </w:rPr>
            </w:pPr>
            <w:r w:rsidRPr="004F487B">
              <w:rPr>
                <w:sz w:val="20"/>
              </w:rPr>
              <w:t>120565</w:t>
            </w:r>
          </w:p>
          <w:p w14:paraId="471AC7BD" w14:textId="77777777" w:rsidR="00A21E99" w:rsidRPr="004F487B" w:rsidRDefault="00A21E99" w:rsidP="00350DA0">
            <w:pPr>
              <w:pStyle w:val="NoSpacing"/>
              <w:rPr>
                <w:sz w:val="20"/>
              </w:rPr>
            </w:pPr>
            <w:r w:rsidRPr="004F487B">
              <w:rPr>
                <w:sz w:val="20"/>
              </w:rPr>
              <w:t>122861</w:t>
            </w:r>
          </w:p>
          <w:p w14:paraId="696D7FBD" w14:textId="77777777" w:rsidR="00A21E99" w:rsidRPr="004F487B" w:rsidRDefault="00A21E99" w:rsidP="00350DA0">
            <w:pPr>
              <w:pStyle w:val="NoSpacing"/>
              <w:rPr>
                <w:sz w:val="20"/>
              </w:rPr>
            </w:pPr>
            <w:r w:rsidRPr="004F487B">
              <w:rPr>
                <w:sz w:val="20"/>
              </w:rPr>
              <w:t>[334]</w:t>
            </w:r>
          </w:p>
          <w:p w14:paraId="28CA6CF3" w14:textId="77777777" w:rsidR="00A21E99" w:rsidRPr="004F487B" w:rsidRDefault="00A21E99" w:rsidP="00350DA0">
            <w:pPr>
              <w:pStyle w:val="NoSpacing"/>
              <w:rPr>
                <w:sz w:val="20"/>
              </w:rPr>
            </w:pPr>
            <w:r w:rsidRPr="004F487B">
              <w:rPr>
                <w:sz w:val="20"/>
              </w:rPr>
              <w:t>3.81 sec</w:t>
            </w:r>
          </w:p>
          <w:p w14:paraId="78C26058" w14:textId="77777777" w:rsidR="00A21E99" w:rsidRPr="004F487B" w:rsidRDefault="00A21E99" w:rsidP="00350DA0">
            <w:pPr>
              <w:pStyle w:val="NoSpacing"/>
              <w:rPr>
                <w:sz w:val="20"/>
              </w:rPr>
            </w:pPr>
            <w:r w:rsidRPr="004F487B">
              <w:rPr>
                <w:sz w:val="20"/>
              </w:rPr>
              <w:t>3.87%</w:t>
            </w:r>
          </w:p>
          <w:p w14:paraId="3D31E841" w14:textId="53F70767" w:rsidR="00A21E99" w:rsidRPr="0005431A" w:rsidRDefault="00A21E99" w:rsidP="00057E82">
            <w:pPr>
              <w:pStyle w:val="NoSpacing"/>
              <w:rPr>
                <w:sz w:val="20"/>
                <w:lang w:val="en-IE"/>
              </w:rPr>
            </w:pPr>
            <w:r w:rsidRPr="002730C1">
              <w:rPr>
                <w:b/>
                <w:sz w:val="20"/>
              </w:rPr>
              <w:t>{3.05%}</w:t>
            </w:r>
          </w:p>
        </w:tc>
        <w:tc>
          <w:tcPr>
            <w:tcW w:w="1025" w:type="dxa"/>
            <w:tcBorders>
              <w:top w:val="single" w:sz="4" w:space="0" w:color="auto"/>
              <w:bottom w:val="single" w:sz="4" w:space="0" w:color="auto"/>
            </w:tcBorders>
          </w:tcPr>
          <w:p w14:paraId="30665637" w14:textId="77777777" w:rsidR="00A21E99" w:rsidRPr="004F487B" w:rsidRDefault="00A21E99" w:rsidP="00350DA0">
            <w:pPr>
              <w:pStyle w:val="NoSpacing"/>
              <w:rPr>
                <w:sz w:val="20"/>
              </w:rPr>
            </w:pPr>
            <w:r w:rsidRPr="004F487B">
              <w:rPr>
                <w:sz w:val="20"/>
              </w:rPr>
              <w:t>118698</w:t>
            </w:r>
          </w:p>
          <w:p w14:paraId="610644BC" w14:textId="77777777" w:rsidR="00A21E99" w:rsidRPr="004F487B" w:rsidRDefault="00A21E99" w:rsidP="00350DA0">
            <w:pPr>
              <w:pStyle w:val="NoSpacing"/>
              <w:rPr>
                <w:sz w:val="20"/>
              </w:rPr>
            </w:pPr>
            <w:r w:rsidRPr="004F487B">
              <w:rPr>
                <w:sz w:val="20"/>
              </w:rPr>
              <w:t>120035</w:t>
            </w:r>
          </w:p>
          <w:p w14:paraId="4887C872" w14:textId="77777777" w:rsidR="00A21E99" w:rsidRPr="004F487B" w:rsidRDefault="00A21E99" w:rsidP="00350DA0">
            <w:pPr>
              <w:pStyle w:val="NoSpacing"/>
              <w:rPr>
                <w:sz w:val="20"/>
              </w:rPr>
            </w:pPr>
            <w:r w:rsidRPr="004F487B">
              <w:rPr>
                <w:sz w:val="20"/>
              </w:rPr>
              <w:t>[285]</w:t>
            </w:r>
          </w:p>
          <w:p w14:paraId="1C21A9B0" w14:textId="77777777" w:rsidR="00A21E99" w:rsidRPr="004F487B" w:rsidRDefault="00A21E99" w:rsidP="00350DA0">
            <w:pPr>
              <w:pStyle w:val="NoSpacing"/>
              <w:rPr>
                <w:sz w:val="20"/>
              </w:rPr>
            </w:pPr>
            <w:r w:rsidRPr="004F487B">
              <w:rPr>
                <w:sz w:val="20"/>
              </w:rPr>
              <w:t>3.45 sec</w:t>
            </w:r>
          </w:p>
          <w:p w14:paraId="52778A78" w14:textId="77777777" w:rsidR="00A21E99" w:rsidRPr="004F487B" w:rsidRDefault="00A21E99" w:rsidP="00350DA0">
            <w:pPr>
              <w:pStyle w:val="NoSpacing"/>
              <w:rPr>
                <w:b/>
                <w:sz w:val="20"/>
              </w:rPr>
            </w:pPr>
            <w:r w:rsidRPr="004F487B">
              <w:rPr>
                <w:b/>
                <w:sz w:val="20"/>
              </w:rPr>
              <w:t>1.48%</w:t>
            </w:r>
          </w:p>
          <w:p w14:paraId="4E41B183" w14:textId="4F080D03" w:rsidR="00A21E99" w:rsidRPr="0005431A" w:rsidRDefault="00A21E99" w:rsidP="00913405">
            <w:pPr>
              <w:pStyle w:val="NoSpacing"/>
              <w:rPr>
                <w:sz w:val="20"/>
                <w:lang w:val="en-IE"/>
              </w:rPr>
            </w:pPr>
            <w:r w:rsidRPr="004F487B">
              <w:rPr>
                <w:sz w:val="20"/>
              </w:rPr>
              <w:t>{2.75%}</w:t>
            </w:r>
          </w:p>
        </w:tc>
        <w:tc>
          <w:tcPr>
            <w:tcW w:w="1025" w:type="dxa"/>
            <w:tcBorders>
              <w:top w:val="single" w:sz="4" w:space="0" w:color="auto"/>
              <w:bottom w:val="single" w:sz="4" w:space="0" w:color="auto"/>
            </w:tcBorders>
          </w:tcPr>
          <w:p w14:paraId="1ACAE68A" w14:textId="77777777" w:rsidR="00A21E99" w:rsidRPr="004F487B" w:rsidRDefault="00A21E99" w:rsidP="00350DA0">
            <w:pPr>
              <w:pStyle w:val="NoSpacing"/>
              <w:rPr>
                <w:sz w:val="20"/>
              </w:rPr>
            </w:pPr>
            <w:r w:rsidRPr="004F487B">
              <w:rPr>
                <w:sz w:val="20"/>
              </w:rPr>
              <w:t>118647</w:t>
            </w:r>
          </w:p>
          <w:p w14:paraId="74FB032A" w14:textId="77777777" w:rsidR="00A21E99" w:rsidRPr="004F487B" w:rsidRDefault="00A21E99" w:rsidP="00350DA0">
            <w:pPr>
              <w:pStyle w:val="NoSpacing"/>
              <w:rPr>
                <w:sz w:val="20"/>
              </w:rPr>
            </w:pPr>
            <w:r w:rsidRPr="004F487B">
              <w:rPr>
                <w:sz w:val="20"/>
              </w:rPr>
              <w:t>120001</w:t>
            </w:r>
          </w:p>
          <w:p w14:paraId="5CB55A97" w14:textId="77777777" w:rsidR="00A21E99" w:rsidRPr="004F487B" w:rsidRDefault="00A21E99" w:rsidP="00350DA0">
            <w:pPr>
              <w:pStyle w:val="NoSpacing"/>
              <w:rPr>
                <w:sz w:val="20"/>
              </w:rPr>
            </w:pPr>
            <w:r w:rsidRPr="004F487B">
              <w:rPr>
                <w:sz w:val="20"/>
              </w:rPr>
              <w:t>[233]</w:t>
            </w:r>
          </w:p>
          <w:p w14:paraId="3461481F" w14:textId="77777777" w:rsidR="00A21E99" w:rsidRPr="004F487B" w:rsidRDefault="00A21E99" w:rsidP="00350DA0">
            <w:pPr>
              <w:pStyle w:val="NoSpacing"/>
              <w:rPr>
                <w:sz w:val="20"/>
              </w:rPr>
            </w:pPr>
            <w:r w:rsidRPr="004F487B">
              <w:rPr>
                <w:sz w:val="20"/>
              </w:rPr>
              <w:t>3.39 sec</w:t>
            </w:r>
          </w:p>
          <w:p w14:paraId="13188B01" w14:textId="77777777" w:rsidR="00A21E99" w:rsidRPr="004F487B" w:rsidRDefault="00A21E99" w:rsidP="00350DA0">
            <w:pPr>
              <w:pStyle w:val="NoSpacing"/>
              <w:rPr>
                <w:b/>
                <w:sz w:val="20"/>
              </w:rPr>
            </w:pPr>
            <w:r w:rsidRPr="004F487B">
              <w:rPr>
                <w:b/>
                <w:sz w:val="20"/>
              </w:rPr>
              <w:t>1.45%</w:t>
            </w:r>
          </w:p>
          <w:p w14:paraId="0DF2E5EB" w14:textId="2F99729E" w:rsidR="00A21E99" w:rsidRPr="0005431A" w:rsidRDefault="00A21E99" w:rsidP="00057E82">
            <w:pPr>
              <w:pStyle w:val="NoSpacing"/>
              <w:rPr>
                <w:sz w:val="20"/>
                <w:lang w:val="en-IE"/>
              </w:rPr>
            </w:pPr>
            <w:r w:rsidRPr="004F487B">
              <w:rPr>
                <w:sz w:val="20"/>
              </w:rPr>
              <w:t>{2.88%}</w:t>
            </w:r>
          </w:p>
        </w:tc>
        <w:tc>
          <w:tcPr>
            <w:tcW w:w="1097" w:type="dxa"/>
            <w:tcBorders>
              <w:top w:val="single" w:sz="4" w:space="0" w:color="auto"/>
              <w:bottom w:val="single" w:sz="4" w:space="0" w:color="auto"/>
            </w:tcBorders>
          </w:tcPr>
          <w:p w14:paraId="15D95313" w14:textId="77777777" w:rsidR="00A21E99" w:rsidRPr="004F487B" w:rsidRDefault="00A21E99" w:rsidP="00350DA0">
            <w:pPr>
              <w:pStyle w:val="NoSpacing"/>
              <w:rPr>
                <w:sz w:val="20"/>
              </w:rPr>
            </w:pPr>
            <w:r w:rsidRPr="004F487B">
              <w:rPr>
                <w:sz w:val="20"/>
              </w:rPr>
              <w:t>127286</w:t>
            </w:r>
          </w:p>
          <w:p w14:paraId="4D54B58D" w14:textId="77777777" w:rsidR="00A21E99" w:rsidRPr="004F487B" w:rsidRDefault="00A21E99" w:rsidP="00350DA0">
            <w:pPr>
              <w:pStyle w:val="NoSpacing"/>
              <w:rPr>
                <w:sz w:val="20"/>
              </w:rPr>
            </w:pPr>
            <w:r w:rsidRPr="004F487B">
              <w:rPr>
                <w:sz w:val="20"/>
              </w:rPr>
              <w:t>136823</w:t>
            </w:r>
            <w:r>
              <w:rPr>
                <w:sz w:val="20"/>
              </w:rPr>
              <w:t>)</w:t>
            </w:r>
          </w:p>
          <w:p w14:paraId="45C5BE29" w14:textId="77777777" w:rsidR="00A21E99" w:rsidRPr="004F487B" w:rsidRDefault="00A21E99" w:rsidP="00350DA0">
            <w:pPr>
              <w:pStyle w:val="NoSpacing"/>
              <w:rPr>
                <w:sz w:val="20"/>
              </w:rPr>
            </w:pPr>
            <w:r w:rsidRPr="004F487B">
              <w:rPr>
                <w:sz w:val="20"/>
              </w:rPr>
              <w:t>[1883]</w:t>
            </w:r>
          </w:p>
          <w:p w14:paraId="4E1CFFDD" w14:textId="77777777" w:rsidR="00A21E99" w:rsidRPr="004F487B" w:rsidRDefault="00A21E99" w:rsidP="00350DA0">
            <w:pPr>
              <w:pStyle w:val="NoSpacing"/>
              <w:rPr>
                <w:sz w:val="20"/>
              </w:rPr>
            </w:pPr>
            <w:r w:rsidRPr="004F487B">
              <w:rPr>
                <w:sz w:val="20"/>
              </w:rPr>
              <w:t>3.42 sec</w:t>
            </w:r>
          </w:p>
          <w:p w14:paraId="49909A60" w14:textId="77777777" w:rsidR="00A21E99" w:rsidRPr="004F487B" w:rsidRDefault="00A21E99" w:rsidP="00350DA0">
            <w:pPr>
              <w:pStyle w:val="NoSpacing"/>
              <w:rPr>
                <w:sz w:val="20"/>
              </w:rPr>
            </w:pPr>
            <w:r w:rsidRPr="004F487B">
              <w:rPr>
                <w:sz w:val="20"/>
              </w:rPr>
              <w:t>15.68%</w:t>
            </w:r>
          </w:p>
          <w:p w14:paraId="1708D3B5" w14:textId="4B7F2D97" w:rsidR="00A21E99" w:rsidRPr="0005431A" w:rsidRDefault="00A21E99" w:rsidP="00057E82">
            <w:pPr>
              <w:pStyle w:val="NoSpacing"/>
              <w:rPr>
                <w:sz w:val="20"/>
                <w:lang w:val="en-IE"/>
              </w:rPr>
            </w:pPr>
            <w:r w:rsidRPr="002730C1">
              <w:rPr>
                <w:b/>
                <w:sz w:val="20"/>
              </w:rPr>
              <w:t>{11.43%}</w:t>
            </w:r>
          </w:p>
        </w:tc>
        <w:tc>
          <w:tcPr>
            <w:tcW w:w="961" w:type="dxa"/>
            <w:tcBorders>
              <w:top w:val="single" w:sz="4" w:space="0" w:color="auto"/>
              <w:bottom w:val="single" w:sz="4" w:space="0" w:color="auto"/>
            </w:tcBorders>
          </w:tcPr>
          <w:p w14:paraId="79962132" w14:textId="77777777" w:rsidR="00A21E99" w:rsidRPr="004F487B" w:rsidRDefault="00A21E99" w:rsidP="00350DA0">
            <w:pPr>
              <w:rPr>
                <w:sz w:val="20"/>
              </w:rPr>
            </w:pPr>
            <w:r w:rsidRPr="004F487B">
              <w:rPr>
                <w:sz w:val="20"/>
              </w:rPr>
              <w:t>118282</w:t>
            </w:r>
          </w:p>
          <w:p w14:paraId="48AE8AB7" w14:textId="6904D617" w:rsidR="00A21E99" w:rsidRPr="0005431A" w:rsidRDefault="00A21E99" w:rsidP="00057E82">
            <w:pPr>
              <w:pStyle w:val="NoSpacing"/>
              <w:rPr>
                <w:sz w:val="20"/>
                <w:lang w:val="en-IE"/>
              </w:rPr>
            </w:pPr>
          </w:p>
        </w:tc>
      </w:tr>
      <w:tr w:rsidR="00A21E99" w:rsidRPr="0005431A" w14:paraId="5FB66856" w14:textId="77777777" w:rsidTr="00A21E99">
        <w:tc>
          <w:tcPr>
            <w:tcW w:w="1192" w:type="dxa"/>
            <w:tcBorders>
              <w:top w:val="single" w:sz="4" w:space="0" w:color="auto"/>
              <w:bottom w:val="single" w:sz="4" w:space="0" w:color="auto"/>
            </w:tcBorders>
          </w:tcPr>
          <w:p w14:paraId="54981425" w14:textId="3BB08A9D" w:rsidR="00A21E99" w:rsidRPr="00A21E99" w:rsidRDefault="00A21E99" w:rsidP="00057E82">
            <w:pPr>
              <w:pStyle w:val="NoSpacing"/>
              <w:rPr>
                <w:sz w:val="20"/>
                <w:lang w:val="en-IE"/>
              </w:rPr>
            </w:pPr>
            <w:r w:rsidRPr="00A21E99">
              <w:rPr>
                <w:sz w:val="20"/>
              </w:rPr>
              <w:t>Ch150</w:t>
            </w:r>
          </w:p>
        </w:tc>
        <w:tc>
          <w:tcPr>
            <w:tcW w:w="1097" w:type="dxa"/>
            <w:tcBorders>
              <w:top w:val="single" w:sz="4" w:space="0" w:color="auto"/>
              <w:bottom w:val="single" w:sz="4" w:space="0" w:color="auto"/>
            </w:tcBorders>
          </w:tcPr>
          <w:p w14:paraId="073D7BE3" w14:textId="77777777" w:rsidR="00A21E99" w:rsidRPr="004F487B" w:rsidRDefault="00A21E99" w:rsidP="00350DA0">
            <w:pPr>
              <w:pStyle w:val="NoSpacing"/>
              <w:rPr>
                <w:sz w:val="20"/>
              </w:rPr>
            </w:pPr>
            <w:r w:rsidRPr="004F487B">
              <w:rPr>
                <w:sz w:val="20"/>
              </w:rPr>
              <w:t>6727</w:t>
            </w:r>
          </w:p>
          <w:p w14:paraId="5CC667D7" w14:textId="77777777" w:rsidR="00A21E99" w:rsidRPr="004F487B" w:rsidRDefault="00A21E99" w:rsidP="00350DA0">
            <w:pPr>
              <w:pStyle w:val="NoSpacing"/>
              <w:rPr>
                <w:sz w:val="20"/>
              </w:rPr>
            </w:pPr>
            <w:r>
              <w:rPr>
                <w:sz w:val="20"/>
              </w:rPr>
              <w:t>(</w:t>
            </w:r>
            <w:r w:rsidRPr="004F487B">
              <w:rPr>
                <w:sz w:val="20"/>
              </w:rPr>
              <w:t>6813</w:t>
            </w:r>
            <w:r>
              <w:rPr>
                <w:sz w:val="20"/>
              </w:rPr>
              <w:t>)</w:t>
            </w:r>
          </w:p>
          <w:p w14:paraId="428A7BAC" w14:textId="77777777" w:rsidR="00A21E99" w:rsidRPr="004F487B" w:rsidRDefault="00A21E99" w:rsidP="00350DA0">
            <w:pPr>
              <w:pStyle w:val="NoSpacing"/>
              <w:rPr>
                <w:sz w:val="20"/>
              </w:rPr>
            </w:pPr>
            <w:r w:rsidRPr="004F487B">
              <w:rPr>
                <w:sz w:val="20"/>
              </w:rPr>
              <w:t>[253.60]</w:t>
            </w:r>
          </w:p>
          <w:p w14:paraId="55B743C9" w14:textId="77777777" w:rsidR="00A21E99" w:rsidRPr="004F487B" w:rsidRDefault="00A21E99" w:rsidP="00350DA0">
            <w:pPr>
              <w:pStyle w:val="NoSpacing"/>
              <w:rPr>
                <w:sz w:val="20"/>
              </w:rPr>
            </w:pPr>
            <w:r w:rsidRPr="004F487B">
              <w:rPr>
                <w:sz w:val="20"/>
              </w:rPr>
              <w:t>4.10 sec</w:t>
            </w:r>
          </w:p>
          <w:p w14:paraId="72B048BD" w14:textId="77777777" w:rsidR="00A21E99" w:rsidRPr="004F487B" w:rsidRDefault="00A21E99" w:rsidP="00350DA0">
            <w:pPr>
              <w:pStyle w:val="NoSpacing"/>
              <w:rPr>
                <w:sz w:val="20"/>
              </w:rPr>
            </w:pPr>
            <w:r w:rsidRPr="004F487B">
              <w:rPr>
                <w:sz w:val="20"/>
              </w:rPr>
              <w:t>4.38%</w:t>
            </w:r>
          </w:p>
          <w:p w14:paraId="55F55A31" w14:textId="6FE368E1" w:rsidR="00A21E99" w:rsidRPr="0005431A" w:rsidRDefault="00A21E99" w:rsidP="00057E82">
            <w:pPr>
              <w:pStyle w:val="NoSpacing"/>
              <w:rPr>
                <w:sz w:val="20"/>
                <w:lang w:val="en-IE"/>
              </w:rPr>
            </w:pPr>
            <w:r w:rsidRPr="002730C1">
              <w:rPr>
                <w:b/>
                <w:sz w:val="20"/>
              </w:rPr>
              <w:t>{3.66%}</w:t>
            </w:r>
          </w:p>
        </w:tc>
        <w:tc>
          <w:tcPr>
            <w:tcW w:w="1105" w:type="dxa"/>
            <w:tcBorders>
              <w:top w:val="single" w:sz="4" w:space="0" w:color="auto"/>
              <w:bottom w:val="single" w:sz="4" w:space="0" w:color="auto"/>
            </w:tcBorders>
          </w:tcPr>
          <w:p w14:paraId="3B07C795" w14:textId="77777777" w:rsidR="00A21E99" w:rsidRPr="004F487B" w:rsidRDefault="00A21E99" w:rsidP="00350DA0">
            <w:pPr>
              <w:pStyle w:val="NoSpacing"/>
              <w:rPr>
                <w:sz w:val="20"/>
              </w:rPr>
            </w:pPr>
            <w:r w:rsidRPr="004F487B">
              <w:rPr>
                <w:sz w:val="20"/>
              </w:rPr>
              <w:t>6626</w:t>
            </w:r>
          </w:p>
          <w:p w14:paraId="34806304" w14:textId="77777777" w:rsidR="00A21E99" w:rsidRPr="004F487B" w:rsidRDefault="00A21E99" w:rsidP="00350DA0">
            <w:pPr>
              <w:pStyle w:val="NoSpacing"/>
              <w:rPr>
                <w:sz w:val="20"/>
              </w:rPr>
            </w:pPr>
            <w:r>
              <w:rPr>
                <w:sz w:val="20"/>
              </w:rPr>
              <w:t>(</w:t>
            </w:r>
            <w:r w:rsidRPr="004F487B">
              <w:rPr>
                <w:sz w:val="20"/>
              </w:rPr>
              <w:t>6756</w:t>
            </w:r>
            <w:r>
              <w:rPr>
                <w:sz w:val="20"/>
              </w:rPr>
              <w:t>)</w:t>
            </w:r>
          </w:p>
          <w:p w14:paraId="3C6370A9" w14:textId="77777777" w:rsidR="00A21E99" w:rsidRPr="004F487B" w:rsidRDefault="00A21E99" w:rsidP="00350DA0">
            <w:pPr>
              <w:pStyle w:val="NoSpacing"/>
              <w:rPr>
                <w:sz w:val="20"/>
              </w:rPr>
            </w:pPr>
            <w:r w:rsidRPr="004F487B">
              <w:rPr>
                <w:sz w:val="20"/>
              </w:rPr>
              <w:t>[159.40]</w:t>
            </w:r>
          </w:p>
          <w:p w14:paraId="4DE5E5ED" w14:textId="77777777" w:rsidR="00A21E99" w:rsidRPr="004F487B" w:rsidRDefault="00A21E99" w:rsidP="00350DA0">
            <w:pPr>
              <w:pStyle w:val="NoSpacing"/>
              <w:rPr>
                <w:sz w:val="20"/>
              </w:rPr>
            </w:pPr>
            <w:r w:rsidRPr="004F487B">
              <w:rPr>
                <w:sz w:val="20"/>
              </w:rPr>
              <w:t>2.51 sec</w:t>
            </w:r>
          </w:p>
          <w:p w14:paraId="07B28978" w14:textId="77777777" w:rsidR="00A21E99" w:rsidRPr="004F487B" w:rsidRDefault="00A21E99" w:rsidP="00350DA0">
            <w:pPr>
              <w:pStyle w:val="NoSpacing"/>
              <w:rPr>
                <w:b/>
                <w:sz w:val="20"/>
              </w:rPr>
            </w:pPr>
            <w:r w:rsidRPr="004F487B">
              <w:rPr>
                <w:b/>
                <w:sz w:val="20"/>
              </w:rPr>
              <w:t>3.49%</w:t>
            </w:r>
          </w:p>
          <w:p w14:paraId="0C0A38B8" w14:textId="6750884C" w:rsidR="00A21E99" w:rsidRPr="0005431A" w:rsidRDefault="00A21E99" w:rsidP="00057E82">
            <w:pPr>
              <w:pStyle w:val="NoSpacing"/>
              <w:rPr>
                <w:sz w:val="20"/>
                <w:lang w:val="en-IE"/>
              </w:rPr>
            </w:pPr>
            <w:r w:rsidRPr="004F487B">
              <w:rPr>
                <w:sz w:val="20"/>
              </w:rPr>
              <w:t>{6.2%}</w:t>
            </w:r>
          </w:p>
        </w:tc>
        <w:tc>
          <w:tcPr>
            <w:tcW w:w="1105" w:type="dxa"/>
            <w:tcBorders>
              <w:top w:val="single" w:sz="4" w:space="0" w:color="auto"/>
              <w:bottom w:val="single" w:sz="4" w:space="0" w:color="auto"/>
            </w:tcBorders>
          </w:tcPr>
          <w:p w14:paraId="1B62A77D" w14:textId="77777777" w:rsidR="00A21E99" w:rsidRPr="004F487B" w:rsidRDefault="00A21E99" w:rsidP="00350DA0">
            <w:pPr>
              <w:pStyle w:val="NoSpacing"/>
              <w:rPr>
                <w:sz w:val="20"/>
              </w:rPr>
            </w:pPr>
            <w:r w:rsidRPr="004F487B">
              <w:rPr>
                <w:sz w:val="20"/>
              </w:rPr>
              <w:t>6563</w:t>
            </w:r>
          </w:p>
          <w:p w14:paraId="32C026B3" w14:textId="77777777" w:rsidR="00A21E99" w:rsidRPr="004F487B" w:rsidRDefault="00A21E99" w:rsidP="00350DA0">
            <w:pPr>
              <w:pStyle w:val="NoSpacing"/>
              <w:rPr>
                <w:sz w:val="20"/>
              </w:rPr>
            </w:pPr>
            <w:r>
              <w:rPr>
                <w:sz w:val="20"/>
              </w:rPr>
              <w:t>(</w:t>
            </w:r>
            <w:r w:rsidRPr="004F487B">
              <w:rPr>
                <w:sz w:val="20"/>
              </w:rPr>
              <w:t>6687</w:t>
            </w:r>
            <w:r>
              <w:rPr>
                <w:sz w:val="20"/>
              </w:rPr>
              <w:t>)</w:t>
            </w:r>
          </w:p>
          <w:p w14:paraId="10997506" w14:textId="77777777" w:rsidR="00A21E99" w:rsidRPr="004F487B" w:rsidRDefault="00A21E99" w:rsidP="00350DA0">
            <w:pPr>
              <w:pStyle w:val="NoSpacing"/>
              <w:rPr>
                <w:sz w:val="20"/>
              </w:rPr>
            </w:pPr>
            <w:r w:rsidRPr="004F487B">
              <w:rPr>
                <w:sz w:val="20"/>
              </w:rPr>
              <w:t>[323.80]</w:t>
            </w:r>
          </w:p>
          <w:p w14:paraId="6A2B3268" w14:textId="77777777" w:rsidR="00A21E99" w:rsidRPr="004F487B" w:rsidRDefault="00A21E99" w:rsidP="00350DA0">
            <w:pPr>
              <w:pStyle w:val="NoSpacing"/>
              <w:rPr>
                <w:sz w:val="20"/>
              </w:rPr>
            </w:pPr>
            <w:r w:rsidRPr="004F487B">
              <w:rPr>
                <w:sz w:val="20"/>
              </w:rPr>
              <w:t>5.37 sec</w:t>
            </w:r>
          </w:p>
          <w:p w14:paraId="1639A7B6" w14:textId="77777777" w:rsidR="00A21E99" w:rsidRPr="004F487B" w:rsidRDefault="00A21E99" w:rsidP="00350DA0">
            <w:pPr>
              <w:pStyle w:val="NoSpacing"/>
              <w:rPr>
                <w:b/>
                <w:sz w:val="20"/>
              </w:rPr>
            </w:pPr>
            <w:r w:rsidRPr="004F487B">
              <w:rPr>
                <w:b/>
                <w:sz w:val="20"/>
              </w:rPr>
              <w:t>2.44%</w:t>
            </w:r>
          </w:p>
          <w:p w14:paraId="42CEF599" w14:textId="3CE3A21F" w:rsidR="00A21E99" w:rsidRPr="0005431A" w:rsidRDefault="00A21E99" w:rsidP="00057E82">
            <w:pPr>
              <w:pStyle w:val="NoSpacing"/>
              <w:rPr>
                <w:sz w:val="20"/>
                <w:lang w:val="en-IE"/>
              </w:rPr>
            </w:pPr>
            <w:r w:rsidRPr="004F487B">
              <w:rPr>
                <w:sz w:val="20"/>
              </w:rPr>
              <w:t>{2.6%}</w:t>
            </w:r>
          </w:p>
        </w:tc>
        <w:tc>
          <w:tcPr>
            <w:tcW w:w="1025" w:type="dxa"/>
            <w:tcBorders>
              <w:top w:val="single" w:sz="4" w:space="0" w:color="auto"/>
              <w:bottom w:val="single" w:sz="4" w:space="0" w:color="auto"/>
            </w:tcBorders>
          </w:tcPr>
          <w:p w14:paraId="436959D3" w14:textId="77777777" w:rsidR="00A21E99" w:rsidRPr="004F487B" w:rsidRDefault="00A21E99" w:rsidP="00350DA0">
            <w:pPr>
              <w:pStyle w:val="NoSpacing"/>
              <w:rPr>
                <w:sz w:val="20"/>
              </w:rPr>
            </w:pPr>
            <w:r w:rsidRPr="004F487B">
              <w:rPr>
                <w:sz w:val="20"/>
              </w:rPr>
              <w:t>6575</w:t>
            </w:r>
          </w:p>
          <w:p w14:paraId="3BA7DBE1" w14:textId="77777777" w:rsidR="00A21E99" w:rsidRPr="004F487B" w:rsidRDefault="00A21E99" w:rsidP="00350DA0">
            <w:pPr>
              <w:pStyle w:val="NoSpacing"/>
              <w:rPr>
                <w:sz w:val="20"/>
              </w:rPr>
            </w:pPr>
            <w:r>
              <w:rPr>
                <w:sz w:val="20"/>
              </w:rPr>
              <w:t>(</w:t>
            </w:r>
            <w:r w:rsidRPr="004F487B">
              <w:rPr>
                <w:sz w:val="20"/>
              </w:rPr>
              <w:t>6618</w:t>
            </w:r>
            <w:r>
              <w:rPr>
                <w:sz w:val="20"/>
              </w:rPr>
              <w:t>)</w:t>
            </w:r>
          </w:p>
          <w:p w14:paraId="31AB139E" w14:textId="77777777" w:rsidR="00A21E99" w:rsidRPr="004F487B" w:rsidRDefault="00A21E99" w:rsidP="00350DA0">
            <w:pPr>
              <w:pStyle w:val="NoSpacing"/>
              <w:rPr>
                <w:sz w:val="20"/>
              </w:rPr>
            </w:pPr>
            <w:r w:rsidRPr="004F487B">
              <w:rPr>
                <w:sz w:val="20"/>
              </w:rPr>
              <w:t>[335.80]</w:t>
            </w:r>
          </w:p>
          <w:p w14:paraId="0B1C55D0" w14:textId="77777777" w:rsidR="00A21E99" w:rsidRPr="004F487B" w:rsidRDefault="00A21E99" w:rsidP="00350DA0">
            <w:pPr>
              <w:pStyle w:val="NoSpacing"/>
              <w:rPr>
                <w:sz w:val="20"/>
              </w:rPr>
            </w:pPr>
            <w:r w:rsidRPr="004F487B">
              <w:rPr>
                <w:sz w:val="20"/>
              </w:rPr>
              <w:t>5.28 sec</w:t>
            </w:r>
          </w:p>
          <w:p w14:paraId="5914D5FE" w14:textId="77777777" w:rsidR="00A21E99" w:rsidRPr="004F487B" w:rsidRDefault="00A21E99" w:rsidP="00350DA0">
            <w:pPr>
              <w:pStyle w:val="NoSpacing"/>
              <w:rPr>
                <w:b/>
                <w:sz w:val="20"/>
              </w:rPr>
            </w:pPr>
            <w:r w:rsidRPr="004F487B">
              <w:rPr>
                <w:b/>
                <w:sz w:val="20"/>
              </w:rPr>
              <w:t>1.39%</w:t>
            </w:r>
          </w:p>
          <w:p w14:paraId="07A5C348" w14:textId="0F624B6A" w:rsidR="00A21E99" w:rsidRPr="0005431A" w:rsidRDefault="00A21E99" w:rsidP="00057E82">
            <w:pPr>
              <w:pStyle w:val="NoSpacing"/>
              <w:rPr>
                <w:sz w:val="20"/>
                <w:lang w:val="en-IE"/>
              </w:rPr>
            </w:pPr>
            <w:r w:rsidRPr="004F487B">
              <w:rPr>
                <w:sz w:val="20"/>
              </w:rPr>
              <w:t>{2.1%}</w:t>
            </w:r>
          </w:p>
        </w:tc>
        <w:tc>
          <w:tcPr>
            <w:tcW w:w="1025" w:type="dxa"/>
            <w:tcBorders>
              <w:top w:val="single" w:sz="4" w:space="0" w:color="auto"/>
              <w:bottom w:val="single" w:sz="4" w:space="0" w:color="auto"/>
            </w:tcBorders>
          </w:tcPr>
          <w:p w14:paraId="50329735" w14:textId="77777777" w:rsidR="00A21E99" w:rsidRPr="0089197D" w:rsidRDefault="00A21E99" w:rsidP="00350DA0">
            <w:pPr>
              <w:pStyle w:val="NoSpacing"/>
              <w:rPr>
                <w:b/>
                <w:sz w:val="20"/>
              </w:rPr>
            </w:pPr>
            <w:r w:rsidRPr="0089197D">
              <w:rPr>
                <w:b/>
                <w:sz w:val="20"/>
              </w:rPr>
              <w:t>6550</w:t>
            </w:r>
          </w:p>
          <w:p w14:paraId="3FDF9BFA" w14:textId="77777777" w:rsidR="00A21E99" w:rsidRPr="004F487B" w:rsidRDefault="00A21E99" w:rsidP="00350DA0">
            <w:pPr>
              <w:pStyle w:val="NoSpacing"/>
              <w:rPr>
                <w:sz w:val="20"/>
              </w:rPr>
            </w:pPr>
            <w:r>
              <w:rPr>
                <w:sz w:val="20"/>
              </w:rPr>
              <w:t>(</w:t>
            </w:r>
            <w:r w:rsidRPr="004F487B">
              <w:rPr>
                <w:sz w:val="20"/>
              </w:rPr>
              <w:t>6596</w:t>
            </w:r>
            <w:r>
              <w:rPr>
                <w:sz w:val="20"/>
              </w:rPr>
              <w:t>)</w:t>
            </w:r>
          </w:p>
          <w:p w14:paraId="006FA9DB" w14:textId="77777777" w:rsidR="00A21E99" w:rsidRPr="004F487B" w:rsidRDefault="00A21E99" w:rsidP="00350DA0">
            <w:pPr>
              <w:pStyle w:val="NoSpacing"/>
              <w:rPr>
                <w:sz w:val="20"/>
              </w:rPr>
            </w:pPr>
            <w:r w:rsidRPr="004F487B">
              <w:rPr>
                <w:sz w:val="20"/>
              </w:rPr>
              <w:t>[207]</w:t>
            </w:r>
          </w:p>
          <w:p w14:paraId="56D3D67A" w14:textId="77777777" w:rsidR="00A21E99" w:rsidRPr="004F487B" w:rsidRDefault="00A21E99" w:rsidP="00350DA0">
            <w:pPr>
              <w:pStyle w:val="NoSpacing"/>
              <w:rPr>
                <w:sz w:val="20"/>
              </w:rPr>
            </w:pPr>
            <w:r w:rsidRPr="004F487B">
              <w:rPr>
                <w:sz w:val="20"/>
              </w:rPr>
              <w:t>3.80 sec</w:t>
            </w:r>
          </w:p>
          <w:p w14:paraId="17D7EEB3" w14:textId="77777777" w:rsidR="00A21E99" w:rsidRPr="004F487B" w:rsidRDefault="00A21E99" w:rsidP="00350DA0">
            <w:pPr>
              <w:pStyle w:val="NoSpacing"/>
              <w:rPr>
                <w:b/>
                <w:sz w:val="20"/>
              </w:rPr>
            </w:pPr>
            <w:r w:rsidRPr="004F487B">
              <w:rPr>
                <w:b/>
                <w:sz w:val="20"/>
              </w:rPr>
              <w:t>1.04%</w:t>
            </w:r>
          </w:p>
          <w:p w14:paraId="6B9396ED" w14:textId="51ED08F1" w:rsidR="00A21E99" w:rsidRPr="0005431A" w:rsidRDefault="00A21E99" w:rsidP="00057E82">
            <w:pPr>
              <w:pStyle w:val="NoSpacing"/>
              <w:rPr>
                <w:sz w:val="20"/>
                <w:lang w:val="en-IE"/>
              </w:rPr>
            </w:pPr>
            <w:r w:rsidRPr="004F487B">
              <w:rPr>
                <w:sz w:val="20"/>
              </w:rPr>
              <w:t>{1.56%}</w:t>
            </w:r>
          </w:p>
        </w:tc>
        <w:tc>
          <w:tcPr>
            <w:tcW w:w="1097" w:type="dxa"/>
            <w:tcBorders>
              <w:top w:val="single" w:sz="4" w:space="0" w:color="auto"/>
              <w:bottom w:val="single" w:sz="4" w:space="0" w:color="auto"/>
            </w:tcBorders>
          </w:tcPr>
          <w:p w14:paraId="0A39B503" w14:textId="77777777" w:rsidR="00A21E99" w:rsidRPr="004F487B" w:rsidRDefault="00A21E99" w:rsidP="00350DA0">
            <w:pPr>
              <w:pStyle w:val="NoSpacing"/>
              <w:rPr>
                <w:sz w:val="20"/>
              </w:rPr>
            </w:pPr>
            <w:r w:rsidRPr="004F487B">
              <w:rPr>
                <w:sz w:val="20"/>
              </w:rPr>
              <w:t>7933</w:t>
            </w:r>
          </w:p>
          <w:p w14:paraId="62E1F3C7" w14:textId="77777777" w:rsidR="00A21E99" w:rsidRPr="004F487B" w:rsidRDefault="00A21E99" w:rsidP="00350DA0">
            <w:pPr>
              <w:pStyle w:val="NoSpacing"/>
              <w:rPr>
                <w:sz w:val="20"/>
              </w:rPr>
            </w:pPr>
            <w:r>
              <w:rPr>
                <w:sz w:val="20"/>
              </w:rPr>
              <w:t>(</w:t>
            </w:r>
            <w:r w:rsidRPr="004F487B">
              <w:rPr>
                <w:sz w:val="20"/>
              </w:rPr>
              <w:t>8287</w:t>
            </w:r>
            <w:r>
              <w:rPr>
                <w:sz w:val="20"/>
              </w:rPr>
              <w:t>)</w:t>
            </w:r>
          </w:p>
          <w:p w14:paraId="11520245" w14:textId="77777777" w:rsidR="00A21E99" w:rsidRPr="004F487B" w:rsidRDefault="00A21E99" w:rsidP="00350DA0">
            <w:pPr>
              <w:pStyle w:val="NoSpacing"/>
              <w:rPr>
                <w:sz w:val="20"/>
              </w:rPr>
            </w:pPr>
            <w:r w:rsidRPr="004F487B">
              <w:rPr>
                <w:sz w:val="20"/>
              </w:rPr>
              <w:t>[1922]</w:t>
            </w:r>
          </w:p>
          <w:p w14:paraId="122DD6E7" w14:textId="77777777" w:rsidR="00A21E99" w:rsidRPr="004F487B" w:rsidRDefault="00A21E99" w:rsidP="00350DA0">
            <w:pPr>
              <w:pStyle w:val="NoSpacing"/>
              <w:rPr>
                <w:sz w:val="20"/>
              </w:rPr>
            </w:pPr>
            <w:r w:rsidRPr="004F487B">
              <w:rPr>
                <w:sz w:val="20"/>
              </w:rPr>
              <w:t>4.52 sec</w:t>
            </w:r>
          </w:p>
          <w:p w14:paraId="039A1A7D" w14:textId="77777777" w:rsidR="00A21E99" w:rsidRPr="004F487B" w:rsidRDefault="00A21E99" w:rsidP="00350DA0">
            <w:pPr>
              <w:pStyle w:val="NoSpacing"/>
              <w:rPr>
                <w:sz w:val="20"/>
              </w:rPr>
            </w:pPr>
            <w:r w:rsidRPr="004F487B">
              <w:rPr>
                <w:sz w:val="20"/>
              </w:rPr>
              <w:t>26.96%</w:t>
            </w:r>
          </w:p>
          <w:p w14:paraId="2B292EDC" w14:textId="49F6D439" w:rsidR="00A21E99" w:rsidRPr="0005431A" w:rsidRDefault="00A21E99" w:rsidP="00057E82">
            <w:pPr>
              <w:pStyle w:val="NoSpacing"/>
              <w:rPr>
                <w:b/>
                <w:sz w:val="20"/>
                <w:lang w:val="en-IE"/>
              </w:rPr>
            </w:pPr>
            <w:r w:rsidRPr="002730C1">
              <w:rPr>
                <w:b/>
                <w:sz w:val="20"/>
              </w:rPr>
              <w:t>{16.64%}</w:t>
            </w:r>
          </w:p>
        </w:tc>
        <w:tc>
          <w:tcPr>
            <w:tcW w:w="961" w:type="dxa"/>
            <w:tcBorders>
              <w:top w:val="single" w:sz="4" w:space="0" w:color="auto"/>
              <w:bottom w:val="single" w:sz="4" w:space="0" w:color="auto"/>
            </w:tcBorders>
          </w:tcPr>
          <w:p w14:paraId="65F76A50" w14:textId="1893CE96" w:rsidR="00A21E99" w:rsidRPr="0005431A" w:rsidRDefault="00A21E99" w:rsidP="00057E82">
            <w:pPr>
              <w:pStyle w:val="NoSpacing"/>
              <w:rPr>
                <w:sz w:val="20"/>
                <w:lang w:val="en-IE"/>
              </w:rPr>
            </w:pPr>
            <w:r w:rsidRPr="004F487B">
              <w:rPr>
                <w:sz w:val="20"/>
              </w:rPr>
              <w:t>6528</w:t>
            </w:r>
          </w:p>
        </w:tc>
      </w:tr>
      <w:tr w:rsidR="00A21E99" w:rsidRPr="0005431A" w14:paraId="6320831A" w14:textId="77777777" w:rsidTr="00A21E99">
        <w:tc>
          <w:tcPr>
            <w:tcW w:w="1192" w:type="dxa"/>
            <w:tcBorders>
              <w:top w:val="single" w:sz="4" w:space="0" w:color="auto"/>
              <w:bottom w:val="single" w:sz="4" w:space="0" w:color="auto"/>
            </w:tcBorders>
          </w:tcPr>
          <w:p w14:paraId="6829DCC1" w14:textId="77777777" w:rsidR="00A21E99" w:rsidRPr="00A21E99" w:rsidRDefault="00A21E99" w:rsidP="00350DA0">
            <w:pPr>
              <w:pStyle w:val="NoSpacing"/>
              <w:rPr>
                <w:sz w:val="20"/>
              </w:rPr>
            </w:pPr>
            <w:r w:rsidRPr="00A21E99">
              <w:rPr>
                <w:sz w:val="20"/>
              </w:rPr>
              <w:t>D198</w:t>
            </w:r>
          </w:p>
          <w:p w14:paraId="73CD8CF2" w14:textId="1C89A91F" w:rsidR="00A21E99" w:rsidRPr="00A21E99" w:rsidRDefault="00A21E99" w:rsidP="00057E82">
            <w:pPr>
              <w:pStyle w:val="NoSpacing"/>
              <w:rPr>
                <w:sz w:val="20"/>
                <w:lang w:val="en-IE"/>
              </w:rPr>
            </w:pPr>
          </w:p>
        </w:tc>
        <w:tc>
          <w:tcPr>
            <w:tcW w:w="1097" w:type="dxa"/>
            <w:tcBorders>
              <w:top w:val="single" w:sz="4" w:space="0" w:color="auto"/>
              <w:bottom w:val="single" w:sz="4" w:space="0" w:color="auto"/>
            </w:tcBorders>
          </w:tcPr>
          <w:p w14:paraId="06914E02" w14:textId="77777777" w:rsidR="00A21E99" w:rsidRPr="004F487B" w:rsidRDefault="00A21E99" w:rsidP="00350DA0">
            <w:pPr>
              <w:pStyle w:val="NoSpacing"/>
              <w:rPr>
                <w:sz w:val="20"/>
              </w:rPr>
            </w:pPr>
            <w:r w:rsidRPr="004F487B">
              <w:rPr>
                <w:sz w:val="20"/>
              </w:rPr>
              <w:t>16875</w:t>
            </w:r>
          </w:p>
          <w:p w14:paraId="0F6A4C3D" w14:textId="77777777" w:rsidR="00A21E99" w:rsidRPr="004F487B" w:rsidRDefault="00A21E99" w:rsidP="00350DA0">
            <w:pPr>
              <w:pStyle w:val="NoSpacing"/>
              <w:rPr>
                <w:sz w:val="20"/>
              </w:rPr>
            </w:pPr>
            <w:r>
              <w:rPr>
                <w:sz w:val="20"/>
              </w:rPr>
              <w:t>(</w:t>
            </w:r>
            <w:r w:rsidRPr="004F487B">
              <w:rPr>
                <w:sz w:val="20"/>
              </w:rPr>
              <w:t>17252</w:t>
            </w:r>
            <w:r>
              <w:rPr>
                <w:sz w:val="20"/>
              </w:rPr>
              <w:t>)</w:t>
            </w:r>
          </w:p>
          <w:p w14:paraId="7BFB8BC2" w14:textId="77777777" w:rsidR="00A21E99" w:rsidRPr="004F487B" w:rsidRDefault="00A21E99" w:rsidP="00350DA0">
            <w:pPr>
              <w:pStyle w:val="NoSpacing"/>
              <w:rPr>
                <w:sz w:val="20"/>
              </w:rPr>
            </w:pPr>
            <w:r w:rsidRPr="004F487B">
              <w:rPr>
                <w:sz w:val="20"/>
              </w:rPr>
              <w:t>[180]</w:t>
            </w:r>
          </w:p>
          <w:p w14:paraId="7C2D9C3E" w14:textId="77777777" w:rsidR="00A21E99" w:rsidRPr="004F487B" w:rsidRDefault="00A21E99" w:rsidP="00350DA0">
            <w:pPr>
              <w:pStyle w:val="NoSpacing"/>
              <w:rPr>
                <w:sz w:val="20"/>
              </w:rPr>
            </w:pPr>
            <w:r w:rsidRPr="004F487B">
              <w:rPr>
                <w:sz w:val="20"/>
              </w:rPr>
              <w:t>4.46 sec</w:t>
            </w:r>
          </w:p>
          <w:p w14:paraId="7CCFDFA5" w14:textId="77777777" w:rsidR="00A21E99" w:rsidRPr="004F487B" w:rsidRDefault="00A21E99" w:rsidP="00350DA0">
            <w:pPr>
              <w:pStyle w:val="NoSpacing"/>
              <w:rPr>
                <w:b/>
                <w:sz w:val="20"/>
              </w:rPr>
            </w:pPr>
            <w:r w:rsidRPr="004F487B">
              <w:rPr>
                <w:b/>
                <w:sz w:val="20"/>
              </w:rPr>
              <w:t>9.33%</w:t>
            </w:r>
          </w:p>
          <w:p w14:paraId="270827A1" w14:textId="4DC3B726" w:rsidR="00A21E99" w:rsidRPr="0005431A" w:rsidRDefault="00A21E99" w:rsidP="00057E82">
            <w:pPr>
              <w:pStyle w:val="NoSpacing"/>
              <w:rPr>
                <w:sz w:val="20"/>
                <w:lang w:val="en-IE"/>
              </w:rPr>
            </w:pPr>
            <w:r w:rsidRPr="004F487B">
              <w:rPr>
                <w:sz w:val="20"/>
              </w:rPr>
              <w:t>{10.18%}</w:t>
            </w:r>
          </w:p>
        </w:tc>
        <w:tc>
          <w:tcPr>
            <w:tcW w:w="1105" w:type="dxa"/>
            <w:tcBorders>
              <w:top w:val="single" w:sz="4" w:space="0" w:color="auto"/>
              <w:bottom w:val="single" w:sz="4" w:space="0" w:color="auto"/>
            </w:tcBorders>
          </w:tcPr>
          <w:p w14:paraId="48C5288B" w14:textId="77777777" w:rsidR="00A21E99" w:rsidRPr="004F487B" w:rsidRDefault="00A21E99" w:rsidP="00350DA0">
            <w:pPr>
              <w:pStyle w:val="NoSpacing"/>
              <w:rPr>
                <w:sz w:val="20"/>
              </w:rPr>
            </w:pPr>
            <w:r w:rsidRPr="004F487B">
              <w:rPr>
                <w:sz w:val="20"/>
              </w:rPr>
              <w:t>16137</w:t>
            </w:r>
          </w:p>
          <w:p w14:paraId="4EB12EFE" w14:textId="77777777" w:rsidR="00A21E99" w:rsidRPr="004F487B" w:rsidRDefault="00A21E99" w:rsidP="00350DA0">
            <w:pPr>
              <w:pStyle w:val="NoSpacing"/>
              <w:rPr>
                <w:sz w:val="20"/>
              </w:rPr>
            </w:pPr>
            <w:r>
              <w:rPr>
                <w:sz w:val="20"/>
              </w:rPr>
              <w:t>(</w:t>
            </w:r>
            <w:r w:rsidRPr="004F487B">
              <w:rPr>
                <w:sz w:val="20"/>
              </w:rPr>
              <w:t>16773</w:t>
            </w:r>
            <w:r>
              <w:rPr>
                <w:sz w:val="20"/>
              </w:rPr>
              <w:t>)</w:t>
            </w:r>
          </w:p>
          <w:p w14:paraId="7E649F96" w14:textId="77777777" w:rsidR="00A21E99" w:rsidRPr="004F487B" w:rsidRDefault="00A21E99" w:rsidP="00350DA0">
            <w:pPr>
              <w:pStyle w:val="NoSpacing"/>
              <w:rPr>
                <w:sz w:val="20"/>
              </w:rPr>
            </w:pPr>
            <w:r w:rsidRPr="004F487B">
              <w:rPr>
                <w:sz w:val="20"/>
              </w:rPr>
              <w:t>[229]</w:t>
            </w:r>
          </w:p>
          <w:p w14:paraId="754B2B1C" w14:textId="77777777" w:rsidR="00A21E99" w:rsidRPr="004F487B" w:rsidRDefault="00A21E99" w:rsidP="00350DA0">
            <w:pPr>
              <w:pStyle w:val="NoSpacing"/>
              <w:rPr>
                <w:sz w:val="20"/>
              </w:rPr>
            </w:pPr>
            <w:r w:rsidRPr="004F487B">
              <w:rPr>
                <w:sz w:val="20"/>
              </w:rPr>
              <w:t>5.76 sec</w:t>
            </w:r>
          </w:p>
          <w:p w14:paraId="5FC1C77B" w14:textId="77777777" w:rsidR="00A21E99" w:rsidRPr="004F487B" w:rsidRDefault="00A21E99" w:rsidP="00350DA0">
            <w:pPr>
              <w:pStyle w:val="NoSpacing"/>
              <w:rPr>
                <w:b/>
                <w:sz w:val="20"/>
              </w:rPr>
            </w:pPr>
            <w:r w:rsidRPr="004F487B">
              <w:rPr>
                <w:b/>
                <w:sz w:val="20"/>
              </w:rPr>
              <w:t>6.30%</w:t>
            </w:r>
          </w:p>
          <w:p w14:paraId="0055BE2C" w14:textId="280EB2B2" w:rsidR="00A21E99" w:rsidRPr="0005431A" w:rsidRDefault="00A21E99" w:rsidP="003067AB">
            <w:pPr>
              <w:pStyle w:val="NoSpacing"/>
              <w:rPr>
                <w:sz w:val="20"/>
                <w:lang w:val="en-IE"/>
              </w:rPr>
            </w:pPr>
            <w:r w:rsidRPr="004F487B">
              <w:rPr>
                <w:sz w:val="20"/>
              </w:rPr>
              <w:t>{9.63%}</w:t>
            </w:r>
          </w:p>
        </w:tc>
        <w:tc>
          <w:tcPr>
            <w:tcW w:w="1105" w:type="dxa"/>
            <w:tcBorders>
              <w:top w:val="single" w:sz="4" w:space="0" w:color="auto"/>
              <w:bottom w:val="single" w:sz="4" w:space="0" w:color="auto"/>
            </w:tcBorders>
          </w:tcPr>
          <w:p w14:paraId="6D966199" w14:textId="77777777" w:rsidR="00A21E99" w:rsidRPr="004F487B" w:rsidRDefault="00A21E99" w:rsidP="00350DA0">
            <w:pPr>
              <w:pStyle w:val="NoSpacing"/>
              <w:rPr>
                <w:sz w:val="20"/>
              </w:rPr>
            </w:pPr>
            <w:r w:rsidRPr="004F487B">
              <w:rPr>
                <w:sz w:val="20"/>
              </w:rPr>
              <w:t>16631</w:t>
            </w:r>
          </w:p>
          <w:p w14:paraId="3D2B2192" w14:textId="77777777" w:rsidR="00A21E99" w:rsidRPr="004F487B" w:rsidRDefault="00A21E99" w:rsidP="00350DA0">
            <w:pPr>
              <w:pStyle w:val="NoSpacing"/>
              <w:rPr>
                <w:sz w:val="20"/>
              </w:rPr>
            </w:pPr>
            <w:r>
              <w:rPr>
                <w:sz w:val="20"/>
              </w:rPr>
              <w:t>(</w:t>
            </w:r>
            <w:r w:rsidRPr="004F487B">
              <w:rPr>
                <w:sz w:val="20"/>
              </w:rPr>
              <w:t>17075</w:t>
            </w:r>
            <w:r>
              <w:rPr>
                <w:sz w:val="20"/>
              </w:rPr>
              <w:t>)</w:t>
            </w:r>
          </w:p>
          <w:p w14:paraId="3AB3A299" w14:textId="77777777" w:rsidR="00A21E99" w:rsidRPr="004F487B" w:rsidRDefault="00A21E99" w:rsidP="00350DA0">
            <w:pPr>
              <w:pStyle w:val="NoSpacing"/>
              <w:rPr>
                <w:sz w:val="20"/>
              </w:rPr>
            </w:pPr>
            <w:r w:rsidRPr="004F487B">
              <w:rPr>
                <w:sz w:val="20"/>
              </w:rPr>
              <w:t>[316]</w:t>
            </w:r>
          </w:p>
          <w:p w14:paraId="1871A924" w14:textId="77777777" w:rsidR="00A21E99" w:rsidRPr="004F487B" w:rsidRDefault="00A21E99" w:rsidP="00350DA0">
            <w:pPr>
              <w:pStyle w:val="NoSpacing"/>
              <w:rPr>
                <w:sz w:val="20"/>
              </w:rPr>
            </w:pPr>
            <w:r w:rsidRPr="004F487B">
              <w:rPr>
                <w:sz w:val="20"/>
              </w:rPr>
              <w:t>7.83 sec</w:t>
            </w:r>
          </w:p>
          <w:p w14:paraId="5B729096" w14:textId="77777777" w:rsidR="00A21E99" w:rsidRPr="004F487B" w:rsidRDefault="00A21E99" w:rsidP="00350DA0">
            <w:pPr>
              <w:pStyle w:val="NoSpacing"/>
              <w:rPr>
                <w:b/>
                <w:sz w:val="20"/>
              </w:rPr>
            </w:pPr>
            <w:r w:rsidRPr="004F487B">
              <w:rPr>
                <w:b/>
                <w:sz w:val="20"/>
              </w:rPr>
              <w:t>8.21%</w:t>
            </w:r>
          </w:p>
          <w:p w14:paraId="1EBF4186" w14:textId="5521A168" w:rsidR="00A21E99" w:rsidRPr="0005431A" w:rsidRDefault="00A21E99" w:rsidP="00057E82">
            <w:pPr>
              <w:pStyle w:val="NoSpacing"/>
              <w:rPr>
                <w:sz w:val="20"/>
                <w:lang w:val="en-IE"/>
              </w:rPr>
            </w:pPr>
            <w:r w:rsidRPr="004F487B">
              <w:rPr>
                <w:sz w:val="20"/>
              </w:rPr>
              <w:t>{10.18%}</w:t>
            </w:r>
          </w:p>
        </w:tc>
        <w:tc>
          <w:tcPr>
            <w:tcW w:w="1025" w:type="dxa"/>
            <w:tcBorders>
              <w:top w:val="single" w:sz="4" w:space="0" w:color="auto"/>
              <w:bottom w:val="single" w:sz="4" w:space="0" w:color="auto"/>
            </w:tcBorders>
          </w:tcPr>
          <w:p w14:paraId="7B4232DF" w14:textId="77777777" w:rsidR="00A21E99" w:rsidRPr="004F487B" w:rsidRDefault="00A21E99" w:rsidP="00350DA0">
            <w:pPr>
              <w:pStyle w:val="NoSpacing"/>
              <w:rPr>
                <w:sz w:val="20"/>
              </w:rPr>
            </w:pPr>
            <w:r w:rsidRPr="004F487B">
              <w:rPr>
                <w:sz w:val="20"/>
              </w:rPr>
              <w:t>16148</w:t>
            </w:r>
          </w:p>
          <w:p w14:paraId="35A6A15A" w14:textId="77777777" w:rsidR="00A21E99" w:rsidRPr="004F487B" w:rsidRDefault="00A21E99" w:rsidP="00350DA0">
            <w:pPr>
              <w:pStyle w:val="NoSpacing"/>
              <w:rPr>
                <w:sz w:val="20"/>
              </w:rPr>
            </w:pPr>
            <w:r>
              <w:rPr>
                <w:sz w:val="20"/>
              </w:rPr>
              <w:t>(</w:t>
            </w:r>
            <w:r w:rsidRPr="004F487B">
              <w:rPr>
                <w:sz w:val="20"/>
              </w:rPr>
              <w:t>16340</w:t>
            </w:r>
            <w:r>
              <w:rPr>
                <w:sz w:val="20"/>
              </w:rPr>
              <w:t>)</w:t>
            </w:r>
          </w:p>
          <w:p w14:paraId="5488DBC7" w14:textId="77777777" w:rsidR="00A21E99" w:rsidRPr="004F487B" w:rsidRDefault="00A21E99" w:rsidP="00350DA0">
            <w:pPr>
              <w:pStyle w:val="NoSpacing"/>
              <w:rPr>
                <w:sz w:val="20"/>
              </w:rPr>
            </w:pPr>
            <w:r w:rsidRPr="004F487B">
              <w:rPr>
                <w:sz w:val="20"/>
              </w:rPr>
              <w:t>[262]</w:t>
            </w:r>
          </w:p>
          <w:p w14:paraId="21643238" w14:textId="77777777" w:rsidR="00A21E99" w:rsidRPr="004F487B" w:rsidRDefault="00A21E99" w:rsidP="00350DA0">
            <w:pPr>
              <w:pStyle w:val="NoSpacing"/>
              <w:rPr>
                <w:sz w:val="20"/>
              </w:rPr>
            </w:pPr>
            <w:r w:rsidRPr="004F487B">
              <w:rPr>
                <w:sz w:val="20"/>
              </w:rPr>
              <w:t>6.52 sec</w:t>
            </w:r>
          </w:p>
          <w:p w14:paraId="1BE7486A" w14:textId="77777777" w:rsidR="00A21E99" w:rsidRPr="004F487B" w:rsidRDefault="00A21E99" w:rsidP="00350DA0">
            <w:pPr>
              <w:pStyle w:val="NoSpacing"/>
              <w:rPr>
                <w:b/>
                <w:sz w:val="20"/>
              </w:rPr>
            </w:pPr>
            <w:r w:rsidRPr="004F487B">
              <w:rPr>
                <w:b/>
                <w:sz w:val="20"/>
              </w:rPr>
              <w:t>3.55%</w:t>
            </w:r>
          </w:p>
          <w:p w14:paraId="6C7E5B80" w14:textId="12D1DB95" w:rsidR="00A21E99" w:rsidRPr="0005431A" w:rsidRDefault="00A21E99" w:rsidP="00057E82">
            <w:pPr>
              <w:pStyle w:val="NoSpacing"/>
              <w:rPr>
                <w:sz w:val="20"/>
                <w:lang w:val="en-IE"/>
              </w:rPr>
            </w:pPr>
            <w:r w:rsidRPr="004F487B">
              <w:rPr>
                <w:sz w:val="20"/>
              </w:rPr>
              <w:t>{5.5%}</w:t>
            </w:r>
          </w:p>
        </w:tc>
        <w:tc>
          <w:tcPr>
            <w:tcW w:w="1025" w:type="dxa"/>
            <w:tcBorders>
              <w:top w:val="single" w:sz="4" w:space="0" w:color="auto"/>
              <w:bottom w:val="single" w:sz="4" w:space="0" w:color="auto"/>
            </w:tcBorders>
          </w:tcPr>
          <w:p w14:paraId="476F268C" w14:textId="77777777" w:rsidR="00A21E99" w:rsidRPr="0089197D" w:rsidRDefault="00A21E99" w:rsidP="00350DA0">
            <w:pPr>
              <w:pStyle w:val="NoSpacing"/>
              <w:rPr>
                <w:b/>
                <w:sz w:val="20"/>
              </w:rPr>
            </w:pPr>
            <w:r w:rsidRPr="0089197D">
              <w:rPr>
                <w:b/>
                <w:sz w:val="20"/>
              </w:rPr>
              <w:t>16007</w:t>
            </w:r>
          </w:p>
          <w:p w14:paraId="0E26919E" w14:textId="77777777" w:rsidR="00A21E99" w:rsidRPr="004F487B" w:rsidRDefault="00A21E99" w:rsidP="00350DA0">
            <w:pPr>
              <w:pStyle w:val="NoSpacing"/>
              <w:rPr>
                <w:sz w:val="20"/>
              </w:rPr>
            </w:pPr>
            <w:r>
              <w:rPr>
                <w:sz w:val="20"/>
              </w:rPr>
              <w:t>(</w:t>
            </w:r>
            <w:r w:rsidRPr="004F487B">
              <w:rPr>
                <w:sz w:val="20"/>
              </w:rPr>
              <w:t>16447</w:t>
            </w:r>
            <w:r>
              <w:rPr>
                <w:sz w:val="20"/>
              </w:rPr>
              <w:t>)</w:t>
            </w:r>
          </w:p>
          <w:p w14:paraId="78AD1C2F" w14:textId="77777777" w:rsidR="00A21E99" w:rsidRPr="004F487B" w:rsidRDefault="00A21E99" w:rsidP="00350DA0">
            <w:pPr>
              <w:pStyle w:val="NoSpacing"/>
              <w:rPr>
                <w:sz w:val="20"/>
              </w:rPr>
            </w:pPr>
            <w:r w:rsidRPr="004F487B">
              <w:rPr>
                <w:sz w:val="20"/>
              </w:rPr>
              <w:t>[306]</w:t>
            </w:r>
          </w:p>
          <w:p w14:paraId="241F2359" w14:textId="77777777" w:rsidR="00A21E99" w:rsidRPr="004F487B" w:rsidRDefault="00A21E99" w:rsidP="00350DA0">
            <w:pPr>
              <w:pStyle w:val="NoSpacing"/>
              <w:rPr>
                <w:sz w:val="20"/>
              </w:rPr>
            </w:pPr>
            <w:r w:rsidRPr="004F487B">
              <w:rPr>
                <w:sz w:val="20"/>
              </w:rPr>
              <w:t>8.93 sec</w:t>
            </w:r>
          </w:p>
          <w:p w14:paraId="599BD2F0" w14:textId="77777777" w:rsidR="00A21E99" w:rsidRPr="004F487B" w:rsidRDefault="00A21E99" w:rsidP="00350DA0">
            <w:pPr>
              <w:pStyle w:val="NoSpacing"/>
              <w:rPr>
                <w:b/>
                <w:sz w:val="20"/>
              </w:rPr>
            </w:pPr>
            <w:r w:rsidRPr="004F487B">
              <w:rPr>
                <w:b/>
                <w:sz w:val="20"/>
              </w:rPr>
              <w:t>4.23%</w:t>
            </w:r>
          </w:p>
          <w:p w14:paraId="094E3920" w14:textId="49F83793" w:rsidR="00A21E99" w:rsidRPr="0005431A" w:rsidRDefault="00A21E99" w:rsidP="00057E82">
            <w:pPr>
              <w:pStyle w:val="NoSpacing"/>
              <w:rPr>
                <w:sz w:val="20"/>
                <w:lang w:val="en-IE"/>
              </w:rPr>
            </w:pPr>
            <w:r w:rsidRPr="004F487B">
              <w:rPr>
                <w:sz w:val="20"/>
              </w:rPr>
              <w:t>{4.95%}</w:t>
            </w:r>
          </w:p>
        </w:tc>
        <w:tc>
          <w:tcPr>
            <w:tcW w:w="1097" w:type="dxa"/>
            <w:tcBorders>
              <w:top w:val="single" w:sz="4" w:space="0" w:color="auto"/>
              <w:bottom w:val="single" w:sz="4" w:space="0" w:color="auto"/>
            </w:tcBorders>
          </w:tcPr>
          <w:p w14:paraId="019A88B7" w14:textId="77777777" w:rsidR="00A21E99" w:rsidRPr="004F487B" w:rsidRDefault="00A21E99" w:rsidP="00350DA0">
            <w:pPr>
              <w:pStyle w:val="NoSpacing"/>
              <w:rPr>
                <w:sz w:val="20"/>
              </w:rPr>
            </w:pPr>
            <w:r w:rsidRPr="004F487B">
              <w:rPr>
                <w:sz w:val="20"/>
              </w:rPr>
              <w:t>20717</w:t>
            </w:r>
          </w:p>
          <w:p w14:paraId="207B97FE" w14:textId="77777777" w:rsidR="00A21E99" w:rsidRPr="004F487B" w:rsidRDefault="00A21E99" w:rsidP="00350DA0">
            <w:pPr>
              <w:pStyle w:val="NoSpacing"/>
              <w:rPr>
                <w:sz w:val="20"/>
              </w:rPr>
            </w:pPr>
            <w:r>
              <w:rPr>
                <w:sz w:val="20"/>
              </w:rPr>
              <w:t>(</w:t>
            </w:r>
            <w:r w:rsidRPr="004F487B">
              <w:rPr>
                <w:sz w:val="20"/>
              </w:rPr>
              <w:t>22814</w:t>
            </w:r>
            <w:r>
              <w:rPr>
                <w:sz w:val="20"/>
              </w:rPr>
              <w:t>)</w:t>
            </w:r>
          </w:p>
          <w:p w14:paraId="4082B800" w14:textId="77777777" w:rsidR="00A21E99" w:rsidRPr="004F487B" w:rsidRDefault="00A21E99" w:rsidP="00350DA0">
            <w:pPr>
              <w:pStyle w:val="NoSpacing"/>
              <w:rPr>
                <w:sz w:val="20"/>
              </w:rPr>
            </w:pPr>
            <w:r w:rsidRPr="004F487B">
              <w:rPr>
                <w:sz w:val="20"/>
              </w:rPr>
              <w:t>[1958]</w:t>
            </w:r>
          </w:p>
          <w:p w14:paraId="71D9BD56" w14:textId="77777777" w:rsidR="00A21E99" w:rsidRPr="004F487B" w:rsidRDefault="00A21E99" w:rsidP="00350DA0">
            <w:pPr>
              <w:pStyle w:val="NoSpacing"/>
              <w:rPr>
                <w:sz w:val="20"/>
              </w:rPr>
            </w:pPr>
            <w:r w:rsidRPr="004F487B">
              <w:rPr>
                <w:sz w:val="20"/>
              </w:rPr>
              <w:t>6.76 sec</w:t>
            </w:r>
          </w:p>
          <w:p w14:paraId="494192F7" w14:textId="77777777" w:rsidR="00A21E99" w:rsidRPr="004F487B" w:rsidRDefault="00A21E99" w:rsidP="00350DA0">
            <w:pPr>
              <w:pStyle w:val="NoSpacing"/>
              <w:rPr>
                <w:sz w:val="20"/>
              </w:rPr>
            </w:pPr>
            <w:r w:rsidRPr="004F487B">
              <w:rPr>
                <w:sz w:val="20"/>
              </w:rPr>
              <w:t>44.58%</w:t>
            </w:r>
          </w:p>
          <w:p w14:paraId="52B961EF" w14:textId="73AFD7D5" w:rsidR="00A21E99" w:rsidRPr="0005431A" w:rsidRDefault="00A21E99" w:rsidP="00057E82">
            <w:pPr>
              <w:pStyle w:val="NoSpacing"/>
              <w:rPr>
                <w:sz w:val="20"/>
                <w:lang w:val="en-IE"/>
              </w:rPr>
            </w:pPr>
            <w:r w:rsidRPr="002730C1">
              <w:rPr>
                <w:b/>
                <w:sz w:val="20"/>
              </w:rPr>
              <w:t>{16.50%}</w:t>
            </w:r>
          </w:p>
        </w:tc>
        <w:tc>
          <w:tcPr>
            <w:tcW w:w="961" w:type="dxa"/>
            <w:tcBorders>
              <w:top w:val="single" w:sz="4" w:space="0" w:color="auto"/>
              <w:bottom w:val="single" w:sz="4" w:space="0" w:color="auto"/>
            </w:tcBorders>
          </w:tcPr>
          <w:p w14:paraId="2CEEE052" w14:textId="33134B78" w:rsidR="00A21E99" w:rsidRPr="0005431A" w:rsidRDefault="00A21E99" w:rsidP="00057E82">
            <w:pPr>
              <w:pStyle w:val="NoSpacing"/>
              <w:rPr>
                <w:sz w:val="20"/>
                <w:lang w:val="en-IE"/>
              </w:rPr>
            </w:pPr>
            <w:r w:rsidRPr="004F487B">
              <w:rPr>
                <w:sz w:val="20"/>
              </w:rPr>
              <w:t>15780</w:t>
            </w:r>
          </w:p>
        </w:tc>
      </w:tr>
      <w:tr w:rsidR="00A21E99" w:rsidRPr="0005431A" w14:paraId="5265B42B" w14:textId="77777777" w:rsidTr="00A21E99">
        <w:tc>
          <w:tcPr>
            <w:tcW w:w="1192" w:type="dxa"/>
            <w:tcBorders>
              <w:top w:val="single" w:sz="4" w:space="0" w:color="auto"/>
              <w:bottom w:val="single" w:sz="4" w:space="0" w:color="auto"/>
            </w:tcBorders>
          </w:tcPr>
          <w:p w14:paraId="40E351EF" w14:textId="77777777" w:rsidR="00A21E99" w:rsidRPr="00A21E99" w:rsidRDefault="00A21E99" w:rsidP="00350DA0">
            <w:pPr>
              <w:pStyle w:val="NoSpacing"/>
              <w:rPr>
                <w:sz w:val="20"/>
              </w:rPr>
            </w:pPr>
            <w:r w:rsidRPr="00A21E99">
              <w:rPr>
                <w:sz w:val="20"/>
              </w:rPr>
              <w:t>Tsp225</w:t>
            </w:r>
          </w:p>
          <w:p w14:paraId="71526A10" w14:textId="355CB6F3" w:rsidR="00A21E99" w:rsidRPr="00A21E99" w:rsidRDefault="00A21E99" w:rsidP="00057E82">
            <w:pPr>
              <w:pStyle w:val="NoSpacing"/>
              <w:rPr>
                <w:sz w:val="20"/>
                <w:lang w:val="en-IE"/>
              </w:rPr>
            </w:pPr>
          </w:p>
        </w:tc>
        <w:tc>
          <w:tcPr>
            <w:tcW w:w="1097" w:type="dxa"/>
            <w:tcBorders>
              <w:top w:val="single" w:sz="4" w:space="0" w:color="auto"/>
              <w:bottom w:val="single" w:sz="4" w:space="0" w:color="auto"/>
            </w:tcBorders>
          </w:tcPr>
          <w:p w14:paraId="66C5640B" w14:textId="77777777" w:rsidR="00A21E99" w:rsidRPr="004F487B" w:rsidRDefault="00A21E99" w:rsidP="00350DA0">
            <w:pPr>
              <w:pStyle w:val="NoSpacing"/>
              <w:rPr>
                <w:sz w:val="20"/>
              </w:rPr>
            </w:pPr>
            <w:r w:rsidRPr="004F487B">
              <w:rPr>
                <w:sz w:val="20"/>
              </w:rPr>
              <w:t>4215</w:t>
            </w:r>
          </w:p>
          <w:p w14:paraId="3D9BEA77" w14:textId="77777777" w:rsidR="00A21E99" w:rsidRPr="004F487B" w:rsidRDefault="00A21E99" w:rsidP="00350DA0">
            <w:pPr>
              <w:pStyle w:val="NoSpacing"/>
              <w:rPr>
                <w:sz w:val="20"/>
              </w:rPr>
            </w:pPr>
            <w:r>
              <w:rPr>
                <w:sz w:val="20"/>
              </w:rPr>
              <w:t>(</w:t>
            </w:r>
            <w:r w:rsidRPr="004F487B">
              <w:rPr>
                <w:sz w:val="20"/>
              </w:rPr>
              <w:t>4308</w:t>
            </w:r>
            <w:r>
              <w:rPr>
                <w:sz w:val="20"/>
              </w:rPr>
              <w:t>)</w:t>
            </w:r>
          </w:p>
          <w:p w14:paraId="217EA35C" w14:textId="77777777" w:rsidR="00A21E99" w:rsidRPr="004F487B" w:rsidRDefault="00A21E99" w:rsidP="00350DA0">
            <w:pPr>
              <w:pStyle w:val="NoSpacing"/>
              <w:rPr>
                <w:sz w:val="20"/>
              </w:rPr>
            </w:pPr>
            <w:r w:rsidRPr="004F487B">
              <w:rPr>
                <w:sz w:val="20"/>
              </w:rPr>
              <w:t>[244]</w:t>
            </w:r>
          </w:p>
          <w:p w14:paraId="124DC8E1" w14:textId="77777777" w:rsidR="00A21E99" w:rsidRPr="004F487B" w:rsidRDefault="00A21E99" w:rsidP="00350DA0">
            <w:pPr>
              <w:pStyle w:val="NoSpacing"/>
              <w:rPr>
                <w:sz w:val="20"/>
              </w:rPr>
            </w:pPr>
            <w:r w:rsidRPr="004F487B">
              <w:rPr>
                <w:sz w:val="20"/>
              </w:rPr>
              <w:t>9.43 sec</w:t>
            </w:r>
          </w:p>
          <w:p w14:paraId="4D202C04" w14:textId="77777777" w:rsidR="00A21E99" w:rsidRPr="004F487B" w:rsidRDefault="00A21E99" w:rsidP="00350DA0">
            <w:pPr>
              <w:pStyle w:val="NoSpacing"/>
              <w:rPr>
                <w:b/>
                <w:sz w:val="20"/>
              </w:rPr>
            </w:pPr>
            <w:r w:rsidRPr="004F487B">
              <w:rPr>
                <w:b/>
                <w:sz w:val="20"/>
              </w:rPr>
              <w:t>10.03%</w:t>
            </w:r>
          </w:p>
          <w:p w14:paraId="3D4F237F" w14:textId="66456BD8" w:rsidR="00A21E99" w:rsidRPr="0005431A" w:rsidRDefault="00A21E99" w:rsidP="00057E82">
            <w:pPr>
              <w:pStyle w:val="NoSpacing"/>
              <w:rPr>
                <w:sz w:val="20"/>
                <w:lang w:val="en-IE"/>
              </w:rPr>
            </w:pPr>
            <w:r w:rsidRPr="004F487B">
              <w:rPr>
                <w:sz w:val="20"/>
              </w:rPr>
              <w:t>{11.45%}</w:t>
            </w:r>
          </w:p>
        </w:tc>
        <w:tc>
          <w:tcPr>
            <w:tcW w:w="1105" w:type="dxa"/>
            <w:tcBorders>
              <w:top w:val="single" w:sz="4" w:space="0" w:color="auto"/>
              <w:bottom w:val="single" w:sz="4" w:space="0" w:color="auto"/>
            </w:tcBorders>
          </w:tcPr>
          <w:p w14:paraId="14D146CB" w14:textId="77777777" w:rsidR="00A21E99" w:rsidRPr="004F487B" w:rsidRDefault="00A21E99" w:rsidP="00350DA0">
            <w:pPr>
              <w:pStyle w:val="NoSpacing"/>
              <w:rPr>
                <w:sz w:val="20"/>
              </w:rPr>
            </w:pPr>
            <w:r w:rsidRPr="004F487B">
              <w:rPr>
                <w:sz w:val="20"/>
              </w:rPr>
              <w:t>4036</w:t>
            </w:r>
          </w:p>
          <w:p w14:paraId="3B9596BD" w14:textId="77777777" w:rsidR="00A21E99" w:rsidRPr="004F487B" w:rsidRDefault="00A21E99" w:rsidP="00350DA0">
            <w:pPr>
              <w:pStyle w:val="NoSpacing"/>
              <w:rPr>
                <w:sz w:val="20"/>
              </w:rPr>
            </w:pPr>
            <w:r>
              <w:rPr>
                <w:sz w:val="20"/>
              </w:rPr>
              <w:t>(</w:t>
            </w:r>
            <w:r w:rsidRPr="004F487B">
              <w:rPr>
                <w:sz w:val="20"/>
              </w:rPr>
              <w:t>4197</w:t>
            </w:r>
            <w:r>
              <w:rPr>
                <w:sz w:val="20"/>
              </w:rPr>
              <w:t>)</w:t>
            </w:r>
          </w:p>
          <w:p w14:paraId="74C4A4F4" w14:textId="77777777" w:rsidR="00A21E99" w:rsidRPr="004F487B" w:rsidRDefault="00A21E99" w:rsidP="00350DA0">
            <w:pPr>
              <w:pStyle w:val="NoSpacing"/>
              <w:rPr>
                <w:sz w:val="20"/>
              </w:rPr>
            </w:pPr>
            <w:r w:rsidRPr="004F487B">
              <w:rPr>
                <w:sz w:val="20"/>
              </w:rPr>
              <w:t>[193]</w:t>
            </w:r>
          </w:p>
          <w:p w14:paraId="36F90BBE" w14:textId="77777777" w:rsidR="00A21E99" w:rsidRPr="004F487B" w:rsidRDefault="00A21E99" w:rsidP="00350DA0">
            <w:pPr>
              <w:pStyle w:val="NoSpacing"/>
              <w:rPr>
                <w:sz w:val="20"/>
              </w:rPr>
            </w:pPr>
            <w:r w:rsidRPr="004F487B">
              <w:rPr>
                <w:sz w:val="20"/>
              </w:rPr>
              <w:t>7.43 sec</w:t>
            </w:r>
          </w:p>
          <w:p w14:paraId="0B444F78" w14:textId="77777777" w:rsidR="00A21E99" w:rsidRPr="004F487B" w:rsidRDefault="00A21E99" w:rsidP="00350DA0">
            <w:pPr>
              <w:pStyle w:val="NoSpacing"/>
              <w:rPr>
                <w:b/>
                <w:sz w:val="20"/>
              </w:rPr>
            </w:pPr>
            <w:r w:rsidRPr="004F487B">
              <w:rPr>
                <w:b/>
                <w:sz w:val="20"/>
              </w:rPr>
              <w:t>7.20%</w:t>
            </w:r>
          </w:p>
          <w:p w14:paraId="0ADA618E" w14:textId="56A96118" w:rsidR="00A21E99" w:rsidRPr="0005431A" w:rsidRDefault="00A21E99" w:rsidP="00057E82">
            <w:pPr>
              <w:pStyle w:val="NoSpacing"/>
              <w:rPr>
                <w:sz w:val="20"/>
                <w:lang w:val="en-IE"/>
              </w:rPr>
            </w:pPr>
            <w:r w:rsidRPr="004F487B">
              <w:rPr>
                <w:sz w:val="20"/>
              </w:rPr>
              <w:t>{11.19%}</w:t>
            </w:r>
          </w:p>
        </w:tc>
        <w:tc>
          <w:tcPr>
            <w:tcW w:w="1105" w:type="dxa"/>
            <w:tcBorders>
              <w:top w:val="single" w:sz="4" w:space="0" w:color="auto"/>
              <w:bottom w:val="single" w:sz="4" w:space="0" w:color="auto"/>
            </w:tcBorders>
          </w:tcPr>
          <w:p w14:paraId="5A14766D" w14:textId="77777777" w:rsidR="00A21E99" w:rsidRPr="004F487B" w:rsidRDefault="00A21E99" w:rsidP="00350DA0">
            <w:pPr>
              <w:pStyle w:val="NoSpacing"/>
              <w:rPr>
                <w:sz w:val="20"/>
              </w:rPr>
            </w:pPr>
            <w:r w:rsidRPr="004F487B">
              <w:rPr>
                <w:sz w:val="20"/>
              </w:rPr>
              <w:t>4254</w:t>
            </w:r>
          </w:p>
          <w:p w14:paraId="5E102350" w14:textId="77777777" w:rsidR="00A21E99" w:rsidRPr="004F487B" w:rsidRDefault="00A21E99" w:rsidP="00350DA0">
            <w:pPr>
              <w:pStyle w:val="NoSpacing"/>
              <w:rPr>
                <w:sz w:val="20"/>
              </w:rPr>
            </w:pPr>
            <w:r>
              <w:rPr>
                <w:sz w:val="20"/>
              </w:rPr>
              <w:t>(</w:t>
            </w:r>
            <w:r w:rsidRPr="004F487B">
              <w:rPr>
                <w:sz w:val="20"/>
              </w:rPr>
              <w:t>4330</w:t>
            </w:r>
            <w:r>
              <w:rPr>
                <w:sz w:val="20"/>
              </w:rPr>
              <w:t>)</w:t>
            </w:r>
          </w:p>
          <w:p w14:paraId="2C27AD99" w14:textId="77777777" w:rsidR="00A21E99" w:rsidRPr="004F487B" w:rsidRDefault="00A21E99" w:rsidP="00350DA0">
            <w:pPr>
              <w:pStyle w:val="NoSpacing"/>
              <w:rPr>
                <w:sz w:val="20"/>
              </w:rPr>
            </w:pPr>
            <w:r w:rsidRPr="004F487B">
              <w:rPr>
                <w:sz w:val="20"/>
              </w:rPr>
              <w:t>[367]</w:t>
            </w:r>
          </w:p>
          <w:p w14:paraId="093B91E3" w14:textId="77777777" w:rsidR="00A21E99" w:rsidRPr="004F487B" w:rsidRDefault="00A21E99" w:rsidP="00350DA0">
            <w:pPr>
              <w:pStyle w:val="NoSpacing"/>
              <w:rPr>
                <w:sz w:val="20"/>
              </w:rPr>
            </w:pPr>
            <w:r w:rsidRPr="004F487B">
              <w:rPr>
                <w:sz w:val="20"/>
              </w:rPr>
              <w:t>13.86 sec</w:t>
            </w:r>
          </w:p>
          <w:p w14:paraId="4D5879FF" w14:textId="77777777" w:rsidR="00A21E99" w:rsidRPr="004F487B" w:rsidRDefault="00A21E99" w:rsidP="00350DA0">
            <w:pPr>
              <w:pStyle w:val="NoSpacing"/>
              <w:rPr>
                <w:b/>
                <w:sz w:val="20"/>
              </w:rPr>
            </w:pPr>
            <w:r w:rsidRPr="004F487B">
              <w:rPr>
                <w:b/>
                <w:sz w:val="20"/>
              </w:rPr>
              <w:t>10.59%</w:t>
            </w:r>
          </w:p>
          <w:p w14:paraId="24DAEE6C" w14:textId="564CFEE2" w:rsidR="00A21E99" w:rsidRPr="0005431A" w:rsidRDefault="00A21E99" w:rsidP="00057E82">
            <w:pPr>
              <w:pStyle w:val="NoSpacing"/>
              <w:rPr>
                <w:sz w:val="20"/>
                <w:lang w:val="en-IE"/>
              </w:rPr>
            </w:pPr>
            <w:r w:rsidRPr="004F487B">
              <w:rPr>
                <w:sz w:val="20"/>
              </w:rPr>
              <w:t>{14.69%</w:t>
            </w:r>
          </w:p>
        </w:tc>
        <w:tc>
          <w:tcPr>
            <w:tcW w:w="1025" w:type="dxa"/>
            <w:tcBorders>
              <w:top w:val="single" w:sz="4" w:space="0" w:color="auto"/>
              <w:bottom w:val="single" w:sz="4" w:space="0" w:color="auto"/>
            </w:tcBorders>
          </w:tcPr>
          <w:p w14:paraId="052A854A" w14:textId="77777777" w:rsidR="00A21E99" w:rsidRPr="004F487B" w:rsidRDefault="00A21E99" w:rsidP="00350DA0">
            <w:pPr>
              <w:pStyle w:val="NoSpacing"/>
              <w:rPr>
                <w:sz w:val="20"/>
              </w:rPr>
            </w:pPr>
            <w:r w:rsidRPr="004F487B">
              <w:rPr>
                <w:sz w:val="20"/>
              </w:rPr>
              <w:t>4035</w:t>
            </w:r>
          </w:p>
          <w:p w14:paraId="4B481524" w14:textId="77777777" w:rsidR="00A21E99" w:rsidRPr="004F487B" w:rsidRDefault="00A21E99" w:rsidP="00350DA0">
            <w:pPr>
              <w:pStyle w:val="NoSpacing"/>
              <w:rPr>
                <w:sz w:val="20"/>
              </w:rPr>
            </w:pPr>
            <w:r>
              <w:rPr>
                <w:sz w:val="20"/>
              </w:rPr>
              <w:t>(</w:t>
            </w:r>
            <w:r w:rsidRPr="004F487B">
              <w:rPr>
                <w:sz w:val="20"/>
              </w:rPr>
              <w:t>4091</w:t>
            </w:r>
            <w:r>
              <w:rPr>
                <w:sz w:val="20"/>
              </w:rPr>
              <w:t>)</w:t>
            </w:r>
          </w:p>
          <w:p w14:paraId="275FD4D4" w14:textId="77777777" w:rsidR="00A21E99" w:rsidRPr="004F487B" w:rsidRDefault="00A21E99" w:rsidP="00350DA0">
            <w:pPr>
              <w:pStyle w:val="NoSpacing"/>
              <w:rPr>
                <w:sz w:val="20"/>
              </w:rPr>
            </w:pPr>
            <w:r w:rsidRPr="004F487B">
              <w:rPr>
                <w:sz w:val="20"/>
              </w:rPr>
              <w:t>[242]</w:t>
            </w:r>
          </w:p>
          <w:p w14:paraId="22749F2F" w14:textId="77777777" w:rsidR="00A21E99" w:rsidRPr="004F487B" w:rsidRDefault="00A21E99" w:rsidP="00350DA0">
            <w:pPr>
              <w:pStyle w:val="NoSpacing"/>
              <w:rPr>
                <w:sz w:val="20"/>
              </w:rPr>
            </w:pPr>
            <w:r w:rsidRPr="004F487B">
              <w:rPr>
                <w:sz w:val="20"/>
              </w:rPr>
              <w:t>8.96 sec</w:t>
            </w:r>
          </w:p>
          <w:p w14:paraId="6F0BA391" w14:textId="77777777" w:rsidR="00A21E99" w:rsidRPr="004F487B" w:rsidRDefault="00A21E99" w:rsidP="00350DA0">
            <w:pPr>
              <w:pStyle w:val="NoSpacing"/>
              <w:rPr>
                <w:b/>
                <w:sz w:val="20"/>
              </w:rPr>
            </w:pPr>
            <w:r w:rsidRPr="004F487B">
              <w:rPr>
                <w:b/>
                <w:sz w:val="20"/>
              </w:rPr>
              <w:t>4.49%</w:t>
            </w:r>
          </w:p>
          <w:p w14:paraId="41E2C687" w14:textId="2C8ED52F" w:rsidR="00A21E99" w:rsidRPr="0005431A" w:rsidRDefault="00A21E99" w:rsidP="00057E82">
            <w:pPr>
              <w:pStyle w:val="NoSpacing"/>
              <w:rPr>
                <w:sz w:val="20"/>
                <w:lang w:val="en-IE"/>
              </w:rPr>
            </w:pPr>
            <w:r w:rsidRPr="004F487B">
              <w:rPr>
                <w:sz w:val="20"/>
              </w:rPr>
              <w:t>{5.88%}</w:t>
            </w:r>
          </w:p>
        </w:tc>
        <w:tc>
          <w:tcPr>
            <w:tcW w:w="1025" w:type="dxa"/>
            <w:tcBorders>
              <w:top w:val="single" w:sz="4" w:space="0" w:color="auto"/>
              <w:bottom w:val="single" w:sz="4" w:space="0" w:color="auto"/>
            </w:tcBorders>
          </w:tcPr>
          <w:p w14:paraId="3B2A2769" w14:textId="77777777" w:rsidR="00A21E99" w:rsidRPr="0089197D" w:rsidRDefault="00A21E99" w:rsidP="00350DA0">
            <w:pPr>
              <w:pStyle w:val="NoSpacing"/>
              <w:rPr>
                <w:b/>
                <w:sz w:val="20"/>
              </w:rPr>
            </w:pPr>
            <w:r w:rsidRPr="0089197D">
              <w:rPr>
                <w:b/>
                <w:sz w:val="20"/>
              </w:rPr>
              <w:t>3961</w:t>
            </w:r>
          </w:p>
          <w:p w14:paraId="5B36BF55" w14:textId="77777777" w:rsidR="00A21E99" w:rsidRPr="004F487B" w:rsidRDefault="00A21E99" w:rsidP="00350DA0">
            <w:pPr>
              <w:pStyle w:val="NoSpacing"/>
              <w:rPr>
                <w:sz w:val="20"/>
              </w:rPr>
            </w:pPr>
            <w:r>
              <w:rPr>
                <w:sz w:val="20"/>
              </w:rPr>
              <w:t>(</w:t>
            </w:r>
            <w:r w:rsidRPr="004F487B">
              <w:rPr>
                <w:sz w:val="20"/>
              </w:rPr>
              <w:t>4067</w:t>
            </w:r>
            <w:r>
              <w:rPr>
                <w:sz w:val="20"/>
              </w:rPr>
              <w:t>)</w:t>
            </w:r>
          </w:p>
          <w:p w14:paraId="5E571810" w14:textId="77777777" w:rsidR="00A21E99" w:rsidRPr="004F487B" w:rsidRDefault="00A21E99" w:rsidP="00350DA0">
            <w:pPr>
              <w:pStyle w:val="NoSpacing"/>
              <w:rPr>
                <w:sz w:val="20"/>
              </w:rPr>
            </w:pPr>
            <w:r w:rsidRPr="004F487B">
              <w:rPr>
                <w:sz w:val="20"/>
              </w:rPr>
              <w:t>[335]</w:t>
            </w:r>
          </w:p>
          <w:p w14:paraId="4E430523" w14:textId="77777777" w:rsidR="00A21E99" w:rsidRPr="004F487B" w:rsidRDefault="00A21E99" w:rsidP="00350DA0">
            <w:pPr>
              <w:pStyle w:val="NoSpacing"/>
              <w:rPr>
                <w:sz w:val="20"/>
              </w:rPr>
            </w:pPr>
            <w:r w:rsidRPr="004F487B">
              <w:rPr>
                <w:sz w:val="20"/>
              </w:rPr>
              <w:t>13.79 sec</w:t>
            </w:r>
          </w:p>
          <w:p w14:paraId="7C28FC0F" w14:textId="77777777" w:rsidR="00A21E99" w:rsidRPr="004F487B" w:rsidRDefault="00A21E99" w:rsidP="00350DA0">
            <w:pPr>
              <w:pStyle w:val="NoSpacing"/>
              <w:rPr>
                <w:b/>
                <w:sz w:val="20"/>
              </w:rPr>
            </w:pPr>
            <w:r w:rsidRPr="004F487B">
              <w:rPr>
                <w:b/>
                <w:sz w:val="20"/>
              </w:rPr>
              <w:t>3.87%</w:t>
            </w:r>
          </w:p>
          <w:p w14:paraId="711E8426" w14:textId="4B5ABE50" w:rsidR="00A21E99" w:rsidRPr="0005431A" w:rsidRDefault="00A21E99" w:rsidP="00057E82">
            <w:pPr>
              <w:pStyle w:val="NoSpacing"/>
              <w:rPr>
                <w:sz w:val="20"/>
                <w:lang w:val="en-IE"/>
              </w:rPr>
            </w:pPr>
            <w:r w:rsidRPr="004F487B">
              <w:rPr>
                <w:sz w:val="20"/>
              </w:rPr>
              <w:t>{4.57%}</w:t>
            </w:r>
          </w:p>
        </w:tc>
        <w:tc>
          <w:tcPr>
            <w:tcW w:w="1097" w:type="dxa"/>
            <w:tcBorders>
              <w:top w:val="single" w:sz="4" w:space="0" w:color="auto"/>
              <w:bottom w:val="single" w:sz="4" w:space="0" w:color="auto"/>
            </w:tcBorders>
          </w:tcPr>
          <w:p w14:paraId="101EFD55" w14:textId="77777777" w:rsidR="00A21E99" w:rsidRPr="004F487B" w:rsidRDefault="00A21E99" w:rsidP="00350DA0">
            <w:pPr>
              <w:pStyle w:val="NoSpacing"/>
              <w:rPr>
                <w:sz w:val="20"/>
              </w:rPr>
            </w:pPr>
            <w:r w:rsidRPr="004F487B">
              <w:rPr>
                <w:sz w:val="20"/>
              </w:rPr>
              <w:t>5657</w:t>
            </w:r>
          </w:p>
          <w:p w14:paraId="0FE953AA" w14:textId="77777777" w:rsidR="00A21E99" w:rsidRPr="004F487B" w:rsidRDefault="00A21E99" w:rsidP="00350DA0">
            <w:pPr>
              <w:pStyle w:val="NoSpacing"/>
              <w:rPr>
                <w:sz w:val="20"/>
              </w:rPr>
            </w:pPr>
            <w:r>
              <w:rPr>
                <w:sz w:val="20"/>
              </w:rPr>
              <w:t>(</w:t>
            </w:r>
            <w:r w:rsidRPr="004F487B">
              <w:rPr>
                <w:sz w:val="20"/>
              </w:rPr>
              <w:t>6167</w:t>
            </w:r>
            <w:r>
              <w:rPr>
                <w:sz w:val="20"/>
              </w:rPr>
              <w:t>)</w:t>
            </w:r>
          </w:p>
          <w:p w14:paraId="053B5390" w14:textId="77777777" w:rsidR="00A21E99" w:rsidRPr="004F487B" w:rsidRDefault="00A21E99" w:rsidP="00350DA0">
            <w:pPr>
              <w:pStyle w:val="NoSpacing"/>
              <w:rPr>
                <w:sz w:val="20"/>
              </w:rPr>
            </w:pPr>
            <w:r w:rsidRPr="004F487B">
              <w:rPr>
                <w:sz w:val="20"/>
              </w:rPr>
              <w:t>[1954]</w:t>
            </w:r>
          </w:p>
          <w:p w14:paraId="500174A2" w14:textId="77777777" w:rsidR="00A21E99" w:rsidRPr="004F487B" w:rsidRDefault="00A21E99" w:rsidP="00350DA0">
            <w:pPr>
              <w:pStyle w:val="NoSpacing"/>
              <w:rPr>
                <w:sz w:val="20"/>
              </w:rPr>
            </w:pPr>
            <w:r w:rsidRPr="004F487B">
              <w:rPr>
                <w:sz w:val="20"/>
              </w:rPr>
              <w:t>10.16 sec</w:t>
            </w:r>
          </w:p>
          <w:p w14:paraId="62E442F7" w14:textId="77777777" w:rsidR="00A21E99" w:rsidRPr="004F487B" w:rsidRDefault="00A21E99" w:rsidP="00350DA0">
            <w:pPr>
              <w:pStyle w:val="NoSpacing"/>
              <w:rPr>
                <w:b/>
                <w:sz w:val="20"/>
              </w:rPr>
            </w:pPr>
            <w:r w:rsidRPr="004F487B">
              <w:rPr>
                <w:b/>
                <w:sz w:val="20"/>
              </w:rPr>
              <w:t>57.48%</w:t>
            </w:r>
          </w:p>
          <w:p w14:paraId="201D57FE" w14:textId="69E9EEF2" w:rsidR="00A21E99" w:rsidRPr="0005431A" w:rsidRDefault="00A21E99" w:rsidP="00057E82">
            <w:pPr>
              <w:pStyle w:val="NoSpacing"/>
              <w:rPr>
                <w:sz w:val="20"/>
                <w:lang w:val="en-IE"/>
              </w:rPr>
            </w:pPr>
            <w:r w:rsidRPr="004F487B">
              <w:rPr>
                <w:sz w:val="20"/>
              </w:rPr>
              <w:t>{66.12%}</w:t>
            </w:r>
          </w:p>
        </w:tc>
        <w:tc>
          <w:tcPr>
            <w:tcW w:w="961" w:type="dxa"/>
            <w:tcBorders>
              <w:top w:val="single" w:sz="4" w:space="0" w:color="auto"/>
              <w:bottom w:val="single" w:sz="4" w:space="0" w:color="auto"/>
            </w:tcBorders>
          </w:tcPr>
          <w:p w14:paraId="20C576A7" w14:textId="4E80A55C" w:rsidR="00A21E99" w:rsidRPr="0005431A" w:rsidRDefault="00A21E99" w:rsidP="00057E82">
            <w:pPr>
              <w:pStyle w:val="NoSpacing"/>
              <w:rPr>
                <w:sz w:val="20"/>
                <w:lang w:val="en-IE"/>
              </w:rPr>
            </w:pPr>
            <w:r w:rsidRPr="004F487B">
              <w:rPr>
                <w:sz w:val="20"/>
              </w:rPr>
              <w:t>3916</w:t>
            </w:r>
          </w:p>
        </w:tc>
      </w:tr>
      <w:tr w:rsidR="00A21E99" w:rsidRPr="0005431A" w14:paraId="0183508D" w14:textId="77777777" w:rsidTr="00A21E99">
        <w:tc>
          <w:tcPr>
            <w:tcW w:w="1192" w:type="dxa"/>
            <w:tcBorders>
              <w:top w:val="single" w:sz="4" w:space="0" w:color="auto"/>
              <w:bottom w:val="single" w:sz="4" w:space="0" w:color="auto"/>
            </w:tcBorders>
          </w:tcPr>
          <w:p w14:paraId="5BEC1F69" w14:textId="77777777" w:rsidR="00A21E99" w:rsidRPr="00A21E99" w:rsidRDefault="00A21E99" w:rsidP="00350DA0">
            <w:pPr>
              <w:pStyle w:val="NoSpacing"/>
              <w:rPr>
                <w:sz w:val="20"/>
              </w:rPr>
            </w:pPr>
            <w:r w:rsidRPr="00A21E99">
              <w:rPr>
                <w:sz w:val="20"/>
              </w:rPr>
              <w:t>Gil262</w:t>
            </w:r>
          </w:p>
          <w:p w14:paraId="22BDA4BF" w14:textId="7875D7FE" w:rsidR="00A21E99" w:rsidRPr="00A21E99" w:rsidRDefault="00A21E99" w:rsidP="00AA33D0">
            <w:pPr>
              <w:autoSpaceDE w:val="0"/>
              <w:autoSpaceDN w:val="0"/>
              <w:adjustRightInd w:val="0"/>
              <w:spacing w:line="240" w:lineRule="auto"/>
              <w:jc w:val="left"/>
              <w:rPr>
                <w:color w:val="008000"/>
                <w:sz w:val="19"/>
                <w:szCs w:val="19"/>
                <w:lang w:val="en-IE" w:eastAsia="en-IE"/>
              </w:rPr>
            </w:pPr>
          </w:p>
        </w:tc>
        <w:tc>
          <w:tcPr>
            <w:tcW w:w="1097" w:type="dxa"/>
            <w:tcBorders>
              <w:top w:val="single" w:sz="4" w:space="0" w:color="auto"/>
              <w:bottom w:val="single" w:sz="4" w:space="0" w:color="auto"/>
            </w:tcBorders>
          </w:tcPr>
          <w:p w14:paraId="0C7DEDD1" w14:textId="77777777" w:rsidR="00A21E99" w:rsidRPr="004F487B" w:rsidRDefault="00A21E99" w:rsidP="00350DA0">
            <w:pPr>
              <w:pStyle w:val="NoSpacing"/>
              <w:rPr>
                <w:sz w:val="20"/>
              </w:rPr>
            </w:pPr>
            <w:r w:rsidRPr="004F487B">
              <w:rPr>
                <w:sz w:val="20"/>
              </w:rPr>
              <w:t>2567</w:t>
            </w:r>
          </w:p>
          <w:p w14:paraId="56192944" w14:textId="77777777" w:rsidR="00A21E99" w:rsidRPr="004F487B" w:rsidRDefault="00A21E99" w:rsidP="00350DA0">
            <w:pPr>
              <w:pStyle w:val="NoSpacing"/>
              <w:rPr>
                <w:sz w:val="20"/>
              </w:rPr>
            </w:pPr>
            <w:r>
              <w:rPr>
                <w:sz w:val="20"/>
              </w:rPr>
              <w:t>(</w:t>
            </w:r>
            <w:r w:rsidRPr="004F487B">
              <w:rPr>
                <w:sz w:val="20"/>
              </w:rPr>
              <w:t>2643</w:t>
            </w:r>
            <w:r>
              <w:rPr>
                <w:sz w:val="20"/>
              </w:rPr>
              <w:t>)</w:t>
            </w:r>
          </w:p>
          <w:p w14:paraId="1E50F457" w14:textId="77777777" w:rsidR="00A21E99" w:rsidRPr="004F487B" w:rsidRDefault="00A21E99" w:rsidP="00350DA0">
            <w:pPr>
              <w:pStyle w:val="NoSpacing"/>
              <w:rPr>
                <w:sz w:val="20"/>
              </w:rPr>
            </w:pPr>
            <w:r w:rsidRPr="004F487B">
              <w:rPr>
                <w:sz w:val="20"/>
              </w:rPr>
              <w:t>[248]</w:t>
            </w:r>
          </w:p>
          <w:p w14:paraId="22BA70E5" w14:textId="77777777" w:rsidR="00A21E99" w:rsidRPr="004F487B" w:rsidRDefault="00A21E99" w:rsidP="00350DA0">
            <w:pPr>
              <w:pStyle w:val="NoSpacing"/>
              <w:rPr>
                <w:sz w:val="20"/>
              </w:rPr>
            </w:pPr>
            <w:r w:rsidRPr="004F487B">
              <w:rPr>
                <w:sz w:val="20"/>
              </w:rPr>
              <w:lastRenderedPageBreak/>
              <w:t>13.93 sec</w:t>
            </w:r>
          </w:p>
          <w:p w14:paraId="6589B903" w14:textId="77777777" w:rsidR="00A21E99" w:rsidRPr="004F487B" w:rsidRDefault="00A21E99" w:rsidP="00350DA0">
            <w:pPr>
              <w:pStyle w:val="NoSpacing"/>
              <w:rPr>
                <w:sz w:val="20"/>
              </w:rPr>
            </w:pPr>
            <w:r w:rsidRPr="004F487B">
              <w:rPr>
                <w:sz w:val="20"/>
              </w:rPr>
              <w:t>11.16%</w:t>
            </w:r>
          </w:p>
          <w:p w14:paraId="60660608" w14:textId="6F8B8E4A" w:rsidR="00A21E99" w:rsidRPr="0005431A" w:rsidRDefault="00A21E99" w:rsidP="00057E82">
            <w:pPr>
              <w:pStyle w:val="NoSpacing"/>
              <w:rPr>
                <w:sz w:val="20"/>
                <w:lang w:val="en-IE"/>
              </w:rPr>
            </w:pPr>
            <w:r w:rsidRPr="002730C1">
              <w:rPr>
                <w:b/>
                <w:sz w:val="20"/>
              </w:rPr>
              <w:t>{11.8%}</w:t>
            </w:r>
          </w:p>
        </w:tc>
        <w:tc>
          <w:tcPr>
            <w:tcW w:w="1105" w:type="dxa"/>
            <w:tcBorders>
              <w:top w:val="single" w:sz="4" w:space="0" w:color="auto"/>
              <w:bottom w:val="single" w:sz="4" w:space="0" w:color="auto"/>
            </w:tcBorders>
          </w:tcPr>
          <w:p w14:paraId="57DEA3CB" w14:textId="77777777" w:rsidR="00A21E99" w:rsidRPr="004F487B" w:rsidRDefault="00A21E99" w:rsidP="00350DA0">
            <w:pPr>
              <w:pStyle w:val="NoSpacing"/>
              <w:rPr>
                <w:sz w:val="20"/>
              </w:rPr>
            </w:pPr>
            <w:r w:rsidRPr="004F487B">
              <w:rPr>
                <w:sz w:val="20"/>
              </w:rPr>
              <w:lastRenderedPageBreak/>
              <w:t>2503</w:t>
            </w:r>
          </w:p>
          <w:p w14:paraId="133E86C7" w14:textId="77777777" w:rsidR="00A21E99" w:rsidRPr="004F487B" w:rsidRDefault="00A21E99" w:rsidP="00350DA0">
            <w:pPr>
              <w:pStyle w:val="NoSpacing"/>
              <w:rPr>
                <w:sz w:val="20"/>
              </w:rPr>
            </w:pPr>
            <w:r>
              <w:rPr>
                <w:sz w:val="20"/>
              </w:rPr>
              <w:t>(</w:t>
            </w:r>
            <w:r w:rsidRPr="004F487B">
              <w:rPr>
                <w:sz w:val="20"/>
              </w:rPr>
              <w:t>2574</w:t>
            </w:r>
            <w:r>
              <w:rPr>
                <w:sz w:val="20"/>
              </w:rPr>
              <w:t>)</w:t>
            </w:r>
          </w:p>
          <w:p w14:paraId="60C54693" w14:textId="77777777" w:rsidR="00A21E99" w:rsidRPr="004F487B" w:rsidRDefault="00A21E99" w:rsidP="00350DA0">
            <w:pPr>
              <w:pStyle w:val="NoSpacing"/>
              <w:rPr>
                <w:sz w:val="20"/>
              </w:rPr>
            </w:pPr>
            <w:r w:rsidRPr="004F487B">
              <w:rPr>
                <w:sz w:val="20"/>
              </w:rPr>
              <w:t>[180]</w:t>
            </w:r>
          </w:p>
          <w:p w14:paraId="0B315DC8" w14:textId="77777777" w:rsidR="00A21E99" w:rsidRPr="004F487B" w:rsidRDefault="00A21E99" w:rsidP="00350DA0">
            <w:pPr>
              <w:pStyle w:val="NoSpacing"/>
              <w:rPr>
                <w:sz w:val="20"/>
              </w:rPr>
            </w:pPr>
            <w:r w:rsidRPr="004F487B">
              <w:rPr>
                <w:sz w:val="20"/>
              </w:rPr>
              <w:lastRenderedPageBreak/>
              <w:t>10.29 sec</w:t>
            </w:r>
          </w:p>
          <w:p w14:paraId="7FE7761A" w14:textId="77777777" w:rsidR="00A21E99" w:rsidRPr="004F487B" w:rsidRDefault="00A21E99" w:rsidP="00350DA0">
            <w:pPr>
              <w:pStyle w:val="NoSpacing"/>
              <w:rPr>
                <w:b/>
                <w:sz w:val="20"/>
              </w:rPr>
            </w:pPr>
            <w:r w:rsidRPr="004F487B">
              <w:rPr>
                <w:b/>
                <w:sz w:val="20"/>
              </w:rPr>
              <w:t>8.28%</w:t>
            </w:r>
          </w:p>
          <w:p w14:paraId="45024828" w14:textId="6DAAC957" w:rsidR="00A21E99" w:rsidRPr="0005431A" w:rsidRDefault="00A21E99" w:rsidP="00057E82">
            <w:pPr>
              <w:pStyle w:val="NoSpacing"/>
              <w:rPr>
                <w:sz w:val="20"/>
                <w:lang w:val="en-IE"/>
              </w:rPr>
            </w:pPr>
            <w:r w:rsidRPr="004F487B">
              <w:rPr>
                <w:sz w:val="20"/>
              </w:rPr>
              <w:t>{11.18%}</w:t>
            </w:r>
          </w:p>
        </w:tc>
        <w:tc>
          <w:tcPr>
            <w:tcW w:w="1105" w:type="dxa"/>
            <w:tcBorders>
              <w:top w:val="single" w:sz="4" w:space="0" w:color="auto"/>
              <w:bottom w:val="single" w:sz="4" w:space="0" w:color="auto"/>
            </w:tcBorders>
          </w:tcPr>
          <w:p w14:paraId="4BFAFF39" w14:textId="77777777" w:rsidR="00A21E99" w:rsidRPr="004F487B" w:rsidRDefault="00A21E99" w:rsidP="00350DA0">
            <w:pPr>
              <w:pStyle w:val="NoSpacing"/>
              <w:rPr>
                <w:sz w:val="20"/>
              </w:rPr>
            </w:pPr>
            <w:r w:rsidRPr="004F487B">
              <w:rPr>
                <w:sz w:val="20"/>
              </w:rPr>
              <w:lastRenderedPageBreak/>
              <w:t>2534</w:t>
            </w:r>
          </w:p>
          <w:p w14:paraId="771E07D8" w14:textId="77777777" w:rsidR="00A21E99" w:rsidRPr="004F487B" w:rsidRDefault="00A21E99" w:rsidP="00350DA0">
            <w:pPr>
              <w:pStyle w:val="NoSpacing"/>
              <w:rPr>
                <w:sz w:val="20"/>
              </w:rPr>
            </w:pPr>
            <w:r>
              <w:rPr>
                <w:sz w:val="20"/>
              </w:rPr>
              <w:t>(</w:t>
            </w:r>
            <w:r w:rsidRPr="004F487B">
              <w:rPr>
                <w:sz w:val="20"/>
              </w:rPr>
              <w:t>2711</w:t>
            </w:r>
            <w:r>
              <w:rPr>
                <w:sz w:val="20"/>
              </w:rPr>
              <w:t>)</w:t>
            </w:r>
          </w:p>
          <w:p w14:paraId="561FD703" w14:textId="77777777" w:rsidR="00A21E99" w:rsidRPr="004F487B" w:rsidRDefault="00A21E99" w:rsidP="00350DA0">
            <w:pPr>
              <w:pStyle w:val="NoSpacing"/>
              <w:rPr>
                <w:sz w:val="20"/>
              </w:rPr>
            </w:pPr>
            <w:r w:rsidRPr="004F487B">
              <w:rPr>
                <w:sz w:val="20"/>
              </w:rPr>
              <w:t>[359]</w:t>
            </w:r>
          </w:p>
          <w:p w14:paraId="1E887D5C" w14:textId="77777777" w:rsidR="00A21E99" w:rsidRPr="004F487B" w:rsidRDefault="00A21E99" w:rsidP="00350DA0">
            <w:pPr>
              <w:pStyle w:val="NoSpacing"/>
              <w:rPr>
                <w:sz w:val="20"/>
              </w:rPr>
            </w:pPr>
            <w:r w:rsidRPr="004F487B">
              <w:rPr>
                <w:sz w:val="20"/>
              </w:rPr>
              <w:lastRenderedPageBreak/>
              <w:t>21.35 sec</w:t>
            </w:r>
          </w:p>
          <w:p w14:paraId="753E0225" w14:textId="77777777" w:rsidR="00A21E99" w:rsidRPr="004F487B" w:rsidRDefault="00A21E99" w:rsidP="00350DA0">
            <w:pPr>
              <w:pStyle w:val="NoSpacing"/>
              <w:rPr>
                <w:b/>
                <w:sz w:val="20"/>
              </w:rPr>
            </w:pPr>
            <w:r w:rsidRPr="004F487B">
              <w:rPr>
                <w:b/>
                <w:sz w:val="20"/>
              </w:rPr>
              <w:t>14.02%</w:t>
            </w:r>
          </w:p>
          <w:p w14:paraId="03970BEA" w14:textId="66E52978" w:rsidR="00A21E99" w:rsidRPr="0005431A" w:rsidRDefault="00A21E99" w:rsidP="00057E82">
            <w:pPr>
              <w:pStyle w:val="NoSpacing"/>
              <w:rPr>
                <w:sz w:val="20"/>
                <w:lang w:val="en-IE"/>
              </w:rPr>
            </w:pPr>
            <w:r w:rsidRPr="004F487B">
              <w:rPr>
                <w:sz w:val="20"/>
              </w:rPr>
              <w:t>{17.12%}</w:t>
            </w:r>
          </w:p>
        </w:tc>
        <w:tc>
          <w:tcPr>
            <w:tcW w:w="1025" w:type="dxa"/>
            <w:tcBorders>
              <w:top w:val="single" w:sz="4" w:space="0" w:color="auto"/>
              <w:bottom w:val="single" w:sz="4" w:space="0" w:color="auto"/>
            </w:tcBorders>
          </w:tcPr>
          <w:p w14:paraId="0074CD52" w14:textId="77777777" w:rsidR="00A21E99" w:rsidRPr="004F487B" w:rsidRDefault="00A21E99" w:rsidP="00350DA0">
            <w:pPr>
              <w:pStyle w:val="NoSpacing"/>
              <w:rPr>
                <w:sz w:val="20"/>
              </w:rPr>
            </w:pPr>
            <w:r>
              <w:rPr>
                <w:sz w:val="20"/>
              </w:rPr>
              <w:lastRenderedPageBreak/>
              <w:t>2448</w:t>
            </w:r>
          </w:p>
          <w:p w14:paraId="1BF56569" w14:textId="77777777" w:rsidR="00A21E99" w:rsidRPr="004F487B" w:rsidRDefault="00A21E99" w:rsidP="00350DA0">
            <w:pPr>
              <w:pStyle w:val="NoSpacing"/>
              <w:rPr>
                <w:sz w:val="20"/>
              </w:rPr>
            </w:pPr>
            <w:r>
              <w:rPr>
                <w:sz w:val="20"/>
              </w:rPr>
              <w:t>(</w:t>
            </w:r>
            <w:r w:rsidRPr="004F487B">
              <w:rPr>
                <w:sz w:val="20"/>
              </w:rPr>
              <w:t>2489.20</w:t>
            </w:r>
          </w:p>
          <w:p w14:paraId="30401D7A" w14:textId="77777777" w:rsidR="00A21E99" w:rsidRPr="004F487B" w:rsidRDefault="00A21E99" w:rsidP="00350DA0">
            <w:pPr>
              <w:pStyle w:val="NoSpacing"/>
              <w:rPr>
                <w:sz w:val="20"/>
              </w:rPr>
            </w:pPr>
            <w:r w:rsidRPr="004F487B">
              <w:rPr>
                <w:sz w:val="20"/>
              </w:rPr>
              <w:t>[318]</w:t>
            </w:r>
          </w:p>
          <w:p w14:paraId="26B7965E" w14:textId="77777777" w:rsidR="00A21E99" w:rsidRPr="004F487B" w:rsidRDefault="00A21E99" w:rsidP="00350DA0">
            <w:pPr>
              <w:pStyle w:val="NoSpacing"/>
              <w:rPr>
                <w:sz w:val="20"/>
              </w:rPr>
            </w:pPr>
            <w:r w:rsidRPr="004F487B">
              <w:rPr>
                <w:sz w:val="20"/>
              </w:rPr>
              <w:lastRenderedPageBreak/>
              <w:t>17.86 sec</w:t>
            </w:r>
          </w:p>
          <w:p w14:paraId="6C106974" w14:textId="77777777" w:rsidR="00A21E99" w:rsidRPr="004F487B" w:rsidRDefault="00A21E99" w:rsidP="00350DA0">
            <w:pPr>
              <w:pStyle w:val="NoSpacing"/>
              <w:rPr>
                <w:b/>
                <w:sz w:val="20"/>
              </w:rPr>
            </w:pPr>
            <w:r w:rsidRPr="004F487B">
              <w:rPr>
                <w:b/>
                <w:sz w:val="20"/>
              </w:rPr>
              <w:t>4.68%</w:t>
            </w:r>
          </w:p>
          <w:p w14:paraId="54B0BA44" w14:textId="4CAA6C68" w:rsidR="00A21E99" w:rsidRPr="0005431A" w:rsidRDefault="00A21E99" w:rsidP="00057E82">
            <w:pPr>
              <w:pStyle w:val="NoSpacing"/>
              <w:rPr>
                <w:sz w:val="20"/>
                <w:lang w:val="en-IE"/>
              </w:rPr>
            </w:pPr>
            <w:r w:rsidRPr="004F487B">
              <w:rPr>
                <w:sz w:val="20"/>
              </w:rPr>
              <w:t>{5.37%}</w:t>
            </w:r>
          </w:p>
        </w:tc>
        <w:tc>
          <w:tcPr>
            <w:tcW w:w="1025" w:type="dxa"/>
            <w:tcBorders>
              <w:top w:val="single" w:sz="4" w:space="0" w:color="auto"/>
              <w:bottom w:val="single" w:sz="4" w:space="0" w:color="auto"/>
            </w:tcBorders>
          </w:tcPr>
          <w:p w14:paraId="410DAB2C" w14:textId="77777777" w:rsidR="00A21E99" w:rsidRPr="0089197D" w:rsidRDefault="00A21E99" w:rsidP="00350DA0">
            <w:pPr>
              <w:pStyle w:val="NoSpacing"/>
              <w:rPr>
                <w:b/>
                <w:sz w:val="20"/>
              </w:rPr>
            </w:pPr>
            <w:r w:rsidRPr="0089197D">
              <w:rPr>
                <w:b/>
                <w:sz w:val="20"/>
              </w:rPr>
              <w:lastRenderedPageBreak/>
              <w:t>2437</w:t>
            </w:r>
          </w:p>
          <w:p w14:paraId="446C8536" w14:textId="77777777" w:rsidR="00A21E99" w:rsidRPr="004F487B" w:rsidRDefault="00A21E99" w:rsidP="00350DA0">
            <w:pPr>
              <w:pStyle w:val="NoSpacing"/>
              <w:rPr>
                <w:sz w:val="20"/>
              </w:rPr>
            </w:pPr>
            <w:r>
              <w:rPr>
                <w:sz w:val="20"/>
              </w:rPr>
              <w:t>(</w:t>
            </w:r>
            <w:r w:rsidRPr="004F487B">
              <w:rPr>
                <w:sz w:val="20"/>
              </w:rPr>
              <w:t>2483</w:t>
            </w:r>
            <w:r>
              <w:rPr>
                <w:sz w:val="20"/>
              </w:rPr>
              <w:t>)</w:t>
            </w:r>
          </w:p>
          <w:p w14:paraId="123F345F" w14:textId="77777777" w:rsidR="00A21E99" w:rsidRPr="004F487B" w:rsidRDefault="00A21E99" w:rsidP="00350DA0">
            <w:pPr>
              <w:pStyle w:val="NoSpacing"/>
              <w:rPr>
                <w:sz w:val="20"/>
              </w:rPr>
            </w:pPr>
            <w:r w:rsidRPr="004F487B">
              <w:rPr>
                <w:sz w:val="20"/>
              </w:rPr>
              <w:t>[343]</w:t>
            </w:r>
          </w:p>
          <w:p w14:paraId="1DC8EC7E" w14:textId="77777777" w:rsidR="00A21E99" w:rsidRPr="004F487B" w:rsidRDefault="00A21E99" w:rsidP="00350DA0">
            <w:pPr>
              <w:pStyle w:val="NoSpacing"/>
              <w:rPr>
                <w:sz w:val="20"/>
              </w:rPr>
            </w:pPr>
            <w:r w:rsidRPr="004F487B">
              <w:rPr>
                <w:sz w:val="20"/>
              </w:rPr>
              <w:lastRenderedPageBreak/>
              <w:t>17.84 sec</w:t>
            </w:r>
          </w:p>
          <w:p w14:paraId="4025584B" w14:textId="77777777" w:rsidR="00A21E99" w:rsidRPr="004F487B" w:rsidRDefault="00A21E99" w:rsidP="00350DA0">
            <w:pPr>
              <w:pStyle w:val="NoSpacing"/>
              <w:rPr>
                <w:b/>
                <w:sz w:val="20"/>
              </w:rPr>
            </w:pPr>
            <w:r w:rsidRPr="004F487B">
              <w:rPr>
                <w:b/>
                <w:sz w:val="20"/>
              </w:rPr>
              <w:t>4.43%</w:t>
            </w:r>
          </w:p>
          <w:p w14:paraId="1AE6ADA1" w14:textId="73B909C3" w:rsidR="00A21E99" w:rsidRPr="0005431A" w:rsidRDefault="00A21E99" w:rsidP="00057E82">
            <w:pPr>
              <w:pStyle w:val="NoSpacing"/>
              <w:rPr>
                <w:sz w:val="20"/>
                <w:lang w:val="en-IE"/>
              </w:rPr>
            </w:pPr>
            <w:r w:rsidRPr="004F487B">
              <w:rPr>
                <w:sz w:val="20"/>
              </w:rPr>
              <w:t>{5.48%}</w:t>
            </w:r>
          </w:p>
        </w:tc>
        <w:tc>
          <w:tcPr>
            <w:tcW w:w="1097" w:type="dxa"/>
            <w:tcBorders>
              <w:top w:val="single" w:sz="4" w:space="0" w:color="auto"/>
              <w:bottom w:val="single" w:sz="4" w:space="0" w:color="auto"/>
            </w:tcBorders>
          </w:tcPr>
          <w:p w14:paraId="1CB879D9" w14:textId="77777777" w:rsidR="00A21E99" w:rsidRPr="004F487B" w:rsidRDefault="00A21E99" w:rsidP="00350DA0">
            <w:pPr>
              <w:pStyle w:val="NoSpacing"/>
              <w:rPr>
                <w:sz w:val="20"/>
              </w:rPr>
            </w:pPr>
            <w:r w:rsidRPr="004F487B">
              <w:rPr>
                <w:sz w:val="20"/>
              </w:rPr>
              <w:lastRenderedPageBreak/>
              <w:t>3994</w:t>
            </w:r>
          </w:p>
          <w:p w14:paraId="6C2744FC" w14:textId="77777777" w:rsidR="00A21E99" w:rsidRPr="004F487B" w:rsidRDefault="00A21E99" w:rsidP="00350DA0">
            <w:pPr>
              <w:pStyle w:val="NoSpacing"/>
              <w:rPr>
                <w:sz w:val="20"/>
              </w:rPr>
            </w:pPr>
            <w:r>
              <w:rPr>
                <w:sz w:val="20"/>
              </w:rPr>
              <w:t>(</w:t>
            </w:r>
            <w:r w:rsidRPr="004F487B">
              <w:rPr>
                <w:sz w:val="20"/>
              </w:rPr>
              <w:t>4315</w:t>
            </w:r>
            <w:r>
              <w:rPr>
                <w:sz w:val="20"/>
              </w:rPr>
              <w:t>)</w:t>
            </w:r>
          </w:p>
          <w:p w14:paraId="398E5881" w14:textId="77777777" w:rsidR="00A21E99" w:rsidRPr="004F487B" w:rsidRDefault="00A21E99" w:rsidP="00350DA0">
            <w:pPr>
              <w:pStyle w:val="NoSpacing"/>
              <w:rPr>
                <w:sz w:val="20"/>
              </w:rPr>
            </w:pPr>
            <w:r w:rsidRPr="004F487B">
              <w:rPr>
                <w:sz w:val="20"/>
              </w:rPr>
              <w:t>[1972]</w:t>
            </w:r>
          </w:p>
          <w:p w14:paraId="24E6285A" w14:textId="77777777" w:rsidR="00A21E99" w:rsidRPr="004F487B" w:rsidRDefault="00A21E99" w:rsidP="00350DA0">
            <w:pPr>
              <w:pStyle w:val="NoSpacing"/>
              <w:rPr>
                <w:sz w:val="20"/>
              </w:rPr>
            </w:pPr>
            <w:r w:rsidRPr="004F487B">
              <w:rPr>
                <w:sz w:val="20"/>
              </w:rPr>
              <w:lastRenderedPageBreak/>
              <w:t>12.45 sec</w:t>
            </w:r>
          </w:p>
          <w:p w14:paraId="2CA6D638" w14:textId="77777777" w:rsidR="00A21E99" w:rsidRPr="002730C1" w:rsidRDefault="00A21E99" w:rsidP="00350DA0">
            <w:pPr>
              <w:pStyle w:val="NoSpacing"/>
              <w:rPr>
                <w:b/>
                <w:sz w:val="20"/>
              </w:rPr>
            </w:pPr>
            <w:r w:rsidRPr="002730C1">
              <w:rPr>
                <w:b/>
                <w:sz w:val="20"/>
              </w:rPr>
              <w:t>81.47%</w:t>
            </w:r>
          </w:p>
          <w:p w14:paraId="1E9FB4AF" w14:textId="1774EDCD" w:rsidR="00A21E99" w:rsidRPr="0005431A" w:rsidRDefault="00A21E99" w:rsidP="00057E82">
            <w:pPr>
              <w:pStyle w:val="NoSpacing"/>
              <w:rPr>
                <w:sz w:val="20"/>
                <w:lang w:val="en-IE"/>
              </w:rPr>
            </w:pPr>
            <w:r w:rsidRPr="004F487B">
              <w:rPr>
                <w:sz w:val="20"/>
              </w:rPr>
              <w:t>{81.93%}</w:t>
            </w:r>
          </w:p>
        </w:tc>
        <w:tc>
          <w:tcPr>
            <w:tcW w:w="961" w:type="dxa"/>
            <w:tcBorders>
              <w:top w:val="single" w:sz="4" w:space="0" w:color="auto"/>
              <w:bottom w:val="single" w:sz="4" w:space="0" w:color="auto"/>
            </w:tcBorders>
          </w:tcPr>
          <w:p w14:paraId="7BD38193" w14:textId="77777777" w:rsidR="00A21E99" w:rsidRPr="004F487B" w:rsidRDefault="00A21E99" w:rsidP="00350DA0">
            <w:pPr>
              <w:pStyle w:val="NoSpacing"/>
              <w:rPr>
                <w:sz w:val="20"/>
              </w:rPr>
            </w:pPr>
            <w:r w:rsidRPr="004F487B">
              <w:rPr>
                <w:sz w:val="20"/>
              </w:rPr>
              <w:lastRenderedPageBreak/>
              <w:t>2378</w:t>
            </w:r>
          </w:p>
          <w:p w14:paraId="6FE36414" w14:textId="77777777" w:rsidR="00A21E99" w:rsidRPr="0005431A" w:rsidRDefault="00A21E99" w:rsidP="00057E82">
            <w:pPr>
              <w:pStyle w:val="NoSpacing"/>
              <w:rPr>
                <w:sz w:val="20"/>
                <w:lang w:val="en-IE"/>
              </w:rPr>
            </w:pPr>
          </w:p>
        </w:tc>
      </w:tr>
      <w:tr w:rsidR="00A21E99" w:rsidRPr="0005431A" w14:paraId="20D07E06" w14:textId="77777777" w:rsidTr="008D397C">
        <w:tc>
          <w:tcPr>
            <w:tcW w:w="1192" w:type="dxa"/>
            <w:tcBorders>
              <w:top w:val="single" w:sz="4" w:space="0" w:color="auto"/>
              <w:bottom w:val="single" w:sz="4" w:space="0" w:color="auto"/>
            </w:tcBorders>
          </w:tcPr>
          <w:p w14:paraId="11091118" w14:textId="77777777" w:rsidR="00A21E99" w:rsidRPr="00A21E99" w:rsidRDefault="00A21E99" w:rsidP="00350DA0">
            <w:pPr>
              <w:pStyle w:val="NoSpacing"/>
              <w:rPr>
                <w:sz w:val="20"/>
              </w:rPr>
            </w:pPr>
            <w:r w:rsidRPr="00A21E99">
              <w:rPr>
                <w:sz w:val="20"/>
              </w:rPr>
              <w:lastRenderedPageBreak/>
              <w:t>Att532</w:t>
            </w:r>
          </w:p>
          <w:p w14:paraId="4C5E8C5C" w14:textId="77777777" w:rsidR="00A21E99" w:rsidRPr="00A21E99" w:rsidRDefault="00A21E99" w:rsidP="00AA33D0">
            <w:pPr>
              <w:autoSpaceDE w:val="0"/>
              <w:autoSpaceDN w:val="0"/>
              <w:adjustRightInd w:val="0"/>
              <w:spacing w:line="240" w:lineRule="auto"/>
              <w:jc w:val="left"/>
              <w:rPr>
                <w:color w:val="008000"/>
                <w:sz w:val="19"/>
                <w:szCs w:val="19"/>
                <w:lang w:val="en-IE" w:eastAsia="en-IE"/>
              </w:rPr>
            </w:pPr>
          </w:p>
        </w:tc>
        <w:tc>
          <w:tcPr>
            <w:tcW w:w="1097" w:type="dxa"/>
            <w:tcBorders>
              <w:top w:val="single" w:sz="4" w:space="0" w:color="auto"/>
              <w:bottom w:val="single" w:sz="4" w:space="0" w:color="auto"/>
            </w:tcBorders>
          </w:tcPr>
          <w:p w14:paraId="23E17C45" w14:textId="77777777" w:rsidR="00A21E99" w:rsidRPr="004F487B" w:rsidRDefault="00A21E99" w:rsidP="00350DA0">
            <w:pPr>
              <w:pStyle w:val="NoSpacing"/>
              <w:rPr>
                <w:sz w:val="20"/>
              </w:rPr>
            </w:pPr>
            <w:r w:rsidRPr="004F487B">
              <w:rPr>
                <w:sz w:val="20"/>
              </w:rPr>
              <w:t>32960</w:t>
            </w:r>
          </w:p>
          <w:p w14:paraId="1C691F89" w14:textId="77777777" w:rsidR="00A21E99" w:rsidRPr="004F487B" w:rsidRDefault="00A21E99" w:rsidP="00350DA0">
            <w:pPr>
              <w:pStyle w:val="NoSpacing"/>
              <w:rPr>
                <w:sz w:val="20"/>
              </w:rPr>
            </w:pPr>
            <w:r>
              <w:rPr>
                <w:sz w:val="20"/>
              </w:rPr>
              <w:t>(</w:t>
            </w:r>
            <w:r w:rsidRPr="004F487B">
              <w:rPr>
                <w:sz w:val="20"/>
              </w:rPr>
              <w:t>33767</w:t>
            </w:r>
            <w:r>
              <w:rPr>
                <w:sz w:val="20"/>
              </w:rPr>
              <w:t>)</w:t>
            </w:r>
          </w:p>
          <w:p w14:paraId="07EB94A7" w14:textId="77777777" w:rsidR="00A21E99" w:rsidRPr="004F487B" w:rsidRDefault="00A21E99" w:rsidP="00350DA0">
            <w:pPr>
              <w:pStyle w:val="NoSpacing"/>
              <w:rPr>
                <w:sz w:val="20"/>
              </w:rPr>
            </w:pPr>
            <w:r w:rsidRPr="004F487B">
              <w:rPr>
                <w:sz w:val="20"/>
              </w:rPr>
              <w:t>[151]</w:t>
            </w:r>
          </w:p>
          <w:p w14:paraId="73B281E3" w14:textId="77777777" w:rsidR="00A21E99" w:rsidRPr="004F487B" w:rsidRDefault="00A21E99" w:rsidP="00350DA0">
            <w:pPr>
              <w:pStyle w:val="NoSpacing"/>
              <w:rPr>
                <w:sz w:val="20"/>
              </w:rPr>
            </w:pPr>
            <w:r w:rsidRPr="004F487B">
              <w:rPr>
                <w:sz w:val="20"/>
              </w:rPr>
              <w:t>29.64 sec</w:t>
            </w:r>
          </w:p>
          <w:p w14:paraId="222DDCA6" w14:textId="77777777" w:rsidR="00A21E99" w:rsidRPr="004F487B" w:rsidRDefault="00A21E99" w:rsidP="00350DA0">
            <w:pPr>
              <w:pStyle w:val="NoSpacing"/>
              <w:rPr>
                <w:sz w:val="20"/>
              </w:rPr>
            </w:pPr>
            <w:r w:rsidRPr="004F487B">
              <w:rPr>
                <w:sz w:val="20"/>
              </w:rPr>
              <w:t>21.97%</w:t>
            </w:r>
          </w:p>
          <w:p w14:paraId="623B7089" w14:textId="54769775" w:rsidR="00A21E99" w:rsidRPr="0005431A" w:rsidRDefault="00A21E99" w:rsidP="00057E82">
            <w:pPr>
              <w:pStyle w:val="NoSpacing"/>
              <w:rPr>
                <w:sz w:val="20"/>
                <w:lang w:val="en-IE"/>
              </w:rPr>
            </w:pPr>
            <w:r w:rsidRPr="002730C1">
              <w:rPr>
                <w:b/>
                <w:sz w:val="20"/>
              </w:rPr>
              <w:t>{21.38%}</w:t>
            </w:r>
          </w:p>
        </w:tc>
        <w:tc>
          <w:tcPr>
            <w:tcW w:w="1105" w:type="dxa"/>
            <w:tcBorders>
              <w:top w:val="single" w:sz="4" w:space="0" w:color="auto"/>
              <w:bottom w:val="single" w:sz="4" w:space="0" w:color="auto"/>
            </w:tcBorders>
          </w:tcPr>
          <w:p w14:paraId="649D4476" w14:textId="77777777" w:rsidR="00A21E99" w:rsidRPr="004F487B" w:rsidRDefault="00A21E99" w:rsidP="00350DA0">
            <w:pPr>
              <w:pStyle w:val="NoSpacing"/>
              <w:rPr>
                <w:sz w:val="20"/>
              </w:rPr>
            </w:pPr>
            <w:r w:rsidRPr="004F487B">
              <w:rPr>
                <w:sz w:val="20"/>
              </w:rPr>
              <w:t>30436</w:t>
            </w:r>
          </w:p>
          <w:p w14:paraId="00583E5C" w14:textId="77777777" w:rsidR="00A21E99" w:rsidRPr="004F487B" w:rsidRDefault="00A21E99" w:rsidP="00350DA0">
            <w:pPr>
              <w:pStyle w:val="NoSpacing"/>
              <w:rPr>
                <w:sz w:val="20"/>
              </w:rPr>
            </w:pPr>
            <w:r>
              <w:rPr>
                <w:sz w:val="20"/>
              </w:rPr>
              <w:t>(</w:t>
            </w:r>
            <w:r w:rsidRPr="004F487B">
              <w:rPr>
                <w:sz w:val="20"/>
              </w:rPr>
              <w:t>31681</w:t>
            </w:r>
            <w:r>
              <w:rPr>
                <w:sz w:val="20"/>
              </w:rPr>
              <w:t>)</w:t>
            </w:r>
          </w:p>
          <w:p w14:paraId="545CFA94" w14:textId="77777777" w:rsidR="00A21E99" w:rsidRPr="004F487B" w:rsidRDefault="00A21E99" w:rsidP="00350DA0">
            <w:pPr>
              <w:pStyle w:val="NoSpacing"/>
              <w:rPr>
                <w:sz w:val="20"/>
              </w:rPr>
            </w:pPr>
            <w:r w:rsidRPr="004F487B">
              <w:rPr>
                <w:sz w:val="20"/>
              </w:rPr>
              <w:t>[252]</w:t>
            </w:r>
          </w:p>
          <w:p w14:paraId="0E05F196" w14:textId="77777777" w:rsidR="00A21E99" w:rsidRPr="004F487B" w:rsidRDefault="00A21E99" w:rsidP="00350DA0">
            <w:pPr>
              <w:pStyle w:val="NoSpacing"/>
              <w:rPr>
                <w:sz w:val="20"/>
              </w:rPr>
            </w:pPr>
            <w:r w:rsidRPr="004F487B">
              <w:rPr>
                <w:sz w:val="20"/>
              </w:rPr>
              <w:t>51.75 sec</w:t>
            </w:r>
          </w:p>
          <w:p w14:paraId="1511C5FC" w14:textId="77777777" w:rsidR="00A21E99" w:rsidRPr="004F487B" w:rsidRDefault="00A21E99" w:rsidP="00350DA0">
            <w:pPr>
              <w:pStyle w:val="NoSpacing"/>
              <w:rPr>
                <w:b/>
                <w:sz w:val="20"/>
              </w:rPr>
            </w:pPr>
            <w:r w:rsidRPr="004F487B">
              <w:rPr>
                <w:b/>
                <w:sz w:val="20"/>
              </w:rPr>
              <w:t>14.43%</w:t>
            </w:r>
          </w:p>
          <w:p w14:paraId="1D592877" w14:textId="65E51AC1" w:rsidR="00A21E99" w:rsidRPr="0005431A" w:rsidRDefault="00A21E99" w:rsidP="00057E82">
            <w:pPr>
              <w:pStyle w:val="NoSpacing"/>
              <w:rPr>
                <w:sz w:val="20"/>
                <w:lang w:val="en-IE"/>
              </w:rPr>
            </w:pPr>
            <w:r w:rsidRPr="004F487B">
              <w:rPr>
                <w:sz w:val="20"/>
              </w:rPr>
              <w:t>{17.99%}</w:t>
            </w:r>
          </w:p>
        </w:tc>
        <w:tc>
          <w:tcPr>
            <w:tcW w:w="1105" w:type="dxa"/>
            <w:tcBorders>
              <w:top w:val="single" w:sz="4" w:space="0" w:color="auto"/>
              <w:bottom w:val="single" w:sz="4" w:space="0" w:color="auto"/>
            </w:tcBorders>
          </w:tcPr>
          <w:p w14:paraId="21403F86" w14:textId="77777777" w:rsidR="00A21E99" w:rsidRPr="004F487B" w:rsidRDefault="00A21E99" w:rsidP="00350DA0">
            <w:pPr>
              <w:pStyle w:val="NoSpacing"/>
              <w:rPr>
                <w:sz w:val="20"/>
              </w:rPr>
            </w:pPr>
            <w:r w:rsidRPr="004F487B">
              <w:rPr>
                <w:sz w:val="20"/>
              </w:rPr>
              <w:t>33093</w:t>
            </w:r>
          </w:p>
          <w:p w14:paraId="38D1B040" w14:textId="77777777" w:rsidR="00A21E99" w:rsidRPr="004F487B" w:rsidRDefault="00A21E99" w:rsidP="00350DA0">
            <w:pPr>
              <w:pStyle w:val="NoSpacing"/>
              <w:rPr>
                <w:sz w:val="20"/>
              </w:rPr>
            </w:pPr>
            <w:r>
              <w:rPr>
                <w:sz w:val="20"/>
              </w:rPr>
              <w:t>(</w:t>
            </w:r>
            <w:r w:rsidRPr="004F487B">
              <w:rPr>
                <w:sz w:val="20"/>
              </w:rPr>
              <w:t>33999</w:t>
            </w:r>
            <w:r>
              <w:rPr>
                <w:sz w:val="20"/>
              </w:rPr>
              <w:t>)</w:t>
            </w:r>
          </w:p>
          <w:p w14:paraId="5F636668" w14:textId="77777777" w:rsidR="00A21E99" w:rsidRPr="004F487B" w:rsidRDefault="00A21E99" w:rsidP="00350DA0">
            <w:pPr>
              <w:pStyle w:val="NoSpacing"/>
              <w:rPr>
                <w:sz w:val="20"/>
              </w:rPr>
            </w:pPr>
            <w:r w:rsidRPr="004F487B">
              <w:rPr>
                <w:sz w:val="20"/>
              </w:rPr>
              <w:t>[345]</w:t>
            </w:r>
          </w:p>
          <w:p w14:paraId="035C97D9" w14:textId="77777777" w:rsidR="00A21E99" w:rsidRPr="004F487B" w:rsidRDefault="00A21E99" w:rsidP="00350DA0">
            <w:pPr>
              <w:pStyle w:val="NoSpacing"/>
              <w:rPr>
                <w:sz w:val="20"/>
              </w:rPr>
            </w:pPr>
            <w:r w:rsidRPr="004F487B">
              <w:rPr>
                <w:sz w:val="20"/>
              </w:rPr>
              <w:t>70.74 sec</w:t>
            </w:r>
          </w:p>
          <w:p w14:paraId="123A212C" w14:textId="77777777" w:rsidR="00A21E99" w:rsidRPr="004F487B" w:rsidRDefault="00A21E99" w:rsidP="00350DA0">
            <w:pPr>
              <w:pStyle w:val="NoSpacing"/>
              <w:rPr>
                <w:b/>
                <w:sz w:val="20"/>
              </w:rPr>
            </w:pPr>
            <w:r w:rsidRPr="004F487B">
              <w:rPr>
                <w:b/>
                <w:sz w:val="20"/>
              </w:rPr>
              <w:t>22.81%</w:t>
            </w:r>
          </w:p>
          <w:p w14:paraId="007217E7" w14:textId="5B175772" w:rsidR="00A21E99" w:rsidRPr="0005431A" w:rsidRDefault="00A21E99" w:rsidP="00057E82">
            <w:pPr>
              <w:pStyle w:val="NoSpacing"/>
              <w:rPr>
                <w:sz w:val="20"/>
                <w:lang w:val="en-IE"/>
              </w:rPr>
            </w:pPr>
            <w:r w:rsidRPr="004F487B">
              <w:rPr>
                <w:sz w:val="20"/>
              </w:rPr>
              <w:t>{26.93%}</w:t>
            </w:r>
          </w:p>
        </w:tc>
        <w:tc>
          <w:tcPr>
            <w:tcW w:w="1025" w:type="dxa"/>
            <w:tcBorders>
              <w:top w:val="single" w:sz="4" w:space="0" w:color="auto"/>
              <w:bottom w:val="single" w:sz="4" w:space="0" w:color="auto"/>
            </w:tcBorders>
          </w:tcPr>
          <w:p w14:paraId="29828EAD" w14:textId="77777777" w:rsidR="00A21E99" w:rsidRPr="001D07DA" w:rsidRDefault="00A21E99" w:rsidP="00350DA0">
            <w:pPr>
              <w:pStyle w:val="NoSpacing"/>
              <w:rPr>
                <w:b/>
                <w:sz w:val="20"/>
              </w:rPr>
            </w:pPr>
            <w:r w:rsidRPr="001D07DA">
              <w:rPr>
                <w:b/>
                <w:sz w:val="20"/>
              </w:rPr>
              <w:t>29077</w:t>
            </w:r>
          </w:p>
          <w:p w14:paraId="10A849A8" w14:textId="77777777" w:rsidR="00A21E99" w:rsidRPr="004F487B" w:rsidRDefault="00A21E99" w:rsidP="00350DA0">
            <w:pPr>
              <w:pStyle w:val="NoSpacing"/>
              <w:rPr>
                <w:sz w:val="20"/>
              </w:rPr>
            </w:pPr>
            <w:r>
              <w:rPr>
                <w:sz w:val="20"/>
              </w:rPr>
              <w:t>(</w:t>
            </w:r>
            <w:r w:rsidRPr="004F487B">
              <w:rPr>
                <w:sz w:val="20"/>
              </w:rPr>
              <w:t>29916</w:t>
            </w:r>
            <w:r>
              <w:rPr>
                <w:sz w:val="20"/>
              </w:rPr>
              <w:t>)</w:t>
            </w:r>
          </w:p>
          <w:p w14:paraId="231E7E76" w14:textId="77777777" w:rsidR="00A21E99" w:rsidRPr="004F487B" w:rsidRDefault="00A21E99" w:rsidP="00350DA0">
            <w:pPr>
              <w:pStyle w:val="NoSpacing"/>
              <w:rPr>
                <w:sz w:val="20"/>
              </w:rPr>
            </w:pPr>
            <w:r w:rsidRPr="004F487B">
              <w:rPr>
                <w:sz w:val="20"/>
              </w:rPr>
              <w:t>[362]</w:t>
            </w:r>
          </w:p>
          <w:p w14:paraId="63E632D5" w14:textId="77777777" w:rsidR="00A21E99" w:rsidRPr="004F487B" w:rsidRDefault="00A21E99" w:rsidP="00350DA0">
            <w:pPr>
              <w:pStyle w:val="NoSpacing"/>
              <w:rPr>
                <w:sz w:val="20"/>
              </w:rPr>
            </w:pPr>
            <w:r w:rsidRPr="004F487B">
              <w:rPr>
                <w:sz w:val="20"/>
              </w:rPr>
              <w:t>73.71 sec</w:t>
            </w:r>
          </w:p>
          <w:p w14:paraId="1138F78A" w14:textId="77777777" w:rsidR="00A21E99" w:rsidRPr="004F487B" w:rsidRDefault="00A21E99" w:rsidP="00350DA0">
            <w:pPr>
              <w:pStyle w:val="NoSpacing"/>
              <w:rPr>
                <w:b/>
                <w:sz w:val="20"/>
              </w:rPr>
            </w:pPr>
            <w:r w:rsidRPr="004F487B">
              <w:rPr>
                <w:b/>
                <w:sz w:val="20"/>
              </w:rPr>
              <w:t>8.06%</w:t>
            </w:r>
          </w:p>
          <w:p w14:paraId="340BB503" w14:textId="517D1AA9" w:rsidR="00A21E99" w:rsidRPr="0005431A" w:rsidRDefault="00A21E99" w:rsidP="00057E82">
            <w:pPr>
              <w:pStyle w:val="NoSpacing"/>
              <w:rPr>
                <w:sz w:val="20"/>
                <w:lang w:val="en-IE"/>
              </w:rPr>
            </w:pPr>
            <w:r w:rsidRPr="004F487B">
              <w:rPr>
                <w:sz w:val="20"/>
              </w:rPr>
              <w:t>{11.29%}</w:t>
            </w:r>
          </w:p>
        </w:tc>
        <w:tc>
          <w:tcPr>
            <w:tcW w:w="1025" w:type="dxa"/>
            <w:tcBorders>
              <w:top w:val="single" w:sz="4" w:space="0" w:color="auto"/>
              <w:bottom w:val="single" w:sz="4" w:space="0" w:color="auto"/>
            </w:tcBorders>
          </w:tcPr>
          <w:p w14:paraId="4774A1B5" w14:textId="77777777" w:rsidR="00A21E99" w:rsidRPr="004F487B" w:rsidRDefault="00A21E99" w:rsidP="00350DA0">
            <w:pPr>
              <w:pStyle w:val="NoSpacing"/>
              <w:rPr>
                <w:sz w:val="20"/>
              </w:rPr>
            </w:pPr>
            <w:r w:rsidRPr="004F487B">
              <w:rPr>
                <w:sz w:val="20"/>
              </w:rPr>
              <w:t>29246</w:t>
            </w:r>
          </w:p>
          <w:p w14:paraId="606C6E33" w14:textId="77777777" w:rsidR="00A21E99" w:rsidRPr="004F487B" w:rsidRDefault="00A21E99" w:rsidP="00350DA0">
            <w:pPr>
              <w:pStyle w:val="NoSpacing"/>
              <w:rPr>
                <w:sz w:val="20"/>
              </w:rPr>
            </w:pPr>
            <w:r>
              <w:rPr>
                <w:sz w:val="20"/>
              </w:rPr>
              <w:t>(</w:t>
            </w:r>
            <w:r w:rsidRPr="004F487B">
              <w:rPr>
                <w:sz w:val="20"/>
              </w:rPr>
              <w:t>29894</w:t>
            </w:r>
            <w:r>
              <w:rPr>
                <w:sz w:val="20"/>
              </w:rPr>
              <w:t>)</w:t>
            </w:r>
          </w:p>
          <w:p w14:paraId="3ACC8560" w14:textId="77777777" w:rsidR="00A21E99" w:rsidRPr="004F487B" w:rsidRDefault="00A21E99" w:rsidP="00350DA0">
            <w:pPr>
              <w:pStyle w:val="NoSpacing"/>
              <w:rPr>
                <w:sz w:val="20"/>
              </w:rPr>
            </w:pPr>
            <w:r w:rsidRPr="004F487B">
              <w:rPr>
                <w:sz w:val="20"/>
              </w:rPr>
              <w:t>[372]</w:t>
            </w:r>
          </w:p>
          <w:p w14:paraId="53258E76" w14:textId="77777777" w:rsidR="00A21E99" w:rsidRPr="004F487B" w:rsidRDefault="00A21E99" w:rsidP="00350DA0">
            <w:pPr>
              <w:pStyle w:val="NoSpacing"/>
              <w:rPr>
                <w:sz w:val="20"/>
              </w:rPr>
            </w:pPr>
            <w:r w:rsidRPr="004F487B">
              <w:rPr>
                <w:sz w:val="20"/>
              </w:rPr>
              <w:t>67.16 sec</w:t>
            </w:r>
          </w:p>
          <w:p w14:paraId="62D735DB" w14:textId="77777777" w:rsidR="00A21E99" w:rsidRPr="004F487B" w:rsidRDefault="00A21E99" w:rsidP="00350DA0">
            <w:pPr>
              <w:pStyle w:val="NoSpacing"/>
              <w:rPr>
                <w:b/>
                <w:sz w:val="20"/>
              </w:rPr>
            </w:pPr>
            <w:r w:rsidRPr="004F487B">
              <w:rPr>
                <w:b/>
                <w:sz w:val="20"/>
              </w:rPr>
              <w:t>7.98%</w:t>
            </w:r>
          </w:p>
          <w:p w14:paraId="402C017E" w14:textId="753A0F76" w:rsidR="00A21E99" w:rsidRPr="0005431A" w:rsidRDefault="00A21E99" w:rsidP="00057E82">
            <w:pPr>
              <w:pStyle w:val="NoSpacing"/>
              <w:rPr>
                <w:sz w:val="20"/>
                <w:lang w:val="en-IE"/>
              </w:rPr>
            </w:pPr>
            <w:r w:rsidRPr="004F487B">
              <w:rPr>
                <w:sz w:val="20"/>
              </w:rPr>
              <w:t>{10.41%}</w:t>
            </w:r>
          </w:p>
        </w:tc>
        <w:tc>
          <w:tcPr>
            <w:tcW w:w="1097" w:type="dxa"/>
            <w:tcBorders>
              <w:top w:val="single" w:sz="4" w:space="0" w:color="auto"/>
              <w:bottom w:val="single" w:sz="4" w:space="0" w:color="auto"/>
            </w:tcBorders>
          </w:tcPr>
          <w:p w14:paraId="4F701A34" w14:textId="77777777" w:rsidR="00A21E99" w:rsidRPr="004F487B" w:rsidRDefault="00A21E99" w:rsidP="00350DA0">
            <w:pPr>
              <w:pStyle w:val="NoSpacing"/>
              <w:rPr>
                <w:sz w:val="20"/>
              </w:rPr>
            </w:pPr>
            <w:r w:rsidRPr="004F487B">
              <w:rPr>
                <w:sz w:val="20"/>
              </w:rPr>
              <w:t>81138</w:t>
            </w:r>
          </w:p>
          <w:p w14:paraId="1AAA0BCB" w14:textId="77777777" w:rsidR="00A21E99" w:rsidRPr="004F487B" w:rsidRDefault="00A21E99" w:rsidP="00350DA0">
            <w:pPr>
              <w:pStyle w:val="NoSpacing"/>
              <w:rPr>
                <w:sz w:val="20"/>
              </w:rPr>
            </w:pPr>
            <w:r>
              <w:rPr>
                <w:sz w:val="20"/>
              </w:rPr>
              <w:t>(</w:t>
            </w:r>
            <w:r w:rsidRPr="004F487B">
              <w:rPr>
                <w:sz w:val="20"/>
              </w:rPr>
              <w:t>87228</w:t>
            </w:r>
            <w:r>
              <w:rPr>
                <w:sz w:val="20"/>
              </w:rPr>
              <w:t>)</w:t>
            </w:r>
          </w:p>
          <w:p w14:paraId="0893287E" w14:textId="77777777" w:rsidR="00A21E99" w:rsidRPr="004F487B" w:rsidRDefault="00A21E99" w:rsidP="00350DA0">
            <w:pPr>
              <w:pStyle w:val="NoSpacing"/>
              <w:rPr>
                <w:sz w:val="20"/>
              </w:rPr>
            </w:pPr>
            <w:r w:rsidRPr="004F487B">
              <w:rPr>
                <w:sz w:val="20"/>
              </w:rPr>
              <w:t>[1989]</w:t>
            </w:r>
          </w:p>
          <w:p w14:paraId="108510AA" w14:textId="77777777" w:rsidR="00A21E99" w:rsidRPr="004F487B" w:rsidRDefault="00A21E99" w:rsidP="00350DA0">
            <w:pPr>
              <w:pStyle w:val="NoSpacing"/>
              <w:rPr>
                <w:sz w:val="20"/>
              </w:rPr>
            </w:pPr>
            <w:r w:rsidRPr="004F487B">
              <w:rPr>
                <w:sz w:val="20"/>
              </w:rPr>
              <w:t>38.77 sec</w:t>
            </w:r>
          </w:p>
          <w:p w14:paraId="5BDD07A6" w14:textId="77777777" w:rsidR="00A21E99" w:rsidRPr="004F487B" w:rsidRDefault="00A21E99" w:rsidP="00350DA0">
            <w:pPr>
              <w:pStyle w:val="NoSpacing"/>
              <w:rPr>
                <w:sz w:val="20"/>
              </w:rPr>
            </w:pPr>
            <w:r w:rsidRPr="004F487B">
              <w:rPr>
                <w:sz w:val="20"/>
              </w:rPr>
              <w:t>215%</w:t>
            </w:r>
          </w:p>
          <w:p w14:paraId="73421619" w14:textId="497B467E" w:rsidR="00A21E99" w:rsidRPr="0005431A" w:rsidRDefault="00A21E99" w:rsidP="00057E82">
            <w:pPr>
              <w:pStyle w:val="NoSpacing"/>
              <w:rPr>
                <w:sz w:val="20"/>
                <w:lang w:val="en-IE"/>
              </w:rPr>
            </w:pPr>
            <w:r w:rsidRPr="002730C1">
              <w:rPr>
                <w:b/>
                <w:sz w:val="20"/>
              </w:rPr>
              <w:t>{191%}</w:t>
            </w:r>
          </w:p>
        </w:tc>
        <w:tc>
          <w:tcPr>
            <w:tcW w:w="961" w:type="dxa"/>
            <w:tcBorders>
              <w:top w:val="single" w:sz="4" w:space="0" w:color="auto"/>
              <w:bottom w:val="single" w:sz="4" w:space="0" w:color="auto"/>
            </w:tcBorders>
          </w:tcPr>
          <w:p w14:paraId="4956C500" w14:textId="194C2BCA" w:rsidR="00A21E99" w:rsidRPr="0005431A" w:rsidRDefault="00A21E99" w:rsidP="00057E82">
            <w:pPr>
              <w:pStyle w:val="NoSpacing"/>
              <w:rPr>
                <w:sz w:val="20"/>
                <w:lang w:val="en-IE"/>
              </w:rPr>
            </w:pPr>
            <w:r>
              <w:rPr>
                <w:sz w:val="20"/>
              </w:rPr>
              <w:t>27686</w:t>
            </w:r>
          </w:p>
        </w:tc>
      </w:tr>
      <w:tr w:rsidR="00A21E99" w:rsidRPr="0005431A" w14:paraId="41961121" w14:textId="77777777" w:rsidTr="008D397C">
        <w:tc>
          <w:tcPr>
            <w:tcW w:w="8607" w:type="dxa"/>
            <w:gridSpan w:val="8"/>
            <w:tcBorders>
              <w:top w:val="single" w:sz="4" w:space="0" w:color="auto"/>
              <w:bottom w:val="single" w:sz="4" w:space="0" w:color="auto"/>
            </w:tcBorders>
          </w:tcPr>
          <w:p w14:paraId="088AD407" w14:textId="6274288A" w:rsidR="00A21E99" w:rsidRPr="008D397C" w:rsidRDefault="00A21E99" w:rsidP="00A21E99">
            <w:pPr>
              <w:spacing w:line="240" w:lineRule="auto"/>
              <w:rPr>
                <w:sz w:val="20"/>
                <w:lang w:val="en-IE"/>
              </w:rPr>
            </w:pPr>
            <w:r w:rsidRPr="008D397C">
              <w:rPr>
                <w:sz w:val="20"/>
                <w:lang w:val="en-IE"/>
              </w:rPr>
              <w:t xml:space="preserve">Best solutions are shown in </w:t>
            </w:r>
            <w:r w:rsidR="001A79D9" w:rsidRPr="008D397C">
              <w:rPr>
                <w:sz w:val="20"/>
                <w:lang w:val="en-IE"/>
              </w:rPr>
              <w:t>bold. Optimal</w:t>
            </w:r>
            <w:r w:rsidRPr="008D397C">
              <w:rPr>
                <w:sz w:val="20"/>
                <w:lang w:val="en-IE"/>
              </w:rPr>
              <w:t xml:space="preserve"> is the best proven tour</w:t>
            </w:r>
            <w:r w:rsidR="001A79D9" w:rsidRPr="008D397C">
              <w:rPr>
                <w:sz w:val="20"/>
                <w:lang w:val="en-IE"/>
              </w:rPr>
              <w:t>.</w:t>
            </w:r>
          </w:p>
          <w:p w14:paraId="50F4D554" w14:textId="229F3890" w:rsidR="00A21E99" w:rsidRPr="008D397C" w:rsidRDefault="00A21E99" w:rsidP="00A21E99">
            <w:pPr>
              <w:spacing w:line="240" w:lineRule="auto"/>
              <w:rPr>
                <w:sz w:val="20"/>
                <w:lang w:val="en-IE"/>
              </w:rPr>
            </w:pPr>
            <w:r w:rsidRPr="008D397C">
              <w:rPr>
                <w:sz w:val="20"/>
                <w:lang w:val="en-IE"/>
              </w:rPr>
              <w:t xml:space="preserve">() </w:t>
            </w:r>
            <w:r w:rsidR="001A79D9" w:rsidRPr="008D397C">
              <w:rPr>
                <w:sz w:val="20"/>
                <w:lang w:val="en-IE"/>
              </w:rPr>
              <w:t>brackets denote</w:t>
            </w:r>
            <w:r w:rsidRPr="008D397C">
              <w:rPr>
                <w:sz w:val="20"/>
                <w:lang w:val="en-IE"/>
              </w:rPr>
              <w:t xml:space="preserve"> the average best tour</w:t>
            </w:r>
            <w:r w:rsidR="001A79D9" w:rsidRPr="008D397C">
              <w:rPr>
                <w:sz w:val="20"/>
                <w:lang w:val="en-IE"/>
              </w:rPr>
              <w:t>.</w:t>
            </w:r>
          </w:p>
          <w:p w14:paraId="5BA8C79D" w14:textId="77777777" w:rsidR="00A21E99" w:rsidRPr="008D397C" w:rsidRDefault="00A21E99" w:rsidP="00A21E99">
            <w:pPr>
              <w:spacing w:line="240" w:lineRule="auto"/>
              <w:rPr>
                <w:sz w:val="20"/>
                <w:lang w:val="en-IE"/>
              </w:rPr>
            </w:pPr>
            <w:r w:rsidRPr="008D397C">
              <w:rPr>
                <w:sz w:val="20"/>
                <w:lang w:val="en-IE"/>
              </w:rPr>
              <w:t>[] brackets denote the iteration best solution was found for ACO, for GA denotes tour construction.</w:t>
            </w:r>
          </w:p>
          <w:p w14:paraId="74FEB28A" w14:textId="77777777" w:rsidR="00A21E99" w:rsidRPr="008D397C" w:rsidRDefault="00A21E99" w:rsidP="00A21E99">
            <w:pPr>
              <w:spacing w:line="240" w:lineRule="auto"/>
              <w:rPr>
                <w:sz w:val="20"/>
                <w:lang w:val="en-IE"/>
              </w:rPr>
            </w:pPr>
            <w:r w:rsidRPr="008D397C">
              <w:rPr>
                <w:sz w:val="20"/>
                <w:lang w:val="en-IE"/>
              </w:rPr>
              <w:t>Sec denotes the average time in seconds to find the average solution.</w:t>
            </w:r>
          </w:p>
          <w:p w14:paraId="6A145689" w14:textId="77777777" w:rsidR="00A21E99" w:rsidRPr="008D397C" w:rsidRDefault="00A21E99" w:rsidP="00A21E99">
            <w:pPr>
              <w:spacing w:line="240" w:lineRule="auto"/>
              <w:rPr>
                <w:sz w:val="20"/>
                <w:lang w:val="en-IE"/>
              </w:rPr>
            </w:pPr>
            <w:r w:rsidRPr="008D397C">
              <w:rPr>
                <w:sz w:val="20"/>
                <w:lang w:val="en-IE"/>
              </w:rPr>
              <w:t>% is the average error percentage of all best distances.</w:t>
            </w:r>
          </w:p>
          <w:p w14:paraId="1CFD6EF3" w14:textId="22A3C2EF" w:rsidR="00A21E99" w:rsidRPr="008D397C" w:rsidRDefault="00A21E99" w:rsidP="00A21E99">
            <w:pPr>
              <w:keepNext/>
              <w:spacing w:line="240" w:lineRule="auto"/>
              <w:rPr>
                <w:sz w:val="20"/>
                <w:lang w:val="en-IE"/>
              </w:rPr>
            </w:pPr>
            <w:r w:rsidRPr="008D397C">
              <w:rPr>
                <w:sz w:val="20"/>
                <w:lang w:val="en-IE"/>
              </w:rPr>
              <w:t>{} denotes the average percentage error from the optimal solution without local search.</w:t>
            </w:r>
          </w:p>
        </w:tc>
      </w:tr>
    </w:tbl>
    <w:p w14:paraId="23C5D84E" w14:textId="6B761CAF" w:rsidR="00FF71F2" w:rsidRDefault="00FF71F2">
      <w:pPr>
        <w:pStyle w:val="Caption"/>
      </w:pPr>
      <w:bookmarkStart w:id="260" w:name="_Toc396945057"/>
      <w:r>
        <w:t xml:space="preserve">Table </w:t>
      </w:r>
      <w:r w:rsidR="00410F17">
        <w:fldChar w:fldCharType="begin"/>
      </w:r>
      <w:r w:rsidR="00410F17">
        <w:instrText xml:space="preserve"> SEQ Table \* ARABIC </w:instrText>
      </w:r>
      <w:r w:rsidR="00410F17">
        <w:fldChar w:fldCharType="separate"/>
      </w:r>
      <w:r w:rsidR="00DC0160">
        <w:rPr>
          <w:noProof/>
        </w:rPr>
        <w:t>20</w:t>
      </w:r>
      <w:r w:rsidR="00410F17">
        <w:fldChar w:fldCharType="end"/>
      </w:r>
      <w:r w:rsidR="00980EDC" w:rsidRPr="00980EDC">
        <w:t xml:space="preserve"> - </w:t>
      </w:r>
      <w:r w:rsidR="00A21E99" w:rsidRPr="00A21E99">
        <w:t>Comparison of algorithms with 2-Opt local search</w:t>
      </w:r>
      <w:bookmarkEnd w:id="260"/>
    </w:p>
    <w:p w14:paraId="351C0950" w14:textId="6142A183" w:rsidR="00BF2300" w:rsidRPr="000A3135" w:rsidRDefault="00503B1A" w:rsidP="00B54244">
      <w:pPr>
        <w:pStyle w:val="Heading4"/>
        <w:rPr>
          <w:b/>
          <w:i/>
        </w:rPr>
      </w:pPr>
      <w:r w:rsidRPr="00B54244">
        <w:rPr>
          <w:i/>
        </w:rPr>
        <w:tab/>
      </w:r>
      <w:r w:rsidR="008C1A50" w:rsidRPr="000A3135">
        <w:rPr>
          <w:b/>
          <w:i/>
        </w:rPr>
        <w:tab/>
        <w:t>10</w:t>
      </w:r>
      <w:r w:rsidR="00244802" w:rsidRPr="000A3135">
        <w:rPr>
          <w:b/>
          <w:i/>
        </w:rPr>
        <w:t>.</w:t>
      </w:r>
      <w:r w:rsidR="00AF4394" w:rsidRPr="000A3135">
        <w:rPr>
          <w:b/>
          <w:i/>
        </w:rPr>
        <w:t>6</w:t>
      </w:r>
      <w:r w:rsidR="008C1A50" w:rsidRPr="000A3135">
        <w:rPr>
          <w:b/>
          <w:i/>
        </w:rPr>
        <w:t>.1.1</w:t>
      </w:r>
      <w:r w:rsidR="008C1A50" w:rsidRPr="000A3135">
        <w:rPr>
          <w:b/>
          <w:i/>
        </w:rPr>
        <w:tab/>
        <w:t>Results</w:t>
      </w:r>
    </w:p>
    <w:p w14:paraId="377A8076" w14:textId="6A8259A1" w:rsidR="00A21E99" w:rsidRPr="002A1D79" w:rsidRDefault="00A21E99" w:rsidP="00A21E99">
      <w:pPr>
        <w:pStyle w:val="content"/>
      </w:pPr>
      <w:r>
        <w:t xml:space="preserve">As illustrated in Table </w:t>
      </w:r>
      <w:r w:rsidR="002146E2">
        <w:t>20</w:t>
      </w:r>
      <w:r>
        <w:t xml:space="preserve">, enabling 2-Opt local search methods makes a slight improvement reducing the average error percentage by a few points, but at an expense increasing the runtime by </w:t>
      </w:r>
      <w:r w:rsidRPr="001F78B0">
        <w:rPr>
          <w:i/>
        </w:rPr>
        <w:t>O(n</w:t>
      </w:r>
      <w:r>
        <w:rPr>
          <w:i/>
          <w:vertAlign w:val="superscript"/>
        </w:rPr>
        <w:t>2.2</w:t>
      </w:r>
      <w:r w:rsidRPr="001F78B0">
        <w:rPr>
          <w:i/>
        </w:rPr>
        <w:t>)</w:t>
      </w:r>
      <w:r>
        <w:t xml:space="preserve">, as illustrated by the </w:t>
      </w:r>
      <w:r w:rsidR="006941D3">
        <w:t>(</w:t>
      </w:r>
      <w:r w:rsidRPr="001A79D9">
        <w:t>ulysses16</w:t>
      </w:r>
      <w:r w:rsidR="006941D3">
        <w:t>)</w:t>
      </w:r>
      <w:r>
        <w:t xml:space="preserve"> instance, AS finds the optimal solution on an average of [9] irritation without local search (Table </w:t>
      </w:r>
      <w:r w:rsidR="009F6401">
        <w:t>19</w:t>
      </w:r>
      <w:r>
        <w:t>), with 2-Opt enabled this increases to iteration [277]. In addition to empirical performance, 2-Opt can also have side effects, in that it can steer an algorithm into a local optimal. Therefore applying 2-Opt to some problems can actually be detrimental</w:t>
      </w:r>
      <w:r w:rsidR="0016283C">
        <w:t>.</w:t>
      </w:r>
      <w:r>
        <w:t xml:space="preserve"> </w:t>
      </w:r>
      <w:r w:rsidR="0016283C">
        <w:t>This</w:t>
      </w:r>
      <w:r>
        <w:t xml:space="preserve"> can be seen in some cases notably AS and GA where the large problem instances increases the error percentage instead of decreasing it i.e. </w:t>
      </w:r>
      <w:r w:rsidR="006941D3">
        <w:t>(</w:t>
      </w:r>
      <w:r w:rsidRPr="00A21E99">
        <w:t>att532</w:t>
      </w:r>
      <w:r w:rsidR="006941D3">
        <w:t>)</w:t>
      </w:r>
      <w:r>
        <w:t xml:space="preserve"> Table 16 the error rate for GA increases from 191% to 215%. This can be explained, when AS, EAS or GA are initialised, their </w:t>
      </w:r>
      <w:r w:rsidR="006941D3">
        <w:t>initial values</w:t>
      </w:r>
      <w:r w:rsidR="006816C0">
        <w:t xml:space="preserve"> are generated randomly and t</w:t>
      </w:r>
      <w:r>
        <w:t xml:space="preserve">hese </w:t>
      </w:r>
      <w:r w:rsidR="006941D3">
        <w:t>values</w:t>
      </w:r>
      <w:r>
        <w:t xml:space="preserve"> could either be good or bad. As </w:t>
      </w:r>
      <w:r w:rsidRPr="003D26E8">
        <w:t xml:space="preserve">Balaprakash et al., </w:t>
      </w:r>
      <w:r w:rsidR="006941D3">
        <w:t>(</w:t>
      </w:r>
      <w:r w:rsidRPr="003D26E8">
        <w:t xml:space="preserve">2006) </w:t>
      </w:r>
      <w:r>
        <w:t xml:space="preserve">states </w:t>
      </w:r>
      <w:r w:rsidRPr="003D26E8">
        <w:rPr>
          <w:i/>
        </w:rPr>
        <w:t>“the centre of gravity is far from the global optimal”</w:t>
      </w:r>
      <w:r>
        <w:rPr>
          <w:i/>
        </w:rPr>
        <w:t xml:space="preserve">. </w:t>
      </w:r>
      <w:r>
        <w:t xml:space="preserve"> If the initial random route is far from the centre of gravity the local search method improves and the results are used as feedback to the algorithm, the algorithm at this stage has not “learnt” optimal routes and is stuck in a local optimal </w:t>
      </w:r>
      <w:r>
        <w:fldChar w:fldCharType="begin"/>
      </w:r>
      <w:r>
        <w:instrText xml:space="preserve"> ADDIN ZOTERO_ITEM CSL_CITATION {"citationID":"20o7d7v0dl","properties":{"formattedCitation":"(Balaprakash et al., 2006)","plainCitation":"(Balaprakash et al., 2006)"},"citationItems":[{"id":709,"uris":["http://zotero.org/users/1680862/items/DRZC8AC8"],"uri":["http://zotero.org/users/1680862/items/DRZC8AC8"],"itemData":{"id":709,"type":"chapter","title":"Incremental local search in ant colony optimization: Why it fails for the quadratic assignment problem","container-title":"Ant Colony Optimization and Swarm Intelligence","publisher":"Springer","page":"156–166","source":"Google Scholar","URL":"http://link.springer.com/chapter/10.1007/11839088_14","shortTitle":"Incremental local search in ant colony optimization","author":[{"family":"Balaprakash","given":"Prasanna"},{"family":"Birattari","given":"Mauro"},{"family":"Stützle","given":"Thomas"},{"family":"Dorigo","given":"Marco"}],"issued":{"date-parts":[["2006"]]},"accessed":{"date-parts":[["2014",8,16]]}}}],"schema":"https://github.com/citation-style-language/schema/raw/master/csl-citation.json"} </w:instrText>
      </w:r>
      <w:r>
        <w:fldChar w:fldCharType="separate"/>
      </w:r>
      <w:r w:rsidRPr="007F0756">
        <w:t>(Balaprakash et al., 2006)</w:t>
      </w:r>
      <w:r>
        <w:fldChar w:fldCharType="end"/>
      </w:r>
      <w:r>
        <w:t xml:space="preserve"> </w:t>
      </w:r>
      <w:r>
        <w:fldChar w:fldCharType="begin"/>
      </w:r>
      <w:r>
        <w:instrText xml:space="preserve"> ADDIN ZOTERO_ITEM CSL_CITATION {"citationID":"1qi5fb44ea","properties":{"formattedCitation":"(Whitley et al., 2004)","plainCitation":"(Whitley et al., 2004)"},"citationItems":[{"id":706,"uris":["http://zotero.org/users/1680862/items/WTKFXKP8"],"uri":["http://zotero.org/users/1680862/items/WTKFXKP8"],"itemData":{"id":706,"type":"paper-conference","title":"Ruffled by ridges: How evolutionary algorithms can fail","container-title":"Genetic and Evolutionary Computation–GECCO 2004","publisher":"Springer","page":"294–306","source":"Google Scholar","URL":"http://link.springer.com/chapter/10.1007/978-3-540-24855-2_26","shortTitle":"Ruffled by ridges","author":[{"family":"Whitley","given":"Darrell"},{"family":"Lunacek","given":"Monte"},{"family":"Knight","given":"James"}],"issued":{"date-parts":[["2004"]]},"accessed":{"date-parts":[["2014",8,16]]}}}],"schema":"https://github.com/citation-style-language/schema/raw/master/csl-citation.json"} </w:instrText>
      </w:r>
      <w:r>
        <w:fldChar w:fldCharType="separate"/>
      </w:r>
      <w:r w:rsidRPr="007F0756">
        <w:t>(Whitley et al., 2004)</w:t>
      </w:r>
      <w:r>
        <w:fldChar w:fldCharType="end"/>
      </w:r>
      <w:r>
        <w:t>.</w:t>
      </w:r>
      <w:r w:rsidR="006941D3">
        <w:t xml:space="preserve"> </w:t>
      </w:r>
      <w:r>
        <w:fldChar w:fldCharType="begin"/>
      </w:r>
      <w:r>
        <w:instrText xml:space="preserve"> ADDIN ZOTERO_ITEM CSL_CITATION {"citationID":"cedei93la","properties":{"formattedCitation":"{\\rtf (St\\uc0\\u252{}tzle and Dorigo, 1999)}","plainCitation":"(Stützle and Dorigo, 1999)"},"citationItems":[{"id":484,"uris":["http://zotero.org/users/1680862/items/B6XD3VDV"],"uri":["http://zotero.org/users/1680862/items/B6XD3VDV"],"itemData":{"id":484,"type":"article-journal","title":"ACO algorithms for the traveling salesman problem","container-title":"Evolutionary Algorithms in Engineering and Computer Science","page":"163–183","source":"Google Scholar","author":[{"family":"Stützle","given":"Thomas"},{"family":"Dorigo","given":"Marco"}],"issued":{"date-parts":[["1999"]]},"accessed":{"date-parts":[["2014",5,3]]}}}],"schema":"https://github.com/citation-style-language/schema/raw/master/csl-citation.json"} </w:instrText>
      </w:r>
      <w:r>
        <w:fldChar w:fldCharType="separate"/>
      </w:r>
      <w:r w:rsidRPr="00232704">
        <w:rPr>
          <w:szCs w:val="24"/>
        </w:rPr>
        <w:t xml:space="preserve">Stützle and Dorigo </w:t>
      </w:r>
      <w:r w:rsidR="006941D3">
        <w:rPr>
          <w:szCs w:val="24"/>
        </w:rPr>
        <w:t>(</w:t>
      </w:r>
      <w:r w:rsidRPr="00232704">
        <w:rPr>
          <w:szCs w:val="24"/>
        </w:rPr>
        <w:t>1999)</w:t>
      </w:r>
      <w:r>
        <w:fldChar w:fldCharType="end"/>
      </w:r>
      <w:r>
        <w:t xml:space="preserve"> also discovered this problem and state </w:t>
      </w:r>
      <w:r w:rsidRPr="00232704">
        <w:rPr>
          <w:rStyle w:val="QuoteChar"/>
        </w:rPr>
        <w:t>“local search gets stuck at suboptimal solutions in all the four instances tested”</w:t>
      </w:r>
      <w:r>
        <w:rPr>
          <w:rStyle w:val="QuoteChar"/>
        </w:rPr>
        <w:t xml:space="preserve"> </w:t>
      </w:r>
      <w:r>
        <w:t xml:space="preserve">All other algorithms do not suffer this effect as much, as their initial routes are created by the nearest neighbour heuristic as discussed in </w:t>
      </w:r>
      <w:r w:rsidR="009F2FAD">
        <w:t>C</w:t>
      </w:r>
      <w:r>
        <w:t>hapter 5. However 2-Opt is a simple algorithm to implement but not worth the extra complexity, as if each algorithm is let run without 2-Opt and add the extra runtime expense the algorithms will improve the tours themselves.</w:t>
      </w:r>
    </w:p>
    <w:p w14:paraId="0F9E123D" w14:textId="7FBDD2FB" w:rsidR="00BF2300" w:rsidRDefault="00503B1A" w:rsidP="000A3135">
      <w:pPr>
        <w:pStyle w:val="MSCHeading3"/>
      </w:pPr>
      <w:r>
        <w:lastRenderedPageBreak/>
        <w:tab/>
      </w:r>
      <w:bookmarkStart w:id="261" w:name="_Toc396914501"/>
      <w:r w:rsidR="00E03D48">
        <w:t>10.</w:t>
      </w:r>
      <w:r w:rsidR="00AF4394">
        <w:t>6</w:t>
      </w:r>
      <w:r w:rsidR="00E03D48">
        <w:t>.2</w:t>
      </w:r>
      <w:r w:rsidR="00E03D48">
        <w:tab/>
      </w:r>
      <w:r w:rsidR="002146E2">
        <w:t>3-</w:t>
      </w:r>
      <w:r w:rsidR="00BF2300" w:rsidRPr="0005431A">
        <w:t>Opt</w:t>
      </w:r>
      <w:bookmarkEnd w:id="261"/>
    </w:p>
    <w:p w14:paraId="562840C3" w14:textId="51550F6E" w:rsidR="00A21E99" w:rsidRDefault="00A21E99" w:rsidP="00A21E99">
      <w:pPr>
        <w:rPr>
          <w:lang w:val="en-IE"/>
        </w:rPr>
      </w:pPr>
      <w:r w:rsidRPr="00A21E99">
        <w:rPr>
          <w:lang w:val="en-IE"/>
        </w:rPr>
        <w:t>This is an experiment with 3-Opt (</w:t>
      </w:r>
      <w:r w:rsidR="009F2FAD">
        <w:rPr>
          <w:lang w:val="en-IE"/>
        </w:rPr>
        <w:t>C</w:t>
      </w:r>
      <w:r w:rsidRPr="00A21E99">
        <w:rPr>
          <w:lang w:val="en-IE"/>
        </w:rPr>
        <w:t xml:space="preserve">hapter 7) using the same experiment as defined previously “Comparison of Ant colony algorithm”, the only difference here is that 3-Opt local search method is enabled. Again 10000 solution constructions over an average of ten runs, the best distance, average best distance, the average iteration for the best solution and the average time to find the best solution, </w:t>
      </w:r>
      <w:r w:rsidR="00BD3E89" w:rsidRPr="00BD3E89">
        <w:rPr>
          <w:lang w:val="en-IE"/>
        </w:rPr>
        <w:t>with the average percentage error from the optimal solution</w:t>
      </w:r>
      <w:r w:rsidRPr="00A21E99">
        <w:rPr>
          <w:lang w:val="en-IE"/>
        </w:rPr>
        <w:t>.</w:t>
      </w:r>
    </w:p>
    <w:tbl>
      <w:tblPr>
        <w:tblW w:w="0" w:type="auto"/>
        <w:tblLook w:val="04A0" w:firstRow="1" w:lastRow="0" w:firstColumn="1" w:lastColumn="0" w:noHBand="0" w:noVBand="1"/>
      </w:tblPr>
      <w:tblGrid>
        <w:gridCol w:w="1039"/>
        <w:gridCol w:w="1100"/>
        <w:gridCol w:w="1103"/>
        <w:gridCol w:w="1103"/>
        <w:gridCol w:w="1103"/>
        <w:gridCol w:w="1103"/>
        <w:gridCol w:w="1100"/>
        <w:gridCol w:w="956"/>
      </w:tblGrid>
      <w:tr w:rsidR="000D745A" w:rsidRPr="007E7E74" w14:paraId="47FC181B" w14:textId="77777777" w:rsidTr="003C655E">
        <w:trPr>
          <w:trHeight w:val="66"/>
        </w:trPr>
        <w:tc>
          <w:tcPr>
            <w:tcW w:w="1039" w:type="dxa"/>
            <w:tcBorders>
              <w:left w:val="nil"/>
              <w:bottom w:val="single" w:sz="4" w:space="0" w:color="auto"/>
              <w:right w:val="nil"/>
            </w:tcBorders>
          </w:tcPr>
          <w:p w14:paraId="28DC8968" w14:textId="77777777" w:rsidR="000D745A" w:rsidRPr="007E7E74" w:rsidRDefault="000D745A" w:rsidP="000D745A">
            <w:pPr>
              <w:pStyle w:val="NoSpacing"/>
              <w:rPr>
                <w:sz w:val="22"/>
                <w:szCs w:val="22"/>
              </w:rPr>
            </w:pPr>
            <w:r w:rsidRPr="007E7E74">
              <w:rPr>
                <w:sz w:val="22"/>
                <w:szCs w:val="22"/>
              </w:rPr>
              <w:t>Problem</w:t>
            </w:r>
          </w:p>
        </w:tc>
        <w:tc>
          <w:tcPr>
            <w:tcW w:w="1077" w:type="dxa"/>
            <w:tcBorders>
              <w:left w:val="nil"/>
              <w:bottom w:val="single" w:sz="4" w:space="0" w:color="auto"/>
              <w:right w:val="nil"/>
            </w:tcBorders>
          </w:tcPr>
          <w:p w14:paraId="2F902FFA" w14:textId="77777777" w:rsidR="000D745A" w:rsidRPr="007E7E74" w:rsidRDefault="000D745A" w:rsidP="000D745A">
            <w:pPr>
              <w:pStyle w:val="NoSpacing"/>
              <w:rPr>
                <w:sz w:val="22"/>
                <w:szCs w:val="22"/>
              </w:rPr>
            </w:pPr>
            <w:r w:rsidRPr="007E7E74">
              <w:rPr>
                <w:sz w:val="22"/>
                <w:szCs w:val="22"/>
              </w:rPr>
              <w:t>AS</w:t>
            </w:r>
          </w:p>
        </w:tc>
        <w:tc>
          <w:tcPr>
            <w:tcW w:w="1115" w:type="dxa"/>
            <w:tcBorders>
              <w:left w:val="nil"/>
              <w:bottom w:val="single" w:sz="4" w:space="0" w:color="auto"/>
              <w:right w:val="nil"/>
            </w:tcBorders>
          </w:tcPr>
          <w:p w14:paraId="498D5174" w14:textId="77777777" w:rsidR="000D745A" w:rsidRPr="007E7E74" w:rsidRDefault="000D745A" w:rsidP="000D745A">
            <w:pPr>
              <w:pStyle w:val="NoSpacing"/>
              <w:rPr>
                <w:sz w:val="22"/>
                <w:szCs w:val="22"/>
              </w:rPr>
            </w:pPr>
            <w:r w:rsidRPr="007E7E74">
              <w:rPr>
                <w:sz w:val="22"/>
                <w:szCs w:val="22"/>
              </w:rPr>
              <w:t xml:space="preserve">EAS </w:t>
            </w:r>
          </w:p>
        </w:tc>
        <w:tc>
          <w:tcPr>
            <w:tcW w:w="1116" w:type="dxa"/>
            <w:tcBorders>
              <w:left w:val="nil"/>
              <w:bottom w:val="single" w:sz="4" w:space="0" w:color="auto"/>
              <w:right w:val="nil"/>
            </w:tcBorders>
          </w:tcPr>
          <w:p w14:paraId="4D7A9B7E" w14:textId="77777777" w:rsidR="000D745A" w:rsidRPr="007E7E74" w:rsidRDefault="000D745A" w:rsidP="000D745A">
            <w:pPr>
              <w:pStyle w:val="NoSpacing"/>
              <w:rPr>
                <w:sz w:val="22"/>
                <w:szCs w:val="22"/>
              </w:rPr>
            </w:pPr>
            <w:r w:rsidRPr="007E7E74">
              <w:rPr>
                <w:sz w:val="22"/>
                <w:szCs w:val="22"/>
              </w:rPr>
              <w:t xml:space="preserve">BWAS </w:t>
            </w:r>
          </w:p>
        </w:tc>
        <w:tc>
          <w:tcPr>
            <w:tcW w:w="1116" w:type="dxa"/>
            <w:tcBorders>
              <w:left w:val="nil"/>
              <w:bottom w:val="single" w:sz="4" w:space="0" w:color="auto"/>
              <w:right w:val="nil"/>
            </w:tcBorders>
          </w:tcPr>
          <w:p w14:paraId="73AC0E22" w14:textId="77777777" w:rsidR="000D745A" w:rsidRPr="007E7E74" w:rsidRDefault="000D745A" w:rsidP="000D745A">
            <w:pPr>
              <w:pStyle w:val="NoSpacing"/>
              <w:rPr>
                <w:sz w:val="22"/>
                <w:szCs w:val="22"/>
              </w:rPr>
            </w:pPr>
            <w:r w:rsidRPr="007E7E74">
              <w:rPr>
                <w:sz w:val="22"/>
                <w:szCs w:val="22"/>
              </w:rPr>
              <w:t xml:space="preserve">MMAS </w:t>
            </w:r>
          </w:p>
        </w:tc>
        <w:tc>
          <w:tcPr>
            <w:tcW w:w="1116" w:type="dxa"/>
            <w:tcBorders>
              <w:left w:val="nil"/>
              <w:bottom w:val="single" w:sz="4" w:space="0" w:color="auto"/>
              <w:right w:val="nil"/>
            </w:tcBorders>
          </w:tcPr>
          <w:p w14:paraId="2AA714A1" w14:textId="77777777" w:rsidR="000D745A" w:rsidRPr="007E7E74" w:rsidRDefault="000D745A" w:rsidP="000D745A">
            <w:pPr>
              <w:pStyle w:val="NoSpacing"/>
              <w:rPr>
                <w:sz w:val="22"/>
                <w:szCs w:val="22"/>
              </w:rPr>
            </w:pPr>
            <w:r w:rsidRPr="007E7E74">
              <w:rPr>
                <w:sz w:val="22"/>
                <w:szCs w:val="22"/>
              </w:rPr>
              <w:t>ACS</w:t>
            </w:r>
          </w:p>
        </w:tc>
        <w:tc>
          <w:tcPr>
            <w:tcW w:w="998" w:type="dxa"/>
            <w:tcBorders>
              <w:left w:val="nil"/>
              <w:bottom w:val="single" w:sz="4" w:space="0" w:color="auto"/>
              <w:right w:val="nil"/>
            </w:tcBorders>
          </w:tcPr>
          <w:p w14:paraId="66CF3C14" w14:textId="77777777" w:rsidR="000D745A" w:rsidRPr="007E7E74" w:rsidRDefault="000D745A" w:rsidP="000D745A">
            <w:pPr>
              <w:pStyle w:val="NoSpacing"/>
              <w:rPr>
                <w:sz w:val="22"/>
                <w:szCs w:val="22"/>
              </w:rPr>
            </w:pPr>
            <w:r w:rsidRPr="007E7E74">
              <w:rPr>
                <w:sz w:val="22"/>
                <w:szCs w:val="22"/>
              </w:rPr>
              <w:t>GA</w:t>
            </w:r>
          </w:p>
        </w:tc>
        <w:tc>
          <w:tcPr>
            <w:tcW w:w="1030" w:type="dxa"/>
            <w:tcBorders>
              <w:left w:val="nil"/>
              <w:bottom w:val="single" w:sz="4" w:space="0" w:color="auto"/>
              <w:right w:val="nil"/>
            </w:tcBorders>
          </w:tcPr>
          <w:p w14:paraId="3740B211" w14:textId="77777777" w:rsidR="000D745A" w:rsidRPr="007E7E74" w:rsidRDefault="000D745A" w:rsidP="000D745A">
            <w:pPr>
              <w:pStyle w:val="NoSpacing"/>
              <w:rPr>
                <w:sz w:val="22"/>
                <w:szCs w:val="22"/>
              </w:rPr>
            </w:pPr>
            <w:r w:rsidRPr="007E7E74">
              <w:rPr>
                <w:sz w:val="22"/>
                <w:szCs w:val="22"/>
              </w:rPr>
              <w:t>Optimal</w:t>
            </w:r>
          </w:p>
        </w:tc>
      </w:tr>
      <w:tr w:rsidR="000D745A" w:rsidRPr="000D745A" w14:paraId="1C00BB26" w14:textId="77777777" w:rsidTr="003C655E">
        <w:tc>
          <w:tcPr>
            <w:tcW w:w="1039" w:type="dxa"/>
            <w:tcBorders>
              <w:top w:val="single" w:sz="4" w:space="0" w:color="auto"/>
              <w:left w:val="nil"/>
              <w:bottom w:val="single" w:sz="4" w:space="0" w:color="auto"/>
              <w:right w:val="nil"/>
            </w:tcBorders>
          </w:tcPr>
          <w:p w14:paraId="2D35AD29" w14:textId="77777777" w:rsidR="000D745A" w:rsidRPr="008C1A50" w:rsidRDefault="000D745A" w:rsidP="000D745A">
            <w:pPr>
              <w:pStyle w:val="NoSpacing"/>
              <w:rPr>
                <w:sz w:val="20"/>
              </w:rPr>
            </w:pPr>
            <w:r w:rsidRPr="008C1A50">
              <w:rPr>
                <w:sz w:val="20"/>
              </w:rPr>
              <w:t>Ulysses16</w:t>
            </w:r>
          </w:p>
        </w:tc>
        <w:tc>
          <w:tcPr>
            <w:tcW w:w="1077" w:type="dxa"/>
            <w:tcBorders>
              <w:top w:val="single" w:sz="4" w:space="0" w:color="auto"/>
              <w:left w:val="nil"/>
              <w:bottom w:val="single" w:sz="4" w:space="0" w:color="auto"/>
              <w:right w:val="nil"/>
            </w:tcBorders>
          </w:tcPr>
          <w:p w14:paraId="7F40C034" w14:textId="77777777" w:rsidR="000D745A" w:rsidRPr="000D745A" w:rsidRDefault="000D745A" w:rsidP="000D745A">
            <w:pPr>
              <w:pStyle w:val="NoSpacing"/>
              <w:rPr>
                <w:b/>
                <w:sz w:val="20"/>
              </w:rPr>
            </w:pPr>
            <w:r w:rsidRPr="000D745A">
              <w:rPr>
                <w:b/>
                <w:sz w:val="20"/>
              </w:rPr>
              <w:t>6859</w:t>
            </w:r>
          </w:p>
          <w:p w14:paraId="721A8193" w14:textId="77777777" w:rsidR="000D745A" w:rsidRPr="000D745A" w:rsidRDefault="000D745A" w:rsidP="000D745A">
            <w:pPr>
              <w:pStyle w:val="NoSpacing"/>
              <w:rPr>
                <w:sz w:val="20"/>
              </w:rPr>
            </w:pPr>
            <w:r w:rsidRPr="000D745A">
              <w:rPr>
                <w:sz w:val="20"/>
              </w:rPr>
              <w:t>(6859.00)</w:t>
            </w:r>
          </w:p>
          <w:p w14:paraId="7DE9D9D0" w14:textId="77777777" w:rsidR="000D745A" w:rsidRPr="000D745A" w:rsidRDefault="000D745A" w:rsidP="000D745A">
            <w:pPr>
              <w:pStyle w:val="NoSpacing"/>
              <w:rPr>
                <w:sz w:val="20"/>
              </w:rPr>
            </w:pPr>
            <w:r w:rsidRPr="000D745A">
              <w:rPr>
                <w:sz w:val="20"/>
              </w:rPr>
              <w:t>[84]</w:t>
            </w:r>
          </w:p>
          <w:p w14:paraId="0F55F2AE" w14:textId="77777777" w:rsidR="000D745A" w:rsidRPr="000D745A" w:rsidRDefault="000D745A" w:rsidP="000D745A">
            <w:pPr>
              <w:pStyle w:val="NoSpacing"/>
              <w:rPr>
                <w:sz w:val="20"/>
              </w:rPr>
            </w:pPr>
            <w:r w:rsidRPr="000D745A">
              <w:rPr>
                <w:sz w:val="20"/>
              </w:rPr>
              <w:t>0.07 sec</w:t>
            </w:r>
          </w:p>
          <w:p w14:paraId="6F4BC943" w14:textId="77777777" w:rsidR="000D745A" w:rsidRPr="000D745A" w:rsidRDefault="000D745A" w:rsidP="000D745A">
            <w:pPr>
              <w:pStyle w:val="NoSpacing"/>
              <w:rPr>
                <w:b/>
                <w:sz w:val="20"/>
              </w:rPr>
            </w:pPr>
            <w:r w:rsidRPr="000D745A">
              <w:rPr>
                <w:b/>
                <w:sz w:val="20"/>
              </w:rPr>
              <w:t>0.00%</w:t>
            </w:r>
          </w:p>
          <w:p w14:paraId="4974F731" w14:textId="77777777" w:rsidR="000D745A" w:rsidRPr="000D745A" w:rsidRDefault="000D745A" w:rsidP="000D745A">
            <w:pPr>
              <w:pStyle w:val="NoSpacing"/>
              <w:rPr>
                <w:sz w:val="20"/>
              </w:rPr>
            </w:pPr>
            <w:r w:rsidRPr="000D745A">
              <w:rPr>
                <w:sz w:val="20"/>
              </w:rPr>
              <w:t>{0.5%}</w:t>
            </w:r>
          </w:p>
        </w:tc>
        <w:tc>
          <w:tcPr>
            <w:tcW w:w="1115" w:type="dxa"/>
            <w:tcBorders>
              <w:top w:val="single" w:sz="4" w:space="0" w:color="auto"/>
              <w:left w:val="nil"/>
              <w:bottom w:val="single" w:sz="4" w:space="0" w:color="auto"/>
              <w:right w:val="nil"/>
            </w:tcBorders>
          </w:tcPr>
          <w:p w14:paraId="273BE333" w14:textId="77777777" w:rsidR="000D745A" w:rsidRPr="000D745A" w:rsidRDefault="000D745A" w:rsidP="000D745A">
            <w:pPr>
              <w:pStyle w:val="NoSpacing"/>
              <w:rPr>
                <w:b/>
                <w:sz w:val="20"/>
              </w:rPr>
            </w:pPr>
            <w:r w:rsidRPr="000D745A">
              <w:rPr>
                <w:b/>
                <w:sz w:val="20"/>
              </w:rPr>
              <w:t>6859</w:t>
            </w:r>
          </w:p>
          <w:p w14:paraId="3F87F18C" w14:textId="77777777" w:rsidR="000D745A" w:rsidRPr="000D745A" w:rsidRDefault="000D745A" w:rsidP="000D745A">
            <w:pPr>
              <w:pStyle w:val="NoSpacing"/>
              <w:rPr>
                <w:sz w:val="20"/>
              </w:rPr>
            </w:pPr>
            <w:r w:rsidRPr="000D745A">
              <w:rPr>
                <w:sz w:val="20"/>
              </w:rPr>
              <w:t>(6859.00)</w:t>
            </w:r>
          </w:p>
          <w:p w14:paraId="5D4A4F6A" w14:textId="77777777" w:rsidR="000D745A" w:rsidRPr="000D745A" w:rsidRDefault="000D745A" w:rsidP="000D745A">
            <w:pPr>
              <w:pStyle w:val="NoSpacing"/>
              <w:rPr>
                <w:sz w:val="20"/>
              </w:rPr>
            </w:pPr>
            <w:r w:rsidRPr="000D745A">
              <w:rPr>
                <w:sz w:val="20"/>
              </w:rPr>
              <w:t>[49]</w:t>
            </w:r>
          </w:p>
          <w:p w14:paraId="06D58142" w14:textId="77777777" w:rsidR="000D745A" w:rsidRPr="000D745A" w:rsidRDefault="000D745A" w:rsidP="000D745A">
            <w:pPr>
              <w:pStyle w:val="NoSpacing"/>
              <w:rPr>
                <w:sz w:val="20"/>
              </w:rPr>
            </w:pPr>
            <w:r w:rsidRPr="000D745A">
              <w:rPr>
                <w:sz w:val="20"/>
              </w:rPr>
              <w:t>0.04 sec</w:t>
            </w:r>
          </w:p>
          <w:p w14:paraId="47CC7C18" w14:textId="77777777" w:rsidR="000D745A" w:rsidRPr="000D745A" w:rsidRDefault="000D745A" w:rsidP="000D745A">
            <w:pPr>
              <w:pStyle w:val="NoSpacing"/>
              <w:rPr>
                <w:b/>
                <w:sz w:val="20"/>
              </w:rPr>
            </w:pPr>
            <w:r w:rsidRPr="000D745A">
              <w:rPr>
                <w:b/>
                <w:sz w:val="20"/>
              </w:rPr>
              <w:t>0.00%</w:t>
            </w:r>
          </w:p>
          <w:p w14:paraId="0AC18AA0" w14:textId="77777777" w:rsidR="000D745A" w:rsidRPr="000D745A" w:rsidRDefault="000D745A" w:rsidP="000D745A">
            <w:pPr>
              <w:pStyle w:val="NoSpacing"/>
              <w:rPr>
                <w:sz w:val="20"/>
              </w:rPr>
            </w:pPr>
            <w:r w:rsidRPr="000D745A">
              <w:rPr>
                <w:sz w:val="20"/>
              </w:rPr>
              <w:t>{0.5%}</w:t>
            </w:r>
          </w:p>
        </w:tc>
        <w:tc>
          <w:tcPr>
            <w:tcW w:w="1116" w:type="dxa"/>
            <w:tcBorders>
              <w:top w:val="single" w:sz="4" w:space="0" w:color="auto"/>
              <w:left w:val="nil"/>
              <w:bottom w:val="single" w:sz="4" w:space="0" w:color="auto"/>
              <w:right w:val="nil"/>
            </w:tcBorders>
          </w:tcPr>
          <w:p w14:paraId="3DEFD0CD" w14:textId="77777777" w:rsidR="000D745A" w:rsidRPr="000D745A" w:rsidRDefault="000D745A" w:rsidP="000D745A">
            <w:pPr>
              <w:pStyle w:val="NoSpacing"/>
              <w:rPr>
                <w:b/>
                <w:sz w:val="20"/>
              </w:rPr>
            </w:pPr>
            <w:r w:rsidRPr="000D745A">
              <w:rPr>
                <w:b/>
                <w:sz w:val="20"/>
              </w:rPr>
              <w:t>6859</w:t>
            </w:r>
          </w:p>
          <w:p w14:paraId="342A168D" w14:textId="77777777" w:rsidR="000D745A" w:rsidRPr="000D745A" w:rsidRDefault="000D745A" w:rsidP="000D745A">
            <w:pPr>
              <w:pStyle w:val="NoSpacing"/>
              <w:rPr>
                <w:sz w:val="20"/>
              </w:rPr>
            </w:pPr>
            <w:r w:rsidRPr="000D745A">
              <w:rPr>
                <w:sz w:val="20"/>
              </w:rPr>
              <w:t>(6859.00)</w:t>
            </w:r>
          </w:p>
          <w:p w14:paraId="4DAFDD0A" w14:textId="77777777" w:rsidR="000D745A" w:rsidRPr="000D745A" w:rsidRDefault="000D745A" w:rsidP="000D745A">
            <w:pPr>
              <w:pStyle w:val="NoSpacing"/>
              <w:rPr>
                <w:sz w:val="20"/>
              </w:rPr>
            </w:pPr>
            <w:r w:rsidRPr="000D745A">
              <w:rPr>
                <w:sz w:val="20"/>
              </w:rPr>
              <w:t>[30]</w:t>
            </w:r>
          </w:p>
          <w:p w14:paraId="6EBF9CDA" w14:textId="77777777" w:rsidR="000D745A" w:rsidRPr="000D745A" w:rsidRDefault="000D745A" w:rsidP="000D745A">
            <w:pPr>
              <w:pStyle w:val="NoSpacing"/>
              <w:rPr>
                <w:sz w:val="20"/>
              </w:rPr>
            </w:pPr>
            <w:r w:rsidRPr="000D745A">
              <w:rPr>
                <w:sz w:val="20"/>
              </w:rPr>
              <w:t>0.08 sec</w:t>
            </w:r>
          </w:p>
          <w:p w14:paraId="47F13754" w14:textId="77777777" w:rsidR="000D745A" w:rsidRPr="000D745A" w:rsidRDefault="000D745A" w:rsidP="000D745A">
            <w:pPr>
              <w:pStyle w:val="NoSpacing"/>
              <w:rPr>
                <w:b/>
                <w:sz w:val="20"/>
              </w:rPr>
            </w:pPr>
            <w:r w:rsidRPr="000D745A">
              <w:rPr>
                <w:b/>
                <w:sz w:val="20"/>
              </w:rPr>
              <w:t>0.00%</w:t>
            </w:r>
          </w:p>
          <w:p w14:paraId="0BE46D28" w14:textId="77777777" w:rsidR="000D745A" w:rsidRPr="000D745A" w:rsidRDefault="000D745A" w:rsidP="000D745A">
            <w:pPr>
              <w:pStyle w:val="NoSpacing"/>
              <w:rPr>
                <w:sz w:val="20"/>
              </w:rPr>
            </w:pPr>
            <w:r w:rsidRPr="000D745A">
              <w:rPr>
                <w:sz w:val="20"/>
              </w:rPr>
              <w:t>{0.016 %}</w:t>
            </w:r>
          </w:p>
        </w:tc>
        <w:tc>
          <w:tcPr>
            <w:tcW w:w="1116" w:type="dxa"/>
            <w:tcBorders>
              <w:top w:val="single" w:sz="4" w:space="0" w:color="auto"/>
              <w:left w:val="nil"/>
              <w:bottom w:val="single" w:sz="4" w:space="0" w:color="auto"/>
              <w:right w:val="nil"/>
            </w:tcBorders>
          </w:tcPr>
          <w:p w14:paraId="553C50A0" w14:textId="77777777" w:rsidR="000D745A" w:rsidRPr="000D745A" w:rsidRDefault="000D745A" w:rsidP="000D745A">
            <w:pPr>
              <w:pStyle w:val="NoSpacing"/>
              <w:rPr>
                <w:b/>
                <w:sz w:val="20"/>
              </w:rPr>
            </w:pPr>
            <w:r w:rsidRPr="000D745A">
              <w:rPr>
                <w:b/>
                <w:sz w:val="20"/>
              </w:rPr>
              <w:t>6859</w:t>
            </w:r>
          </w:p>
          <w:p w14:paraId="05EDF3B4" w14:textId="77777777" w:rsidR="000D745A" w:rsidRPr="000D745A" w:rsidRDefault="000D745A" w:rsidP="000D745A">
            <w:pPr>
              <w:pStyle w:val="NoSpacing"/>
              <w:rPr>
                <w:sz w:val="20"/>
              </w:rPr>
            </w:pPr>
            <w:r w:rsidRPr="000D745A">
              <w:rPr>
                <w:sz w:val="20"/>
              </w:rPr>
              <w:t>(6859.00)</w:t>
            </w:r>
          </w:p>
          <w:p w14:paraId="14AAF13F" w14:textId="77777777" w:rsidR="000D745A" w:rsidRPr="000D745A" w:rsidRDefault="000D745A" w:rsidP="000D745A">
            <w:pPr>
              <w:pStyle w:val="NoSpacing"/>
              <w:rPr>
                <w:sz w:val="20"/>
              </w:rPr>
            </w:pPr>
            <w:r w:rsidRPr="000D745A">
              <w:rPr>
                <w:sz w:val="20"/>
              </w:rPr>
              <w:t>[30]</w:t>
            </w:r>
          </w:p>
          <w:p w14:paraId="7CF5C1D8" w14:textId="77777777" w:rsidR="000D745A" w:rsidRPr="000D745A" w:rsidRDefault="000D745A" w:rsidP="000D745A">
            <w:pPr>
              <w:pStyle w:val="NoSpacing"/>
              <w:rPr>
                <w:sz w:val="20"/>
              </w:rPr>
            </w:pPr>
            <w:r w:rsidRPr="000D745A">
              <w:rPr>
                <w:sz w:val="20"/>
              </w:rPr>
              <w:t>0.09 sec</w:t>
            </w:r>
          </w:p>
          <w:p w14:paraId="7B1A7201" w14:textId="77777777" w:rsidR="000D745A" w:rsidRPr="000D745A" w:rsidRDefault="000D745A" w:rsidP="000D745A">
            <w:pPr>
              <w:pStyle w:val="NoSpacing"/>
              <w:rPr>
                <w:b/>
                <w:sz w:val="20"/>
              </w:rPr>
            </w:pPr>
            <w:r w:rsidRPr="000D745A">
              <w:rPr>
                <w:b/>
                <w:sz w:val="20"/>
              </w:rPr>
              <w:t>0.00%</w:t>
            </w:r>
          </w:p>
          <w:p w14:paraId="409477D7" w14:textId="77777777" w:rsidR="000D745A" w:rsidRPr="000D745A" w:rsidRDefault="000D745A" w:rsidP="000D745A">
            <w:pPr>
              <w:pStyle w:val="NoSpacing"/>
              <w:rPr>
                <w:sz w:val="20"/>
              </w:rPr>
            </w:pPr>
            <w:r w:rsidRPr="000D745A">
              <w:rPr>
                <w:sz w:val="20"/>
              </w:rPr>
              <w:t>{0 %}</w:t>
            </w:r>
          </w:p>
        </w:tc>
        <w:tc>
          <w:tcPr>
            <w:tcW w:w="1116" w:type="dxa"/>
            <w:tcBorders>
              <w:top w:val="single" w:sz="4" w:space="0" w:color="auto"/>
              <w:left w:val="nil"/>
              <w:bottom w:val="single" w:sz="4" w:space="0" w:color="auto"/>
              <w:right w:val="nil"/>
            </w:tcBorders>
          </w:tcPr>
          <w:p w14:paraId="1AC6471A" w14:textId="77777777" w:rsidR="000D745A" w:rsidRPr="000D745A" w:rsidRDefault="000D745A" w:rsidP="000D745A">
            <w:pPr>
              <w:pStyle w:val="NoSpacing"/>
              <w:rPr>
                <w:b/>
                <w:sz w:val="20"/>
              </w:rPr>
            </w:pPr>
            <w:r w:rsidRPr="000D745A">
              <w:rPr>
                <w:b/>
                <w:sz w:val="20"/>
              </w:rPr>
              <w:t>6859</w:t>
            </w:r>
          </w:p>
          <w:p w14:paraId="43A27BAC" w14:textId="77777777" w:rsidR="000D745A" w:rsidRPr="000D745A" w:rsidRDefault="000D745A" w:rsidP="000D745A">
            <w:pPr>
              <w:pStyle w:val="NoSpacing"/>
              <w:rPr>
                <w:sz w:val="20"/>
              </w:rPr>
            </w:pPr>
            <w:r w:rsidRPr="000D745A">
              <w:rPr>
                <w:sz w:val="20"/>
              </w:rPr>
              <w:t>(6859.00)</w:t>
            </w:r>
          </w:p>
          <w:p w14:paraId="4B6F5D69" w14:textId="77777777" w:rsidR="000D745A" w:rsidRPr="000D745A" w:rsidRDefault="000D745A" w:rsidP="000D745A">
            <w:pPr>
              <w:pStyle w:val="NoSpacing"/>
              <w:rPr>
                <w:sz w:val="20"/>
              </w:rPr>
            </w:pPr>
            <w:r w:rsidRPr="000D745A">
              <w:rPr>
                <w:sz w:val="20"/>
              </w:rPr>
              <w:t>[46]</w:t>
            </w:r>
          </w:p>
          <w:p w14:paraId="0A5F5C84" w14:textId="77777777" w:rsidR="000D745A" w:rsidRPr="000D745A" w:rsidRDefault="000D745A" w:rsidP="000D745A">
            <w:pPr>
              <w:pStyle w:val="NoSpacing"/>
              <w:rPr>
                <w:sz w:val="20"/>
              </w:rPr>
            </w:pPr>
            <w:r w:rsidRPr="000D745A">
              <w:rPr>
                <w:sz w:val="20"/>
              </w:rPr>
              <w:t>0.11 sec</w:t>
            </w:r>
          </w:p>
          <w:p w14:paraId="076CDF7E" w14:textId="77777777" w:rsidR="000D745A" w:rsidRPr="000D745A" w:rsidRDefault="000D745A" w:rsidP="000D745A">
            <w:pPr>
              <w:pStyle w:val="NoSpacing"/>
              <w:rPr>
                <w:b/>
                <w:sz w:val="20"/>
              </w:rPr>
            </w:pPr>
            <w:r w:rsidRPr="000D745A">
              <w:rPr>
                <w:b/>
                <w:sz w:val="20"/>
              </w:rPr>
              <w:t>0.00%</w:t>
            </w:r>
          </w:p>
          <w:p w14:paraId="76C68657" w14:textId="77777777" w:rsidR="000D745A" w:rsidRPr="000D745A" w:rsidRDefault="000D745A" w:rsidP="000D745A">
            <w:pPr>
              <w:pStyle w:val="NoSpacing"/>
              <w:rPr>
                <w:sz w:val="20"/>
              </w:rPr>
            </w:pPr>
            <w:r w:rsidRPr="000D745A">
              <w:rPr>
                <w:sz w:val="20"/>
              </w:rPr>
              <w:t>{0.016%}</w:t>
            </w:r>
          </w:p>
        </w:tc>
        <w:tc>
          <w:tcPr>
            <w:tcW w:w="998" w:type="dxa"/>
            <w:tcBorders>
              <w:top w:val="single" w:sz="4" w:space="0" w:color="auto"/>
              <w:left w:val="nil"/>
              <w:bottom w:val="single" w:sz="4" w:space="0" w:color="auto"/>
              <w:right w:val="nil"/>
            </w:tcBorders>
          </w:tcPr>
          <w:p w14:paraId="391C9FD5" w14:textId="77777777" w:rsidR="000D745A" w:rsidRPr="000D745A" w:rsidRDefault="000D745A" w:rsidP="000D745A">
            <w:pPr>
              <w:pStyle w:val="NoSpacing"/>
              <w:rPr>
                <w:b/>
                <w:sz w:val="20"/>
              </w:rPr>
            </w:pPr>
            <w:r w:rsidRPr="000D745A">
              <w:rPr>
                <w:b/>
                <w:sz w:val="20"/>
              </w:rPr>
              <w:t>6859</w:t>
            </w:r>
          </w:p>
          <w:p w14:paraId="1A2C7B55" w14:textId="77777777" w:rsidR="000D745A" w:rsidRPr="000D745A" w:rsidRDefault="000D745A" w:rsidP="000D745A">
            <w:pPr>
              <w:pStyle w:val="NoSpacing"/>
              <w:rPr>
                <w:sz w:val="20"/>
              </w:rPr>
            </w:pPr>
            <w:r w:rsidRPr="000D745A">
              <w:rPr>
                <w:sz w:val="20"/>
              </w:rPr>
              <w:t>(6859.00)</w:t>
            </w:r>
          </w:p>
          <w:p w14:paraId="37843443" w14:textId="77777777" w:rsidR="000D745A" w:rsidRPr="000D745A" w:rsidRDefault="000D745A" w:rsidP="000D745A">
            <w:pPr>
              <w:pStyle w:val="NoSpacing"/>
              <w:rPr>
                <w:sz w:val="20"/>
              </w:rPr>
            </w:pPr>
            <w:r w:rsidRPr="000D745A">
              <w:rPr>
                <w:sz w:val="20"/>
              </w:rPr>
              <w:t>[198]</w:t>
            </w:r>
          </w:p>
          <w:p w14:paraId="65D5B3A6" w14:textId="77777777" w:rsidR="000D745A" w:rsidRPr="000D745A" w:rsidRDefault="000D745A" w:rsidP="000D745A">
            <w:pPr>
              <w:pStyle w:val="NoSpacing"/>
              <w:rPr>
                <w:sz w:val="20"/>
              </w:rPr>
            </w:pPr>
            <w:r w:rsidRPr="000D745A">
              <w:rPr>
                <w:sz w:val="20"/>
              </w:rPr>
              <w:t>0.16 sec</w:t>
            </w:r>
          </w:p>
          <w:p w14:paraId="5259C1D1" w14:textId="77777777" w:rsidR="000D745A" w:rsidRPr="000D745A" w:rsidRDefault="000D745A" w:rsidP="000D745A">
            <w:pPr>
              <w:pStyle w:val="NoSpacing"/>
              <w:rPr>
                <w:b/>
                <w:sz w:val="20"/>
              </w:rPr>
            </w:pPr>
            <w:r w:rsidRPr="000D745A">
              <w:rPr>
                <w:b/>
                <w:sz w:val="20"/>
              </w:rPr>
              <w:t>0.00%</w:t>
            </w:r>
          </w:p>
          <w:p w14:paraId="586D58F3" w14:textId="77777777" w:rsidR="000D745A" w:rsidRPr="000D745A" w:rsidRDefault="000D745A" w:rsidP="000D745A">
            <w:pPr>
              <w:pStyle w:val="NoSpacing"/>
              <w:rPr>
                <w:sz w:val="20"/>
              </w:rPr>
            </w:pPr>
            <w:r w:rsidRPr="000D745A">
              <w:rPr>
                <w:sz w:val="20"/>
              </w:rPr>
              <w:t>{0.05%}</w:t>
            </w:r>
          </w:p>
        </w:tc>
        <w:tc>
          <w:tcPr>
            <w:tcW w:w="1030" w:type="dxa"/>
            <w:tcBorders>
              <w:top w:val="single" w:sz="4" w:space="0" w:color="auto"/>
              <w:left w:val="nil"/>
              <w:bottom w:val="single" w:sz="4" w:space="0" w:color="auto"/>
              <w:right w:val="nil"/>
            </w:tcBorders>
          </w:tcPr>
          <w:p w14:paraId="75FA3CF0" w14:textId="77777777" w:rsidR="000D745A" w:rsidRPr="000D745A" w:rsidRDefault="000D745A" w:rsidP="000D745A">
            <w:pPr>
              <w:pStyle w:val="NoSpacing"/>
              <w:rPr>
                <w:sz w:val="20"/>
              </w:rPr>
            </w:pPr>
            <w:r w:rsidRPr="000D745A">
              <w:rPr>
                <w:sz w:val="20"/>
              </w:rPr>
              <w:t>6859</w:t>
            </w:r>
          </w:p>
        </w:tc>
      </w:tr>
      <w:tr w:rsidR="000D745A" w:rsidRPr="000D745A" w14:paraId="729FADED" w14:textId="77777777" w:rsidTr="003C655E">
        <w:tc>
          <w:tcPr>
            <w:tcW w:w="1039" w:type="dxa"/>
            <w:tcBorders>
              <w:top w:val="single" w:sz="4" w:space="0" w:color="auto"/>
              <w:left w:val="nil"/>
              <w:bottom w:val="single" w:sz="4" w:space="0" w:color="auto"/>
              <w:right w:val="nil"/>
            </w:tcBorders>
          </w:tcPr>
          <w:p w14:paraId="6318734D" w14:textId="77777777" w:rsidR="000D745A" w:rsidRPr="008C1A50" w:rsidRDefault="000D745A" w:rsidP="000D745A">
            <w:pPr>
              <w:pStyle w:val="NoSpacing"/>
              <w:rPr>
                <w:sz w:val="20"/>
              </w:rPr>
            </w:pPr>
            <w:r w:rsidRPr="008C1A50">
              <w:rPr>
                <w:sz w:val="20"/>
              </w:rPr>
              <w:t>Ulysses22</w:t>
            </w:r>
          </w:p>
        </w:tc>
        <w:tc>
          <w:tcPr>
            <w:tcW w:w="1077" w:type="dxa"/>
            <w:tcBorders>
              <w:top w:val="single" w:sz="4" w:space="0" w:color="auto"/>
              <w:left w:val="nil"/>
              <w:bottom w:val="single" w:sz="4" w:space="0" w:color="auto"/>
              <w:right w:val="nil"/>
            </w:tcBorders>
          </w:tcPr>
          <w:p w14:paraId="3C0C2A4A" w14:textId="77777777" w:rsidR="000D745A" w:rsidRPr="000D745A" w:rsidRDefault="000D745A" w:rsidP="000D745A">
            <w:pPr>
              <w:pStyle w:val="NoSpacing"/>
              <w:rPr>
                <w:b/>
                <w:sz w:val="20"/>
              </w:rPr>
            </w:pPr>
            <w:r w:rsidRPr="000D745A">
              <w:rPr>
                <w:b/>
                <w:sz w:val="20"/>
              </w:rPr>
              <w:t>7013</w:t>
            </w:r>
          </w:p>
          <w:p w14:paraId="39BF2024" w14:textId="77777777" w:rsidR="000D745A" w:rsidRPr="000D745A" w:rsidRDefault="000D745A" w:rsidP="000D745A">
            <w:pPr>
              <w:pStyle w:val="NoSpacing"/>
              <w:rPr>
                <w:sz w:val="20"/>
              </w:rPr>
            </w:pPr>
            <w:r w:rsidRPr="000D745A">
              <w:rPr>
                <w:sz w:val="20"/>
              </w:rPr>
              <w:t>(7060.20)</w:t>
            </w:r>
          </w:p>
          <w:p w14:paraId="7440D4F3" w14:textId="77777777" w:rsidR="000D745A" w:rsidRPr="000D745A" w:rsidRDefault="000D745A" w:rsidP="000D745A">
            <w:pPr>
              <w:pStyle w:val="NoSpacing"/>
              <w:rPr>
                <w:sz w:val="20"/>
              </w:rPr>
            </w:pPr>
            <w:r w:rsidRPr="000D745A">
              <w:rPr>
                <w:sz w:val="20"/>
              </w:rPr>
              <w:t>[44]</w:t>
            </w:r>
          </w:p>
          <w:p w14:paraId="7636603E" w14:textId="77777777" w:rsidR="000D745A" w:rsidRPr="000D745A" w:rsidRDefault="000D745A" w:rsidP="000D745A">
            <w:pPr>
              <w:pStyle w:val="NoSpacing"/>
              <w:rPr>
                <w:sz w:val="20"/>
              </w:rPr>
            </w:pPr>
            <w:r w:rsidRPr="000D745A">
              <w:rPr>
                <w:sz w:val="20"/>
              </w:rPr>
              <w:t>0.01 sec</w:t>
            </w:r>
          </w:p>
          <w:p w14:paraId="1F170F01" w14:textId="77777777" w:rsidR="000D745A" w:rsidRPr="000D745A" w:rsidRDefault="000D745A" w:rsidP="000D745A">
            <w:pPr>
              <w:pStyle w:val="NoSpacing"/>
              <w:rPr>
                <w:b/>
                <w:sz w:val="20"/>
              </w:rPr>
            </w:pPr>
            <w:r w:rsidRPr="000D745A">
              <w:rPr>
                <w:b/>
                <w:sz w:val="20"/>
              </w:rPr>
              <w:t>0.67%</w:t>
            </w:r>
          </w:p>
          <w:p w14:paraId="52A7632B" w14:textId="77777777" w:rsidR="000D745A" w:rsidRPr="000D745A" w:rsidRDefault="000D745A" w:rsidP="000D745A">
            <w:pPr>
              <w:pStyle w:val="NoSpacing"/>
              <w:rPr>
                <w:sz w:val="20"/>
              </w:rPr>
            </w:pPr>
            <w:r w:rsidRPr="000D745A">
              <w:rPr>
                <w:sz w:val="20"/>
              </w:rPr>
              <w:t>{1.2%}</w:t>
            </w:r>
          </w:p>
        </w:tc>
        <w:tc>
          <w:tcPr>
            <w:tcW w:w="1115" w:type="dxa"/>
            <w:tcBorders>
              <w:top w:val="single" w:sz="4" w:space="0" w:color="auto"/>
              <w:left w:val="nil"/>
              <w:bottom w:val="single" w:sz="4" w:space="0" w:color="auto"/>
              <w:right w:val="nil"/>
            </w:tcBorders>
          </w:tcPr>
          <w:p w14:paraId="7A943F3C" w14:textId="77777777" w:rsidR="000D745A" w:rsidRPr="000D745A" w:rsidRDefault="000D745A" w:rsidP="000D745A">
            <w:pPr>
              <w:pStyle w:val="NoSpacing"/>
              <w:rPr>
                <w:b/>
                <w:sz w:val="20"/>
              </w:rPr>
            </w:pPr>
            <w:r w:rsidRPr="000D745A">
              <w:rPr>
                <w:b/>
                <w:sz w:val="20"/>
              </w:rPr>
              <w:t>7013</w:t>
            </w:r>
          </w:p>
          <w:p w14:paraId="244AE01A" w14:textId="77777777" w:rsidR="000D745A" w:rsidRPr="008D397C" w:rsidRDefault="000D745A" w:rsidP="000D745A">
            <w:pPr>
              <w:pStyle w:val="NoSpacing"/>
              <w:rPr>
                <w:b/>
                <w:sz w:val="20"/>
              </w:rPr>
            </w:pPr>
            <w:r w:rsidRPr="008D397C">
              <w:rPr>
                <w:b/>
                <w:sz w:val="20"/>
              </w:rPr>
              <w:t>(7013.00)</w:t>
            </w:r>
          </w:p>
          <w:p w14:paraId="6784104C" w14:textId="77777777" w:rsidR="000D745A" w:rsidRPr="000D745A" w:rsidRDefault="000D745A" w:rsidP="000D745A">
            <w:pPr>
              <w:pStyle w:val="NoSpacing"/>
              <w:rPr>
                <w:sz w:val="20"/>
              </w:rPr>
            </w:pPr>
            <w:r w:rsidRPr="000D745A">
              <w:rPr>
                <w:sz w:val="20"/>
              </w:rPr>
              <w:t>[175]</w:t>
            </w:r>
          </w:p>
          <w:p w14:paraId="50721F0E" w14:textId="77777777" w:rsidR="000D745A" w:rsidRPr="000D745A" w:rsidRDefault="000D745A" w:rsidP="000D745A">
            <w:pPr>
              <w:pStyle w:val="NoSpacing"/>
              <w:rPr>
                <w:sz w:val="20"/>
              </w:rPr>
            </w:pPr>
            <w:r w:rsidRPr="000D745A">
              <w:rPr>
                <w:sz w:val="20"/>
              </w:rPr>
              <w:t>0.04 sec</w:t>
            </w:r>
          </w:p>
          <w:p w14:paraId="451E480F" w14:textId="77777777" w:rsidR="000D745A" w:rsidRPr="000D745A" w:rsidRDefault="000D745A" w:rsidP="000D745A">
            <w:pPr>
              <w:pStyle w:val="NoSpacing"/>
              <w:rPr>
                <w:b/>
                <w:sz w:val="20"/>
              </w:rPr>
            </w:pPr>
            <w:r w:rsidRPr="000D745A">
              <w:rPr>
                <w:b/>
                <w:sz w:val="20"/>
              </w:rPr>
              <w:t>0.00%</w:t>
            </w:r>
          </w:p>
          <w:p w14:paraId="35BF3779" w14:textId="77777777" w:rsidR="000D745A" w:rsidRPr="000D745A" w:rsidRDefault="000D745A" w:rsidP="000D745A">
            <w:pPr>
              <w:pStyle w:val="NoSpacing"/>
              <w:rPr>
                <w:sz w:val="20"/>
              </w:rPr>
            </w:pPr>
            <w:r w:rsidRPr="000D745A">
              <w:rPr>
                <w:sz w:val="20"/>
              </w:rPr>
              <w:t>{0.83%}</w:t>
            </w:r>
          </w:p>
        </w:tc>
        <w:tc>
          <w:tcPr>
            <w:tcW w:w="1116" w:type="dxa"/>
            <w:tcBorders>
              <w:top w:val="single" w:sz="4" w:space="0" w:color="auto"/>
              <w:left w:val="nil"/>
              <w:bottom w:val="single" w:sz="4" w:space="0" w:color="auto"/>
              <w:right w:val="nil"/>
            </w:tcBorders>
          </w:tcPr>
          <w:p w14:paraId="03BFF680" w14:textId="77777777" w:rsidR="000D745A" w:rsidRPr="000D745A" w:rsidRDefault="000D745A" w:rsidP="000D745A">
            <w:pPr>
              <w:pStyle w:val="NoSpacing"/>
              <w:rPr>
                <w:b/>
                <w:sz w:val="20"/>
              </w:rPr>
            </w:pPr>
            <w:r w:rsidRPr="000D745A">
              <w:rPr>
                <w:b/>
                <w:sz w:val="20"/>
              </w:rPr>
              <w:t>7013</w:t>
            </w:r>
          </w:p>
          <w:p w14:paraId="7660424C" w14:textId="77777777" w:rsidR="000D745A" w:rsidRPr="000D745A" w:rsidRDefault="000D745A" w:rsidP="000D745A">
            <w:pPr>
              <w:pStyle w:val="NoSpacing"/>
              <w:rPr>
                <w:sz w:val="20"/>
              </w:rPr>
            </w:pPr>
            <w:r w:rsidRPr="000D745A">
              <w:rPr>
                <w:sz w:val="20"/>
              </w:rPr>
              <w:t>(7034.00)</w:t>
            </w:r>
          </w:p>
          <w:p w14:paraId="65DC477B" w14:textId="77777777" w:rsidR="000D745A" w:rsidRPr="000D745A" w:rsidRDefault="000D745A" w:rsidP="000D745A">
            <w:pPr>
              <w:pStyle w:val="NoSpacing"/>
              <w:rPr>
                <w:sz w:val="20"/>
              </w:rPr>
            </w:pPr>
            <w:r w:rsidRPr="000D745A">
              <w:rPr>
                <w:sz w:val="20"/>
              </w:rPr>
              <w:t>[41]</w:t>
            </w:r>
          </w:p>
          <w:p w14:paraId="4EAF2CD9" w14:textId="77777777" w:rsidR="000D745A" w:rsidRPr="000D745A" w:rsidRDefault="000D745A" w:rsidP="000D745A">
            <w:pPr>
              <w:pStyle w:val="NoSpacing"/>
              <w:rPr>
                <w:sz w:val="20"/>
              </w:rPr>
            </w:pPr>
            <w:r w:rsidRPr="000D745A">
              <w:rPr>
                <w:sz w:val="20"/>
              </w:rPr>
              <w:t>0.01 sec</w:t>
            </w:r>
          </w:p>
          <w:p w14:paraId="315861A4" w14:textId="77777777" w:rsidR="000D745A" w:rsidRPr="000D745A" w:rsidRDefault="000D745A" w:rsidP="000D745A">
            <w:pPr>
              <w:pStyle w:val="NoSpacing"/>
              <w:rPr>
                <w:sz w:val="20"/>
              </w:rPr>
            </w:pPr>
            <w:r w:rsidRPr="000D745A">
              <w:rPr>
                <w:sz w:val="20"/>
              </w:rPr>
              <w:t>0.30%</w:t>
            </w:r>
          </w:p>
          <w:p w14:paraId="26A69E21" w14:textId="77777777" w:rsidR="000D745A" w:rsidRPr="000D745A" w:rsidRDefault="000D745A" w:rsidP="000D745A">
            <w:pPr>
              <w:pStyle w:val="NoSpacing"/>
              <w:rPr>
                <w:b/>
                <w:sz w:val="20"/>
              </w:rPr>
            </w:pPr>
            <w:r w:rsidRPr="000D745A">
              <w:rPr>
                <w:b/>
                <w:sz w:val="20"/>
              </w:rPr>
              <w:t>{0.14%}</w:t>
            </w:r>
          </w:p>
        </w:tc>
        <w:tc>
          <w:tcPr>
            <w:tcW w:w="1116" w:type="dxa"/>
            <w:tcBorders>
              <w:top w:val="single" w:sz="4" w:space="0" w:color="auto"/>
              <w:left w:val="nil"/>
              <w:bottom w:val="single" w:sz="4" w:space="0" w:color="auto"/>
              <w:right w:val="nil"/>
            </w:tcBorders>
          </w:tcPr>
          <w:p w14:paraId="610D31C0" w14:textId="77777777" w:rsidR="000D745A" w:rsidRPr="000D745A" w:rsidRDefault="000D745A" w:rsidP="000D745A">
            <w:pPr>
              <w:pStyle w:val="NoSpacing"/>
              <w:rPr>
                <w:b/>
                <w:sz w:val="20"/>
              </w:rPr>
            </w:pPr>
            <w:r w:rsidRPr="000D745A">
              <w:rPr>
                <w:b/>
                <w:sz w:val="20"/>
              </w:rPr>
              <w:t>7013</w:t>
            </w:r>
          </w:p>
          <w:p w14:paraId="523A83D1" w14:textId="77777777" w:rsidR="000D745A" w:rsidRPr="008D397C" w:rsidRDefault="000D745A" w:rsidP="000D745A">
            <w:pPr>
              <w:pStyle w:val="NoSpacing"/>
              <w:rPr>
                <w:b/>
                <w:sz w:val="20"/>
              </w:rPr>
            </w:pPr>
            <w:r w:rsidRPr="008D397C">
              <w:rPr>
                <w:b/>
                <w:sz w:val="20"/>
              </w:rPr>
              <w:t>(7013.00)</w:t>
            </w:r>
          </w:p>
          <w:p w14:paraId="29DFC670" w14:textId="77777777" w:rsidR="000D745A" w:rsidRPr="000D745A" w:rsidRDefault="000D745A" w:rsidP="000D745A">
            <w:pPr>
              <w:pStyle w:val="NoSpacing"/>
              <w:rPr>
                <w:sz w:val="20"/>
              </w:rPr>
            </w:pPr>
            <w:r w:rsidRPr="000D745A">
              <w:rPr>
                <w:sz w:val="20"/>
              </w:rPr>
              <w:t>[48]</w:t>
            </w:r>
          </w:p>
          <w:p w14:paraId="08CC848B" w14:textId="77777777" w:rsidR="000D745A" w:rsidRPr="000D745A" w:rsidRDefault="000D745A" w:rsidP="000D745A">
            <w:pPr>
              <w:pStyle w:val="NoSpacing"/>
              <w:rPr>
                <w:sz w:val="20"/>
              </w:rPr>
            </w:pPr>
            <w:r w:rsidRPr="000D745A">
              <w:rPr>
                <w:sz w:val="20"/>
              </w:rPr>
              <w:t>0.02 sec</w:t>
            </w:r>
          </w:p>
          <w:p w14:paraId="29057169" w14:textId="77777777" w:rsidR="000D745A" w:rsidRPr="000D745A" w:rsidRDefault="000D745A" w:rsidP="000D745A">
            <w:pPr>
              <w:pStyle w:val="NoSpacing"/>
              <w:rPr>
                <w:b/>
                <w:sz w:val="20"/>
              </w:rPr>
            </w:pPr>
            <w:r w:rsidRPr="000D745A">
              <w:rPr>
                <w:b/>
                <w:sz w:val="20"/>
              </w:rPr>
              <w:t>0.00%</w:t>
            </w:r>
          </w:p>
          <w:p w14:paraId="50DC835D" w14:textId="77777777" w:rsidR="000D745A" w:rsidRPr="000D745A" w:rsidRDefault="000D745A" w:rsidP="000D745A">
            <w:pPr>
              <w:pStyle w:val="NoSpacing"/>
              <w:rPr>
                <w:sz w:val="20"/>
              </w:rPr>
            </w:pPr>
            <w:r w:rsidRPr="000D745A">
              <w:rPr>
                <w:sz w:val="20"/>
              </w:rPr>
              <w:t>{0.009%}</w:t>
            </w:r>
          </w:p>
        </w:tc>
        <w:tc>
          <w:tcPr>
            <w:tcW w:w="1116" w:type="dxa"/>
            <w:tcBorders>
              <w:top w:val="single" w:sz="4" w:space="0" w:color="auto"/>
              <w:left w:val="nil"/>
              <w:bottom w:val="single" w:sz="4" w:space="0" w:color="auto"/>
              <w:right w:val="nil"/>
            </w:tcBorders>
          </w:tcPr>
          <w:p w14:paraId="36A865CC" w14:textId="77777777" w:rsidR="000D745A" w:rsidRPr="000D745A" w:rsidRDefault="000D745A" w:rsidP="000D745A">
            <w:pPr>
              <w:pStyle w:val="NoSpacing"/>
              <w:rPr>
                <w:b/>
                <w:sz w:val="20"/>
              </w:rPr>
            </w:pPr>
            <w:r w:rsidRPr="000D745A">
              <w:rPr>
                <w:b/>
                <w:sz w:val="20"/>
              </w:rPr>
              <w:t>7013</w:t>
            </w:r>
          </w:p>
          <w:p w14:paraId="755602DF" w14:textId="77777777" w:rsidR="000D745A" w:rsidRPr="000D745A" w:rsidRDefault="000D745A" w:rsidP="000D745A">
            <w:pPr>
              <w:pStyle w:val="NoSpacing"/>
              <w:rPr>
                <w:sz w:val="20"/>
              </w:rPr>
            </w:pPr>
            <w:r w:rsidRPr="000D745A">
              <w:rPr>
                <w:sz w:val="20"/>
              </w:rPr>
              <w:t>(7037.10)</w:t>
            </w:r>
          </w:p>
          <w:p w14:paraId="7FB914F3" w14:textId="77777777" w:rsidR="000D745A" w:rsidRPr="000D745A" w:rsidRDefault="000D745A" w:rsidP="000D745A">
            <w:pPr>
              <w:pStyle w:val="NoSpacing"/>
              <w:rPr>
                <w:sz w:val="20"/>
              </w:rPr>
            </w:pPr>
            <w:r w:rsidRPr="000D745A">
              <w:rPr>
                <w:sz w:val="20"/>
              </w:rPr>
              <w:t>[94]</w:t>
            </w:r>
          </w:p>
          <w:p w14:paraId="7A65BCB6" w14:textId="77777777" w:rsidR="000D745A" w:rsidRPr="000D745A" w:rsidRDefault="000D745A" w:rsidP="000D745A">
            <w:pPr>
              <w:pStyle w:val="NoSpacing"/>
              <w:rPr>
                <w:sz w:val="20"/>
              </w:rPr>
            </w:pPr>
            <w:r w:rsidRPr="000D745A">
              <w:rPr>
                <w:sz w:val="20"/>
              </w:rPr>
              <w:t>0.07 sec</w:t>
            </w:r>
          </w:p>
          <w:p w14:paraId="2C059DDC" w14:textId="77777777" w:rsidR="000D745A" w:rsidRPr="000D745A" w:rsidRDefault="000D745A" w:rsidP="000D745A">
            <w:pPr>
              <w:pStyle w:val="NoSpacing"/>
              <w:rPr>
                <w:b/>
                <w:sz w:val="20"/>
              </w:rPr>
            </w:pPr>
            <w:r w:rsidRPr="000D745A">
              <w:rPr>
                <w:b/>
                <w:sz w:val="20"/>
              </w:rPr>
              <w:t>0.34%</w:t>
            </w:r>
          </w:p>
          <w:p w14:paraId="6E85D19E" w14:textId="77777777" w:rsidR="000D745A" w:rsidRPr="000D745A" w:rsidRDefault="000D745A" w:rsidP="000D745A">
            <w:pPr>
              <w:pStyle w:val="NoSpacing"/>
              <w:rPr>
                <w:sz w:val="20"/>
              </w:rPr>
            </w:pPr>
            <w:r w:rsidRPr="000D745A">
              <w:rPr>
                <w:sz w:val="20"/>
              </w:rPr>
              <w:t>{0.78%}</w:t>
            </w:r>
          </w:p>
        </w:tc>
        <w:tc>
          <w:tcPr>
            <w:tcW w:w="998" w:type="dxa"/>
            <w:tcBorders>
              <w:top w:val="single" w:sz="4" w:space="0" w:color="auto"/>
              <w:left w:val="nil"/>
              <w:bottom w:val="single" w:sz="4" w:space="0" w:color="auto"/>
              <w:right w:val="nil"/>
            </w:tcBorders>
          </w:tcPr>
          <w:p w14:paraId="1EC78C4B" w14:textId="77777777" w:rsidR="000D745A" w:rsidRPr="000D745A" w:rsidRDefault="000D745A" w:rsidP="000D745A">
            <w:pPr>
              <w:pStyle w:val="NoSpacing"/>
              <w:rPr>
                <w:b/>
                <w:sz w:val="20"/>
              </w:rPr>
            </w:pPr>
            <w:r w:rsidRPr="000D745A">
              <w:rPr>
                <w:b/>
                <w:sz w:val="20"/>
              </w:rPr>
              <w:t>7013</w:t>
            </w:r>
          </w:p>
          <w:p w14:paraId="685DD051" w14:textId="77777777" w:rsidR="000D745A" w:rsidRPr="008D397C" w:rsidRDefault="000D745A" w:rsidP="000D745A">
            <w:pPr>
              <w:pStyle w:val="NoSpacing"/>
              <w:rPr>
                <w:b/>
                <w:sz w:val="20"/>
              </w:rPr>
            </w:pPr>
            <w:r w:rsidRPr="008D397C">
              <w:rPr>
                <w:b/>
                <w:sz w:val="20"/>
              </w:rPr>
              <w:t>(7013.00)</w:t>
            </w:r>
          </w:p>
          <w:p w14:paraId="720DA0AB" w14:textId="77777777" w:rsidR="000D745A" w:rsidRPr="000D745A" w:rsidRDefault="000D745A" w:rsidP="000D745A">
            <w:pPr>
              <w:pStyle w:val="NoSpacing"/>
              <w:rPr>
                <w:sz w:val="20"/>
              </w:rPr>
            </w:pPr>
            <w:r w:rsidRPr="000D745A">
              <w:rPr>
                <w:sz w:val="20"/>
              </w:rPr>
              <w:t>[802]</w:t>
            </w:r>
          </w:p>
          <w:p w14:paraId="0FD9B9E2" w14:textId="77777777" w:rsidR="000D745A" w:rsidRPr="000D745A" w:rsidRDefault="000D745A" w:rsidP="000D745A">
            <w:pPr>
              <w:pStyle w:val="NoSpacing"/>
              <w:rPr>
                <w:sz w:val="20"/>
              </w:rPr>
            </w:pPr>
            <w:r w:rsidRPr="000D745A">
              <w:rPr>
                <w:sz w:val="20"/>
              </w:rPr>
              <w:t>0.14 sec</w:t>
            </w:r>
          </w:p>
          <w:p w14:paraId="2EBCCD06" w14:textId="77777777" w:rsidR="000D745A" w:rsidRPr="000D745A" w:rsidRDefault="000D745A" w:rsidP="000D745A">
            <w:pPr>
              <w:pStyle w:val="NoSpacing"/>
              <w:rPr>
                <w:b/>
                <w:sz w:val="20"/>
              </w:rPr>
            </w:pPr>
            <w:r w:rsidRPr="000D745A">
              <w:rPr>
                <w:b/>
                <w:sz w:val="20"/>
              </w:rPr>
              <w:t>0.00%</w:t>
            </w:r>
          </w:p>
          <w:p w14:paraId="1C122251" w14:textId="77777777" w:rsidR="000D745A" w:rsidRPr="000D745A" w:rsidRDefault="000D745A" w:rsidP="000D745A">
            <w:pPr>
              <w:pStyle w:val="NoSpacing"/>
              <w:rPr>
                <w:sz w:val="20"/>
              </w:rPr>
            </w:pPr>
            <w:r w:rsidRPr="000D745A">
              <w:rPr>
                <w:sz w:val="20"/>
              </w:rPr>
              <w:t>{0.93%}</w:t>
            </w:r>
          </w:p>
        </w:tc>
        <w:tc>
          <w:tcPr>
            <w:tcW w:w="1030" w:type="dxa"/>
            <w:tcBorders>
              <w:top w:val="single" w:sz="4" w:space="0" w:color="auto"/>
              <w:left w:val="nil"/>
              <w:bottom w:val="single" w:sz="4" w:space="0" w:color="auto"/>
              <w:right w:val="nil"/>
            </w:tcBorders>
          </w:tcPr>
          <w:p w14:paraId="7EBB4DAC" w14:textId="77777777" w:rsidR="000D745A" w:rsidRPr="000D745A" w:rsidRDefault="000D745A" w:rsidP="000D745A">
            <w:pPr>
              <w:pStyle w:val="NoSpacing"/>
              <w:rPr>
                <w:sz w:val="20"/>
              </w:rPr>
            </w:pPr>
            <w:r w:rsidRPr="000D745A">
              <w:rPr>
                <w:sz w:val="20"/>
              </w:rPr>
              <w:t>7013</w:t>
            </w:r>
          </w:p>
        </w:tc>
      </w:tr>
      <w:tr w:rsidR="000D745A" w:rsidRPr="000D745A" w14:paraId="7F664E0B" w14:textId="77777777" w:rsidTr="003C655E">
        <w:tc>
          <w:tcPr>
            <w:tcW w:w="1039" w:type="dxa"/>
            <w:tcBorders>
              <w:top w:val="single" w:sz="4" w:space="0" w:color="auto"/>
              <w:left w:val="nil"/>
              <w:bottom w:val="single" w:sz="4" w:space="0" w:color="auto"/>
              <w:right w:val="nil"/>
            </w:tcBorders>
          </w:tcPr>
          <w:p w14:paraId="72E05342" w14:textId="77777777" w:rsidR="000D745A" w:rsidRPr="008C1A50" w:rsidRDefault="000D745A" w:rsidP="000D745A">
            <w:pPr>
              <w:pStyle w:val="NoSpacing"/>
              <w:rPr>
                <w:sz w:val="20"/>
              </w:rPr>
            </w:pPr>
            <w:r w:rsidRPr="008C1A50">
              <w:rPr>
                <w:sz w:val="20"/>
              </w:rPr>
              <w:t>Eil51</w:t>
            </w:r>
          </w:p>
        </w:tc>
        <w:tc>
          <w:tcPr>
            <w:tcW w:w="1077" w:type="dxa"/>
            <w:tcBorders>
              <w:top w:val="single" w:sz="4" w:space="0" w:color="auto"/>
              <w:left w:val="nil"/>
              <w:bottom w:val="single" w:sz="4" w:space="0" w:color="auto"/>
              <w:right w:val="nil"/>
            </w:tcBorders>
          </w:tcPr>
          <w:p w14:paraId="22E6F60D" w14:textId="77777777" w:rsidR="000D745A" w:rsidRPr="000D745A" w:rsidRDefault="000D745A" w:rsidP="000D745A">
            <w:pPr>
              <w:pStyle w:val="NoSpacing"/>
              <w:rPr>
                <w:sz w:val="20"/>
              </w:rPr>
            </w:pPr>
            <w:r w:rsidRPr="000D745A">
              <w:rPr>
                <w:sz w:val="20"/>
              </w:rPr>
              <w:t>427</w:t>
            </w:r>
          </w:p>
          <w:p w14:paraId="117A19EE" w14:textId="77777777" w:rsidR="000D745A" w:rsidRPr="000D745A" w:rsidRDefault="000D745A" w:rsidP="000D745A">
            <w:pPr>
              <w:pStyle w:val="NoSpacing"/>
              <w:rPr>
                <w:sz w:val="20"/>
              </w:rPr>
            </w:pPr>
            <w:r w:rsidRPr="000D745A">
              <w:rPr>
                <w:sz w:val="20"/>
              </w:rPr>
              <w:t>(432.10)</w:t>
            </w:r>
          </w:p>
          <w:p w14:paraId="144184B3" w14:textId="77777777" w:rsidR="000D745A" w:rsidRPr="000D745A" w:rsidRDefault="000D745A" w:rsidP="000D745A">
            <w:pPr>
              <w:pStyle w:val="NoSpacing"/>
              <w:rPr>
                <w:sz w:val="20"/>
              </w:rPr>
            </w:pPr>
            <w:r w:rsidRPr="000D745A">
              <w:rPr>
                <w:sz w:val="20"/>
              </w:rPr>
              <w:t>[136]</w:t>
            </w:r>
          </w:p>
          <w:p w14:paraId="308C7436" w14:textId="77777777" w:rsidR="000D745A" w:rsidRPr="000D745A" w:rsidRDefault="000D745A" w:rsidP="000D745A">
            <w:pPr>
              <w:pStyle w:val="NoSpacing"/>
              <w:rPr>
                <w:sz w:val="20"/>
              </w:rPr>
            </w:pPr>
            <w:r w:rsidRPr="000D745A">
              <w:rPr>
                <w:sz w:val="20"/>
              </w:rPr>
              <w:t>0.51 sec</w:t>
            </w:r>
          </w:p>
          <w:p w14:paraId="17530367" w14:textId="77777777" w:rsidR="000D745A" w:rsidRPr="000D745A" w:rsidRDefault="000D745A" w:rsidP="000D745A">
            <w:pPr>
              <w:pStyle w:val="NoSpacing"/>
              <w:rPr>
                <w:b/>
                <w:sz w:val="20"/>
              </w:rPr>
            </w:pPr>
            <w:r w:rsidRPr="000D745A">
              <w:rPr>
                <w:b/>
                <w:sz w:val="20"/>
              </w:rPr>
              <w:t>1.43%</w:t>
            </w:r>
          </w:p>
          <w:p w14:paraId="66B63A57" w14:textId="77777777" w:rsidR="000D745A" w:rsidRPr="000D745A" w:rsidRDefault="000D745A" w:rsidP="000D745A">
            <w:pPr>
              <w:pStyle w:val="NoSpacing"/>
              <w:rPr>
                <w:sz w:val="20"/>
              </w:rPr>
            </w:pPr>
            <w:r w:rsidRPr="000D745A">
              <w:rPr>
                <w:sz w:val="20"/>
              </w:rPr>
              <w:t>{6.12%}</w:t>
            </w:r>
          </w:p>
        </w:tc>
        <w:tc>
          <w:tcPr>
            <w:tcW w:w="1115" w:type="dxa"/>
            <w:tcBorders>
              <w:top w:val="single" w:sz="4" w:space="0" w:color="auto"/>
              <w:left w:val="nil"/>
              <w:bottom w:val="single" w:sz="4" w:space="0" w:color="auto"/>
              <w:right w:val="nil"/>
            </w:tcBorders>
          </w:tcPr>
          <w:p w14:paraId="77E91716" w14:textId="77777777" w:rsidR="000D745A" w:rsidRPr="000D745A" w:rsidRDefault="000D745A" w:rsidP="000D745A">
            <w:pPr>
              <w:pStyle w:val="NoSpacing"/>
              <w:rPr>
                <w:b/>
                <w:sz w:val="20"/>
              </w:rPr>
            </w:pPr>
            <w:r w:rsidRPr="000D745A">
              <w:rPr>
                <w:b/>
                <w:sz w:val="20"/>
              </w:rPr>
              <w:t>426</w:t>
            </w:r>
          </w:p>
          <w:p w14:paraId="44278E05" w14:textId="77777777" w:rsidR="000D745A" w:rsidRPr="000D745A" w:rsidRDefault="000D745A" w:rsidP="000D745A">
            <w:pPr>
              <w:pStyle w:val="NoSpacing"/>
              <w:rPr>
                <w:sz w:val="20"/>
              </w:rPr>
            </w:pPr>
            <w:r w:rsidRPr="000D745A">
              <w:rPr>
                <w:sz w:val="20"/>
              </w:rPr>
              <w:t>(430.00)</w:t>
            </w:r>
          </w:p>
          <w:p w14:paraId="3C80265D" w14:textId="77777777" w:rsidR="000D745A" w:rsidRPr="000D745A" w:rsidRDefault="000D745A" w:rsidP="000D745A">
            <w:pPr>
              <w:pStyle w:val="NoSpacing"/>
              <w:rPr>
                <w:sz w:val="20"/>
              </w:rPr>
            </w:pPr>
            <w:r w:rsidRPr="000D745A">
              <w:rPr>
                <w:sz w:val="20"/>
              </w:rPr>
              <w:t>[49]</w:t>
            </w:r>
          </w:p>
          <w:p w14:paraId="1B4CA1BE" w14:textId="77777777" w:rsidR="000D745A" w:rsidRPr="000D745A" w:rsidRDefault="000D745A" w:rsidP="000D745A">
            <w:pPr>
              <w:pStyle w:val="NoSpacing"/>
              <w:rPr>
                <w:sz w:val="20"/>
              </w:rPr>
            </w:pPr>
            <w:r w:rsidRPr="000D745A">
              <w:rPr>
                <w:sz w:val="20"/>
              </w:rPr>
              <w:t>0.24 sec</w:t>
            </w:r>
          </w:p>
          <w:p w14:paraId="65E5B556" w14:textId="77777777" w:rsidR="000D745A" w:rsidRPr="000D745A" w:rsidRDefault="000D745A" w:rsidP="000D745A">
            <w:pPr>
              <w:pStyle w:val="NoSpacing"/>
              <w:rPr>
                <w:b/>
                <w:sz w:val="20"/>
              </w:rPr>
            </w:pPr>
            <w:r w:rsidRPr="000D745A">
              <w:rPr>
                <w:b/>
                <w:sz w:val="20"/>
              </w:rPr>
              <w:t>0.94%</w:t>
            </w:r>
          </w:p>
          <w:p w14:paraId="386A90BD" w14:textId="77777777" w:rsidR="000D745A" w:rsidRPr="000D745A" w:rsidRDefault="000D745A" w:rsidP="000D745A">
            <w:pPr>
              <w:pStyle w:val="NoSpacing"/>
              <w:rPr>
                <w:sz w:val="20"/>
              </w:rPr>
            </w:pPr>
            <w:r w:rsidRPr="000D745A">
              <w:rPr>
                <w:sz w:val="20"/>
              </w:rPr>
              <w:t>{1.97%}</w:t>
            </w:r>
          </w:p>
        </w:tc>
        <w:tc>
          <w:tcPr>
            <w:tcW w:w="1116" w:type="dxa"/>
            <w:tcBorders>
              <w:top w:val="single" w:sz="4" w:space="0" w:color="auto"/>
              <w:left w:val="nil"/>
              <w:bottom w:val="single" w:sz="4" w:space="0" w:color="auto"/>
              <w:right w:val="nil"/>
            </w:tcBorders>
          </w:tcPr>
          <w:p w14:paraId="6B3F7D19" w14:textId="77777777" w:rsidR="000D745A" w:rsidRPr="000D745A" w:rsidRDefault="000D745A" w:rsidP="000D745A">
            <w:pPr>
              <w:pStyle w:val="NoSpacing"/>
              <w:rPr>
                <w:sz w:val="20"/>
              </w:rPr>
            </w:pPr>
            <w:r w:rsidRPr="000D745A">
              <w:rPr>
                <w:sz w:val="20"/>
              </w:rPr>
              <w:t>427.00</w:t>
            </w:r>
          </w:p>
          <w:p w14:paraId="7DAF0B22" w14:textId="77777777" w:rsidR="000D745A" w:rsidRPr="000D745A" w:rsidRDefault="000D745A" w:rsidP="000D745A">
            <w:pPr>
              <w:pStyle w:val="NoSpacing"/>
              <w:rPr>
                <w:sz w:val="20"/>
              </w:rPr>
            </w:pPr>
            <w:r w:rsidRPr="000D745A">
              <w:rPr>
                <w:sz w:val="20"/>
              </w:rPr>
              <w:t>(430.40)</w:t>
            </w:r>
          </w:p>
          <w:p w14:paraId="3F4B1C80" w14:textId="77777777" w:rsidR="000D745A" w:rsidRPr="000D745A" w:rsidRDefault="000D745A" w:rsidP="000D745A">
            <w:pPr>
              <w:pStyle w:val="NoSpacing"/>
              <w:rPr>
                <w:sz w:val="20"/>
              </w:rPr>
            </w:pPr>
            <w:r w:rsidRPr="000D745A">
              <w:rPr>
                <w:sz w:val="20"/>
              </w:rPr>
              <w:t>[194]</w:t>
            </w:r>
          </w:p>
          <w:p w14:paraId="3F912BCC" w14:textId="77777777" w:rsidR="000D745A" w:rsidRPr="000D745A" w:rsidRDefault="000D745A" w:rsidP="000D745A">
            <w:pPr>
              <w:pStyle w:val="NoSpacing"/>
              <w:rPr>
                <w:sz w:val="20"/>
              </w:rPr>
            </w:pPr>
            <w:r w:rsidRPr="000D745A">
              <w:rPr>
                <w:sz w:val="20"/>
              </w:rPr>
              <w:t>0.64 sec</w:t>
            </w:r>
          </w:p>
          <w:p w14:paraId="3F4A0E05" w14:textId="77777777" w:rsidR="000D745A" w:rsidRPr="000D745A" w:rsidRDefault="000D745A" w:rsidP="000D745A">
            <w:pPr>
              <w:pStyle w:val="NoSpacing"/>
              <w:rPr>
                <w:b/>
                <w:sz w:val="20"/>
              </w:rPr>
            </w:pPr>
            <w:r w:rsidRPr="000D745A">
              <w:rPr>
                <w:b/>
                <w:sz w:val="20"/>
              </w:rPr>
              <w:t>1.03%</w:t>
            </w:r>
          </w:p>
          <w:p w14:paraId="1708B8A6" w14:textId="77777777" w:rsidR="000D745A" w:rsidRPr="000D745A" w:rsidRDefault="000D745A" w:rsidP="000D745A">
            <w:pPr>
              <w:pStyle w:val="NoSpacing"/>
              <w:rPr>
                <w:sz w:val="20"/>
              </w:rPr>
            </w:pPr>
            <w:r w:rsidRPr="000D745A">
              <w:rPr>
                <w:sz w:val="20"/>
              </w:rPr>
              <w:t>{1.64%}</w:t>
            </w:r>
          </w:p>
        </w:tc>
        <w:tc>
          <w:tcPr>
            <w:tcW w:w="1116" w:type="dxa"/>
            <w:tcBorders>
              <w:top w:val="single" w:sz="4" w:space="0" w:color="auto"/>
              <w:left w:val="nil"/>
              <w:bottom w:val="single" w:sz="4" w:space="0" w:color="auto"/>
              <w:right w:val="nil"/>
            </w:tcBorders>
          </w:tcPr>
          <w:p w14:paraId="44A0822F" w14:textId="77777777" w:rsidR="000D745A" w:rsidRPr="000D745A" w:rsidRDefault="000D745A" w:rsidP="000D745A">
            <w:pPr>
              <w:pStyle w:val="NoSpacing"/>
              <w:rPr>
                <w:b/>
                <w:sz w:val="20"/>
              </w:rPr>
            </w:pPr>
            <w:r w:rsidRPr="000D745A">
              <w:rPr>
                <w:b/>
                <w:sz w:val="20"/>
              </w:rPr>
              <w:t>426</w:t>
            </w:r>
          </w:p>
          <w:p w14:paraId="5CAF22A9" w14:textId="77777777" w:rsidR="000D745A" w:rsidRPr="008D397C" w:rsidRDefault="000D745A" w:rsidP="000D745A">
            <w:pPr>
              <w:pStyle w:val="NoSpacing"/>
              <w:rPr>
                <w:b/>
                <w:sz w:val="20"/>
              </w:rPr>
            </w:pPr>
            <w:r w:rsidRPr="008D397C">
              <w:rPr>
                <w:b/>
                <w:sz w:val="20"/>
              </w:rPr>
              <w:t>(426.80)</w:t>
            </w:r>
          </w:p>
          <w:p w14:paraId="45D18237" w14:textId="77777777" w:rsidR="000D745A" w:rsidRPr="000D745A" w:rsidRDefault="000D745A" w:rsidP="000D745A">
            <w:pPr>
              <w:pStyle w:val="NoSpacing"/>
              <w:rPr>
                <w:sz w:val="20"/>
              </w:rPr>
            </w:pPr>
            <w:r w:rsidRPr="000D745A">
              <w:rPr>
                <w:sz w:val="20"/>
              </w:rPr>
              <w:t>[215]</w:t>
            </w:r>
          </w:p>
          <w:p w14:paraId="117D4323" w14:textId="77777777" w:rsidR="000D745A" w:rsidRPr="000D745A" w:rsidRDefault="000D745A" w:rsidP="000D745A">
            <w:pPr>
              <w:pStyle w:val="NoSpacing"/>
              <w:rPr>
                <w:sz w:val="20"/>
              </w:rPr>
            </w:pPr>
            <w:r w:rsidRPr="000D745A">
              <w:rPr>
                <w:sz w:val="20"/>
              </w:rPr>
              <w:t>0.74 sec</w:t>
            </w:r>
          </w:p>
          <w:p w14:paraId="0D855050" w14:textId="77777777" w:rsidR="000D745A" w:rsidRPr="000D745A" w:rsidRDefault="000D745A" w:rsidP="000D745A">
            <w:pPr>
              <w:pStyle w:val="NoSpacing"/>
              <w:rPr>
                <w:b/>
                <w:sz w:val="20"/>
              </w:rPr>
            </w:pPr>
            <w:r w:rsidRPr="000D745A">
              <w:rPr>
                <w:b/>
                <w:sz w:val="20"/>
              </w:rPr>
              <w:t>0.19%</w:t>
            </w:r>
          </w:p>
          <w:p w14:paraId="4E66C230" w14:textId="77777777" w:rsidR="000D745A" w:rsidRPr="000D745A" w:rsidRDefault="000D745A" w:rsidP="000D745A">
            <w:pPr>
              <w:pStyle w:val="NoSpacing"/>
              <w:rPr>
                <w:sz w:val="20"/>
              </w:rPr>
            </w:pPr>
            <w:r w:rsidRPr="000D745A">
              <w:rPr>
                <w:sz w:val="20"/>
              </w:rPr>
              <w:t>{0.91%}</w:t>
            </w:r>
          </w:p>
        </w:tc>
        <w:tc>
          <w:tcPr>
            <w:tcW w:w="1116" w:type="dxa"/>
            <w:tcBorders>
              <w:top w:val="single" w:sz="4" w:space="0" w:color="auto"/>
              <w:left w:val="nil"/>
              <w:bottom w:val="single" w:sz="4" w:space="0" w:color="auto"/>
              <w:right w:val="nil"/>
            </w:tcBorders>
          </w:tcPr>
          <w:p w14:paraId="57347CF5" w14:textId="77777777" w:rsidR="000D745A" w:rsidRPr="000D745A" w:rsidRDefault="000D745A" w:rsidP="000D745A">
            <w:pPr>
              <w:pStyle w:val="NoSpacing"/>
              <w:rPr>
                <w:b/>
                <w:sz w:val="20"/>
              </w:rPr>
            </w:pPr>
            <w:r w:rsidRPr="000D745A">
              <w:rPr>
                <w:b/>
                <w:sz w:val="20"/>
              </w:rPr>
              <w:t>426</w:t>
            </w:r>
          </w:p>
          <w:p w14:paraId="13AAB4D3" w14:textId="77777777" w:rsidR="000D745A" w:rsidRPr="000D745A" w:rsidRDefault="000D745A" w:rsidP="000D745A">
            <w:pPr>
              <w:pStyle w:val="NoSpacing"/>
              <w:rPr>
                <w:sz w:val="20"/>
              </w:rPr>
            </w:pPr>
            <w:r w:rsidRPr="000D745A">
              <w:rPr>
                <w:sz w:val="20"/>
              </w:rPr>
              <w:t>(427.80)</w:t>
            </w:r>
          </w:p>
          <w:p w14:paraId="16E7B2C2" w14:textId="77777777" w:rsidR="000D745A" w:rsidRPr="000D745A" w:rsidRDefault="000D745A" w:rsidP="000D745A">
            <w:pPr>
              <w:pStyle w:val="NoSpacing"/>
              <w:rPr>
                <w:sz w:val="20"/>
              </w:rPr>
            </w:pPr>
            <w:r w:rsidRPr="000D745A">
              <w:rPr>
                <w:sz w:val="20"/>
              </w:rPr>
              <w:t>[129]</w:t>
            </w:r>
          </w:p>
          <w:p w14:paraId="51C1877B" w14:textId="77777777" w:rsidR="000D745A" w:rsidRPr="000D745A" w:rsidRDefault="000D745A" w:rsidP="000D745A">
            <w:pPr>
              <w:pStyle w:val="NoSpacing"/>
              <w:rPr>
                <w:sz w:val="20"/>
              </w:rPr>
            </w:pPr>
            <w:r w:rsidRPr="000D745A">
              <w:rPr>
                <w:sz w:val="20"/>
              </w:rPr>
              <w:t>0.79 sec</w:t>
            </w:r>
          </w:p>
          <w:p w14:paraId="08774CB5" w14:textId="77777777" w:rsidR="000D745A" w:rsidRPr="000D745A" w:rsidRDefault="000D745A" w:rsidP="000D745A">
            <w:pPr>
              <w:pStyle w:val="NoSpacing"/>
              <w:rPr>
                <w:b/>
                <w:sz w:val="20"/>
              </w:rPr>
            </w:pPr>
            <w:r w:rsidRPr="000D745A">
              <w:rPr>
                <w:b/>
                <w:sz w:val="20"/>
              </w:rPr>
              <w:t>0.42%</w:t>
            </w:r>
          </w:p>
          <w:p w14:paraId="63C6791E" w14:textId="77777777" w:rsidR="000D745A" w:rsidRPr="000D745A" w:rsidRDefault="000D745A" w:rsidP="000D745A">
            <w:pPr>
              <w:pStyle w:val="NoSpacing"/>
              <w:rPr>
                <w:sz w:val="20"/>
              </w:rPr>
            </w:pPr>
            <w:r w:rsidRPr="000D745A">
              <w:rPr>
                <w:sz w:val="20"/>
              </w:rPr>
              <w:t>{1.22%}</w:t>
            </w:r>
          </w:p>
        </w:tc>
        <w:tc>
          <w:tcPr>
            <w:tcW w:w="998" w:type="dxa"/>
            <w:tcBorders>
              <w:top w:val="single" w:sz="4" w:space="0" w:color="auto"/>
              <w:left w:val="nil"/>
              <w:bottom w:val="single" w:sz="4" w:space="0" w:color="auto"/>
              <w:right w:val="nil"/>
            </w:tcBorders>
          </w:tcPr>
          <w:p w14:paraId="50216B09" w14:textId="77777777" w:rsidR="000D745A" w:rsidRPr="000D745A" w:rsidRDefault="000D745A" w:rsidP="000D745A">
            <w:pPr>
              <w:pStyle w:val="NoSpacing"/>
              <w:rPr>
                <w:sz w:val="20"/>
              </w:rPr>
            </w:pPr>
            <w:r w:rsidRPr="000D745A">
              <w:rPr>
                <w:sz w:val="20"/>
              </w:rPr>
              <w:t>434.00</w:t>
            </w:r>
          </w:p>
          <w:p w14:paraId="2D140AC4" w14:textId="77777777" w:rsidR="000D745A" w:rsidRPr="000D745A" w:rsidRDefault="000D745A" w:rsidP="000D745A">
            <w:pPr>
              <w:pStyle w:val="NoSpacing"/>
              <w:rPr>
                <w:sz w:val="20"/>
              </w:rPr>
            </w:pPr>
            <w:r w:rsidRPr="000D745A">
              <w:rPr>
                <w:sz w:val="20"/>
              </w:rPr>
              <w:t>(438.30)</w:t>
            </w:r>
          </w:p>
          <w:p w14:paraId="74EDDA84" w14:textId="77777777" w:rsidR="000D745A" w:rsidRPr="000D745A" w:rsidRDefault="000D745A" w:rsidP="000D745A">
            <w:pPr>
              <w:pStyle w:val="NoSpacing"/>
              <w:rPr>
                <w:sz w:val="20"/>
              </w:rPr>
            </w:pPr>
            <w:r w:rsidRPr="000D745A">
              <w:rPr>
                <w:sz w:val="20"/>
              </w:rPr>
              <w:t>[1236]</w:t>
            </w:r>
          </w:p>
          <w:p w14:paraId="63E4E792" w14:textId="77777777" w:rsidR="000D745A" w:rsidRPr="000D745A" w:rsidRDefault="000D745A" w:rsidP="000D745A">
            <w:pPr>
              <w:pStyle w:val="NoSpacing"/>
              <w:rPr>
                <w:sz w:val="20"/>
              </w:rPr>
            </w:pPr>
            <w:r w:rsidRPr="000D745A">
              <w:rPr>
                <w:sz w:val="20"/>
              </w:rPr>
              <w:t>1.27 sec</w:t>
            </w:r>
          </w:p>
          <w:p w14:paraId="5F94C259" w14:textId="77777777" w:rsidR="000D745A" w:rsidRPr="000D745A" w:rsidRDefault="000D745A" w:rsidP="000D745A">
            <w:pPr>
              <w:pStyle w:val="NoSpacing"/>
              <w:rPr>
                <w:b/>
                <w:sz w:val="20"/>
              </w:rPr>
            </w:pPr>
            <w:r w:rsidRPr="000D745A">
              <w:rPr>
                <w:b/>
                <w:sz w:val="20"/>
              </w:rPr>
              <w:t>2.89%</w:t>
            </w:r>
          </w:p>
          <w:p w14:paraId="68F0C944" w14:textId="77777777" w:rsidR="000D745A" w:rsidRPr="000D745A" w:rsidRDefault="000D745A" w:rsidP="000D745A">
            <w:pPr>
              <w:pStyle w:val="NoSpacing"/>
              <w:rPr>
                <w:sz w:val="20"/>
              </w:rPr>
            </w:pPr>
            <w:r w:rsidRPr="000D745A">
              <w:rPr>
                <w:sz w:val="20"/>
              </w:rPr>
              <w:t>{4.74%}</w:t>
            </w:r>
          </w:p>
        </w:tc>
        <w:tc>
          <w:tcPr>
            <w:tcW w:w="1030" w:type="dxa"/>
            <w:tcBorders>
              <w:top w:val="single" w:sz="4" w:space="0" w:color="auto"/>
              <w:left w:val="nil"/>
              <w:bottom w:val="single" w:sz="4" w:space="0" w:color="auto"/>
              <w:right w:val="nil"/>
            </w:tcBorders>
          </w:tcPr>
          <w:p w14:paraId="786615FC" w14:textId="77777777" w:rsidR="000D745A" w:rsidRPr="000D745A" w:rsidRDefault="000D745A" w:rsidP="000D745A">
            <w:pPr>
              <w:pStyle w:val="NoSpacing"/>
              <w:rPr>
                <w:sz w:val="20"/>
              </w:rPr>
            </w:pPr>
            <w:r w:rsidRPr="000D745A">
              <w:rPr>
                <w:sz w:val="20"/>
              </w:rPr>
              <w:t>426</w:t>
            </w:r>
          </w:p>
        </w:tc>
      </w:tr>
      <w:tr w:rsidR="000D745A" w:rsidRPr="000D745A" w14:paraId="7166297D" w14:textId="77777777" w:rsidTr="003C655E">
        <w:tc>
          <w:tcPr>
            <w:tcW w:w="1039" w:type="dxa"/>
            <w:tcBorders>
              <w:top w:val="single" w:sz="4" w:space="0" w:color="auto"/>
              <w:bottom w:val="single" w:sz="4" w:space="0" w:color="auto"/>
            </w:tcBorders>
          </w:tcPr>
          <w:p w14:paraId="12CCF29C" w14:textId="77777777" w:rsidR="000D745A" w:rsidRPr="008C1A50" w:rsidRDefault="000D745A" w:rsidP="000D745A">
            <w:pPr>
              <w:pStyle w:val="NoSpacing"/>
              <w:rPr>
                <w:sz w:val="20"/>
              </w:rPr>
            </w:pPr>
            <w:r w:rsidRPr="008C1A50">
              <w:rPr>
                <w:sz w:val="20"/>
              </w:rPr>
              <w:t>Berlin52</w:t>
            </w:r>
          </w:p>
        </w:tc>
        <w:tc>
          <w:tcPr>
            <w:tcW w:w="1077" w:type="dxa"/>
            <w:tcBorders>
              <w:top w:val="single" w:sz="4" w:space="0" w:color="auto"/>
              <w:bottom w:val="single" w:sz="4" w:space="0" w:color="auto"/>
            </w:tcBorders>
          </w:tcPr>
          <w:p w14:paraId="5B8412D4" w14:textId="77777777" w:rsidR="000D745A" w:rsidRPr="000D745A" w:rsidRDefault="000D745A" w:rsidP="000D745A">
            <w:pPr>
              <w:pStyle w:val="NoSpacing"/>
              <w:rPr>
                <w:b/>
                <w:sz w:val="20"/>
              </w:rPr>
            </w:pPr>
            <w:r w:rsidRPr="000D745A">
              <w:rPr>
                <w:b/>
                <w:sz w:val="20"/>
              </w:rPr>
              <w:t>7542</w:t>
            </w:r>
          </w:p>
          <w:p w14:paraId="74D325C8" w14:textId="77777777" w:rsidR="000D745A" w:rsidRPr="000D745A" w:rsidRDefault="000D745A" w:rsidP="000D745A">
            <w:pPr>
              <w:pStyle w:val="NoSpacing"/>
              <w:rPr>
                <w:sz w:val="20"/>
              </w:rPr>
            </w:pPr>
            <w:r w:rsidRPr="000D745A">
              <w:rPr>
                <w:sz w:val="20"/>
              </w:rPr>
              <w:t>(7587.30)</w:t>
            </w:r>
          </w:p>
          <w:p w14:paraId="635D5088" w14:textId="77777777" w:rsidR="000D745A" w:rsidRPr="000D745A" w:rsidRDefault="000D745A" w:rsidP="000D745A">
            <w:pPr>
              <w:pStyle w:val="NoSpacing"/>
              <w:rPr>
                <w:sz w:val="20"/>
              </w:rPr>
            </w:pPr>
            <w:r w:rsidRPr="000D745A">
              <w:rPr>
                <w:sz w:val="20"/>
              </w:rPr>
              <w:t>[173]</w:t>
            </w:r>
          </w:p>
          <w:p w14:paraId="0DE75A62" w14:textId="77777777" w:rsidR="000D745A" w:rsidRPr="000D745A" w:rsidRDefault="000D745A" w:rsidP="000D745A">
            <w:pPr>
              <w:pStyle w:val="NoSpacing"/>
              <w:rPr>
                <w:sz w:val="20"/>
              </w:rPr>
            </w:pPr>
            <w:r w:rsidRPr="000D745A">
              <w:rPr>
                <w:sz w:val="20"/>
              </w:rPr>
              <w:t>0.35 sec</w:t>
            </w:r>
          </w:p>
          <w:p w14:paraId="7F83276E" w14:textId="77777777" w:rsidR="000D745A" w:rsidRPr="000D745A" w:rsidRDefault="000D745A" w:rsidP="000D745A">
            <w:pPr>
              <w:pStyle w:val="NoSpacing"/>
              <w:rPr>
                <w:b/>
                <w:sz w:val="20"/>
              </w:rPr>
            </w:pPr>
            <w:r w:rsidRPr="000D745A">
              <w:rPr>
                <w:b/>
                <w:sz w:val="20"/>
              </w:rPr>
              <w:t>0.60%</w:t>
            </w:r>
          </w:p>
          <w:p w14:paraId="658CB240" w14:textId="77777777" w:rsidR="000D745A" w:rsidRPr="000D745A" w:rsidRDefault="000D745A" w:rsidP="000D745A">
            <w:pPr>
              <w:pStyle w:val="NoSpacing"/>
              <w:rPr>
                <w:sz w:val="20"/>
              </w:rPr>
            </w:pPr>
            <w:r w:rsidRPr="000D745A">
              <w:rPr>
                <w:sz w:val="20"/>
              </w:rPr>
              <w:t>{2.19%}</w:t>
            </w:r>
          </w:p>
        </w:tc>
        <w:tc>
          <w:tcPr>
            <w:tcW w:w="1115" w:type="dxa"/>
            <w:tcBorders>
              <w:top w:val="single" w:sz="4" w:space="0" w:color="auto"/>
              <w:bottom w:val="single" w:sz="4" w:space="0" w:color="auto"/>
            </w:tcBorders>
          </w:tcPr>
          <w:p w14:paraId="619F34DD" w14:textId="77777777" w:rsidR="000D745A" w:rsidRPr="000D745A" w:rsidRDefault="000D745A" w:rsidP="000D745A">
            <w:pPr>
              <w:pStyle w:val="NoSpacing"/>
              <w:rPr>
                <w:b/>
                <w:sz w:val="20"/>
              </w:rPr>
            </w:pPr>
            <w:r w:rsidRPr="000D745A">
              <w:rPr>
                <w:b/>
                <w:sz w:val="20"/>
              </w:rPr>
              <w:t>7542</w:t>
            </w:r>
          </w:p>
          <w:p w14:paraId="33BBE68A" w14:textId="77777777" w:rsidR="000D745A" w:rsidRPr="000D745A" w:rsidRDefault="000D745A" w:rsidP="000D745A">
            <w:pPr>
              <w:pStyle w:val="NoSpacing"/>
              <w:rPr>
                <w:sz w:val="20"/>
              </w:rPr>
            </w:pPr>
            <w:r w:rsidRPr="000D745A">
              <w:rPr>
                <w:sz w:val="20"/>
              </w:rPr>
              <w:t>(7621.60)</w:t>
            </w:r>
          </w:p>
          <w:p w14:paraId="4A881752" w14:textId="77777777" w:rsidR="000D745A" w:rsidRPr="000D745A" w:rsidRDefault="000D745A" w:rsidP="000D745A">
            <w:pPr>
              <w:pStyle w:val="NoSpacing"/>
              <w:rPr>
                <w:sz w:val="20"/>
              </w:rPr>
            </w:pPr>
            <w:r w:rsidRPr="000D745A">
              <w:rPr>
                <w:sz w:val="20"/>
              </w:rPr>
              <w:t>[17]</w:t>
            </w:r>
          </w:p>
          <w:p w14:paraId="61F380CD" w14:textId="77777777" w:rsidR="000D745A" w:rsidRPr="000D745A" w:rsidRDefault="000D745A" w:rsidP="000D745A">
            <w:pPr>
              <w:pStyle w:val="NoSpacing"/>
              <w:rPr>
                <w:sz w:val="20"/>
              </w:rPr>
            </w:pPr>
            <w:r w:rsidRPr="000D745A">
              <w:rPr>
                <w:sz w:val="20"/>
              </w:rPr>
              <w:t>0.04 sec</w:t>
            </w:r>
          </w:p>
          <w:p w14:paraId="55A11469" w14:textId="77777777" w:rsidR="000D745A" w:rsidRPr="000D745A" w:rsidRDefault="000D745A" w:rsidP="000D745A">
            <w:pPr>
              <w:pStyle w:val="NoSpacing"/>
              <w:rPr>
                <w:b/>
                <w:sz w:val="20"/>
              </w:rPr>
            </w:pPr>
            <w:r w:rsidRPr="000D745A">
              <w:rPr>
                <w:b/>
                <w:sz w:val="20"/>
              </w:rPr>
              <w:t>1.06%</w:t>
            </w:r>
          </w:p>
          <w:p w14:paraId="1F98D51E" w14:textId="77777777" w:rsidR="000D745A" w:rsidRPr="000D745A" w:rsidRDefault="000D745A" w:rsidP="000D745A">
            <w:pPr>
              <w:pStyle w:val="NoSpacing"/>
              <w:rPr>
                <w:sz w:val="20"/>
              </w:rPr>
            </w:pPr>
            <w:r w:rsidRPr="000D745A">
              <w:rPr>
                <w:sz w:val="20"/>
              </w:rPr>
              <w:t>{1.65%}</w:t>
            </w:r>
          </w:p>
        </w:tc>
        <w:tc>
          <w:tcPr>
            <w:tcW w:w="1116" w:type="dxa"/>
            <w:tcBorders>
              <w:top w:val="single" w:sz="4" w:space="0" w:color="auto"/>
              <w:bottom w:val="single" w:sz="4" w:space="0" w:color="auto"/>
            </w:tcBorders>
          </w:tcPr>
          <w:p w14:paraId="453492A0" w14:textId="77777777" w:rsidR="000D745A" w:rsidRPr="000D745A" w:rsidRDefault="000D745A" w:rsidP="000D745A">
            <w:pPr>
              <w:pStyle w:val="NoSpacing"/>
              <w:rPr>
                <w:b/>
                <w:sz w:val="20"/>
              </w:rPr>
            </w:pPr>
            <w:r w:rsidRPr="000D745A">
              <w:rPr>
                <w:b/>
                <w:sz w:val="20"/>
              </w:rPr>
              <w:t>7542</w:t>
            </w:r>
          </w:p>
          <w:p w14:paraId="0CE9DCD8" w14:textId="77777777" w:rsidR="000D745A" w:rsidRPr="000D745A" w:rsidRDefault="000D745A" w:rsidP="000D745A">
            <w:pPr>
              <w:pStyle w:val="NoSpacing"/>
              <w:rPr>
                <w:sz w:val="20"/>
              </w:rPr>
            </w:pPr>
            <w:r w:rsidRPr="000D745A">
              <w:rPr>
                <w:sz w:val="20"/>
              </w:rPr>
              <w:t>(7736.60)</w:t>
            </w:r>
          </w:p>
          <w:p w14:paraId="02CA0059" w14:textId="77777777" w:rsidR="000D745A" w:rsidRPr="000D745A" w:rsidRDefault="000D745A" w:rsidP="000D745A">
            <w:pPr>
              <w:pStyle w:val="NoSpacing"/>
              <w:rPr>
                <w:sz w:val="20"/>
              </w:rPr>
            </w:pPr>
            <w:r w:rsidRPr="000D745A">
              <w:rPr>
                <w:sz w:val="20"/>
              </w:rPr>
              <w:t>[107]</w:t>
            </w:r>
          </w:p>
          <w:p w14:paraId="1A7BFA73" w14:textId="77777777" w:rsidR="000D745A" w:rsidRPr="000D745A" w:rsidRDefault="000D745A" w:rsidP="000D745A">
            <w:pPr>
              <w:pStyle w:val="NoSpacing"/>
              <w:rPr>
                <w:sz w:val="20"/>
              </w:rPr>
            </w:pPr>
            <w:r w:rsidRPr="000D745A">
              <w:rPr>
                <w:sz w:val="20"/>
              </w:rPr>
              <w:t>0.21 sec</w:t>
            </w:r>
          </w:p>
          <w:p w14:paraId="2143D663" w14:textId="77777777" w:rsidR="000D745A" w:rsidRPr="000D745A" w:rsidRDefault="000D745A" w:rsidP="000D745A">
            <w:pPr>
              <w:pStyle w:val="NoSpacing"/>
              <w:rPr>
                <w:b/>
                <w:sz w:val="20"/>
              </w:rPr>
            </w:pPr>
            <w:r w:rsidRPr="000D745A">
              <w:rPr>
                <w:b/>
                <w:sz w:val="20"/>
              </w:rPr>
              <w:t>2.58%</w:t>
            </w:r>
          </w:p>
          <w:p w14:paraId="42845ED2" w14:textId="77777777" w:rsidR="000D745A" w:rsidRPr="000D745A" w:rsidRDefault="000D745A" w:rsidP="000D745A">
            <w:pPr>
              <w:pStyle w:val="NoSpacing"/>
              <w:rPr>
                <w:sz w:val="20"/>
              </w:rPr>
            </w:pPr>
            <w:r w:rsidRPr="000D745A">
              <w:rPr>
                <w:sz w:val="20"/>
              </w:rPr>
              <w:t>{2.66%}</w:t>
            </w:r>
          </w:p>
        </w:tc>
        <w:tc>
          <w:tcPr>
            <w:tcW w:w="1116" w:type="dxa"/>
            <w:tcBorders>
              <w:top w:val="single" w:sz="4" w:space="0" w:color="auto"/>
              <w:bottom w:val="single" w:sz="4" w:space="0" w:color="auto"/>
            </w:tcBorders>
          </w:tcPr>
          <w:p w14:paraId="6B36635F" w14:textId="77777777" w:rsidR="000D745A" w:rsidRPr="000D745A" w:rsidRDefault="000D745A" w:rsidP="000D745A">
            <w:pPr>
              <w:pStyle w:val="NoSpacing"/>
              <w:rPr>
                <w:b/>
                <w:sz w:val="20"/>
              </w:rPr>
            </w:pPr>
            <w:r w:rsidRPr="000D745A">
              <w:rPr>
                <w:b/>
                <w:sz w:val="20"/>
              </w:rPr>
              <w:t>7542</w:t>
            </w:r>
          </w:p>
          <w:p w14:paraId="208F1F7C" w14:textId="77777777" w:rsidR="000D745A" w:rsidRPr="008D397C" w:rsidRDefault="000D745A" w:rsidP="000D745A">
            <w:pPr>
              <w:pStyle w:val="NoSpacing"/>
              <w:rPr>
                <w:b/>
                <w:sz w:val="20"/>
              </w:rPr>
            </w:pPr>
            <w:r w:rsidRPr="008D397C">
              <w:rPr>
                <w:b/>
                <w:sz w:val="20"/>
              </w:rPr>
              <w:t>(7542.00)</w:t>
            </w:r>
          </w:p>
          <w:p w14:paraId="2DB7A826" w14:textId="77777777" w:rsidR="000D745A" w:rsidRPr="000D745A" w:rsidRDefault="000D745A" w:rsidP="000D745A">
            <w:pPr>
              <w:pStyle w:val="NoSpacing"/>
              <w:rPr>
                <w:sz w:val="20"/>
              </w:rPr>
            </w:pPr>
            <w:r w:rsidRPr="000D745A">
              <w:rPr>
                <w:sz w:val="20"/>
              </w:rPr>
              <w:t>[128]</w:t>
            </w:r>
          </w:p>
          <w:p w14:paraId="79BA73F2" w14:textId="77777777" w:rsidR="000D745A" w:rsidRPr="000D745A" w:rsidRDefault="000D745A" w:rsidP="000D745A">
            <w:pPr>
              <w:pStyle w:val="NoSpacing"/>
              <w:rPr>
                <w:sz w:val="20"/>
              </w:rPr>
            </w:pPr>
            <w:r w:rsidRPr="000D745A">
              <w:rPr>
                <w:sz w:val="20"/>
              </w:rPr>
              <w:t>0.26 sec</w:t>
            </w:r>
          </w:p>
          <w:p w14:paraId="00FF0953" w14:textId="77777777" w:rsidR="000D745A" w:rsidRPr="000D745A" w:rsidRDefault="000D745A" w:rsidP="000D745A">
            <w:pPr>
              <w:pStyle w:val="NoSpacing"/>
              <w:rPr>
                <w:b/>
                <w:sz w:val="20"/>
              </w:rPr>
            </w:pPr>
            <w:r w:rsidRPr="000D745A">
              <w:rPr>
                <w:b/>
                <w:sz w:val="20"/>
              </w:rPr>
              <w:t>0.00%</w:t>
            </w:r>
          </w:p>
          <w:p w14:paraId="531552C0" w14:textId="77777777" w:rsidR="000D745A" w:rsidRPr="000D745A" w:rsidRDefault="000D745A" w:rsidP="000D745A">
            <w:pPr>
              <w:pStyle w:val="NoSpacing"/>
              <w:rPr>
                <w:sz w:val="20"/>
              </w:rPr>
            </w:pPr>
            <w:r w:rsidRPr="000D745A">
              <w:rPr>
                <w:sz w:val="20"/>
              </w:rPr>
              <w:t>{0.23%}</w:t>
            </w:r>
          </w:p>
        </w:tc>
        <w:tc>
          <w:tcPr>
            <w:tcW w:w="1116" w:type="dxa"/>
            <w:tcBorders>
              <w:top w:val="single" w:sz="4" w:space="0" w:color="auto"/>
              <w:bottom w:val="single" w:sz="4" w:space="0" w:color="auto"/>
            </w:tcBorders>
          </w:tcPr>
          <w:p w14:paraId="74145FEC" w14:textId="77777777" w:rsidR="000D745A" w:rsidRPr="000D745A" w:rsidRDefault="000D745A" w:rsidP="000D745A">
            <w:pPr>
              <w:pStyle w:val="NoSpacing"/>
              <w:rPr>
                <w:b/>
                <w:sz w:val="20"/>
              </w:rPr>
            </w:pPr>
            <w:r w:rsidRPr="000D745A">
              <w:rPr>
                <w:b/>
                <w:sz w:val="20"/>
              </w:rPr>
              <w:t>7542</w:t>
            </w:r>
          </w:p>
          <w:p w14:paraId="4CB0D3AD" w14:textId="77777777" w:rsidR="000D745A" w:rsidRPr="000D745A" w:rsidRDefault="000D745A" w:rsidP="000D745A">
            <w:pPr>
              <w:pStyle w:val="NoSpacing"/>
              <w:rPr>
                <w:sz w:val="20"/>
              </w:rPr>
            </w:pPr>
            <w:r w:rsidRPr="000D745A">
              <w:rPr>
                <w:sz w:val="20"/>
              </w:rPr>
              <w:t>(7634.60)</w:t>
            </w:r>
          </w:p>
          <w:p w14:paraId="36B55FC0" w14:textId="77777777" w:rsidR="000D745A" w:rsidRPr="000D745A" w:rsidRDefault="000D745A" w:rsidP="000D745A">
            <w:pPr>
              <w:pStyle w:val="NoSpacing"/>
              <w:rPr>
                <w:sz w:val="20"/>
              </w:rPr>
            </w:pPr>
            <w:r w:rsidRPr="000D745A">
              <w:rPr>
                <w:sz w:val="20"/>
              </w:rPr>
              <w:t>[109]</w:t>
            </w:r>
          </w:p>
          <w:p w14:paraId="672722A9" w14:textId="77777777" w:rsidR="000D745A" w:rsidRPr="000D745A" w:rsidRDefault="000D745A" w:rsidP="000D745A">
            <w:pPr>
              <w:pStyle w:val="NoSpacing"/>
              <w:rPr>
                <w:sz w:val="20"/>
              </w:rPr>
            </w:pPr>
            <w:r w:rsidRPr="000D745A">
              <w:rPr>
                <w:sz w:val="20"/>
              </w:rPr>
              <w:t>0.46 sec</w:t>
            </w:r>
          </w:p>
          <w:p w14:paraId="6369AC65" w14:textId="77777777" w:rsidR="000D745A" w:rsidRPr="000D745A" w:rsidRDefault="000D745A" w:rsidP="000D745A">
            <w:pPr>
              <w:pStyle w:val="NoSpacing"/>
              <w:rPr>
                <w:b/>
                <w:sz w:val="20"/>
              </w:rPr>
            </w:pPr>
            <w:r w:rsidRPr="000D745A">
              <w:rPr>
                <w:b/>
                <w:sz w:val="20"/>
              </w:rPr>
              <w:t>1.23%</w:t>
            </w:r>
          </w:p>
          <w:p w14:paraId="68079A52" w14:textId="77777777" w:rsidR="000D745A" w:rsidRPr="000D745A" w:rsidRDefault="000D745A" w:rsidP="000D745A">
            <w:pPr>
              <w:pStyle w:val="NoSpacing"/>
              <w:rPr>
                <w:sz w:val="20"/>
              </w:rPr>
            </w:pPr>
            <w:r w:rsidRPr="000D745A">
              <w:rPr>
                <w:sz w:val="20"/>
              </w:rPr>
              <w:t>{1.45%}</w:t>
            </w:r>
          </w:p>
        </w:tc>
        <w:tc>
          <w:tcPr>
            <w:tcW w:w="998" w:type="dxa"/>
            <w:tcBorders>
              <w:top w:val="single" w:sz="4" w:space="0" w:color="auto"/>
              <w:bottom w:val="single" w:sz="4" w:space="0" w:color="auto"/>
            </w:tcBorders>
          </w:tcPr>
          <w:p w14:paraId="06B830C2" w14:textId="77777777" w:rsidR="000D745A" w:rsidRPr="000D745A" w:rsidRDefault="000D745A" w:rsidP="000D745A">
            <w:pPr>
              <w:pStyle w:val="NoSpacing"/>
              <w:rPr>
                <w:b/>
                <w:sz w:val="20"/>
              </w:rPr>
            </w:pPr>
            <w:r w:rsidRPr="000D745A">
              <w:rPr>
                <w:b/>
                <w:sz w:val="20"/>
              </w:rPr>
              <w:t>7542</w:t>
            </w:r>
          </w:p>
          <w:p w14:paraId="63332458" w14:textId="77777777" w:rsidR="000D745A" w:rsidRPr="000D745A" w:rsidRDefault="000D745A" w:rsidP="000D745A">
            <w:pPr>
              <w:pStyle w:val="NoSpacing"/>
              <w:rPr>
                <w:sz w:val="20"/>
              </w:rPr>
            </w:pPr>
            <w:r w:rsidRPr="000D745A">
              <w:rPr>
                <w:sz w:val="20"/>
              </w:rPr>
              <w:t>(7740.40)</w:t>
            </w:r>
          </w:p>
          <w:p w14:paraId="3C0621B4" w14:textId="77777777" w:rsidR="000D745A" w:rsidRPr="000D745A" w:rsidRDefault="000D745A" w:rsidP="000D745A">
            <w:pPr>
              <w:pStyle w:val="NoSpacing"/>
              <w:rPr>
                <w:sz w:val="20"/>
              </w:rPr>
            </w:pPr>
            <w:r w:rsidRPr="000D745A">
              <w:rPr>
                <w:sz w:val="20"/>
              </w:rPr>
              <w:t>[1088]</w:t>
            </w:r>
          </w:p>
          <w:p w14:paraId="5247D925" w14:textId="77777777" w:rsidR="000D745A" w:rsidRPr="000D745A" w:rsidRDefault="000D745A" w:rsidP="000D745A">
            <w:pPr>
              <w:pStyle w:val="NoSpacing"/>
              <w:rPr>
                <w:sz w:val="20"/>
              </w:rPr>
            </w:pPr>
            <w:r w:rsidRPr="000D745A">
              <w:rPr>
                <w:sz w:val="20"/>
              </w:rPr>
              <w:t>0.82 sec</w:t>
            </w:r>
          </w:p>
          <w:p w14:paraId="296249B8" w14:textId="77777777" w:rsidR="000D745A" w:rsidRPr="000D745A" w:rsidRDefault="000D745A" w:rsidP="000D745A">
            <w:pPr>
              <w:pStyle w:val="NoSpacing"/>
              <w:rPr>
                <w:b/>
                <w:sz w:val="20"/>
              </w:rPr>
            </w:pPr>
            <w:r w:rsidRPr="000D745A">
              <w:rPr>
                <w:b/>
                <w:sz w:val="20"/>
              </w:rPr>
              <w:t>2.63%</w:t>
            </w:r>
          </w:p>
          <w:p w14:paraId="3AB2D330" w14:textId="77777777" w:rsidR="000D745A" w:rsidRPr="000D745A" w:rsidRDefault="000D745A" w:rsidP="000D745A">
            <w:pPr>
              <w:pStyle w:val="NoSpacing"/>
              <w:rPr>
                <w:sz w:val="20"/>
              </w:rPr>
            </w:pPr>
            <w:r w:rsidRPr="000D745A">
              <w:rPr>
                <w:sz w:val="20"/>
              </w:rPr>
              <w:t>{5.70%}</w:t>
            </w:r>
          </w:p>
        </w:tc>
        <w:tc>
          <w:tcPr>
            <w:tcW w:w="1030" w:type="dxa"/>
            <w:tcBorders>
              <w:top w:val="single" w:sz="4" w:space="0" w:color="auto"/>
              <w:bottom w:val="single" w:sz="4" w:space="0" w:color="auto"/>
            </w:tcBorders>
          </w:tcPr>
          <w:p w14:paraId="795CACE1" w14:textId="77777777" w:rsidR="000D745A" w:rsidRPr="000D745A" w:rsidRDefault="000D745A" w:rsidP="000D745A">
            <w:pPr>
              <w:pStyle w:val="NoSpacing"/>
              <w:rPr>
                <w:sz w:val="20"/>
              </w:rPr>
            </w:pPr>
            <w:r w:rsidRPr="000D745A">
              <w:rPr>
                <w:sz w:val="20"/>
              </w:rPr>
              <w:t>7542</w:t>
            </w:r>
          </w:p>
          <w:p w14:paraId="736128C6" w14:textId="77777777" w:rsidR="000D745A" w:rsidRPr="000D745A" w:rsidRDefault="000D745A" w:rsidP="000D745A">
            <w:pPr>
              <w:pStyle w:val="NoSpacing"/>
              <w:rPr>
                <w:sz w:val="20"/>
              </w:rPr>
            </w:pPr>
          </w:p>
        </w:tc>
      </w:tr>
      <w:tr w:rsidR="000D745A" w:rsidRPr="000D745A" w14:paraId="539CB2ED" w14:textId="77777777" w:rsidTr="003C655E">
        <w:tc>
          <w:tcPr>
            <w:tcW w:w="1039" w:type="dxa"/>
            <w:tcBorders>
              <w:top w:val="single" w:sz="4" w:space="0" w:color="auto"/>
              <w:bottom w:val="single" w:sz="4" w:space="0" w:color="auto"/>
            </w:tcBorders>
          </w:tcPr>
          <w:p w14:paraId="7752A076" w14:textId="77777777" w:rsidR="000D745A" w:rsidRPr="008C1A50" w:rsidRDefault="000D745A" w:rsidP="000D745A">
            <w:pPr>
              <w:pStyle w:val="NoSpacing"/>
              <w:rPr>
                <w:sz w:val="20"/>
              </w:rPr>
            </w:pPr>
            <w:r w:rsidRPr="008C1A50">
              <w:rPr>
                <w:sz w:val="20"/>
              </w:rPr>
              <w:t>Eili101</w:t>
            </w:r>
          </w:p>
        </w:tc>
        <w:tc>
          <w:tcPr>
            <w:tcW w:w="1077" w:type="dxa"/>
            <w:tcBorders>
              <w:top w:val="single" w:sz="4" w:space="0" w:color="auto"/>
              <w:bottom w:val="single" w:sz="4" w:space="0" w:color="auto"/>
            </w:tcBorders>
          </w:tcPr>
          <w:p w14:paraId="37E2B90B" w14:textId="77777777" w:rsidR="000D745A" w:rsidRPr="000D745A" w:rsidRDefault="000D745A" w:rsidP="000D745A">
            <w:pPr>
              <w:pStyle w:val="NoSpacing"/>
              <w:rPr>
                <w:sz w:val="20"/>
              </w:rPr>
            </w:pPr>
            <w:r w:rsidRPr="000D745A">
              <w:rPr>
                <w:sz w:val="20"/>
              </w:rPr>
              <w:t>670</w:t>
            </w:r>
          </w:p>
          <w:p w14:paraId="0FE19D50" w14:textId="77777777" w:rsidR="000D745A" w:rsidRPr="000D745A" w:rsidRDefault="000D745A" w:rsidP="000D745A">
            <w:pPr>
              <w:pStyle w:val="NoSpacing"/>
              <w:rPr>
                <w:sz w:val="20"/>
              </w:rPr>
            </w:pPr>
            <w:r w:rsidRPr="000D745A">
              <w:rPr>
                <w:sz w:val="20"/>
              </w:rPr>
              <w:t>(685.20)</w:t>
            </w:r>
          </w:p>
          <w:p w14:paraId="5D5CB005" w14:textId="77777777" w:rsidR="000D745A" w:rsidRPr="000D745A" w:rsidRDefault="000D745A" w:rsidP="000D745A">
            <w:pPr>
              <w:pStyle w:val="NoSpacing"/>
              <w:rPr>
                <w:sz w:val="20"/>
              </w:rPr>
            </w:pPr>
            <w:r w:rsidRPr="000D745A">
              <w:rPr>
                <w:sz w:val="20"/>
              </w:rPr>
              <w:t>[188]</w:t>
            </w:r>
          </w:p>
          <w:p w14:paraId="47D9A53B" w14:textId="77777777" w:rsidR="000D745A" w:rsidRPr="000D745A" w:rsidRDefault="000D745A" w:rsidP="000D745A">
            <w:pPr>
              <w:pStyle w:val="NoSpacing"/>
              <w:rPr>
                <w:sz w:val="20"/>
              </w:rPr>
            </w:pPr>
            <w:r w:rsidRPr="000D745A">
              <w:rPr>
                <w:sz w:val="20"/>
              </w:rPr>
              <w:t>1.28 sec</w:t>
            </w:r>
          </w:p>
          <w:p w14:paraId="03A4941D" w14:textId="77777777" w:rsidR="000D745A" w:rsidRPr="000D745A" w:rsidRDefault="000D745A" w:rsidP="000D745A">
            <w:pPr>
              <w:pStyle w:val="NoSpacing"/>
              <w:rPr>
                <w:b/>
                <w:sz w:val="20"/>
              </w:rPr>
            </w:pPr>
            <w:r w:rsidRPr="000D745A">
              <w:rPr>
                <w:b/>
                <w:sz w:val="20"/>
              </w:rPr>
              <w:t>8.93%</w:t>
            </w:r>
          </w:p>
          <w:p w14:paraId="5BD2E18B" w14:textId="77777777" w:rsidR="000D745A" w:rsidRPr="000D745A" w:rsidRDefault="000D745A" w:rsidP="000D745A">
            <w:pPr>
              <w:pStyle w:val="NoSpacing"/>
              <w:rPr>
                <w:sz w:val="20"/>
              </w:rPr>
            </w:pPr>
            <w:r w:rsidRPr="000D745A">
              <w:rPr>
                <w:sz w:val="20"/>
              </w:rPr>
              <w:t>{10.48%}</w:t>
            </w:r>
          </w:p>
        </w:tc>
        <w:tc>
          <w:tcPr>
            <w:tcW w:w="1115" w:type="dxa"/>
            <w:tcBorders>
              <w:top w:val="single" w:sz="4" w:space="0" w:color="auto"/>
              <w:bottom w:val="single" w:sz="4" w:space="0" w:color="auto"/>
            </w:tcBorders>
          </w:tcPr>
          <w:p w14:paraId="44237680" w14:textId="77777777" w:rsidR="000D745A" w:rsidRPr="000D745A" w:rsidRDefault="000D745A" w:rsidP="000D745A">
            <w:pPr>
              <w:pStyle w:val="NoSpacing"/>
              <w:rPr>
                <w:sz w:val="20"/>
              </w:rPr>
            </w:pPr>
            <w:r w:rsidRPr="000D745A">
              <w:rPr>
                <w:sz w:val="20"/>
              </w:rPr>
              <w:t>639</w:t>
            </w:r>
          </w:p>
          <w:p w14:paraId="1F85E0A6" w14:textId="77777777" w:rsidR="000D745A" w:rsidRPr="000D745A" w:rsidRDefault="000D745A" w:rsidP="000D745A">
            <w:pPr>
              <w:pStyle w:val="NoSpacing"/>
              <w:rPr>
                <w:sz w:val="20"/>
              </w:rPr>
            </w:pPr>
            <w:r w:rsidRPr="000D745A">
              <w:rPr>
                <w:sz w:val="20"/>
              </w:rPr>
              <w:t>(647.40)</w:t>
            </w:r>
          </w:p>
          <w:p w14:paraId="6E07F31B" w14:textId="77777777" w:rsidR="000D745A" w:rsidRPr="000D745A" w:rsidRDefault="000D745A" w:rsidP="000D745A">
            <w:pPr>
              <w:pStyle w:val="NoSpacing"/>
              <w:rPr>
                <w:sz w:val="20"/>
              </w:rPr>
            </w:pPr>
            <w:r w:rsidRPr="000D745A">
              <w:rPr>
                <w:sz w:val="20"/>
              </w:rPr>
              <w:t>[153]</w:t>
            </w:r>
          </w:p>
          <w:p w14:paraId="4206327E" w14:textId="77777777" w:rsidR="000D745A" w:rsidRPr="000D745A" w:rsidRDefault="000D745A" w:rsidP="000D745A">
            <w:pPr>
              <w:pStyle w:val="NoSpacing"/>
              <w:rPr>
                <w:sz w:val="20"/>
              </w:rPr>
            </w:pPr>
            <w:r w:rsidRPr="000D745A">
              <w:rPr>
                <w:sz w:val="20"/>
              </w:rPr>
              <w:t>1.12 sec</w:t>
            </w:r>
          </w:p>
          <w:p w14:paraId="02CBE3F8" w14:textId="77777777" w:rsidR="000D745A" w:rsidRPr="000D745A" w:rsidRDefault="000D745A" w:rsidP="000D745A">
            <w:pPr>
              <w:pStyle w:val="NoSpacing"/>
              <w:rPr>
                <w:b/>
                <w:sz w:val="20"/>
              </w:rPr>
            </w:pPr>
            <w:r w:rsidRPr="000D745A">
              <w:rPr>
                <w:b/>
                <w:sz w:val="20"/>
              </w:rPr>
              <w:t>2.93%</w:t>
            </w:r>
          </w:p>
          <w:p w14:paraId="62F54C8D" w14:textId="77777777" w:rsidR="000D745A" w:rsidRPr="000D745A" w:rsidRDefault="000D745A" w:rsidP="000D745A">
            <w:pPr>
              <w:pStyle w:val="NoSpacing"/>
              <w:rPr>
                <w:sz w:val="20"/>
              </w:rPr>
            </w:pPr>
            <w:r w:rsidRPr="000D745A">
              <w:rPr>
                <w:sz w:val="20"/>
              </w:rPr>
              <w:t>{6.09%}</w:t>
            </w:r>
          </w:p>
        </w:tc>
        <w:tc>
          <w:tcPr>
            <w:tcW w:w="1116" w:type="dxa"/>
            <w:tcBorders>
              <w:top w:val="single" w:sz="4" w:space="0" w:color="auto"/>
              <w:bottom w:val="single" w:sz="4" w:space="0" w:color="auto"/>
            </w:tcBorders>
          </w:tcPr>
          <w:p w14:paraId="7786A48C" w14:textId="77777777" w:rsidR="000D745A" w:rsidRPr="000D745A" w:rsidRDefault="000D745A" w:rsidP="000D745A">
            <w:pPr>
              <w:pStyle w:val="NoSpacing"/>
              <w:rPr>
                <w:sz w:val="20"/>
              </w:rPr>
            </w:pPr>
            <w:r w:rsidRPr="000D745A">
              <w:rPr>
                <w:sz w:val="20"/>
              </w:rPr>
              <w:t>641</w:t>
            </w:r>
          </w:p>
          <w:p w14:paraId="03639236" w14:textId="77777777" w:rsidR="000D745A" w:rsidRPr="000D745A" w:rsidRDefault="000D745A" w:rsidP="000D745A">
            <w:pPr>
              <w:pStyle w:val="NoSpacing"/>
              <w:rPr>
                <w:sz w:val="20"/>
              </w:rPr>
            </w:pPr>
            <w:r w:rsidRPr="000D745A">
              <w:rPr>
                <w:sz w:val="20"/>
              </w:rPr>
              <w:t>(653.80)</w:t>
            </w:r>
          </w:p>
          <w:p w14:paraId="1DECE521" w14:textId="77777777" w:rsidR="000D745A" w:rsidRPr="000D745A" w:rsidRDefault="000D745A" w:rsidP="000D745A">
            <w:pPr>
              <w:pStyle w:val="NoSpacing"/>
              <w:rPr>
                <w:sz w:val="20"/>
              </w:rPr>
            </w:pPr>
            <w:r w:rsidRPr="000D745A">
              <w:rPr>
                <w:sz w:val="20"/>
              </w:rPr>
              <w:t>[249]</w:t>
            </w:r>
          </w:p>
          <w:p w14:paraId="241EEFB8" w14:textId="77777777" w:rsidR="000D745A" w:rsidRPr="000D745A" w:rsidRDefault="000D745A" w:rsidP="000D745A">
            <w:pPr>
              <w:pStyle w:val="NoSpacing"/>
              <w:rPr>
                <w:sz w:val="20"/>
              </w:rPr>
            </w:pPr>
            <w:r w:rsidRPr="000D745A">
              <w:rPr>
                <w:sz w:val="20"/>
              </w:rPr>
              <w:t>1.84 sec</w:t>
            </w:r>
          </w:p>
          <w:p w14:paraId="51DF1952" w14:textId="77777777" w:rsidR="000D745A" w:rsidRPr="000D745A" w:rsidRDefault="000D745A" w:rsidP="000D745A">
            <w:pPr>
              <w:pStyle w:val="NoSpacing"/>
              <w:rPr>
                <w:sz w:val="20"/>
              </w:rPr>
            </w:pPr>
            <w:r w:rsidRPr="000D745A">
              <w:rPr>
                <w:sz w:val="20"/>
              </w:rPr>
              <w:t>3.94%</w:t>
            </w:r>
          </w:p>
          <w:p w14:paraId="76DB3075" w14:textId="77777777" w:rsidR="000D745A" w:rsidRPr="000D745A" w:rsidRDefault="000D745A" w:rsidP="000D745A">
            <w:pPr>
              <w:pStyle w:val="NoSpacing"/>
              <w:rPr>
                <w:b/>
                <w:sz w:val="20"/>
              </w:rPr>
            </w:pPr>
            <w:r w:rsidRPr="000D745A">
              <w:rPr>
                <w:b/>
                <w:sz w:val="20"/>
              </w:rPr>
              <w:t>{3.05%}</w:t>
            </w:r>
          </w:p>
        </w:tc>
        <w:tc>
          <w:tcPr>
            <w:tcW w:w="1116" w:type="dxa"/>
            <w:tcBorders>
              <w:top w:val="single" w:sz="4" w:space="0" w:color="auto"/>
              <w:bottom w:val="single" w:sz="4" w:space="0" w:color="auto"/>
            </w:tcBorders>
          </w:tcPr>
          <w:p w14:paraId="51DEF842" w14:textId="77777777" w:rsidR="000D745A" w:rsidRPr="000D745A" w:rsidRDefault="000D745A" w:rsidP="000D745A">
            <w:pPr>
              <w:pStyle w:val="NoSpacing"/>
              <w:rPr>
                <w:b/>
                <w:sz w:val="20"/>
              </w:rPr>
            </w:pPr>
            <w:r w:rsidRPr="000D745A">
              <w:rPr>
                <w:b/>
                <w:sz w:val="20"/>
              </w:rPr>
              <w:t>631</w:t>
            </w:r>
          </w:p>
          <w:p w14:paraId="71E6CA46" w14:textId="77777777" w:rsidR="000D745A" w:rsidRPr="008D397C" w:rsidRDefault="000D745A" w:rsidP="000D745A">
            <w:pPr>
              <w:pStyle w:val="NoSpacing"/>
              <w:rPr>
                <w:b/>
                <w:sz w:val="20"/>
              </w:rPr>
            </w:pPr>
            <w:r w:rsidRPr="008D397C">
              <w:rPr>
                <w:b/>
                <w:sz w:val="20"/>
              </w:rPr>
              <w:t>(639.30)</w:t>
            </w:r>
          </w:p>
          <w:p w14:paraId="3DEAD884" w14:textId="77777777" w:rsidR="000D745A" w:rsidRPr="000D745A" w:rsidRDefault="000D745A" w:rsidP="000D745A">
            <w:pPr>
              <w:pStyle w:val="NoSpacing"/>
              <w:rPr>
                <w:sz w:val="20"/>
              </w:rPr>
            </w:pPr>
            <w:r w:rsidRPr="000D745A">
              <w:rPr>
                <w:sz w:val="20"/>
              </w:rPr>
              <w:t>[263]</w:t>
            </w:r>
          </w:p>
          <w:p w14:paraId="758107CE" w14:textId="77777777" w:rsidR="000D745A" w:rsidRPr="000D745A" w:rsidRDefault="000D745A" w:rsidP="000D745A">
            <w:pPr>
              <w:pStyle w:val="NoSpacing"/>
              <w:rPr>
                <w:sz w:val="20"/>
              </w:rPr>
            </w:pPr>
            <w:r w:rsidRPr="000D745A">
              <w:rPr>
                <w:sz w:val="20"/>
              </w:rPr>
              <w:t>2.08 sec</w:t>
            </w:r>
          </w:p>
          <w:p w14:paraId="72157174" w14:textId="77777777" w:rsidR="000D745A" w:rsidRPr="000D745A" w:rsidRDefault="000D745A" w:rsidP="000D745A">
            <w:pPr>
              <w:pStyle w:val="NoSpacing"/>
              <w:rPr>
                <w:b/>
                <w:sz w:val="20"/>
              </w:rPr>
            </w:pPr>
            <w:r w:rsidRPr="000D745A">
              <w:rPr>
                <w:b/>
                <w:sz w:val="20"/>
              </w:rPr>
              <w:t>1.64%</w:t>
            </w:r>
          </w:p>
          <w:p w14:paraId="3BAE6681" w14:textId="77777777" w:rsidR="000D745A" w:rsidRPr="000D745A" w:rsidRDefault="000D745A" w:rsidP="000D745A">
            <w:pPr>
              <w:pStyle w:val="NoSpacing"/>
              <w:rPr>
                <w:sz w:val="20"/>
              </w:rPr>
            </w:pPr>
            <w:r w:rsidRPr="000D745A">
              <w:rPr>
                <w:sz w:val="20"/>
              </w:rPr>
              <w:t>{2.75%}</w:t>
            </w:r>
          </w:p>
        </w:tc>
        <w:tc>
          <w:tcPr>
            <w:tcW w:w="1116" w:type="dxa"/>
            <w:tcBorders>
              <w:top w:val="single" w:sz="4" w:space="0" w:color="auto"/>
              <w:bottom w:val="single" w:sz="4" w:space="0" w:color="auto"/>
            </w:tcBorders>
          </w:tcPr>
          <w:p w14:paraId="2C9F23FA" w14:textId="77777777" w:rsidR="000D745A" w:rsidRPr="000D745A" w:rsidRDefault="000D745A" w:rsidP="000D745A">
            <w:pPr>
              <w:pStyle w:val="NoSpacing"/>
              <w:rPr>
                <w:sz w:val="20"/>
              </w:rPr>
            </w:pPr>
            <w:r w:rsidRPr="000D745A">
              <w:rPr>
                <w:sz w:val="20"/>
              </w:rPr>
              <w:t>642</w:t>
            </w:r>
          </w:p>
          <w:p w14:paraId="703401BD" w14:textId="77777777" w:rsidR="000D745A" w:rsidRPr="000D745A" w:rsidRDefault="000D745A" w:rsidP="000D745A">
            <w:pPr>
              <w:pStyle w:val="NoSpacing"/>
              <w:rPr>
                <w:sz w:val="20"/>
              </w:rPr>
            </w:pPr>
            <w:r w:rsidRPr="000D745A">
              <w:rPr>
                <w:sz w:val="20"/>
              </w:rPr>
              <w:t>(645.90)</w:t>
            </w:r>
          </w:p>
          <w:p w14:paraId="16339A49" w14:textId="77777777" w:rsidR="000D745A" w:rsidRPr="000D745A" w:rsidRDefault="000D745A" w:rsidP="000D745A">
            <w:pPr>
              <w:pStyle w:val="NoSpacing"/>
              <w:rPr>
                <w:sz w:val="20"/>
              </w:rPr>
            </w:pPr>
            <w:r w:rsidRPr="000D745A">
              <w:rPr>
                <w:sz w:val="20"/>
              </w:rPr>
              <w:t>[171]</w:t>
            </w:r>
          </w:p>
          <w:p w14:paraId="54B2A847" w14:textId="77777777" w:rsidR="000D745A" w:rsidRPr="000D745A" w:rsidRDefault="000D745A" w:rsidP="000D745A">
            <w:pPr>
              <w:pStyle w:val="NoSpacing"/>
              <w:rPr>
                <w:sz w:val="20"/>
              </w:rPr>
            </w:pPr>
            <w:r w:rsidRPr="000D745A">
              <w:rPr>
                <w:sz w:val="20"/>
              </w:rPr>
              <w:t>1.66 sec</w:t>
            </w:r>
          </w:p>
          <w:p w14:paraId="64EE89C0" w14:textId="77777777" w:rsidR="000D745A" w:rsidRPr="000D745A" w:rsidRDefault="000D745A" w:rsidP="000D745A">
            <w:pPr>
              <w:pStyle w:val="NoSpacing"/>
              <w:rPr>
                <w:b/>
                <w:sz w:val="20"/>
              </w:rPr>
            </w:pPr>
            <w:r w:rsidRPr="000D745A">
              <w:rPr>
                <w:b/>
                <w:sz w:val="20"/>
              </w:rPr>
              <w:t>2.69%</w:t>
            </w:r>
          </w:p>
          <w:p w14:paraId="2E278269" w14:textId="77777777" w:rsidR="000D745A" w:rsidRPr="000D745A" w:rsidRDefault="000D745A" w:rsidP="000D745A">
            <w:pPr>
              <w:pStyle w:val="NoSpacing"/>
              <w:rPr>
                <w:sz w:val="20"/>
              </w:rPr>
            </w:pPr>
            <w:r w:rsidRPr="000D745A">
              <w:rPr>
                <w:sz w:val="20"/>
              </w:rPr>
              <w:t>{2.88%}</w:t>
            </w:r>
          </w:p>
        </w:tc>
        <w:tc>
          <w:tcPr>
            <w:tcW w:w="998" w:type="dxa"/>
            <w:tcBorders>
              <w:top w:val="single" w:sz="4" w:space="0" w:color="auto"/>
              <w:bottom w:val="single" w:sz="4" w:space="0" w:color="auto"/>
            </w:tcBorders>
          </w:tcPr>
          <w:p w14:paraId="3CC2D30E" w14:textId="77777777" w:rsidR="000D745A" w:rsidRPr="000D745A" w:rsidRDefault="000D745A" w:rsidP="000D745A">
            <w:pPr>
              <w:pStyle w:val="NoSpacing"/>
              <w:rPr>
                <w:sz w:val="20"/>
              </w:rPr>
            </w:pPr>
            <w:r w:rsidRPr="000D745A">
              <w:rPr>
                <w:sz w:val="20"/>
              </w:rPr>
              <w:t>675</w:t>
            </w:r>
          </w:p>
          <w:p w14:paraId="1927A2EB" w14:textId="77777777" w:rsidR="000D745A" w:rsidRPr="000D745A" w:rsidRDefault="000D745A" w:rsidP="000D745A">
            <w:pPr>
              <w:pStyle w:val="NoSpacing"/>
              <w:rPr>
                <w:sz w:val="20"/>
              </w:rPr>
            </w:pPr>
            <w:r w:rsidRPr="000D745A">
              <w:rPr>
                <w:sz w:val="20"/>
              </w:rPr>
              <w:t>(686.60)</w:t>
            </w:r>
          </w:p>
          <w:p w14:paraId="20A1DB41" w14:textId="77777777" w:rsidR="000D745A" w:rsidRPr="000D745A" w:rsidRDefault="000D745A" w:rsidP="000D745A">
            <w:pPr>
              <w:pStyle w:val="NoSpacing"/>
              <w:rPr>
                <w:sz w:val="20"/>
              </w:rPr>
            </w:pPr>
            <w:r w:rsidRPr="000D745A">
              <w:rPr>
                <w:sz w:val="20"/>
              </w:rPr>
              <w:t>[1669]</w:t>
            </w:r>
          </w:p>
          <w:p w14:paraId="7C6503D5" w14:textId="77777777" w:rsidR="000D745A" w:rsidRPr="000D745A" w:rsidRDefault="000D745A" w:rsidP="000D745A">
            <w:pPr>
              <w:pStyle w:val="NoSpacing"/>
              <w:rPr>
                <w:sz w:val="20"/>
              </w:rPr>
            </w:pPr>
            <w:r w:rsidRPr="000D745A">
              <w:rPr>
                <w:sz w:val="20"/>
              </w:rPr>
              <w:t>2.65 sec</w:t>
            </w:r>
          </w:p>
          <w:p w14:paraId="4A50FD90" w14:textId="77777777" w:rsidR="000D745A" w:rsidRPr="000D745A" w:rsidRDefault="000D745A" w:rsidP="000D745A">
            <w:pPr>
              <w:pStyle w:val="NoSpacing"/>
              <w:rPr>
                <w:b/>
                <w:sz w:val="20"/>
              </w:rPr>
            </w:pPr>
            <w:r w:rsidRPr="000D745A">
              <w:rPr>
                <w:b/>
                <w:sz w:val="20"/>
              </w:rPr>
              <w:t>9.16%</w:t>
            </w:r>
          </w:p>
          <w:p w14:paraId="201C4878" w14:textId="77777777" w:rsidR="000D745A" w:rsidRPr="000D745A" w:rsidRDefault="000D745A" w:rsidP="000D745A">
            <w:pPr>
              <w:pStyle w:val="NoSpacing"/>
              <w:rPr>
                <w:sz w:val="20"/>
              </w:rPr>
            </w:pPr>
            <w:r w:rsidRPr="000D745A">
              <w:rPr>
                <w:sz w:val="20"/>
              </w:rPr>
              <w:t>{9.84%}</w:t>
            </w:r>
          </w:p>
        </w:tc>
        <w:tc>
          <w:tcPr>
            <w:tcW w:w="1030" w:type="dxa"/>
            <w:tcBorders>
              <w:top w:val="single" w:sz="4" w:space="0" w:color="auto"/>
              <w:bottom w:val="single" w:sz="4" w:space="0" w:color="auto"/>
            </w:tcBorders>
          </w:tcPr>
          <w:p w14:paraId="7814DE2F" w14:textId="77777777" w:rsidR="000D745A" w:rsidRPr="000D745A" w:rsidRDefault="000D745A" w:rsidP="000D745A">
            <w:pPr>
              <w:pStyle w:val="NoSpacing"/>
              <w:rPr>
                <w:sz w:val="20"/>
              </w:rPr>
            </w:pPr>
            <w:r w:rsidRPr="000D745A">
              <w:rPr>
                <w:sz w:val="20"/>
              </w:rPr>
              <w:t>629</w:t>
            </w:r>
          </w:p>
        </w:tc>
      </w:tr>
      <w:tr w:rsidR="000D745A" w:rsidRPr="000D745A" w14:paraId="4778C265" w14:textId="77777777" w:rsidTr="003C655E">
        <w:tc>
          <w:tcPr>
            <w:tcW w:w="1039" w:type="dxa"/>
            <w:tcBorders>
              <w:top w:val="single" w:sz="4" w:space="0" w:color="auto"/>
              <w:bottom w:val="single" w:sz="4" w:space="0" w:color="auto"/>
            </w:tcBorders>
          </w:tcPr>
          <w:p w14:paraId="3D88FFB2" w14:textId="77777777" w:rsidR="000D745A" w:rsidRPr="008C1A50" w:rsidRDefault="000D745A" w:rsidP="000D745A">
            <w:pPr>
              <w:pStyle w:val="NoSpacing"/>
              <w:rPr>
                <w:sz w:val="20"/>
              </w:rPr>
            </w:pPr>
            <w:r w:rsidRPr="008C1A50">
              <w:rPr>
                <w:sz w:val="20"/>
              </w:rPr>
              <w:t>Bier127</w:t>
            </w:r>
          </w:p>
          <w:p w14:paraId="4BC62216" w14:textId="77777777" w:rsidR="000D745A" w:rsidRPr="008C1A50" w:rsidRDefault="000D745A" w:rsidP="000D745A">
            <w:pPr>
              <w:pStyle w:val="NoSpacing"/>
              <w:rPr>
                <w:sz w:val="20"/>
              </w:rPr>
            </w:pPr>
          </w:p>
        </w:tc>
        <w:tc>
          <w:tcPr>
            <w:tcW w:w="1077" w:type="dxa"/>
            <w:tcBorders>
              <w:top w:val="single" w:sz="4" w:space="0" w:color="auto"/>
              <w:bottom w:val="single" w:sz="4" w:space="0" w:color="auto"/>
            </w:tcBorders>
          </w:tcPr>
          <w:p w14:paraId="0B167858" w14:textId="77777777" w:rsidR="000D745A" w:rsidRPr="000D745A" w:rsidRDefault="000D745A" w:rsidP="000D745A">
            <w:pPr>
              <w:pStyle w:val="NoSpacing"/>
              <w:rPr>
                <w:sz w:val="20"/>
              </w:rPr>
            </w:pPr>
            <w:r w:rsidRPr="000D745A">
              <w:rPr>
                <w:sz w:val="20"/>
              </w:rPr>
              <w:t>124834</w:t>
            </w:r>
          </w:p>
          <w:p w14:paraId="78136CFB" w14:textId="77777777" w:rsidR="000D745A" w:rsidRPr="000D745A" w:rsidRDefault="000D745A" w:rsidP="000D745A">
            <w:pPr>
              <w:pStyle w:val="NoSpacing"/>
              <w:rPr>
                <w:sz w:val="20"/>
              </w:rPr>
            </w:pPr>
            <w:r w:rsidRPr="000D745A">
              <w:rPr>
                <w:sz w:val="20"/>
              </w:rPr>
              <w:t>(126197.3)</w:t>
            </w:r>
          </w:p>
          <w:p w14:paraId="1C48CF0C" w14:textId="77777777" w:rsidR="000D745A" w:rsidRPr="000D745A" w:rsidRDefault="000D745A" w:rsidP="000D745A">
            <w:pPr>
              <w:pStyle w:val="NoSpacing"/>
              <w:rPr>
                <w:sz w:val="20"/>
              </w:rPr>
            </w:pPr>
            <w:r w:rsidRPr="000D745A">
              <w:rPr>
                <w:sz w:val="20"/>
              </w:rPr>
              <w:t>[225]</w:t>
            </w:r>
          </w:p>
          <w:p w14:paraId="303BCE8F" w14:textId="77777777" w:rsidR="000D745A" w:rsidRPr="000D745A" w:rsidRDefault="000D745A" w:rsidP="000D745A">
            <w:pPr>
              <w:pStyle w:val="NoSpacing"/>
              <w:rPr>
                <w:sz w:val="20"/>
              </w:rPr>
            </w:pPr>
            <w:r w:rsidRPr="000D745A">
              <w:rPr>
                <w:sz w:val="20"/>
              </w:rPr>
              <w:t>2.90 sec</w:t>
            </w:r>
          </w:p>
          <w:p w14:paraId="01701D91" w14:textId="77777777" w:rsidR="000D745A" w:rsidRPr="000D745A" w:rsidRDefault="000D745A" w:rsidP="000D745A">
            <w:pPr>
              <w:pStyle w:val="NoSpacing"/>
              <w:rPr>
                <w:sz w:val="20"/>
              </w:rPr>
            </w:pPr>
            <w:r w:rsidRPr="000D745A">
              <w:rPr>
                <w:sz w:val="20"/>
              </w:rPr>
              <w:t>6.69%</w:t>
            </w:r>
          </w:p>
          <w:p w14:paraId="452B0071" w14:textId="77777777" w:rsidR="000D745A" w:rsidRPr="000D745A" w:rsidRDefault="000D745A" w:rsidP="000D745A">
            <w:pPr>
              <w:pStyle w:val="NoSpacing"/>
              <w:rPr>
                <w:b/>
                <w:sz w:val="20"/>
              </w:rPr>
            </w:pPr>
            <w:r w:rsidRPr="000D745A">
              <w:rPr>
                <w:b/>
                <w:sz w:val="20"/>
              </w:rPr>
              <w:t>{6.3%}</w:t>
            </w:r>
          </w:p>
        </w:tc>
        <w:tc>
          <w:tcPr>
            <w:tcW w:w="1115" w:type="dxa"/>
            <w:tcBorders>
              <w:top w:val="single" w:sz="4" w:space="0" w:color="auto"/>
              <w:bottom w:val="single" w:sz="4" w:space="0" w:color="auto"/>
            </w:tcBorders>
          </w:tcPr>
          <w:p w14:paraId="1DBCD4CF" w14:textId="77777777" w:rsidR="000D745A" w:rsidRPr="000D745A" w:rsidRDefault="000D745A" w:rsidP="000D745A">
            <w:pPr>
              <w:pStyle w:val="NoSpacing"/>
              <w:rPr>
                <w:sz w:val="20"/>
              </w:rPr>
            </w:pPr>
            <w:r w:rsidRPr="000D745A">
              <w:rPr>
                <w:sz w:val="20"/>
              </w:rPr>
              <w:t>119908</w:t>
            </w:r>
          </w:p>
          <w:p w14:paraId="703CBB66" w14:textId="77777777" w:rsidR="000D745A" w:rsidRPr="000D745A" w:rsidRDefault="000D745A" w:rsidP="000D745A">
            <w:pPr>
              <w:pStyle w:val="NoSpacing"/>
              <w:rPr>
                <w:sz w:val="20"/>
              </w:rPr>
            </w:pPr>
            <w:r w:rsidRPr="000D745A">
              <w:rPr>
                <w:sz w:val="20"/>
              </w:rPr>
              <w:t>(121004.7)</w:t>
            </w:r>
          </w:p>
          <w:p w14:paraId="64EE2CB7" w14:textId="77777777" w:rsidR="000D745A" w:rsidRPr="000D745A" w:rsidRDefault="000D745A" w:rsidP="000D745A">
            <w:pPr>
              <w:pStyle w:val="NoSpacing"/>
              <w:rPr>
                <w:sz w:val="20"/>
              </w:rPr>
            </w:pPr>
            <w:r w:rsidRPr="000D745A">
              <w:rPr>
                <w:sz w:val="20"/>
              </w:rPr>
              <w:t>[234]</w:t>
            </w:r>
          </w:p>
          <w:p w14:paraId="203661A4" w14:textId="77777777" w:rsidR="000D745A" w:rsidRPr="000D745A" w:rsidRDefault="000D745A" w:rsidP="000D745A">
            <w:pPr>
              <w:pStyle w:val="NoSpacing"/>
              <w:rPr>
                <w:sz w:val="20"/>
              </w:rPr>
            </w:pPr>
            <w:r w:rsidRPr="000D745A">
              <w:rPr>
                <w:sz w:val="20"/>
              </w:rPr>
              <w:t>3.55 sec</w:t>
            </w:r>
          </w:p>
          <w:p w14:paraId="614C9F67" w14:textId="77777777" w:rsidR="000D745A" w:rsidRPr="000D745A" w:rsidRDefault="000D745A" w:rsidP="000D745A">
            <w:pPr>
              <w:pStyle w:val="NoSpacing"/>
              <w:rPr>
                <w:b/>
                <w:sz w:val="20"/>
              </w:rPr>
            </w:pPr>
            <w:r w:rsidRPr="000D745A">
              <w:rPr>
                <w:b/>
                <w:sz w:val="20"/>
              </w:rPr>
              <w:t>2.30%</w:t>
            </w:r>
          </w:p>
          <w:p w14:paraId="538C0F8E" w14:textId="77777777" w:rsidR="000D745A" w:rsidRPr="000D745A" w:rsidRDefault="000D745A" w:rsidP="000D745A">
            <w:pPr>
              <w:pStyle w:val="NoSpacing"/>
              <w:rPr>
                <w:sz w:val="20"/>
              </w:rPr>
            </w:pPr>
            <w:r w:rsidRPr="000D745A">
              <w:rPr>
                <w:sz w:val="20"/>
              </w:rPr>
              <w:t>{6.0%}</w:t>
            </w:r>
          </w:p>
        </w:tc>
        <w:tc>
          <w:tcPr>
            <w:tcW w:w="1116" w:type="dxa"/>
            <w:tcBorders>
              <w:top w:val="single" w:sz="4" w:space="0" w:color="auto"/>
              <w:bottom w:val="single" w:sz="4" w:space="0" w:color="auto"/>
            </w:tcBorders>
          </w:tcPr>
          <w:p w14:paraId="3F3D8BF5" w14:textId="77777777" w:rsidR="000D745A" w:rsidRPr="000D745A" w:rsidRDefault="000D745A" w:rsidP="000D745A">
            <w:pPr>
              <w:pStyle w:val="NoSpacing"/>
              <w:rPr>
                <w:sz w:val="20"/>
              </w:rPr>
            </w:pPr>
            <w:r w:rsidRPr="000D745A">
              <w:rPr>
                <w:sz w:val="20"/>
              </w:rPr>
              <w:t>120378</w:t>
            </w:r>
          </w:p>
          <w:p w14:paraId="372F19E2" w14:textId="77777777" w:rsidR="000D745A" w:rsidRPr="000D745A" w:rsidRDefault="000D745A" w:rsidP="000D745A">
            <w:pPr>
              <w:pStyle w:val="NoSpacing"/>
              <w:rPr>
                <w:sz w:val="20"/>
              </w:rPr>
            </w:pPr>
            <w:r w:rsidRPr="000D745A">
              <w:rPr>
                <w:sz w:val="20"/>
              </w:rPr>
              <w:t>(122441.2)</w:t>
            </w:r>
          </w:p>
          <w:p w14:paraId="2500D1D0" w14:textId="77777777" w:rsidR="000D745A" w:rsidRPr="000D745A" w:rsidRDefault="000D745A" w:rsidP="000D745A">
            <w:pPr>
              <w:pStyle w:val="NoSpacing"/>
              <w:rPr>
                <w:sz w:val="20"/>
              </w:rPr>
            </w:pPr>
            <w:r w:rsidRPr="000D745A">
              <w:rPr>
                <w:sz w:val="20"/>
              </w:rPr>
              <w:t>[306]</w:t>
            </w:r>
          </w:p>
          <w:p w14:paraId="2B7DE2D1" w14:textId="77777777" w:rsidR="000D745A" w:rsidRPr="000D745A" w:rsidRDefault="000D745A" w:rsidP="000D745A">
            <w:pPr>
              <w:pStyle w:val="NoSpacing"/>
              <w:rPr>
                <w:sz w:val="20"/>
              </w:rPr>
            </w:pPr>
            <w:r w:rsidRPr="000D745A">
              <w:rPr>
                <w:sz w:val="20"/>
              </w:rPr>
              <w:t>4.19 sec</w:t>
            </w:r>
          </w:p>
          <w:p w14:paraId="177345FE" w14:textId="77777777" w:rsidR="000D745A" w:rsidRPr="000D745A" w:rsidRDefault="000D745A" w:rsidP="000D745A">
            <w:pPr>
              <w:pStyle w:val="NoSpacing"/>
              <w:rPr>
                <w:b/>
                <w:sz w:val="20"/>
              </w:rPr>
            </w:pPr>
            <w:r w:rsidRPr="000D745A">
              <w:rPr>
                <w:b/>
                <w:sz w:val="20"/>
              </w:rPr>
              <w:t>3.52%</w:t>
            </w:r>
          </w:p>
          <w:p w14:paraId="3C50E17D" w14:textId="77777777" w:rsidR="000D745A" w:rsidRPr="000D745A" w:rsidRDefault="000D745A" w:rsidP="000D745A">
            <w:pPr>
              <w:pStyle w:val="NoSpacing"/>
              <w:rPr>
                <w:sz w:val="20"/>
              </w:rPr>
            </w:pPr>
            <w:r w:rsidRPr="000D745A">
              <w:rPr>
                <w:sz w:val="20"/>
              </w:rPr>
              <w:t>{4.73%}</w:t>
            </w:r>
          </w:p>
        </w:tc>
        <w:tc>
          <w:tcPr>
            <w:tcW w:w="1116" w:type="dxa"/>
            <w:tcBorders>
              <w:top w:val="single" w:sz="4" w:space="0" w:color="auto"/>
              <w:bottom w:val="single" w:sz="4" w:space="0" w:color="auto"/>
            </w:tcBorders>
          </w:tcPr>
          <w:p w14:paraId="05E74571" w14:textId="77777777" w:rsidR="000D745A" w:rsidRPr="000D745A" w:rsidRDefault="000D745A" w:rsidP="000D745A">
            <w:pPr>
              <w:pStyle w:val="NoSpacing"/>
              <w:rPr>
                <w:sz w:val="20"/>
              </w:rPr>
            </w:pPr>
            <w:r w:rsidRPr="000D745A">
              <w:rPr>
                <w:sz w:val="20"/>
              </w:rPr>
              <w:t>118773</w:t>
            </w:r>
          </w:p>
          <w:p w14:paraId="145FA90A" w14:textId="77777777" w:rsidR="000D745A" w:rsidRPr="000D745A" w:rsidRDefault="000D745A" w:rsidP="000D745A">
            <w:pPr>
              <w:pStyle w:val="NoSpacing"/>
              <w:rPr>
                <w:sz w:val="20"/>
              </w:rPr>
            </w:pPr>
            <w:r w:rsidRPr="008D397C">
              <w:rPr>
                <w:b/>
                <w:sz w:val="20"/>
              </w:rPr>
              <w:t>(119487.6)</w:t>
            </w:r>
          </w:p>
          <w:p w14:paraId="34E4A5D2" w14:textId="77777777" w:rsidR="000D745A" w:rsidRPr="000D745A" w:rsidRDefault="000D745A" w:rsidP="000D745A">
            <w:pPr>
              <w:pStyle w:val="NoSpacing"/>
              <w:rPr>
                <w:sz w:val="20"/>
              </w:rPr>
            </w:pPr>
            <w:r w:rsidRPr="000D745A">
              <w:rPr>
                <w:sz w:val="20"/>
              </w:rPr>
              <w:t>[320]</w:t>
            </w:r>
          </w:p>
          <w:p w14:paraId="42BA442D" w14:textId="77777777" w:rsidR="000D745A" w:rsidRPr="000D745A" w:rsidRDefault="000D745A" w:rsidP="000D745A">
            <w:pPr>
              <w:pStyle w:val="NoSpacing"/>
              <w:rPr>
                <w:sz w:val="20"/>
              </w:rPr>
            </w:pPr>
            <w:r w:rsidRPr="000D745A">
              <w:rPr>
                <w:sz w:val="20"/>
              </w:rPr>
              <w:t>4.22 sec</w:t>
            </w:r>
          </w:p>
          <w:p w14:paraId="7ED658D9" w14:textId="77777777" w:rsidR="000D745A" w:rsidRPr="000D745A" w:rsidRDefault="000D745A" w:rsidP="000D745A">
            <w:pPr>
              <w:pStyle w:val="NoSpacing"/>
              <w:rPr>
                <w:b/>
                <w:sz w:val="20"/>
              </w:rPr>
            </w:pPr>
            <w:r w:rsidRPr="000D745A">
              <w:rPr>
                <w:b/>
                <w:sz w:val="20"/>
              </w:rPr>
              <w:t>1.02%</w:t>
            </w:r>
          </w:p>
          <w:p w14:paraId="001B6942" w14:textId="77777777" w:rsidR="000D745A" w:rsidRPr="000D745A" w:rsidRDefault="000D745A" w:rsidP="000D745A">
            <w:pPr>
              <w:pStyle w:val="NoSpacing"/>
              <w:rPr>
                <w:sz w:val="20"/>
              </w:rPr>
            </w:pPr>
            <w:r w:rsidRPr="000D745A">
              <w:rPr>
                <w:sz w:val="20"/>
              </w:rPr>
              <w:t>{2.02%}</w:t>
            </w:r>
          </w:p>
        </w:tc>
        <w:tc>
          <w:tcPr>
            <w:tcW w:w="1116" w:type="dxa"/>
            <w:tcBorders>
              <w:top w:val="single" w:sz="4" w:space="0" w:color="auto"/>
              <w:bottom w:val="single" w:sz="4" w:space="0" w:color="auto"/>
            </w:tcBorders>
          </w:tcPr>
          <w:p w14:paraId="36A1B629" w14:textId="77777777" w:rsidR="000D745A" w:rsidRPr="000D745A" w:rsidRDefault="000D745A" w:rsidP="000D745A">
            <w:pPr>
              <w:pStyle w:val="NoSpacing"/>
              <w:rPr>
                <w:b/>
                <w:sz w:val="20"/>
              </w:rPr>
            </w:pPr>
            <w:r w:rsidRPr="000D745A">
              <w:rPr>
                <w:b/>
                <w:sz w:val="20"/>
              </w:rPr>
              <w:t>118822</w:t>
            </w:r>
          </w:p>
          <w:p w14:paraId="74D60AAD" w14:textId="77777777" w:rsidR="000D745A" w:rsidRPr="000D745A" w:rsidRDefault="000D745A" w:rsidP="000D745A">
            <w:pPr>
              <w:pStyle w:val="NoSpacing"/>
              <w:rPr>
                <w:sz w:val="20"/>
              </w:rPr>
            </w:pPr>
            <w:r w:rsidRPr="000D745A">
              <w:rPr>
                <w:sz w:val="20"/>
              </w:rPr>
              <w:t>(119720.5)</w:t>
            </w:r>
          </w:p>
          <w:p w14:paraId="52647786" w14:textId="77777777" w:rsidR="000D745A" w:rsidRPr="000D745A" w:rsidRDefault="000D745A" w:rsidP="000D745A">
            <w:pPr>
              <w:pStyle w:val="NoSpacing"/>
              <w:rPr>
                <w:sz w:val="20"/>
              </w:rPr>
            </w:pPr>
            <w:r w:rsidRPr="000D745A">
              <w:rPr>
                <w:sz w:val="20"/>
              </w:rPr>
              <w:t>[263]</w:t>
            </w:r>
          </w:p>
          <w:p w14:paraId="734A2013" w14:textId="77777777" w:rsidR="000D745A" w:rsidRPr="000D745A" w:rsidRDefault="000D745A" w:rsidP="000D745A">
            <w:pPr>
              <w:pStyle w:val="NoSpacing"/>
              <w:rPr>
                <w:sz w:val="20"/>
              </w:rPr>
            </w:pPr>
            <w:r w:rsidRPr="000D745A">
              <w:rPr>
                <w:sz w:val="20"/>
              </w:rPr>
              <w:t>4.09 sec</w:t>
            </w:r>
          </w:p>
          <w:p w14:paraId="7DBD7548" w14:textId="77777777" w:rsidR="000D745A" w:rsidRPr="000D745A" w:rsidRDefault="000D745A" w:rsidP="000D745A">
            <w:pPr>
              <w:pStyle w:val="NoSpacing"/>
              <w:rPr>
                <w:b/>
                <w:sz w:val="20"/>
              </w:rPr>
            </w:pPr>
            <w:r w:rsidRPr="000D745A">
              <w:rPr>
                <w:b/>
                <w:sz w:val="20"/>
              </w:rPr>
              <w:t>1.22%</w:t>
            </w:r>
          </w:p>
          <w:p w14:paraId="68493913" w14:textId="77777777" w:rsidR="000D745A" w:rsidRPr="000D745A" w:rsidRDefault="000D745A" w:rsidP="000D745A">
            <w:pPr>
              <w:pStyle w:val="NoSpacing"/>
              <w:rPr>
                <w:sz w:val="20"/>
              </w:rPr>
            </w:pPr>
            <w:r w:rsidRPr="000D745A">
              <w:rPr>
                <w:sz w:val="20"/>
              </w:rPr>
              <w:t>{2.15%}</w:t>
            </w:r>
          </w:p>
        </w:tc>
        <w:tc>
          <w:tcPr>
            <w:tcW w:w="998" w:type="dxa"/>
            <w:tcBorders>
              <w:top w:val="single" w:sz="4" w:space="0" w:color="auto"/>
              <w:bottom w:val="single" w:sz="4" w:space="0" w:color="auto"/>
            </w:tcBorders>
          </w:tcPr>
          <w:p w14:paraId="5C1F79B9" w14:textId="77777777" w:rsidR="000D745A" w:rsidRPr="000D745A" w:rsidRDefault="000D745A" w:rsidP="000D745A">
            <w:pPr>
              <w:pStyle w:val="NoSpacing"/>
              <w:rPr>
                <w:sz w:val="20"/>
              </w:rPr>
            </w:pPr>
            <w:r w:rsidRPr="000D745A">
              <w:rPr>
                <w:sz w:val="20"/>
              </w:rPr>
              <w:t>125929</w:t>
            </w:r>
          </w:p>
          <w:p w14:paraId="3E8D96A8" w14:textId="77777777" w:rsidR="000D745A" w:rsidRPr="000D745A" w:rsidRDefault="000D745A" w:rsidP="000D745A">
            <w:pPr>
              <w:pStyle w:val="NoSpacing"/>
              <w:rPr>
                <w:sz w:val="20"/>
              </w:rPr>
            </w:pPr>
            <w:r w:rsidRPr="000D745A">
              <w:rPr>
                <w:sz w:val="20"/>
              </w:rPr>
              <w:t>(132205.4)</w:t>
            </w:r>
          </w:p>
          <w:p w14:paraId="58D98CD0" w14:textId="77777777" w:rsidR="000D745A" w:rsidRPr="000D745A" w:rsidRDefault="000D745A" w:rsidP="000D745A">
            <w:pPr>
              <w:pStyle w:val="NoSpacing"/>
              <w:rPr>
                <w:sz w:val="20"/>
              </w:rPr>
            </w:pPr>
            <w:r w:rsidRPr="000D745A">
              <w:rPr>
                <w:sz w:val="20"/>
              </w:rPr>
              <w:t>[1817]</w:t>
            </w:r>
          </w:p>
          <w:p w14:paraId="2CFBE2FA" w14:textId="77777777" w:rsidR="000D745A" w:rsidRPr="000D745A" w:rsidRDefault="000D745A" w:rsidP="000D745A">
            <w:pPr>
              <w:pStyle w:val="NoSpacing"/>
              <w:rPr>
                <w:sz w:val="20"/>
              </w:rPr>
            </w:pPr>
            <w:r w:rsidRPr="000D745A">
              <w:rPr>
                <w:sz w:val="20"/>
              </w:rPr>
              <w:t>3.75 sec</w:t>
            </w:r>
          </w:p>
          <w:p w14:paraId="563F5B5F" w14:textId="77777777" w:rsidR="000D745A" w:rsidRPr="000D745A" w:rsidRDefault="000D745A" w:rsidP="000D745A">
            <w:pPr>
              <w:pStyle w:val="NoSpacing"/>
              <w:rPr>
                <w:sz w:val="20"/>
              </w:rPr>
            </w:pPr>
            <w:r w:rsidRPr="000D745A">
              <w:rPr>
                <w:sz w:val="20"/>
              </w:rPr>
              <w:t>11.77%</w:t>
            </w:r>
          </w:p>
          <w:p w14:paraId="57A14173" w14:textId="77777777" w:rsidR="000D745A" w:rsidRPr="000D745A" w:rsidRDefault="000D745A" w:rsidP="000D745A">
            <w:pPr>
              <w:pStyle w:val="NoSpacing"/>
              <w:rPr>
                <w:b/>
                <w:sz w:val="20"/>
              </w:rPr>
            </w:pPr>
            <w:r w:rsidRPr="000D745A">
              <w:rPr>
                <w:b/>
                <w:sz w:val="20"/>
              </w:rPr>
              <w:t>{11.43%}</w:t>
            </w:r>
          </w:p>
        </w:tc>
        <w:tc>
          <w:tcPr>
            <w:tcW w:w="1030" w:type="dxa"/>
            <w:tcBorders>
              <w:top w:val="single" w:sz="4" w:space="0" w:color="auto"/>
              <w:bottom w:val="single" w:sz="4" w:space="0" w:color="auto"/>
            </w:tcBorders>
          </w:tcPr>
          <w:p w14:paraId="6058AEDE" w14:textId="77777777" w:rsidR="000D745A" w:rsidRPr="000D745A" w:rsidRDefault="000D745A" w:rsidP="000D745A">
            <w:pPr>
              <w:pStyle w:val="NoSpacing"/>
              <w:rPr>
                <w:sz w:val="20"/>
              </w:rPr>
            </w:pPr>
            <w:r w:rsidRPr="000D745A">
              <w:rPr>
                <w:sz w:val="20"/>
              </w:rPr>
              <w:t>118282</w:t>
            </w:r>
          </w:p>
          <w:p w14:paraId="45396F89" w14:textId="77777777" w:rsidR="000D745A" w:rsidRPr="000D745A" w:rsidRDefault="000D745A" w:rsidP="000D745A">
            <w:pPr>
              <w:pStyle w:val="NoSpacing"/>
              <w:rPr>
                <w:sz w:val="20"/>
              </w:rPr>
            </w:pPr>
          </w:p>
        </w:tc>
      </w:tr>
      <w:tr w:rsidR="000D745A" w:rsidRPr="000D745A" w14:paraId="4D964DC6" w14:textId="77777777" w:rsidTr="003C655E">
        <w:tc>
          <w:tcPr>
            <w:tcW w:w="1039" w:type="dxa"/>
            <w:tcBorders>
              <w:top w:val="single" w:sz="4" w:space="0" w:color="auto"/>
              <w:bottom w:val="single" w:sz="4" w:space="0" w:color="auto"/>
            </w:tcBorders>
          </w:tcPr>
          <w:p w14:paraId="7EC67E8B" w14:textId="77777777" w:rsidR="000D745A" w:rsidRPr="008C1A50" w:rsidRDefault="000D745A" w:rsidP="000D745A">
            <w:pPr>
              <w:pStyle w:val="NoSpacing"/>
              <w:rPr>
                <w:sz w:val="20"/>
              </w:rPr>
            </w:pPr>
            <w:r w:rsidRPr="008C1A50">
              <w:rPr>
                <w:sz w:val="20"/>
              </w:rPr>
              <w:t>Ch150</w:t>
            </w:r>
          </w:p>
        </w:tc>
        <w:tc>
          <w:tcPr>
            <w:tcW w:w="1077" w:type="dxa"/>
            <w:tcBorders>
              <w:top w:val="single" w:sz="4" w:space="0" w:color="auto"/>
              <w:bottom w:val="single" w:sz="4" w:space="0" w:color="auto"/>
            </w:tcBorders>
          </w:tcPr>
          <w:p w14:paraId="1FF1A33E" w14:textId="77777777" w:rsidR="000D745A" w:rsidRPr="000D745A" w:rsidRDefault="000D745A" w:rsidP="000D745A">
            <w:pPr>
              <w:pStyle w:val="NoSpacing"/>
              <w:rPr>
                <w:sz w:val="20"/>
              </w:rPr>
            </w:pPr>
            <w:r w:rsidRPr="000D745A">
              <w:rPr>
                <w:sz w:val="20"/>
              </w:rPr>
              <w:t>6670</w:t>
            </w:r>
          </w:p>
          <w:p w14:paraId="14104809" w14:textId="77777777" w:rsidR="000D745A" w:rsidRPr="000D745A" w:rsidRDefault="000D745A" w:rsidP="000D745A">
            <w:pPr>
              <w:pStyle w:val="NoSpacing"/>
              <w:rPr>
                <w:sz w:val="20"/>
              </w:rPr>
            </w:pPr>
            <w:r w:rsidRPr="000D745A">
              <w:rPr>
                <w:sz w:val="20"/>
              </w:rPr>
              <w:t>(6761.70)</w:t>
            </w:r>
          </w:p>
          <w:p w14:paraId="4FA831D3" w14:textId="77777777" w:rsidR="000D745A" w:rsidRPr="000D745A" w:rsidRDefault="000D745A" w:rsidP="000D745A">
            <w:pPr>
              <w:pStyle w:val="NoSpacing"/>
              <w:rPr>
                <w:sz w:val="20"/>
              </w:rPr>
            </w:pPr>
            <w:r w:rsidRPr="000D745A">
              <w:rPr>
                <w:sz w:val="20"/>
              </w:rPr>
              <w:t>[241]</w:t>
            </w:r>
          </w:p>
          <w:p w14:paraId="028C3A1B" w14:textId="77777777" w:rsidR="000D745A" w:rsidRPr="000D745A" w:rsidRDefault="000D745A" w:rsidP="000D745A">
            <w:pPr>
              <w:pStyle w:val="NoSpacing"/>
              <w:rPr>
                <w:sz w:val="20"/>
              </w:rPr>
            </w:pPr>
            <w:r w:rsidRPr="000D745A">
              <w:rPr>
                <w:sz w:val="20"/>
              </w:rPr>
              <w:t>4.11 sec</w:t>
            </w:r>
          </w:p>
          <w:p w14:paraId="589DD81A" w14:textId="77777777" w:rsidR="000D745A" w:rsidRPr="000D745A" w:rsidRDefault="000D745A" w:rsidP="000D745A">
            <w:pPr>
              <w:pStyle w:val="NoSpacing"/>
              <w:rPr>
                <w:b/>
                <w:sz w:val="20"/>
              </w:rPr>
            </w:pPr>
            <w:r w:rsidRPr="000D745A">
              <w:rPr>
                <w:b/>
                <w:sz w:val="20"/>
              </w:rPr>
              <w:t>3.58%</w:t>
            </w:r>
          </w:p>
          <w:p w14:paraId="3A78436D" w14:textId="77777777" w:rsidR="000D745A" w:rsidRPr="000D745A" w:rsidRDefault="000D745A" w:rsidP="000D745A">
            <w:pPr>
              <w:pStyle w:val="NoSpacing"/>
              <w:rPr>
                <w:sz w:val="20"/>
              </w:rPr>
            </w:pPr>
            <w:r w:rsidRPr="000D745A">
              <w:rPr>
                <w:sz w:val="20"/>
              </w:rPr>
              <w:t>{3.66%}</w:t>
            </w:r>
          </w:p>
        </w:tc>
        <w:tc>
          <w:tcPr>
            <w:tcW w:w="1115" w:type="dxa"/>
            <w:tcBorders>
              <w:top w:val="single" w:sz="4" w:space="0" w:color="auto"/>
              <w:bottom w:val="single" w:sz="4" w:space="0" w:color="auto"/>
            </w:tcBorders>
          </w:tcPr>
          <w:p w14:paraId="32BF7F3F" w14:textId="77777777" w:rsidR="000D745A" w:rsidRPr="000D745A" w:rsidRDefault="000D745A" w:rsidP="000D745A">
            <w:pPr>
              <w:pStyle w:val="NoSpacing"/>
              <w:rPr>
                <w:sz w:val="20"/>
              </w:rPr>
            </w:pPr>
            <w:r w:rsidRPr="000D745A">
              <w:rPr>
                <w:sz w:val="20"/>
              </w:rPr>
              <w:t>6644</w:t>
            </w:r>
          </w:p>
          <w:p w14:paraId="778154C6" w14:textId="77777777" w:rsidR="000D745A" w:rsidRPr="000D745A" w:rsidRDefault="000D745A" w:rsidP="000D745A">
            <w:pPr>
              <w:pStyle w:val="NoSpacing"/>
              <w:rPr>
                <w:sz w:val="20"/>
              </w:rPr>
            </w:pPr>
            <w:r w:rsidRPr="000D745A">
              <w:rPr>
                <w:sz w:val="20"/>
              </w:rPr>
              <w:t>(6726.50)</w:t>
            </w:r>
          </w:p>
          <w:p w14:paraId="379E154F" w14:textId="77777777" w:rsidR="000D745A" w:rsidRPr="000D745A" w:rsidRDefault="000D745A" w:rsidP="000D745A">
            <w:pPr>
              <w:pStyle w:val="NoSpacing"/>
              <w:rPr>
                <w:sz w:val="20"/>
              </w:rPr>
            </w:pPr>
            <w:r w:rsidRPr="000D745A">
              <w:rPr>
                <w:sz w:val="20"/>
              </w:rPr>
              <w:t>[141]</w:t>
            </w:r>
          </w:p>
          <w:p w14:paraId="46A44866" w14:textId="77777777" w:rsidR="000D745A" w:rsidRPr="000D745A" w:rsidRDefault="000D745A" w:rsidP="000D745A">
            <w:pPr>
              <w:pStyle w:val="NoSpacing"/>
              <w:rPr>
                <w:sz w:val="20"/>
              </w:rPr>
            </w:pPr>
            <w:r w:rsidRPr="000D745A">
              <w:rPr>
                <w:sz w:val="20"/>
              </w:rPr>
              <w:t>2.51 sec</w:t>
            </w:r>
          </w:p>
          <w:p w14:paraId="277A3C96" w14:textId="77777777" w:rsidR="000D745A" w:rsidRPr="000D745A" w:rsidRDefault="000D745A" w:rsidP="000D745A">
            <w:pPr>
              <w:pStyle w:val="NoSpacing"/>
              <w:rPr>
                <w:b/>
                <w:sz w:val="20"/>
              </w:rPr>
            </w:pPr>
            <w:r w:rsidRPr="000D745A">
              <w:rPr>
                <w:b/>
                <w:sz w:val="20"/>
              </w:rPr>
              <w:t>3.04%</w:t>
            </w:r>
          </w:p>
          <w:p w14:paraId="1772FD91" w14:textId="77777777" w:rsidR="000D745A" w:rsidRPr="000D745A" w:rsidRDefault="000D745A" w:rsidP="000D745A">
            <w:pPr>
              <w:pStyle w:val="NoSpacing"/>
              <w:rPr>
                <w:sz w:val="20"/>
              </w:rPr>
            </w:pPr>
            <w:r w:rsidRPr="000D745A">
              <w:rPr>
                <w:sz w:val="20"/>
              </w:rPr>
              <w:t>{6.2%}</w:t>
            </w:r>
          </w:p>
        </w:tc>
        <w:tc>
          <w:tcPr>
            <w:tcW w:w="1116" w:type="dxa"/>
            <w:tcBorders>
              <w:top w:val="single" w:sz="4" w:space="0" w:color="auto"/>
              <w:bottom w:val="single" w:sz="4" w:space="0" w:color="auto"/>
            </w:tcBorders>
          </w:tcPr>
          <w:p w14:paraId="31766A8F" w14:textId="77777777" w:rsidR="000D745A" w:rsidRPr="000D745A" w:rsidRDefault="000D745A" w:rsidP="000D745A">
            <w:pPr>
              <w:pStyle w:val="NoSpacing"/>
              <w:rPr>
                <w:sz w:val="20"/>
              </w:rPr>
            </w:pPr>
            <w:r w:rsidRPr="000D745A">
              <w:rPr>
                <w:sz w:val="20"/>
              </w:rPr>
              <w:t>6592</w:t>
            </w:r>
          </w:p>
          <w:p w14:paraId="26E2C359" w14:textId="77777777" w:rsidR="000D745A" w:rsidRPr="000D745A" w:rsidRDefault="000D745A" w:rsidP="000D745A">
            <w:pPr>
              <w:pStyle w:val="NoSpacing"/>
              <w:rPr>
                <w:sz w:val="20"/>
              </w:rPr>
            </w:pPr>
            <w:r w:rsidRPr="000D745A">
              <w:rPr>
                <w:sz w:val="20"/>
              </w:rPr>
              <w:t>(6668.80)</w:t>
            </w:r>
          </w:p>
          <w:p w14:paraId="646CE72D" w14:textId="77777777" w:rsidR="000D745A" w:rsidRPr="000D745A" w:rsidRDefault="000D745A" w:rsidP="000D745A">
            <w:pPr>
              <w:pStyle w:val="NoSpacing"/>
              <w:rPr>
                <w:sz w:val="20"/>
              </w:rPr>
            </w:pPr>
            <w:r w:rsidRPr="000D745A">
              <w:rPr>
                <w:sz w:val="20"/>
              </w:rPr>
              <w:t>[316]</w:t>
            </w:r>
          </w:p>
          <w:p w14:paraId="40ED8BE1" w14:textId="77777777" w:rsidR="000D745A" w:rsidRPr="000D745A" w:rsidRDefault="000D745A" w:rsidP="000D745A">
            <w:pPr>
              <w:pStyle w:val="NoSpacing"/>
              <w:rPr>
                <w:sz w:val="20"/>
              </w:rPr>
            </w:pPr>
            <w:r w:rsidRPr="000D745A">
              <w:rPr>
                <w:sz w:val="20"/>
              </w:rPr>
              <w:t>5.96 sec</w:t>
            </w:r>
          </w:p>
          <w:p w14:paraId="741C0B1B" w14:textId="77777777" w:rsidR="000D745A" w:rsidRPr="000D745A" w:rsidRDefault="000D745A" w:rsidP="000D745A">
            <w:pPr>
              <w:pStyle w:val="NoSpacing"/>
              <w:rPr>
                <w:b/>
                <w:sz w:val="20"/>
              </w:rPr>
            </w:pPr>
            <w:r w:rsidRPr="000D745A">
              <w:rPr>
                <w:b/>
                <w:sz w:val="20"/>
              </w:rPr>
              <w:t>2.16%</w:t>
            </w:r>
          </w:p>
          <w:p w14:paraId="72E2F8E0" w14:textId="77777777" w:rsidR="000D745A" w:rsidRPr="000D745A" w:rsidRDefault="000D745A" w:rsidP="000D745A">
            <w:pPr>
              <w:pStyle w:val="NoSpacing"/>
              <w:rPr>
                <w:sz w:val="20"/>
              </w:rPr>
            </w:pPr>
            <w:r w:rsidRPr="000D745A">
              <w:rPr>
                <w:sz w:val="20"/>
              </w:rPr>
              <w:t>{2.6%}</w:t>
            </w:r>
          </w:p>
        </w:tc>
        <w:tc>
          <w:tcPr>
            <w:tcW w:w="1116" w:type="dxa"/>
            <w:tcBorders>
              <w:top w:val="single" w:sz="4" w:space="0" w:color="auto"/>
              <w:bottom w:val="single" w:sz="4" w:space="0" w:color="auto"/>
            </w:tcBorders>
          </w:tcPr>
          <w:p w14:paraId="0872A323" w14:textId="77777777" w:rsidR="000D745A" w:rsidRPr="000D745A" w:rsidRDefault="000D745A" w:rsidP="000D745A">
            <w:pPr>
              <w:pStyle w:val="NoSpacing"/>
              <w:rPr>
                <w:sz w:val="20"/>
              </w:rPr>
            </w:pPr>
            <w:r w:rsidRPr="000D745A">
              <w:rPr>
                <w:sz w:val="20"/>
              </w:rPr>
              <w:t>6562</w:t>
            </w:r>
          </w:p>
          <w:p w14:paraId="30E92FA3" w14:textId="77777777" w:rsidR="000D745A" w:rsidRPr="000D745A" w:rsidRDefault="000D745A" w:rsidP="000D745A">
            <w:pPr>
              <w:pStyle w:val="NoSpacing"/>
              <w:rPr>
                <w:sz w:val="20"/>
              </w:rPr>
            </w:pPr>
            <w:r w:rsidRPr="000D745A">
              <w:rPr>
                <w:sz w:val="20"/>
              </w:rPr>
              <w:t>(6615.60)</w:t>
            </w:r>
          </w:p>
          <w:p w14:paraId="7CD54359" w14:textId="77777777" w:rsidR="000D745A" w:rsidRPr="000D745A" w:rsidRDefault="000D745A" w:rsidP="000D745A">
            <w:pPr>
              <w:pStyle w:val="NoSpacing"/>
              <w:rPr>
                <w:sz w:val="20"/>
              </w:rPr>
            </w:pPr>
            <w:r w:rsidRPr="000D745A">
              <w:rPr>
                <w:sz w:val="20"/>
              </w:rPr>
              <w:t>[289]</w:t>
            </w:r>
          </w:p>
          <w:p w14:paraId="1C85A3F2" w14:textId="77777777" w:rsidR="000D745A" w:rsidRPr="000D745A" w:rsidRDefault="000D745A" w:rsidP="000D745A">
            <w:pPr>
              <w:pStyle w:val="NoSpacing"/>
              <w:rPr>
                <w:sz w:val="20"/>
              </w:rPr>
            </w:pPr>
            <w:r w:rsidRPr="000D745A">
              <w:rPr>
                <w:sz w:val="20"/>
              </w:rPr>
              <w:t>5.43 sec</w:t>
            </w:r>
          </w:p>
          <w:p w14:paraId="4DEF4312" w14:textId="77777777" w:rsidR="000D745A" w:rsidRPr="000D745A" w:rsidRDefault="000D745A" w:rsidP="000D745A">
            <w:pPr>
              <w:pStyle w:val="NoSpacing"/>
              <w:rPr>
                <w:b/>
                <w:sz w:val="20"/>
              </w:rPr>
            </w:pPr>
            <w:r w:rsidRPr="000D745A">
              <w:rPr>
                <w:b/>
                <w:sz w:val="20"/>
              </w:rPr>
              <w:t>1.34%</w:t>
            </w:r>
          </w:p>
          <w:p w14:paraId="6EECE04E" w14:textId="77777777" w:rsidR="000D745A" w:rsidRPr="000D745A" w:rsidRDefault="000D745A" w:rsidP="000D745A">
            <w:pPr>
              <w:pStyle w:val="NoSpacing"/>
              <w:rPr>
                <w:sz w:val="20"/>
              </w:rPr>
            </w:pPr>
            <w:r w:rsidRPr="000D745A">
              <w:rPr>
                <w:sz w:val="20"/>
              </w:rPr>
              <w:t>{2.1%}</w:t>
            </w:r>
          </w:p>
        </w:tc>
        <w:tc>
          <w:tcPr>
            <w:tcW w:w="1116" w:type="dxa"/>
            <w:tcBorders>
              <w:top w:val="single" w:sz="4" w:space="0" w:color="auto"/>
              <w:bottom w:val="single" w:sz="4" w:space="0" w:color="auto"/>
            </w:tcBorders>
          </w:tcPr>
          <w:p w14:paraId="1065F737" w14:textId="77777777" w:rsidR="000D745A" w:rsidRPr="000D745A" w:rsidRDefault="000D745A" w:rsidP="000D745A">
            <w:pPr>
              <w:pStyle w:val="NoSpacing"/>
              <w:rPr>
                <w:b/>
                <w:sz w:val="20"/>
              </w:rPr>
            </w:pPr>
            <w:r w:rsidRPr="000D745A">
              <w:rPr>
                <w:b/>
                <w:sz w:val="20"/>
              </w:rPr>
              <w:t>6548</w:t>
            </w:r>
          </w:p>
          <w:p w14:paraId="32C9BB98" w14:textId="77777777" w:rsidR="000D745A" w:rsidRPr="008D397C" w:rsidRDefault="000D745A" w:rsidP="000D745A">
            <w:pPr>
              <w:pStyle w:val="NoSpacing"/>
              <w:rPr>
                <w:b/>
                <w:sz w:val="20"/>
              </w:rPr>
            </w:pPr>
            <w:r w:rsidRPr="008D397C">
              <w:rPr>
                <w:b/>
                <w:sz w:val="20"/>
              </w:rPr>
              <w:t>(6588.70)</w:t>
            </w:r>
          </w:p>
          <w:p w14:paraId="002E7C0E" w14:textId="77777777" w:rsidR="000D745A" w:rsidRPr="000D745A" w:rsidRDefault="000D745A" w:rsidP="000D745A">
            <w:pPr>
              <w:pStyle w:val="NoSpacing"/>
              <w:rPr>
                <w:sz w:val="20"/>
              </w:rPr>
            </w:pPr>
            <w:r w:rsidRPr="000D745A">
              <w:rPr>
                <w:sz w:val="20"/>
              </w:rPr>
              <w:t>[145]</w:t>
            </w:r>
          </w:p>
          <w:p w14:paraId="1259E3A7" w14:textId="77777777" w:rsidR="000D745A" w:rsidRPr="000D745A" w:rsidRDefault="000D745A" w:rsidP="000D745A">
            <w:pPr>
              <w:pStyle w:val="NoSpacing"/>
              <w:rPr>
                <w:sz w:val="20"/>
              </w:rPr>
            </w:pPr>
            <w:r w:rsidRPr="000D745A">
              <w:rPr>
                <w:sz w:val="20"/>
              </w:rPr>
              <w:t>2.98 sec</w:t>
            </w:r>
          </w:p>
          <w:p w14:paraId="1D7F4AD9" w14:textId="77777777" w:rsidR="000D745A" w:rsidRPr="000D745A" w:rsidRDefault="000D745A" w:rsidP="000D745A">
            <w:pPr>
              <w:pStyle w:val="NoSpacing"/>
              <w:rPr>
                <w:b/>
                <w:sz w:val="20"/>
              </w:rPr>
            </w:pPr>
            <w:r w:rsidRPr="000D745A">
              <w:rPr>
                <w:b/>
                <w:sz w:val="20"/>
              </w:rPr>
              <w:t>0.93%</w:t>
            </w:r>
          </w:p>
          <w:p w14:paraId="37672C1F" w14:textId="77777777" w:rsidR="000D745A" w:rsidRPr="000D745A" w:rsidRDefault="000D745A" w:rsidP="000D745A">
            <w:pPr>
              <w:pStyle w:val="NoSpacing"/>
              <w:rPr>
                <w:sz w:val="20"/>
              </w:rPr>
            </w:pPr>
            <w:r w:rsidRPr="000D745A">
              <w:rPr>
                <w:sz w:val="20"/>
              </w:rPr>
              <w:t>{1.56%}</w:t>
            </w:r>
          </w:p>
        </w:tc>
        <w:tc>
          <w:tcPr>
            <w:tcW w:w="998" w:type="dxa"/>
            <w:tcBorders>
              <w:top w:val="single" w:sz="4" w:space="0" w:color="auto"/>
              <w:bottom w:val="single" w:sz="4" w:space="0" w:color="auto"/>
            </w:tcBorders>
          </w:tcPr>
          <w:p w14:paraId="0C1483A5" w14:textId="77777777" w:rsidR="000D745A" w:rsidRPr="000D745A" w:rsidRDefault="000D745A" w:rsidP="000D745A">
            <w:pPr>
              <w:pStyle w:val="NoSpacing"/>
              <w:rPr>
                <w:sz w:val="20"/>
              </w:rPr>
            </w:pPr>
            <w:r w:rsidRPr="000D745A">
              <w:rPr>
                <w:sz w:val="20"/>
              </w:rPr>
              <w:t>7286</w:t>
            </w:r>
          </w:p>
          <w:p w14:paraId="0A0B1761" w14:textId="77777777" w:rsidR="000D745A" w:rsidRPr="000D745A" w:rsidRDefault="000D745A" w:rsidP="000D745A">
            <w:pPr>
              <w:pStyle w:val="NoSpacing"/>
              <w:rPr>
                <w:sz w:val="20"/>
              </w:rPr>
            </w:pPr>
            <w:r w:rsidRPr="000D745A">
              <w:rPr>
                <w:sz w:val="20"/>
              </w:rPr>
              <w:t>(7635.60)</w:t>
            </w:r>
          </w:p>
          <w:p w14:paraId="668C8DD2" w14:textId="77777777" w:rsidR="000D745A" w:rsidRPr="000D745A" w:rsidRDefault="000D745A" w:rsidP="000D745A">
            <w:pPr>
              <w:pStyle w:val="NoSpacing"/>
              <w:rPr>
                <w:sz w:val="20"/>
              </w:rPr>
            </w:pPr>
            <w:r w:rsidRPr="000D745A">
              <w:rPr>
                <w:sz w:val="20"/>
              </w:rPr>
              <w:t>[1875]</w:t>
            </w:r>
          </w:p>
          <w:p w14:paraId="3929AA39" w14:textId="77777777" w:rsidR="000D745A" w:rsidRPr="000D745A" w:rsidRDefault="000D745A" w:rsidP="000D745A">
            <w:pPr>
              <w:pStyle w:val="NoSpacing"/>
              <w:rPr>
                <w:sz w:val="20"/>
              </w:rPr>
            </w:pPr>
            <w:r w:rsidRPr="000D745A">
              <w:rPr>
                <w:sz w:val="20"/>
              </w:rPr>
              <w:t>5.42 sec</w:t>
            </w:r>
          </w:p>
          <w:p w14:paraId="0E742CFE" w14:textId="77777777" w:rsidR="000D745A" w:rsidRPr="000D745A" w:rsidRDefault="000D745A" w:rsidP="000D745A">
            <w:pPr>
              <w:pStyle w:val="NoSpacing"/>
              <w:rPr>
                <w:sz w:val="20"/>
              </w:rPr>
            </w:pPr>
            <w:r w:rsidRPr="000D745A">
              <w:rPr>
                <w:sz w:val="20"/>
              </w:rPr>
              <w:t>16.97%</w:t>
            </w:r>
          </w:p>
          <w:p w14:paraId="19EECF69" w14:textId="77777777" w:rsidR="000D745A" w:rsidRPr="000D745A" w:rsidRDefault="000D745A" w:rsidP="000D745A">
            <w:pPr>
              <w:pStyle w:val="NoSpacing"/>
              <w:rPr>
                <w:b/>
                <w:sz w:val="20"/>
              </w:rPr>
            </w:pPr>
            <w:r w:rsidRPr="000D745A">
              <w:rPr>
                <w:b/>
                <w:sz w:val="20"/>
              </w:rPr>
              <w:t>{16.64%}</w:t>
            </w:r>
          </w:p>
        </w:tc>
        <w:tc>
          <w:tcPr>
            <w:tcW w:w="1030" w:type="dxa"/>
            <w:tcBorders>
              <w:top w:val="single" w:sz="4" w:space="0" w:color="auto"/>
              <w:bottom w:val="single" w:sz="4" w:space="0" w:color="auto"/>
            </w:tcBorders>
          </w:tcPr>
          <w:p w14:paraId="7997BF64" w14:textId="77777777" w:rsidR="000D745A" w:rsidRPr="000D745A" w:rsidRDefault="000D745A" w:rsidP="000D745A">
            <w:pPr>
              <w:pStyle w:val="NoSpacing"/>
              <w:rPr>
                <w:sz w:val="20"/>
              </w:rPr>
            </w:pPr>
            <w:r w:rsidRPr="000D745A">
              <w:rPr>
                <w:sz w:val="20"/>
              </w:rPr>
              <w:t>6528</w:t>
            </w:r>
          </w:p>
        </w:tc>
      </w:tr>
      <w:tr w:rsidR="000D745A" w:rsidRPr="000D745A" w14:paraId="23BDDCBC" w14:textId="77777777" w:rsidTr="003C655E">
        <w:tc>
          <w:tcPr>
            <w:tcW w:w="1039" w:type="dxa"/>
            <w:tcBorders>
              <w:top w:val="single" w:sz="4" w:space="0" w:color="auto"/>
              <w:bottom w:val="single" w:sz="4" w:space="0" w:color="auto"/>
            </w:tcBorders>
          </w:tcPr>
          <w:p w14:paraId="1A3274BB" w14:textId="77777777" w:rsidR="000D745A" w:rsidRPr="008C1A50" w:rsidRDefault="000D745A" w:rsidP="000D745A">
            <w:pPr>
              <w:pStyle w:val="NoSpacing"/>
              <w:rPr>
                <w:sz w:val="20"/>
              </w:rPr>
            </w:pPr>
            <w:r w:rsidRPr="008C1A50">
              <w:rPr>
                <w:sz w:val="20"/>
              </w:rPr>
              <w:t>D198</w:t>
            </w:r>
          </w:p>
          <w:p w14:paraId="1CB4EE92" w14:textId="77777777" w:rsidR="000D745A" w:rsidRPr="008C1A50" w:rsidRDefault="000D745A" w:rsidP="000D745A">
            <w:pPr>
              <w:pStyle w:val="NoSpacing"/>
              <w:rPr>
                <w:sz w:val="20"/>
              </w:rPr>
            </w:pPr>
          </w:p>
        </w:tc>
        <w:tc>
          <w:tcPr>
            <w:tcW w:w="1077" w:type="dxa"/>
            <w:tcBorders>
              <w:top w:val="single" w:sz="4" w:space="0" w:color="auto"/>
              <w:bottom w:val="single" w:sz="4" w:space="0" w:color="auto"/>
            </w:tcBorders>
          </w:tcPr>
          <w:p w14:paraId="64311933" w14:textId="77777777" w:rsidR="000D745A" w:rsidRPr="000D745A" w:rsidRDefault="000D745A" w:rsidP="000D745A">
            <w:pPr>
              <w:pStyle w:val="NoSpacing"/>
              <w:rPr>
                <w:sz w:val="20"/>
              </w:rPr>
            </w:pPr>
            <w:r w:rsidRPr="000D745A">
              <w:rPr>
                <w:sz w:val="20"/>
              </w:rPr>
              <w:t>16988</w:t>
            </w:r>
          </w:p>
          <w:p w14:paraId="4AA0A247" w14:textId="77777777" w:rsidR="000D745A" w:rsidRPr="000D745A" w:rsidRDefault="000D745A" w:rsidP="000D745A">
            <w:pPr>
              <w:pStyle w:val="NoSpacing"/>
              <w:rPr>
                <w:sz w:val="20"/>
              </w:rPr>
            </w:pPr>
            <w:r w:rsidRPr="000D745A">
              <w:rPr>
                <w:sz w:val="20"/>
              </w:rPr>
              <w:t>(17213.70)</w:t>
            </w:r>
          </w:p>
          <w:p w14:paraId="0F7E5516" w14:textId="77777777" w:rsidR="000D745A" w:rsidRPr="000D745A" w:rsidRDefault="000D745A" w:rsidP="000D745A">
            <w:pPr>
              <w:pStyle w:val="NoSpacing"/>
              <w:rPr>
                <w:sz w:val="20"/>
              </w:rPr>
            </w:pPr>
            <w:r w:rsidRPr="000D745A">
              <w:rPr>
                <w:sz w:val="20"/>
              </w:rPr>
              <w:t>[146]</w:t>
            </w:r>
          </w:p>
          <w:p w14:paraId="7C92F7EB" w14:textId="77777777" w:rsidR="000D745A" w:rsidRPr="000D745A" w:rsidRDefault="000D745A" w:rsidP="000D745A">
            <w:pPr>
              <w:pStyle w:val="NoSpacing"/>
              <w:rPr>
                <w:sz w:val="20"/>
              </w:rPr>
            </w:pPr>
            <w:r w:rsidRPr="000D745A">
              <w:rPr>
                <w:sz w:val="20"/>
              </w:rPr>
              <w:lastRenderedPageBreak/>
              <w:t>3.99 sec</w:t>
            </w:r>
          </w:p>
          <w:p w14:paraId="2D3DE4CA" w14:textId="77777777" w:rsidR="000D745A" w:rsidRPr="000D745A" w:rsidRDefault="000D745A" w:rsidP="000D745A">
            <w:pPr>
              <w:pStyle w:val="NoSpacing"/>
              <w:rPr>
                <w:b/>
                <w:sz w:val="20"/>
              </w:rPr>
            </w:pPr>
            <w:r w:rsidRPr="000D745A">
              <w:rPr>
                <w:b/>
                <w:sz w:val="20"/>
              </w:rPr>
              <w:t>9.09%</w:t>
            </w:r>
          </w:p>
          <w:p w14:paraId="3A7EDAF2" w14:textId="77777777" w:rsidR="000D745A" w:rsidRPr="000D745A" w:rsidRDefault="000D745A" w:rsidP="000D745A">
            <w:pPr>
              <w:pStyle w:val="NoSpacing"/>
              <w:rPr>
                <w:sz w:val="20"/>
              </w:rPr>
            </w:pPr>
            <w:r w:rsidRPr="000D745A">
              <w:rPr>
                <w:sz w:val="20"/>
              </w:rPr>
              <w:t>{10.18%}</w:t>
            </w:r>
          </w:p>
        </w:tc>
        <w:tc>
          <w:tcPr>
            <w:tcW w:w="1115" w:type="dxa"/>
            <w:tcBorders>
              <w:top w:val="single" w:sz="4" w:space="0" w:color="auto"/>
              <w:bottom w:val="single" w:sz="4" w:space="0" w:color="auto"/>
            </w:tcBorders>
          </w:tcPr>
          <w:p w14:paraId="2FA24D48" w14:textId="77777777" w:rsidR="000D745A" w:rsidRPr="000D745A" w:rsidRDefault="000D745A" w:rsidP="000D745A">
            <w:pPr>
              <w:pStyle w:val="NoSpacing"/>
              <w:rPr>
                <w:sz w:val="20"/>
              </w:rPr>
            </w:pPr>
            <w:r w:rsidRPr="000D745A">
              <w:rPr>
                <w:sz w:val="20"/>
              </w:rPr>
              <w:lastRenderedPageBreak/>
              <w:t>15989</w:t>
            </w:r>
          </w:p>
          <w:p w14:paraId="007B950F" w14:textId="77777777" w:rsidR="000D745A" w:rsidRPr="000D745A" w:rsidRDefault="000D745A" w:rsidP="000D745A">
            <w:pPr>
              <w:pStyle w:val="NoSpacing"/>
              <w:rPr>
                <w:sz w:val="20"/>
              </w:rPr>
            </w:pPr>
            <w:r w:rsidRPr="000D745A">
              <w:rPr>
                <w:sz w:val="20"/>
              </w:rPr>
              <w:t>(16469.20)</w:t>
            </w:r>
          </w:p>
          <w:p w14:paraId="20120205" w14:textId="77777777" w:rsidR="000D745A" w:rsidRPr="000D745A" w:rsidRDefault="000D745A" w:rsidP="000D745A">
            <w:pPr>
              <w:pStyle w:val="NoSpacing"/>
              <w:rPr>
                <w:sz w:val="20"/>
              </w:rPr>
            </w:pPr>
            <w:r w:rsidRPr="000D745A">
              <w:rPr>
                <w:sz w:val="20"/>
              </w:rPr>
              <w:t>[168]</w:t>
            </w:r>
          </w:p>
          <w:p w14:paraId="6DE43BAD" w14:textId="77777777" w:rsidR="000D745A" w:rsidRPr="000D745A" w:rsidRDefault="000D745A" w:rsidP="000D745A">
            <w:pPr>
              <w:pStyle w:val="NoSpacing"/>
              <w:rPr>
                <w:sz w:val="20"/>
              </w:rPr>
            </w:pPr>
            <w:r w:rsidRPr="000D745A">
              <w:rPr>
                <w:sz w:val="20"/>
              </w:rPr>
              <w:lastRenderedPageBreak/>
              <w:t>4.31 sec</w:t>
            </w:r>
          </w:p>
          <w:p w14:paraId="67D25A96" w14:textId="77777777" w:rsidR="000D745A" w:rsidRPr="000D745A" w:rsidRDefault="000D745A" w:rsidP="000D745A">
            <w:pPr>
              <w:pStyle w:val="NoSpacing"/>
              <w:rPr>
                <w:b/>
                <w:sz w:val="20"/>
              </w:rPr>
            </w:pPr>
            <w:r w:rsidRPr="000D745A">
              <w:rPr>
                <w:b/>
                <w:sz w:val="20"/>
              </w:rPr>
              <w:t>4.37%</w:t>
            </w:r>
          </w:p>
          <w:p w14:paraId="0BEA22F5" w14:textId="77777777" w:rsidR="000D745A" w:rsidRPr="000D745A" w:rsidRDefault="000D745A" w:rsidP="000D745A">
            <w:pPr>
              <w:pStyle w:val="NoSpacing"/>
              <w:rPr>
                <w:sz w:val="20"/>
              </w:rPr>
            </w:pPr>
            <w:r w:rsidRPr="000D745A">
              <w:rPr>
                <w:sz w:val="20"/>
              </w:rPr>
              <w:t>{9.63%}</w:t>
            </w:r>
          </w:p>
        </w:tc>
        <w:tc>
          <w:tcPr>
            <w:tcW w:w="1116" w:type="dxa"/>
            <w:tcBorders>
              <w:top w:val="single" w:sz="4" w:space="0" w:color="auto"/>
              <w:bottom w:val="single" w:sz="4" w:space="0" w:color="auto"/>
            </w:tcBorders>
          </w:tcPr>
          <w:p w14:paraId="304BCB26" w14:textId="77777777" w:rsidR="000D745A" w:rsidRPr="000D745A" w:rsidRDefault="000D745A" w:rsidP="000D745A">
            <w:pPr>
              <w:pStyle w:val="NoSpacing"/>
              <w:rPr>
                <w:sz w:val="20"/>
              </w:rPr>
            </w:pPr>
            <w:r w:rsidRPr="000D745A">
              <w:rPr>
                <w:sz w:val="20"/>
              </w:rPr>
              <w:lastRenderedPageBreak/>
              <w:t>16551</w:t>
            </w:r>
          </w:p>
          <w:p w14:paraId="66BD48D8" w14:textId="77777777" w:rsidR="000D745A" w:rsidRPr="000D745A" w:rsidRDefault="000D745A" w:rsidP="000D745A">
            <w:pPr>
              <w:pStyle w:val="NoSpacing"/>
              <w:rPr>
                <w:sz w:val="20"/>
              </w:rPr>
            </w:pPr>
            <w:r w:rsidRPr="000D745A">
              <w:rPr>
                <w:sz w:val="20"/>
              </w:rPr>
              <w:t>(16919.30)</w:t>
            </w:r>
          </w:p>
          <w:p w14:paraId="06A070B9" w14:textId="77777777" w:rsidR="000D745A" w:rsidRPr="000D745A" w:rsidRDefault="000D745A" w:rsidP="000D745A">
            <w:pPr>
              <w:pStyle w:val="NoSpacing"/>
              <w:rPr>
                <w:sz w:val="20"/>
              </w:rPr>
            </w:pPr>
            <w:r w:rsidRPr="000D745A">
              <w:rPr>
                <w:sz w:val="20"/>
              </w:rPr>
              <w:t>[302]</w:t>
            </w:r>
          </w:p>
          <w:p w14:paraId="54110C0C" w14:textId="77777777" w:rsidR="000D745A" w:rsidRPr="000D745A" w:rsidRDefault="000D745A" w:rsidP="000D745A">
            <w:pPr>
              <w:pStyle w:val="NoSpacing"/>
              <w:rPr>
                <w:sz w:val="20"/>
              </w:rPr>
            </w:pPr>
            <w:r w:rsidRPr="000D745A">
              <w:rPr>
                <w:sz w:val="20"/>
              </w:rPr>
              <w:lastRenderedPageBreak/>
              <w:t>7.80 sec</w:t>
            </w:r>
          </w:p>
          <w:p w14:paraId="2D0813F5" w14:textId="77777777" w:rsidR="000D745A" w:rsidRPr="000D745A" w:rsidRDefault="000D745A" w:rsidP="000D745A">
            <w:pPr>
              <w:pStyle w:val="NoSpacing"/>
              <w:rPr>
                <w:b/>
                <w:sz w:val="20"/>
              </w:rPr>
            </w:pPr>
            <w:r w:rsidRPr="000D745A">
              <w:rPr>
                <w:b/>
                <w:sz w:val="20"/>
              </w:rPr>
              <w:t>7.22%</w:t>
            </w:r>
          </w:p>
          <w:p w14:paraId="29F2718D" w14:textId="77777777" w:rsidR="000D745A" w:rsidRPr="000D745A" w:rsidRDefault="000D745A" w:rsidP="000D745A">
            <w:pPr>
              <w:pStyle w:val="NoSpacing"/>
              <w:rPr>
                <w:sz w:val="20"/>
              </w:rPr>
            </w:pPr>
            <w:r w:rsidRPr="000D745A">
              <w:rPr>
                <w:sz w:val="20"/>
              </w:rPr>
              <w:t>{10.18%}</w:t>
            </w:r>
          </w:p>
        </w:tc>
        <w:tc>
          <w:tcPr>
            <w:tcW w:w="1116" w:type="dxa"/>
            <w:tcBorders>
              <w:top w:val="single" w:sz="4" w:space="0" w:color="auto"/>
              <w:bottom w:val="single" w:sz="4" w:space="0" w:color="auto"/>
            </w:tcBorders>
          </w:tcPr>
          <w:p w14:paraId="54FAF601" w14:textId="77777777" w:rsidR="000D745A" w:rsidRPr="000D745A" w:rsidRDefault="000D745A" w:rsidP="000D745A">
            <w:pPr>
              <w:pStyle w:val="NoSpacing"/>
              <w:rPr>
                <w:sz w:val="20"/>
              </w:rPr>
            </w:pPr>
            <w:r w:rsidRPr="000D745A">
              <w:rPr>
                <w:b/>
                <w:sz w:val="20"/>
              </w:rPr>
              <w:lastRenderedPageBreak/>
              <w:t>15983</w:t>
            </w:r>
          </w:p>
          <w:p w14:paraId="3ABC5EA7" w14:textId="77777777" w:rsidR="000D745A" w:rsidRPr="000D745A" w:rsidRDefault="000D745A" w:rsidP="000D745A">
            <w:pPr>
              <w:pStyle w:val="NoSpacing"/>
              <w:rPr>
                <w:sz w:val="20"/>
              </w:rPr>
            </w:pPr>
            <w:r w:rsidRPr="008D397C">
              <w:rPr>
                <w:b/>
                <w:sz w:val="20"/>
              </w:rPr>
              <w:t>(16220.0)</w:t>
            </w:r>
          </w:p>
          <w:p w14:paraId="678801C9" w14:textId="77777777" w:rsidR="000D745A" w:rsidRPr="000D745A" w:rsidRDefault="000D745A" w:rsidP="000D745A">
            <w:pPr>
              <w:pStyle w:val="NoSpacing"/>
              <w:rPr>
                <w:sz w:val="20"/>
              </w:rPr>
            </w:pPr>
            <w:r w:rsidRPr="000D745A">
              <w:rPr>
                <w:sz w:val="20"/>
              </w:rPr>
              <w:t>[254]</w:t>
            </w:r>
          </w:p>
          <w:p w14:paraId="67B9630B" w14:textId="77777777" w:rsidR="000D745A" w:rsidRPr="000D745A" w:rsidRDefault="000D745A" w:rsidP="000D745A">
            <w:pPr>
              <w:pStyle w:val="NoSpacing"/>
              <w:rPr>
                <w:sz w:val="20"/>
              </w:rPr>
            </w:pPr>
            <w:r w:rsidRPr="000D745A">
              <w:rPr>
                <w:sz w:val="20"/>
              </w:rPr>
              <w:lastRenderedPageBreak/>
              <w:t>6.83 sec</w:t>
            </w:r>
          </w:p>
          <w:p w14:paraId="4E1993D5" w14:textId="77777777" w:rsidR="000D745A" w:rsidRPr="000D745A" w:rsidRDefault="000D745A" w:rsidP="000D745A">
            <w:pPr>
              <w:pStyle w:val="NoSpacing"/>
              <w:rPr>
                <w:b/>
                <w:sz w:val="20"/>
              </w:rPr>
            </w:pPr>
            <w:r w:rsidRPr="000D745A">
              <w:rPr>
                <w:b/>
                <w:sz w:val="20"/>
              </w:rPr>
              <w:t>2.79%</w:t>
            </w:r>
          </w:p>
          <w:p w14:paraId="46492F5D" w14:textId="77777777" w:rsidR="000D745A" w:rsidRPr="000D745A" w:rsidRDefault="000D745A" w:rsidP="000D745A">
            <w:pPr>
              <w:pStyle w:val="NoSpacing"/>
              <w:rPr>
                <w:sz w:val="20"/>
              </w:rPr>
            </w:pPr>
            <w:r w:rsidRPr="000D745A">
              <w:rPr>
                <w:sz w:val="20"/>
              </w:rPr>
              <w:t>{5.5%}</w:t>
            </w:r>
          </w:p>
        </w:tc>
        <w:tc>
          <w:tcPr>
            <w:tcW w:w="1116" w:type="dxa"/>
            <w:tcBorders>
              <w:top w:val="single" w:sz="4" w:space="0" w:color="auto"/>
              <w:bottom w:val="single" w:sz="4" w:space="0" w:color="auto"/>
            </w:tcBorders>
          </w:tcPr>
          <w:p w14:paraId="00AAEC97" w14:textId="77777777" w:rsidR="000D745A" w:rsidRPr="000D745A" w:rsidRDefault="000D745A" w:rsidP="000D745A">
            <w:pPr>
              <w:pStyle w:val="NoSpacing"/>
              <w:rPr>
                <w:sz w:val="20"/>
              </w:rPr>
            </w:pPr>
            <w:r w:rsidRPr="000D745A">
              <w:rPr>
                <w:sz w:val="20"/>
              </w:rPr>
              <w:lastRenderedPageBreak/>
              <w:t>16108</w:t>
            </w:r>
          </w:p>
          <w:p w14:paraId="3842FC40" w14:textId="77777777" w:rsidR="000D745A" w:rsidRPr="000D745A" w:rsidRDefault="000D745A" w:rsidP="000D745A">
            <w:pPr>
              <w:pStyle w:val="NoSpacing"/>
              <w:rPr>
                <w:sz w:val="20"/>
              </w:rPr>
            </w:pPr>
            <w:r w:rsidRPr="000D745A">
              <w:rPr>
                <w:sz w:val="20"/>
              </w:rPr>
              <w:t>(16345.50)</w:t>
            </w:r>
          </w:p>
          <w:p w14:paraId="7CD40135" w14:textId="77777777" w:rsidR="000D745A" w:rsidRPr="000D745A" w:rsidRDefault="000D745A" w:rsidP="000D745A">
            <w:pPr>
              <w:pStyle w:val="NoSpacing"/>
              <w:rPr>
                <w:sz w:val="20"/>
              </w:rPr>
            </w:pPr>
            <w:r w:rsidRPr="000D745A">
              <w:rPr>
                <w:sz w:val="20"/>
              </w:rPr>
              <w:t>[262]</w:t>
            </w:r>
          </w:p>
          <w:p w14:paraId="6C3F5160" w14:textId="77777777" w:rsidR="000D745A" w:rsidRPr="000D745A" w:rsidRDefault="000D745A" w:rsidP="000D745A">
            <w:pPr>
              <w:pStyle w:val="NoSpacing"/>
              <w:rPr>
                <w:sz w:val="20"/>
              </w:rPr>
            </w:pPr>
            <w:r w:rsidRPr="000D745A">
              <w:rPr>
                <w:sz w:val="20"/>
              </w:rPr>
              <w:lastRenderedPageBreak/>
              <w:t>8.42 sec</w:t>
            </w:r>
          </w:p>
          <w:p w14:paraId="5421CB22" w14:textId="77777777" w:rsidR="000D745A" w:rsidRPr="000D745A" w:rsidRDefault="000D745A" w:rsidP="000D745A">
            <w:pPr>
              <w:pStyle w:val="NoSpacing"/>
              <w:rPr>
                <w:b/>
                <w:sz w:val="20"/>
              </w:rPr>
            </w:pPr>
            <w:r w:rsidRPr="000D745A">
              <w:rPr>
                <w:b/>
                <w:sz w:val="20"/>
              </w:rPr>
              <w:t>3.58%</w:t>
            </w:r>
          </w:p>
          <w:p w14:paraId="2F7AA98D" w14:textId="77777777" w:rsidR="000D745A" w:rsidRPr="000D745A" w:rsidRDefault="000D745A" w:rsidP="000D745A">
            <w:pPr>
              <w:pStyle w:val="NoSpacing"/>
              <w:rPr>
                <w:sz w:val="20"/>
              </w:rPr>
            </w:pPr>
            <w:r w:rsidRPr="000D745A">
              <w:rPr>
                <w:sz w:val="20"/>
              </w:rPr>
              <w:t>{4.95%}</w:t>
            </w:r>
          </w:p>
        </w:tc>
        <w:tc>
          <w:tcPr>
            <w:tcW w:w="998" w:type="dxa"/>
            <w:tcBorders>
              <w:top w:val="single" w:sz="4" w:space="0" w:color="auto"/>
              <w:bottom w:val="single" w:sz="4" w:space="0" w:color="auto"/>
            </w:tcBorders>
          </w:tcPr>
          <w:p w14:paraId="0FC743AB" w14:textId="77777777" w:rsidR="000D745A" w:rsidRPr="000D745A" w:rsidRDefault="000D745A" w:rsidP="000D745A">
            <w:pPr>
              <w:pStyle w:val="NoSpacing"/>
              <w:rPr>
                <w:sz w:val="20"/>
              </w:rPr>
            </w:pPr>
            <w:r w:rsidRPr="000D745A">
              <w:rPr>
                <w:sz w:val="20"/>
              </w:rPr>
              <w:lastRenderedPageBreak/>
              <w:t>18579</w:t>
            </w:r>
          </w:p>
          <w:p w14:paraId="6A7BA87F" w14:textId="77777777" w:rsidR="000D745A" w:rsidRPr="000D745A" w:rsidRDefault="000D745A" w:rsidP="000D745A">
            <w:pPr>
              <w:pStyle w:val="NoSpacing"/>
              <w:rPr>
                <w:sz w:val="20"/>
              </w:rPr>
            </w:pPr>
            <w:r w:rsidRPr="000D745A">
              <w:rPr>
                <w:sz w:val="20"/>
              </w:rPr>
              <w:t>(20551.10)</w:t>
            </w:r>
          </w:p>
          <w:p w14:paraId="24FC04E1" w14:textId="77777777" w:rsidR="000D745A" w:rsidRPr="000D745A" w:rsidRDefault="000D745A" w:rsidP="000D745A">
            <w:pPr>
              <w:pStyle w:val="NoSpacing"/>
              <w:rPr>
                <w:sz w:val="20"/>
              </w:rPr>
            </w:pPr>
            <w:r w:rsidRPr="000D745A">
              <w:rPr>
                <w:sz w:val="20"/>
              </w:rPr>
              <w:t>[1958]</w:t>
            </w:r>
          </w:p>
          <w:p w14:paraId="7353DF10" w14:textId="77777777" w:rsidR="000D745A" w:rsidRPr="000D745A" w:rsidRDefault="000D745A" w:rsidP="000D745A">
            <w:pPr>
              <w:pStyle w:val="NoSpacing"/>
              <w:rPr>
                <w:sz w:val="20"/>
              </w:rPr>
            </w:pPr>
            <w:r w:rsidRPr="000D745A">
              <w:rPr>
                <w:sz w:val="20"/>
              </w:rPr>
              <w:lastRenderedPageBreak/>
              <w:t>7.33 sec</w:t>
            </w:r>
          </w:p>
          <w:p w14:paraId="73A152E8" w14:textId="77777777" w:rsidR="000D745A" w:rsidRPr="000D745A" w:rsidRDefault="000D745A" w:rsidP="000D745A">
            <w:pPr>
              <w:pStyle w:val="NoSpacing"/>
              <w:rPr>
                <w:sz w:val="20"/>
              </w:rPr>
            </w:pPr>
            <w:r w:rsidRPr="000D745A">
              <w:rPr>
                <w:sz w:val="20"/>
              </w:rPr>
              <w:t>30.24%</w:t>
            </w:r>
          </w:p>
          <w:p w14:paraId="0EF69648" w14:textId="77777777" w:rsidR="000D745A" w:rsidRPr="000D745A" w:rsidRDefault="000D745A" w:rsidP="000D745A">
            <w:pPr>
              <w:pStyle w:val="NoSpacing"/>
              <w:rPr>
                <w:b/>
                <w:sz w:val="20"/>
              </w:rPr>
            </w:pPr>
            <w:r w:rsidRPr="000D745A">
              <w:rPr>
                <w:b/>
                <w:sz w:val="20"/>
              </w:rPr>
              <w:t>{16.50%}</w:t>
            </w:r>
          </w:p>
        </w:tc>
        <w:tc>
          <w:tcPr>
            <w:tcW w:w="1030" w:type="dxa"/>
            <w:tcBorders>
              <w:top w:val="single" w:sz="4" w:space="0" w:color="auto"/>
              <w:bottom w:val="single" w:sz="4" w:space="0" w:color="auto"/>
            </w:tcBorders>
          </w:tcPr>
          <w:p w14:paraId="24EFEF59" w14:textId="77777777" w:rsidR="000D745A" w:rsidRPr="000D745A" w:rsidRDefault="000D745A" w:rsidP="000D745A">
            <w:pPr>
              <w:pStyle w:val="NoSpacing"/>
              <w:rPr>
                <w:sz w:val="20"/>
              </w:rPr>
            </w:pPr>
            <w:r w:rsidRPr="000D745A">
              <w:rPr>
                <w:sz w:val="20"/>
              </w:rPr>
              <w:lastRenderedPageBreak/>
              <w:t>15780</w:t>
            </w:r>
          </w:p>
        </w:tc>
      </w:tr>
      <w:tr w:rsidR="000D745A" w:rsidRPr="000D745A" w14:paraId="1C4F19E5" w14:textId="77777777" w:rsidTr="003C655E">
        <w:tc>
          <w:tcPr>
            <w:tcW w:w="1039" w:type="dxa"/>
            <w:tcBorders>
              <w:top w:val="single" w:sz="4" w:space="0" w:color="auto"/>
              <w:bottom w:val="single" w:sz="4" w:space="0" w:color="auto"/>
            </w:tcBorders>
          </w:tcPr>
          <w:p w14:paraId="45C9E300" w14:textId="77777777" w:rsidR="000D745A" w:rsidRPr="008C1A50" w:rsidRDefault="000D745A" w:rsidP="000D745A">
            <w:pPr>
              <w:pStyle w:val="NoSpacing"/>
              <w:rPr>
                <w:sz w:val="20"/>
              </w:rPr>
            </w:pPr>
            <w:r w:rsidRPr="008C1A50">
              <w:rPr>
                <w:sz w:val="20"/>
              </w:rPr>
              <w:lastRenderedPageBreak/>
              <w:t>Tsp225</w:t>
            </w:r>
          </w:p>
          <w:p w14:paraId="6D165482" w14:textId="77777777" w:rsidR="000D745A" w:rsidRPr="008C1A50" w:rsidRDefault="000D745A" w:rsidP="000D745A">
            <w:pPr>
              <w:pStyle w:val="NoSpacing"/>
              <w:rPr>
                <w:sz w:val="20"/>
              </w:rPr>
            </w:pPr>
          </w:p>
        </w:tc>
        <w:tc>
          <w:tcPr>
            <w:tcW w:w="1077" w:type="dxa"/>
            <w:tcBorders>
              <w:top w:val="single" w:sz="4" w:space="0" w:color="auto"/>
              <w:bottom w:val="single" w:sz="4" w:space="0" w:color="auto"/>
            </w:tcBorders>
          </w:tcPr>
          <w:p w14:paraId="0CB4F372" w14:textId="77777777" w:rsidR="000D745A" w:rsidRPr="000D745A" w:rsidRDefault="000D745A" w:rsidP="000D745A">
            <w:pPr>
              <w:pStyle w:val="NoSpacing"/>
              <w:rPr>
                <w:sz w:val="20"/>
              </w:rPr>
            </w:pPr>
            <w:r w:rsidRPr="000D745A">
              <w:rPr>
                <w:sz w:val="20"/>
              </w:rPr>
              <w:t>4234</w:t>
            </w:r>
          </w:p>
          <w:p w14:paraId="14EC0567" w14:textId="77777777" w:rsidR="000D745A" w:rsidRPr="000D745A" w:rsidRDefault="000D745A" w:rsidP="000D745A">
            <w:pPr>
              <w:pStyle w:val="NoSpacing"/>
              <w:rPr>
                <w:sz w:val="20"/>
              </w:rPr>
            </w:pPr>
            <w:r w:rsidRPr="000D745A">
              <w:rPr>
                <w:sz w:val="20"/>
              </w:rPr>
              <w:t>(4344.60)</w:t>
            </w:r>
          </w:p>
          <w:p w14:paraId="3D98019B" w14:textId="77777777" w:rsidR="000D745A" w:rsidRPr="000D745A" w:rsidRDefault="000D745A" w:rsidP="000D745A">
            <w:pPr>
              <w:pStyle w:val="NoSpacing"/>
              <w:rPr>
                <w:sz w:val="20"/>
              </w:rPr>
            </w:pPr>
            <w:r w:rsidRPr="000D745A">
              <w:rPr>
                <w:sz w:val="20"/>
              </w:rPr>
              <w:t>[206]</w:t>
            </w:r>
          </w:p>
          <w:p w14:paraId="0B827233" w14:textId="77777777" w:rsidR="000D745A" w:rsidRPr="000D745A" w:rsidRDefault="000D745A" w:rsidP="000D745A">
            <w:pPr>
              <w:pStyle w:val="NoSpacing"/>
              <w:rPr>
                <w:sz w:val="20"/>
              </w:rPr>
            </w:pPr>
            <w:r w:rsidRPr="000D745A">
              <w:rPr>
                <w:sz w:val="20"/>
              </w:rPr>
              <w:t>6.87 sec</w:t>
            </w:r>
          </w:p>
          <w:p w14:paraId="2663CEAB" w14:textId="77777777" w:rsidR="000D745A" w:rsidRPr="000D745A" w:rsidRDefault="000D745A" w:rsidP="000D745A">
            <w:pPr>
              <w:pStyle w:val="NoSpacing"/>
              <w:rPr>
                <w:b/>
                <w:sz w:val="20"/>
              </w:rPr>
            </w:pPr>
            <w:r w:rsidRPr="000D745A">
              <w:rPr>
                <w:b/>
                <w:sz w:val="20"/>
              </w:rPr>
              <w:t>10.94%</w:t>
            </w:r>
          </w:p>
          <w:p w14:paraId="5DFC3C2D" w14:textId="77777777" w:rsidR="000D745A" w:rsidRPr="000D745A" w:rsidRDefault="000D745A" w:rsidP="000D745A">
            <w:pPr>
              <w:pStyle w:val="NoSpacing"/>
              <w:rPr>
                <w:sz w:val="20"/>
              </w:rPr>
            </w:pPr>
            <w:r w:rsidRPr="000D745A">
              <w:rPr>
                <w:sz w:val="20"/>
              </w:rPr>
              <w:t>{11.45%}</w:t>
            </w:r>
          </w:p>
        </w:tc>
        <w:tc>
          <w:tcPr>
            <w:tcW w:w="1115" w:type="dxa"/>
            <w:tcBorders>
              <w:top w:val="single" w:sz="4" w:space="0" w:color="auto"/>
              <w:bottom w:val="single" w:sz="4" w:space="0" w:color="auto"/>
            </w:tcBorders>
          </w:tcPr>
          <w:p w14:paraId="309D842F" w14:textId="77777777" w:rsidR="000D745A" w:rsidRPr="000D745A" w:rsidRDefault="000D745A" w:rsidP="000D745A">
            <w:pPr>
              <w:pStyle w:val="NoSpacing"/>
              <w:rPr>
                <w:sz w:val="20"/>
              </w:rPr>
            </w:pPr>
            <w:r w:rsidRPr="000D745A">
              <w:rPr>
                <w:sz w:val="20"/>
              </w:rPr>
              <w:t>4057</w:t>
            </w:r>
          </w:p>
          <w:p w14:paraId="25E4BFE4" w14:textId="77777777" w:rsidR="000D745A" w:rsidRPr="000D745A" w:rsidRDefault="000D745A" w:rsidP="000D745A">
            <w:pPr>
              <w:pStyle w:val="NoSpacing"/>
              <w:rPr>
                <w:sz w:val="20"/>
              </w:rPr>
            </w:pPr>
            <w:r w:rsidRPr="000D745A">
              <w:rPr>
                <w:sz w:val="20"/>
              </w:rPr>
              <w:t>(4152.70)</w:t>
            </w:r>
          </w:p>
          <w:p w14:paraId="53A245E0" w14:textId="77777777" w:rsidR="000D745A" w:rsidRPr="000D745A" w:rsidRDefault="000D745A" w:rsidP="000D745A">
            <w:pPr>
              <w:pStyle w:val="NoSpacing"/>
              <w:rPr>
                <w:sz w:val="20"/>
              </w:rPr>
            </w:pPr>
            <w:r w:rsidRPr="000D745A">
              <w:rPr>
                <w:sz w:val="20"/>
              </w:rPr>
              <w:t>[203]</w:t>
            </w:r>
          </w:p>
          <w:p w14:paraId="135F771F" w14:textId="77777777" w:rsidR="000D745A" w:rsidRPr="000D745A" w:rsidRDefault="000D745A" w:rsidP="000D745A">
            <w:pPr>
              <w:pStyle w:val="NoSpacing"/>
              <w:rPr>
                <w:sz w:val="20"/>
              </w:rPr>
            </w:pPr>
            <w:r w:rsidRPr="000D745A">
              <w:rPr>
                <w:sz w:val="20"/>
              </w:rPr>
              <w:t>6.88 sec</w:t>
            </w:r>
          </w:p>
          <w:p w14:paraId="5069A472" w14:textId="77777777" w:rsidR="000D745A" w:rsidRPr="000D745A" w:rsidRDefault="000D745A" w:rsidP="000D745A">
            <w:pPr>
              <w:pStyle w:val="NoSpacing"/>
              <w:rPr>
                <w:b/>
                <w:sz w:val="20"/>
              </w:rPr>
            </w:pPr>
            <w:r w:rsidRPr="000D745A">
              <w:rPr>
                <w:b/>
                <w:sz w:val="20"/>
              </w:rPr>
              <w:t>6.04%</w:t>
            </w:r>
          </w:p>
          <w:p w14:paraId="7FD68E7D" w14:textId="77777777" w:rsidR="000D745A" w:rsidRPr="000D745A" w:rsidRDefault="000D745A" w:rsidP="000D745A">
            <w:pPr>
              <w:pStyle w:val="NoSpacing"/>
              <w:rPr>
                <w:sz w:val="20"/>
              </w:rPr>
            </w:pPr>
            <w:r w:rsidRPr="000D745A">
              <w:rPr>
                <w:sz w:val="20"/>
              </w:rPr>
              <w:t>{11.19%}</w:t>
            </w:r>
          </w:p>
        </w:tc>
        <w:tc>
          <w:tcPr>
            <w:tcW w:w="1116" w:type="dxa"/>
            <w:tcBorders>
              <w:top w:val="single" w:sz="4" w:space="0" w:color="auto"/>
              <w:bottom w:val="single" w:sz="4" w:space="0" w:color="auto"/>
            </w:tcBorders>
          </w:tcPr>
          <w:p w14:paraId="652552E2" w14:textId="77777777" w:rsidR="000D745A" w:rsidRPr="000D745A" w:rsidRDefault="000D745A" w:rsidP="000D745A">
            <w:pPr>
              <w:pStyle w:val="NoSpacing"/>
              <w:rPr>
                <w:sz w:val="20"/>
              </w:rPr>
            </w:pPr>
            <w:r w:rsidRPr="000D745A">
              <w:rPr>
                <w:sz w:val="20"/>
              </w:rPr>
              <w:t>4120</w:t>
            </w:r>
          </w:p>
          <w:p w14:paraId="63E9A382" w14:textId="77777777" w:rsidR="000D745A" w:rsidRPr="000D745A" w:rsidRDefault="000D745A" w:rsidP="000D745A">
            <w:pPr>
              <w:pStyle w:val="NoSpacing"/>
              <w:rPr>
                <w:sz w:val="20"/>
              </w:rPr>
            </w:pPr>
            <w:r w:rsidRPr="000D745A">
              <w:rPr>
                <w:sz w:val="20"/>
              </w:rPr>
              <w:t>(4241.20)</w:t>
            </w:r>
          </w:p>
          <w:p w14:paraId="1532924A" w14:textId="77777777" w:rsidR="000D745A" w:rsidRPr="000D745A" w:rsidRDefault="000D745A" w:rsidP="000D745A">
            <w:pPr>
              <w:pStyle w:val="NoSpacing"/>
              <w:rPr>
                <w:sz w:val="20"/>
              </w:rPr>
            </w:pPr>
            <w:r w:rsidRPr="000D745A">
              <w:rPr>
                <w:sz w:val="20"/>
              </w:rPr>
              <w:t>[373]</w:t>
            </w:r>
          </w:p>
          <w:p w14:paraId="5022CF1D" w14:textId="77777777" w:rsidR="000D745A" w:rsidRPr="000D745A" w:rsidRDefault="000D745A" w:rsidP="000D745A">
            <w:pPr>
              <w:pStyle w:val="NoSpacing"/>
              <w:rPr>
                <w:sz w:val="20"/>
              </w:rPr>
            </w:pPr>
            <w:r w:rsidRPr="000D745A">
              <w:rPr>
                <w:sz w:val="20"/>
              </w:rPr>
              <w:t>12.51 sec</w:t>
            </w:r>
          </w:p>
          <w:p w14:paraId="62706825" w14:textId="77777777" w:rsidR="000D745A" w:rsidRPr="000D745A" w:rsidRDefault="000D745A" w:rsidP="000D745A">
            <w:pPr>
              <w:pStyle w:val="NoSpacing"/>
              <w:rPr>
                <w:b/>
                <w:sz w:val="20"/>
              </w:rPr>
            </w:pPr>
            <w:r w:rsidRPr="000D745A">
              <w:rPr>
                <w:b/>
                <w:sz w:val="20"/>
              </w:rPr>
              <w:t>8.30%</w:t>
            </w:r>
          </w:p>
          <w:p w14:paraId="0D5840C4" w14:textId="77777777" w:rsidR="000D745A" w:rsidRPr="000D745A" w:rsidRDefault="000D745A" w:rsidP="000D745A">
            <w:pPr>
              <w:pStyle w:val="NoSpacing"/>
              <w:rPr>
                <w:sz w:val="20"/>
              </w:rPr>
            </w:pPr>
            <w:r w:rsidRPr="000D745A">
              <w:rPr>
                <w:sz w:val="20"/>
              </w:rPr>
              <w:t>{14.69%}</w:t>
            </w:r>
          </w:p>
        </w:tc>
        <w:tc>
          <w:tcPr>
            <w:tcW w:w="1116" w:type="dxa"/>
            <w:tcBorders>
              <w:top w:val="single" w:sz="4" w:space="0" w:color="auto"/>
              <w:bottom w:val="single" w:sz="4" w:space="0" w:color="auto"/>
            </w:tcBorders>
          </w:tcPr>
          <w:p w14:paraId="0DB95335" w14:textId="77777777" w:rsidR="000D745A" w:rsidRPr="000D745A" w:rsidRDefault="000D745A" w:rsidP="000D745A">
            <w:pPr>
              <w:pStyle w:val="NoSpacing"/>
              <w:rPr>
                <w:sz w:val="20"/>
              </w:rPr>
            </w:pPr>
            <w:r w:rsidRPr="000D745A">
              <w:rPr>
                <w:sz w:val="20"/>
              </w:rPr>
              <w:t>3993</w:t>
            </w:r>
          </w:p>
          <w:p w14:paraId="19B9CDFB" w14:textId="77777777" w:rsidR="000D745A" w:rsidRPr="000D745A" w:rsidRDefault="000D745A" w:rsidP="000D745A">
            <w:pPr>
              <w:pStyle w:val="NoSpacing"/>
              <w:rPr>
                <w:sz w:val="20"/>
              </w:rPr>
            </w:pPr>
            <w:r w:rsidRPr="000D745A">
              <w:rPr>
                <w:sz w:val="20"/>
              </w:rPr>
              <w:t>(4036)</w:t>
            </w:r>
          </w:p>
          <w:p w14:paraId="081FD2BB" w14:textId="77777777" w:rsidR="000D745A" w:rsidRPr="000D745A" w:rsidRDefault="000D745A" w:rsidP="000D745A">
            <w:pPr>
              <w:pStyle w:val="NoSpacing"/>
              <w:rPr>
                <w:sz w:val="20"/>
              </w:rPr>
            </w:pPr>
            <w:r w:rsidRPr="000D745A">
              <w:rPr>
                <w:sz w:val="20"/>
              </w:rPr>
              <w:t>[318]</w:t>
            </w:r>
          </w:p>
          <w:p w14:paraId="47E3FA6B" w14:textId="77777777" w:rsidR="000D745A" w:rsidRPr="000D745A" w:rsidRDefault="000D745A" w:rsidP="000D745A">
            <w:pPr>
              <w:pStyle w:val="NoSpacing"/>
              <w:rPr>
                <w:sz w:val="20"/>
              </w:rPr>
            </w:pPr>
            <w:r w:rsidRPr="000D745A">
              <w:rPr>
                <w:sz w:val="20"/>
              </w:rPr>
              <w:t>10.78 sec</w:t>
            </w:r>
          </w:p>
          <w:p w14:paraId="100AB457" w14:textId="77777777" w:rsidR="000D745A" w:rsidRPr="000D745A" w:rsidRDefault="000D745A" w:rsidP="000D745A">
            <w:pPr>
              <w:pStyle w:val="NoSpacing"/>
              <w:rPr>
                <w:b/>
                <w:sz w:val="20"/>
              </w:rPr>
            </w:pPr>
            <w:r w:rsidRPr="000D745A">
              <w:rPr>
                <w:b/>
                <w:sz w:val="20"/>
              </w:rPr>
              <w:t>3.06%</w:t>
            </w:r>
          </w:p>
          <w:p w14:paraId="05B51C71" w14:textId="77777777" w:rsidR="000D745A" w:rsidRPr="000D745A" w:rsidRDefault="000D745A" w:rsidP="000D745A">
            <w:pPr>
              <w:pStyle w:val="NoSpacing"/>
              <w:rPr>
                <w:sz w:val="20"/>
              </w:rPr>
            </w:pPr>
            <w:r w:rsidRPr="000D745A">
              <w:rPr>
                <w:sz w:val="20"/>
              </w:rPr>
              <w:t>{5.88%}</w:t>
            </w:r>
          </w:p>
        </w:tc>
        <w:tc>
          <w:tcPr>
            <w:tcW w:w="1116" w:type="dxa"/>
            <w:tcBorders>
              <w:top w:val="single" w:sz="4" w:space="0" w:color="auto"/>
              <w:bottom w:val="single" w:sz="4" w:space="0" w:color="auto"/>
            </w:tcBorders>
          </w:tcPr>
          <w:p w14:paraId="1010BC52" w14:textId="77777777" w:rsidR="000D745A" w:rsidRPr="000D745A" w:rsidRDefault="000D745A" w:rsidP="000D745A">
            <w:pPr>
              <w:pStyle w:val="NoSpacing"/>
              <w:rPr>
                <w:b/>
                <w:sz w:val="20"/>
              </w:rPr>
            </w:pPr>
            <w:r w:rsidRPr="000D745A">
              <w:rPr>
                <w:b/>
                <w:sz w:val="20"/>
              </w:rPr>
              <w:t>3962</w:t>
            </w:r>
          </w:p>
          <w:p w14:paraId="6D156223" w14:textId="77777777" w:rsidR="000D745A" w:rsidRPr="008D397C" w:rsidRDefault="000D745A" w:rsidP="000D745A">
            <w:pPr>
              <w:pStyle w:val="NoSpacing"/>
              <w:rPr>
                <w:b/>
                <w:sz w:val="20"/>
              </w:rPr>
            </w:pPr>
            <w:r w:rsidRPr="008D397C">
              <w:rPr>
                <w:b/>
                <w:sz w:val="20"/>
              </w:rPr>
              <w:t>(4007.70)</w:t>
            </w:r>
          </w:p>
          <w:p w14:paraId="6862DC70" w14:textId="77777777" w:rsidR="000D745A" w:rsidRPr="000D745A" w:rsidRDefault="000D745A" w:rsidP="000D745A">
            <w:pPr>
              <w:pStyle w:val="NoSpacing"/>
              <w:rPr>
                <w:sz w:val="20"/>
              </w:rPr>
            </w:pPr>
            <w:r w:rsidRPr="000D745A">
              <w:rPr>
                <w:sz w:val="20"/>
              </w:rPr>
              <w:t>[275]</w:t>
            </w:r>
          </w:p>
          <w:p w14:paraId="33AF9AF7" w14:textId="77777777" w:rsidR="000D745A" w:rsidRPr="000D745A" w:rsidRDefault="000D745A" w:rsidP="000D745A">
            <w:pPr>
              <w:pStyle w:val="NoSpacing"/>
              <w:rPr>
                <w:sz w:val="20"/>
              </w:rPr>
            </w:pPr>
            <w:r w:rsidRPr="000D745A">
              <w:rPr>
                <w:sz w:val="20"/>
              </w:rPr>
              <w:t>10.16 sec</w:t>
            </w:r>
          </w:p>
          <w:p w14:paraId="72D8CD3E" w14:textId="77777777" w:rsidR="000D745A" w:rsidRPr="000D745A" w:rsidRDefault="000D745A" w:rsidP="000D745A">
            <w:pPr>
              <w:pStyle w:val="NoSpacing"/>
              <w:rPr>
                <w:b/>
                <w:sz w:val="20"/>
              </w:rPr>
            </w:pPr>
            <w:r w:rsidRPr="000D745A">
              <w:rPr>
                <w:b/>
                <w:sz w:val="20"/>
              </w:rPr>
              <w:t>2.34%</w:t>
            </w:r>
          </w:p>
          <w:p w14:paraId="0246C9B9" w14:textId="77777777" w:rsidR="000D745A" w:rsidRPr="000D745A" w:rsidRDefault="000D745A" w:rsidP="000D745A">
            <w:pPr>
              <w:pStyle w:val="NoSpacing"/>
              <w:rPr>
                <w:sz w:val="20"/>
              </w:rPr>
            </w:pPr>
            <w:r w:rsidRPr="000D745A">
              <w:rPr>
                <w:sz w:val="20"/>
              </w:rPr>
              <w:t>{4.57%}</w:t>
            </w:r>
          </w:p>
        </w:tc>
        <w:tc>
          <w:tcPr>
            <w:tcW w:w="998" w:type="dxa"/>
            <w:tcBorders>
              <w:top w:val="single" w:sz="4" w:space="0" w:color="auto"/>
              <w:bottom w:val="single" w:sz="4" w:space="0" w:color="auto"/>
            </w:tcBorders>
          </w:tcPr>
          <w:p w14:paraId="70B57DF8" w14:textId="77777777" w:rsidR="000D745A" w:rsidRPr="000D745A" w:rsidRDefault="000D745A" w:rsidP="000D745A">
            <w:pPr>
              <w:pStyle w:val="NoSpacing"/>
              <w:rPr>
                <w:sz w:val="20"/>
              </w:rPr>
            </w:pPr>
            <w:r w:rsidRPr="000D745A">
              <w:rPr>
                <w:sz w:val="20"/>
              </w:rPr>
              <w:t>5339</w:t>
            </w:r>
          </w:p>
          <w:p w14:paraId="7DAE8309" w14:textId="77777777" w:rsidR="000D745A" w:rsidRPr="000D745A" w:rsidRDefault="000D745A" w:rsidP="000D745A">
            <w:pPr>
              <w:pStyle w:val="NoSpacing"/>
              <w:rPr>
                <w:sz w:val="20"/>
              </w:rPr>
            </w:pPr>
            <w:r w:rsidRPr="000D745A">
              <w:rPr>
                <w:sz w:val="20"/>
              </w:rPr>
              <w:t>(5699.30)</w:t>
            </w:r>
          </w:p>
          <w:p w14:paraId="2AE5EF46" w14:textId="77777777" w:rsidR="000D745A" w:rsidRPr="000D745A" w:rsidRDefault="000D745A" w:rsidP="000D745A">
            <w:pPr>
              <w:pStyle w:val="NoSpacing"/>
              <w:rPr>
                <w:sz w:val="20"/>
              </w:rPr>
            </w:pPr>
            <w:r w:rsidRPr="000D745A">
              <w:rPr>
                <w:sz w:val="20"/>
              </w:rPr>
              <w:t>[1975]</w:t>
            </w:r>
          </w:p>
          <w:p w14:paraId="521925C6" w14:textId="77777777" w:rsidR="000D745A" w:rsidRPr="000D745A" w:rsidRDefault="000D745A" w:rsidP="000D745A">
            <w:pPr>
              <w:pStyle w:val="NoSpacing"/>
              <w:rPr>
                <w:sz w:val="20"/>
              </w:rPr>
            </w:pPr>
            <w:r w:rsidRPr="000D745A">
              <w:rPr>
                <w:sz w:val="20"/>
              </w:rPr>
              <w:t>9.21 sec</w:t>
            </w:r>
          </w:p>
          <w:p w14:paraId="29CAF280" w14:textId="77777777" w:rsidR="000D745A" w:rsidRPr="000D745A" w:rsidRDefault="000D745A" w:rsidP="000D745A">
            <w:pPr>
              <w:pStyle w:val="NoSpacing"/>
              <w:rPr>
                <w:b/>
                <w:sz w:val="20"/>
              </w:rPr>
            </w:pPr>
            <w:r w:rsidRPr="000D745A">
              <w:rPr>
                <w:b/>
                <w:sz w:val="20"/>
              </w:rPr>
              <w:t>45.54%</w:t>
            </w:r>
          </w:p>
          <w:p w14:paraId="69C5DC9C" w14:textId="77777777" w:rsidR="000D745A" w:rsidRPr="000D745A" w:rsidRDefault="000D745A" w:rsidP="000D745A">
            <w:pPr>
              <w:pStyle w:val="NoSpacing"/>
              <w:rPr>
                <w:sz w:val="20"/>
              </w:rPr>
            </w:pPr>
            <w:r w:rsidRPr="000D745A">
              <w:rPr>
                <w:sz w:val="20"/>
              </w:rPr>
              <w:t>{66.12%}</w:t>
            </w:r>
          </w:p>
        </w:tc>
        <w:tc>
          <w:tcPr>
            <w:tcW w:w="1030" w:type="dxa"/>
            <w:tcBorders>
              <w:top w:val="single" w:sz="4" w:space="0" w:color="auto"/>
              <w:left w:val="nil"/>
              <w:bottom w:val="single" w:sz="4" w:space="0" w:color="auto"/>
            </w:tcBorders>
          </w:tcPr>
          <w:p w14:paraId="66AD2AC8" w14:textId="77777777" w:rsidR="000D745A" w:rsidRPr="000D745A" w:rsidRDefault="000D745A" w:rsidP="000D745A">
            <w:pPr>
              <w:pStyle w:val="NoSpacing"/>
              <w:rPr>
                <w:sz w:val="20"/>
              </w:rPr>
            </w:pPr>
            <w:r w:rsidRPr="000D745A">
              <w:rPr>
                <w:sz w:val="20"/>
              </w:rPr>
              <w:t>3916</w:t>
            </w:r>
          </w:p>
        </w:tc>
      </w:tr>
      <w:tr w:rsidR="000D745A" w:rsidRPr="000D745A" w14:paraId="65847A59" w14:textId="77777777" w:rsidTr="003C655E">
        <w:tc>
          <w:tcPr>
            <w:tcW w:w="1039" w:type="dxa"/>
            <w:tcBorders>
              <w:top w:val="single" w:sz="4" w:space="0" w:color="auto"/>
              <w:bottom w:val="single" w:sz="4" w:space="0" w:color="auto"/>
            </w:tcBorders>
          </w:tcPr>
          <w:p w14:paraId="21A11480" w14:textId="77777777" w:rsidR="000D745A" w:rsidRPr="008C1A50" w:rsidRDefault="000D745A" w:rsidP="000D745A">
            <w:pPr>
              <w:pStyle w:val="NoSpacing"/>
              <w:rPr>
                <w:sz w:val="20"/>
              </w:rPr>
            </w:pPr>
            <w:r w:rsidRPr="008C1A50">
              <w:rPr>
                <w:sz w:val="20"/>
              </w:rPr>
              <w:t>Gil262</w:t>
            </w:r>
          </w:p>
          <w:p w14:paraId="3B9C2FB8" w14:textId="77777777" w:rsidR="000D745A" w:rsidRPr="008C1A50" w:rsidRDefault="000D745A" w:rsidP="000D745A">
            <w:pPr>
              <w:pStyle w:val="NoSpacing"/>
              <w:rPr>
                <w:sz w:val="20"/>
              </w:rPr>
            </w:pPr>
          </w:p>
        </w:tc>
        <w:tc>
          <w:tcPr>
            <w:tcW w:w="1077" w:type="dxa"/>
            <w:tcBorders>
              <w:top w:val="single" w:sz="4" w:space="0" w:color="auto"/>
              <w:bottom w:val="single" w:sz="4" w:space="0" w:color="auto"/>
            </w:tcBorders>
          </w:tcPr>
          <w:p w14:paraId="71DF68AD" w14:textId="77777777" w:rsidR="000D745A" w:rsidRPr="000D745A" w:rsidRDefault="000D745A" w:rsidP="000D745A">
            <w:pPr>
              <w:pStyle w:val="NoSpacing"/>
              <w:rPr>
                <w:sz w:val="20"/>
              </w:rPr>
            </w:pPr>
            <w:r w:rsidRPr="000D745A">
              <w:rPr>
                <w:sz w:val="20"/>
              </w:rPr>
              <w:t>2573</w:t>
            </w:r>
          </w:p>
          <w:p w14:paraId="22BFB5F4" w14:textId="77777777" w:rsidR="000D745A" w:rsidRPr="000D745A" w:rsidRDefault="000D745A" w:rsidP="000D745A">
            <w:pPr>
              <w:pStyle w:val="NoSpacing"/>
              <w:rPr>
                <w:sz w:val="20"/>
              </w:rPr>
            </w:pPr>
            <w:r w:rsidRPr="000D745A">
              <w:rPr>
                <w:sz w:val="20"/>
              </w:rPr>
              <w:t>(2658.00)</w:t>
            </w:r>
          </w:p>
          <w:p w14:paraId="2FB403EB" w14:textId="77777777" w:rsidR="000D745A" w:rsidRPr="000D745A" w:rsidRDefault="000D745A" w:rsidP="000D745A">
            <w:pPr>
              <w:pStyle w:val="NoSpacing"/>
              <w:rPr>
                <w:sz w:val="20"/>
              </w:rPr>
            </w:pPr>
            <w:r w:rsidRPr="000D745A">
              <w:rPr>
                <w:sz w:val="20"/>
              </w:rPr>
              <w:t>[242]</w:t>
            </w:r>
          </w:p>
          <w:p w14:paraId="280723A4" w14:textId="77777777" w:rsidR="000D745A" w:rsidRPr="000D745A" w:rsidRDefault="000D745A" w:rsidP="000D745A">
            <w:pPr>
              <w:pStyle w:val="NoSpacing"/>
              <w:rPr>
                <w:sz w:val="20"/>
              </w:rPr>
            </w:pPr>
            <w:r w:rsidRPr="000D745A">
              <w:rPr>
                <w:sz w:val="20"/>
              </w:rPr>
              <w:t>11.51 sec</w:t>
            </w:r>
          </w:p>
          <w:p w14:paraId="34EF192E" w14:textId="77777777" w:rsidR="000D745A" w:rsidRPr="000D745A" w:rsidRDefault="000D745A" w:rsidP="000D745A">
            <w:pPr>
              <w:pStyle w:val="NoSpacing"/>
              <w:rPr>
                <w:b/>
                <w:sz w:val="20"/>
              </w:rPr>
            </w:pPr>
            <w:r w:rsidRPr="000D745A">
              <w:rPr>
                <w:b/>
                <w:sz w:val="20"/>
              </w:rPr>
              <w:t>11.77%</w:t>
            </w:r>
          </w:p>
          <w:p w14:paraId="53A5C1F1" w14:textId="77777777" w:rsidR="000D745A" w:rsidRPr="000D745A" w:rsidRDefault="000D745A" w:rsidP="000D745A">
            <w:pPr>
              <w:pStyle w:val="NoSpacing"/>
              <w:rPr>
                <w:sz w:val="20"/>
              </w:rPr>
            </w:pPr>
            <w:r w:rsidRPr="000D745A">
              <w:rPr>
                <w:sz w:val="20"/>
              </w:rPr>
              <w:t>{11.79%}</w:t>
            </w:r>
          </w:p>
        </w:tc>
        <w:tc>
          <w:tcPr>
            <w:tcW w:w="1115" w:type="dxa"/>
            <w:tcBorders>
              <w:top w:val="single" w:sz="4" w:space="0" w:color="auto"/>
              <w:bottom w:val="single" w:sz="4" w:space="0" w:color="auto"/>
            </w:tcBorders>
          </w:tcPr>
          <w:p w14:paraId="190E184A" w14:textId="77777777" w:rsidR="000D745A" w:rsidRPr="000D745A" w:rsidRDefault="000D745A" w:rsidP="000D745A">
            <w:pPr>
              <w:pStyle w:val="NoSpacing"/>
              <w:rPr>
                <w:sz w:val="20"/>
              </w:rPr>
            </w:pPr>
            <w:r w:rsidRPr="000D745A">
              <w:rPr>
                <w:sz w:val="20"/>
              </w:rPr>
              <w:t>2448</w:t>
            </w:r>
          </w:p>
          <w:p w14:paraId="4CC68B46" w14:textId="77777777" w:rsidR="000D745A" w:rsidRPr="000D745A" w:rsidRDefault="000D745A" w:rsidP="000D745A">
            <w:pPr>
              <w:pStyle w:val="NoSpacing"/>
              <w:rPr>
                <w:sz w:val="20"/>
              </w:rPr>
            </w:pPr>
            <w:r w:rsidRPr="000D745A">
              <w:rPr>
                <w:sz w:val="20"/>
              </w:rPr>
              <w:t>(2512.10)</w:t>
            </w:r>
          </w:p>
          <w:p w14:paraId="77D9E5B3" w14:textId="77777777" w:rsidR="000D745A" w:rsidRPr="000D745A" w:rsidRDefault="000D745A" w:rsidP="000D745A">
            <w:pPr>
              <w:pStyle w:val="NoSpacing"/>
              <w:rPr>
                <w:sz w:val="20"/>
              </w:rPr>
            </w:pPr>
            <w:r w:rsidRPr="000D745A">
              <w:rPr>
                <w:sz w:val="20"/>
              </w:rPr>
              <w:t>[145]</w:t>
            </w:r>
          </w:p>
          <w:p w14:paraId="7D4E0C18" w14:textId="77777777" w:rsidR="000D745A" w:rsidRPr="000D745A" w:rsidRDefault="000D745A" w:rsidP="000D745A">
            <w:pPr>
              <w:pStyle w:val="NoSpacing"/>
              <w:rPr>
                <w:sz w:val="20"/>
              </w:rPr>
            </w:pPr>
            <w:r w:rsidRPr="000D745A">
              <w:rPr>
                <w:sz w:val="20"/>
              </w:rPr>
              <w:t>7.07 sec</w:t>
            </w:r>
          </w:p>
          <w:p w14:paraId="3632EF87" w14:textId="77777777" w:rsidR="000D745A" w:rsidRPr="000D745A" w:rsidRDefault="000D745A" w:rsidP="000D745A">
            <w:pPr>
              <w:pStyle w:val="NoSpacing"/>
              <w:rPr>
                <w:b/>
                <w:sz w:val="20"/>
              </w:rPr>
            </w:pPr>
            <w:r w:rsidRPr="000D745A">
              <w:rPr>
                <w:b/>
                <w:sz w:val="20"/>
              </w:rPr>
              <w:t>5.64%</w:t>
            </w:r>
          </w:p>
          <w:p w14:paraId="5B1BDCCB" w14:textId="77777777" w:rsidR="000D745A" w:rsidRPr="000D745A" w:rsidRDefault="000D745A" w:rsidP="000D745A">
            <w:pPr>
              <w:pStyle w:val="NoSpacing"/>
              <w:rPr>
                <w:sz w:val="20"/>
              </w:rPr>
            </w:pPr>
            <w:r w:rsidRPr="000D745A">
              <w:rPr>
                <w:sz w:val="20"/>
              </w:rPr>
              <w:t>{11.18%}</w:t>
            </w:r>
          </w:p>
        </w:tc>
        <w:tc>
          <w:tcPr>
            <w:tcW w:w="1116" w:type="dxa"/>
            <w:tcBorders>
              <w:top w:val="single" w:sz="4" w:space="0" w:color="auto"/>
              <w:bottom w:val="single" w:sz="4" w:space="0" w:color="auto"/>
            </w:tcBorders>
          </w:tcPr>
          <w:p w14:paraId="56F22DEA" w14:textId="77777777" w:rsidR="000D745A" w:rsidRPr="000D745A" w:rsidRDefault="000D745A" w:rsidP="000D745A">
            <w:pPr>
              <w:pStyle w:val="NoSpacing"/>
              <w:rPr>
                <w:sz w:val="20"/>
              </w:rPr>
            </w:pPr>
            <w:r w:rsidRPr="000D745A">
              <w:rPr>
                <w:sz w:val="20"/>
              </w:rPr>
              <w:t>2521</w:t>
            </w:r>
          </w:p>
          <w:p w14:paraId="23D83F81" w14:textId="77777777" w:rsidR="000D745A" w:rsidRPr="000D745A" w:rsidRDefault="000D745A" w:rsidP="000D745A">
            <w:pPr>
              <w:pStyle w:val="NoSpacing"/>
              <w:rPr>
                <w:sz w:val="20"/>
              </w:rPr>
            </w:pPr>
            <w:r w:rsidRPr="000D745A">
              <w:rPr>
                <w:sz w:val="20"/>
              </w:rPr>
              <w:t>(2631.30)</w:t>
            </w:r>
          </w:p>
          <w:p w14:paraId="3A08F501" w14:textId="77777777" w:rsidR="000D745A" w:rsidRPr="000D745A" w:rsidRDefault="000D745A" w:rsidP="000D745A">
            <w:pPr>
              <w:pStyle w:val="NoSpacing"/>
              <w:rPr>
                <w:sz w:val="20"/>
              </w:rPr>
            </w:pPr>
            <w:r w:rsidRPr="000D745A">
              <w:rPr>
                <w:sz w:val="20"/>
              </w:rPr>
              <w:t>[361]</w:t>
            </w:r>
          </w:p>
          <w:p w14:paraId="04AC0999" w14:textId="77777777" w:rsidR="000D745A" w:rsidRPr="000D745A" w:rsidRDefault="000D745A" w:rsidP="000D745A">
            <w:pPr>
              <w:pStyle w:val="NoSpacing"/>
              <w:rPr>
                <w:sz w:val="20"/>
              </w:rPr>
            </w:pPr>
            <w:r w:rsidRPr="000D745A">
              <w:rPr>
                <w:sz w:val="20"/>
              </w:rPr>
              <w:t>17.11 sec</w:t>
            </w:r>
          </w:p>
          <w:p w14:paraId="56F8EB14" w14:textId="77777777" w:rsidR="000D745A" w:rsidRPr="000D745A" w:rsidRDefault="000D745A" w:rsidP="000D745A">
            <w:pPr>
              <w:pStyle w:val="NoSpacing"/>
              <w:rPr>
                <w:b/>
                <w:sz w:val="20"/>
              </w:rPr>
            </w:pPr>
            <w:r w:rsidRPr="000D745A">
              <w:rPr>
                <w:b/>
                <w:sz w:val="20"/>
              </w:rPr>
              <w:t>10.65%</w:t>
            </w:r>
          </w:p>
          <w:p w14:paraId="265F3675" w14:textId="77777777" w:rsidR="000D745A" w:rsidRPr="000D745A" w:rsidRDefault="000D745A" w:rsidP="000D745A">
            <w:pPr>
              <w:pStyle w:val="NoSpacing"/>
              <w:rPr>
                <w:sz w:val="20"/>
              </w:rPr>
            </w:pPr>
            <w:r w:rsidRPr="000D745A">
              <w:rPr>
                <w:sz w:val="20"/>
              </w:rPr>
              <w:t>17.12%}</w:t>
            </w:r>
          </w:p>
        </w:tc>
        <w:tc>
          <w:tcPr>
            <w:tcW w:w="1116" w:type="dxa"/>
            <w:tcBorders>
              <w:top w:val="single" w:sz="4" w:space="0" w:color="auto"/>
              <w:bottom w:val="single" w:sz="4" w:space="0" w:color="auto"/>
            </w:tcBorders>
          </w:tcPr>
          <w:p w14:paraId="2DB8F854" w14:textId="77777777" w:rsidR="000D745A" w:rsidRPr="000D745A" w:rsidRDefault="000D745A" w:rsidP="000D745A">
            <w:pPr>
              <w:pStyle w:val="NoSpacing"/>
              <w:rPr>
                <w:sz w:val="20"/>
              </w:rPr>
            </w:pPr>
            <w:r w:rsidRPr="000D745A">
              <w:rPr>
                <w:sz w:val="20"/>
              </w:rPr>
              <w:t>2415</w:t>
            </w:r>
          </w:p>
          <w:p w14:paraId="2C1B6F7B" w14:textId="77777777" w:rsidR="000D745A" w:rsidRPr="000D745A" w:rsidRDefault="000D745A" w:rsidP="000D745A">
            <w:pPr>
              <w:pStyle w:val="NoSpacing"/>
              <w:rPr>
                <w:sz w:val="20"/>
              </w:rPr>
            </w:pPr>
            <w:r w:rsidRPr="000D745A">
              <w:rPr>
                <w:sz w:val="20"/>
              </w:rPr>
              <w:t>(2461.80)</w:t>
            </w:r>
          </w:p>
          <w:p w14:paraId="339087AB" w14:textId="77777777" w:rsidR="000D745A" w:rsidRPr="000D745A" w:rsidRDefault="000D745A" w:rsidP="000D745A">
            <w:pPr>
              <w:pStyle w:val="NoSpacing"/>
              <w:rPr>
                <w:sz w:val="20"/>
              </w:rPr>
            </w:pPr>
            <w:r w:rsidRPr="000D745A">
              <w:rPr>
                <w:sz w:val="20"/>
              </w:rPr>
              <w:t>[322]</w:t>
            </w:r>
          </w:p>
          <w:p w14:paraId="4AB1779F" w14:textId="77777777" w:rsidR="000D745A" w:rsidRPr="000D745A" w:rsidRDefault="000D745A" w:rsidP="000D745A">
            <w:pPr>
              <w:pStyle w:val="NoSpacing"/>
              <w:rPr>
                <w:sz w:val="20"/>
              </w:rPr>
            </w:pPr>
            <w:r w:rsidRPr="000D745A">
              <w:rPr>
                <w:sz w:val="20"/>
              </w:rPr>
              <w:t>15.34 sec</w:t>
            </w:r>
          </w:p>
          <w:p w14:paraId="1546FA10" w14:textId="77777777" w:rsidR="000D745A" w:rsidRPr="000D745A" w:rsidRDefault="000D745A" w:rsidP="000D745A">
            <w:pPr>
              <w:pStyle w:val="NoSpacing"/>
              <w:rPr>
                <w:b/>
                <w:sz w:val="20"/>
              </w:rPr>
            </w:pPr>
            <w:r w:rsidRPr="000D745A">
              <w:rPr>
                <w:b/>
                <w:sz w:val="20"/>
              </w:rPr>
              <w:t>3.52%</w:t>
            </w:r>
          </w:p>
          <w:p w14:paraId="5EF3EF7C" w14:textId="77777777" w:rsidR="000D745A" w:rsidRPr="000D745A" w:rsidRDefault="000D745A" w:rsidP="000D745A">
            <w:pPr>
              <w:pStyle w:val="NoSpacing"/>
              <w:rPr>
                <w:sz w:val="20"/>
              </w:rPr>
            </w:pPr>
            <w:r w:rsidRPr="000D745A">
              <w:rPr>
                <w:sz w:val="20"/>
              </w:rPr>
              <w:t>{5.37%}</w:t>
            </w:r>
          </w:p>
        </w:tc>
        <w:tc>
          <w:tcPr>
            <w:tcW w:w="1116" w:type="dxa"/>
            <w:tcBorders>
              <w:top w:val="single" w:sz="4" w:space="0" w:color="auto"/>
              <w:bottom w:val="single" w:sz="4" w:space="0" w:color="auto"/>
            </w:tcBorders>
          </w:tcPr>
          <w:p w14:paraId="4F374050" w14:textId="77777777" w:rsidR="000D745A" w:rsidRPr="000D745A" w:rsidRDefault="000D745A" w:rsidP="000D745A">
            <w:pPr>
              <w:pStyle w:val="NoSpacing"/>
              <w:rPr>
                <w:b/>
                <w:sz w:val="20"/>
              </w:rPr>
            </w:pPr>
            <w:r w:rsidRPr="000D745A">
              <w:rPr>
                <w:b/>
                <w:sz w:val="20"/>
              </w:rPr>
              <w:t>2406</w:t>
            </w:r>
          </w:p>
          <w:p w14:paraId="15AB15DB" w14:textId="77777777" w:rsidR="000D745A" w:rsidRPr="008D397C" w:rsidRDefault="000D745A" w:rsidP="000D745A">
            <w:pPr>
              <w:pStyle w:val="NoSpacing"/>
              <w:rPr>
                <w:b/>
                <w:sz w:val="20"/>
              </w:rPr>
            </w:pPr>
            <w:r w:rsidRPr="008D397C">
              <w:rPr>
                <w:b/>
                <w:sz w:val="20"/>
              </w:rPr>
              <w:t>(2442.50)</w:t>
            </w:r>
          </w:p>
          <w:p w14:paraId="5F722F66" w14:textId="77777777" w:rsidR="000D745A" w:rsidRPr="000D745A" w:rsidRDefault="000D745A" w:rsidP="000D745A">
            <w:pPr>
              <w:pStyle w:val="NoSpacing"/>
              <w:rPr>
                <w:sz w:val="20"/>
              </w:rPr>
            </w:pPr>
            <w:r w:rsidRPr="000D745A">
              <w:rPr>
                <w:sz w:val="20"/>
              </w:rPr>
              <w:t>[321]</w:t>
            </w:r>
          </w:p>
          <w:p w14:paraId="3A9148C7" w14:textId="77777777" w:rsidR="000D745A" w:rsidRPr="000D745A" w:rsidRDefault="000D745A" w:rsidP="000D745A">
            <w:pPr>
              <w:pStyle w:val="NoSpacing"/>
              <w:rPr>
                <w:sz w:val="20"/>
              </w:rPr>
            </w:pPr>
            <w:r w:rsidRPr="000D745A">
              <w:rPr>
                <w:sz w:val="20"/>
              </w:rPr>
              <w:t>15.32 sec</w:t>
            </w:r>
          </w:p>
          <w:p w14:paraId="72A1C345" w14:textId="77777777" w:rsidR="000D745A" w:rsidRPr="000D745A" w:rsidRDefault="000D745A" w:rsidP="000D745A">
            <w:pPr>
              <w:pStyle w:val="NoSpacing"/>
              <w:rPr>
                <w:b/>
                <w:sz w:val="20"/>
              </w:rPr>
            </w:pPr>
            <w:r w:rsidRPr="000D745A">
              <w:rPr>
                <w:b/>
                <w:sz w:val="20"/>
              </w:rPr>
              <w:t>2.71%</w:t>
            </w:r>
          </w:p>
          <w:p w14:paraId="42CD2B1F" w14:textId="77777777" w:rsidR="000D745A" w:rsidRPr="000D745A" w:rsidRDefault="000D745A" w:rsidP="000D745A">
            <w:pPr>
              <w:pStyle w:val="NoSpacing"/>
              <w:rPr>
                <w:sz w:val="20"/>
              </w:rPr>
            </w:pPr>
            <w:r w:rsidRPr="000D745A">
              <w:rPr>
                <w:sz w:val="20"/>
              </w:rPr>
              <w:t>{5.48%}</w:t>
            </w:r>
          </w:p>
        </w:tc>
        <w:tc>
          <w:tcPr>
            <w:tcW w:w="998" w:type="dxa"/>
            <w:tcBorders>
              <w:top w:val="single" w:sz="4" w:space="0" w:color="auto"/>
              <w:bottom w:val="single" w:sz="4" w:space="0" w:color="auto"/>
            </w:tcBorders>
          </w:tcPr>
          <w:p w14:paraId="53FC243E" w14:textId="77777777" w:rsidR="000D745A" w:rsidRPr="000D745A" w:rsidRDefault="000D745A" w:rsidP="000D745A">
            <w:pPr>
              <w:pStyle w:val="NoSpacing"/>
              <w:rPr>
                <w:sz w:val="20"/>
              </w:rPr>
            </w:pPr>
            <w:r w:rsidRPr="000D745A">
              <w:rPr>
                <w:sz w:val="20"/>
              </w:rPr>
              <w:t>3570</w:t>
            </w:r>
          </w:p>
          <w:p w14:paraId="0B075284" w14:textId="77777777" w:rsidR="000D745A" w:rsidRPr="000D745A" w:rsidRDefault="000D745A" w:rsidP="000D745A">
            <w:pPr>
              <w:pStyle w:val="NoSpacing"/>
              <w:rPr>
                <w:sz w:val="20"/>
              </w:rPr>
            </w:pPr>
            <w:r w:rsidRPr="000D745A">
              <w:rPr>
                <w:sz w:val="20"/>
              </w:rPr>
              <w:t>(3926.00)</w:t>
            </w:r>
          </w:p>
          <w:p w14:paraId="32F54C53" w14:textId="77777777" w:rsidR="000D745A" w:rsidRPr="000D745A" w:rsidRDefault="000D745A" w:rsidP="000D745A">
            <w:pPr>
              <w:pStyle w:val="NoSpacing"/>
              <w:rPr>
                <w:sz w:val="20"/>
              </w:rPr>
            </w:pPr>
            <w:r w:rsidRPr="000D745A">
              <w:rPr>
                <w:sz w:val="20"/>
              </w:rPr>
              <w:t>[1965]</w:t>
            </w:r>
          </w:p>
          <w:p w14:paraId="077DD2BD" w14:textId="77777777" w:rsidR="000D745A" w:rsidRPr="000D745A" w:rsidRDefault="000D745A" w:rsidP="000D745A">
            <w:pPr>
              <w:pStyle w:val="NoSpacing"/>
              <w:rPr>
                <w:sz w:val="20"/>
              </w:rPr>
            </w:pPr>
            <w:r w:rsidRPr="000D745A">
              <w:rPr>
                <w:sz w:val="20"/>
              </w:rPr>
              <w:t>11.48 sec</w:t>
            </w:r>
          </w:p>
          <w:p w14:paraId="010A5430" w14:textId="77777777" w:rsidR="000D745A" w:rsidRPr="000D745A" w:rsidRDefault="000D745A" w:rsidP="000D745A">
            <w:pPr>
              <w:pStyle w:val="NoSpacing"/>
              <w:rPr>
                <w:b/>
                <w:sz w:val="20"/>
              </w:rPr>
            </w:pPr>
            <w:r w:rsidRPr="000D745A">
              <w:rPr>
                <w:b/>
                <w:sz w:val="20"/>
              </w:rPr>
              <w:t>65.10%</w:t>
            </w:r>
          </w:p>
          <w:p w14:paraId="044C5968" w14:textId="77777777" w:rsidR="000D745A" w:rsidRPr="000D745A" w:rsidRDefault="000D745A" w:rsidP="000D745A">
            <w:pPr>
              <w:pStyle w:val="NoSpacing"/>
              <w:rPr>
                <w:sz w:val="20"/>
              </w:rPr>
            </w:pPr>
            <w:r w:rsidRPr="000D745A">
              <w:rPr>
                <w:sz w:val="20"/>
              </w:rPr>
              <w:t>{81.93%}</w:t>
            </w:r>
          </w:p>
        </w:tc>
        <w:tc>
          <w:tcPr>
            <w:tcW w:w="1030" w:type="dxa"/>
            <w:tcBorders>
              <w:top w:val="single" w:sz="4" w:space="0" w:color="auto"/>
              <w:left w:val="nil"/>
              <w:bottom w:val="single" w:sz="4" w:space="0" w:color="auto"/>
            </w:tcBorders>
          </w:tcPr>
          <w:p w14:paraId="000EA575" w14:textId="77777777" w:rsidR="000D745A" w:rsidRPr="000D745A" w:rsidRDefault="000D745A" w:rsidP="000D745A">
            <w:pPr>
              <w:pStyle w:val="NoSpacing"/>
              <w:rPr>
                <w:sz w:val="20"/>
              </w:rPr>
            </w:pPr>
            <w:r w:rsidRPr="000D745A">
              <w:rPr>
                <w:sz w:val="20"/>
              </w:rPr>
              <w:t>2378</w:t>
            </w:r>
          </w:p>
          <w:p w14:paraId="4CEE1ABC" w14:textId="77777777" w:rsidR="000D745A" w:rsidRPr="000D745A" w:rsidRDefault="000D745A" w:rsidP="000D745A">
            <w:pPr>
              <w:pStyle w:val="NoSpacing"/>
              <w:rPr>
                <w:sz w:val="20"/>
              </w:rPr>
            </w:pPr>
          </w:p>
        </w:tc>
      </w:tr>
      <w:tr w:rsidR="000D745A" w:rsidRPr="000D745A" w14:paraId="541FB0AF" w14:textId="77777777" w:rsidTr="008D397C">
        <w:tc>
          <w:tcPr>
            <w:tcW w:w="1039" w:type="dxa"/>
            <w:tcBorders>
              <w:top w:val="single" w:sz="4" w:space="0" w:color="auto"/>
              <w:bottom w:val="single" w:sz="4" w:space="0" w:color="auto"/>
            </w:tcBorders>
          </w:tcPr>
          <w:p w14:paraId="2656823F" w14:textId="77777777" w:rsidR="000D745A" w:rsidRPr="008C1A50" w:rsidRDefault="000D745A" w:rsidP="000D745A">
            <w:pPr>
              <w:pStyle w:val="NoSpacing"/>
              <w:rPr>
                <w:sz w:val="20"/>
              </w:rPr>
            </w:pPr>
            <w:r w:rsidRPr="008C1A50">
              <w:rPr>
                <w:sz w:val="20"/>
              </w:rPr>
              <w:t>Att532</w:t>
            </w:r>
          </w:p>
          <w:p w14:paraId="5FCF8386" w14:textId="77777777" w:rsidR="000D745A" w:rsidRPr="008C1A50" w:rsidRDefault="000D745A" w:rsidP="000D745A">
            <w:pPr>
              <w:pStyle w:val="NoSpacing"/>
              <w:rPr>
                <w:sz w:val="20"/>
              </w:rPr>
            </w:pPr>
          </w:p>
        </w:tc>
        <w:tc>
          <w:tcPr>
            <w:tcW w:w="1077" w:type="dxa"/>
            <w:tcBorders>
              <w:top w:val="single" w:sz="4" w:space="0" w:color="auto"/>
              <w:bottom w:val="single" w:sz="4" w:space="0" w:color="auto"/>
            </w:tcBorders>
          </w:tcPr>
          <w:p w14:paraId="36F5A750" w14:textId="77777777" w:rsidR="000D745A" w:rsidRPr="000D745A" w:rsidRDefault="000D745A" w:rsidP="000D745A">
            <w:pPr>
              <w:pStyle w:val="NoSpacing"/>
              <w:rPr>
                <w:sz w:val="20"/>
              </w:rPr>
            </w:pPr>
            <w:r w:rsidRPr="000D745A">
              <w:rPr>
                <w:sz w:val="20"/>
              </w:rPr>
              <w:t>33416</w:t>
            </w:r>
          </w:p>
          <w:p w14:paraId="092076AA" w14:textId="77777777" w:rsidR="000D745A" w:rsidRPr="000D745A" w:rsidRDefault="000D745A" w:rsidP="000D745A">
            <w:pPr>
              <w:pStyle w:val="NoSpacing"/>
              <w:rPr>
                <w:sz w:val="20"/>
              </w:rPr>
            </w:pPr>
            <w:r w:rsidRPr="000D745A">
              <w:rPr>
                <w:sz w:val="20"/>
              </w:rPr>
              <w:t>(33905.50)</w:t>
            </w:r>
          </w:p>
          <w:p w14:paraId="3D751FFD" w14:textId="77777777" w:rsidR="000D745A" w:rsidRPr="000D745A" w:rsidRDefault="000D745A" w:rsidP="000D745A">
            <w:pPr>
              <w:pStyle w:val="NoSpacing"/>
              <w:rPr>
                <w:sz w:val="20"/>
              </w:rPr>
            </w:pPr>
            <w:r w:rsidRPr="000D745A">
              <w:rPr>
                <w:sz w:val="20"/>
              </w:rPr>
              <w:t>[118]</w:t>
            </w:r>
          </w:p>
          <w:p w14:paraId="51590AA5" w14:textId="77777777" w:rsidR="000D745A" w:rsidRPr="000D745A" w:rsidRDefault="000D745A" w:rsidP="000D745A">
            <w:pPr>
              <w:pStyle w:val="NoSpacing"/>
              <w:rPr>
                <w:sz w:val="20"/>
              </w:rPr>
            </w:pPr>
            <w:r w:rsidRPr="000D745A">
              <w:rPr>
                <w:sz w:val="20"/>
              </w:rPr>
              <w:t>23.68 sec</w:t>
            </w:r>
          </w:p>
          <w:p w14:paraId="5FFA3EB2" w14:textId="77777777" w:rsidR="000D745A" w:rsidRPr="000D745A" w:rsidRDefault="000D745A" w:rsidP="000D745A">
            <w:pPr>
              <w:pStyle w:val="NoSpacing"/>
              <w:rPr>
                <w:sz w:val="20"/>
              </w:rPr>
            </w:pPr>
            <w:r w:rsidRPr="000D745A">
              <w:rPr>
                <w:sz w:val="20"/>
              </w:rPr>
              <w:t>22.46%</w:t>
            </w:r>
          </w:p>
          <w:p w14:paraId="1E441BF1" w14:textId="77777777" w:rsidR="000D745A" w:rsidRPr="000D745A" w:rsidRDefault="000D745A" w:rsidP="000D745A">
            <w:pPr>
              <w:pStyle w:val="NoSpacing"/>
              <w:rPr>
                <w:b/>
                <w:sz w:val="20"/>
              </w:rPr>
            </w:pPr>
            <w:r w:rsidRPr="000D745A">
              <w:rPr>
                <w:b/>
                <w:sz w:val="20"/>
              </w:rPr>
              <w:t>{21.38%}</w:t>
            </w:r>
          </w:p>
        </w:tc>
        <w:tc>
          <w:tcPr>
            <w:tcW w:w="1115" w:type="dxa"/>
            <w:tcBorders>
              <w:top w:val="single" w:sz="4" w:space="0" w:color="auto"/>
              <w:bottom w:val="single" w:sz="4" w:space="0" w:color="auto"/>
            </w:tcBorders>
          </w:tcPr>
          <w:p w14:paraId="35F0A7E5" w14:textId="77777777" w:rsidR="000D745A" w:rsidRPr="000D745A" w:rsidRDefault="000D745A" w:rsidP="000D745A">
            <w:pPr>
              <w:pStyle w:val="NoSpacing"/>
              <w:rPr>
                <w:sz w:val="20"/>
              </w:rPr>
            </w:pPr>
            <w:r w:rsidRPr="000D745A">
              <w:rPr>
                <w:sz w:val="20"/>
              </w:rPr>
              <w:t>29699</w:t>
            </w:r>
          </w:p>
          <w:p w14:paraId="6C65D0A2" w14:textId="77777777" w:rsidR="000D745A" w:rsidRPr="000D745A" w:rsidRDefault="000D745A" w:rsidP="000D745A">
            <w:pPr>
              <w:pStyle w:val="NoSpacing"/>
              <w:rPr>
                <w:sz w:val="20"/>
              </w:rPr>
            </w:pPr>
            <w:r w:rsidRPr="000D745A">
              <w:rPr>
                <w:sz w:val="20"/>
              </w:rPr>
              <w:t>(30612.80)</w:t>
            </w:r>
          </w:p>
          <w:p w14:paraId="1901CBE4" w14:textId="77777777" w:rsidR="000D745A" w:rsidRPr="000D745A" w:rsidRDefault="000D745A" w:rsidP="000D745A">
            <w:pPr>
              <w:pStyle w:val="NoSpacing"/>
              <w:rPr>
                <w:sz w:val="20"/>
              </w:rPr>
            </w:pPr>
            <w:r w:rsidRPr="000D745A">
              <w:rPr>
                <w:sz w:val="20"/>
              </w:rPr>
              <w:t>[295]</w:t>
            </w:r>
          </w:p>
          <w:p w14:paraId="74F7B906" w14:textId="77777777" w:rsidR="000D745A" w:rsidRPr="000D745A" w:rsidRDefault="000D745A" w:rsidP="000D745A">
            <w:pPr>
              <w:pStyle w:val="NoSpacing"/>
              <w:rPr>
                <w:sz w:val="20"/>
              </w:rPr>
            </w:pPr>
            <w:r w:rsidRPr="000D745A">
              <w:rPr>
                <w:sz w:val="20"/>
              </w:rPr>
              <w:t>58.10 sec</w:t>
            </w:r>
          </w:p>
          <w:p w14:paraId="5E821B28" w14:textId="77777777" w:rsidR="000D745A" w:rsidRPr="000D745A" w:rsidRDefault="000D745A" w:rsidP="000D745A">
            <w:pPr>
              <w:pStyle w:val="NoSpacing"/>
              <w:rPr>
                <w:b/>
                <w:sz w:val="20"/>
              </w:rPr>
            </w:pPr>
            <w:r w:rsidRPr="000D745A">
              <w:rPr>
                <w:b/>
                <w:sz w:val="20"/>
              </w:rPr>
              <w:t>10.57%</w:t>
            </w:r>
          </w:p>
          <w:p w14:paraId="4058B0A9" w14:textId="77777777" w:rsidR="000D745A" w:rsidRPr="000D745A" w:rsidRDefault="000D745A" w:rsidP="000D745A">
            <w:pPr>
              <w:pStyle w:val="NoSpacing"/>
              <w:rPr>
                <w:sz w:val="20"/>
              </w:rPr>
            </w:pPr>
            <w:r w:rsidRPr="000D745A">
              <w:rPr>
                <w:sz w:val="20"/>
              </w:rPr>
              <w:t>{17.99%}</w:t>
            </w:r>
          </w:p>
        </w:tc>
        <w:tc>
          <w:tcPr>
            <w:tcW w:w="1116" w:type="dxa"/>
            <w:tcBorders>
              <w:top w:val="single" w:sz="4" w:space="0" w:color="auto"/>
              <w:bottom w:val="single" w:sz="4" w:space="0" w:color="auto"/>
            </w:tcBorders>
          </w:tcPr>
          <w:p w14:paraId="257E2926" w14:textId="77777777" w:rsidR="000D745A" w:rsidRPr="000D745A" w:rsidRDefault="000D745A" w:rsidP="000D745A">
            <w:pPr>
              <w:pStyle w:val="NoSpacing"/>
              <w:rPr>
                <w:sz w:val="20"/>
              </w:rPr>
            </w:pPr>
            <w:r w:rsidRPr="000D745A">
              <w:rPr>
                <w:sz w:val="20"/>
              </w:rPr>
              <w:t>32542</w:t>
            </w:r>
          </w:p>
          <w:p w14:paraId="73FD63E7" w14:textId="77777777" w:rsidR="000D745A" w:rsidRPr="000D745A" w:rsidRDefault="000D745A" w:rsidP="000D745A">
            <w:pPr>
              <w:pStyle w:val="NoSpacing"/>
              <w:rPr>
                <w:sz w:val="20"/>
              </w:rPr>
            </w:pPr>
            <w:r w:rsidRPr="000D745A">
              <w:rPr>
                <w:sz w:val="20"/>
              </w:rPr>
              <w:t>(33634.60)</w:t>
            </w:r>
          </w:p>
          <w:p w14:paraId="5AEE9199" w14:textId="03484DD8" w:rsidR="000D745A" w:rsidRPr="000D745A" w:rsidRDefault="008D397C" w:rsidP="000D745A">
            <w:pPr>
              <w:pStyle w:val="NoSpacing"/>
              <w:rPr>
                <w:sz w:val="20"/>
              </w:rPr>
            </w:pPr>
            <w:r>
              <w:rPr>
                <w:sz w:val="20"/>
              </w:rPr>
              <w:t>[</w:t>
            </w:r>
            <w:r w:rsidR="000D745A" w:rsidRPr="000D745A">
              <w:rPr>
                <w:sz w:val="20"/>
              </w:rPr>
              <w:t>335</w:t>
            </w:r>
            <w:r>
              <w:rPr>
                <w:sz w:val="20"/>
              </w:rPr>
              <w:t>]</w:t>
            </w:r>
          </w:p>
          <w:p w14:paraId="0D547E04" w14:textId="77777777" w:rsidR="000D745A" w:rsidRPr="000D745A" w:rsidRDefault="000D745A" w:rsidP="000D745A">
            <w:pPr>
              <w:pStyle w:val="NoSpacing"/>
              <w:rPr>
                <w:sz w:val="20"/>
              </w:rPr>
            </w:pPr>
            <w:r w:rsidRPr="000D745A">
              <w:rPr>
                <w:sz w:val="20"/>
              </w:rPr>
              <w:t>65.17 sec</w:t>
            </w:r>
          </w:p>
          <w:p w14:paraId="7D731459" w14:textId="77777777" w:rsidR="000D745A" w:rsidRPr="000D745A" w:rsidRDefault="000D745A" w:rsidP="000D745A">
            <w:pPr>
              <w:pStyle w:val="NoSpacing"/>
              <w:rPr>
                <w:b/>
                <w:sz w:val="20"/>
              </w:rPr>
            </w:pPr>
            <w:r w:rsidRPr="000D745A">
              <w:rPr>
                <w:b/>
                <w:sz w:val="20"/>
              </w:rPr>
              <w:t>21.49%</w:t>
            </w:r>
          </w:p>
          <w:p w14:paraId="42E0A3AD" w14:textId="77777777" w:rsidR="000D745A" w:rsidRPr="000D745A" w:rsidRDefault="000D745A" w:rsidP="000D745A">
            <w:pPr>
              <w:pStyle w:val="NoSpacing"/>
              <w:rPr>
                <w:sz w:val="20"/>
              </w:rPr>
            </w:pPr>
            <w:r w:rsidRPr="000D745A">
              <w:rPr>
                <w:sz w:val="20"/>
              </w:rPr>
              <w:t>{26.93%}</w:t>
            </w:r>
          </w:p>
        </w:tc>
        <w:tc>
          <w:tcPr>
            <w:tcW w:w="1116" w:type="dxa"/>
            <w:tcBorders>
              <w:top w:val="single" w:sz="4" w:space="0" w:color="auto"/>
              <w:bottom w:val="single" w:sz="4" w:space="0" w:color="auto"/>
            </w:tcBorders>
          </w:tcPr>
          <w:p w14:paraId="3EF3FBBD" w14:textId="77777777" w:rsidR="000D745A" w:rsidRPr="000D745A" w:rsidRDefault="000D745A" w:rsidP="000D745A">
            <w:pPr>
              <w:pStyle w:val="NoSpacing"/>
              <w:rPr>
                <w:b/>
                <w:sz w:val="20"/>
              </w:rPr>
            </w:pPr>
            <w:r w:rsidRPr="000D745A">
              <w:rPr>
                <w:b/>
                <w:sz w:val="20"/>
              </w:rPr>
              <w:t>28650</w:t>
            </w:r>
          </w:p>
          <w:p w14:paraId="310D5DF9" w14:textId="77777777" w:rsidR="000D745A" w:rsidRPr="008D397C" w:rsidRDefault="000D745A" w:rsidP="000D745A">
            <w:pPr>
              <w:pStyle w:val="NoSpacing"/>
              <w:rPr>
                <w:b/>
                <w:sz w:val="20"/>
              </w:rPr>
            </w:pPr>
            <w:r w:rsidRPr="008D397C">
              <w:rPr>
                <w:b/>
                <w:sz w:val="20"/>
              </w:rPr>
              <w:t>(29535.00)</w:t>
            </w:r>
          </w:p>
          <w:p w14:paraId="68DAEAE7" w14:textId="76E4CDD5" w:rsidR="000D745A" w:rsidRPr="000D745A" w:rsidRDefault="008D397C" w:rsidP="000D745A">
            <w:pPr>
              <w:pStyle w:val="NoSpacing"/>
              <w:rPr>
                <w:sz w:val="20"/>
              </w:rPr>
            </w:pPr>
            <w:r>
              <w:rPr>
                <w:sz w:val="20"/>
              </w:rPr>
              <w:t>[</w:t>
            </w:r>
            <w:r w:rsidR="000D745A" w:rsidRPr="000D745A">
              <w:rPr>
                <w:sz w:val="20"/>
              </w:rPr>
              <w:t>370</w:t>
            </w:r>
            <w:r>
              <w:rPr>
                <w:sz w:val="20"/>
              </w:rPr>
              <w:t>]</w:t>
            </w:r>
          </w:p>
          <w:p w14:paraId="31728AC4" w14:textId="77777777" w:rsidR="000D745A" w:rsidRPr="000D745A" w:rsidRDefault="000D745A" w:rsidP="000D745A">
            <w:pPr>
              <w:pStyle w:val="NoSpacing"/>
              <w:rPr>
                <w:sz w:val="20"/>
              </w:rPr>
            </w:pPr>
            <w:r w:rsidRPr="000D745A">
              <w:rPr>
                <w:sz w:val="20"/>
              </w:rPr>
              <w:t>72.48 sec</w:t>
            </w:r>
          </w:p>
          <w:p w14:paraId="12425BCB" w14:textId="77777777" w:rsidR="000D745A" w:rsidRPr="000D745A" w:rsidRDefault="000D745A" w:rsidP="000D745A">
            <w:pPr>
              <w:pStyle w:val="NoSpacing"/>
              <w:rPr>
                <w:b/>
                <w:sz w:val="20"/>
              </w:rPr>
            </w:pPr>
            <w:r w:rsidRPr="000D745A">
              <w:rPr>
                <w:b/>
                <w:sz w:val="20"/>
              </w:rPr>
              <w:t>6.68%</w:t>
            </w:r>
            <w:r w:rsidRPr="000D745A">
              <w:rPr>
                <w:b/>
                <w:sz w:val="20"/>
              </w:rPr>
              <w:tab/>
            </w:r>
          </w:p>
          <w:p w14:paraId="16C84561" w14:textId="77777777" w:rsidR="000D745A" w:rsidRPr="000D745A" w:rsidRDefault="000D745A" w:rsidP="000D745A">
            <w:pPr>
              <w:pStyle w:val="NoSpacing"/>
              <w:rPr>
                <w:sz w:val="20"/>
              </w:rPr>
            </w:pPr>
            <w:r w:rsidRPr="000D745A">
              <w:rPr>
                <w:sz w:val="20"/>
              </w:rPr>
              <w:t>{11.29%}</w:t>
            </w:r>
          </w:p>
        </w:tc>
        <w:tc>
          <w:tcPr>
            <w:tcW w:w="1116" w:type="dxa"/>
            <w:tcBorders>
              <w:top w:val="single" w:sz="4" w:space="0" w:color="auto"/>
              <w:bottom w:val="single" w:sz="4" w:space="0" w:color="auto"/>
            </w:tcBorders>
          </w:tcPr>
          <w:p w14:paraId="1C1A4A6B" w14:textId="77777777" w:rsidR="000D745A" w:rsidRPr="000D745A" w:rsidRDefault="000D745A" w:rsidP="000D745A">
            <w:pPr>
              <w:pStyle w:val="NoSpacing"/>
              <w:rPr>
                <w:sz w:val="20"/>
              </w:rPr>
            </w:pPr>
            <w:r w:rsidRPr="000D745A">
              <w:rPr>
                <w:sz w:val="20"/>
              </w:rPr>
              <w:t>29171</w:t>
            </w:r>
          </w:p>
          <w:p w14:paraId="37A5BCD8" w14:textId="77777777" w:rsidR="000D745A" w:rsidRPr="000D745A" w:rsidRDefault="000D745A" w:rsidP="000D745A">
            <w:pPr>
              <w:pStyle w:val="NoSpacing"/>
              <w:rPr>
                <w:sz w:val="20"/>
              </w:rPr>
            </w:pPr>
            <w:r w:rsidRPr="000D745A">
              <w:rPr>
                <w:sz w:val="20"/>
              </w:rPr>
              <w:t>(29775.00)</w:t>
            </w:r>
          </w:p>
          <w:p w14:paraId="6C4A795E" w14:textId="77777777" w:rsidR="000D745A" w:rsidRPr="000D745A" w:rsidRDefault="000D745A" w:rsidP="000D745A">
            <w:pPr>
              <w:pStyle w:val="NoSpacing"/>
              <w:rPr>
                <w:sz w:val="20"/>
              </w:rPr>
            </w:pPr>
            <w:r w:rsidRPr="000D745A">
              <w:rPr>
                <w:sz w:val="20"/>
              </w:rPr>
              <w:t>[346]</w:t>
            </w:r>
          </w:p>
          <w:p w14:paraId="001EEF42" w14:textId="77777777" w:rsidR="000D745A" w:rsidRPr="000D745A" w:rsidRDefault="000D745A" w:rsidP="000D745A">
            <w:pPr>
              <w:pStyle w:val="NoSpacing"/>
              <w:rPr>
                <w:sz w:val="20"/>
              </w:rPr>
            </w:pPr>
            <w:r w:rsidRPr="000D745A">
              <w:rPr>
                <w:sz w:val="20"/>
              </w:rPr>
              <w:t>63.99 sec</w:t>
            </w:r>
          </w:p>
          <w:p w14:paraId="3DCD5DDD" w14:textId="77777777" w:rsidR="000D745A" w:rsidRPr="000D745A" w:rsidRDefault="000D745A" w:rsidP="000D745A">
            <w:pPr>
              <w:pStyle w:val="NoSpacing"/>
              <w:rPr>
                <w:b/>
                <w:sz w:val="20"/>
              </w:rPr>
            </w:pPr>
            <w:r w:rsidRPr="000D745A">
              <w:rPr>
                <w:b/>
                <w:sz w:val="20"/>
              </w:rPr>
              <w:t>7.55%</w:t>
            </w:r>
          </w:p>
          <w:p w14:paraId="0A96CB8B" w14:textId="77777777" w:rsidR="000D745A" w:rsidRPr="000D745A" w:rsidRDefault="000D745A" w:rsidP="000D745A">
            <w:pPr>
              <w:pStyle w:val="NoSpacing"/>
              <w:rPr>
                <w:sz w:val="20"/>
              </w:rPr>
            </w:pPr>
            <w:r w:rsidRPr="000D745A">
              <w:rPr>
                <w:sz w:val="20"/>
              </w:rPr>
              <w:t>{10.41%}</w:t>
            </w:r>
          </w:p>
        </w:tc>
        <w:tc>
          <w:tcPr>
            <w:tcW w:w="998" w:type="dxa"/>
            <w:tcBorders>
              <w:top w:val="single" w:sz="4" w:space="0" w:color="auto"/>
              <w:bottom w:val="single" w:sz="4" w:space="0" w:color="auto"/>
            </w:tcBorders>
          </w:tcPr>
          <w:p w14:paraId="560B56B5" w14:textId="77777777" w:rsidR="000D745A" w:rsidRPr="000D745A" w:rsidRDefault="000D745A" w:rsidP="000D745A">
            <w:pPr>
              <w:pStyle w:val="NoSpacing"/>
              <w:rPr>
                <w:sz w:val="20"/>
              </w:rPr>
            </w:pPr>
            <w:r w:rsidRPr="000D745A">
              <w:rPr>
                <w:sz w:val="20"/>
              </w:rPr>
              <w:t>65290</w:t>
            </w:r>
          </w:p>
          <w:p w14:paraId="0C0A34F9" w14:textId="77777777" w:rsidR="000D745A" w:rsidRPr="000D745A" w:rsidRDefault="000D745A" w:rsidP="000D745A">
            <w:pPr>
              <w:pStyle w:val="NoSpacing"/>
              <w:rPr>
                <w:sz w:val="20"/>
              </w:rPr>
            </w:pPr>
            <w:r w:rsidRPr="000D745A">
              <w:rPr>
                <w:sz w:val="20"/>
              </w:rPr>
              <w:t>(77092.20)</w:t>
            </w:r>
          </w:p>
          <w:p w14:paraId="7E9EF86A" w14:textId="77777777" w:rsidR="000D745A" w:rsidRPr="000D745A" w:rsidRDefault="000D745A" w:rsidP="000D745A">
            <w:pPr>
              <w:pStyle w:val="NoSpacing"/>
              <w:rPr>
                <w:sz w:val="20"/>
              </w:rPr>
            </w:pPr>
            <w:r w:rsidRPr="000D745A">
              <w:rPr>
                <w:sz w:val="20"/>
              </w:rPr>
              <w:t>[1974]</w:t>
            </w:r>
          </w:p>
          <w:p w14:paraId="33ACF10C" w14:textId="77777777" w:rsidR="000D745A" w:rsidRPr="000D745A" w:rsidRDefault="000D745A" w:rsidP="000D745A">
            <w:pPr>
              <w:pStyle w:val="NoSpacing"/>
              <w:rPr>
                <w:sz w:val="20"/>
              </w:rPr>
            </w:pPr>
            <w:r w:rsidRPr="000D745A">
              <w:rPr>
                <w:sz w:val="20"/>
              </w:rPr>
              <w:t>41.08 sec</w:t>
            </w:r>
          </w:p>
          <w:p w14:paraId="0CA81A7A" w14:textId="77777777" w:rsidR="000D745A" w:rsidRPr="000D745A" w:rsidRDefault="000D745A" w:rsidP="000D745A">
            <w:pPr>
              <w:pStyle w:val="NoSpacing"/>
              <w:rPr>
                <w:b/>
                <w:sz w:val="20"/>
              </w:rPr>
            </w:pPr>
            <w:r w:rsidRPr="000D745A">
              <w:rPr>
                <w:b/>
                <w:sz w:val="20"/>
              </w:rPr>
              <w:t>178.45%</w:t>
            </w:r>
          </w:p>
          <w:p w14:paraId="280C67E1" w14:textId="77777777" w:rsidR="000D745A" w:rsidRPr="000D745A" w:rsidRDefault="000D745A" w:rsidP="000D745A">
            <w:pPr>
              <w:pStyle w:val="NoSpacing"/>
              <w:rPr>
                <w:sz w:val="20"/>
              </w:rPr>
            </w:pPr>
            <w:r w:rsidRPr="000D745A">
              <w:rPr>
                <w:sz w:val="20"/>
              </w:rPr>
              <w:t>{191%}</w:t>
            </w:r>
          </w:p>
        </w:tc>
        <w:tc>
          <w:tcPr>
            <w:tcW w:w="1030" w:type="dxa"/>
            <w:tcBorders>
              <w:top w:val="single" w:sz="4" w:space="0" w:color="auto"/>
              <w:left w:val="nil"/>
              <w:bottom w:val="single" w:sz="4" w:space="0" w:color="auto"/>
            </w:tcBorders>
          </w:tcPr>
          <w:p w14:paraId="7EF9E6FF" w14:textId="77777777" w:rsidR="000D745A" w:rsidRPr="000D745A" w:rsidRDefault="000D745A" w:rsidP="000D745A">
            <w:pPr>
              <w:pStyle w:val="NoSpacing"/>
              <w:rPr>
                <w:sz w:val="20"/>
              </w:rPr>
            </w:pPr>
            <w:r w:rsidRPr="000D745A">
              <w:rPr>
                <w:sz w:val="20"/>
              </w:rPr>
              <w:t>27686</w:t>
            </w:r>
          </w:p>
        </w:tc>
      </w:tr>
      <w:tr w:rsidR="000D745A" w:rsidRPr="000D745A" w14:paraId="023C801A" w14:textId="77777777" w:rsidTr="008D397C">
        <w:tc>
          <w:tcPr>
            <w:tcW w:w="8607" w:type="dxa"/>
            <w:gridSpan w:val="8"/>
            <w:tcBorders>
              <w:top w:val="single" w:sz="4" w:space="0" w:color="auto"/>
              <w:bottom w:val="single" w:sz="4" w:space="0" w:color="auto"/>
            </w:tcBorders>
          </w:tcPr>
          <w:p w14:paraId="5ECA0090" w14:textId="77777777" w:rsidR="000D745A" w:rsidRPr="000D745A" w:rsidRDefault="000D745A" w:rsidP="000D745A">
            <w:pPr>
              <w:pStyle w:val="NoSpacing"/>
              <w:rPr>
                <w:sz w:val="20"/>
              </w:rPr>
            </w:pPr>
            <w:r w:rsidRPr="000D745A">
              <w:rPr>
                <w:sz w:val="20"/>
              </w:rPr>
              <w:t>Best solutions are shown in bold.</w:t>
            </w:r>
          </w:p>
          <w:p w14:paraId="06849019" w14:textId="77777777" w:rsidR="000D745A" w:rsidRPr="000D745A" w:rsidRDefault="000D745A" w:rsidP="000D745A">
            <w:pPr>
              <w:pStyle w:val="NoSpacing"/>
              <w:rPr>
                <w:sz w:val="20"/>
              </w:rPr>
            </w:pPr>
            <w:r w:rsidRPr="000D745A">
              <w:rPr>
                <w:sz w:val="20"/>
              </w:rPr>
              <w:t>Optimal is the best proven tour</w:t>
            </w:r>
          </w:p>
          <w:p w14:paraId="2698C542" w14:textId="77777777" w:rsidR="000D745A" w:rsidRPr="000D745A" w:rsidRDefault="000D745A" w:rsidP="000D745A">
            <w:pPr>
              <w:pStyle w:val="NoSpacing"/>
              <w:rPr>
                <w:sz w:val="20"/>
              </w:rPr>
            </w:pPr>
            <w:r w:rsidRPr="000D745A">
              <w:rPr>
                <w:sz w:val="20"/>
              </w:rPr>
              <w:t>() brackets denotes the average best tour</w:t>
            </w:r>
          </w:p>
          <w:p w14:paraId="4DD434F7" w14:textId="77777777" w:rsidR="000D745A" w:rsidRPr="000D745A" w:rsidRDefault="000D745A" w:rsidP="000D745A">
            <w:pPr>
              <w:pStyle w:val="NoSpacing"/>
              <w:rPr>
                <w:sz w:val="20"/>
              </w:rPr>
            </w:pPr>
            <w:r w:rsidRPr="000D745A">
              <w:rPr>
                <w:sz w:val="20"/>
              </w:rPr>
              <w:t>[] brackets denote the iteration best solution was found for ACO, for GA denotes tour construction.</w:t>
            </w:r>
          </w:p>
          <w:p w14:paraId="6100C637" w14:textId="77777777" w:rsidR="000D745A" w:rsidRPr="000D745A" w:rsidRDefault="000D745A" w:rsidP="000D745A">
            <w:pPr>
              <w:pStyle w:val="NoSpacing"/>
              <w:rPr>
                <w:sz w:val="20"/>
              </w:rPr>
            </w:pPr>
            <w:r w:rsidRPr="000D745A">
              <w:rPr>
                <w:sz w:val="20"/>
              </w:rPr>
              <w:t>Sec denotes the average time in seconds to find the average solution.</w:t>
            </w:r>
          </w:p>
          <w:p w14:paraId="75C107B1" w14:textId="77777777" w:rsidR="000D745A" w:rsidRPr="000D745A" w:rsidRDefault="000D745A" w:rsidP="000D745A">
            <w:pPr>
              <w:pStyle w:val="NoSpacing"/>
              <w:rPr>
                <w:sz w:val="20"/>
              </w:rPr>
            </w:pPr>
            <w:r w:rsidRPr="000D745A">
              <w:rPr>
                <w:sz w:val="20"/>
              </w:rPr>
              <w:t>% is the average error percentage of all best distances.</w:t>
            </w:r>
          </w:p>
          <w:p w14:paraId="0950F7BB" w14:textId="77777777" w:rsidR="000D745A" w:rsidRPr="000D745A" w:rsidRDefault="000D745A" w:rsidP="000D745A">
            <w:pPr>
              <w:pStyle w:val="NoSpacing"/>
              <w:keepNext/>
              <w:rPr>
                <w:sz w:val="20"/>
              </w:rPr>
            </w:pPr>
            <w:r w:rsidRPr="000D745A">
              <w:rPr>
                <w:sz w:val="20"/>
              </w:rPr>
              <w:t>{} denotes the average percentage error from the optimal solution without local search.</w:t>
            </w:r>
          </w:p>
        </w:tc>
      </w:tr>
    </w:tbl>
    <w:p w14:paraId="2DF50E44" w14:textId="4FF7EF10" w:rsidR="000D745A" w:rsidRPr="000D745A" w:rsidRDefault="000D745A" w:rsidP="000D745A">
      <w:pPr>
        <w:pStyle w:val="Caption"/>
        <w:rPr>
          <w:sz w:val="20"/>
          <w:lang w:val="en-IE"/>
        </w:rPr>
      </w:pPr>
      <w:bookmarkStart w:id="262" w:name="_Toc396945058"/>
      <w:r>
        <w:t xml:space="preserve">Table </w:t>
      </w:r>
      <w:r>
        <w:fldChar w:fldCharType="begin"/>
      </w:r>
      <w:r>
        <w:instrText xml:space="preserve"> SEQ Table \* ARABIC </w:instrText>
      </w:r>
      <w:r>
        <w:fldChar w:fldCharType="separate"/>
      </w:r>
      <w:r w:rsidR="00DC0160">
        <w:rPr>
          <w:noProof/>
        </w:rPr>
        <w:t>21</w:t>
      </w:r>
      <w:r>
        <w:fldChar w:fldCharType="end"/>
      </w:r>
      <w:r w:rsidR="00980EDC" w:rsidRPr="00980EDC">
        <w:t xml:space="preserve"> - </w:t>
      </w:r>
      <w:r w:rsidRPr="005828A4">
        <w:t>Comparison of Algorithms with 3-Opt local search</w:t>
      </w:r>
      <w:bookmarkEnd w:id="262"/>
    </w:p>
    <w:p w14:paraId="51F968EA" w14:textId="1DFA19DC" w:rsidR="00682722" w:rsidRPr="000A3135" w:rsidRDefault="00503B1A" w:rsidP="00AF4394">
      <w:pPr>
        <w:pStyle w:val="Heading4"/>
        <w:rPr>
          <w:b/>
          <w:i/>
        </w:rPr>
      </w:pPr>
      <w:r>
        <w:rPr>
          <w:i/>
        </w:rPr>
        <w:tab/>
      </w:r>
      <w:r w:rsidR="00682722" w:rsidRPr="000A3135">
        <w:rPr>
          <w:b/>
          <w:i/>
        </w:rPr>
        <w:tab/>
        <w:t>10.</w:t>
      </w:r>
      <w:r w:rsidR="00AF4394" w:rsidRPr="000A3135">
        <w:rPr>
          <w:b/>
          <w:i/>
        </w:rPr>
        <w:t>6</w:t>
      </w:r>
      <w:r w:rsidR="00682722" w:rsidRPr="000A3135">
        <w:rPr>
          <w:b/>
          <w:i/>
        </w:rPr>
        <w:t>.</w:t>
      </w:r>
      <w:r w:rsidR="00244802" w:rsidRPr="000A3135">
        <w:rPr>
          <w:b/>
          <w:i/>
        </w:rPr>
        <w:t>2</w:t>
      </w:r>
      <w:r w:rsidR="00682722" w:rsidRPr="000A3135">
        <w:rPr>
          <w:b/>
          <w:i/>
        </w:rPr>
        <w:t>.1</w:t>
      </w:r>
      <w:r w:rsidR="00682722" w:rsidRPr="000A3135">
        <w:rPr>
          <w:b/>
          <w:i/>
        </w:rPr>
        <w:tab/>
        <w:t>Results</w:t>
      </w:r>
    </w:p>
    <w:p w14:paraId="2DFC8345" w14:textId="1007C418" w:rsidR="000D745A" w:rsidRPr="008C1A50" w:rsidRDefault="000D745A" w:rsidP="000D745A">
      <w:pPr>
        <w:pStyle w:val="content"/>
      </w:pPr>
      <w:r w:rsidRPr="008C1A50">
        <w:t>As illustrated by table 21, running the algorithms with 3-Opt enabled provides a moderate improvement over no local search, however like 2-Opt adding additional complexity this time O(n</w:t>
      </w:r>
      <w:r w:rsidRPr="008C1A50">
        <w:rPr>
          <w:vertAlign w:val="superscript"/>
        </w:rPr>
        <w:t>3</w:t>
      </w:r>
      <w:r w:rsidRPr="008C1A50">
        <w:t xml:space="preserve">),  to all algorithms i.e. AS on </w:t>
      </w:r>
      <w:r w:rsidR="008C1A50" w:rsidRPr="008C1A50">
        <w:t>(</w:t>
      </w:r>
      <w:r w:rsidRPr="008C1A50">
        <w:t>berlin52</w:t>
      </w:r>
      <w:r w:rsidR="008C1A50" w:rsidRPr="008C1A50">
        <w:t>)</w:t>
      </w:r>
      <w:r w:rsidRPr="008C1A50">
        <w:t xml:space="preserve"> without local search finds the average solution at iteration [42] , with 3-Opt at iteration [177]. 3-Opt improves most problems average solutions by a few points. Good results for a simple algorithm that is easy to implement. In addition 3-Opt like 2-Opt still has a detrimental effect on AS and GA with some problems as discussed in the previous experiment of 2-Opt. MMAS and ACO are the clear winners with the improvements made by 3-Opt, with their average solutions much better than the best solutions of the rest. </w:t>
      </w:r>
    </w:p>
    <w:p w14:paraId="0B70AEB6" w14:textId="4E2AF549" w:rsidR="00FF2653" w:rsidRDefault="00503B1A" w:rsidP="000A3135">
      <w:pPr>
        <w:pStyle w:val="MSCHeading3"/>
      </w:pPr>
      <w:r>
        <w:tab/>
      </w:r>
      <w:bookmarkStart w:id="263" w:name="_Toc396914502"/>
      <w:r w:rsidR="00E03D48">
        <w:t>10.</w:t>
      </w:r>
      <w:r w:rsidR="00AF4394">
        <w:t>6</w:t>
      </w:r>
      <w:r w:rsidR="00E03D48">
        <w:t>.3</w:t>
      </w:r>
      <w:r w:rsidR="00E03D48">
        <w:tab/>
      </w:r>
      <w:r w:rsidR="00FF2653" w:rsidRPr="0005431A">
        <w:t>LK heuristic</w:t>
      </w:r>
      <w:bookmarkEnd w:id="263"/>
    </w:p>
    <w:p w14:paraId="3E14DB98" w14:textId="2A8173A2" w:rsidR="000D745A" w:rsidRDefault="00A21E99" w:rsidP="000D745A">
      <w:pPr>
        <w:rPr>
          <w:lang w:val="en-IE"/>
        </w:rPr>
      </w:pPr>
      <w:r w:rsidRPr="00A21E99">
        <w:rPr>
          <w:lang w:val="en-IE"/>
        </w:rPr>
        <w:t xml:space="preserve">Here the experiment is with LK using the same experiment as defined previously </w:t>
      </w:r>
      <w:r w:rsidR="002146E2" w:rsidRPr="00A21E99">
        <w:rPr>
          <w:lang w:val="en-IE"/>
        </w:rPr>
        <w:t>“Comparison</w:t>
      </w:r>
      <w:r w:rsidRPr="00A21E99">
        <w:rPr>
          <w:lang w:val="en-IE"/>
        </w:rPr>
        <w:t xml:space="preserve"> of Ant colony algorithm”. The only difference here is that LK local search method is enabled. Again 10000 solution constructions over an average of ten </w:t>
      </w:r>
      <w:r w:rsidRPr="00A21E99">
        <w:rPr>
          <w:lang w:val="en-IE"/>
        </w:rPr>
        <w:lastRenderedPageBreak/>
        <w:t xml:space="preserve">runs, the best distance, average best distance, the average iteration for the best solution and the average time to find the best solution, </w:t>
      </w:r>
      <w:r w:rsidR="00BD3E89" w:rsidRPr="00BD3E89">
        <w:rPr>
          <w:lang w:val="en-IE"/>
        </w:rPr>
        <w:t>with the average percentage error from the optimal solution</w:t>
      </w:r>
      <w:r w:rsidRPr="00A21E99">
        <w:rPr>
          <w:lang w:val="en-IE"/>
        </w:rPr>
        <w:t xml:space="preserve">. Included in this experiment is Mutated Ant </w:t>
      </w:r>
      <w:r w:rsidR="009F2FAD">
        <w:rPr>
          <w:lang w:val="en-IE"/>
        </w:rPr>
        <w:t>(</w:t>
      </w:r>
      <w:r w:rsidRPr="00A21E99">
        <w:rPr>
          <w:lang w:val="en-IE"/>
        </w:rPr>
        <w:t xml:space="preserve">as described in </w:t>
      </w:r>
      <w:r w:rsidR="001A79D9">
        <w:rPr>
          <w:lang w:val="en-IE"/>
        </w:rPr>
        <w:t>C</w:t>
      </w:r>
      <w:r w:rsidRPr="00A21E99">
        <w:rPr>
          <w:lang w:val="en-IE"/>
        </w:rPr>
        <w:t>hapter 4</w:t>
      </w:r>
      <w:r w:rsidR="009F2FAD">
        <w:rPr>
          <w:lang w:val="en-IE"/>
        </w:rPr>
        <w:t>)</w:t>
      </w:r>
      <w:r w:rsidR="00D325CE">
        <w:rPr>
          <w:lang w:val="en-IE"/>
        </w:rPr>
        <w:t xml:space="preserve"> which is a new algorithm developed by the author.</w:t>
      </w:r>
    </w:p>
    <w:p w14:paraId="2DAB2052" w14:textId="77777777" w:rsidR="000D745A" w:rsidRPr="000D745A" w:rsidRDefault="000D745A" w:rsidP="000D745A">
      <w:pPr>
        <w:rPr>
          <w:lang w:val="en-IE"/>
        </w:rPr>
      </w:pPr>
    </w:p>
    <w:tbl>
      <w:tblPr>
        <w:tblW w:w="4900" w:type="pct"/>
        <w:tblLook w:val="04A0" w:firstRow="1" w:lastRow="0" w:firstColumn="1" w:lastColumn="0" w:noHBand="0" w:noVBand="1"/>
      </w:tblPr>
      <w:tblGrid>
        <w:gridCol w:w="1039"/>
        <w:gridCol w:w="1025"/>
        <w:gridCol w:w="1100"/>
        <w:gridCol w:w="1100"/>
        <w:gridCol w:w="1025"/>
        <w:gridCol w:w="1025"/>
        <w:gridCol w:w="1100"/>
        <w:gridCol w:w="1100"/>
      </w:tblGrid>
      <w:tr w:rsidR="000D745A" w:rsidRPr="00576E5A" w14:paraId="400556FB" w14:textId="77777777" w:rsidTr="003C655E">
        <w:trPr>
          <w:trHeight w:val="66"/>
        </w:trPr>
        <w:tc>
          <w:tcPr>
            <w:tcW w:w="690" w:type="pct"/>
            <w:tcBorders>
              <w:left w:val="nil"/>
              <w:bottom w:val="single" w:sz="4" w:space="0" w:color="auto"/>
              <w:right w:val="nil"/>
            </w:tcBorders>
          </w:tcPr>
          <w:p w14:paraId="413931A2" w14:textId="77777777" w:rsidR="000D745A" w:rsidRPr="007E7E74" w:rsidRDefault="000D745A" w:rsidP="003C655E">
            <w:pPr>
              <w:pStyle w:val="NoSpacing"/>
              <w:jc w:val="left"/>
              <w:rPr>
                <w:sz w:val="22"/>
                <w:szCs w:val="22"/>
              </w:rPr>
            </w:pPr>
            <w:r w:rsidRPr="007E7E74">
              <w:rPr>
                <w:sz w:val="22"/>
                <w:szCs w:val="22"/>
              </w:rPr>
              <w:t>Problem</w:t>
            </w:r>
          </w:p>
        </w:tc>
        <w:tc>
          <w:tcPr>
            <w:tcW w:w="594" w:type="pct"/>
            <w:tcBorders>
              <w:left w:val="nil"/>
              <w:bottom w:val="single" w:sz="4" w:space="0" w:color="auto"/>
              <w:right w:val="nil"/>
            </w:tcBorders>
          </w:tcPr>
          <w:p w14:paraId="4A31DE68" w14:textId="77777777" w:rsidR="000D745A" w:rsidRPr="007E7E74" w:rsidRDefault="000D745A" w:rsidP="003C655E">
            <w:pPr>
              <w:pStyle w:val="NoSpacing"/>
              <w:jc w:val="left"/>
              <w:rPr>
                <w:sz w:val="22"/>
                <w:szCs w:val="22"/>
              </w:rPr>
            </w:pPr>
            <w:r w:rsidRPr="007E7E74">
              <w:rPr>
                <w:sz w:val="22"/>
                <w:szCs w:val="22"/>
              </w:rPr>
              <w:t>AS</w:t>
            </w:r>
          </w:p>
        </w:tc>
        <w:tc>
          <w:tcPr>
            <w:tcW w:w="628" w:type="pct"/>
            <w:tcBorders>
              <w:left w:val="nil"/>
              <w:bottom w:val="single" w:sz="4" w:space="0" w:color="auto"/>
              <w:right w:val="nil"/>
            </w:tcBorders>
          </w:tcPr>
          <w:p w14:paraId="762E0B5A" w14:textId="77777777" w:rsidR="000D745A" w:rsidRPr="007E7E74" w:rsidRDefault="000D745A" w:rsidP="003C655E">
            <w:pPr>
              <w:pStyle w:val="NoSpacing"/>
              <w:jc w:val="left"/>
              <w:rPr>
                <w:sz w:val="22"/>
                <w:szCs w:val="22"/>
              </w:rPr>
            </w:pPr>
            <w:r w:rsidRPr="007E7E74">
              <w:rPr>
                <w:sz w:val="22"/>
                <w:szCs w:val="22"/>
              </w:rPr>
              <w:t>EAS</w:t>
            </w:r>
          </w:p>
        </w:tc>
        <w:tc>
          <w:tcPr>
            <w:tcW w:w="628" w:type="pct"/>
            <w:tcBorders>
              <w:left w:val="nil"/>
              <w:bottom w:val="single" w:sz="4" w:space="0" w:color="auto"/>
              <w:right w:val="nil"/>
            </w:tcBorders>
          </w:tcPr>
          <w:p w14:paraId="5F767826" w14:textId="77777777" w:rsidR="000D745A" w:rsidRPr="007E7E74" w:rsidRDefault="000D745A" w:rsidP="003C655E">
            <w:pPr>
              <w:pStyle w:val="NoSpacing"/>
              <w:jc w:val="left"/>
              <w:rPr>
                <w:sz w:val="22"/>
                <w:szCs w:val="22"/>
              </w:rPr>
            </w:pPr>
            <w:r w:rsidRPr="007E7E74">
              <w:rPr>
                <w:sz w:val="22"/>
                <w:szCs w:val="22"/>
              </w:rPr>
              <w:t>BWAS</w:t>
            </w:r>
          </w:p>
        </w:tc>
        <w:tc>
          <w:tcPr>
            <w:tcW w:w="628" w:type="pct"/>
            <w:tcBorders>
              <w:left w:val="nil"/>
              <w:bottom w:val="single" w:sz="4" w:space="0" w:color="auto"/>
              <w:right w:val="nil"/>
            </w:tcBorders>
          </w:tcPr>
          <w:p w14:paraId="5EEC3EC4" w14:textId="77777777" w:rsidR="000D745A" w:rsidRPr="007E7E74" w:rsidRDefault="000D745A" w:rsidP="003C655E">
            <w:pPr>
              <w:pStyle w:val="NoSpacing"/>
              <w:jc w:val="left"/>
              <w:rPr>
                <w:sz w:val="22"/>
                <w:szCs w:val="22"/>
              </w:rPr>
            </w:pPr>
            <w:r w:rsidRPr="007E7E74">
              <w:rPr>
                <w:sz w:val="22"/>
                <w:szCs w:val="22"/>
              </w:rPr>
              <w:t>MMAS</w:t>
            </w:r>
          </w:p>
        </w:tc>
        <w:tc>
          <w:tcPr>
            <w:tcW w:w="643" w:type="pct"/>
            <w:tcBorders>
              <w:left w:val="nil"/>
              <w:bottom w:val="single" w:sz="4" w:space="0" w:color="auto"/>
              <w:right w:val="nil"/>
            </w:tcBorders>
          </w:tcPr>
          <w:p w14:paraId="2830D3CD" w14:textId="77777777" w:rsidR="000D745A" w:rsidRPr="007E7E74" w:rsidRDefault="000D745A" w:rsidP="003C655E">
            <w:pPr>
              <w:pStyle w:val="NoSpacing"/>
              <w:jc w:val="left"/>
              <w:rPr>
                <w:sz w:val="22"/>
                <w:szCs w:val="22"/>
              </w:rPr>
            </w:pPr>
            <w:r w:rsidRPr="007E7E74">
              <w:rPr>
                <w:sz w:val="22"/>
                <w:szCs w:val="22"/>
              </w:rPr>
              <w:t>ACS</w:t>
            </w:r>
          </w:p>
        </w:tc>
        <w:tc>
          <w:tcPr>
            <w:tcW w:w="610" w:type="pct"/>
            <w:tcBorders>
              <w:left w:val="nil"/>
              <w:bottom w:val="single" w:sz="4" w:space="0" w:color="auto"/>
              <w:right w:val="nil"/>
            </w:tcBorders>
          </w:tcPr>
          <w:p w14:paraId="743A16D8" w14:textId="77777777" w:rsidR="000D745A" w:rsidRPr="007E7E74" w:rsidRDefault="000D745A" w:rsidP="003C655E">
            <w:pPr>
              <w:pStyle w:val="NoSpacing"/>
              <w:jc w:val="left"/>
              <w:rPr>
                <w:sz w:val="22"/>
                <w:szCs w:val="22"/>
              </w:rPr>
            </w:pPr>
            <w:r w:rsidRPr="007E7E74">
              <w:rPr>
                <w:sz w:val="22"/>
                <w:szCs w:val="22"/>
              </w:rPr>
              <w:t>GA</w:t>
            </w:r>
          </w:p>
        </w:tc>
        <w:tc>
          <w:tcPr>
            <w:tcW w:w="578" w:type="pct"/>
            <w:tcBorders>
              <w:left w:val="nil"/>
              <w:bottom w:val="single" w:sz="4" w:space="0" w:color="auto"/>
              <w:right w:val="nil"/>
            </w:tcBorders>
          </w:tcPr>
          <w:p w14:paraId="738B3F39" w14:textId="77777777" w:rsidR="000D745A" w:rsidRPr="007E7E74" w:rsidRDefault="000D745A" w:rsidP="003C655E">
            <w:pPr>
              <w:pStyle w:val="NoSpacing"/>
              <w:jc w:val="left"/>
              <w:rPr>
                <w:sz w:val="22"/>
                <w:szCs w:val="22"/>
              </w:rPr>
            </w:pPr>
            <w:r w:rsidRPr="007E7E74">
              <w:rPr>
                <w:sz w:val="22"/>
                <w:szCs w:val="22"/>
              </w:rPr>
              <w:t>MA</w:t>
            </w:r>
          </w:p>
        </w:tc>
      </w:tr>
      <w:tr w:rsidR="000D745A" w:rsidRPr="00576E5A" w14:paraId="287762B3" w14:textId="77777777" w:rsidTr="003C655E">
        <w:tc>
          <w:tcPr>
            <w:tcW w:w="690" w:type="pct"/>
            <w:tcBorders>
              <w:top w:val="single" w:sz="4" w:space="0" w:color="auto"/>
              <w:left w:val="nil"/>
              <w:bottom w:val="single" w:sz="4" w:space="0" w:color="auto"/>
              <w:right w:val="nil"/>
            </w:tcBorders>
          </w:tcPr>
          <w:p w14:paraId="27E6BCF8" w14:textId="77777777" w:rsidR="000D745A" w:rsidRPr="002146E2" w:rsidRDefault="000D745A" w:rsidP="003C655E">
            <w:pPr>
              <w:pStyle w:val="NoSpacing"/>
              <w:jc w:val="left"/>
              <w:rPr>
                <w:sz w:val="20"/>
              </w:rPr>
            </w:pPr>
            <w:r w:rsidRPr="002146E2">
              <w:rPr>
                <w:sz w:val="20"/>
              </w:rPr>
              <w:t>Ulysses16</w:t>
            </w:r>
          </w:p>
          <w:p w14:paraId="59EC2B24" w14:textId="77777777" w:rsidR="000D745A" w:rsidRPr="002146E2" w:rsidRDefault="000D745A" w:rsidP="003C655E">
            <w:pPr>
              <w:pStyle w:val="NoSpacing"/>
              <w:jc w:val="left"/>
              <w:rPr>
                <w:sz w:val="20"/>
              </w:rPr>
            </w:pPr>
            <w:r w:rsidRPr="002146E2">
              <w:rPr>
                <w:sz w:val="20"/>
              </w:rPr>
              <w:t>Opt 6859</w:t>
            </w:r>
          </w:p>
        </w:tc>
        <w:tc>
          <w:tcPr>
            <w:tcW w:w="594" w:type="pct"/>
            <w:tcBorders>
              <w:top w:val="single" w:sz="4" w:space="0" w:color="auto"/>
              <w:left w:val="nil"/>
              <w:bottom w:val="single" w:sz="4" w:space="0" w:color="auto"/>
              <w:right w:val="nil"/>
            </w:tcBorders>
          </w:tcPr>
          <w:p w14:paraId="543FF4FF" w14:textId="77777777" w:rsidR="000D745A" w:rsidRPr="00D06D50" w:rsidRDefault="000D745A" w:rsidP="003C655E">
            <w:pPr>
              <w:pStyle w:val="NoSpacing"/>
              <w:jc w:val="left"/>
              <w:rPr>
                <w:b/>
                <w:sz w:val="20"/>
              </w:rPr>
            </w:pPr>
            <w:r w:rsidRPr="00D06D50">
              <w:rPr>
                <w:b/>
                <w:sz w:val="20"/>
              </w:rPr>
              <w:t>6859</w:t>
            </w:r>
          </w:p>
          <w:p w14:paraId="34A6AA36" w14:textId="77777777" w:rsidR="000D745A" w:rsidRPr="00D06D50" w:rsidRDefault="000D745A" w:rsidP="003C655E">
            <w:pPr>
              <w:pStyle w:val="NoSpacing"/>
              <w:jc w:val="left"/>
              <w:rPr>
                <w:sz w:val="20"/>
              </w:rPr>
            </w:pPr>
            <w:r w:rsidRPr="00D06D50">
              <w:rPr>
                <w:sz w:val="20"/>
              </w:rPr>
              <w:t>(6859)</w:t>
            </w:r>
          </w:p>
          <w:p w14:paraId="78DCAFB5" w14:textId="77777777" w:rsidR="000D745A" w:rsidRPr="00D06D50" w:rsidRDefault="000D745A" w:rsidP="003C655E">
            <w:pPr>
              <w:pStyle w:val="NoSpacing"/>
              <w:jc w:val="left"/>
              <w:rPr>
                <w:sz w:val="20"/>
              </w:rPr>
            </w:pPr>
            <w:r w:rsidRPr="00D06D50">
              <w:rPr>
                <w:sz w:val="20"/>
              </w:rPr>
              <w:t>[0]</w:t>
            </w:r>
          </w:p>
          <w:p w14:paraId="454DA7A4" w14:textId="77777777" w:rsidR="000D745A" w:rsidRPr="00D06D50" w:rsidRDefault="000D745A" w:rsidP="003C655E">
            <w:pPr>
              <w:pStyle w:val="NoSpacing"/>
              <w:jc w:val="left"/>
              <w:rPr>
                <w:sz w:val="20"/>
              </w:rPr>
            </w:pPr>
            <w:r w:rsidRPr="00D06D50">
              <w:rPr>
                <w:sz w:val="20"/>
              </w:rPr>
              <w:t>0.00 sec</w:t>
            </w:r>
          </w:p>
          <w:p w14:paraId="4F252634" w14:textId="77777777" w:rsidR="000D745A" w:rsidRPr="00D06D50" w:rsidRDefault="000D745A" w:rsidP="003C655E">
            <w:pPr>
              <w:pStyle w:val="NoSpacing"/>
              <w:jc w:val="left"/>
              <w:rPr>
                <w:b/>
                <w:sz w:val="20"/>
              </w:rPr>
            </w:pPr>
            <w:r w:rsidRPr="00D06D50">
              <w:rPr>
                <w:b/>
                <w:sz w:val="20"/>
              </w:rPr>
              <w:t>0.00%</w:t>
            </w:r>
          </w:p>
          <w:p w14:paraId="5F377ABF" w14:textId="77777777" w:rsidR="000D745A" w:rsidRPr="00D06D50" w:rsidRDefault="000D745A" w:rsidP="003C655E">
            <w:pPr>
              <w:pStyle w:val="NoSpacing"/>
              <w:jc w:val="left"/>
              <w:rPr>
                <w:sz w:val="20"/>
              </w:rPr>
            </w:pPr>
            <w:r w:rsidRPr="00D06D50">
              <w:rPr>
                <w:sz w:val="20"/>
              </w:rPr>
              <w:t>{0.5%}</w:t>
            </w:r>
          </w:p>
        </w:tc>
        <w:tc>
          <w:tcPr>
            <w:tcW w:w="628" w:type="pct"/>
            <w:tcBorders>
              <w:top w:val="single" w:sz="4" w:space="0" w:color="auto"/>
              <w:left w:val="nil"/>
              <w:bottom w:val="single" w:sz="4" w:space="0" w:color="auto"/>
              <w:right w:val="nil"/>
            </w:tcBorders>
          </w:tcPr>
          <w:p w14:paraId="6E6CD3C4" w14:textId="77777777" w:rsidR="000D745A" w:rsidRPr="00D06D50" w:rsidRDefault="000D745A" w:rsidP="003C655E">
            <w:pPr>
              <w:pStyle w:val="NoSpacing"/>
              <w:jc w:val="left"/>
              <w:rPr>
                <w:b/>
                <w:sz w:val="20"/>
              </w:rPr>
            </w:pPr>
            <w:r w:rsidRPr="00D06D50">
              <w:rPr>
                <w:b/>
                <w:sz w:val="20"/>
              </w:rPr>
              <w:t>6859</w:t>
            </w:r>
          </w:p>
          <w:p w14:paraId="6004F2FF" w14:textId="77777777" w:rsidR="000D745A" w:rsidRPr="00D06D50" w:rsidRDefault="000D745A" w:rsidP="003C655E">
            <w:pPr>
              <w:pStyle w:val="NoSpacing"/>
              <w:jc w:val="left"/>
              <w:rPr>
                <w:sz w:val="20"/>
              </w:rPr>
            </w:pPr>
            <w:r w:rsidRPr="00D06D50">
              <w:rPr>
                <w:sz w:val="20"/>
              </w:rPr>
              <w:t>(6859)</w:t>
            </w:r>
          </w:p>
          <w:p w14:paraId="38EB16F3" w14:textId="77777777" w:rsidR="000D745A" w:rsidRPr="00D06D50" w:rsidRDefault="000D745A" w:rsidP="003C655E">
            <w:pPr>
              <w:pStyle w:val="NoSpacing"/>
              <w:jc w:val="left"/>
              <w:rPr>
                <w:sz w:val="20"/>
              </w:rPr>
            </w:pPr>
            <w:r w:rsidRPr="00D06D50">
              <w:rPr>
                <w:sz w:val="20"/>
              </w:rPr>
              <w:t>[0]</w:t>
            </w:r>
          </w:p>
          <w:p w14:paraId="2DDC3ADA" w14:textId="77777777" w:rsidR="000D745A" w:rsidRPr="00D06D50" w:rsidRDefault="000D745A" w:rsidP="003C655E">
            <w:pPr>
              <w:pStyle w:val="NoSpacing"/>
              <w:jc w:val="left"/>
              <w:rPr>
                <w:sz w:val="20"/>
              </w:rPr>
            </w:pPr>
            <w:r w:rsidRPr="00D06D50">
              <w:rPr>
                <w:sz w:val="20"/>
              </w:rPr>
              <w:t>0.00 sec</w:t>
            </w:r>
          </w:p>
          <w:p w14:paraId="74CA771D" w14:textId="77777777" w:rsidR="000D745A" w:rsidRPr="00D06D50" w:rsidRDefault="000D745A" w:rsidP="003C655E">
            <w:pPr>
              <w:pStyle w:val="NoSpacing"/>
              <w:jc w:val="left"/>
              <w:rPr>
                <w:b/>
                <w:sz w:val="20"/>
              </w:rPr>
            </w:pPr>
            <w:r w:rsidRPr="00D06D50">
              <w:rPr>
                <w:b/>
                <w:sz w:val="20"/>
              </w:rPr>
              <w:t>0.00%</w:t>
            </w:r>
          </w:p>
          <w:p w14:paraId="16487D09" w14:textId="77777777" w:rsidR="000D745A" w:rsidRPr="00D06D50" w:rsidRDefault="000D745A" w:rsidP="003C655E">
            <w:pPr>
              <w:pStyle w:val="NoSpacing"/>
              <w:jc w:val="left"/>
              <w:rPr>
                <w:sz w:val="20"/>
              </w:rPr>
            </w:pPr>
            <w:r w:rsidRPr="00D06D50">
              <w:rPr>
                <w:sz w:val="20"/>
              </w:rPr>
              <w:t>{0.5%}</w:t>
            </w:r>
          </w:p>
        </w:tc>
        <w:tc>
          <w:tcPr>
            <w:tcW w:w="628" w:type="pct"/>
            <w:tcBorders>
              <w:top w:val="single" w:sz="4" w:space="0" w:color="auto"/>
              <w:left w:val="nil"/>
              <w:bottom w:val="single" w:sz="4" w:space="0" w:color="auto"/>
              <w:right w:val="nil"/>
            </w:tcBorders>
          </w:tcPr>
          <w:p w14:paraId="75F19284" w14:textId="77777777" w:rsidR="000D745A" w:rsidRPr="00D06D50" w:rsidRDefault="000D745A" w:rsidP="003C655E">
            <w:pPr>
              <w:pStyle w:val="NoSpacing"/>
              <w:jc w:val="left"/>
              <w:rPr>
                <w:b/>
                <w:sz w:val="20"/>
              </w:rPr>
            </w:pPr>
            <w:r w:rsidRPr="00D06D50">
              <w:rPr>
                <w:b/>
                <w:sz w:val="20"/>
              </w:rPr>
              <w:t>6859</w:t>
            </w:r>
          </w:p>
          <w:p w14:paraId="4F8EC066" w14:textId="77777777" w:rsidR="000D745A" w:rsidRPr="00D06D50" w:rsidRDefault="000D745A" w:rsidP="003C655E">
            <w:pPr>
              <w:pStyle w:val="NoSpacing"/>
              <w:jc w:val="left"/>
              <w:rPr>
                <w:sz w:val="20"/>
              </w:rPr>
            </w:pPr>
            <w:r w:rsidRPr="00D06D50">
              <w:rPr>
                <w:sz w:val="20"/>
              </w:rPr>
              <w:t>(6859)</w:t>
            </w:r>
          </w:p>
          <w:p w14:paraId="3277D8DB" w14:textId="77777777" w:rsidR="000D745A" w:rsidRPr="00D06D50" w:rsidRDefault="000D745A" w:rsidP="003C655E">
            <w:pPr>
              <w:pStyle w:val="NoSpacing"/>
              <w:jc w:val="left"/>
              <w:rPr>
                <w:sz w:val="20"/>
              </w:rPr>
            </w:pPr>
            <w:r w:rsidRPr="00D06D50">
              <w:rPr>
                <w:sz w:val="20"/>
              </w:rPr>
              <w:t>[0]</w:t>
            </w:r>
          </w:p>
          <w:p w14:paraId="3AC70E32" w14:textId="77777777" w:rsidR="000D745A" w:rsidRPr="00D06D50" w:rsidRDefault="000D745A" w:rsidP="003C655E">
            <w:pPr>
              <w:pStyle w:val="NoSpacing"/>
              <w:jc w:val="left"/>
              <w:rPr>
                <w:sz w:val="20"/>
              </w:rPr>
            </w:pPr>
            <w:r w:rsidRPr="00D06D50">
              <w:rPr>
                <w:sz w:val="20"/>
              </w:rPr>
              <w:t>0.00 sec</w:t>
            </w:r>
          </w:p>
          <w:p w14:paraId="01785654" w14:textId="77777777" w:rsidR="000D745A" w:rsidRPr="00D06D50" w:rsidRDefault="000D745A" w:rsidP="003C655E">
            <w:pPr>
              <w:pStyle w:val="NoSpacing"/>
              <w:jc w:val="left"/>
              <w:rPr>
                <w:b/>
                <w:sz w:val="20"/>
              </w:rPr>
            </w:pPr>
            <w:r w:rsidRPr="00D06D50">
              <w:rPr>
                <w:b/>
                <w:sz w:val="20"/>
              </w:rPr>
              <w:t>0.00%</w:t>
            </w:r>
          </w:p>
          <w:p w14:paraId="009496E8" w14:textId="77777777" w:rsidR="000D745A" w:rsidRPr="00D06D50" w:rsidRDefault="000D745A" w:rsidP="003C655E">
            <w:pPr>
              <w:pStyle w:val="NoSpacing"/>
              <w:jc w:val="left"/>
              <w:rPr>
                <w:sz w:val="20"/>
              </w:rPr>
            </w:pPr>
            <w:r w:rsidRPr="00D06D50">
              <w:rPr>
                <w:sz w:val="20"/>
              </w:rPr>
              <w:t>{0.02%}</w:t>
            </w:r>
          </w:p>
        </w:tc>
        <w:tc>
          <w:tcPr>
            <w:tcW w:w="628" w:type="pct"/>
            <w:tcBorders>
              <w:top w:val="single" w:sz="4" w:space="0" w:color="auto"/>
              <w:left w:val="nil"/>
              <w:bottom w:val="single" w:sz="4" w:space="0" w:color="auto"/>
              <w:right w:val="nil"/>
            </w:tcBorders>
          </w:tcPr>
          <w:p w14:paraId="5F6DF336" w14:textId="77777777" w:rsidR="000D745A" w:rsidRPr="00D06D50" w:rsidRDefault="000D745A" w:rsidP="003C655E">
            <w:pPr>
              <w:pStyle w:val="NoSpacing"/>
              <w:jc w:val="left"/>
              <w:rPr>
                <w:b/>
                <w:sz w:val="20"/>
              </w:rPr>
            </w:pPr>
            <w:r w:rsidRPr="00D06D50">
              <w:rPr>
                <w:b/>
                <w:sz w:val="20"/>
              </w:rPr>
              <w:t>6859</w:t>
            </w:r>
          </w:p>
          <w:p w14:paraId="1818350C" w14:textId="77777777" w:rsidR="000D745A" w:rsidRPr="00D06D50" w:rsidRDefault="000D745A" w:rsidP="003C655E">
            <w:pPr>
              <w:pStyle w:val="NoSpacing"/>
              <w:jc w:val="left"/>
              <w:rPr>
                <w:sz w:val="20"/>
              </w:rPr>
            </w:pPr>
            <w:r w:rsidRPr="00D06D50">
              <w:rPr>
                <w:sz w:val="20"/>
              </w:rPr>
              <w:t>(6859)</w:t>
            </w:r>
          </w:p>
          <w:p w14:paraId="73B7D117" w14:textId="77777777" w:rsidR="000D745A" w:rsidRPr="00D06D50" w:rsidRDefault="000D745A" w:rsidP="003C655E">
            <w:pPr>
              <w:pStyle w:val="NoSpacing"/>
              <w:jc w:val="left"/>
              <w:rPr>
                <w:sz w:val="20"/>
              </w:rPr>
            </w:pPr>
            <w:r w:rsidRPr="00D06D50">
              <w:rPr>
                <w:sz w:val="20"/>
              </w:rPr>
              <w:t>[0]</w:t>
            </w:r>
          </w:p>
          <w:p w14:paraId="6DDD6759" w14:textId="77777777" w:rsidR="000D745A" w:rsidRPr="00D06D50" w:rsidRDefault="000D745A" w:rsidP="003C655E">
            <w:pPr>
              <w:pStyle w:val="NoSpacing"/>
              <w:jc w:val="left"/>
              <w:rPr>
                <w:sz w:val="20"/>
              </w:rPr>
            </w:pPr>
            <w:r w:rsidRPr="00D06D50">
              <w:rPr>
                <w:sz w:val="20"/>
              </w:rPr>
              <w:t>0.00 sec</w:t>
            </w:r>
          </w:p>
          <w:p w14:paraId="61D2B53F" w14:textId="77777777" w:rsidR="000D745A" w:rsidRPr="00D06D50" w:rsidRDefault="000D745A" w:rsidP="003C655E">
            <w:pPr>
              <w:pStyle w:val="NoSpacing"/>
              <w:jc w:val="left"/>
              <w:rPr>
                <w:b/>
                <w:sz w:val="20"/>
              </w:rPr>
            </w:pPr>
            <w:r w:rsidRPr="00D06D50">
              <w:rPr>
                <w:b/>
                <w:sz w:val="20"/>
              </w:rPr>
              <w:t>0.00%</w:t>
            </w:r>
          </w:p>
          <w:p w14:paraId="6B800BB9" w14:textId="77777777" w:rsidR="000D745A" w:rsidRPr="00D06D50" w:rsidRDefault="000D745A" w:rsidP="003C655E">
            <w:pPr>
              <w:pStyle w:val="NoSpacing"/>
              <w:jc w:val="left"/>
              <w:rPr>
                <w:sz w:val="20"/>
              </w:rPr>
            </w:pPr>
            <w:r>
              <w:rPr>
                <w:sz w:val="20"/>
              </w:rPr>
              <w:t>{0</w:t>
            </w:r>
            <w:r w:rsidRPr="00D06D50">
              <w:rPr>
                <w:sz w:val="20"/>
              </w:rPr>
              <w:t>%}</w:t>
            </w:r>
          </w:p>
        </w:tc>
        <w:tc>
          <w:tcPr>
            <w:tcW w:w="643" w:type="pct"/>
            <w:tcBorders>
              <w:top w:val="single" w:sz="4" w:space="0" w:color="auto"/>
              <w:left w:val="nil"/>
              <w:bottom w:val="single" w:sz="4" w:space="0" w:color="auto"/>
              <w:right w:val="nil"/>
            </w:tcBorders>
          </w:tcPr>
          <w:p w14:paraId="2A4EB03E" w14:textId="77777777" w:rsidR="000D745A" w:rsidRPr="00D06D50" w:rsidRDefault="000D745A" w:rsidP="003C655E">
            <w:pPr>
              <w:pStyle w:val="NoSpacing"/>
              <w:jc w:val="left"/>
              <w:rPr>
                <w:b/>
                <w:sz w:val="20"/>
              </w:rPr>
            </w:pPr>
            <w:r w:rsidRPr="00D06D50">
              <w:rPr>
                <w:b/>
                <w:sz w:val="20"/>
              </w:rPr>
              <w:t>6859</w:t>
            </w:r>
          </w:p>
          <w:p w14:paraId="27CC13EA" w14:textId="77777777" w:rsidR="000D745A" w:rsidRPr="00D06D50" w:rsidRDefault="000D745A" w:rsidP="003C655E">
            <w:pPr>
              <w:pStyle w:val="NoSpacing"/>
              <w:jc w:val="left"/>
              <w:rPr>
                <w:sz w:val="20"/>
              </w:rPr>
            </w:pPr>
            <w:r w:rsidRPr="00D06D50">
              <w:rPr>
                <w:sz w:val="20"/>
              </w:rPr>
              <w:t>(6859)</w:t>
            </w:r>
          </w:p>
          <w:p w14:paraId="5B24C63B" w14:textId="77777777" w:rsidR="000D745A" w:rsidRPr="00D06D50" w:rsidRDefault="000D745A" w:rsidP="003C655E">
            <w:pPr>
              <w:pStyle w:val="NoSpacing"/>
              <w:jc w:val="left"/>
              <w:rPr>
                <w:sz w:val="20"/>
              </w:rPr>
            </w:pPr>
            <w:r w:rsidRPr="00D06D50">
              <w:rPr>
                <w:sz w:val="20"/>
              </w:rPr>
              <w:t>[0]</w:t>
            </w:r>
          </w:p>
          <w:p w14:paraId="2CD5B78D" w14:textId="77777777" w:rsidR="000D745A" w:rsidRPr="00D06D50" w:rsidRDefault="000D745A" w:rsidP="003C655E">
            <w:pPr>
              <w:pStyle w:val="NoSpacing"/>
              <w:jc w:val="left"/>
              <w:rPr>
                <w:sz w:val="20"/>
              </w:rPr>
            </w:pPr>
            <w:r w:rsidRPr="00D06D50">
              <w:rPr>
                <w:sz w:val="20"/>
              </w:rPr>
              <w:t>0.60 sec</w:t>
            </w:r>
          </w:p>
          <w:p w14:paraId="1DEF6834" w14:textId="77777777" w:rsidR="000D745A" w:rsidRPr="00D06D50" w:rsidRDefault="000D745A" w:rsidP="003C655E">
            <w:pPr>
              <w:pStyle w:val="NoSpacing"/>
              <w:jc w:val="left"/>
              <w:rPr>
                <w:b/>
                <w:sz w:val="20"/>
              </w:rPr>
            </w:pPr>
            <w:r w:rsidRPr="00D06D50">
              <w:rPr>
                <w:b/>
                <w:sz w:val="20"/>
              </w:rPr>
              <w:t>0.00%</w:t>
            </w:r>
          </w:p>
          <w:p w14:paraId="047D4D6A" w14:textId="77777777" w:rsidR="000D745A" w:rsidRPr="00D06D50" w:rsidRDefault="000D745A" w:rsidP="003C655E">
            <w:pPr>
              <w:pStyle w:val="NoSpacing"/>
              <w:jc w:val="left"/>
              <w:rPr>
                <w:sz w:val="20"/>
              </w:rPr>
            </w:pPr>
            <w:r w:rsidRPr="00D06D50">
              <w:rPr>
                <w:sz w:val="20"/>
              </w:rPr>
              <w:t>{0.016%}</w:t>
            </w:r>
          </w:p>
        </w:tc>
        <w:tc>
          <w:tcPr>
            <w:tcW w:w="610" w:type="pct"/>
            <w:tcBorders>
              <w:top w:val="single" w:sz="4" w:space="0" w:color="auto"/>
              <w:left w:val="nil"/>
              <w:bottom w:val="single" w:sz="4" w:space="0" w:color="auto"/>
              <w:right w:val="nil"/>
            </w:tcBorders>
          </w:tcPr>
          <w:p w14:paraId="560F89AA" w14:textId="77777777" w:rsidR="000D745A" w:rsidRPr="00D06D50" w:rsidRDefault="000D745A" w:rsidP="003C655E">
            <w:pPr>
              <w:pStyle w:val="NoSpacing"/>
              <w:jc w:val="left"/>
              <w:rPr>
                <w:b/>
                <w:sz w:val="20"/>
              </w:rPr>
            </w:pPr>
            <w:r w:rsidRPr="00D06D50">
              <w:rPr>
                <w:b/>
                <w:sz w:val="20"/>
              </w:rPr>
              <w:t>6859</w:t>
            </w:r>
          </w:p>
          <w:p w14:paraId="2D211467" w14:textId="77777777" w:rsidR="000D745A" w:rsidRPr="00D06D50" w:rsidRDefault="000D745A" w:rsidP="003C655E">
            <w:pPr>
              <w:pStyle w:val="NoSpacing"/>
              <w:jc w:val="left"/>
              <w:rPr>
                <w:sz w:val="20"/>
              </w:rPr>
            </w:pPr>
            <w:r w:rsidRPr="00D06D50">
              <w:rPr>
                <w:sz w:val="20"/>
              </w:rPr>
              <w:t>(6859)</w:t>
            </w:r>
          </w:p>
          <w:p w14:paraId="69187E7E" w14:textId="77777777" w:rsidR="000D745A" w:rsidRPr="00D06D50" w:rsidRDefault="000D745A" w:rsidP="003C655E">
            <w:pPr>
              <w:pStyle w:val="NoSpacing"/>
              <w:jc w:val="left"/>
              <w:rPr>
                <w:sz w:val="20"/>
              </w:rPr>
            </w:pPr>
            <w:r w:rsidRPr="00D06D50">
              <w:rPr>
                <w:sz w:val="20"/>
              </w:rPr>
              <w:t>[0]</w:t>
            </w:r>
          </w:p>
          <w:p w14:paraId="6BB9A820" w14:textId="77777777" w:rsidR="000D745A" w:rsidRPr="00D06D50" w:rsidRDefault="000D745A" w:rsidP="003C655E">
            <w:pPr>
              <w:pStyle w:val="NoSpacing"/>
              <w:jc w:val="left"/>
              <w:rPr>
                <w:sz w:val="20"/>
              </w:rPr>
            </w:pPr>
            <w:r w:rsidRPr="00D06D50">
              <w:rPr>
                <w:sz w:val="20"/>
              </w:rPr>
              <w:t>0.00 sec</w:t>
            </w:r>
          </w:p>
          <w:p w14:paraId="4C73B33C" w14:textId="77777777" w:rsidR="000D745A" w:rsidRPr="00D06D50" w:rsidRDefault="000D745A" w:rsidP="003C655E">
            <w:pPr>
              <w:pStyle w:val="NoSpacing"/>
              <w:jc w:val="left"/>
              <w:rPr>
                <w:b/>
                <w:sz w:val="20"/>
              </w:rPr>
            </w:pPr>
            <w:r w:rsidRPr="00D06D50">
              <w:rPr>
                <w:b/>
                <w:sz w:val="20"/>
              </w:rPr>
              <w:t>0.00%</w:t>
            </w:r>
          </w:p>
          <w:p w14:paraId="0DAFD5F3" w14:textId="77777777" w:rsidR="000D745A" w:rsidRPr="00D06D50" w:rsidRDefault="000D745A" w:rsidP="003C655E">
            <w:pPr>
              <w:pStyle w:val="NoSpacing"/>
              <w:jc w:val="left"/>
              <w:rPr>
                <w:sz w:val="20"/>
              </w:rPr>
            </w:pPr>
            <w:r w:rsidRPr="00D06D50">
              <w:rPr>
                <w:sz w:val="20"/>
              </w:rPr>
              <w:t>{0.05%}</w:t>
            </w:r>
          </w:p>
        </w:tc>
        <w:tc>
          <w:tcPr>
            <w:tcW w:w="578" w:type="pct"/>
            <w:tcBorders>
              <w:top w:val="single" w:sz="4" w:space="0" w:color="auto"/>
              <w:left w:val="nil"/>
              <w:bottom w:val="single" w:sz="4" w:space="0" w:color="auto"/>
              <w:right w:val="nil"/>
            </w:tcBorders>
          </w:tcPr>
          <w:p w14:paraId="2DAF73E4" w14:textId="77777777" w:rsidR="000D745A" w:rsidRPr="00D06D50" w:rsidRDefault="000D745A" w:rsidP="003C655E">
            <w:pPr>
              <w:pStyle w:val="NoSpacing"/>
              <w:jc w:val="left"/>
              <w:rPr>
                <w:b/>
                <w:sz w:val="20"/>
              </w:rPr>
            </w:pPr>
            <w:r w:rsidRPr="00D06D50">
              <w:rPr>
                <w:b/>
                <w:sz w:val="20"/>
              </w:rPr>
              <w:t>6859</w:t>
            </w:r>
          </w:p>
          <w:p w14:paraId="3EFDB68A" w14:textId="77777777" w:rsidR="000D745A" w:rsidRPr="00D06D50" w:rsidRDefault="000D745A" w:rsidP="003C655E">
            <w:pPr>
              <w:pStyle w:val="NoSpacing"/>
              <w:jc w:val="left"/>
              <w:rPr>
                <w:sz w:val="20"/>
              </w:rPr>
            </w:pPr>
            <w:r w:rsidRPr="00D06D50">
              <w:rPr>
                <w:sz w:val="20"/>
              </w:rPr>
              <w:t>6859</w:t>
            </w:r>
          </w:p>
          <w:p w14:paraId="26509544" w14:textId="77777777" w:rsidR="000D745A" w:rsidRPr="00D06D50" w:rsidRDefault="000D745A" w:rsidP="003C655E">
            <w:pPr>
              <w:pStyle w:val="NoSpacing"/>
              <w:jc w:val="left"/>
              <w:rPr>
                <w:sz w:val="20"/>
              </w:rPr>
            </w:pPr>
            <w:r w:rsidRPr="00D06D50">
              <w:rPr>
                <w:sz w:val="20"/>
              </w:rPr>
              <w:t>[0]</w:t>
            </w:r>
          </w:p>
          <w:p w14:paraId="7C7B0FF7" w14:textId="77777777" w:rsidR="000D745A" w:rsidRPr="00D06D50" w:rsidRDefault="000D745A" w:rsidP="003C655E">
            <w:pPr>
              <w:pStyle w:val="NoSpacing"/>
              <w:jc w:val="left"/>
              <w:rPr>
                <w:sz w:val="20"/>
              </w:rPr>
            </w:pPr>
            <w:r w:rsidRPr="00D06D50">
              <w:rPr>
                <w:sz w:val="20"/>
              </w:rPr>
              <w:t>0.00 sec</w:t>
            </w:r>
          </w:p>
          <w:p w14:paraId="182074C3" w14:textId="77777777" w:rsidR="000D745A" w:rsidRPr="00D06D50" w:rsidRDefault="000D745A" w:rsidP="003C655E">
            <w:pPr>
              <w:pStyle w:val="NoSpacing"/>
              <w:jc w:val="left"/>
              <w:rPr>
                <w:b/>
                <w:sz w:val="20"/>
              </w:rPr>
            </w:pPr>
            <w:r w:rsidRPr="00D06D50">
              <w:rPr>
                <w:b/>
                <w:sz w:val="20"/>
              </w:rPr>
              <w:t>0.00%</w:t>
            </w:r>
          </w:p>
          <w:p w14:paraId="302C243F" w14:textId="77777777" w:rsidR="000D745A" w:rsidRPr="00D06D50" w:rsidRDefault="000D745A" w:rsidP="003C655E">
            <w:pPr>
              <w:pStyle w:val="NoSpacing"/>
              <w:jc w:val="left"/>
              <w:rPr>
                <w:sz w:val="20"/>
              </w:rPr>
            </w:pPr>
            <w:r w:rsidRPr="00D06D50">
              <w:rPr>
                <w:sz w:val="20"/>
              </w:rPr>
              <w:t>n/a</w:t>
            </w:r>
          </w:p>
        </w:tc>
      </w:tr>
      <w:tr w:rsidR="000D745A" w:rsidRPr="00576E5A" w14:paraId="08DECA9A" w14:textId="77777777" w:rsidTr="003C655E">
        <w:tc>
          <w:tcPr>
            <w:tcW w:w="690" w:type="pct"/>
            <w:tcBorders>
              <w:top w:val="single" w:sz="4" w:space="0" w:color="auto"/>
              <w:left w:val="nil"/>
              <w:bottom w:val="single" w:sz="4" w:space="0" w:color="auto"/>
              <w:right w:val="nil"/>
            </w:tcBorders>
          </w:tcPr>
          <w:p w14:paraId="07123064" w14:textId="77777777" w:rsidR="000D745A" w:rsidRPr="002146E2" w:rsidRDefault="000D745A" w:rsidP="003C655E">
            <w:pPr>
              <w:pStyle w:val="NoSpacing"/>
              <w:jc w:val="left"/>
              <w:rPr>
                <w:sz w:val="20"/>
              </w:rPr>
            </w:pPr>
            <w:r w:rsidRPr="002146E2">
              <w:rPr>
                <w:sz w:val="20"/>
              </w:rPr>
              <w:t>Ulysses22</w:t>
            </w:r>
          </w:p>
          <w:p w14:paraId="5FD72B1E" w14:textId="77777777" w:rsidR="000D745A" w:rsidRPr="002146E2" w:rsidRDefault="000D745A" w:rsidP="003C655E">
            <w:pPr>
              <w:pStyle w:val="NoSpacing"/>
              <w:jc w:val="left"/>
              <w:rPr>
                <w:sz w:val="20"/>
              </w:rPr>
            </w:pPr>
            <w:r w:rsidRPr="002146E2">
              <w:rPr>
                <w:sz w:val="20"/>
              </w:rPr>
              <w:t>Opt 7013</w:t>
            </w:r>
          </w:p>
        </w:tc>
        <w:tc>
          <w:tcPr>
            <w:tcW w:w="594" w:type="pct"/>
            <w:tcBorders>
              <w:top w:val="single" w:sz="4" w:space="0" w:color="auto"/>
              <w:left w:val="nil"/>
              <w:bottom w:val="single" w:sz="4" w:space="0" w:color="auto"/>
              <w:right w:val="nil"/>
            </w:tcBorders>
          </w:tcPr>
          <w:p w14:paraId="5C9DFFFA" w14:textId="77777777" w:rsidR="000D745A" w:rsidRPr="00D06D50" w:rsidRDefault="000D745A" w:rsidP="003C655E">
            <w:pPr>
              <w:pStyle w:val="NoSpacing"/>
              <w:rPr>
                <w:b/>
                <w:sz w:val="20"/>
              </w:rPr>
            </w:pPr>
            <w:r w:rsidRPr="00D06D50">
              <w:rPr>
                <w:b/>
                <w:sz w:val="20"/>
              </w:rPr>
              <w:t>7013</w:t>
            </w:r>
          </w:p>
          <w:p w14:paraId="3472111B" w14:textId="77777777" w:rsidR="000D745A" w:rsidRPr="00D06D50" w:rsidRDefault="000D745A" w:rsidP="003C655E">
            <w:pPr>
              <w:pStyle w:val="NoSpacing"/>
              <w:rPr>
                <w:sz w:val="20"/>
              </w:rPr>
            </w:pPr>
            <w:r w:rsidRPr="00D06D50">
              <w:rPr>
                <w:sz w:val="20"/>
              </w:rPr>
              <w:t>(7013)</w:t>
            </w:r>
          </w:p>
          <w:p w14:paraId="1707193E" w14:textId="77777777" w:rsidR="000D745A" w:rsidRPr="00D06D50" w:rsidRDefault="000D745A" w:rsidP="003C655E">
            <w:pPr>
              <w:pStyle w:val="NoSpacing"/>
              <w:rPr>
                <w:sz w:val="20"/>
              </w:rPr>
            </w:pPr>
            <w:r w:rsidRPr="00D06D50">
              <w:rPr>
                <w:sz w:val="20"/>
              </w:rPr>
              <w:t>[0]</w:t>
            </w:r>
          </w:p>
          <w:p w14:paraId="0660309A" w14:textId="77777777" w:rsidR="000D745A" w:rsidRPr="00D06D50" w:rsidRDefault="000D745A" w:rsidP="003C655E">
            <w:pPr>
              <w:pStyle w:val="NoSpacing"/>
              <w:rPr>
                <w:sz w:val="20"/>
              </w:rPr>
            </w:pPr>
            <w:r w:rsidRPr="00D06D50">
              <w:rPr>
                <w:sz w:val="20"/>
              </w:rPr>
              <w:t>0.00 sec</w:t>
            </w:r>
          </w:p>
          <w:p w14:paraId="33352597" w14:textId="77777777" w:rsidR="000D745A" w:rsidRPr="00D06D50" w:rsidRDefault="000D745A" w:rsidP="003C655E">
            <w:pPr>
              <w:pStyle w:val="NoSpacing"/>
              <w:rPr>
                <w:b/>
                <w:sz w:val="20"/>
              </w:rPr>
            </w:pPr>
            <w:r w:rsidRPr="00D06D50">
              <w:rPr>
                <w:b/>
                <w:sz w:val="20"/>
              </w:rPr>
              <w:t>0.00%</w:t>
            </w:r>
          </w:p>
          <w:p w14:paraId="18EFDAB0" w14:textId="77777777" w:rsidR="000D745A" w:rsidRPr="00D06D50" w:rsidRDefault="000D745A" w:rsidP="003C655E">
            <w:pPr>
              <w:pStyle w:val="NoSpacing"/>
              <w:rPr>
                <w:sz w:val="20"/>
              </w:rPr>
            </w:pPr>
            <w:r w:rsidRPr="00D06D50">
              <w:rPr>
                <w:sz w:val="20"/>
              </w:rPr>
              <w:t>{1.2%}</w:t>
            </w:r>
          </w:p>
        </w:tc>
        <w:tc>
          <w:tcPr>
            <w:tcW w:w="628" w:type="pct"/>
            <w:tcBorders>
              <w:top w:val="single" w:sz="4" w:space="0" w:color="auto"/>
              <w:left w:val="nil"/>
              <w:bottom w:val="single" w:sz="4" w:space="0" w:color="auto"/>
              <w:right w:val="nil"/>
            </w:tcBorders>
          </w:tcPr>
          <w:p w14:paraId="44A55AB1" w14:textId="77777777" w:rsidR="000D745A" w:rsidRPr="00D06D50" w:rsidRDefault="000D745A" w:rsidP="003C655E">
            <w:pPr>
              <w:pStyle w:val="NoSpacing"/>
              <w:rPr>
                <w:sz w:val="20"/>
              </w:rPr>
            </w:pPr>
            <w:r w:rsidRPr="00D06D50">
              <w:rPr>
                <w:b/>
                <w:sz w:val="20"/>
              </w:rPr>
              <w:t>7013</w:t>
            </w:r>
          </w:p>
          <w:p w14:paraId="16952074" w14:textId="77777777" w:rsidR="000D745A" w:rsidRPr="00D06D50" w:rsidRDefault="000D745A" w:rsidP="003C655E">
            <w:pPr>
              <w:pStyle w:val="NoSpacing"/>
              <w:rPr>
                <w:sz w:val="20"/>
              </w:rPr>
            </w:pPr>
            <w:r w:rsidRPr="00D06D50">
              <w:rPr>
                <w:sz w:val="20"/>
              </w:rPr>
              <w:t>(7013)</w:t>
            </w:r>
          </w:p>
          <w:p w14:paraId="720AC80C" w14:textId="77777777" w:rsidR="000D745A" w:rsidRPr="00D06D50" w:rsidRDefault="000D745A" w:rsidP="003C655E">
            <w:pPr>
              <w:pStyle w:val="NoSpacing"/>
              <w:rPr>
                <w:sz w:val="20"/>
              </w:rPr>
            </w:pPr>
            <w:r w:rsidRPr="00D06D50">
              <w:rPr>
                <w:sz w:val="20"/>
              </w:rPr>
              <w:t>[0]</w:t>
            </w:r>
          </w:p>
          <w:p w14:paraId="22A96042" w14:textId="77777777" w:rsidR="000D745A" w:rsidRPr="00D06D50" w:rsidRDefault="000D745A" w:rsidP="003C655E">
            <w:pPr>
              <w:pStyle w:val="NoSpacing"/>
              <w:rPr>
                <w:sz w:val="20"/>
              </w:rPr>
            </w:pPr>
            <w:r w:rsidRPr="00D06D50">
              <w:rPr>
                <w:sz w:val="20"/>
              </w:rPr>
              <w:t>0.00 sec</w:t>
            </w:r>
          </w:p>
          <w:p w14:paraId="56DE8D08" w14:textId="77777777" w:rsidR="000D745A" w:rsidRPr="00D06D50" w:rsidRDefault="000D745A" w:rsidP="003C655E">
            <w:pPr>
              <w:pStyle w:val="NoSpacing"/>
              <w:rPr>
                <w:b/>
                <w:sz w:val="20"/>
              </w:rPr>
            </w:pPr>
            <w:r w:rsidRPr="00D06D50">
              <w:rPr>
                <w:b/>
                <w:sz w:val="20"/>
              </w:rPr>
              <w:t>0.00%</w:t>
            </w:r>
          </w:p>
          <w:p w14:paraId="32D54991" w14:textId="77777777" w:rsidR="000D745A" w:rsidRPr="00D06D50" w:rsidRDefault="000D745A" w:rsidP="003C655E">
            <w:pPr>
              <w:pStyle w:val="NoSpacing"/>
              <w:rPr>
                <w:sz w:val="20"/>
              </w:rPr>
            </w:pPr>
            <w:r w:rsidRPr="00D06D50">
              <w:rPr>
                <w:sz w:val="20"/>
              </w:rPr>
              <w:t>{0.83%}</w:t>
            </w:r>
          </w:p>
        </w:tc>
        <w:tc>
          <w:tcPr>
            <w:tcW w:w="628" w:type="pct"/>
            <w:tcBorders>
              <w:top w:val="single" w:sz="4" w:space="0" w:color="auto"/>
              <w:left w:val="nil"/>
              <w:bottom w:val="single" w:sz="4" w:space="0" w:color="auto"/>
              <w:right w:val="nil"/>
            </w:tcBorders>
          </w:tcPr>
          <w:p w14:paraId="3B741B77" w14:textId="77777777" w:rsidR="000D745A" w:rsidRPr="00D06D50" w:rsidRDefault="000D745A" w:rsidP="003C655E">
            <w:pPr>
              <w:pStyle w:val="NoSpacing"/>
              <w:rPr>
                <w:sz w:val="20"/>
              </w:rPr>
            </w:pPr>
            <w:r w:rsidRPr="00D06D50">
              <w:rPr>
                <w:b/>
                <w:sz w:val="20"/>
              </w:rPr>
              <w:t>7013</w:t>
            </w:r>
          </w:p>
          <w:p w14:paraId="704E6B43" w14:textId="77777777" w:rsidR="000D745A" w:rsidRPr="00D06D50" w:rsidRDefault="000D745A" w:rsidP="003C655E">
            <w:pPr>
              <w:pStyle w:val="NoSpacing"/>
              <w:rPr>
                <w:sz w:val="20"/>
              </w:rPr>
            </w:pPr>
            <w:r w:rsidRPr="00D06D50">
              <w:rPr>
                <w:sz w:val="20"/>
              </w:rPr>
              <w:t>(7013)</w:t>
            </w:r>
          </w:p>
          <w:p w14:paraId="0B75CAAD" w14:textId="77777777" w:rsidR="000D745A" w:rsidRPr="00D06D50" w:rsidRDefault="000D745A" w:rsidP="003C655E">
            <w:pPr>
              <w:pStyle w:val="NoSpacing"/>
              <w:rPr>
                <w:sz w:val="20"/>
              </w:rPr>
            </w:pPr>
            <w:r w:rsidRPr="00D06D50">
              <w:rPr>
                <w:sz w:val="20"/>
              </w:rPr>
              <w:t>[0]</w:t>
            </w:r>
          </w:p>
          <w:p w14:paraId="40ED0086" w14:textId="77777777" w:rsidR="000D745A" w:rsidRPr="00D06D50" w:rsidRDefault="000D745A" w:rsidP="003C655E">
            <w:pPr>
              <w:pStyle w:val="NoSpacing"/>
              <w:rPr>
                <w:sz w:val="20"/>
              </w:rPr>
            </w:pPr>
            <w:r w:rsidRPr="00D06D50">
              <w:rPr>
                <w:sz w:val="20"/>
              </w:rPr>
              <w:t>0.00 sec</w:t>
            </w:r>
          </w:p>
          <w:p w14:paraId="5F39FEED" w14:textId="77777777" w:rsidR="000D745A" w:rsidRPr="00D06D50" w:rsidRDefault="000D745A" w:rsidP="003C655E">
            <w:pPr>
              <w:pStyle w:val="NoSpacing"/>
              <w:rPr>
                <w:b/>
                <w:sz w:val="20"/>
              </w:rPr>
            </w:pPr>
            <w:r w:rsidRPr="00D06D50">
              <w:rPr>
                <w:b/>
                <w:sz w:val="20"/>
              </w:rPr>
              <w:t>0.00%</w:t>
            </w:r>
          </w:p>
          <w:p w14:paraId="4EF5B9AA" w14:textId="77777777" w:rsidR="000D745A" w:rsidRPr="00D06D50" w:rsidRDefault="000D745A" w:rsidP="003C655E">
            <w:pPr>
              <w:pStyle w:val="NoSpacing"/>
              <w:rPr>
                <w:sz w:val="20"/>
              </w:rPr>
            </w:pPr>
            <w:r w:rsidRPr="00D06D50">
              <w:rPr>
                <w:sz w:val="20"/>
              </w:rPr>
              <w:t>{0.14%}</w:t>
            </w:r>
          </w:p>
        </w:tc>
        <w:tc>
          <w:tcPr>
            <w:tcW w:w="628" w:type="pct"/>
            <w:tcBorders>
              <w:top w:val="single" w:sz="4" w:space="0" w:color="auto"/>
              <w:left w:val="nil"/>
              <w:bottom w:val="single" w:sz="4" w:space="0" w:color="auto"/>
              <w:right w:val="nil"/>
            </w:tcBorders>
          </w:tcPr>
          <w:p w14:paraId="43E09A5B" w14:textId="77777777" w:rsidR="000D745A" w:rsidRPr="00D06D50" w:rsidRDefault="000D745A" w:rsidP="003C655E">
            <w:pPr>
              <w:pStyle w:val="NoSpacing"/>
              <w:rPr>
                <w:b/>
                <w:sz w:val="20"/>
              </w:rPr>
            </w:pPr>
            <w:r w:rsidRPr="00D06D50">
              <w:rPr>
                <w:b/>
                <w:sz w:val="20"/>
              </w:rPr>
              <w:t>7013</w:t>
            </w:r>
          </w:p>
          <w:p w14:paraId="1A8E689B" w14:textId="77777777" w:rsidR="000D745A" w:rsidRPr="00D06D50" w:rsidRDefault="000D745A" w:rsidP="003C655E">
            <w:pPr>
              <w:pStyle w:val="NoSpacing"/>
              <w:rPr>
                <w:sz w:val="20"/>
              </w:rPr>
            </w:pPr>
            <w:r w:rsidRPr="00D06D50">
              <w:rPr>
                <w:sz w:val="20"/>
              </w:rPr>
              <w:t>(7013)</w:t>
            </w:r>
          </w:p>
          <w:p w14:paraId="644FCA17" w14:textId="77777777" w:rsidR="000D745A" w:rsidRPr="00D06D50" w:rsidRDefault="000D745A" w:rsidP="003C655E">
            <w:pPr>
              <w:pStyle w:val="NoSpacing"/>
              <w:rPr>
                <w:sz w:val="20"/>
              </w:rPr>
            </w:pPr>
            <w:r w:rsidRPr="00D06D50">
              <w:rPr>
                <w:sz w:val="20"/>
              </w:rPr>
              <w:t>[0]</w:t>
            </w:r>
          </w:p>
          <w:p w14:paraId="6408AEA4" w14:textId="77777777" w:rsidR="000D745A" w:rsidRPr="00D06D50" w:rsidRDefault="000D745A" w:rsidP="003C655E">
            <w:pPr>
              <w:pStyle w:val="NoSpacing"/>
              <w:rPr>
                <w:sz w:val="20"/>
              </w:rPr>
            </w:pPr>
            <w:r w:rsidRPr="00D06D50">
              <w:rPr>
                <w:sz w:val="20"/>
              </w:rPr>
              <w:t>0.00 sec</w:t>
            </w:r>
          </w:p>
          <w:p w14:paraId="3C20C50F" w14:textId="77777777" w:rsidR="000D745A" w:rsidRPr="00D06D50" w:rsidRDefault="000D745A" w:rsidP="003C655E">
            <w:pPr>
              <w:pStyle w:val="NoSpacing"/>
              <w:rPr>
                <w:b/>
                <w:sz w:val="20"/>
              </w:rPr>
            </w:pPr>
            <w:r w:rsidRPr="00D06D50">
              <w:rPr>
                <w:b/>
                <w:sz w:val="20"/>
              </w:rPr>
              <w:t>0.00%</w:t>
            </w:r>
          </w:p>
          <w:p w14:paraId="5034B77A" w14:textId="77777777" w:rsidR="000D745A" w:rsidRPr="00D06D50" w:rsidRDefault="000D745A" w:rsidP="003C655E">
            <w:pPr>
              <w:pStyle w:val="NoSpacing"/>
              <w:rPr>
                <w:sz w:val="20"/>
              </w:rPr>
            </w:pPr>
            <w:r w:rsidRPr="00D06D50">
              <w:rPr>
                <w:sz w:val="20"/>
              </w:rPr>
              <w:t>{0.01%}</w:t>
            </w:r>
          </w:p>
        </w:tc>
        <w:tc>
          <w:tcPr>
            <w:tcW w:w="643" w:type="pct"/>
            <w:tcBorders>
              <w:top w:val="single" w:sz="4" w:space="0" w:color="auto"/>
              <w:left w:val="nil"/>
              <w:bottom w:val="single" w:sz="4" w:space="0" w:color="auto"/>
              <w:right w:val="nil"/>
            </w:tcBorders>
          </w:tcPr>
          <w:p w14:paraId="116F93CC" w14:textId="77777777" w:rsidR="000D745A" w:rsidRPr="00D06D50" w:rsidRDefault="000D745A" w:rsidP="003C655E">
            <w:pPr>
              <w:pStyle w:val="NoSpacing"/>
              <w:rPr>
                <w:b/>
                <w:sz w:val="20"/>
              </w:rPr>
            </w:pPr>
            <w:r w:rsidRPr="00D06D50">
              <w:rPr>
                <w:b/>
                <w:sz w:val="20"/>
              </w:rPr>
              <w:t>7013</w:t>
            </w:r>
          </w:p>
          <w:p w14:paraId="0085AFBC" w14:textId="77777777" w:rsidR="000D745A" w:rsidRPr="00D06D50" w:rsidRDefault="000D745A" w:rsidP="003C655E">
            <w:pPr>
              <w:pStyle w:val="NoSpacing"/>
              <w:rPr>
                <w:sz w:val="20"/>
              </w:rPr>
            </w:pPr>
            <w:r w:rsidRPr="00D06D50">
              <w:rPr>
                <w:sz w:val="20"/>
              </w:rPr>
              <w:t>(7013)</w:t>
            </w:r>
          </w:p>
          <w:p w14:paraId="23B382BC" w14:textId="77777777" w:rsidR="000D745A" w:rsidRPr="00D06D50" w:rsidRDefault="000D745A" w:rsidP="003C655E">
            <w:pPr>
              <w:pStyle w:val="NoSpacing"/>
              <w:rPr>
                <w:sz w:val="20"/>
              </w:rPr>
            </w:pPr>
            <w:r w:rsidRPr="00D06D50">
              <w:rPr>
                <w:sz w:val="20"/>
              </w:rPr>
              <w:t>[0]</w:t>
            </w:r>
          </w:p>
          <w:p w14:paraId="38AB2C0F" w14:textId="77777777" w:rsidR="000D745A" w:rsidRPr="00D06D50" w:rsidRDefault="000D745A" w:rsidP="003C655E">
            <w:pPr>
              <w:pStyle w:val="NoSpacing"/>
              <w:rPr>
                <w:sz w:val="20"/>
              </w:rPr>
            </w:pPr>
            <w:r w:rsidRPr="00D06D50">
              <w:rPr>
                <w:sz w:val="20"/>
              </w:rPr>
              <w:t>0.00 sec</w:t>
            </w:r>
          </w:p>
          <w:p w14:paraId="19C5FE8D" w14:textId="77777777" w:rsidR="000D745A" w:rsidRPr="00D06D50" w:rsidRDefault="000D745A" w:rsidP="003C655E">
            <w:pPr>
              <w:pStyle w:val="NoSpacing"/>
              <w:rPr>
                <w:b/>
                <w:sz w:val="20"/>
              </w:rPr>
            </w:pPr>
            <w:r w:rsidRPr="00D06D50">
              <w:rPr>
                <w:b/>
                <w:sz w:val="20"/>
              </w:rPr>
              <w:t>0.00%</w:t>
            </w:r>
          </w:p>
          <w:p w14:paraId="5BC320D7" w14:textId="77777777" w:rsidR="000D745A" w:rsidRPr="00D06D50" w:rsidRDefault="000D745A" w:rsidP="003C655E">
            <w:pPr>
              <w:pStyle w:val="NoSpacing"/>
              <w:rPr>
                <w:sz w:val="20"/>
              </w:rPr>
            </w:pPr>
            <w:r w:rsidRPr="00D06D50">
              <w:rPr>
                <w:sz w:val="20"/>
              </w:rPr>
              <w:t>{0.78%}</w:t>
            </w:r>
          </w:p>
        </w:tc>
        <w:tc>
          <w:tcPr>
            <w:tcW w:w="610" w:type="pct"/>
            <w:tcBorders>
              <w:top w:val="single" w:sz="4" w:space="0" w:color="auto"/>
              <w:left w:val="nil"/>
              <w:bottom w:val="single" w:sz="4" w:space="0" w:color="auto"/>
              <w:right w:val="nil"/>
            </w:tcBorders>
          </w:tcPr>
          <w:p w14:paraId="67CFCC18" w14:textId="77777777" w:rsidR="000D745A" w:rsidRPr="00D06D50" w:rsidRDefault="000D745A" w:rsidP="003C655E">
            <w:pPr>
              <w:pStyle w:val="NoSpacing"/>
              <w:rPr>
                <w:b/>
                <w:sz w:val="20"/>
              </w:rPr>
            </w:pPr>
            <w:r w:rsidRPr="00D06D50">
              <w:rPr>
                <w:b/>
                <w:sz w:val="20"/>
              </w:rPr>
              <w:t>7013</w:t>
            </w:r>
          </w:p>
          <w:p w14:paraId="29D59574" w14:textId="77777777" w:rsidR="000D745A" w:rsidRPr="00D06D50" w:rsidRDefault="000D745A" w:rsidP="003C655E">
            <w:pPr>
              <w:pStyle w:val="NoSpacing"/>
              <w:rPr>
                <w:sz w:val="20"/>
              </w:rPr>
            </w:pPr>
            <w:r w:rsidRPr="00D06D50">
              <w:rPr>
                <w:sz w:val="20"/>
              </w:rPr>
              <w:t>(7013)</w:t>
            </w:r>
          </w:p>
          <w:p w14:paraId="01D349BA" w14:textId="77777777" w:rsidR="000D745A" w:rsidRPr="00D06D50" w:rsidRDefault="000D745A" w:rsidP="003C655E">
            <w:pPr>
              <w:pStyle w:val="NoSpacing"/>
              <w:rPr>
                <w:sz w:val="20"/>
              </w:rPr>
            </w:pPr>
            <w:r w:rsidRPr="00D06D50">
              <w:rPr>
                <w:sz w:val="20"/>
              </w:rPr>
              <w:t>[0]</w:t>
            </w:r>
          </w:p>
          <w:p w14:paraId="21C01C18" w14:textId="77777777" w:rsidR="000D745A" w:rsidRPr="00D06D50" w:rsidRDefault="000D745A" w:rsidP="003C655E">
            <w:pPr>
              <w:pStyle w:val="NoSpacing"/>
              <w:rPr>
                <w:sz w:val="20"/>
              </w:rPr>
            </w:pPr>
            <w:r w:rsidRPr="00D06D50">
              <w:rPr>
                <w:sz w:val="20"/>
              </w:rPr>
              <w:t>0.00 sec</w:t>
            </w:r>
          </w:p>
          <w:p w14:paraId="62028F0C" w14:textId="77777777" w:rsidR="000D745A" w:rsidRPr="00D06D50" w:rsidRDefault="000D745A" w:rsidP="003C655E">
            <w:pPr>
              <w:pStyle w:val="NoSpacing"/>
              <w:rPr>
                <w:b/>
                <w:sz w:val="20"/>
              </w:rPr>
            </w:pPr>
            <w:r w:rsidRPr="00D06D50">
              <w:rPr>
                <w:b/>
                <w:sz w:val="20"/>
              </w:rPr>
              <w:t>0.00%</w:t>
            </w:r>
          </w:p>
          <w:p w14:paraId="1736B766" w14:textId="28AC5FAE" w:rsidR="000D745A" w:rsidRPr="00D06D50" w:rsidRDefault="00180F3A" w:rsidP="003C655E">
            <w:pPr>
              <w:pStyle w:val="NoSpacing"/>
              <w:rPr>
                <w:sz w:val="20"/>
              </w:rPr>
            </w:pPr>
            <w:r>
              <w:rPr>
                <w:sz w:val="20"/>
              </w:rPr>
              <w:t>{</w:t>
            </w:r>
            <w:r w:rsidR="000D745A" w:rsidRPr="00D06D50">
              <w:rPr>
                <w:sz w:val="20"/>
              </w:rPr>
              <w:t>0.93%}</w:t>
            </w:r>
          </w:p>
        </w:tc>
        <w:tc>
          <w:tcPr>
            <w:tcW w:w="578" w:type="pct"/>
            <w:tcBorders>
              <w:top w:val="single" w:sz="4" w:space="0" w:color="auto"/>
              <w:left w:val="nil"/>
              <w:bottom w:val="single" w:sz="4" w:space="0" w:color="auto"/>
              <w:right w:val="nil"/>
            </w:tcBorders>
          </w:tcPr>
          <w:p w14:paraId="29267715" w14:textId="77777777" w:rsidR="000D745A" w:rsidRPr="00D06D50" w:rsidRDefault="000D745A" w:rsidP="003C655E">
            <w:pPr>
              <w:pStyle w:val="NoSpacing"/>
              <w:rPr>
                <w:b/>
                <w:sz w:val="20"/>
              </w:rPr>
            </w:pPr>
            <w:r w:rsidRPr="00D06D50">
              <w:rPr>
                <w:b/>
                <w:sz w:val="20"/>
              </w:rPr>
              <w:t>7013</w:t>
            </w:r>
          </w:p>
          <w:p w14:paraId="43B32EDB" w14:textId="77777777" w:rsidR="000D745A" w:rsidRPr="00D06D50" w:rsidRDefault="000D745A" w:rsidP="003C655E">
            <w:pPr>
              <w:pStyle w:val="NoSpacing"/>
              <w:rPr>
                <w:sz w:val="20"/>
              </w:rPr>
            </w:pPr>
            <w:r w:rsidRPr="00D06D50">
              <w:rPr>
                <w:sz w:val="20"/>
              </w:rPr>
              <w:t>(7013)</w:t>
            </w:r>
          </w:p>
          <w:p w14:paraId="4C195350" w14:textId="77777777" w:rsidR="000D745A" w:rsidRPr="00D06D50" w:rsidRDefault="000D745A" w:rsidP="003C655E">
            <w:pPr>
              <w:pStyle w:val="NoSpacing"/>
              <w:rPr>
                <w:sz w:val="20"/>
              </w:rPr>
            </w:pPr>
            <w:r w:rsidRPr="00D06D50">
              <w:rPr>
                <w:sz w:val="20"/>
              </w:rPr>
              <w:t>[0]</w:t>
            </w:r>
          </w:p>
          <w:p w14:paraId="029DF00B" w14:textId="77777777" w:rsidR="000D745A" w:rsidRPr="00D06D50" w:rsidRDefault="000D745A" w:rsidP="003C655E">
            <w:pPr>
              <w:pStyle w:val="NoSpacing"/>
              <w:rPr>
                <w:sz w:val="20"/>
              </w:rPr>
            </w:pPr>
            <w:r w:rsidRPr="00D06D50">
              <w:rPr>
                <w:sz w:val="20"/>
              </w:rPr>
              <w:t>0.00 sec</w:t>
            </w:r>
          </w:p>
          <w:p w14:paraId="000E9085" w14:textId="77777777" w:rsidR="000D745A" w:rsidRPr="00D06D50" w:rsidRDefault="000D745A" w:rsidP="003C655E">
            <w:pPr>
              <w:pStyle w:val="NoSpacing"/>
              <w:rPr>
                <w:b/>
                <w:sz w:val="20"/>
              </w:rPr>
            </w:pPr>
            <w:r w:rsidRPr="00D06D50">
              <w:rPr>
                <w:b/>
                <w:sz w:val="20"/>
              </w:rPr>
              <w:t>0.00%</w:t>
            </w:r>
          </w:p>
          <w:p w14:paraId="49CAEC79" w14:textId="77777777" w:rsidR="000D745A" w:rsidRPr="00D06D50" w:rsidRDefault="000D745A" w:rsidP="003C655E">
            <w:pPr>
              <w:pStyle w:val="NoSpacing"/>
              <w:rPr>
                <w:sz w:val="20"/>
              </w:rPr>
            </w:pPr>
            <w:r w:rsidRPr="00D06D50">
              <w:rPr>
                <w:sz w:val="20"/>
              </w:rPr>
              <w:t>n/a</w:t>
            </w:r>
          </w:p>
        </w:tc>
      </w:tr>
      <w:tr w:rsidR="000D745A" w:rsidRPr="00576E5A" w14:paraId="1B38C780" w14:textId="77777777" w:rsidTr="003C655E">
        <w:tc>
          <w:tcPr>
            <w:tcW w:w="690" w:type="pct"/>
            <w:tcBorders>
              <w:top w:val="single" w:sz="4" w:space="0" w:color="auto"/>
              <w:left w:val="nil"/>
              <w:bottom w:val="single" w:sz="4" w:space="0" w:color="auto"/>
              <w:right w:val="nil"/>
            </w:tcBorders>
          </w:tcPr>
          <w:p w14:paraId="660F2705" w14:textId="77777777" w:rsidR="000D745A" w:rsidRPr="002146E2" w:rsidRDefault="000D745A" w:rsidP="003C655E">
            <w:pPr>
              <w:pStyle w:val="NoSpacing"/>
              <w:jc w:val="left"/>
              <w:rPr>
                <w:sz w:val="20"/>
              </w:rPr>
            </w:pPr>
            <w:r w:rsidRPr="002146E2">
              <w:rPr>
                <w:sz w:val="20"/>
              </w:rPr>
              <w:t>Eil51</w:t>
            </w:r>
          </w:p>
          <w:p w14:paraId="6E58EA0B" w14:textId="77777777" w:rsidR="000D745A" w:rsidRPr="002146E2" w:rsidRDefault="000D745A" w:rsidP="003C655E">
            <w:pPr>
              <w:pStyle w:val="NoSpacing"/>
              <w:jc w:val="left"/>
              <w:rPr>
                <w:sz w:val="20"/>
              </w:rPr>
            </w:pPr>
            <w:r w:rsidRPr="002146E2">
              <w:rPr>
                <w:sz w:val="20"/>
              </w:rPr>
              <w:t>Opt 426</w:t>
            </w:r>
          </w:p>
        </w:tc>
        <w:tc>
          <w:tcPr>
            <w:tcW w:w="594" w:type="pct"/>
            <w:tcBorders>
              <w:top w:val="single" w:sz="4" w:space="0" w:color="auto"/>
              <w:left w:val="nil"/>
              <w:bottom w:val="single" w:sz="4" w:space="0" w:color="auto"/>
              <w:right w:val="nil"/>
            </w:tcBorders>
          </w:tcPr>
          <w:p w14:paraId="6417922B" w14:textId="77777777" w:rsidR="000D745A" w:rsidRPr="00CB0075" w:rsidRDefault="000D745A" w:rsidP="003C655E">
            <w:pPr>
              <w:pStyle w:val="NoSpacing"/>
              <w:rPr>
                <w:b/>
                <w:sz w:val="20"/>
              </w:rPr>
            </w:pPr>
            <w:r w:rsidRPr="00CB0075">
              <w:rPr>
                <w:b/>
                <w:sz w:val="20"/>
              </w:rPr>
              <w:t>426</w:t>
            </w:r>
          </w:p>
          <w:p w14:paraId="774F644B" w14:textId="77777777" w:rsidR="000D745A" w:rsidRPr="0064008B" w:rsidRDefault="000D745A" w:rsidP="003C655E">
            <w:pPr>
              <w:pStyle w:val="NoSpacing"/>
              <w:rPr>
                <w:sz w:val="20"/>
              </w:rPr>
            </w:pPr>
            <w:r>
              <w:rPr>
                <w:sz w:val="20"/>
              </w:rPr>
              <w:t>(</w:t>
            </w:r>
            <w:r w:rsidRPr="0064008B">
              <w:rPr>
                <w:sz w:val="20"/>
              </w:rPr>
              <w:t>426</w:t>
            </w:r>
            <w:r>
              <w:rPr>
                <w:sz w:val="20"/>
              </w:rPr>
              <w:t>)</w:t>
            </w:r>
          </w:p>
          <w:p w14:paraId="3BC787EF" w14:textId="77777777" w:rsidR="000D745A" w:rsidRPr="0064008B" w:rsidRDefault="000D745A" w:rsidP="003C655E">
            <w:pPr>
              <w:pStyle w:val="NoSpacing"/>
              <w:rPr>
                <w:sz w:val="20"/>
              </w:rPr>
            </w:pPr>
            <w:r>
              <w:rPr>
                <w:sz w:val="20"/>
              </w:rPr>
              <w:t>[2]</w:t>
            </w:r>
          </w:p>
          <w:p w14:paraId="70B6AADF" w14:textId="77777777" w:rsidR="000D745A" w:rsidRPr="0064008B" w:rsidRDefault="000D745A" w:rsidP="003C655E">
            <w:pPr>
              <w:pStyle w:val="NoSpacing"/>
              <w:rPr>
                <w:sz w:val="20"/>
              </w:rPr>
            </w:pPr>
            <w:r w:rsidRPr="0064008B">
              <w:rPr>
                <w:sz w:val="20"/>
              </w:rPr>
              <w:t>0.01</w:t>
            </w:r>
            <w:r>
              <w:t xml:space="preserve"> </w:t>
            </w:r>
            <w:r w:rsidRPr="00CB0075">
              <w:rPr>
                <w:sz w:val="20"/>
              </w:rPr>
              <w:t>sec</w:t>
            </w:r>
          </w:p>
          <w:p w14:paraId="2AC61F0E" w14:textId="77777777" w:rsidR="000D745A" w:rsidRPr="00CB0075" w:rsidRDefault="000D745A" w:rsidP="003C655E">
            <w:pPr>
              <w:pStyle w:val="NoSpacing"/>
              <w:rPr>
                <w:b/>
                <w:sz w:val="20"/>
              </w:rPr>
            </w:pPr>
            <w:r w:rsidRPr="00CB0075">
              <w:rPr>
                <w:b/>
                <w:sz w:val="20"/>
              </w:rPr>
              <w:t>0.00%</w:t>
            </w:r>
          </w:p>
          <w:p w14:paraId="0DA22119" w14:textId="77777777" w:rsidR="000D745A" w:rsidRPr="0064008B" w:rsidRDefault="000D745A" w:rsidP="003C655E">
            <w:pPr>
              <w:pStyle w:val="NoSpacing"/>
              <w:rPr>
                <w:sz w:val="20"/>
              </w:rPr>
            </w:pPr>
            <w:r>
              <w:rPr>
                <w:sz w:val="20"/>
              </w:rPr>
              <w:t>{</w:t>
            </w:r>
            <w:r w:rsidRPr="0064008B">
              <w:rPr>
                <w:sz w:val="20"/>
              </w:rPr>
              <w:t>6.12%</w:t>
            </w:r>
            <w:r>
              <w:rPr>
                <w:sz w:val="20"/>
              </w:rPr>
              <w:t>}</w:t>
            </w:r>
          </w:p>
        </w:tc>
        <w:tc>
          <w:tcPr>
            <w:tcW w:w="628" w:type="pct"/>
            <w:tcBorders>
              <w:top w:val="single" w:sz="4" w:space="0" w:color="auto"/>
              <w:left w:val="nil"/>
              <w:bottom w:val="single" w:sz="4" w:space="0" w:color="auto"/>
              <w:right w:val="nil"/>
            </w:tcBorders>
          </w:tcPr>
          <w:p w14:paraId="1FDC7AB9" w14:textId="77777777" w:rsidR="000D745A" w:rsidRPr="00CB0075" w:rsidRDefault="000D745A" w:rsidP="003C655E">
            <w:pPr>
              <w:pStyle w:val="NoSpacing"/>
              <w:rPr>
                <w:b/>
                <w:sz w:val="20"/>
              </w:rPr>
            </w:pPr>
            <w:r w:rsidRPr="00CB0075">
              <w:rPr>
                <w:b/>
                <w:sz w:val="20"/>
              </w:rPr>
              <w:t>426</w:t>
            </w:r>
          </w:p>
          <w:p w14:paraId="685CDF59" w14:textId="77777777" w:rsidR="000D745A" w:rsidRPr="0064008B" w:rsidRDefault="000D745A" w:rsidP="003C655E">
            <w:pPr>
              <w:pStyle w:val="NoSpacing"/>
              <w:rPr>
                <w:sz w:val="20"/>
              </w:rPr>
            </w:pPr>
            <w:r>
              <w:rPr>
                <w:sz w:val="20"/>
              </w:rPr>
              <w:t>(</w:t>
            </w:r>
            <w:r w:rsidRPr="0064008B">
              <w:rPr>
                <w:sz w:val="20"/>
              </w:rPr>
              <w:t>426</w:t>
            </w:r>
            <w:r>
              <w:rPr>
                <w:sz w:val="20"/>
              </w:rPr>
              <w:t>)</w:t>
            </w:r>
          </w:p>
          <w:p w14:paraId="4DF158DC" w14:textId="77777777" w:rsidR="000D745A" w:rsidRPr="0064008B" w:rsidRDefault="000D745A" w:rsidP="003C655E">
            <w:pPr>
              <w:pStyle w:val="NoSpacing"/>
              <w:rPr>
                <w:sz w:val="20"/>
              </w:rPr>
            </w:pPr>
            <w:r>
              <w:rPr>
                <w:sz w:val="20"/>
              </w:rPr>
              <w:t>[1]</w:t>
            </w:r>
          </w:p>
          <w:p w14:paraId="3EEACF9B" w14:textId="77777777" w:rsidR="000D745A" w:rsidRPr="0064008B" w:rsidRDefault="000D745A" w:rsidP="003C655E">
            <w:pPr>
              <w:pStyle w:val="NoSpacing"/>
              <w:rPr>
                <w:sz w:val="20"/>
              </w:rPr>
            </w:pPr>
            <w:r w:rsidRPr="0064008B">
              <w:rPr>
                <w:sz w:val="20"/>
              </w:rPr>
              <w:t>0.01</w:t>
            </w:r>
            <w:r>
              <w:t xml:space="preserve"> </w:t>
            </w:r>
            <w:r w:rsidRPr="00CB0075">
              <w:rPr>
                <w:sz w:val="20"/>
              </w:rPr>
              <w:t>sec</w:t>
            </w:r>
          </w:p>
          <w:p w14:paraId="512B456C" w14:textId="77777777" w:rsidR="000D745A" w:rsidRPr="00CB0075" w:rsidRDefault="000D745A" w:rsidP="003C655E">
            <w:pPr>
              <w:pStyle w:val="NoSpacing"/>
              <w:rPr>
                <w:b/>
                <w:sz w:val="20"/>
              </w:rPr>
            </w:pPr>
            <w:r w:rsidRPr="00CB0075">
              <w:rPr>
                <w:b/>
                <w:sz w:val="20"/>
              </w:rPr>
              <w:t>0.00%</w:t>
            </w:r>
          </w:p>
          <w:p w14:paraId="04133174" w14:textId="77777777" w:rsidR="000D745A" w:rsidRPr="0064008B" w:rsidRDefault="000D745A" w:rsidP="003C655E">
            <w:pPr>
              <w:pStyle w:val="NoSpacing"/>
              <w:rPr>
                <w:sz w:val="20"/>
              </w:rPr>
            </w:pPr>
            <w:r>
              <w:rPr>
                <w:sz w:val="20"/>
              </w:rPr>
              <w:t>{</w:t>
            </w:r>
            <w:r w:rsidRPr="0064008B">
              <w:rPr>
                <w:sz w:val="20"/>
              </w:rPr>
              <w:t>1.97%</w:t>
            </w:r>
            <w:r>
              <w:rPr>
                <w:sz w:val="20"/>
              </w:rPr>
              <w:t>}</w:t>
            </w:r>
          </w:p>
        </w:tc>
        <w:tc>
          <w:tcPr>
            <w:tcW w:w="628" w:type="pct"/>
            <w:tcBorders>
              <w:top w:val="single" w:sz="4" w:space="0" w:color="auto"/>
              <w:left w:val="nil"/>
              <w:bottom w:val="single" w:sz="4" w:space="0" w:color="auto"/>
              <w:right w:val="nil"/>
            </w:tcBorders>
          </w:tcPr>
          <w:p w14:paraId="6F5CF439" w14:textId="77777777" w:rsidR="000D745A" w:rsidRPr="00CB0075" w:rsidRDefault="000D745A" w:rsidP="003C655E">
            <w:pPr>
              <w:pStyle w:val="NoSpacing"/>
              <w:rPr>
                <w:b/>
                <w:sz w:val="20"/>
              </w:rPr>
            </w:pPr>
            <w:r w:rsidRPr="00CB0075">
              <w:rPr>
                <w:b/>
                <w:sz w:val="20"/>
              </w:rPr>
              <w:t>426</w:t>
            </w:r>
          </w:p>
          <w:p w14:paraId="5C121AAD" w14:textId="77777777" w:rsidR="000D745A" w:rsidRPr="0064008B" w:rsidRDefault="000D745A" w:rsidP="003C655E">
            <w:pPr>
              <w:pStyle w:val="NoSpacing"/>
              <w:rPr>
                <w:sz w:val="20"/>
              </w:rPr>
            </w:pPr>
            <w:r>
              <w:rPr>
                <w:sz w:val="20"/>
              </w:rPr>
              <w:t>(</w:t>
            </w:r>
            <w:r w:rsidRPr="0064008B">
              <w:rPr>
                <w:sz w:val="20"/>
              </w:rPr>
              <w:t>426</w:t>
            </w:r>
            <w:r>
              <w:rPr>
                <w:sz w:val="20"/>
              </w:rPr>
              <w:t>)</w:t>
            </w:r>
          </w:p>
          <w:p w14:paraId="3D96554F" w14:textId="77777777" w:rsidR="000D745A" w:rsidRPr="0064008B" w:rsidRDefault="000D745A" w:rsidP="003C655E">
            <w:pPr>
              <w:pStyle w:val="NoSpacing"/>
              <w:rPr>
                <w:sz w:val="20"/>
              </w:rPr>
            </w:pPr>
            <w:r>
              <w:rPr>
                <w:sz w:val="20"/>
              </w:rPr>
              <w:t>[2]</w:t>
            </w:r>
          </w:p>
          <w:p w14:paraId="4B539835" w14:textId="77777777" w:rsidR="000D745A" w:rsidRPr="0064008B" w:rsidRDefault="000D745A" w:rsidP="003C655E">
            <w:pPr>
              <w:pStyle w:val="NoSpacing"/>
              <w:rPr>
                <w:sz w:val="20"/>
              </w:rPr>
            </w:pPr>
            <w:r w:rsidRPr="0064008B">
              <w:rPr>
                <w:sz w:val="20"/>
              </w:rPr>
              <w:t>0.02</w:t>
            </w:r>
            <w:r>
              <w:t xml:space="preserve"> </w:t>
            </w:r>
            <w:r w:rsidRPr="00CB0075">
              <w:rPr>
                <w:sz w:val="20"/>
              </w:rPr>
              <w:t>sec</w:t>
            </w:r>
          </w:p>
          <w:p w14:paraId="6103014B" w14:textId="77777777" w:rsidR="000D745A" w:rsidRPr="00CB0075" w:rsidRDefault="000D745A" w:rsidP="003C655E">
            <w:pPr>
              <w:pStyle w:val="NoSpacing"/>
              <w:rPr>
                <w:b/>
                <w:sz w:val="20"/>
              </w:rPr>
            </w:pPr>
            <w:r w:rsidRPr="00CB0075">
              <w:rPr>
                <w:b/>
                <w:sz w:val="20"/>
              </w:rPr>
              <w:t>0.00%</w:t>
            </w:r>
          </w:p>
          <w:p w14:paraId="4B55847E" w14:textId="77777777" w:rsidR="000D745A" w:rsidRPr="0064008B" w:rsidRDefault="000D745A" w:rsidP="003C655E">
            <w:pPr>
              <w:pStyle w:val="NoSpacing"/>
              <w:rPr>
                <w:sz w:val="20"/>
              </w:rPr>
            </w:pPr>
            <w:r>
              <w:rPr>
                <w:sz w:val="20"/>
              </w:rPr>
              <w:t>{</w:t>
            </w:r>
            <w:r w:rsidRPr="0064008B">
              <w:rPr>
                <w:sz w:val="20"/>
              </w:rPr>
              <w:t>1.64%</w:t>
            </w:r>
            <w:r>
              <w:rPr>
                <w:sz w:val="20"/>
              </w:rPr>
              <w:t>}</w:t>
            </w:r>
          </w:p>
        </w:tc>
        <w:tc>
          <w:tcPr>
            <w:tcW w:w="628" w:type="pct"/>
            <w:tcBorders>
              <w:top w:val="single" w:sz="4" w:space="0" w:color="auto"/>
              <w:left w:val="nil"/>
              <w:bottom w:val="single" w:sz="4" w:space="0" w:color="auto"/>
              <w:right w:val="nil"/>
            </w:tcBorders>
          </w:tcPr>
          <w:p w14:paraId="2AC8C558" w14:textId="77777777" w:rsidR="000D745A" w:rsidRPr="00CB0075" w:rsidRDefault="000D745A" w:rsidP="003C655E">
            <w:pPr>
              <w:pStyle w:val="NoSpacing"/>
              <w:rPr>
                <w:b/>
                <w:sz w:val="20"/>
              </w:rPr>
            </w:pPr>
            <w:r w:rsidRPr="00CB0075">
              <w:rPr>
                <w:b/>
                <w:sz w:val="20"/>
              </w:rPr>
              <w:t>426</w:t>
            </w:r>
          </w:p>
          <w:p w14:paraId="73478633" w14:textId="77777777" w:rsidR="000D745A" w:rsidRPr="0064008B" w:rsidRDefault="000D745A" w:rsidP="003C655E">
            <w:pPr>
              <w:pStyle w:val="NoSpacing"/>
              <w:rPr>
                <w:sz w:val="20"/>
              </w:rPr>
            </w:pPr>
            <w:r>
              <w:rPr>
                <w:sz w:val="20"/>
              </w:rPr>
              <w:t>(</w:t>
            </w:r>
            <w:r w:rsidRPr="0064008B">
              <w:rPr>
                <w:sz w:val="20"/>
              </w:rPr>
              <w:t>426</w:t>
            </w:r>
            <w:r>
              <w:rPr>
                <w:sz w:val="20"/>
              </w:rPr>
              <w:t>)</w:t>
            </w:r>
          </w:p>
          <w:p w14:paraId="19F44C70" w14:textId="77777777" w:rsidR="000D745A" w:rsidRPr="0064008B" w:rsidRDefault="000D745A" w:rsidP="003C655E">
            <w:pPr>
              <w:pStyle w:val="NoSpacing"/>
              <w:rPr>
                <w:sz w:val="20"/>
              </w:rPr>
            </w:pPr>
            <w:r>
              <w:rPr>
                <w:sz w:val="20"/>
              </w:rPr>
              <w:t>[3]</w:t>
            </w:r>
          </w:p>
          <w:p w14:paraId="4C252C8B" w14:textId="77777777" w:rsidR="000D745A" w:rsidRPr="0064008B" w:rsidRDefault="000D745A" w:rsidP="003C655E">
            <w:pPr>
              <w:pStyle w:val="NoSpacing"/>
              <w:rPr>
                <w:sz w:val="20"/>
              </w:rPr>
            </w:pPr>
            <w:r w:rsidRPr="0064008B">
              <w:rPr>
                <w:sz w:val="20"/>
              </w:rPr>
              <w:t>0.02</w:t>
            </w:r>
            <w:r>
              <w:t xml:space="preserve"> </w:t>
            </w:r>
            <w:r w:rsidRPr="00CB0075">
              <w:rPr>
                <w:sz w:val="20"/>
              </w:rPr>
              <w:t>sec</w:t>
            </w:r>
          </w:p>
          <w:p w14:paraId="492AB1C1" w14:textId="77777777" w:rsidR="000D745A" w:rsidRPr="00CB0075" w:rsidRDefault="000D745A" w:rsidP="003C655E">
            <w:pPr>
              <w:pStyle w:val="NoSpacing"/>
              <w:rPr>
                <w:b/>
                <w:sz w:val="20"/>
              </w:rPr>
            </w:pPr>
            <w:r w:rsidRPr="00CB0075">
              <w:rPr>
                <w:b/>
                <w:sz w:val="20"/>
              </w:rPr>
              <w:t>0.00%</w:t>
            </w:r>
          </w:p>
          <w:p w14:paraId="05F20A1D" w14:textId="77777777" w:rsidR="000D745A" w:rsidRPr="0064008B" w:rsidRDefault="000D745A" w:rsidP="003C655E">
            <w:pPr>
              <w:pStyle w:val="NoSpacing"/>
              <w:rPr>
                <w:sz w:val="20"/>
              </w:rPr>
            </w:pPr>
            <w:r>
              <w:rPr>
                <w:sz w:val="20"/>
              </w:rPr>
              <w:t>{</w:t>
            </w:r>
            <w:r w:rsidRPr="0064008B">
              <w:rPr>
                <w:sz w:val="20"/>
              </w:rPr>
              <w:t>0.91%</w:t>
            </w:r>
            <w:r>
              <w:rPr>
                <w:sz w:val="20"/>
              </w:rPr>
              <w:t>}</w:t>
            </w:r>
          </w:p>
        </w:tc>
        <w:tc>
          <w:tcPr>
            <w:tcW w:w="643" w:type="pct"/>
            <w:tcBorders>
              <w:top w:val="single" w:sz="4" w:space="0" w:color="auto"/>
              <w:left w:val="nil"/>
              <w:bottom w:val="single" w:sz="4" w:space="0" w:color="auto"/>
              <w:right w:val="nil"/>
            </w:tcBorders>
          </w:tcPr>
          <w:p w14:paraId="317ABB93" w14:textId="77777777" w:rsidR="000D745A" w:rsidRPr="00CB0075" w:rsidRDefault="000D745A" w:rsidP="003C655E">
            <w:pPr>
              <w:pStyle w:val="NoSpacing"/>
              <w:rPr>
                <w:b/>
                <w:sz w:val="20"/>
              </w:rPr>
            </w:pPr>
            <w:r w:rsidRPr="00CB0075">
              <w:rPr>
                <w:b/>
                <w:sz w:val="20"/>
              </w:rPr>
              <w:t>426</w:t>
            </w:r>
          </w:p>
          <w:p w14:paraId="4C7AC35A" w14:textId="77777777" w:rsidR="000D745A" w:rsidRPr="0064008B" w:rsidRDefault="000D745A" w:rsidP="003C655E">
            <w:pPr>
              <w:pStyle w:val="NoSpacing"/>
              <w:rPr>
                <w:sz w:val="20"/>
              </w:rPr>
            </w:pPr>
            <w:r>
              <w:rPr>
                <w:sz w:val="20"/>
              </w:rPr>
              <w:t>(</w:t>
            </w:r>
            <w:r w:rsidRPr="0064008B">
              <w:rPr>
                <w:sz w:val="20"/>
              </w:rPr>
              <w:t>426</w:t>
            </w:r>
            <w:r>
              <w:rPr>
                <w:sz w:val="20"/>
              </w:rPr>
              <w:t>)</w:t>
            </w:r>
          </w:p>
          <w:p w14:paraId="1CA54271" w14:textId="77777777" w:rsidR="000D745A" w:rsidRPr="0064008B" w:rsidRDefault="000D745A" w:rsidP="003C655E">
            <w:pPr>
              <w:pStyle w:val="NoSpacing"/>
              <w:rPr>
                <w:sz w:val="20"/>
              </w:rPr>
            </w:pPr>
            <w:r>
              <w:rPr>
                <w:sz w:val="20"/>
              </w:rPr>
              <w:t>[5]</w:t>
            </w:r>
          </w:p>
          <w:p w14:paraId="0AF2AE5D" w14:textId="77777777" w:rsidR="000D745A" w:rsidRPr="0064008B" w:rsidRDefault="000D745A" w:rsidP="003C655E">
            <w:pPr>
              <w:pStyle w:val="NoSpacing"/>
              <w:rPr>
                <w:sz w:val="20"/>
              </w:rPr>
            </w:pPr>
            <w:r w:rsidRPr="0064008B">
              <w:rPr>
                <w:sz w:val="20"/>
              </w:rPr>
              <w:t>0.03</w:t>
            </w:r>
            <w:r>
              <w:t xml:space="preserve"> </w:t>
            </w:r>
            <w:r w:rsidRPr="00CB0075">
              <w:rPr>
                <w:sz w:val="20"/>
              </w:rPr>
              <w:t>sec</w:t>
            </w:r>
          </w:p>
          <w:p w14:paraId="1B17D9F0" w14:textId="77777777" w:rsidR="000D745A" w:rsidRPr="00CB0075" w:rsidRDefault="000D745A" w:rsidP="003C655E">
            <w:pPr>
              <w:pStyle w:val="NoSpacing"/>
              <w:rPr>
                <w:b/>
                <w:sz w:val="20"/>
              </w:rPr>
            </w:pPr>
            <w:r w:rsidRPr="00CB0075">
              <w:rPr>
                <w:b/>
                <w:sz w:val="20"/>
              </w:rPr>
              <w:t>0.00%</w:t>
            </w:r>
          </w:p>
          <w:p w14:paraId="7D108FD8" w14:textId="77777777" w:rsidR="000D745A" w:rsidRPr="0064008B" w:rsidRDefault="000D745A" w:rsidP="003C655E">
            <w:pPr>
              <w:pStyle w:val="NoSpacing"/>
              <w:rPr>
                <w:sz w:val="20"/>
              </w:rPr>
            </w:pPr>
            <w:r>
              <w:rPr>
                <w:sz w:val="20"/>
              </w:rPr>
              <w:t>{</w:t>
            </w:r>
            <w:r w:rsidRPr="0064008B">
              <w:rPr>
                <w:sz w:val="20"/>
              </w:rPr>
              <w:t>1.22%</w:t>
            </w:r>
            <w:r>
              <w:rPr>
                <w:sz w:val="20"/>
              </w:rPr>
              <w:t>}</w:t>
            </w:r>
          </w:p>
        </w:tc>
        <w:tc>
          <w:tcPr>
            <w:tcW w:w="610" w:type="pct"/>
            <w:tcBorders>
              <w:top w:val="single" w:sz="4" w:space="0" w:color="auto"/>
              <w:left w:val="nil"/>
              <w:bottom w:val="single" w:sz="4" w:space="0" w:color="auto"/>
              <w:right w:val="nil"/>
            </w:tcBorders>
          </w:tcPr>
          <w:p w14:paraId="7F6B527E" w14:textId="77777777" w:rsidR="000D745A" w:rsidRPr="00CB0075" w:rsidRDefault="000D745A" w:rsidP="003C655E">
            <w:pPr>
              <w:pStyle w:val="NoSpacing"/>
              <w:rPr>
                <w:b/>
                <w:sz w:val="20"/>
              </w:rPr>
            </w:pPr>
            <w:r w:rsidRPr="00CB0075">
              <w:rPr>
                <w:b/>
                <w:sz w:val="20"/>
              </w:rPr>
              <w:t>426</w:t>
            </w:r>
          </w:p>
          <w:p w14:paraId="5348A3BC" w14:textId="77777777" w:rsidR="000D745A" w:rsidRPr="0064008B" w:rsidRDefault="000D745A" w:rsidP="003C655E">
            <w:pPr>
              <w:pStyle w:val="NoSpacing"/>
              <w:rPr>
                <w:sz w:val="20"/>
              </w:rPr>
            </w:pPr>
            <w:r>
              <w:rPr>
                <w:sz w:val="20"/>
              </w:rPr>
              <w:t>(</w:t>
            </w:r>
            <w:r w:rsidRPr="0064008B">
              <w:rPr>
                <w:sz w:val="20"/>
              </w:rPr>
              <w:t>426</w:t>
            </w:r>
            <w:r>
              <w:rPr>
                <w:sz w:val="20"/>
              </w:rPr>
              <w:t>)</w:t>
            </w:r>
          </w:p>
          <w:p w14:paraId="24BE35CB" w14:textId="77777777" w:rsidR="000D745A" w:rsidRPr="0064008B" w:rsidRDefault="000D745A" w:rsidP="003C655E">
            <w:pPr>
              <w:pStyle w:val="NoSpacing"/>
              <w:rPr>
                <w:sz w:val="20"/>
              </w:rPr>
            </w:pPr>
            <w:r>
              <w:rPr>
                <w:sz w:val="20"/>
              </w:rPr>
              <w:t>[2]</w:t>
            </w:r>
          </w:p>
          <w:p w14:paraId="30228610" w14:textId="77777777" w:rsidR="000D745A" w:rsidRPr="0064008B" w:rsidRDefault="000D745A" w:rsidP="003C655E">
            <w:pPr>
              <w:pStyle w:val="NoSpacing"/>
              <w:rPr>
                <w:sz w:val="20"/>
              </w:rPr>
            </w:pPr>
            <w:r w:rsidRPr="0064008B">
              <w:rPr>
                <w:sz w:val="20"/>
              </w:rPr>
              <w:t>0.01</w:t>
            </w:r>
            <w:r>
              <w:t xml:space="preserve"> </w:t>
            </w:r>
            <w:r w:rsidRPr="00CB0075">
              <w:rPr>
                <w:sz w:val="20"/>
              </w:rPr>
              <w:t>sec</w:t>
            </w:r>
          </w:p>
          <w:p w14:paraId="377DDB12" w14:textId="77777777" w:rsidR="000D745A" w:rsidRPr="00CB0075" w:rsidRDefault="000D745A" w:rsidP="003C655E">
            <w:pPr>
              <w:pStyle w:val="NoSpacing"/>
              <w:rPr>
                <w:b/>
                <w:sz w:val="20"/>
              </w:rPr>
            </w:pPr>
            <w:r w:rsidRPr="00CB0075">
              <w:rPr>
                <w:b/>
                <w:sz w:val="20"/>
              </w:rPr>
              <w:t>0.00%</w:t>
            </w:r>
          </w:p>
          <w:p w14:paraId="724A1169" w14:textId="77777777" w:rsidR="000D745A" w:rsidRPr="0064008B" w:rsidRDefault="000D745A" w:rsidP="003C655E">
            <w:pPr>
              <w:pStyle w:val="NoSpacing"/>
              <w:rPr>
                <w:sz w:val="20"/>
              </w:rPr>
            </w:pPr>
            <w:r>
              <w:rPr>
                <w:sz w:val="20"/>
              </w:rPr>
              <w:t>{</w:t>
            </w:r>
            <w:r w:rsidRPr="0064008B">
              <w:rPr>
                <w:sz w:val="20"/>
              </w:rPr>
              <w:t>4.74%</w:t>
            </w:r>
            <w:r>
              <w:rPr>
                <w:sz w:val="20"/>
              </w:rPr>
              <w:t>}</w:t>
            </w:r>
          </w:p>
        </w:tc>
        <w:tc>
          <w:tcPr>
            <w:tcW w:w="578" w:type="pct"/>
            <w:tcBorders>
              <w:top w:val="single" w:sz="4" w:space="0" w:color="auto"/>
              <w:left w:val="nil"/>
              <w:bottom w:val="single" w:sz="4" w:space="0" w:color="auto"/>
              <w:right w:val="nil"/>
            </w:tcBorders>
          </w:tcPr>
          <w:p w14:paraId="1E8ADB1D" w14:textId="77777777" w:rsidR="000D745A" w:rsidRPr="00CB0075" w:rsidRDefault="000D745A" w:rsidP="003C655E">
            <w:pPr>
              <w:pStyle w:val="NoSpacing"/>
              <w:rPr>
                <w:b/>
                <w:sz w:val="20"/>
              </w:rPr>
            </w:pPr>
            <w:r w:rsidRPr="00CB0075">
              <w:rPr>
                <w:b/>
                <w:sz w:val="20"/>
              </w:rPr>
              <w:t>426</w:t>
            </w:r>
          </w:p>
          <w:p w14:paraId="5004A5A6" w14:textId="77777777" w:rsidR="000D745A" w:rsidRPr="0064008B" w:rsidRDefault="000D745A" w:rsidP="003C655E">
            <w:pPr>
              <w:pStyle w:val="NoSpacing"/>
              <w:rPr>
                <w:sz w:val="20"/>
              </w:rPr>
            </w:pPr>
            <w:r>
              <w:rPr>
                <w:sz w:val="20"/>
              </w:rPr>
              <w:t>(</w:t>
            </w:r>
            <w:r w:rsidRPr="0064008B">
              <w:rPr>
                <w:sz w:val="20"/>
              </w:rPr>
              <w:t>426</w:t>
            </w:r>
            <w:r>
              <w:rPr>
                <w:sz w:val="20"/>
              </w:rPr>
              <w:t>)</w:t>
            </w:r>
          </w:p>
          <w:p w14:paraId="5D53C165" w14:textId="6851B340" w:rsidR="000D745A" w:rsidRPr="0064008B" w:rsidRDefault="000D745A" w:rsidP="003C655E">
            <w:pPr>
              <w:pStyle w:val="NoSpacing"/>
              <w:rPr>
                <w:sz w:val="20"/>
              </w:rPr>
            </w:pPr>
            <w:r>
              <w:rPr>
                <w:sz w:val="20"/>
              </w:rPr>
              <w:t>[</w:t>
            </w:r>
            <w:r w:rsidR="009F569A">
              <w:rPr>
                <w:sz w:val="20"/>
              </w:rPr>
              <w:t>2</w:t>
            </w:r>
            <w:r>
              <w:rPr>
                <w:sz w:val="20"/>
              </w:rPr>
              <w:t>]</w:t>
            </w:r>
          </w:p>
          <w:p w14:paraId="712F35B3" w14:textId="77777777" w:rsidR="000D745A" w:rsidRPr="0064008B" w:rsidRDefault="000D745A" w:rsidP="003C655E">
            <w:pPr>
              <w:pStyle w:val="NoSpacing"/>
              <w:rPr>
                <w:sz w:val="20"/>
              </w:rPr>
            </w:pPr>
            <w:r w:rsidRPr="0064008B">
              <w:rPr>
                <w:sz w:val="20"/>
              </w:rPr>
              <w:t>0.01</w:t>
            </w:r>
            <w:r>
              <w:t xml:space="preserve"> </w:t>
            </w:r>
            <w:r w:rsidRPr="00CB0075">
              <w:rPr>
                <w:sz w:val="20"/>
              </w:rPr>
              <w:t>sec</w:t>
            </w:r>
          </w:p>
          <w:p w14:paraId="3B2C1774" w14:textId="77777777" w:rsidR="000D745A" w:rsidRPr="00CB0075" w:rsidRDefault="000D745A" w:rsidP="003C655E">
            <w:pPr>
              <w:pStyle w:val="NoSpacing"/>
              <w:rPr>
                <w:b/>
                <w:sz w:val="20"/>
              </w:rPr>
            </w:pPr>
            <w:r w:rsidRPr="00CB0075">
              <w:rPr>
                <w:b/>
                <w:sz w:val="20"/>
              </w:rPr>
              <w:t>0.00%</w:t>
            </w:r>
          </w:p>
          <w:p w14:paraId="258C878C" w14:textId="77777777" w:rsidR="000D745A" w:rsidRPr="0064008B" w:rsidRDefault="000D745A" w:rsidP="003C655E">
            <w:pPr>
              <w:pStyle w:val="NoSpacing"/>
              <w:rPr>
                <w:sz w:val="20"/>
              </w:rPr>
            </w:pPr>
            <w:r w:rsidRPr="00807751">
              <w:rPr>
                <w:sz w:val="20"/>
              </w:rPr>
              <w:t>n/a</w:t>
            </w:r>
          </w:p>
        </w:tc>
      </w:tr>
      <w:tr w:rsidR="000D745A" w:rsidRPr="00576E5A" w14:paraId="6B91C242" w14:textId="77777777" w:rsidTr="003C655E">
        <w:tc>
          <w:tcPr>
            <w:tcW w:w="690" w:type="pct"/>
            <w:tcBorders>
              <w:top w:val="single" w:sz="4" w:space="0" w:color="auto"/>
              <w:bottom w:val="single" w:sz="4" w:space="0" w:color="auto"/>
            </w:tcBorders>
          </w:tcPr>
          <w:p w14:paraId="6C4A3178" w14:textId="77777777" w:rsidR="000D745A" w:rsidRPr="002146E2" w:rsidRDefault="000D745A" w:rsidP="003C655E">
            <w:pPr>
              <w:pStyle w:val="NoSpacing"/>
              <w:jc w:val="left"/>
              <w:rPr>
                <w:sz w:val="20"/>
              </w:rPr>
            </w:pPr>
            <w:r w:rsidRPr="002146E2">
              <w:rPr>
                <w:sz w:val="20"/>
              </w:rPr>
              <w:t>Berlin52</w:t>
            </w:r>
          </w:p>
          <w:p w14:paraId="7558BCBB" w14:textId="77777777" w:rsidR="000D745A" w:rsidRPr="002146E2" w:rsidRDefault="000D745A" w:rsidP="003C655E">
            <w:pPr>
              <w:pStyle w:val="NoSpacing"/>
              <w:jc w:val="left"/>
              <w:rPr>
                <w:sz w:val="20"/>
              </w:rPr>
            </w:pPr>
            <w:r w:rsidRPr="002146E2">
              <w:rPr>
                <w:sz w:val="20"/>
              </w:rPr>
              <w:t>Opt 7542</w:t>
            </w:r>
          </w:p>
        </w:tc>
        <w:tc>
          <w:tcPr>
            <w:tcW w:w="594" w:type="pct"/>
            <w:tcBorders>
              <w:top w:val="single" w:sz="4" w:space="0" w:color="auto"/>
              <w:bottom w:val="single" w:sz="4" w:space="0" w:color="auto"/>
            </w:tcBorders>
          </w:tcPr>
          <w:p w14:paraId="684D409A" w14:textId="77777777" w:rsidR="000D745A" w:rsidRPr="00CB0075" w:rsidRDefault="000D745A" w:rsidP="003C655E">
            <w:pPr>
              <w:pStyle w:val="NoSpacing"/>
              <w:rPr>
                <w:b/>
                <w:sz w:val="20"/>
              </w:rPr>
            </w:pPr>
            <w:r w:rsidRPr="00CB0075">
              <w:rPr>
                <w:b/>
                <w:sz w:val="20"/>
              </w:rPr>
              <w:t>7542</w:t>
            </w:r>
          </w:p>
          <w:p w14:paraId="76B438B9" w14:textId="77777777" w:rsidR="000D745A" w:rsidRPr="0064008B" w:rsidRDefault="000D745A" w:rsidP="003C655E">
            <w:pPr>
              <w:pStyle w:val="NoSpacing"/>
              <w:rPr>
                <w:sz w:val="20"/>
              </w:rPr>
            </w:pPr>
            <w:r>
              <w:rPr>
                <w:sz w:val="20"/>
              </w:rPr>
              <w:t>(</w:t>
            </w:r>
            <w:r w:rsidRPr="0064008B">
              <w:rPr>
                <w:sz w:val="20"/>
              </w:rPr>
              <w:t>7542</w:t>
            </w:r>
            <w:r>
              <w:rPr>
                <w:sz w:val="20"/>
              </w:rPr>
              <w:t>)</w:t>
            </w:r>
          </w:p>
          <w:p w14:paraId="7AF0F6CE" w14:textId="77777777" w:rsidR="000D745A" w:rsidRPr="0064008B" w:rsidRDefault="000D745A" w:rsidP="003C655E">
            <w:pPr>
              <w:pStyle w:val="NoSpacing"/>
              <w:rPr>
                <w:sz w:val="20"/>
              </w:rPr>
            </w:pPr>
            <w:r>
              <w:rPr>
                <w:sz w:val="20"/>
              </w:rPr>
              <w:t>[0]</w:t>
            </w:r>
          </w:p>
          <w:p w14:paraId="093948BB" w14:textId="77777777" w:rsidR="000D745A" w:rsidRPr="0064008B" w:rsidRDefault="000D745A" w:rsidP="003C655E">
            <w:pPr>
              <w:pStyle w:val="NoSpacing"/>
              <w:rPr>
                <w:sz w:val="20"/>
              </w:rPr>
            </w:pPr>
            <w:r w:rsidRPr="0064008B">
              <w:rPr>
                <w:sz w:val="20"/>
              </w:rPr>
              <w:t>0.00</w:t>
            </w:r>
            <w:r>
              <w:rPr>
                <w:sz w:val="20"/>
              </w:rPr>
              <w:t xml:space="preserve"> sec</w:t>
            </w:r>
          </w:p>
          <w:p w14:paraId="75A7E634" w14:textId="77777777" w:rsidR="000D745A" w:rsidRPr="00CB0075" w:rsidRDefault="000D745A" w:rsidP="003C655E">
            <w:pPr>
              <w:pStyle w:val="NoSpacing"/>
              <w:rPr>
                <w:b/>
                <w:sz w:val="20"/>
              </w:rPr>
            </w:pPr>
            <w:r w:rsidRPr="00CB0075">
              <w:rPr>
                <w:b/>
                <w:sz w:val="20"/>
              </w:rPr>
              <w:t>0.00%</w:t>
            </w:r>
          </w:p>
          <w:p w14:paraId="4537428A" w14:textId="77777777" w:rsidR="000D745A" w:rsidRPr="0064008B" w:rsidRDefault="000D745A" w:rsidP="003C655E">
            <w:pPr>
              <w:pStyle w:val="NoSpacing"/>
              <w:rPr>
                <w:sz w:val="20"/>
              </w:rPr>
            </w:pPr>
            <w:r>
              <w:rPr>
                <w:sz w:val="20"/>
              </w:rPr>
              <w:t>{</w:t>
            </w:r>
            <w:r w:rsidRPr="0064008B">
              <w:rPr>
                <w:sz w:val="20"/>
              </w:rPr>
              <w:t>2.19%</w:t>
            </w:r>
            <w:r>
              <w:rPr>
                <w:sz w:val="20"/>
              </w:rPr>
              <w:t>}</w:t>
            </w:r>
          </w:p>
        </w:tc>
        <w:tc>
          <w:tcPr>
            <w:tcW w:w="628" w:type="pct"/>
            <w:tcBorders>
              <w:top w:val="single" w:sz="4" w:space="0" w:color="auto"/>
              <w:bottom w:val="single" w:sz="4" w:space="0" w:color="auto"/>
            </w:tcBorders>
          </w:tcPr>
          <w:p w14:paraId="74008651" w14:textId="77777777" w:rsidR="000D745A" w:rsidRPr="00CB0075" w:rsidRDefault="000D745A" w:rsidP="003C655E">
            <w:pPr>
              <w:pStyle w:val="NoSpacing"/>
              <w:rPr>
                <w:b/>
                <w:sz w:val="20"/>
              </w:rPr>
            </w:pPr>
            <w:r w:rsidRPr="00CB0075">
              <w:rPr>
                <w:b/>
                <w:sz w:val="20"/>
              </w:rPr>
              <w:t>7542</w:t>
            </w:r>
          </w:p>
          <w:p w14:paraId="532DB7A1" w14:textId="77777777" w:rsidR="000D745A" w:rsidRPr="0064008B" w:rsidRDefault="000D745A" w:rsidP="003C655E">
            <w:pPr>
              <w:pStyle w:val="NoSpacing"/>
              <w:rPr>
                <w:sz w:val="20"/>
              </w:rPr>
            </w:pPr>
            <w:r>
              <w:rPr>
                <w:sz w:val="20"/>
              </w:rPr>
              <w:t>(7542)</w:t>
            </w:r>
          </w:p>
          <w:p w14:paraId="1BEA6C0A" w14:textId="77777777" w:rsidR="000D745A" w:rsidRDefault="000D745A" w:rsidP="003C655E">
            <w:pPr>
              <w:pStyle w:val="NoSpacing"/>
              <w:rPr>
                <w:sz w:val="20"/>
              </w:rPr>
            </w:pPr>
            <w:r w:rsidRPr="00CB0075">
              <w:rPr>
                <w:sz w:val="20"/>
              </w:rPr>
              <w:t>[0]</w:t>
            </w:r>
          </w:p>
          <w:p w14:paraId="0B3F793A"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1D1A6563" w14:textId="77777777" w:rsidR="000D745A" w:rsidRPr="00CB0075" w:rsidRDefault="000D745A" w:rsidP="003C655E">
            <w:pPr>
              <w:pStyle w:val="NoSpacing"/>
              <w:rPr>
                <w:b/>
                <w:sz w:val="20"/>
              </w:rPr>
            </w:pPr>
            <w:r w:rsidRPr="00CB0075">
              <w:rPr>
                <w:b/>
                <w:sz w:val="20"/>
              </w:rPr>
              <w:t>0.00%</w:t>
            </w:r>
          </w:p>
          <w:p w14:paraId="18B04D1A" w14:textId="77777777" w:rsidR="000D745A" w:rsidRPr="0064008B" w:rsidRDefault="000D745A" w:rsidP="003C655E">
            <w:pPr>
              <w:pStyle w:val="NoSpacing"/>
              <w:rPr>
                <w:sz w:val="20"/>
              </w:rPr>
            </w:pPr>
            <w:r>
              <w:rPr>
                <w:sz w:val="20"/>
              </w:rPr>
              <w:t>{</w:t>
            </w:r>
            <w:r w:rsidRPr="0064008B">
              <w:rPr>
                <w:sz w:val="20"/>
              </w:rPr>
              <w:t>1.65%</w:t>
            </w:r>
            <w:r>
              <w:rPr>
                <w:sz w:val="20"/>
              </w:rPr>
              <w:t>}</w:t>
            </w:r>
          </w:p>
        </w:tc>
        <w:tc>
          <w:tcPr>
            <w:tcW w:w="628" w:type="pct"/>
            <w:tcBorders>
              <w:top w:val="single" w:sz="4" w:space="0" w:color="auto"/>
              <w:bottom w:val="single" w:sz="4" w:space="0" w:color="auto"/>
            </w:tcBorders>
          </w:tcPr>
          <w:p w14:paraId="3E8A9285" w14:textId="77777777" w:rsidR="000D745A" w:rsidRPr="00CB0075" w:rsidRDefault="000D745A" w:rsidP="003C655E">
            <w:pPr>
              <w:pStyle w:val="NoSpacing"/>
              <w:rPr>
                <w:b/>
                <w:sz w:val="20"/>
              </w:rPr>
            </w:pPr>
            <w:r w:rsidRPr="00CB0075">
              <w:rPr>
                <w:b/>
                <w:sz w:val="20"/>
              </w:rPr>
              <w:t>7542</w:t>
            </w:r>
          </w:p>
          <w:p w14:paraId="6523DB5F" w14:textId="77777777" w:rsidR="000D745A" w:rsidRPr="0064008B" w:rsidRDefault="000D745A" w:rsidP="003C655E">
            <w:pPr>
              <w:pStyle w:val="NoSpacing"/>
              <w:rPr>
                <w:sz w:val="20"/>
              </w:rPr>
            </w:pPr>
            <w:r>
              <w:rPr>
                <w:sz w:val="20"/>
              </w:rPr>
              <w:t>(7542)</w:t>
            </w:r>
          </w:p>
          <w:p w14:paraId="2BA3AA4C" w14:textId="77777777" w:rsidR="000D745A" w:rsidRDefault="000D745A" w:rsidP="003C655E">
            <w:pPr>
              <w:pStyle w:val="NoSpacing"/>
              <w:rPr>
                <w:sz w:val="20"/>
              </w:rPr>
            </w:pPr>
            <w:r w:rsidRPr="00CB0075">
              <w:rPr>
                <w:sz w:val="20"/>
              </w:rPr>
              <w:t>[0]</w:t>
            </w:r>
          </w:p>
          <w:p w14:paraId="40C8F6D5"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78B21F52" w14:textId="77777777" w:rsidR="000D745A" w:rsidRPr="00CB0075" w:rsidRDefault="000D745A" w:rsidP="003C655E">
            <w:pPr>
              <w:pStyle w:val="NoSpacing"/>
              <w:rPr>
                <w:b/>
                <w:sz w:val="20"/>
              </w:rPr>
            </w:pPr>
            <w:r w:rsidRPr="00CB0075">
              <w:rPr>
                <w:b/>
                <w:sz w:val="20"/>
              </w:rPr>
              <w:t>0.00%</w:t>
            </w:r>
          </w:p>
          <w:p w14:paraId="646873BD" w14:textId="77777777" w:rsidR="000D745A" w:rsidRPr="0064008B" w:rsidRDefault="000D745A" w:rsidP="003C655E">
            <w:pPr>
              <w:pStyle w:val="NoSpacing"/>
              <w:rPr>
                <w:sz w:val="20"/>
              </w:rPr>
            </w:pPr>
            <w:r>
              <w:rPr>
                <w:sz w:val="20"/>
              </w:rPr>
              <w:t>{</w:t>
            </w:r>
            <w:r w:rsidRPr="0064008B">
              <w:rPr>
                <w:sz w:val="20"/>
              </w:rPr>
              <w:t>2.66%</w:t>
            </w:r>
            <w:r>
              <w:rPr>
                <w:sz w:val="20"/>
              </w:rPr>
              <w:t>}</w:t>
            </w:r>
          </w:p>
        </w:tc>
        <w:tc>
          <w:tcPr>
            <w:tcW w:w="628" w:type="pct"/>
            <w:tcBorders>
              <w:top w:val="single" w:sz="4" w:space="0" w:color="auto"/>
              <w:bottom w:val="single" w:sz="4" w:space="0" w:color="auto"/>
            </w:tcBorders>
          </w:tcPr>
          <w:p w14:paraId="162D0988" w14:textId="77777777" w:rsidR="000D745A" w:rsidRPr="00CB0075" w:rsidRDefault="000D745A" w:rsidP="003C655E">
            <w:pPr>
              <w:pStyle w:val="NoSpacing"/>
              <w:rPr>
                <w:b/>
                <w:sz w:val="20"/>
              </w:rPr>
            </w:pPr>
            <w:r w:rsidRPr="00CB0075">
              <w:rPr>
                <w:b/>
                <w:sz w:val="20"/>
              </w:rPr>
              <w:t>7542</w:t>
            </w:r>
          </w:p>
          <w:p w14:paraId="58D36126" w14:textId="77777777" w:rsidR="000D745A" w:rsidRPr="0064008B" w:rsidRDefault="000D745A" w:rsidP="003C655E">
            <w:pPr>
              <w:pStyle w:val="NoSpacing"/>
              <w:rPr>
                <w:sz w:val="20"/>
              </w:rPr>
            </w:pPr>
            <w:r>
              <w:rPr>
                <w:sz w:val="20"/>
              </w:rPr>
              <w:t>(7542)</w:t>
            </w:r>
          </w:p>
          <w:p w14:paraId="4042D83B" w14:textId="77777777" w:rsidR="000D745A" w:rsidRDefault="000D745A" w:rsidP="003C655E">
            <w:pPr>
              <w:pStyle w:val="NoSpacing"/>
              <w:rPr>
                <w:sz w:val="20"/>
              </w:rPr>
            </w:pPr>
            <w:r w:rsidRPr="00CB0075">
              <w:rPr>
                <w:sz w:val="20"/>
              </w:rPr>
              <w:t>[0]</w:t>
            </w:r>
          </w:p>
          <w:p w14:paraId="5F6E18B6"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1DB6F0AF" w14:textId="77777777" w:rsidR="000D745A" w:rsidRPr="00CB0075" w:rsidRDefault="000D745A" w:rsidP="003C655E">
            <w:pPr>
              <w:pStyle w:val="NoSpacing"/>
              <w:rPr>
                <w:b/>
                <w:sz w:val="20"/>
              </w:rPr>
            </w:pPr>
            <w:r w:rsidRPr="00CB0075">
              <w:rPr>
                <w:b/>
                <w:sz w:val="20"/>
              </w:rPr>
              <w:t>0.00%</w:t>
            </w:r>
          </w:p>
          <w:p w14:paraId="0E3C3900" w14:textId="77777777" w:rsidR="000D745A" w:rsidRPr="0064008B" w:rsidRDefault="000D745A" w:rsidP="003C655E">
            <w:pPr>
              <w:pStyle w:val="NoSpacing"/>
              <w:rPr>
                <w:sz w:val="20"/>
              </w:rPr>
            </w:pPr>
            <w:r>
              <w:rPr>
                <w:sz w:val="20"/>
              </w:rPr>
              <w:t>{</w:t>
            </w:r>
            <w:r w:rsidRPr="0064008B">
              <w:rPr>
                <w:sz w:val="20"/>
              </w:rPr>
              <w:t>0.23%</w:t>
            </w:r>
            <w:r>
              <w:rPr>
                <w:sz w:val="20"/>
              </w:rPr>
              <w:t>}</w:t>
            </w:r>
          </w:p>
        </w:tc>
        <w:tc>
          <w:tcPr>
            <w:tcW w:w="643" w:type="pct"/>
            <w:tcBorders>
              <w:top w:val="single" w:sz="4" w:space="0" w:color="auto"/>
              <w:bottom w:val="single" w:sz="4" w:space="0" w:color="auto"/>
            </w:tcBorders>
          </w:tcPr>
          <w:p w14:paraId="37637D28" w14:textId="77777777" w:rsidR="000D745A" w:rsidRPr="00CB0075" w:rsidRDefault="000D745A" w:rsidP="003C655E">
            <w:pPr>
              <w:pStyle w:val="NoSpacing"/>
              <w:rPr>
                <w:b/>
                <w:sz w:val="20"/>
              </w:rPr>
            </w:pPr>
            <w:r w:rsidRPr="00CB0075">
              <w:rPr>
                <w:b/>
                <w:sz w:val="20"/>
              </w:rPr>
              <w:t>7542</w:t>
            </w:r>
          </w:p>
          <w:p w14:paraId="7EC53E4B" w14:textId="77777777" w:rsidR="000D745A" w:rsidRPr="0064008B" w:rsidRDefault="000D745A" w:rsidP="003C655E">
            <w:pPr>
              <w:pStyle w:val="NoSpacing"/>
              <w:rPr>
                <w:sz w:val="20"/>
              </w:rPr>
            </w:pPr>
            <w:r>
              <w:rPr>
                <w:sz w:val="20"/>
              </w:rPr>
              <w:t>(7542)</w:t>
            </w:r>
          </w:p>
          <w:p w14:paraId="6FF3D07C" w14:textId="77777777" w:rsidR="000D745A" w:rsidRDefault="000D745A" w:rsidP="003C655E">
            <w:pPr>
              <w:pStyle w:val="NoSpacing"/>
              <w:rPr>
                <w:sz w:val="20"/>
              </w:rPr>
            </w:pPr>
            <w:r w:rsidRPr="00CB0075">
              <w:rPr>
                <w:sz w:val="20"/>
              </w:rPr>
              <w:t>[0]</w:t>
            </w:r>
          </w:p>
          <w:p w14:paraId="77920E05"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3930C217" w14:textId="77777777" w:rsidR="000D745A" w:rsidRPr="00CB0075" w:rsidRDefault="000D745A" w:rsidP="003C655E">
            <w:pPr>
              <w:pStyle w:val="NoSpacing"/>
              <w:rPr>
                <w:b/>
                <w:sz w:val="20"/>
              </w:rPr>
            </w:pPr>
            <w:r w:rsidRPr="00CB0075">
              <w:rPr>
                <w:b/>
                <w:sz w:val="20"/>
              </w:rPr>
              <w:t>0.00%</w:t>
            </w:r>
          </w:p>
          <w:p w14:paraId="1E92B1F7" w14:textId="77777777" w:rsidR="000D745A" w:rsidRPr="0064008B" w:rsidRDefault="000D745A" w:rsidP="003C655E">
            <w:pPr>
              <w:pStyle w:val="NoSpacing"/>
              <w:rPr>
                <w:sz w:val="20"/>
              </w:rPr>
            </w:pPr>
            <w:r>
              <w:rPr>
                <w:sz w:val="20"/>
              </w:rPr>
              <w:t>{</w:t>
            </w:r>
            <w:r w:rsidRPr="0064008B">
              <w:rPr>
                <w:sz w:val="20"/>
              </w:rPr>
              <w:t>1.45%</w:t>
            </w:r>
            <w:r>
              <w:rPr>
                <w:sz w:val="20"/>
              </w:rPr>
              <w:t>}</w:t>
            </w:r>
          </w:p>
        </w:tc>
        <w:tc>
          <w:tcPr>
            <w:tcW w:w="610" w:type="pct"/>
            <w:tcBorders>
              <w:top w:val="single" w:sz="4" w:space="0" w:color="auto"/>
              <w:bottom w:val="single" w:sz="4" w:space="0" w:color="auto"/>
            </w:tcBorders>
          </w:tcPr>
          <w:p w14:paraId="7CC220C0" w14:textId="77777777" w:rsidR="000D745A" w:rsidRPr="00CB0075" w:rsidRDefault="000D745A" w:rsidP="003C655E">
            <w:pPr>
              <w:pStyle w:val="NoSpacing"/>
              <w:rPr>
                <w:b/>
                <w:sz w:val="20"/>
              </w:rPr>
            </w:pPr>
            <w:r w:rsidRPr="00CB0075">
              <w:rPr>
                <w:b/>
                <w:sz w:val="20"/>
              </w:rPr>
              <w:t>7542</w:t>
            </w:r>
          </w:p>
          <w:p w14:paraId="3E6F65A7" w14:textId="77777777" w:rsidR="000D745A" w:rsidRPr="0064008B" w:rsidRDefault="000D745A" w:rsidP="003C655E">
            <w:pPr>
              <w:pStyle w:val="NoSpacing"/>
              <w:rPr>
                <w:sz w:val="20"/>
              </w:rPr>
            </w:pPr>
            <w:r>
              <w:rPr>
                <w:sz w:val="20"/>
              </w:rPr>
              <w:t>(7542)</w:t>
            </w:r>
          </w:p>
          <w:p w14:paraId="529B93E7" w14:textId="77777777" w:rsidR="000D745A" w:rsidRDefault="000D745A" w:rsidP="003C655E">
            <w:pPr>
              <w:pStyle w:val="NoSpacing"/>
              <w:rPr>
                <w:sz w:val="20"/>
              </w:rPr>
            </w:pPr>
            <w:r w:rsidRPr="00CB0075">
              <w:rPr>
                <w:sz w:val="20"/>
              </w:rPr>
              <w:t>[0]</w:t>
            </w:r>
          </w:p>
          <w:p w14:paraId="3585F5C3"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6F320271" w14:textId="77777777" w:rsidR="000D745A" w:rsidRPr="00CB0075" w:rsidRDefault="000D745A" w:rsidP="003C655E">
            <w:pPr>
              <w:pStyle w:val="NoSpacing"/>
              <w:rPr>
                <w:b/>
                <w:sz w:val="20"/>
              </w:rPr>
            </w:pPr>
            <w:r w:rsidRPr="00CB0075">
              <w:rPr>
                <w:b/>
                <w:sz w:val="20"/>
              </w:rPr>
              <w:t>0.00%</w:t>
            </w:r>
          </w:p>
          <w:p w14:paraId="6C94A9A0" w14:textId="77777777" w:rsidR="000D745A" w:rsidRPr="0064008B" w:rsidRDefault="000D745A" w:rsidP="003C655E">
            <w:pPr>
              <w:pStyle w:val="NoSpacing"/>
              <w:rPr>
                <w:sz w:val="20"/>
              </w:rPr>
            </w:pPr>
            <w:r>
              <w:rPr>
                <w:sz w:val="20"/>
              </w:rPr>
              <w:t>{</w:t>
            </w:r>
            <w:r w:rsidRPr="0064008B">
              <w:rPr>
                <w:sz w:val="20"/>
              </w:rPr>
              <w:t>5.7%</w:t>
            </w:r>
            <w:r>
              <w:rPr>
                <w:sz w:val="20"/>
              </w:rPr>
              <w:t>}</w:t>
            </w:r>
          </w:p>
        </w:tc>
        <w:tc>
          <w:tcPr>
            <w:tcW w:w="578" w:type="pct"/>
            <w:tcBorders>
              <w:top w:val="single" w:sz="4" w:space="0" w:color="auto"/>
              <w:bottom w:val="single" w:sz="4" w:space="0" w:color="auto"/>
            </w:tcBorders>
          </w:tcPr>
          <w:p w14:paraId="1E3C53A4" w14:textId="77777777" w:rsidR="000D745A" w:rsidRPr="00CB0075" w:rsidRDefault="000D745A" w:rsidP="003C655E">
            <w:pPr>
              <w:pStyle w:val="NoSpacing"/>
              <w:rPr>
                <w:b/>
                <w:sz w:val="20"/>
              </w:rPr>
            </w:pPr>
            <w:r w:rsidRPr="00CB0075">
              <w:rPr>
                <w:b/>
                <w:sz w:val="20"/>
              </w:rPr>
              <w:t>7542</w:t>
            </w:r>
          </w:p>
          <w:p w14:paraId="0B617F71" w14:textId="77777777" w:rsidR="000D745A" w:rsidRPr="0064008B" w:rsidRDefault="000D745A" w:rsidP="003C655E">
            <w:pPr>
              <w:pStyle w:val="NoSpacing"/>
              <w:rPr>
                <w:sz w:val="20"/>
              </w:rPr>
            </w:pPr>
            <w:r>
              <w:rPr>
                <w:sz w:val="20"/>
              </w:rPr>
              <w:t>(7542)</w:t>
            </w:r>
          </w:p>
          <w:p w14:paraId="3662C2C1" w14:textId="77777777" w:rsidR="000D745A" w:rsidRDefault="000D745A" w:rsidP="003C655E">
            <w:pPr>
              <w:pStyle w:val="NoSpacing"/>
              <w:rPr>
                <w:sz w:val="20"/>
              </w:rPr>
            </w:pPr>
            <w:r w:rsidRPr="00CB0075">
              <w:rPr>
                <w:sz w:val="20"/>
              </w:rPr>
              <w:t>[0]</w:t>
            </w:r>
          </w:p>
          <w:p w14:paraId="05D64281" w14:textId="77777777" w:rsidR="000D745A" w:rsidRPr="0064008B" w:rsidRDefault="000D745A" w:rsidP="003C655E">
            <w:pPr>
              <w:pStyle w:val="NoSpacing"/>
              <w:rPr>
                <w:sz w:val="20"/>
              </w:rPr>
            </w:pPr>
            <w:r w:rsidRPr="0064008B">
              <w:rPr>
                <w:sz w:val="20"/>
              </w:rPr>
              <w:t>0.00</w:t>
            </w:r>
            <w:r>
              <w:t xml:space="preserve"> </w:t>
            </w:r>
            <w:r w:rsidRPr="00CB0075">
              <w:rPr>
                <w:sz w:val="20"/>
              </w:rPr>
              <w:t>sec</w:t>
            </w:r>
          </w:p>
          <w:p w14:paraId="07C200EB" w14:textId="77777777" w:rsidR="000D745A" w:rsidRPr="00CB0075" w:rsidRDefault="000D745A" w:rsidP="003C655E">
            <w:pPr>
              <w:pStyle w:val="NoSpacing"/>
              <w:rPr>
                <w:b/>
                <w:sz w:val="20"/>
              </w:rPr>
            </w:pPr>
            <w:r w:rsidRPr="00CB0075">
              <w:rPr>
                <w:b/>
                <w:sz w:val="20"/>
              </w:rPr>
              <w:t>0.00%</w:t>
            </w:r>
          </w:p>
          <w:p w14:paraId="38A9F7BC" w14:textId="77777777" w:rsidR="000D745A" w:rsidRPr="0064008B" w:rsidRDefault="000D745A" w:rsidP="003C655E">
            <w:pPr>
              <w:pStyle w:val="NoSpacing"/>
              <w:rPr>
                <w:sz w:val="20"/>
              </w:rPr>
            </w:pPr>
            <w:r w:rsidRPr="00807751">
              <w:rPr>
                <w:sz w:val="20"/>
              </w:rPr>
              <w:t>n/a</w:t>
            </w:r>
          </w:p>
        </w:tc>
      </w:tr>
      <w:tr w:rsidR="000D745A" w:rsidRPr="00576E5A" w14:paraId="670741BB" w14:textId="77777777" w:rsidTr="003C655E">
        <w:tc>
          <w:tcPr>
            <w:tcW w:w="690" w:type="pct"/>
            <w:tcBorders>
              <w:top w:val="single" w:sz="4" w:space="0" w:color="auto"/>
              <w:bottom w:val="single" w:sz="4" w:space="0" w:color="auto"/>
            </w:tcBorders>
          </w:tcPr>
          <w:p w14:paraId="51D64B72" w14:textId="77777777" w:rsidR="000D745A" w:rsidRPr="002146E2" w:rsidRDefault="000D745A" w:rsidP="003C655E">
            <w:pPr>
              <w:pStyle w:val="NoSpacing"/>
              <w:jc w:val="left"/>
              <w:rPr>
                <w:sz w:val="20"/>
              </w:rPr>
            </w:pPr>
            <w:r w:rsidRPr="002146E2">
              <w:rPr>
                <w:sz w:val="20"/>
              </w:rPr>
              <w:t>Eili101</w:t>
            </w:r>
          </w:p>
          <w:p w14:paraId="25193CCB" w14:textId="77777777" w:rsidR="000D745A" w:rsidRPr="002146E2" w:rsidRDefault="000D745A" w:rsidP="003C655E">
            <w:pPr>
              <w:pStyle w:val="NoSpacing"/>
              <w:jc w:val="left"/>
              <w:rPr>
                <w:sz w:val="20"/>
              </w:rPr>
            </w:pPr>
            <w:r w:rsidRPr="002146E2">
              <w:rPr>
                <w:sz w:val="20"/>
              </w:rPr>
              <w:t>Opt 629</w:t>
            </w:r>
          </w:p>
        </w:tc>
        <w:tc>
          <w:tcPr>
            <w:tcW w:w="594" w:type="pct"/>
            <w:tcBorders>
              <w:top w:val="single" w:sz="4" w:space="0" w:color="auto"/>
              <w:bottom w:val="single" w:sz="4" w:space="0" w:color="auto"/>
            </w:tcBorders>
          </w:tcPr>
          <w:p w14:paraId="543DEC32" w14:textId="77777777" w:rsidR="000D745A" w:rsidRPr="00CB0075" w:rsidRDefault="000D745A" w:rsidP="003C655E">
            <w:pPr>
              <w:pStyle w:val="NoSpacing"/>
              <w:rPr>
                <w:b/>
                <w:sz w:val="20"/>
              </w:rPr>
            </w:pPr>
            <w:r w:rsidRPr="00CB0075">
              <w:rPr>
                <w:b/>
                <w:sz w:val="20"/>
              </w:rPr>
              <w:t>629</w:t>
            </w:r>
          </w:p>
          <w:p w14:paraId="669B19B2" w14:textId="77777777" w:rsidR="000D745A" w:rsidRPr="0064008B" w:rsidRDefault="000D745A" w:rsidP="003C655E">
            <w:pPr>
              <w:pStyle w:val="NoSpacing"/>
              <w:rPr>
                <w:sz w:val="20"/>
              </w:rPr>
            </w:pPr>
            <w:r>
              <w:rPr>
                <w:sz w:val="20"/>
              </w:rPr>
              <w:t>(</w:t>
            </w:r>
            <w:r w:rsidRPr="0064008B">
              <w:rPr>
                <w:sz w:val="20"/>
              </w:rPr>
              <w:t>629</w:t>
            </w:r>
            <w:r>
              <w:rPr>
                <w:sz w:val="20"/>
              </w:rPr>
              <w:t>)</w:t>
            </w:r>
          </w:p>
          <w:p w14:paraId="6735B234" w14:textId="77777777" w:rsidR="000D745A" w:rsidRPr="0064008B" w:rsidRDefault="000D745A" w:rsidP="003C655E">
            <w:pPr>
              <w:pStyle w:val="NoSpacing"/>
              <w:rPr>
                <w:sz w:val="20"/>
              </w:rPr>
            </w:pPr>
            <w:r>
              <w:rPr>
                <w:sz w:val="20"/>
              </w:rPr>
              <w:t>[7]</w:t>
            </w:r>
          </w:p>
          <w:p w14:paraId="12026E5A" w14:textId="77777777" w:rsidR="000D745A" w:rsidRPr="0064008B" w:rsidRDefault="000D745A" w:rsidP="003C655E">
            <w:pPr>
              <w:pStyle w:val="NoSpacing"/>
              <w:rPr>
                <w:sz w:val="20"/>
              </w:rPr>
            </w:pPr>
            <w:r w:rsidRPr="0064008B">
              <w:rPr>
                <w:sz w:val="20"/>
              </w:rPr>
              <w:t>0.07</w:t>
            </w:r>
            <w:r>
              <w:t xml:space="preserve"> </w:t>
            </w:r>
            <w:r w:rsidRPr="000F254B">
              <w:rPr>
                <w:sz w:val="20"/>
              </w:rPr>
              <w:t>sec</w:t>
            </w:r>
          </w:p>
          <w:p w14:paraId="02503709" w14:textId="77777777" w:rsidR="000D745A" w:rsidRPr="00BD6F16" w:rsidRDefault="000D745A" w:rsidP="003C655E">
            <w:pPr>
              <w:pStyle w:val="NoSpacing"/>
              <w:rPr>
                <w:b/>
                <w:sz w:val="20"/>
              </w:rPr>
            </w:pPr>
            <w:r w:rsidRPr="00BD6F16">
              <w:rPr>
                <w:b/>
                <w:sz w:val="20"/>
              </w:rPr>
              <w:t>0.00%</w:t>
            </w:r>
          </w:p>
          <w:p w14:paraId="5A5BFA8E" w14:textId="77777777" w:rsidR="000D745A" w:rsidRPr="0064008B" w:rsidRDefault="000D745A" w:rsidP="003C655E">
            <w:pPr>
              <w:pStyle w:val="NoSpacing"/>
              <w:rPr>
                <w:sz w:val="20"/>
              </w:rPr>
            </w:pPr>
            <w:r>
              <w:rPr>
                <w:sz w:val="20"/>
              </w:rPr>
              <w:t>{</w:t>
            </w:r>
            <w:r w:rsidRPr="0064008B">
              <w:rPr>
                <w:sz w:val="20"/>
              </w:rPr>
              <w:t>10.48%</w:t>
            </w:r>
            <w:r>
              <w:rPr>
                <w:sz w:val="20"/>
              </w:rPr>
              <w:t>}</w:t>
            </w:r>
          </w:p>
        </w:tc>
        <w:tc>
          <w:tcPr>
            <w:tcW w:w="628" w:type="pct"/>
            <w:tcBorders>
              <w:top w:val="single" w:sz="4" w:space="0" w:color="auto"/>
              <w:bottom w:val="single" w:sz="4" w:space="0" w:color="auto"/>
            </w:tcBorders>
          </w:tcPr>
          <w:p w14:paraId="15A812D3" w14:textId="77777777" w:rsidR="000D745A" w:rsidRPr="00CB0075" w:rsidRDefault="000D745A" w:rsidP="003C655E">
            <w:pPr>
              <w:pStyle w:val="NoSpacing"/>
              <w:rPr>
                <w:b/>
                <w:sz w:val="20"/>
              </w:rPr>
            </w:pPr>
            <w:r w:rsidRPr="00CB0075">
              <w:rPr>
                <w:b/>
                <w:sz w:val="20"/>
              </w:rPr>
              <w:t>629</w:t>
            </w:r>
          </w:p>
          <w:p w14:paraId="6BE6EF15" w14:textId="77777777" w:rsidR="000D745A" w:rsidRPr="0064008B" w:rsidRDefault="000D745A" w:rsidP="003C655E">
            <w:pPr>
              <w:pStyle w:val="NoSpacing"/>
              <w:rPr>
                <w:sz w:val="20"/>
              </w:rPr>
            </w:pPr>
            <w:r>
              <w:rPr>
                <w:sz w:val="20"/>
              </w:rPr>
              <w:t>(</w:t>
            </w:r>
            <w:r w:rsidRPr="0064008B">
              <w:rPr>
                <w:sz w:val="20"/>
              </w:rPr>
              <w:t>629</w:t>
            </w:r>
            <w:r>
              <w:rPr>
                <w:sz w:val="20"/>
              </w:rPr>
              <w:t>)</w:t>
            </w:r>
          </w:p>
          <w:p w14:paraId="156EEEF2" w14:textId="77777777" w:rsidR="000D745A" w:rsidRPr="0064008B" w:rsidRDefault="000D745A" w:rsidP="003C655E">
            <w:pPr>
              <w:pStyle w:val="NoSpacing"/>
              <w:rPr>
                <w:sz w:val="20"/>
              </w:rPr>
            </w:pPr>
            <w:r>
              <w:rPr>
                <w:sz w:val="20"/>
              </w:rPr>
              <w:t>[5]</w:t>
            </w:r>
          </w:p>
          <w:p w14:paraId="5BD16632" w14:textId="77777777" w:rsidR="000D745A" w:rsidRPr="0064008B" w:rsidRDefault="000D745A" w:rsidP="003C655E">
            <w:pPr>
              <w:pStyle w:val="NoSpacing"/>
              <w:rPr>
                <w:sz w:val="20"/>
              </w:rPr>
            </w:pPr>
            <w:r w:rsidRPr="0064008B">
              <w:rPr>
                <w:sz w:val="20"/>
              </w:rPr>
              <w:t>0.05</w:t>
            </w:r>
            <w:r>
              <w:t xml:space="preserve"> </w:t>
            </w:r>
            <w:r w:rsidRPr="000F254B">
              <w:rPr>
                <w:sz w:val="20"/>
              </w:rPr>
              <w:t>sec</w:t>
            </w:r>
          </w:p>
          <w:p w14:paraId="0B4A736B" w14:textId="77777777" w:rsidR="000D745A" w:rsidRPr="00BD6F16" w:rsidRDefault="000D745A" w:rsidP="003C655E">
            <w:pPr>
              <w:pStyle w:val="NoSpacing"/>
              <w:rPr>
                <w:b/>
                <w:sz w:val="20"/>
              </w:rPr>
            </w:pPr>
            <w:r w:rsidRPr="00BD6F16">
              <w:rPr>
                <w:b/>
                <w:sz w:val="20"/>
              </w:rPr>
              <w:t>0.00%</w:t>
            </w:r>
          </w:p>
          <w:p w14:paraId="423A8EE3" w14:textId="77777777" w:rsidR="000D745A" w:rsidRPr="0064008B" w:rsidRDefault="000D745A" w:rsidP="003C655E">
            <w:pPr>
              <w:pStyle w:val="NoSpacing"/>
              <w:rPr>
                <w:sz w:val="20"/>
              </w:rPr>
            </w:pPr>
            <w:r>
              <w:rPr>
                <w:sz w:val="20"/>
              </w:rPr>
              <w:t>{</w:t>
            </w:r>
            <w:r w:rsidRPr="0064008B">
              <w:rPr>
                <w:sz w:val="20"/>
              </w:rPr>
              <w:t>6.09%</w:t>
            </w:r>
            <w:r>
              <w:rPr>
                <w:sz w:val="20"/>
              </w:rPr>
              <w:t>}</w:t>
            </w:r>
          </w:p>
        </w:tc>
        <w:tc>
          <w:tcPr>
            <w:tcW w:w="628" w:type="pct"/>
            <w:tcBorders>
              <w:top w:val="single" w:sz="4" w:space="0" w:color="auto"/>
              <w:bottom w:val="single" w:sz="4" w:space="0" w:color="auto"/>
            </w:tcBorders>
          </w:tcPr>
          <w:p w14:paraId="5B886B16" w14:textId="77777777" w:rsidR="000D745A" w:rsidRPr="00CB0075" w:rsidRDefault="000D745A" w:rsidP="003C655E">
            <w:pPr>
              <w:pStyle w:val="NoSpacing"/>
              <w:rPr>
                <w:b/>
                <w:sz w:val="20"/>
              </w:rPr>
            </w:pPr>
            <w:r w:rsidRPr="00CB0075">
              <w:rPr>
                <w:b/>
                <w:sz w:val="20"/>
              </w:rPr>
              <w:t>629</w:t>
            </w:r>
          </w:p>
          <w:p w14:paraId="1B8115EB" w14:textId="77777777" w:rsidR="000D745A" w:rsidRPr="0064008B" w:rsidRDefault="000D745A" w:rsidP="003C655E">
            <w:pPr>
              <w:pStyle w:val="NoSpacing"/>
              <w:rPr>
                <w:sz w:val="20"/>
              </w:rPr>
            </w:pPr>
            <w:r>
              <w:rPr>
                <w:sz w:val="20"/>
              </w:rPr>
              <w:t>(</w:t>
            </w:r>
            <w:r w:rsidRPr="0064008B">
              <w:rPr>
                <w:sz w:val="20"/>
              </w:rPr>
              <w:t>629</w:t>
            </w:r>
            <w:r>
              <w:rPr>
                <w:sz w:val="20"/>
              </w:rPr>
              <w:t>)</w:t>
            </w:r>
          </w:p>
          <w:p w14:paraId="42329391" w14:textId="77777777" w:rsidR="000D745A" w:rsidRPr="0064008B" w:rsidRDefault="000D745A" w:rsidP="003C655E">
            <w:pPr>
              <w:pStyle w:val="NoSpacing"/>
              <w:rPr>
                <w:sz w:val="20"/>
              </w:rPr>
            </w:pPr>
            <w:r>
              <w:rPr>
                <w:sz w:val="20"/>
              </w:rPr>
              <w:t>[10]</w:t>
            </w:r>
          </w:p>
          <w:p w14:paraId="2953E82F" w14:textId="77777777" w:rsidR="000D745A" w:rsidRPr="0064008B" w:rsidRDefault="000D745A" w:rsidP="003C655E">
            <w:pPr>
              <w:pStyle w:val="NoSpacing"/>
              <w:rPr>
                <w:sz w:val="20"/>
              </w:rPr>
            </w:pPr>
            <w:r w:rsidRPr="0064008B">
              <w:rPr>
                <w:sz w:val="20"/>
              </w:rPr>
              <w:t>0.10</w:t>
            </w:r>
            <w:r>
              <w:t xml:space="preserve"> </w:t>
            </w:r>
            <w:r w:rsidRPr="000F254B">
              <w:rPr>
                <w:sz w:val="20"/>
              </w:rPr>
              <w:t>sec</w:t>
            </w:r>
          </w:p>
          <w:p w14:paraId="12FF29FE" w14:textId="77777777" w:rsidR="000D745A" w:rsidRPr="00BD6F16" w:rsidRDefault="000D745A" w:rsidP="003C655E">
            <w:pPr>
              <w:pStyle w:val="NoSpacing"/>
              <w:rPr>
                <w:b/>
                <w:sz w:val="20"/>
              </w:rPr>
            </w:pPr>
            <w:r w:rsidRPr="00BD6F16">
              <w:rPr>
                <w:b/>
                <w:sz w:val="20"/>
              </w:rPr>
              <w:t>0.00%</w:t>
            </w:r>
          </w:p>
          <w:p w14:paraId="61FAC3B9" w14:textId="77777777" w:rsidR="000D745A" w:rsidRPr="0064008B" w:rsidRDefault="000D745A" w:rsidP="003C655E">
            <w:pPr>
              <w:pStyle w:val="NoSpacing"/>
              <w:rPr>
                <w:sz w:val="20"/>
              </w:rPr>
            </w:pPr>
            <w:r>
              <w:rPr>
                <w:sz w:val="20"/>
              </w:rPr>
              <w:t>{</w:t>
            </w:r>
            <w:r w:rsidRPr="0064008B">
              <w:rPr>
                <w:sz w:val="20"/>
              </w:rPr>
              <w:t>3.05%</w:t>
            </w:r>
            <w:r>
              <w:rPr>
                <w:sz w:val="20"/>
              </w:rPr>
              <w:t>}</w:t>
            </w:r>
          </w:p>
        </w:tc>
        <w:tc>
          <w:tcPr>
            <w:tcW w:w="628" w:type="pct"/>
            <w:tcBorders>
              <w:top w:val="single" w:sz="4" w:space="0" w:color="auto"/>
              <w:bottom w:val="single" w:sz="4" w:space="0" w:color="auto"/>
            </w:tcBorders>
          </w:tcPr>
          <w:p w14:paraId="6C3370DD" w14:textId="77777777" w:rsidR="000D745A" w:rsidRPr="00CB0075" w:rsidRDefault="000D745A" w:rsidP="003C655E">
            <w:pPr>
              <w:pStyle w:val="NoSpacing"/>
              <w:rPr>
                <w:b/>
                <w:sz w:val="20"/>
              </w:rPr>
            </w:pPr>
            <w:r w:rsidRPr="00CB0075">
              <w:rPr>
                <w:b/>
                <w:sz w:val="20"/>
              </w:rPr>
              <w:t>629</w:t>
            </w:r>
          </w:p>
          <w:p w14:paraId="0C7DB444" w14:textId="77777777" w:rsidR="000D745A" w:rsidRPr="0064008B" w:rsidRDefault="000D745A" w:rsidP="003C655E">
            <w:pPr>
              <w:pStyle w:val="NoSpacing"/>
              <w:rPr>
                <w:sz w:val="20"/>
              </w:rPr>
            </w:pPr>
            <w:r>
              <w:rPr>
                <w:sz w:val="20"/>
              </w:rPr>
              <w:t>(</w:t>
            </w:r>
            <w:r w:rsidRPr="0064008B">
              <w:rPr>
                <w:sz w:val="20"/>
              </w:rPr>
              <w:t>629</w:t>
            </w:r>
            <w:r>
              <w:rPr>
                <w:sz w:val="20"/>
              </w:rPr>
              <w:t>)</w:t>
            </w:r>
          </w:p>
          <w:p w14:paraId="4D79506C" w14:textId="77777777" w:rsidR="000D745A" w:rsidRPr="0064008B" w:rsidRDefault="000D745A" w:rsidP="003C655E">
            <w:pPr>
              <w:pStyle w:val="NoSpacing"/>
              <w:rPr>
                <w:sz w:val="20"/>
              </w:rPr>
            </w:pPr>
            <w:r>
              <w:rPr>
                <w:sz w:val="20"/>
              </w:rPr>
              <w:t>[10]</w:t>
            </w:r>
          </w:p>
          <w:p w14:paraId="420F1028" w14:textId="77777777" w:rsidR="000D745A" w:rsidRPr="0064008B" w:rsidRDefault="000D745A" w:rsidP="003C655E">
            <w:pPr>
              <w:pStyle w:val="NoSpacing"/>
              <w:rPr>
                <w:sz w:val="20"/>
              </w:rPr>
            </w:pPr>
            <w:r w:rsidRPr="0064008B">
              <w:rPr>
                <w:sz w:val="20"/>
              </w:rPr>
              <w:t>0.09</w:t>
            </w:r>
            <w:r>
              <w:t xml:space="preserve"> </w:t>
            </w:r>
            <w:r w:rsidRPr="000F254B">
              <w:rPr>
                <w:sz w:val="20"/>
              </w:rPr>
              <w:t>sec</w:t>
            </w:r>
          </w:p>
          <w:p w14:paraId="56EBAEF6" w14:textId="77777777" w:rsidR="000D745A" w:rsidRPr="00BD6F16" w:rsidRDefault="000D745A" w:rsidP="003C655E">
            <w:pPr>
              <w:pStyle w:val="NoSpacing"/>
              <w:rPr>
                <w:b/>
                <w:sz w:val="20"/>
              </w:rPr>
            </w:pPr>
            <w:r w:rsidRPr="00BD6F16">
              <w:rPr>
                <w:b/>
                <w:sz w:val="20"/>
              </w:rPr>
              <w:t>0.00%</w:t>
            </w:r>
          </w:p>
          <w:p w14:paraId="2AA40ACE" w14:textId="77777777" w:rsidR="000D745A" w:rsidRPr="0064008B" w:rsidRDefault="000D745A" w:rsidP="003C655E">
            <w:pPr>
              <w:pStyle w:val="NoSpacing"/>
              <w:rPr>
                <w:sz w:val="20"/>
              </w:rPr>
            </w:pPr>
            <w:r>
              <w:rPr>
                <w:sz w:val="20"/>
              </w:rPr>
              <w:t>{</w:t>
            </w:r>
            <w:r w:rsidRPr="0064008B">
              <w:rPr>
                <w:sz w:val="20"/>
              </w:rPr>
              <w:t>2.75%</w:t>
            </w:r>
            <w:r>
              <w:rPr>
                <w:sz w:val="20"/>
              </w:rPr>
              <w:t>}</w:t>
            </w:r>
          </w:p>
        </w:tc>
        <w:tc>
          <w:tcPr>
            <w:tcW w:w="643" w:type="pct"/>
            <w:tcBorders>
              <w:top w:val="single" w:sz="4" w:space="0" w:color="auto"/>
              <w:bottom w:val="single" w:sz="4" w:space="0" w:color="auto"/>
            </w:tcBorders>
          </w:tcPr>
          <w:p w14:paraId="723F48D7" w14:textId="77777777" w:rsidR="000D745A" w:rsidRPr="00CB0075" w:rsidRDefault="000D745A" w:rsidP="003C655E">
            <w:pPr>
              <w:pStyle w:val="NoSpacing"/>
              <w:rPr>
                <w:b/>
                <w:sz w:val="20"/>
              </w:rPr>
            </w:pPr>
            <w:r w:rsidRPr="00CB0075">
              <w:rPr>
                <w:b/>
                <w:sz w:val="20"/>
              </w:rPr>
              <w:t>629</w:t>
            </w:r>
          </w:p>
          <w:p w14:paraId="00DA4F4E" w14:textId="77777777" w:rsidR="000D745A" w:rsidRPr="0064008B" w:rsidRDefault="000D745A" w:rsidP="003C655E">
            <w:pPr>
              <w:pStyle w:val="NoSpacing"/>
              <w:rPr>
                <w:sz w:val="20"/>
              </w:rPr>
            </w:pPr>
            <w:r>
              <w:rPr>
                <w:sz w:val="20"/>
              </w:rPr>
              <w:t>(</w:t>
            </w:r>
            <w:r w:rsidRPr="0064008B">
              <w:rPr>
                <w:sz w:val="20"/>
              </w:rPr>
              <w:t>629</w:t>
            </w:r>
            <w:r>
              <w:rPr>
                <w:sz w:val="20"/>
              </w:rPr>
              <w:t>)</w:t>
            </w:r>
          </w:p>
          <w:p w14:paraId="522105BA" w14:textId="77777777" w:rsidR="000D745A" w:rsidRPr="0064008B" w:rsidRDefault="000D745A" w:rsidP="003C655E">
            <w:pPr>
              <w:pStyle w:val="NoSpacing"/>
              <w:rPr>
                <w:sz w:val="20"/>
              </w:rPr>
            </w:pPr>
            <w:r>
              <w:rPr>
                <w:sz w:val="20"/>
              </w:rPr>
              <w:t>[10]</w:t>
            </w:r>
          </w:p>
          <w:p w14:paraId="57E598B8" w14:textId="77777777" w:rsidR="000D745A" w:rsidRPr="0064008B" w:rsidRDefault="000D745A" w:rsidP="003C655E">
            <w:pPr>
              <w:pStyle w:val="NoSpacing"/>
              <w:rPr>
                <w:sz w:val="20"/>
              </w:rPr>
            </w:pPr>
            <w:r w:rsidRPr="0064008B">
              <w:rPr>
                <w:sz w:val="20"/>
              </w:rPr>
              <w:t>0.11</w:t>
            </w:r>
            <w:r>
              <w:t xml:space="preserve"> </w:t>
            </w:r>
            <w:r w:rsidRPr="000F254B">
              <w:rPr>
                <w:sz w:val="20"/>
              </w:rPr>
              <w:t>sec</w:t>
            </w:r>
          </w:p>
          <w:p w14:paraId="1E20C295" w14:textId="77777777" w:rsidR="000D745A" w:rsidRPr="00BD6F16" w:rsidRDefault="000D745A" w:rsidP="003C655E">
            <w:pPr>
              <w:pStyle w:val="NoSpacing"/>
              <w:rPr>
                <w:b/>
                <w:sz w:val="20"/>
              </w:rPr>
            </w:pPr>
            <w:r w:rsidRPr="00BD6F16">
              <w:rPr>
                <w:b/>
                <w:sz w:val="20"/>
              </w:rPr>
              <w:t>0.00%</w:t>
            </w:r>
          </w:p>
          <w:p w14:paraId="69D58BA5" w14:textId="77777777" w:rsidR="000D745A" w:rsidRPr="0064008B" w:rsidRDefault="000D745A" w:rsidP="003C655E">
            <w:pPr>
              <w:pStyle w:val="NoSpacing"/>
              <w:rPr>
                <w:sz w:val="20"/>
              </w:rPr>
            </w:pPr>
            <w:r>
              <w:rPr>
                <w:sz w:val="20"/>
              </w:rPr>
              <w:t>{</w:t>
            </w:r>
            <w:r w:rsidRPr="0064008B">
              <w:rPr>
                <w:sz w:val="20"/>
              </w:rPr>
              <w:t>2.88%</w:t>
            </w:r>
            <w:r>
              <w:rPr>
                <w:sz w:val="20"/>
              </w:rPr>
              <w:t>}</w:t>
            </w:r>
          </w:p>
        </w:tc>
        <w:tc>
          <w:tcPr>
            <w:tcW w:w="610" w:type="pct"/>
            <w:tcBorders>
              <w:top w:val="single" w:sz="4" w:space="0" w:color="auto"/>
              <w:bottom w:val="single" w:sz="4" w:space="0" w:color="auto"/>
            </w:tcBorders>
          </w:tcPr>
          <w:p w14:paraId="405B17A7" w14:textId="77777777" w:rsidR="000D745A" w:rsidRPr="00CB0075" w:rsidRDefault="000D745A" w:rsidP="003C655E">
            <w:pPr>
              <w:pStyle w:val="NoSpacing"/>
              <w:rPr>
                <w:b/>
                <w:sz w:val="20"/>
              </w:rPr>
            </w:pPr>
            <w:r w:rsidRPr="00CB0075">
              <w:rPr>
                <w:b/>
                <w:sz w:val="20"/>
              </w:rPr>
              <w:t>629</w:t>
            </w:r>
          </w:p>
          <w:p w14:paraId="01A72BED" w14:textId="77777777" w:rsidR="000D745A" w:rsidRPr="0064008B" w:rsidRDefault="000D745A" w:rsidP="003C655E">
            <w:pPr>
              <w:pStyle w:val="NoSpacing"/>
              <w:rPr>
                <w:sz w:val="20"/>
              </w:rPr>
            </w:pPr>
            <w:r>
              <w:rPr>
                <w:sz w:val="20"/>
              </w:rPr>
              <w:t>(</w:t>
            </w:r>
            <w:r w:rsidRPr="0064008B">
              <w:rPr>
                <w:sz w:val="20"/>
              </w:rPr>
              <w:t>629</w:t>
            </w:r>
            <w:r>
              <w:rPr>
                <w:sz w:val="20"/>
              </w:rPr>
              <w:t>)</w:t>
            </w:r>
          </w:p>
          <w:p w14:paraId="054CD6CD" w14:textId="77777777" w:rsidR="000D745A" w:rsidRPr="0064008B" w:rsidRDefault="000D745A" w:rsidP="003C655E">
            <w:pPr>
              <w:pStyle w:val="NoSpacing"/>
              <w:rPr>
                <w:sz w:val="20"/>
              </w:rPr>
            </w:pPr>
            <w:r>
              <w:rPr>
                <w:sz w:val="20"/>
              </w:rPr>
              <w:t>[5]</w:t>
            </w:r>
          </w:p>
          <w:p w14:paraId="6FD936AF" w14:textId="77777777" w:rsidR="000D745A" w:rsidRPr="0064008B" w:rsidRDefault="000D745A" w:rsidP="003C655E">
            <w:pPr>
              <w:pStyle w:val="NoSpacing"/>
              <w:rPr>
                <w:sz w:val="20"/>
              </w:rPr>
            </w:pPr>
            <w:r w:rsidRPr="0064008B">
              <w:rPr>
                <w:sz w:val="20"/>
              </w:rPr>
              <w:t>0.02</w:t>
            </w:r>
            <w:r>
              <w:t xml:space="preserve"> </w:t>
            </w:r>
            <w:r w:rsidRPr="000F254B">
              <w:rPr>
                <w:sz w:val="20"/>
              </w:rPr>
              <w:t>sec</w:t>
            </w:r>
          </w:p>
          <w:p w14:paraId="7B13D676" w14:textId="77777777" w:rsidR="000D745A" w:rsidRPr="00BD6F16" w:rsidRDefault="000D745A" w:rsidP="003C655E">
            <w:pPr>
              <w:pStyle w:val="NoSpacing"/>
              <w:rPr>
                <w:b/>
                <w:sz w:val="20"/>
              </w:rPr>
            </w:pPr>
            <w:r w:rsidRPr="00BD6F16">
              <w:rPr>
                <w:b/>
                <w:sz w:val="20"/>
              </w:rPr>
              <w:t>0.00%</w:t>
            </w:r>
          </w:p>
          <w:p w14:paraId="43177144" w14:textId="77777777" w:rsidR="000D745A" w:rsidRPr="0064008B" w:rsidRDefault="000D745A" w:rsidP="003C655E">
            <w:pPr>
              <w:pStyle w:val="NoSpacing"/>
              <w:rPr>
                <w:sz w:val="20"/>
              </w:rPr>
            </w:pPr>
            <w:r>
              <w:rPr>
                <w:sz w:val="20"/>
              </w:rPr>
              <w:t>{</w:t>
            </w:r>
            <w:r w:rsidRPr="0064008B">
              <w:rPr>
                <w:sz w:val="20"/>
              </w:rPr>
              <w:t>9.84%</w:t>
            </w:r>
            <w:r>
              <w:rPr>
                <w:sz w:val="20"/>
              </w:rPr>
              <w:t>}</w:t>
            </w:r>
          </w:p>
        </w:tc>
        <w:tc>
          <w:tcPr>
            <w:tcW w:w="578" w:type="pct"/>
            <w:tcBorders>
              <w:top w:val="single" w:sz="4" w:space="0" w:color="auto"/>
              <w:bottom w:val="single" w:sz="4" w:space="0" w:color="auto"/>
            </w:tcBorders>
          </w:tcPr>
          <w:p w14:paraId="7561160A" w14:textId="77777777" w:rsidR="000D745A" w:rsidRPr="00CB0075" w:rsidRDefault="000D745A" w:rsidP="003C655E">
            <w:pPr>
              <w:pStyle w:val="NoSpacing"/>
              <w:rPr>
                <w:b/>
                <w:sz w:val="20"/>
              </w:rPr>
            </w:pPr>
            <w:r w:rsidRPr="00CB0075">
              <w:rPr>
                <w:b/>
                <w:sz w:val="20"/>
              </w:rPr>
              <w:t>629</w:t>
            </w:r>
          </w:p>
          <w:p w14:paraId="289783C2" w14:textId="77777777" w:rsidR="000D745A" w:rsidRPr="0064008B" w:rsidRDefault="000D745A" w:rsidP="003C655E">
            <w:pPr>
              <w:pStyle w:val="NoSpacing"/>
              <w:rPr>
                <w:sz w:val="20"/>
              </w:rPr>
            </w:pPr>
            <w:r>
              <w:rPr>
                <w:sz w:val="20"/>
              </w:rPr>
              <w:t>(629)</w:t>
            </w:r>
          </w:p>
          <w:p w14:paraId="57A66232" w14:textId="2577752F" w:rsidR="000D745A" w:rsidRPr="0064008B" w:rsidRDefault="000D745A" w:rsidP="003C655E">
            <w:pPr>
              <w:pStyle w:val="NoSpacing"/>
              <w:rPr>
                <w:sz w:val="20"/>
              </w:rPr>
            </w:pPr>
            <w:r>
              <w:rPr>
                <w:sz w:val="20"/>
              </w:rPr>
              <w:t>[</w:t>
            </w:r>
            <w:r w:rsidR="009F569A">
              <w:rPr>
                <w:sz w:val="20"/>
              </w:rPr>
              <w:t>3</w:t>
            </w:r>
            <w:r>
              <w:rPr>
                <w:sz w:val="20"/>
              </w:rPr>
              <w:t>]</w:t>
            </w:r>
          </w:p>
          <w:p w14:paraId="25120543" w14:textId="77777777" w:rsidR="000D745A" w:rsidRPr="0064008B" w:rsidRDefault="000D745A" w:rsidP="003C655E">
            <w:pPr>
              <w:pStyle w:val="NoSpacing"/>
              <w:rPr>
                <w:sz w:val="20"/>
              </w:rPr>
            </w:pPr>
            <w:r w:rsidRPr="0064008B">
              <w:rPr>
                <w:sz w:val="20"/>
              </w:rPr>
              <w:t>0.02</w:t>
            </w:r>
            <w:r>
              <w:t xml:space="preserve"> </w:t>
            </w:r>
            <w:r w:rsidRPr="000F254B">
              <w:rPr>
                <w:sz w:val="20"/>
              </w:rPr>
              <w:t>sec</w:t>
            </w:r>
          </w:p>
          <w:p w14:paraId="3F60A0CC" w14:textId="77777777" w:rsidR="000D745A" w:rsidRPr="00BD6F16" w:rsidRDefault="000D745A" w:rsidP="003C655E">
            <w:pPr>
              <w:pStyle w:val="NoSpacing"/>
              <w:rPr>
                <w:b/>
                <w:sz w:val="20"/>
              </w:rPr>
            </w:pPr>
            <w:r w:rsidRPr="00BD6F16">
              <w:rPr>
                <w:b/>
                <w:sz w:val="20"/>
              </w:rPr>
              <w:t>0.00%</w:t>
            </w:r>
          </w:p>
          <w:p w14:paraId="79059A8E" w14:textId="77777777" w:rsidR="000D745A" w:rsidRPr="0064008B" w:rsidRDefault="000D745A" w:rsidP="003C655E">
            <w:pPr>
              <w:pStyle w:val="NoSpacing"/>
              <w:rPr>
                <w:sz w:val="20"/>
              </w:rPr>
            </w:pPr>
            <w:r w:rsidRPr="00807751">
              <w:rPr>
                <w:sz w:val="20"/>
              </w:rPr>
              <w:t>n/a</w:t>
            </w:r>
          </w:p>
        </w:tc>
      </w:tr>
      <w:tr w:rsidR="000D745A" w:rsidRPr="00576E5A" w14:paraId="10478B81" w14:textId="77777777" w:rsidTr="003C655E">
        <w:tc>
          <w:tcPr>
            <w:tcW w:w="690" w:type="pct"/>
            <w:tcBorders>
              <w:top w:val="single" w:sz="4" w:space="0" w:color="auto"/>
              <w:bottom w:val="single" w:sz="4" w:space="0" w:color="auto"/>
            </w:tcBorders>
          </w:tcPr>
          <w:p w14:paraId="1C717E6C" w14:textId="77777777" w:rsidR="000D745A" w:rsidRPr="002146E2" w:rsidRDefault="000D745A" w:rsidP="003C655E">
            <w:pPr>
              <w:pStyle w:val="NoSpacing"/>
              <w:rPr>
                <w:sz w:val="20"/>
              </w:rPr>
            </w:pPr>
            <w:r w:rsidRPr="002146E2">
              <w:rPr>
                <w:sz w:val="20"/>
              </w:rPr>
              <w:t>Bier127</w:t>
            </w:r>
          </w:p>
          <w:p w14:paraId="490BC6C2" w14:textId="77777777" w:rsidR="000D745A" w:rsidRPr="002146E2" w:rsidRDefault="000D745A" w:rsidP="003C655E">
            <w:pPr>
              <w:pStyle w:val="NoSpacing"/>
              <w:rPr>
                <w:sz w:val="20"/>
              </w:rPr>
            </w:pPr>
            <w:r w:rsidRPr="002146E2">
              <w:rPr>
                <w:sz w:val="20"/>
              </w:rPr>
              <w:t>Opt 118282</w:t>
            </w:r>
          </w:p>
          <w:p w14:paraId="63D4CBED" w14:textId="77777777" w:rsidR="000D745A" w:rsidRPr="002146E2" w:rsidRDefault="000D745A" w:rsidP="003C655E">
            <w:pPr>
              <w:pStyle w:val="NoSpacing"/>
              <w:rPr>
                <w:sz w:val="20"/>
              </w:rPr>
            </w:pPr>
          </w:p>
        </w:tc>
        <w:tc>
          <w:tcPr>
            <w:tcW w:w="594" w:type="pct"/>
            <w:tcBorders>
              <w:top w:val="single" w:sz="4" w:space="0" w:color="auto"/>
              <w:bottom w:val="single" w:sz="4" w:space="0" w:color="auto"/>
            </w:tcBorders>
          </w:tcPr>
          <w:p w14:paraId="75A03FED" w14:textId="77777777" w:rsidR="000D745A" w:rsidRPr="00D06D50" w:rsidRDefault="000D745A" w:rsidP="003C655E">
            <w:pPr>
              <w:pStyle w:val="NoSpacing"/>
              <w:rPr>
                <w:b/>
                <w:sz w:val="20"/>
              </w:rPr>
            </w:pPr>
            <w:r w:rsidRPr="00D06D50">
              <w:rPr>
                <w:b/>
                <w:sz w:val="20"/>
              </w:rPr>
              <w:t>118282</w:t>
            </w:r>
          </w:p>
          <w:p w14:paraId="1FC15877" w14:textId="77777777" w:rsidR="000D745A" w:rsidRPr="0064008B" w:rsidRDefault="000D745A" w:rsidP="003C655E">
            <w:pPr>
              <w:pStyle w:val="NoSpacing"/>
              <w:rPr>
                <w:sz w:val="20"/>
              </w:rPr>
            </w:pPr>
            <w:r>
              <w:rPr>
                <w:sz w:val="20"/>
              </w:rPr>
              <w:t>(</w:t>
            </w:r>
            <w:r w:rsidRPr="0064008B">
              <w:rPr>
                <w:sz w:val="20"/>
              </w:rPr>
              <w:t>118282</w:t>
            </w:r>
            <w:r>
              <w:rPr>
                <w:sz w:val="20"/>
              </w:rPr>
              <w:t>)</w:t>
            </w:r>
          </w:p>
          <w:p w14:paraId="576BA053" w14:textId="77777777" w:rsidR="000D745A" w:rsidRPr="0064008B" w:rsidRDefault="000D745A" w:rsidP="003C655E">
            <w:pPr>
              <w:pStyle w:val="NoSpacing"/>
              <w:rPr>
                <w:sz w:val="20"/>
              </w:rPr>
            </w:pPr>
            <w:r>
              <w:rPr>
                <w:sz w:val="20"/>
              </w:rPr>
              <w:t>[34]</w:t>
            </w:r>
          </w:p>
          <w:p w14:paraId="56F27AD9" w14:textId="77777777" w:rsidR="000D745A" w:rsidRPr="0064008B" w:rsidRDefault="000D745A" w:rsidP="003C655E">
            <w:pPr>
              <w:pStyle w:val="NoSpacing"/>
              <w:rPr>
                <w:sz w:val="20"/>
              </w:rPr>
            </w:pPr>
            <w:r w:rsidRPr="0064008B">
              <w:rPr>
                <w:sz w:val="20"/>
              </w:rPr>
              <w:t>0.78</w:t>
            </w:r>
            <w:r>
              <w:t xml:space="preserve"> </w:t>
            </w:r>
            <w:r w:rsidRPr="00D06D50">
              <w:rPr>
                <w:sz w:val="20"/>
              </w:rPr>
              <w:t>sec</w:t>
            </w:r>
          </w:p>
          <w:p w14:paraId="2F5FC9D9" w14:textId="77777777" w:rsidR="000D745A" w:rsidRPr="0059074B" w:rsidRDefault="000D745A" w:rsidP="003C655E">
            <w:pPr>
              <w:pStyle w:val="NoSpacing"/>
              <w:rPr>
                <w:b/>
                <w:sz w:val="20"/>
              </w:rPr>
            </w:pPr>
            <w:r w:rsidRPr="0059074B">
              <w:rPr>
                <w:b/>
                <w:sz w:val="20"/>
              </w:rPr>
              <w:t>0.00%</w:t>
            </w:r>
          </w:p>
          <w:p w14:paraId="08CF5CB5" w14:textId="77777777" w:rsidR="000D745A" w:rsidRPr="0064008B" w:rsidRDefault="000D745A" w:rsidP="003C655E">
            <w:pPr>
              <w:pStyle w:val="NoSpacing"/>
              <w:rPr>
                <w:sz w:val="20"/>
              </w:rPr>
            </w:pPr>
            <w:r>
              <w:rPr>
                <w:sz w:val="20"/>
              </w:rPr>
              <w:t>{</w:t>
            </w:r>
            <w:r w:rsidRPr="0064008B">
              <w:rPr>
                <w:sz w:val="20"/>
              </w:rPr>
              <w:t>6.3%</w:t>
            </w:r>
            <w:r>
              <w:rPr>
                <w:sz w:val="20"/>
              </w:rPr>
              <w:t>}</w:t>
            </w:r>
          </w:p>
        </w:tc>
        <w:tc>
          <w:tcPr>
            <w:tcW w:w="628" w:type="pct"/>
            <w:tcBorders>
              <w:top w:val="single" w:sz="4" w:space="0" w:color="auto"/>
              <w:bottom w:val="single" w:sz="4" w:space="0" w:color="auto"/>
            </w:tcBorders>
          </w:tcPr>
          <w:p w14:paraId="16243B30" w14:textId="77777777" w:rsidR="000D745A" w:rsidRPr="00D06D50" w:rsidRDefault="000D745A" w:rsidP="003C655E">
            <w:pPr>
              <w:pStyle w:val="NoSpacing"/>
              <w:rPr>
                <w:b/>
                <w:sz w:val="20"/>
              </w:rPr>
            </w:pPr>
            <w:r w:rsidRPr="00D06D50">
              <w:rPr>
                <w:b/>
                <w:sz w:val="20"/>
              </w:rPr>
              <w:t>118282</w:t>
            </w:r>
          </w:p>
          <w:p w14:paraId="06FF5318" w14:textId="77777777" w:rsidR="000D745A" w:rsidRPr="0064008B" w:rsidRDefault="000D745A" w:rsidP="003C655E">
            <w:pPr>
              <w:pStyle w:val="NoSpacing"/>
              <w:rPr>
                <w:sz w:val="20"/>
              </w:rPr>
            </w:pPr>
            <w:r>
              <w:rPr>
                <w:sz w:val="20"/>
              </w:rPr>
              <w:t>(</w:t>
            </w:r>
            <w:r w:rsidRPr="0064008B">
              <w:rPr>
                <w:sz w:val="20"/>
              </w:rPr>
              <w:t>118282</w:t>
            </w:r>
            <w:r>
              <w:rPr>
                <w:sz w:val="20"/>
              </w:rPr>
              <w:t>)</w:t>
            </w:r>
          </w:p>
          <w:p w14:paraId="0C236B1B" w14:textId="77777777" w:rsidR="000D745A" w:rsidRPr="0064008B" w:rsidRDefault="000D745A" w:rsidP="003C655E">
            <w:pPr>
              <w:pStyle w:val="NoSpacing"/>
              <w:rPr>
                <w:sz w:val="20"/>
              </w:rPr>
            </w:pPr>
            <w:r>
              <w:rPr>
                <w:sz w:val="20"/>
              </w:rPr>
              <w:t>[</w:t>
            </w:r>
            <w:r w:rsidRPr="0064008B">
              <w:rPr>
                <w:sz w:val="20"/>
              </w:rPr>
              <w:t>9</w:t>
            </w:r>
            <w:r>
              <w:rPr>
                <w:sz w:val="20"/>
              </w:rPr>
              <w:t>]</w:t>
            </w:r>
          </w:p>
          <w:p w14:paraId="45D0A4CE" w14:textId="77777777" w:rsidR="000D745A" w:rsidRPr="0064008B" w:rsidRDefault="000D745A" w:rsidP="003C655E">
            <w:pPr>
              <w:pStyle w:val="NoSpacing"/>
              <w:rPr>
                <w:sz w:val="20"/>
              </w:rPr>
            </w:pPr>
            <w:r w:rsidRPr="0064008B">
              <w:rPr>
                <w:sz w:val="20"/>
              </w:rPr>
              <w:t>0.28</w:t>
            </w:r>
            <w:r>
              <w:t xml:space="preserve"> </w:t>
            </w:r>
            <w:r w:rsidRPr="00D06D50">
              <w:rPr>
                <w:sz w:val="20"/>
              </w:rPr>
              <w:t>sec</w:t>
            </w:r>
          </w:p>
          <w:p w14:paraId="704F3CF0" w14:textId="77777777" w:rsidR="000D745A" w:rsidRPr="0059074B" w:rsidRDefault="000D745A" w:rsidP="003C655E">
            <w:pPr>
              <w:pStyle w:val="NoSpacing"/>
              <w:rPr>
                <w:b/>
                <w:sz w:val="20"/>
              </w:rPr>
            </w:pPr>
            <w:r w:rsidRPr="0059074B">
              <w:rPr>
                <w:b/>
                <w:sz w:val="20"/>
              </w:rPr>
              <w:t>0.00%</w:t>
            </w:r>
          </w:p>
          <w:p w14:paraId="2AE1B5AE" w14:textId="39073AEA" w:rsidR="000D745A" w:rsidRPr="0064008B" w:rsidRDefault="00180F3A" w:rsidP="003C655E">
            <w:pPr>
              <w:pStyle w:val="NoSpacing"/>
              <w:rPr>
                <w:sz w:val="20"/>
              </w:rPr>
            </w:pPr>
            <w:r>
              <w:rPr>
                <w:sz w:val="20"/>
              </w:rPr>
              <w:t>{</w:t>
            </w:r>
            <w:r w:rsidR="000D745A" w:rsidRPr="0064008B">
              <w:rPr>
                <w:sz w:val="20"/>
              </w:rPr>
              <w:t>6.0%</w:t>
            </w:r>
            <w:r w:rsidR="000D745A">
              <w:rPr>
                <w:sz w:val="20"/>
              </w:rPr>
              <w:t>}</w:t>
            </w:r>
          </w:p>
        </w:tc>
        <w:tc>
          <w:tcPr>
            <w:tcW w:w="628" w:type="pct"/>
            <w:tcBorders>
              <w:top w:val="single" w:sz="4" w:space="0" w:color="auto"/>
              <w:bottom w:val="single" w:sz="4" w:space="0" w:color="auto"/>
            </w:tcBorders>
          </w:tcPr>
          <w:p w14:paraId="30039CAB" w14:textId="77777777" w:rsidR="000D745A" w:rsidRPr="00D06D50" w:rsidRDefault="000D745A" w:rsidP="003C655E">
            <w:pPr>
              <w:pStyle w:val="NoSpacing"/>
              <w:rPr>
                <w:b/>
                <w:sz w:val="20"/>
              </w:rPr>
            </w:pPr>
            <w:r w:rsidRPr="00D06D50">
              <w:rPr>
                <w:b/>
                <w:sz w:val="20"/>
              </w:rPr>
              <w:t>118282</w:t>
            </w:r>
          </w:p>
          <w:p w14:paraId="159E1867" w14:textId="77777777" w:rsidR="000D745A" w:rsidRPr="0064008B" w:rsidRDefault="000D745A" w:rsidP="003C655E">
            <w:pPr>
              <w:pStyle w:val="NoSpacing"/>
              <w:rPr>
                <w:sz w:val="20"/>
              </w:rPr>
            </w:pPr>
            <w:r>
              <w:rPr>
                <w:sz w:val="20"/>
              </w:rPr>
              <w:t>(</w:t>
            </w:r>
            <w:r w:rsidRPr="0064008B">
              <w:rPr>
                <w:sz w:val="20"/>
              </w:rPr>
              <w:t>118282</w:t>
            </w:r>
            <w:r>
              <w:rPr>
                <w:sz w:val="20"/>
              </w:rPr>
              <w:t>)</w:t>
            </w:r>
          </w:p>
          <w:p w14:paraId="6D1AD772" w14:textId="77777777" w:rsidR="000D745A" w:rsidRPr="0064008B" w:rsidRDefault="000D745A" w:rsidP="003C655E">
            <w:pPr>
              <w:pStyle w:val="NoSpacing"/>
              <w:rPr>
                <w:sz w:val="20"/>
              </w:rPr>
            </w:pPr>
            <w:r>
              <w:rPr>
                <w:sz w:val="20"/>
              </w:rPr>
              <w:t>[</w:t>
            </w:r>
            <w:r w:rsidRPr="0064008B">
              <w:rPr>
                <w:sz w:val="20"/>
              </w:rPr>
              <w:t>1</w:t>
            </w:r>
            <w:r>
              <w:rPr>
                <w:sz w:val="20"/>
              </w:rPr>
              <w:t>6]</w:t>
            </w:r>
          </w:p>
          <w:p w14:paraId="39C81AD0" w14:textId="77777777" w:rsidR="000D745A" w:rsidRPr="0064008B" w:rsidRDefault="000D745A" w:rsidP="003C655E">
            <w:pPr>
              <w:pStyle w:val="NoSpacing"/>
              <w:rPr>
                <w:sz w:val="20"/>
              </w:rPr>
            </w:pPr>
            <w:r w:rsidRPr="0064008B">
              <w:rPr>
                <w:sz w:val="20"/>
              </w:rPr>
              <w:t>0.51</w:t>
            </w:r>
            <w:r>
              <w:t xml:space="preserve"> </w:t>
            </w:r>
            <w:r w:rsidRPr="00D06D50">
              <w:rPr>
                <w:sz w:val="20"/>
              </w:rPr>
              <w:t>sec</w:t>
            </w:r>
          </w:p>
          <w:p w14:paraId="4CB974B4" w14:textId="77777777" w:rsidR="000D745A" w:rsidRPr="0059074B" w:rsidRDefault="000D745A" w:rsidP="003C655E">
            <w:pPr>
              <w:pStyle w:val="NoSpacing"/>
              <w:rPr>
                <w:b/>
                <w:sz w:val="20"/>
              </w:rPr>
            </w:pPr>
            <w:r w:rsidRPr="0059074B">
              <w:rPr>
                <w:b/>
                <w:sz w:val="20"/>
              </w:rPr>
              <w:t>0.00%</w:t>
            </w:r>
          </w:p>
          <w:p w14:paraId="01BF00C0" w14:textId="77777777" w:rsidR="000D745A" w:rsidRPr="0064008B" w:rsidRDefault="000D745A" w:rsidP="003C655E">
            <w:pPr>
              <w:pStyle w:val="NoSpacing"/>
              <w:rPr>
                <w:sz w:val="20"/>
              </w:rPr>
            </w:pPr>
            <w:r>
              <w:rPr>
                <w:sz w:val="20"/>
              </w:rPr>
              <w:t>{</w:t>
            </w:r>
            <w:r w:rsidRPr="0064008B">
              <w:rPr>
                <w:sz w:val="20"/>
              </w:rPr>
              <w:t>4.73%</w:t>
            </w:r>
            <w:r>
              <w:rPr>
                <w:sz w:val="20"/>
              </w:rPr>
              <w:t>}</w:t>
            </w:r>
          </w:p>
        </w:tc>
        <w:tc>
          <w:tcPr>
            <w:tcW w:w="628" w:type="pct"/>
            <w:tcBorders>
              <w:top w:val="single" w:sz="4" w:space="0" w:color="auto"/>
              <w:bottom w:val="single" w:sz="4" w:space="0" w:color="auto"/>
            </w:tcBorders>
          </w:tcPr>
          <w:p w14:paraId="178C73AF" w14:textId="77777777" w:rsidR="000D745A" w:rsidRPr="00D06D50" w:rsidRDefault="000D745A" w:rsidP="003C655E">
            <w:pPr>
              <w:pStyle w:val="NoSpacing"/>
              <w:rPr>
                <w:b/>
                <w:sz w:val="20"/>
              </w:rPr>
            </w:pPr>
            <w:r w:rsidRPr="00D06D50">
              <w:rPr>
                <w:b/>
                <w:sz w:val="20"/>
              </w:rPr>
              <w:t>118282</w:t>
            </w:r>
          </w:p>
          <w:p w14:paraId="023EC152" w14:textId="77777777" w:rsidR="000D745A" w:rsidRPr="0064008B" w:rsidRDefault="000D745A" w:rsidP="003C655E">
            <w:pPr>
              <w:pStyle w:val="NoSpacing"/>
              <w:rPr>
                <w:sz w:val="20"/>
              </w:rPr>
            </w:pPr>
            <w:r>
              <w:rPr>
                <w:sz w:val="20"/>
              </w:rPr>
              <w:t>(</w:t>
            </w:r>
            <w:r w:rsidRPr="0064008B">
              <w:rPr>
                <w:sz w:val="20"/>
              </w:rPr>
              <w:t>118282</w:t>
            </w:r>
            <w:r>
              <w:rPr>
                <w:sz w:val="20"/>
              </w:rPr>
              <w:t>)</w:t>
            </w:r>
          </w:p>
          <w:p w14:paraId="3C8B0882" w14:textId="77777777" w:rsidR="000D745A" w:rsidRPr="0064008B" w:rsidRDefault="000D745A" w:rsidP="003C655E">
            <w:pPr>
              <w:pStyle w:val="NoSpacing"/>
              <w:rPr>
                <w:sz w:val="20"/>
              </w:rPr>
            </w:pPr>
            <w:r>
              <w:rPr>
                <w:sz w:val="20"/>
              </w:rPr>
              <w:t>[</w:t>
            </w:r>
            <w:r w:rsidRPr="0064008B">
              <w:rPr>
                <w:sz w:val="20"/>
              </w:rPr>
              <w:t>8</w:t>
            </w:r>
            <w:r>
              <w:rPr>
                <w:sz w:val="20"/>
              </w:rPr>
              <w:t>]</w:t>
            </w:r>
          </w:p>
          <w:p w14:paraId="3CD23307" w14:textId="77777777" w:rsidR="000D745A" w:rsidRPr="0064008B" w:rsidRDefault="000D745A" w:rsidP="003C655E">
            <w:pPr>
              <w:pStyle w:val="NoSpacing"/>
              <w:rPr>
                <w:sz w:val="20"/>
              </w:rPr>
            </w:pPr>
            <w:r w:rsidRPr="0064008B">
              <w:rPr>
                <w:sz w:val="20"/>
              </w:rPr>
              <w:t>0.27</w:t>
            </w:r>
            <w:r>
              <w:t xml:space="preserve"> </w:t>
            </w:r>
            <w:r w:rsidRPr="00D06D50">
              <w:rPr>
                <w:sz w:val="20"/>
              </w:rPr>
              <w:t>sec</w:t>
            </w:r>
          </w:p>
          <w:p w14:paraId="66FC6F2E" w14:textId="77777777" w:rsidR="000D745A" w:rsidRPr="0059074B" w:rsidRDefault="000D745A" w:rsidP="003C655E">
            <w:pPr>
              <w:pStyle w:val="NoSpacing"/>
              <w:rPr>
                <w:b/>
                <w:sz w:val="20"/>
              </w:rPr>
            </w:pPr>
            <w:r w:rsidRPr="0059074B">
              <w:rPr>
                <w:b/>
                <w:sz w:val="20"/>
              </w:rPr>
              <w:t>0.00%</w:t>
            </w:r>
          </w:p>
          <w:p w14:paraId="7D42172B" w14:textId="77777777" w:rsidR="000D745A" w:rsidRPr="0064008B" w:rsidRDefault="000D745A" w:rsidP="003C655E">
            <w:pPr>
              <w:pStyle w:val="NoSpacing"/>
              <w:rPr>
                <w:sz w:val="20"/>
              </w:rPr>
            </w:pPr>
            <w:r>
              <w:rPr>
                <w:sz w:val="20"/>
              </w:rPr>
              <w:t>{</w:t>
            </w:r>
            <w:r w:rsidRPr="0064008B">
              <w:rPr>
                <w:sz w:val="20"/>
              </w:rPr>
              <w:t>2.02%</w:t>
            </w:r>
            <w:r>
              <w:rPr>
                <w:sz w:val="20"/>
              </w:rPr>
              <w:t>}</w:t>
            </w:r>
          </w:p>
        </w:tc>
        <w:tc>
          <w:tcPr>
            <w:tcW w:w="643" w:type="pct"/>
            <w:tcBorders>
              <w:top w:val="single" w:sz="4" w:space="0" w:color="auto"/>
              <w:bottom w:val="single" w:sz="4" w:space="0" w:color="auto"/>
            </w:tcBorders>
          </w:tcPr>
          <w:p w14:paraId="6B7FB631" w14:textId="77777777" w:rsidR="000D745A" w:rsidRPr="00D06D50" w:rsidRDefault="000D745A" w:rsidP="003C655E">
            <w:pPr>
              <w:pStyle w:val="NoSpacing"/>
              <w:rPr>
                <w:b/>
                <w:sz w:val="20"/>
              </w:rPr>
            </w:pPr>
            <w:r w:rsidRPr="00D06D50">
              <w:rPr>
                <w:b/>
                <w:sz w:val="20"/>
              </w:rPr>
              <w:t>118282</w:t>
            </w:r>
          </w:p>
          <w:p w14:paraId="1D7D7375" w14:textId="77777777" w:rsidR="000D745A" w:rsidRPr="0064008B" w:rsidRDefault="000D745A" w:rsidP="003C655E">
            <w:pPr>
              <w:pStyle w:val="NoSpacing"/>
              <w:rPr>
                <w:sz w:val="20"/>
              </w:rPr>
            </w:pPr>
            <w:r>
              <w:rPr>
                <w:sz w:val="20"/>
              </w:rPr>
              <w:t>(</w:t>
            </w:r>
            <w:r w:rsidRPr="0064008B">
              <w:rPr>
                <w:sz w:val="20"/>
              </w:rPr>
              <w:t>118282</w:t>
            </w:r>
            <w:r>
              <w:rPr>
                <w:sz w:val="20"/>
              </w:rPr>
              <w:t>)</w:t>
            </w:r>
          </w:p>
          <w:p w14:paraId="70C31A81" w14:textId="77777777" w:rsidR="000D745A" w:rsidRPr="0064008B" w:rsidRDefault="000D745A" w:rsidP="003C655E">
            <w:pPr>
              <w:pStyle w:val="NoSpacing"/>
              <w:rPr>
                <w:sz w:val="20"/>
              </w:rPr>
            </w:pPr>
            <w:r>
              <w:rPr>
                <w:sz w:val="20"/>
              </w:rPr>
              <w:t>[6]</w:t>
            </w:r>
          </w:p>
          <w:p w14:paraId="07DCC040" w14:textId="77777777" w:rsidR="000D745A" w:rsidRPr="0064008B" w:rsidRDefault="000D745A" w:rsidP="003C655E">
            <w:pPr>
              <w:pStyle w:val="NoSpacing"/>
              <w:rPr>
                <w:sz w:val="20"/>
              </w:rPr>
            </w:pPr>
            <w:r w:rsidRPr="0064008B">
              <w:rPr>
                <w:sz w:val="20"/>
              </w:rPr>
              <w:t>0.21</w:t>
            </w:r>
            <w:r>
              <w:rPr>
                <w:sz w:val="20"/>
              </w:rPr>
              <w:t>sec</w:t>
            </w:r>
          </w:p>
          <w:p w14:paraId="3AC8149E" w14:textId="77777777" w:rsidR="000D745A" w:rsidRPr="0059074B" w:rsidRDefault="000D745A" w:rsidP="003C655E">
            <w:pPr>
              <w:pStyle w:val="NoSpacing"/>
              <w:rPr>
                <w:b/>
                <w:sz w:val="20"/>
              </w:rPr>
            </w:pPr>
            <w:r w:rsidRPr="0059074B">
              <w:rPr>
                <w:b/>
                <w:sz w:val="20"/>
              </w:rPr>
              <w:t>0.00</w:t>
            </w:r>
            <w:r w:rsidRPr="0059074B">
              <w:rPr>
                <w:b/>
              </w:rPr>
              <w:t xml:space="preserve"> </w:t>
            </w:r>
            <w:r w:rsidRPr="0059074B">
              <w:rPr>
                <w:b/>
                <w:sz w:val="20"/>
              </w:rPr>
              <w:t>%</w:t>
            </w:r>
          </w:p>
          <w:p w14:paraId="28CBC22C" w14:textId="77777777" w:rsidR="000D745A" w:rsidRPr="0064008B" w:rsidRDefault="000D745A" w:rsidP="003C655E">
            <w:pPr>
              <w:pStyle w:val="NoSpacing"/>
              <w:rPr>
                <w:sz w:val="20"/>
              </w:rPr>
            </w:pPr>
            <w:r>
              <w:rPr>
                <w:sz w:val="20"/>
              </w:rPr>
              <w:t>{</w:t>
            </w:r>
            <w:r w:rsidRPr="0064008B">
              <w:rPr>
                <w:sz w:val="20"/>
              </w:rPr>
              <w:t>2.15%</w:t>
            </w:r>
            <w:r>
              <w:rPr>
                <w:sz w:val="20"/>
              </w:rPr>
              <w:t>}</w:t>
            </w:r>
          </w:p>
        </w:tc>
        <w:tc>
          <w:tcPr>
            <w:tcW w:w="610" w:type="pct"/>
            <w:tcBorders>
              <w:top w:val="single" w:sz="4" w:space="0" w:color="auto"/>
              <w:bottom w:val="single" w:sz="4" w:space="0" w:color="auto"/>
            </w:tcBorders>
          </w:tcPr>
          <w:p w14:paraId="2BE4E47B" w14:textId="77777777" w:rsidR="000D745A" w:rsidRPr="00D06D50" w:rsidRDefault="000D745A" w:rsidP="003C655E">
            <w:pPr>
              <w:pStyle w:val="NoSpacing"/>
              <w:rPr>
                <w:b/>
                <w:sz w:val="20"/>
              </w:rPr>
            </w:pPr>
            <w:r w:rsidRPr="00D06D50">
              <w:rPr>
                <w:b/>
                <w:sz w:val="20"/>
              </w:rPr>
              <w:t>118282</w:t>
            </w:r>
          </w:p>
          <w:p w14:paraId="071E1C00" w14:textId="77777777" w:rsidR="000D745A" w:rsidRPr="0064008B" w:rsidRDefault="000D745A" w:rsidP="003C655E">
            <w:pPr>
              <w:pStyle w:val="NoSpacing"/>
              <w:rPr>
                <w:sz w:val="20"/>
              </w:rPr>
            </w:pPr>
            <w:r>
              <w:rPr>
                <w:sz w:val="20"/>
              </w:rPr>
              <w:t>(</w:t>
            </w:r>
            <w:r w:rsidRPr="0064008B">
              <w:rPr>
                <w:sz w:val="20"/>
              </w:rPr>
              <w:t>118282</w:t>
            </w:r>
            <w:r>
              <w:rPr>
                <w:sz w:val="20"/>
              </w:rPr>
              <w:t>)</w:t>
            </w:r>
          </w:p>
          <w:p w14:paraId="2924F342" w14:textId="77777777" w:rsidR="000D745A" w:rsidRPr="0064008B" w:rsidRDefault="000D745A" w:rsidP="003C655E">
            <w:pPr>
              <w:pStyle w:val="NoSpacing"/>
              <w:rPr>
                <w:sz w:val="20"/>
              </w:rPr>
            </w:pPr>
            <w:r>
              <w:rPr>
                <w:sz w:val="20"/>
              </w:rPr>
              <w:t>[8]</w:t>
            </w:r>
          </w:p>
          <w:p w14:paraId="0994FADB" w14:textId="77777777" w:rsidR="000D745A" w:rsidRPr="0064008B" w:rsidRDefault="000D745A" w:rsidP="003C655E">
            <w:pPr>
              <w:pStyle w:val="NoSpacing"/>
              <w:rPr>
                <w:sz w:val="20"/>
              </w:rPr>
            </w:pPr>
            <w:r w:rsidRPr="0064008B">
              <w:rPr>
                <w:sz w:val="20"/>
              </w:rPr>
              <w:t>0.09</w:t>
            </w:r>
            <w:r>
              <w:t xml:space="preserve"> </w:t>
            </w:r>
            <w:r w:rsidRPr="00D06D50">
              <w:rPr>
                <w:sz w:val="20"/>
              </w:rPr>
              <w:t>sec</w:t>
            </w:r>
          </w:p>
          <w:p w14:paraId="336848CD" w14:textId="77777777" w:rsidR="000D745A" w:rsidRPr="0059074B" w:rsidRDefault="000D745A" w:rsidP="003C655E">
            <w:pPr>
              <w:pStyle w:val="NoSpacing"/>
              <w:rPr>
                <w:b/>
                <w:sz w:val="20"/>
              </w:rPr>
            </w:pPr>
            <w:r w:rsidRPr="0059074B">
              <w:rPr>
                <w:b/>
                <w:sz w:val="20"/>
              </w:rPr>
              <w:t>0.00%</w:t>
            </w:r>
          </w:p>
          <w:p w14:paraId="42BD9E83" w14:textId="77777777" w:rsidR="000D745A" w:rsidRPr="0064008B" w:rsidRDefault="000D745A" w:rsidP="003C655E">
            <w:pPr>
              <w:pStyle w:val="NoSpacing"/>
              <w:rPr>
                <w:sz w:val="20"/>
              </w:rPr>
            </w:pPr>
            <w:r>
              <w:rPr>
                <w:sz w:val="20"/>
              </w:rPr>
              <w:t>{</w:t>
            </w:r>
            <w:r w:rsidRPr="0064008B">
              <w:rPr>
                <w:sz w:val="20"/>
              </w:rPr>
              <w:t>11.43%</w:t>
            </w:r>
            <w:r>
              <w:rPr>
                <w:sz w:val="20"/>
              </w:rPr>
              <w:t>}</w:t>
            </w:r>
          </w:p>
        </w:tc>
        <w:tc>
          <w:tcPr>
            <w:tcW w:w="578" w:type="pct"/>
            <w:tcBorders>
              <w:top w:val="single" w:sz="4" w:space="0" w:color="auto"/>
              <w:bottom w:val="single" w:sz="4" w:space="0" w:color="auto"/>
            </w:tcBorders>
          </w:tcPr>
          <w:p w14:paraId="7F76F0B6" w14:textId="77777777" w:rsidR="000D745A" w:rsidRPr="00D06D50" w:rsidRDefault="000D745A" w:rsidP="003C655E">
            <w:pPr>
              <w:pStyle w:val="NoSpacing"/>
              <w:rPr>
                <w:b/>
                <w:sz w:val="20"/>
              </w:rPr>
            </w:pPr>
            <w:r w:rsidRPr="00D06D50">
              <w:rPr>
                <w:b/>
                <w:sz w:val="20"/>
              </w:rPr>
              <w:t>118282</w:t>
            </w:r>
          </w:p>
          <w:p w14:paraId="10FD7041" w14:textId="77777777" w:rsidR="000D745A" w:rsidRPr="0064008B" w:rsidRDefault="000D745A" w:rsidP="003C655E">
            <w:pPr>
              <w:pStyle w:val="NoSpacing"/>
              <w:rPr>
                <w:sz w:val="20"/>
              </w:rPr>
            </w:pPr>
            <w:r>
              <w:rPr>
                <w:sz w:val="20"/>
              </w:rPr>
              <w:t>(</w:t>
            </w:r>
            <w:r w:rsidRPr="0064008B">
              <w:rPr>
                <w:sz w:val="20"/>
              </w:rPr>
              <w:t>118282</w:t>
            </w:r>
            <w:r>
              <w:rPr>
                <w:sz w:val="20"/>
              </w:rPr>
              <w:t>)</w:t>
            </w:r>
          </w:p>
          <w:p w14:paraId="65C823EF" w14:textId="587F02AC" w:rsidR="000D745A" w:rsidRPr="0064008B" w:rsidRDefault="000D745A" w:rsidP="003C655E">
            <w:pPr>
              <w:pStyle w:val="NoSpacing"/>
              <w:rPr>
                <w:sz w:val="20"/>
              </w:rPr>
            </w:pPr>
            <w:r>
              <w:rPr>
                <w:sz w:val="20"/>
              </w:rPr>
              <w:t>[</w:t>
            </w:r>
            <w:r w:rsidR="009F569A">
              <w:rPr>
                <w:sz w:val="20"/>
              </w:rPr>
              <w:t>12</w:t>
            </w:r>
            <w:r>
              <w:rPr>
                <w:sz w:val="20"/>
              </w:rPr>
              <w:t>]</w:t>
            </w:r>
          </w:p>
          <w:p w14:paraId="4A177C1D" w14:textId="77777777" w:rsidR="000D745A" w:rsidRPr="0064008B" w:rsidRDefault="000D745A" w:rsidP="003C655E">
            <w:pPr>
              <w:pStyle w:val="NoSpacing"/>
              <w:rPr>
                <w:sz w:val="20"/>
              </w:rPr>
            </w:pPr>
            <w:r w:rsidRPr="0064008B">
              <w:rPr>
                <w:sz w:val="20"/>
              </w:rPr>
              <w:t>0.22</w:t>
            </w:r>
            <w:r>
              <w:t xml:space="preserve"> </w:t>
            </w:r>
            <w:r w:rsidRPr="00D06D50">
              <w:rPr>
                <w:sz w:val="20"/>
              </w:rPr>
              <w:t>sec</w:t>
            </w:r>
          </w:p>
          <w:p w14:paraId="02013AC8" w14:textId="77777777" w:rsidR="000D745A" w:rsidRPr="0059074B" w:rsidRDefault="000D745A" w:rsidP="003C655E">
            <w:pPr>
              <w:pStyle w:val="NoSpacing"/>
              <w:rPr>
                <w:b/>
                <w:sz w:val="20"/>
              </w:rPr>
            </w:pPr>
            <w:r w:rsidRPr="0059074B">
              <w:rPr>
                <w:b/>
                <w:sz w:val="20"/>
              </w:rPr>
              <w:t>0.00%</w:t>
            </w:r>
          </w:p>
          <w:p w14:paraId="0438C0C2" w14:textId="77777777" w:rsidR="000D745A" w:rsidRPr="0064008B" w:rsidRDefault="000D745A" w:rsidP="003C655E">
            <w:pPr>
              <w:pStyle w:val="NoSpacing"/>
              <w:rPr>
                <w:sz w:val="20"/>
              </w:rPr>
            </w:pPr>
            <w:r w:rsidRPr="00807751">
              <w:rPr>
                <w:sz w:val="20"/>
              </w:rPr>
              <w:t>n/a</w:t>
            </w:r>
          </w:p>
        </w:tc>
      </w:tr>
      <w:tr w:rsidR="000D745A" w:rsidRPr="00576E5A" w14:paraId="2C46B9D3" w14:textId="77777777" w:rsidTr="003C655E">
        <w:tc>
          <w:tcPr>
            <w:tcW w:w="690" w:type="pct"/>
            <w:tcBorders>
              <w:top w:val="single" w:sz="4" w:space="0" w:color="auto"/>
              <w:bottom w:val="single" w:sz="4" w:space="0" w:color="auto"/>
            </w:tcBorders>
          </w:tcPr>
          <w:p w14:paraId="23BF80BE" w14:textId="77777777" w:rsidR="000D745A" w:rsidRPr="002146E2" w:rsidRDefault="000D745A" w:rsidP="003C655E">
            <w:pPr>
              <w:pStyle w:val="NoSpacing"/>
              <w:rPr>
                <w:sz w:val="20"/>
              </w:rPr>
            </w:pPr>
            <w:r w:rsidRPr="002146E2">
              <w:rPr>
                <w:sz w:val="20"/>
              </w:rPr>
              <w:t>Ch150</w:t>
            </w:r>
          </w:p>
          <w:p w14:paraId="04BAC3AD" w14:textId="77777777" w:rsidR="000D745A" w:rsidRPr="002146E2" w:rsidRDefault="000D745A" w:rsidP="003C655E">
            <w:pPr>
              <w:pStyle w:val="NoSpacing"/>
              <w:rPr>
                <w:sz w:val="20"/>
              </w:rPr>
            </w:pPr>
            <w:r w:rsidRPr="002146E2">
              <w:rPr>
                <w:sz w:val="20"/>
              </w:rPr>
              <w:t>Opt 6528</w:t>
            </w:r>
          </w:p>
        </w:tc>
        <w:tc>
          <w:tcPr>
            <w:tcW w:w="594" w:type="pct"/>
            <w:tcBorders>
              <w:top w:val="single" w:sz="4" w:space="0" w:color="auto"/>
              <w:bottom w:val="single" w:sz="4" w:space="0" w:color="auto"/>
            </w:tcBorders>
          </w:tcPr>
          <w:p w14:paraId="0BF16C33" w14:textId="77777777" w:rsidR="000D745A" w:rsidRPr="0059074B" w:rsidRDefault="000D745A" w:rsidP="003C655E">
            <w:pPr>
              <w:pStyle w:val="NoSpacing"/>
              <w:rPr>
                <w:b/>
                <w:sz w:val="20"/>
              </w:rPr>
            </w:pPr>
            <w:r w:rsidRPr="0059074B">
              <w:rPr>
                <w:b/>
                <w:sz w:val="20"/>
              </w:rPr>
              <w:t>6528</w:t>
            </w:r>
          </w:p>
          <w:p w14:paraId="47D0A007" w14:textId="77777777" w:rsidR="000D745A" w:rsidRPr="0064008B" w:rsidRDefault="000D745A" w:rsidP="003C655E">
            <w:pPr>
              <w:pStyle w:val="NoSpacing"/>
              <w:rPr>
                <w:sz w:val="20"/>
              </w:rPr>
            </w:pPr>
            <w:r>
              <w:rPr>
                <w:sz w:val="20"/>
              </w:rPr>
              <w:t>(</w:t>
            </w:r>
            <w:r w:rsidRPr="0064008B">
              <w:rPr>
                <w:sz w:val="20"/>
              </w:rPr>
              <w:t>6528</w:t>
            </w:r>
            <w:r>
              <w:rPr>
                <w:sz w:val="20"/>
              </w:rPr>
              <w:t>)</w:t>
            </w:r>
          </w:p>
          <w:p w14:paraId="29981748" w14:textId="77777777" w:rsidR="000D745A" w:rsidRPr="0064008B" w:rsidRDefault="000D745A" w:rsidP="003C655E">
            <w:pPr>
              <w:pStyle w:val="NoSpacing"/>
              <w:rPr>
                <w:sz w:val="20"/>
              </w:rPr>
            </w:pPr>
            <w:r>
              <w:rPr>
                <w:sz w:val="20"/>
              </w:rPr>
              <w:t>[18]</w:t>
            </w:r>
          </w:p>
          <w:p w14:paraId="4AC1E226" w14:textId="77777777" w:rsidR="000D745A" w:rsidRPr="0064008B" w:rsidRDefault="000D745A" w:rsidP="003C655E">
            <w:pPr>
              <w:pStyle w:val="NoSpacing"/>
              <w:rPr>
                <w:sz w:val="20"/>
              </w:rPr>
            </w:pPr>
            <w:r w:rsidRPr="0064008B">
              <w:rPr>
                <w:sz w:val="20"/>
              </w:rPr>
              <w:t>0.99</w:t>
            </w:r>
            <w:r>
              <w:t xml:space="preserve"> </w:t>
            </w:r>
            <w:r w:rsidRPr="0059074B">
              <w:rPr>
                <w:sz w:val="20"/>
              </w:rPr>
              <w:t>sec</w:t>
            </w:r>
          </w:p>
          <w:p w14:paraId="0B0DA01A" w14:textId="77777777" w:rsidR="000D745A" w:rsidRPr="00A22092" w:rsidRDefault="000D745A" w:rsidP="003C655E">
            <w:pPr>
              <w:pStyle w:val="NoSpacing"/>
              <w:rPr>
                <w:b/>
                <w:sz w:val="20"/>
              </w:rPr>
            </w:pPr>
            <w:r w:rsidRPr="00A22092">
              <w:rPr>
                <w:b/>
                <w:sz w:val="20"/>
              </w:rPr>
              <w:t>0.00%</w:t>
            </w:r>
          </w:p>
          <w:p w14:paraId="24C3C62F" w14:textId="77777777" w:rsidR="000D745A" w:rsidRPr="0064008B" w:rsidRDefault="000D745A" w:rsidP="003C655E">
            <w:pPr>
              <w:pStyle w:val="NoSpacing"/>
              <w:rPr>
                <w:sz w:val="20"/>
              </w:rPr>
            </w:pPr>
            <w:r>
              <w:rPr>
                <w:sz w:val="20"/>
              </w:rPr>
              <w:t>{</w:t>
            </w:r>
            <w:r w:rsidRPr="0064008B">
              <w:rPr>
                <w:sz w:val="20"/>
              </w:rPr>
              <w:t>3.66%</w:t>
            </w:r>
            <w:r>
              <w:rPr>
                <w:sz w:val="20"/>
              </w:rPr>
              <w:t>}</w:t>
            </w:r>
          </w:p>
        </w:tc>
        <w:tc>
          <w:tcPr>
            <w:tcW w:w="628" w:type="pct"/>
            <w:tcBorders>
              <w:top w:val="single" w:sz="4" w:space="0" w:color="auto"/>
              <w:bottom w:val="single" w:sz="4" w:space="0" w:color="auto"/>
            </w:tcBorders>
          </w:tcPr>
          <w:p w14:paraId="0596D085" w14:textId="77777777" w:rsidR="000D745A" w:rsidRPr="0059074B" w:rsidRDefault="000D745A" w:rsidP="003C655E">
            <w:pPr>
              <w:pStyle w:val="NoSpacing"/>
              <w:rPr>
                <w:b/>
                <w:sz w:val="20"/>
              </w:rPr>
            </w:pPr>
            <w:r w:rsidRPr="0059074B">
              <w:rPr>
                <w:b/>
                <w:sz w:val="20"/>
              </w:rPr>
              <w:t>6528</w:t>
            </w:r>
          </w:p>
          <w:p w14:paraId="05CA30D2" w14:textId="77777777" w:rsidR="000D745A" w:rsidRPr="0064008B" w:rsidRDefault="000D745A" w:rsidP="003C655E">
            <w:pPr>
              <w:pStyle w:val="NoSpacing"/>
              <w:rPr>
                <w:sz w:val="20"/>
              </w:rPr>
            </w:pPr>
            <w:r>
              <w:rPr>
                <w:sz w:val="20"/>
              </w:rPr>
              <w:t>(</w:t>
            </w:r>
            <w:r w:rsidRPr="0064008B">
              <w:rPr>
                <w:sz w:val="20"/>
              </w:rPr>
              <w:t>6530.10</w:t>
            </w:r>
            <w:r>
              <w:rPr>
                <w:sz w:val="20"/>
              </w:rPr>
              <w:t>)</w:t>
            </w:r>
          </w:p>
          <w:p w14:paraId="38BFAC1A" w14:textId="77777777" w:rsidR="000D745A" w:rsidRPr="0064008B" w:rsidRDefault="000D745A" w:rsidP="003C655E">
            <w:pPr>
              <w:pStyle w:val="NoSpacing"/>
              <w:rPr>
                <w:sz w:val="20"/>
              </w:rPr>
            </w:pPr>
            <w:r>
              <w:rPr>
                <w:sz w:val="20"/>
              </w:rPr>
              <w:t>[6]</w:t>
            </w:r>
          </w:p>
          <w:p w14:paraId="2C3A23AF" w14:textId="77777777" w:rsidR="000D745A" w:rsidRPr="0064008B" w:rsidRDefault="000D745A" w:rsidP="003C655E">
            <w:pPr>
              <w:pStyle w:val="NoSpacing"/>
              <w:rPr>
                <w:sz w:val="20"/>
              </w:rPr>
            </w:pPr>
            <w:r w:rsidRPr="0064008B">
              <w:rPr>
                <w:sz w:val="20"/>
              </w:rPr>
              <w:t>0.37</w:t>
            </w:r>
            <w:r>
              <w:t xml:space="preserve"> </w:t>
            </w:r>
            <w:r w:rsidRPr="0059074B">
              <w:rPr>
                <w:sz w:val="20"/>
              </w:rPr>
              <w:t>sec</w:t>
            </w:r>
          </w:p>
          <w:p w14:paraId="4D77B9EE" w14:textId="77777777" w:rsidR="000D745A" w:rsidRPr="00A22092" w:rsidRDefault="000D745A" w:rsidP="003C655E">
            <w:pPr>
              <w:pStyle w:val="NoSpacing"/>
              <w:rPr>
                <w:b/>
                <w:sz w:val="20"/>
              </w:rPr>
            </w:pPr>
            <w:r w:rsidRPr="00A22092">
              <w:rPr>
                <w:b/>
                <w:sz w:val="20"/>
              </w:rPr>
              <w:t>0.03%</w:t>
            </w:r>
          </w:p>
          <w:p w14:paraId="0524B2A3" w14:textId="77777777" w:rsidR="000D745A" w:rsidRPr="0064008B" w:rsidRDefault="000D745A" w:rsidP="003C655E">
            <w:pPr>
              <w:pStyle w:val="NoSpacing"/>
              <w:rPr>
                <w:sz w:val="20"/>
              </w:rPr>
            </w:pPr>
            <w:r>
              <w:rPr>
                <w:sz w:val="20"/>
              </w:rPr>
              <w:t>{</w:t>
            </w:r>
            <w:r w:rsidRPr="0064008B">
              <w:rPr>
                <w:sz w:val="20"/>
              </w:rPr>
              <w:t>6.2%</w:t>
            </w:r>
            <w:r>
              <w:rPr>
                <w:sz w:val="20"/>
              </w:rPr>
              <w:t>}</w:t>
            </w:r>
          </w:p>
        </w:tc>
        <w:tc>
          <w:tcPr>
            <w:tcW w:w="628" w:type="pct"/>
            <w:tcBorders>
              <w:top w:val="single" w:sz="4" w:space="0" w:color="auto"/>
              <w:bottom w:val="single" w:sz="4" w:space="0" w:color="auto"/>
            </w:tcBorders>
          </w:tcPr>
          <w:p w14:paraId="6BE5BC27" w14:textId="77777777" w:rsidR="000D745A" w:rsidRPr="0059074B" w:rsidRDefault="000D745A" w:rsidP="003C655E">
            <w:pPr>
              <w:pStyle w:val="NoSpacing"/>
              <w:rPr>
                <w:b/>
                <w:sz w:val="20"/>
              </w:rPr>
            </w:pPr>
            <w:r w:rsidRPr="0059074B">
              <w:rPr>
                <w:b/>
                <w:sz w:val="20"/>
              </w:rPr>
              <w:t>6528</w:t>
            </w:r>
          </w:p>
          <w:p w14:paraId="6770130F" w14:textId="77777777" w:rsidR="000D745A" w:rsidRPr="0064008B" w:rsidRDefault="000D745A" w:rsidP="003C655E">
            <w:pPr>
              <w:pStyle w:val="NoSpacing"/>
              <w:rPr>
                <w:sz w:val="20"/>
              </w:rPr>
            </w:pPr>
            <w:r>
              <w:rPr>
                <w:sz w:val="20"/>
              </w:rPr>
              <w:t>(</w:t>
            </w:r>
            <w:r w:rsidRPr="0064008B">
              <w:rPr>
                <w:sz w:val="20"/>
              </w:rPr>
              <w:t>6528</w:t>
            </w:r>
            <w:r>
              <w:rPr>
                <w:sz w:val="20"/>
              </w:rPr>
              <w:t>)</w:t>
            </w:r>
          </w:p>
          <w:p w14:paraId="5198200F" w14:textId="77777777" w:rsidR="000D745A" w:rsidRPr="0064008B" w:rsidRDefault="000D745A" w:rsidP="003C655E">
            <w:pPr>
              <w:pStyle w:val="NoSpacing"/>
              <w:rPr>
                <w:sz w:val="20"/>
              </w:rPr>
            </w:pPr>
            <w:r>
              <w:rPr>
                <w:sz w:val="20"/>
              </w:rPr>
              <w:t>[10]</w:t>
            </w:r>
          </w:p>
          <w:p w14:paraId="5412B1B8" w14:textId="77777777" w:rsidR="000D745A" w:rsidRPr="0064008B" w:rsidRDefault="000D745A" w:rsidP="003C655E">
            <w:pPr>
              <w:pStyle w:val="NoSpacing"/>
              <w:rPr>
                <w:sz w:val="20"/>
              </w:rPr>
            </w:pPr>
            <w:r w:rsidRPr="0064008B">
              <w:rPr>
                <w:sz w:val="20"/>
              </w:rPr>
              <w:t>0.64</w:t>
            </w:r>
            <w:r>
              <w:t xml:space="preserve"> </w:t>
            </w:r>
            <w:r w:rsidRPr="0059074B">
              <w:rPr>
                <w:sz w:val="20"/>
              </w:rPr>
              <w:t>sec</w:t>
            </w:r>
          </w:p>
          <w:p w14:paraId="6C38CA9D" w14:textId="77777777" w:rsidR="000D745A" w:rsidRPr="00A22092" w:rsidRDefault="000D745A" w:rsidP="003C655E">
            <w:pPr>
              <w:pStyle w:val="NoSpacing"/>
              <w:rPr>
                <w:b/>
                <w:sz w:val="20"/>
              </w:rPr>
            </w:pPr>
            <w:r w:rsidRPr="00A22092">
              <w:rPr>
                <w:b/>
                <w:sz w:val="20"/>
              </w:rPr>
              <w:t>0.00%</w:t>
            </w:r>
          </w:p>
          <w:p w14:paraId="59C1E304" w14:textId="77777777" w:rsidR="000D745A" w:rsidRPr="0064008B" w:rsidRDefault="000D745A" w:rsidP="003C655E">
            <w:pPr>
              <w:pStyle w:val="NoSpacing"/>
              <w:rPr>
                <w:sz w:val="20"/>
              </w:rPr>
            </w:pPr>
            <w:r>
              <w:rPr>
                <w:sz w:val="20"/>
              </w:rPr>
              <w:t>{</w:t>
            </w:r>
            <w:r w:rsidRPr="0064008B">
              <w:rPr>
                <w:sz w:val="20"/>
              </w:rPr>
              <w:t>2.6%</w:t>
            </w:r>
            <w:r>
              <w:rPr>
                <w:sz w:val="20"/>
              </w:rPr>
              <w:t>}</w:t>
            </w:r>
          </w:p>
        </w:tc>
        <w:tc>
          <w:tcPr>
            <w:tcW w:w="628" w:type="pct"/>
            <w:tcBorders>
              <w:top w:val="single" w:sz="4" w:space="0" w:color="auto"/>
              <w:bottom w:val="single" w:sz="4" w:space="0" w:color="auto"/>
            </w:tcBorders>
          </w:tcPr>
          <w:p w14:paraId="7E2F0590" w14:textId="77777777" w:rsidR="000D745A" w:rsidRPr="0059074B" w:rsidRDefault="000D745A" w:rsidP="003C655E">
            <w:pPr>
              <w:pStyle w:val="NoSpacing"/>
              <w:rPr>
                <w:b/>
                <w:sz w:val="20"/>
              </w:rPr>
            </w:pPr>
            <w:r w:rsidRPr="0059074B">
              <w:rPr>
                <w:b/>
                <w:sz w:val="20"/>
              </w:rPr>
              <w:t>6528</w:t>
            </w:r>
          </w:p>
          <w:p w14:paraId="6CF561D7" w14:textId="77777777" w:rsidR="000D745A" w:rsidRPr="0064008B" w:rsidRDefault="000D745A" w:rsidP="003C655E">
            <w:pPr>
              <w:pStyle w:val="NoSpacing"/>
              <w:rPr>
                <w:sz w:val="20"/>
              </w:rPr>
            </w:pPr>
            <w:r>
              <w:rPr>
                <w:sz w:val="20"/>
              </w:rPr>
              <w:t>(</w:t>
            </w:r>
            <w:r w:rsidRPr="0064008B">
              <w:rPr>
                <w:sz w:val="20"/>
              </w:rPr>
              <w:t>6528</w:t>
            </w:r>
            <w:r>
              <w:rPr>
                <w:sz w:val="20"/>
              </w:rPr>
              <w:t>)</w:t>
            </w:r>
          </w:p>
          <w:p w14:paraId="1CB770F7" w14:textId="77777777" w:rsidR="000D745A" w:rsidRPr="0064008B" w:rsidRDefault="000D745A" w:rsidP="003C655E">
            <w:pPr>
              <w:pStyle w:val="NoSpacing"/>
              <w:rPr>
                <w:sz w:val="20"/>
              </w:rPr>
            </w:pPr>
            <w:r>
              <w:rPr>
                <w:sz w:val="20"/>
              </w:rPr>
              <w:t>[7]</w:t>
            </w:r>
          </w:p>
          <w:p w14:paraId="447570F2" w14:textId="77777777" w:rsidR="000D745A" w:rsidRPr="0064008B" w:rsidRDefault="000D745A" w:rsidP="003C655E">
            <w:pPr>
              <w:pStyle w:val="NoSpacing"/>
              <w:rPr>
                <w:sz w:val="20"/>
              </w:rPr>
            </w:pPr>
            <w:r w:rsidRPr="0064008B">
              <w:rPr>
                <w:sz w:val="20"/>
              </w:rPr>
              <w:t>0.44</w:t>
            </w:r>
            <w:r>
              <w:t xml:space="preserve"> </w:t>
            </w:r>
            <w:r w:rsidRPr="0059074B">
              <w:rPr>
                <w:sz w:val="20"/>
              </w:rPr>
              <w:t>sec</w:t>
            </w:r>
          </w:p>
          <w:p w14:paraId="687ADD1C" w14:textId="77777777" w:rsidR="000D745A" w:rsidRPr="00A22092" w:rsidRDefault="000D745A" w:rsidP="003C655E">
            <w:pPr>
              <w:pStyle w:val="NoSpacing"/>
              <w:rPr>
                <w:b/>
                <w:sz w:val="20"/>
              </w:rPr>
            </w:pPr>
            <w:r w:rsidRPr="00A22092">
              <w:rPr>
                <w:b/>
                <w:sz w:val="20"/>
              </w:rPr>
              <w:t>0.00%</w:t>
            </w:r>
          </w:p>
          <w:p w14:paraId="4C817C46" w14:textId="77777777" w:rsidR="000D745A" w:rsidRPr="0064008B" w:rsidRDefault="000D745A" w:rsidP="003C655E">
            <w:pPr>
              <w:pStyle w:val="NoSpacing"/>
              <w:rPr>
                <w:sz w:val="20"/>
              </w:rPr>
            </w:pPr>
            <w:r>
              <w:rPr>
                <w:sz w:val="20"/>
              </w:rPr>
              <w:t>{</w:t>
            </w:r>
            <w:r w:rsidRPr="0064008B">
              <w:rPr>
                <w:sz w:val="20"/>
              </w:rPr>
              <w:t>2.1%</w:t>
            </w:r>
            <w:r>
              <w:rPr>
                <w:sz w:val="20"/>
              </w:rPr>
              <w:t>}</w:t>
            </w:r>
          </w:p>
        </w:tc>
        <w:tc>
          <w:tcPr>
            <w:tcW w:w="643" w:type="pct"/>
            <w:tcBorders>
              <w:top w:val="single" w:sz="4" w:space="0" w:color="auto"/>
              <w:bottom w:val="single" w:sz="4" w:space="0" w:color="auto"/>
            </w:tcBorders>
          </w:tcPr>
          <w:p w14:paraId="1E8961FF" w14:textId="77777777" w:rsidR="000D745A" w:rsidRPr="0059074B" w:rsidRDefault="000D745A" w:rsidP="003C655E">
            <w:pPr>
              <w:pStyle w:val="NoSpacing"/>
              <w:rPr>
                <w:b/>
                <w:sz w:val="20"/>
              </w:rPr>
            </w:pPr>
            <w:r w:rsidRPr="0059074B">
              <w:rPr>
                <w:b/>
                <w:sz w:val="20"/>
              </w:rPr>
              <w:t>6528</w:t>
            </w:r>
          </w:p>
          <w:p w14:paraId="178141F1" w14:textId="77777777" w:rsidR="000D745A" w:rsidRPr="0064008B" w:rsidRDefault="000D745A" w:rsidP="003C655E">
            <w:pPr>
              <w:pStyle w:val="NoSpacing"/>
              <w:rPr>
                <w:sz w:val="20"/>
              </w:rPr>
            </w:pPr>
            <w:r>
              <w:rPr>
                <w:sz w:val="20"/>
              </w:rPr>
              <w:t>(</w:t>
            </w:r>
            <w:r w:rsidRPr="0064008B">
              <w:rPr>
                <w:sz w:val="20"/>
              </w:rPr>
              <w:t>6528</w:t>
            </w:r>
            <w:r>
              <w:rPr>
                <w:sz w:val="20"/>
              </w:rPr>
              <w:t>)</w:t>
            </w:r>
          </w:p>
          <w:p w14:paraId="54CB66E8" w14:textId="77777777" w:rsidR="000D745A" w:rsidRPr="0064008B" w:rsidRDefault="000D745A" w:rsidP="003C655E">
            <w:pPr>
              <w:pStyle w:val="NoSpacing"/>
              <w:rPr>
                <w:sz w:val="20"/>
              </w:rPr>
            </w:pPr>
            <w:r>
              <w:rPr>
                <w:sz w:val="20"/>
              </w:rPr>
              <w:t>[18]</w:t>
            </w:r>
          </w:p>
          <w:p w14:paraId="1A37C081" w14:textId="77777777" w:rsidR="000D745A" w:rsidRPr="0064008B" w:rsidRDefault="000D745A" w:rsidP="003C655E">
            <w:pPr>
              <w:pStyle w:val="NoSpacing"/>
              <w:rPr>
                <w:sz w:val="20"/>
              </w:rPr>
            </w:pPr>
            <w:r w:rsidRPr="0064008B">
              <w:rPr>
                <w:sz w:val="20"/>
              </w:rPr>
              <w:t>0.94</w:t>
            </w:r>
            <w:r>
              <w:t xml:space="preserve"> </w:t>
            </w:r>
            <w:r w:rsidRPr="0059074B">
              <w:rPr>
                <w:sz w:val="20"/>
              </w:rPr>
              <w:t>sec</w:t>
            </w:r>
          </w:p>
          <w:p w14:paraId="67E0CFC1" w14:textId="77777777" w:rsidR="000D745A" w:rsidRPr="00A22092" w:rsidRDefault="000D745A" w:rsidP="003C655E">
            <w:pPr>
              <w:pStyle w:val="NoSpacing"/>
              <w:rPr>
                <w:b/>
                <w:sz w:val="20"/>
              </w:rPr>
            </w:pPr>
            <w:r w:rsidRPr="00A22092">
              <w:rPr>
                <w:b/>
                <w:sz w:val="20"/>
              </w:rPr>
              <w:t>0.00%</w:t>
            </w:r>
          </w:p>
          <w:p w14:paraId="368F167A" w14:textId="77777777" w:rsidR="000D745A" w:rsidRPr="0064008B" w:rsidRDefault="000D745A" w:rsidP="003C655E">
            <w:pPr>
              <w:pStyle w:val="NoSpacing"/>
              <w:rPr>
                <w:sz w:val="20"/>
              </w:rPr>
            </w:pPr>
            <w:r>
              <w:rPr>
                <w:sz w:val="20"/>
              </w:rPr>
              <w:t>{</w:t>
            </w:r>
            <w:r w:rsidRPr="0064008B">
              <w:rPr>
                <w:sz w:val="20"/>
              </w:rPr>
              <w:t>1.56%</w:t>
            </w:r>
            <w:r>
              <w:rPr>
                <w:sz w:val="20"/>
              </w:rPr>
              <w:t>}</w:t>
            </w:r>
          </w:p>
        </w:tc>
        <w:tc>
          <w:tcPr>
            <w:tcW w:w="610" w:type="pct"/>
            <w:tcBorders>
              <w:top w:val="single" w:sz="4" w:space="0" w:color="auto"/>
              <w:bottom w:val="single" w:sz="4" w:space="0" w:color="auto"/>
            </w:tcBorders>
          </w:tcPr>
          <w:p w14:paraId="2A5E075C" w14:textId="77777777" w:rsidR="000D745A" w:rsidRPr="0059074B" w:rsidRDefault="000D745A" w:rsidP="003C655E">
            <w:pPr>
              <w:pStyle w:val="NoSpacing"/>
              <w:rPr>
                <w:b/>
                <w:sz w:val="20"/>
              </w:rPr>
            </w:pPr>
            <w:r w:rsidRPr="0059074B">
              <w:rPr>
                <w:b/>
                <w:sz w:val="20"/>
              </w:rPr>
              <w:t>6528</w:t>
            </w:r>
          </w:p>
          <w:p w14:paraId="744D215F" w14:textId="77777777" w:rsidR="000D745A" w:rsidRPr="0064008B" w:rsidRDefault="000D745A" w:rsidP="003C655E">
            <w:pPr>
              <w:pStyle w:val="NoSpacing"/>
              <w:rPr>
                <w:sz w:val="20"/>
              </w:rPr>
            </w:pPr>
            <w:r>
              <w:rPr>
                <w:sz w:val="20"/>
              </w:rPr>
              <w:t>(</w:t>
            </w:r>
            <w:r w:rsidRPr="0064008B">
              <w:rPr>
                <w:sz w:val="20"/>
              </w:rPr>
              <w:t>6528</w:t>
            </w:r>
            <w:r>
              <w:rPr>
                <w:sz w:val="20"/>
              </w:rPr>
              <w:t>)</w:t>
            </w:r>
          </w:p>
          <w:p w14:paraId="4E062841" w14:textId="77777777" w:rsidR="000D745A" w:rsidRPr="0064008B" w:rsidRDefault="000D745A" w:rsidP="003C655E">
            <w:pPr>
              <w:pStyle w:val="NoSpacing"/>
              <w:rPr>
                <w:sz w:val="20"/>
              </w:rPr>
            </w:pPr>
            <w:r>
              <w:rPr>
                <w:sz w:val="20"/>
              </w:rPr>
              <w:t>[9]</w:t>
            </w:r>
          </w:p>
          <w:p w14:paraId="5D433149" w14:textId="77777777" w:rsidR="000D745A" w:rsidRPr="0064008B" w:rsidRDefault="000D745A" w:rsidP="003C655E">
            <w:pPr>
              <w:pStyle w:val="NoSpacing"/>
              <w:rPr>
                <w:sz w:val="20"/>
              </w:rPr>
            </w:pPr>
            <w:r w:rsidRPr="0064008B">
              <w:rPr>
                <w:sz w:val="20"/>
              </w:rPr>
              <w:t>0.12</w:t>
            </w:r>
            <w:r>
              <w:t xml:space="preserve"> </w:t>
            </w:r>
            <w:r w:rsidRPr="0059074B">
              <w:rPr>
                <w:sz w:val="20"/>
              </w:rPr>
              <w:t>sec</w:t>
            </w:r>
          </w:p>
          <w:p w14:paraId="75C69808" w14:textId="77777777" w:rsidR="000D745A" w:rsidRPr="00A22092" w:rsidRDefault="000D745A" w:rsidP="003C655E">
            <w:pPr>
              <w:pStyle w:val="NoSpacing"/>
              <w:rPr>
                <w:b/>
                <w:sz w:val="20"/>
              </w:rPr>
            </w:pPr>
            <w:r w:rsidRPr="00A22092">
              <w:rPr>
                <w:b/>
                <w:sz w:val="20"/>
              </w:rPr>
              <w:t>0.00%</w:t>
            </w:r>
          </w:p>
          <w:p w14:paraId="5EC354EE" w14:textId="6EC0939A" w:rsidR="000D745A" w:rsidRPr="0064008B" w:rsidRDefault="00180F3A" w:rsidP="003C655E">
            <w:pPr>
              <w:pStyle w:val="NoSpacing"/>
              <w:rPr>
                <w:sz w:val="20"/>
              </w:rPr>
            </w:pPr>
            <w:r>
              <w:rPr>
                <w:sz w:val="20"/>
              </w:rPr>
              <w:t>{</w:t>
            </w:r>
            <w:r w:rsidR="000D745A" w:rsidRPr="0064008B">
              <w:rPr>
                <w:sz w:val="20"/>
              </w:rPr>
              <w:t>16.64%</w:t>
            </w:r>
            <w:r w:rsidR="000D745A">
              <w:rPr>
                <w:sz w:val="20"/>
              </w:rPr>
              <w:t>}</w:t>
            </w:r>
          </w:p>
        </w:tc>
        <w:tc>
          <w:tcPr>
            <w:tcW w:w="578" w:type="pct"/>
            <w:tcBorders>
              <w:top w:val="single" w:sz="4" w:space="0" w:color="auto"/>
              <w:bottom w:val="single" w:sz="4" w:space="0" w:color="auto"/>
            </w:tcBorders>
          </w:tcPr>
          <w:p w14:paraId="069E0934" w14:textId="77777777" w:rsidR="000D745A" w:rsidRPr="0059074B" w:rsidRDefault="000D745A" w:rsidP="003C655E">
            <w:pPr>
              <w:pStyle w:val="NoSpacing"/>
              <w:rPr>
                <w:b/>
                <w:sz w:val="20"/>
              </w:rPr>
            </w:pPr>
            <w:r w:rsidRPr="0059074B">
              <w:rPr>
                <w:b/>
                <w:sz w:val="20"/>
              </w:rPr>
              <w:t>6528</w:t>
            </w:r>
          </w:p>
          <w:p w14:paraId="77D3C217" w14:textId="77777777" w:rsidR="000D745A" w:rsidRPr="0064008B" w:rsidRDefault="000D745A" w:rsidP="003C655E">
            <w:pPr>
              <w:pStyle w:val="NoSpacing"/>
              <w:rPr>
                <w:sz w:val="20"/>
              </w:rPr>
            </w:pPr>
            <w:r>
              <w:rPr>
                <w:sz w:val="20"/>
              </w:rPr>
              <w:t>(</w:t>
            </w:r>
            <w:r w:rsidRPr="0064008B">
              <w:rPr>
                <w:sz w:val="20"/>
              </w:rPr>
              <w:t>6528</w:t>
            </w:r>
            <w:r>
              <w:rPr>
                <w:sz w:val="20"/>
              </w:rPr>
              <w:t>)</w:t>
            </w:r>
          </w:p>
          <w:p w14:paraId="11C9E106" w14:textId="667EA5F6" w:rsidR="000D745A" w:rsidRPr="0064008B" w:rsidRDefault="000D745A" w:rsidP="003C655E">
            <w:pPr>
              <w:pStyle w:val="NoSpacing"/>
              <w:rPr>
                <w:sz w:val="20"/>
              </w:rPr>
            </w:pPr>
            <w:r>
              <w:rPr>
                <w:sz w:val="20"/>
              </w:rPr>
              <w:t>[</w:t>
            </w:r>
            <w:r w:rsidR="009F569A">
              <w:rPr>
                <w:sz w:val="20"/>
              </w:rPr>
              <w:t>18</w:t>
            </w:r>
            <w:r>
              <w:rPr>
                <w:sz w:val="20"/>
              </w:rPr>
              <w:t>]</w:t>
            </w:r>
          </w:p>
          <w:p w14:paraId="08CA4F9E" w14:textId="77777777" w:rsidR="000D745A" w:rsidRPr="0064008B" w:rsidRDefault="000D745A" w:rsidP="003C655E">
            <w:pPr>
              <w:pStyle w:val="NoSpacing"/>
              <w:rPr>
                <w:sz w:val="20"/>
              </w:rPr>
            </w:pPr>
            <w:r w:rsidRPr="0064008B">
              <w:rPr>
                <w:sz w:val="20"/>
              </w:rPr>
              <w:t>0.60</w:t>
            </w:r>
          </w:p>
          <w:p w14:paraId="545D08DC" w14:textId="77777777" w:rsidR="000D745A" w:rsidRPr="00A22092" w:rsidRDefault="000D745A" w:rsidP="003C655E">
            <w:pPr>
              <w:pStyle w:val="NoSpacing"/>
              <w:rPr>
                <w:b/>
                <w:sz w:val="20"/>
              </w:rPr>
            </w:pPr>
            <w:r w:rsidRPr="00A22092">
              <w:rPr>
                <w:b/>
                <w:sz w:val="20"/>
              </w:rPr>
              <w:t>0.00%</w:t>
            </w:r>
          </w:p>
          <w:p w14:paraId="1029BD10" w14:textId="77777777" w:rsidR="000D745A" w:rsidRPr="0064008B" w:rsidRDefault="000D745A" w:rsidP="003C655E">
            <w:pPr>
              <w:pStyle w:val="NoSpacing"/>
              <w:rPr>
                <w:sz w:val="20"/>
              </w:rPr>
            </w:pPr>
            <w:r w:rsidRPr="00807751">
              <w:rPr>
                <w:sz w:val="20"/>
              </w:rPr>
              <w:t>n/a</w:t>
            </w:r>
          </w:p>
        </w:tc>
      </w:tr>
      <w:tr w:rsidR="000D745A" w:rsidRPr="00576E5A" w14:paraId="34C82C92" w14:textId="77777777" w:rsidTr="003C655E">
        <w:tc>
          <w:tcPr>
            <w:tcW w:w="690" w:type="pct"/>
            <w:tcBorders>
              <w:top w:val="single" w:sz="4" w:space="0" w:color="auto"/>
              <w:bottom w:val="single" w:sz="4" w:space="0" w:color="auto"/>
            </w:tcBorders>
          </w:tcPr>
          <w:p w14:paraId="3053912B" w14:textId="77777777" w:rsidR="000D745A" w:rsidRPr="002146E2" w:rsidRDefault="000D745A" w:rsidP="003C655E">
            <w:pPr>
              <w:pStyle w:val="NoSpacing"/>
              <w:rPr>
                <w:sz w:val="20"/>
              </w:rPr>
            </w:pPr>
            <w:r w:rsidRPr="002146E2">
              <w:rPr>
                <w:sz w:val="20"/>
              </w:rPr>
              <w:t>D198</w:t>
            </w:r>
          </w:p>
          <w:p w14:paraId="10F4FD55" w14:textId="77777777" w:rsidR="000D745A" w:rsidRPr="002146E2" w:rsidRDefault="000D745A" w:rsidP="003C655E">
            <w:pPr>
              <w:pStyle w:val="NoSpacing"/>
              <w:rPr>
                <w:sz w:val="20"/>
              </w:rPr>
            </w:pPr>
            <w:r w:rsidRPr="002146E2">
              <w:rPr>
                <w:sz w:val="20"/>
              </w:rPr>
              <w:t>Opt 15780</w:t>
            </w:r>
          </w:p>
          <w:p w14:paraId="21A77023" w14:textId="77777777" w:rsidR="000D745A" w:rsidRPr="002146E2" w:rsidRDefault="000D745A" w:rsidP="003C655E">
            <w:pPr>
              <w:pStyle w:val="NoSpacing"/>
              <w:rPr>
                <w:sz w:val="20"/>
              </w:rPr>
            </w:pPr>
          </w:p>
        </w:tc>
        <w:tc>
          <w:tcPr>
            <w:tcW w:w="594" w:type="pct"/>
            <w:tcBorders>
              <w:top w:val="single" w:sz="4" w:space="0" w:color="auto"/>
              <w:bottom w:val="single" w:sz="4" w:space="0" w:color="auto"/>
            </w:tcBorders>
          </w:tcPr>
          <w:p w14:paraId="2F85A26B" w14:textId="77777777" w:rsidR="000D745A" w:rsidRPr="0059074B" w:rsidRDefault="000D745A" w:rsidP="003C655E">
            <w:pPr>
              <w:pStyle w:val="NoSpacing"/>
              <w:rPr>
                <w:b/>
                <w:sz w:val="20"/>
              </w:rPr>
            </w:pPr>
            <w:r w:rsidRPr="0059074B">
              <w:rPr>
                <w:b/>
                <w:sz w:val="20"/>
              </w:rPr>
              <w:t>15780</w:t>
            </w:r>
          </w:p>
          <w:p w14:paraId="34B4A316" w14:textId="77777777" w:rsidR="000D745A" w:rsidRPr="0064008B" w:rsidRDefault="000D745A" w:rsidP="003C655E">
            <w:pPr>
              <w:pStyle w:val="NoSpacing"/>
              <w:rPr>
                <w:sz w:val="20"/>
              </w:rPr>
            </w:pPr>
            <w:r>
              <w:rPr>
                <w:sz w:val="20"/>
              </w:rPr>
              <w:t>(</w:t>
            </w:r>
            <w:r w:rsidRPr="0064008B">
              <w:rPr>
                <w:sz w:val="20"/>
              </w:rPr>
              <w:t>15786.2</w:t>
            </w:r>
            <w:r>
              <w:rPr>
                <w:sz w:val="20"/>
              </w:rPr>
              <w:t>)</w:t>
            </w:r>
          </w:p>
          <w:p w14:paraId="10E15006" w14:textId="77777777" w:rsidR="000D745A" w:rsidRPr="0064008B" w:rsidRDefault="000D745A" w:rsidP="003C655E">
            <w:pPr>
              <w:pStyle w:val="NoSpacing"/>
              <w:rPr>
                <w:sz w:val="20"/>
              </w:rPr>
            </w:pPr>
            <w:r>
              <w:rPr>
                <w:sz w:val="20"/>
              </w:rPr>
              <w:t>[</w:t>
            </w:r>
            <w:r w:rsidRPr="0064008B">
              <w:rPr>
                <w:sz w:val="20"/>
              </w:rPr>
              <w:t>17</w:t>
            </w:r>
            <w:r>
              <w:rPr>
                <w:sz w:val="20"/>
              </w:rPr>
              <w:t>7]</w:t>
            </w:r>
          </w:p>
          <w:p w14:paraId="2EC79F2B" w14:textId="77777777" w:rsidR="000D745A" w:rsidRPr="0064008B" w:rsidRDefault="000D745A" w:rsidP="003C655E">
            <w:pPr>
              <w:pStyle w:val="NoSpacing"/>
              <w:rPr>
                <w:sz w:val="20"/>
              </w:rPr>
            </w:pPr>
            <w:r>
              <w:rPr>
                <w:sz w:val="20"/>
              </w:rPr>
              <w:t>0.11sec</w:t>
            </w:r>
          </w:p>
          <w:p w14:paraId="3B31F5CF" w14:textId="77777777" w:rsidR="000D745A" w:rsidRPr="00A8270C" w:rsidRDefault="000D745A" w:rsidP="003C655E">
            <w:pPr>
              <w:pStyle w:val="NoSpacing"/>
              <w:rPr>
                <w:b/>
                <w:sz w:val="20"/>
              </w:rPr>
            </w:pPr>
            <w:r w:rsidRPr="00A8270C">
              <w:rPr>
                <w:b/>
                <w:sz w:val="20"/>
              </w:rPr>
              <w:t>0.04%</w:t>
            </w:r>
          </w:p>
          <w:p w14:paraId="06AFE117" w14:textId="77777777" w:rsidR="000D745A" w:rsidRPr="0064008B" w:rsidRDefault="000D745A" w:rsidP="003C655E">
            <w:pPr>
              <w:pStyle w:val="NoSpacing"/>
              <w:rPr>
                <w:sz w:val="20"/>
              </w:rPr>
            </w:pPr>
            <w:r>
              <w:rPr>
                <w:sz w:val="20"/>
              </w:rPr>
              <w:t>{</w:t>
            </w:r>
            <w:r w:rsidRPr="0064008B">
              <w:rPr>
                <w:sz w:val="20"/>
              </w:rPr>
              <w:t>10.18%</w:t>
            </w:r>
            <w:r>
              <w:rPr>
                <w:sz w:val="20"/>
              </w:rPr>
              <w:t>}</w:t>
            </w:r>
          </w:p>
        </w:tc>
        <w:tc>
          <w:tcPr>
            <w:tcW w:w="628" w:type="pct"/>
            <w:tcBorders>
              <w:top w:val="single" w:sz="4" w:space="0" w:color="auto"/>
              <w:bottom w:val="single" w:sz="4" w:space="0" w:color="auto"/>
            </w:tcBorders>
          </w:tcPr>
          <w:p w14:paraId="245AEF7F" w14:textId="77777777" w:rsidR="000D745A" w:rsidRPr="0059074B" w:rsidRDefault="000D745A" w:rsidP="003C655E">
            <w:pPr>
              <w:pStyle w:val="NoSpacing"/>
              <w:rPr>
                <w:b/>
                <w:sz w:val="20"/>
              </w:rPr>
            </w:pPr>
            <w:r w:rsidRPr="0059074B">
              <w:rPr>
                <w:b/>
                <w:sz w:val="20"/>
              </w:rPr>
              <w:t>15780</w:t>
            </w:r>
          </w:p>
          <w:p w14:paraId="4FA2A132" w14:textId="77777777" w:rsidR="000D745A" w:rsidRPr="0064008B" w:rsidRDefault="000D745A" w:rsidP="003C655E">
            <w:pPr>
              <w:pStyle w:val="NoSpacing"/>
              <w:rPr>
                <w:sz w:val="20"/>
              </w:rPr>
            </w:pPr>
            <w:r>
              <w:rPr>
                <w:sz w:val="20"/>
              </w:rPr>
              <w:t>(</w:t>
            </w:r>
            <w:r w:rsidRPr="0064008B">
              <w:rPr>
                <w:sz w:val="20"/>
              </w:rPr>
              <w:t>15780.1</w:t>
            </w:r>
            <w:r>
              <w:rPr>
                <w:sz w:val="20"/>
              </w:rPr>
              <w:t>)</w:t>
            </w:r>
          </w:p>
          <w:p w14:paraId="2D0ECEA3" w14:textId="77777777" w:rsidR="000D745A" w:rsidRPr="0064008B" w:rsidRDefault="000D745A" w:rsidP="003C655E">
            <w:pPr>
              <w:pStyle w:val="NoSpacing"/>
              <w:rPr>
                <w:sz w:val="20"/>
              </w:rPr>
            </w:pPr>
            <w:r>
              <w:rPr>
                <w:sz w:val="20"/>
              </w:rPr>
              <w:t>[68]</w:t>
            </w:r>
          </w:p>
          <w:p w14:paraId="2C1A0408" w14:textId="77777777" w:rsidR="000D745A" w:rsidRPr="0064008B" w:rsidRDefault="000D745A" w:rsidP="003C655E">
            <w:pPr>
              <w:pStyle w:val="NoSpacing"/>
              <w:rPr>
                <w:sz w:val="20"/>
              </w:rPr>
            </w:pPr>
            <w:r>
              <w:rPr>
                <w:sz w:val="20"/>
              </w:rPr>
              <w:t>[5]</w:t>
            </w:r>
            <w:r>
              <w:t xml:space="preserve"> </w:t>
            </w:r>
            <w:r w:rsidRPr="00A8270C">
              <w:rPr>
                <w:sz w:val="20"/>
              </w:rPr>
              <w:t>sec</w:t>
            </w:r>
          </w:p>
          <w:p w14:paraId="7D195EF3" w14:textId="77777777" w:rsidR="000D745A" w:rsidRPr="00A8270C" w:rsidRDefault="000D745A" w:rsidP="003C655E">
            <w:pPr>
              <w:pStyle w:val="NoSpacing"/>
              <w:rPr>
                <w:b/>
                <w:sz w:val="20"/>
              </w:rPr>
            </w:pPr>
            <w:r w:rsidRPr="00A8270C">
              <w:rPr>
                <w:b/>
                <w:sz w:val="20"/>
              </w:rPr>
              <w:t>0.01%</w:t>
            </w:r>
          </w:p>
          <w:p w14:paraId="515C8B62" w14:textId="77777777" w:rsidR="000D745A" w:rsidRPr="0064008B" w:rsidRDefault="000D745A" w:rsidP="003C655E">
            <w:pPr>
              <w:pStyle w:val="NoSpacing"/>
              <w:rPr>
                <w:sz w:val="20"/>
              </w:rPr>
            </w:pPr>
            <w:r>
              <w:rPr>
                <w:sz w:val="20"/>
              </w:rPr>
              <w:t>{</w:t>
            </w:r>
            <w:r w:rsidRPr="0064008B">
              <w:rPr>
                <w:sz w:val="20"/>
              </w:rPr>
              <w:t>9.63%</w:t>
            </w:r>
            <w:r>
              <w:rPr>
                <w:sz w:val="20"/>
              </w:rPr>
              <w:t>}</w:t>
            </w:r>
          </w:p>
        </w:tc>
        <w:tc>
          <w:tcPr>
            <w:tcW w:w="628" w:type="pct"/>
            <w:tcBorders>
              <w:top w:val="single" w:sz="4" w:space="0" w:color="auto"/>
              <w:bottom w:val="single" w:sz="4" w:space="0" w:color="auto"/>
            </w:tcBorders>
          </w:tcPr>
          <w:p w14:paraId="665C1939" w14:textId="77777777" w:rsidR="000D745A" w:rsidRPr="0059074B" w:rsidRDefault="000D745A" w:rsidP="003C655E">
            <w:pPr>
              <w:pStyle w:val="NoSpacing"/>
              <w:rPr>
                <w:b/>
                <w:sz w:val="20"/>
              </w:rPr>
            </w:pPr>
            <w:r w:rsidRPr="0059074B">
              <w:rPr>
                <w:b/>
                <w:sz w:val="20"/>
              </w:rPr>
              <w:t>15780</w:t>
            </w:r>
          </w:p>
          <w:p w14:paraId="76408BC0" w14:textId="77777777" w:rsidR="000D745A" w:rsidRPr="0064008B" w:rsidRDefault="000D745A" w:rsidP="003C655E">
            <w:pPr>
              <w:pStyle w:val="NoSpacing"/>
              <w:rPr>
                <w:sz w:val="20"/>
              </w:rPr>
            </w:pPr>
            <w:r>
              <w:rPr>
                <w:sz w:val="20"/>
              </w:rPr>
              <w:t>(</w:t>
            </w:r>
            <w:r w:rsidRPr="0064008B">
              <w:rPr>
                <w:sz w:val="20"/>
              </w:rPr>
              <w:t>15780.4</w:t>
            </w:r>
            <w:r>
              <w:rPr>
                <w:sz w:val="20"/>
              </w:rPr>
              <w:t>)</w:t>
            </w:r>
          </w:p>
          <w:p w14:paraId="253E421B" w14:textId="77777777" w:rsidR="000D745A" w:rsidRPr="0064008B" w:rsidRDefault="000D745A" w:rsidP="003C655E">
            <w:pPr>
              <w:pStyle w:val="NoSpacing"/>
              <w:rPr>
                <w:sz w:val="20"/>
              </w:rPr>
            </w:pPr>
            <w:r>
              <w:rPr>
                <w:sz w:val="20"/>
              </w:rPr>
              <w:t>[101]</w:t>
            </w:r>
          </w:p>
          <w:p w14:paraId="607ADB4D" w14:textId="77777777" w:rsidR="000D745A" w:rsidRPr="0064008B" w:rsidRDefault="000D745A" w:rsidP="003C655E">
            <w:pPr>
              <w:pStyle w:val="NoSpacing"/>
              <w:rPr>
                <w:sz w:val="20"/>
              </w:rPr>
            </w:pPr>
            <w:r>
              <w:rPr>
                <w:sz w:val="20"/>
              </w:rPr>
              <w:t>[6]</w:t>
            </w:r>
            <w:r>
              <w:t xml:space="preserve"> </w:t>
            </w:r>
            <w:r w:rsidRPr="00A8270C">
              <w:rPr>
                <w:sz w:val="20"/>
              </w:rPr>
              <w:t>sec</w:t>
            </w:r>
          </w:p>
          <w:p w14:paraId="643BFC7A" w14:textId="77777777" w:rsidR="000D745A" w:rsidRPr="00A8270C" w:rsidRDefault="000D745A" w:rsidP="003C655E">
            <w:pPr>
              <w:pStyle w:val="NoSpacing"/>
              <w:rPr>
                <w:b/>
                <w:sz w:val="20"/>
              </w:rPr>
            </w:pPr>
            <w:r w:rsidRPr="00A8270C">
              <w:rPr>
                <w:b/>
                <w:sz w:val="20"/>
              </w:rPr>
              <w:t>0.01%</w:t>
            </w:r>
          </w:p>
          <w:p w14:paraId="6C51B68D" w14:textId="77777777" w:rsidR="000D745A" w:rsidRPr="0064008B" w:rsidRDefault="000D745A" w:rsidP="003C655E">
            <w:pPr>
              <w:pStyle w:val="NoSpacing"/>
              <w:rPr>
                <w:sz w:val="20"/>
              </w:rPr>
            </w:pPr>
            <w:r>
              <w:rPr>
                <w:sz w:val="20"/>
              </w:rPr>
              <w:t>{</w:t>
            </w:r>
            <w:r w:rsidRPr="0064008B">
              <w:rPr>
                <w:sz w:val="20"/>
              </w:rPr>
              <w:t>10.18%</w:t>
            </w:r>
            <w:r>
              <w:rPr>
                <w:sz w:val="20"/>
              </w:rPr>
              <w:t>}</w:t>
            </w:r>
          </w:p>
        </w:tc>
        <w:tc>
          <w:tcPr>
            <w:tcW w:w="628" w:type="pct"/>
            <w:tcBorders>
              <w:top w:val="single" w:sz="4" w:space="0" w:color="auto"/>
              <w:bottom w:val="single" w:sz="4" w:space="0" w:color="auto"/>
            </w:tcBorders>
          </w:tcPr>
          <w:p w14:paraId="15D51E16" w14:textId="77777777" w:rsidR="000D745A" w:rsidRPr="0059074B" w:rsidRDefault="000D745A" w:rsidP="003C655E">
            <w:pPr>
              <w:pStyle w:val="NoSpacing"/>
              <w:rPr>
                <w:b/>
                <w:sz w:val="20"/>
              </w:rPr>
            </w:pPr>
            <w:r w:rsidRPr="0059074B">
              <w:rPr>
                <w:b/>
                <w:sz w:val="20"/>
              </w:rPr>
              <w:t>15780</w:t>
            </w:r>
          </w:p>
          <w:p w14:paraId="2BEFE3D2" w14:textId="77777777" w:rsidR="000D745A" w:rsidRPr="0064008B" w:rsidRDefault="000D745A" w:rsidP="003C655E">
            <w:pPr>
              <w:pStyle w:val="NoSpacing"/>
              <w:rPr>
                <w:sz w:val="20"/>
              </w:rPr>
            </w:pPr>
            <w:r>
              <w:rPr>
                <w:sz w:val="20"/>
              </w:rPr>
              <w:t>(</w:t>
            </w:r>
            <w:r w:rsidRPr="0064008B">
              <w:rPr>
                <w:sz w:val="20"/>
              </w:rPr>
              <w:t>15780.2</w:t>
            </w:r>
            <w:r>
              <w:rPr>
                <w:sz w:val="20"/>
              </w:rPr>
              <w:t>)</w:t>
            </w:r>
          </w:p>
          <w:p w14:paraId="2D03C11D" w14:textId="77777777" w:rsidR="000D745A" w:rsidRPr="0064008B" w:rsidRDefault="000D745A" w:rsidP="003C655E">
            <w:pPr>
              <w:pStyle w:val="NoSpacing"/>
              <w:rPr>
                <w:sz w:val="20"/>
              </w:rPr>
            </w:pPr>
            <w:r>
              <w:rPr>
                <w:sz w:val="20"/>
              </w:rPr>
              <w:t>[94]</w:t>
            </w:r>
          </w:p>
          <w:p w14:paraId="04143681" w14:textId="77777777" w:rsidR="000D745A" w:rsidRPr="0064008B" w:rsidRDefault="000D745A" w:rsidP="003C655E">
            <w:pPr>
              <w:pStyle w:val="NoSpacing"/>
              <w:rPr>
                <w:sz w:val="20"/>
              </w:rPr>
            </w:pPr>
            <w:r>
              <w:rPr>
                <w:sz w:val="20"/>
              </w:rPr>
              <w:t>[6]</w:t>
            </w:r>
            <w:r>
              <w:t xml:space="preserve"> </w:t>
            </w:r>
            <w:r w:rsidRPr="00A8270C">
              <w:rPr>
                <w:sz w:val="20"/>
              </w:rPr>
              <w:t>sec</w:t>
            </w:r>
          </w:p>
          <w:p w14:paraId="167B927C" w14:textId="77777777" w:rsidR="000D745A" w:rsidRPr="00A8270C" w:rsidRDefault="000D745A" w:rsidP="003C655E">
            <w:pPr>
              <w:pStyle w:val="NoSpacing"/>
              <w:rPr>
                <w:b/>
                <w:sz w:val="20"/>
              </w:rPr>
            </w:pPr>
            <w:r w:rsidRPr="00A8270C">
              <w:rPr>
                <w:b/>
                <w:sz w:val="20"/>
              </w:rPr>
              <w:t>0.0%</w:t>
            </w:r>
          </w:p>
          <w:p w14:paraId="1DAF6B8D" w14:textId="77777777" w:rsidR="000D745A" w:rsidRPr="0064008B" w:rsidRDefault="000D745A" w:rsidP="003C655E">
            <w:pPr>
              <w:pStyle w:val="NoSpacing"/>
              <w:rPr>
                <w:sz w:val="20"/>
              </w:rPr>
            </w:pPr>
            <w:r>
              <w:rPr>
                <w:sz w:val="20"/>
              </w:rPr>
              <w:t>{</w:t>
            </w:r>
            <w:r w:rsidRPr="0064008B">
              <w:rPr>
                <w:sz w:val="20"/>
              </w:rPr>
              <w:t>5.5%</w:t>
            </w:r>
            <w:r>
              <w:rPr>
                <w:sz w:val="20"/>
              </w:rPr>
              <w:t>}</w:t>
            </w:r>
          </w:p>
        </w:tc>
        <w:tc>
          <w:tcPr>
            <w:tcW w:w="643" w:type="pct"/>
            <w:tcBorders>
              <w:top w:val="single" w:sz="4" w:space="0" w:color="auto"/>
              <w:bottom w:val="single" w:sz="4" w:space="0" w:color="auto"/>
            </w:tcBorders>
          </w:tcPr>
          <w:p w14:paraId="6DBDC527" w14:textId="77777777" w:rsidR="000D745A" w:rsidRPr="0059074B" w:rsidRDefault="000D745A" w:rsidP="003C655E">
            <w:pPr>
              <w:pStyle w:val="NoSpacing"/>
              <w:rPr>
                <w:b/>
                <w:sz w:val="20"/>
              </w:rPr>
            </w:pPr>
            <w:r w:rsidRPr="0059074B">
              <w:rPr>
                <w:b/>
                <w:sz w:val="20"/>
              </w:rPr>
              <w:t>15780</w:t>
            </w:r>
          </w:p>
          <w:p w14:paraId="24416D91" w14:textId="77777777" w:rsidR="000D745A" w:rsidRPr="0064008B" w:rsidRDefault="000D745A" w:rsidP="003C655E">
            <w:pPr>
              <w:pStyle w:val="NoSpacing"/>
              <w:rPr>
                <w:sz w:val="20"/>
              </w:rPr>
            </w:pPr>
            <w:r>
              <w:rPr>
                <w:sz w:val="20"/>
              </w:rPr>
              <w:t>(</w:t>
            </w:r>
            <w:r w:rsidRPr="0064008B">
              <w:rPr>
                <w:sz w:val="20"/>
              </w:rPr>
              <w:t>15780.8</w:t>
            </w:r>
            <w:r>
              <w:rPr>
                <w:sz w:val="20"/>
              </w:rPr>
              <w:t>)</w:t>
            </w:r>
          </w:p>
          <w:p w14:paraId="7D152C03" w14:textId="77777777" w:rsidR="000D745A" w:rsidRPr="0064008B" w:rsidRDefault="000D745A" w:rsidP="003C655E">
            <w:pPr>
              <w:pStyle w:val="NoSpacing"/>
              <w:rPr>
                <w:sz w:val="20"/>
              </w:rPr>
            </w:pPr>
            <w:r>
              <w:rPr>
                <w:sz w:val="20"/>
              </w:rPr>
              <w:t>[76]</w:t>
            </w:r>
          </w:p>
          <w:p w14:paraId="30467536" w14:textId="77777777" w:rsidR="000D745A" w:rsidRPr="0064008B" w:rsidRDefault="000D745A" w:rsidP="003C655E">
            <w:pPr>
              <w:pStyle w:val="NoSpacing"/>
              <w:rPr>
                <w:sz w:val="20"/>
              </w:rPr>
            </w:pPr>
            <w:r>
              <w:rPr>
                <w:sz w:val="20"/>
              </w:rPr>
              <w:t>[7]</w:t>
            </w:r>
            <w:r>
              <w:t xml:space="preserve"> </w:t>
            </w:r>
            <w:r w:rsidRPr="00A8270C">
              <w:rPr>
                <w:sz w:val="20"/>
              </w:rPr>
              <w:t>sec</w:t>
            </w:r>
          </w:p>
          <w:p w14:paraId="1A0B77B4" w14:textId="77777777" w:rsidR="000D745A" w:rsidRPr="00A8270C" w:rsidRDefault="000D745A" w:rsidP="003C655E">
            <w:pPr>
              <w:pStyle w:val="NoSpacing"/>
              <w:rPr>
                <w:b/>
                <w:sz w:val="20"/>
              </w:rPr>
            </w:pPr>
            <w:r w:rsidRPr="00A8270C">
              <w:rPr>
                <w:b/>
                <w:sz w:val="20"/>
              </w:rPr>
              <w:t>0.01%</w:t>
            </w:r>
          </w:p>
          <w:p w14:paraId="44FBFB1F" w14:textId="77777777" w:rsidR="000D745A" w:rsidRPr="0064008B" w:rsidRDefault="000D745A" w:rsidP="003C655E">
            <w:pPr>
              <w:pStyle w:val="NoSpacing"/>
              <w:rPr>
                <w:sz w:val="20"/>
              </w:rPr>
            </w:pPr>
            <w:r>
              <w:rPr>
                <w:sz w:val="20"/>
              </w:rPr>
              <w:t>{</w:t>
            </w:r>
            <w:r w:rsidRPr="0064008B">
              <w:rPr>
                <w:sz w:val="20"/>
              </w:rPr>
              <w:t>4.95%</w:t>
            </w:r>
            <w:r>
              <w:rPr>
                <w:sz w:val="20"/>
              </w:rPr>
              <w:t>}</w:t>
            </w:r>
          </w:p>
        </w:tc>
        <w:tc>
          <w:tcPr>
            <w:tcW w:w="610" w:type="pct"/>
            <w:tcBorders>
              <w:top w:val="single" w:sz="4" w:space="0" w:color="auto"/>
              <w:bottom w:val="single" w:sz="4" w:space="0" w:color="auto"/>
            </w:tcBorders>
          </w:tcPr>
          <w:p w14:paraId="11DDC016" w14:textId="77777777" w:rsidR="000D745A" w:rsidRPr="0059074B" w:rsidRDefault="000D745A" w:rsidP="003C655E">
            <w:pPr>
              <w:pStyle w:val="NoSpacing"/>
              <w:rPr>
                <w:b/>
                <w:sz w:val="20"/>
              </w:rPr>
            </w:pPr>
            <w:r w:rsidRPr="0059074B">
              <w:rPr>
                <w:b/>
                <w:sz w:val="20"/>
              </w:rPr>
              <w:t>15780</w:t>
            </w:r>
          </w:p>
          <w:p w14:paraId="031ECE15" w14:textId="77777777" w:rsidR="000D745A" w:rsidRPr="008D397C" w:rsidRDefault="000D745A" w:rsidP="003C655E">
            <w:pPr>
              <w:pStyle w:val="NoSpacing"/>
              <w:rPr>
                <w:b/>
                <w:sz w:val="20"/>
              </w:rPr>
            </w:pPr>
            <w:r w:rsidRPr="008D397C">
              <w:rPr>
                <w:b/>
                <w:sz w:val="20"/>
              </w:rPr>
              <w:t>(15780)</w:t>
            </w:r>
          </w:p>
          <w:p w14:paraId="4FD4B70C" w14:textId="77777777" w:rsidR="000D745A" w:rsidRPr="0064008B" w:rsidRDefault="000D745A" w:rsidP="003C655E">
            <w:pPr>
              <w:pStyle w:val="NoSpacing"/>
              <w:rPr>
                <w:sz w:val="20"/>
              </w:rPr>
            </w:pPr>
            <w:r>
              <w:rPr>
                <w:sz w:val="20"/>
              </w:rPr>
              <w:t>[73]</w:t>
            </w:r>
          </w:p>
          <w:p w14:paraId="2E7F22C7" w14:textId="77777777" w:rsidR="000D745A" w:rsidRPr="0064008B" w:rsidRDefault="000D745A" w:rsidP="003C655E">
            <w:pPr>
              <w:pStyle w:val="NoSpacing"/>
              <w:rPr>
                <w:sz w:val="20"/>
              </w:rPr>
            </w:pPr>
            <w:r>
              <w:rPr>
                <w:sz w:val="20"/>
              </w:rPr>
              <w:t>[1]</w:t>
            </w:r>
            <w:r>
              <w:t xml:space="preserve"> </w:t>
            </w:r>
            <w:r w:rsidRPr="00A8270C">
              <w:rPr>
                <w:sz w:val="20"/>
              </w:rPr>
              <w:t>sec</w:t>
            </w:r>
          </w:p>
          <w:p w14:paraId="5E65E77C" w14:textId="77777777" w:rsidR="000D745A" w:rsidRPr="00A8270C" w:rsidRDefault="000D745A" w:rsidP="003C655E">
            <w:pPr>
              <w:pStyle w:val="NoSpacing"/>
              <w:rPr>
                <w:b/>
                <w:sz w:val="20"/>
              </w:rPr>
            </w:pPr>
            <w:r w:rsidRPr="00A8270C">
              <w:rPr>
                <w:b/>
                <w:sz w:val="20"/>
              </w:rPr>
              <w:t>0.00%</w:t>
            </w:r>
          </w:p>
          <w:p w14:paraId="066E6CEC" w14:textId="77777777" w:rsidR="000D745A" w:rsidRPr="0064008B" w:rsidRDefault="000D745A" w:rsidP="003C655E">
            <w:pPr>
              <w:pStyle w:val="NoSpacing"/>
              <w:rPr>
                <w:sz w:val="20"/>
              </w:rPr>
            </w:pPr>
            <w:r>
              <w:rPr>
                <w:sz w:val="20"/>
              </w:rPr>
              <w:t>{</w:t>
            </w:r>
            <w:r w:rsidRPr="0064008B">
              <w:rPr>
                <w:sz w:val="20"/>
              </w:rPr>
              <w:t>16.50%</w:t>
            </w:r>
            <w:r>
              <w:rPr>
                <w:sz w:val="20"/>
              </w:rPr>
              <w:t>}</w:t>
            </w:r>
          </w:p>
        </w:tc>
        <w:tc>
          <w:tcPr>
            <w:tcW w:w="578" w:type="pct"/>
            <w:tcBorders>
              <w:top w:val="single" w:sz="4" w:space="0" w:color="auto"/>
              <w:bottom w:val="single" w:sz="4" w:space="0" w:color="auto"/>
            </w:tcBorders>
          </w:tcPr>
          <w:p w14:paraId="55554A49" w14:textId="77777777" w:rsidR="000D745A" w:rsidRPr="0059074B" w:rsidRDefault="000D745A" w:rsidP="003C655E">
            <w:pPr>
              <w:pStyle w:val="NoSpacing"/>
              <w:rPr>
                <w:b/>
                <w:sz w:val="20"/>
              </w:rPr>
            </w:pPr>
            <w:r w:rsidRPr="0059074B">
              <w:rPr>
                <w:b/>
                <w:sz w:val="20"/>
              </w:rPr>
              <w:t>15780</w:t>
            </w:r>
          </w:p>
          <w:p w14:paraId="440FC755" w14:textId="77777777" w:rsidR="000D745A" w:rsidRPr="0064008B" w:rsidRDefault="000D745A" w:rsidP="003C655E">
            <w:pPr>
              <w:pStyle w:val="NoSpacing"/>
              <w:rPr>
                <w:sz w:val="20"/>
              </w:rPr>
            </w:pPr>
            <w:r>
              <w:rPr>
                <w:sz w:val="20"/>
              </w:rPr>
              <w:t>(</w:t>
            </w:r>
            <w:r w:rsidRPr="0064008B">
              <w:rPr>
                <w:sz w:val="20"/>
              </w:rPr>
              <w:t>15780</w:t>
            </w:r>
            <w:r>
              <w:rPr>
                <w:sz w:val="20"/>
              </w:rPr>
              <w:t>)</w:t>
            </w:r>
          </w:p>
          <w:p w14:paraId="2C5EE88A" w14:textId="22C894E5" w:rsidR="000D745A" w:rsidRPr="0064008B" w:rsidRDefault="000D745A" w:rsidP="003C655E">
            <w:pPr>
              <w:pStyle w:val="NoSpacing"/>
              <w:rPr>
                <w:sz w:val="20"/>
              </w:rPr>
            </w:pPr>
            <w:r>
              <w:rPr>
                <w:sz w:val="20"/>
              </w:rPr>
              <w:t>[</w:t>
            </w:r>
            <w:r w:rsidR="009F569A">
              <w:rPr>
                <w:sz w:val="20"/>
              </w:rPr>
              <w:t>105</w:t>
            </w:r>
            <w:r>
              <w:rPr>
                <w:sz w:val="20"/>
              </w:rPr>
              <w:t>]</w:t>
            </w:r>
          </w:p>
          <w:p w14:paraId="500BB5BF" w14:textId="77777777" w:rsidR="000D745A" w:rsidRPr="0064008B" w:rsidRDefault="000D745A" w:rsidP="003C655E">
            <w:pPr>
              <w:pStyle w:val="NoSpacing"/>
              <w:rPr>
                <w:sz w:val="20"/>
              </w:rPr>
            </w:pPr>
            <w:r>
              <w:rPr>
                <w:sz w:val="20"/>
              </w:rPr>
              <w:t>[8]</w:t>
            </w:r>
            <w:r>
              <w:t xml:space="preserve"> </w:t>
            </w:r>
            <w:r w:rsidRPr="00A8270C">
              <w:rPr>
                <w:sz w:val="20"/>
              </w:rPr>
              <w:t>sec</w:t>
            </w:r>
          </w:p>
          <w:p w14:paraId="6C484264" w14:textId="77777777" w:rsidR="000D745A" w:rsidRPr="00A8270C" w:rsidRDefault="000D745A" w:rsidP="003C655E">
            <w:pPr>
              <w:pStyle w:val="NoSpacing"/>
              <w:rPr>
                <w:b/>
                <w:sz w:val="20"/>
              </w:rPr>
            </w:pPr>
            <w:r w:rsidRPr="00A8270C">
              <w:rPr>
                <w:b/>
                <w:sz w:val="20"/>
              </w:rPr>
              <w:t>0.00%</w:t>
            </w:r>
          </w:p>
          <w:p w14:paraId="2B27E6A6" w14:textId="77777777" w:rsidR="000D745A" w:rsidRPr="0064008B" w:rsidRDefault="000D745A" w:rsidP="003C655E">
            <w:pPr>
              <w:pStyle w:val="NoSpacing"/>
              <w:rPr>
                <w:sz w:val="20"/>
              </w:rPr>
            </w:pPr>
            <w:r w:rsidRPr="00807751">
              <w:rPr>
                <w:sz w:val="20"/>
              </w:rPr>
              <w:t>n/a</w:t>
            </w:r>
          </w:p>
        </w:tc>
      </w:tr>
      <w:tr w:rsidR="000D745A" w:rsidRPr="00576E5A" w14:paraId="2E0CB642" w14:textId="77777777" w:rsidTr="003C655E">
        <w:tc>
          <w:tcPr>
            <w:tcW w:w="690" w:type="pct"/>
            <w:tcBorders>
              <w:top w:val="single" w:sz="4" w:space="0" w:color="auto"/>
              <w:bottom w:val="single" w:sz="4" w:space="0" w:color="auto"/>
            </w:tcBorders>
          </w:tcPr>
          <w:p w14:paraId="7E62B4B4" w14:textId="77777777" w:rsidR="000D745A" w:rsidRPr="002146E2" w:rsidRDefault="000D745A" w:rsidP="003C655E">
            <w:pPr>
              <w:pStyle w:val="NoSpacing"/>
              <w:rPr>
                <w:sz w:val="20"/>
              </w:rPr>
            </w:pPr>
            <w:r w:rsidRPr="002146E2">
              <w:rPr>
                <w:sz w:val="20"/>
              </w:rPr>
              <w:t>Tsp225</w:t>
            </w:r>
          </w:p>
          <w:p w14:paraId="2BBB4B2A" w14:textId="77777777" w:rsidR="000D745A" w:rsidRPr="002146E2" w:rsidRDefault="000D745A" w:rsidP="003C655E">
            <w:pPr>
              <w:pStyle w:val="NoSpacing"/>
              <w:rPr>
                <w:sz w:val="20"/>
              </w:rPr>
            </w:pPr>
            <w:r w:rsidRPr="002146E2">
              <w:rPr>
                <w:sz w:val="20"/>
              </w:rPr>
              <w:lastRenderedPageBreak/>
              <w:t>Opt 3916</w:t>
            </w:r>
          </w:p>
          <w:p w14:paraId="4B3F41C8" w14:textId="77777777" w:rsidR="000D745A" w:rsidRPr="002146E2" w:rsidRDefault="000D745A" w:rsidP="003C655E">
            <w:pPr>
              <w:pStyle w:val="NoSpacing"/>
              <w:rPr>
                <w:sz w:val="20"/>
              </w:rPr>
            </w:pPr>
          </w:p>
        </w:tc>
        <w:tc>
          <w:tcPr>
            <w:tcW w:w="594" w:type="pct"/>
            <w:tcBorders>
              <w:top w:val="single" w:sz="4" w:space="0" w:color="auto"/>
              <w:bottom w:val="single" w:sz="4" w:space="0" w:color="auto"/>
            </w:tcBorders>
          </w:tcPr>
          <w:p w14:paraId="54CB5FFC" w14:textId="77777777" w:rsidR="000D745A" w:rsidRPr="00A22092" w:rsidRDefault="000D745A" w:rsidP="003C655E">
            <w:pPr>
              <w:pStyle w:val="NoSpacing"/>
              <w:rPr>
                <w:b/>
                <w:sz w:val="20"/>
              </w:rPr>
            </w:pPr>
            <w:r w:rsidRPr="00A22092">
              <w:rPr>
                <w:b/>
                <w:sz w:val="20"/>
              </w:rPr>
              <w:lastRenderedPageBreak/>
              <w:t>3916</w:t>
            </w:r>
          </w:p>
          <w:p w14:paraId="192E2795" w14:textId="77777777" w:rsidR="000D745A" w:rsidRPr="0064008B" w:rsidRDefault="000D745A" w:rsidP="003C655E">
            <w:pPr>
              <w:pStyle w:val="NoSpacing"/>
              <w:rPr>
                <w:sz w:val="20"/>
              </w:rPr>
            </w:pPr>
            <w:r>
              <w:rPr>
                <w:sz w:val="20"/>
              </w:rPr>
              <w:lastRenderedPageBreak/>
              <w:t>(</w:t>
            </w:r>
            <w:r w:rsidRPr="0064008B">
              <w:rPr>
                <w:sz w:val="20"/>
              </w:rPr>
              <w:t>3919</w:t>
            </w:r>
            <w:r>
              <w:rPr>
                <w:sz w:val="20"/>
              </w:rPr>
              <w:t>)</w:t>
            </w:r>
          </w:p>
          <w:p w14:paraId="1AB13B39" w14:textId="77777777" w:rsidR="000D745A" w:rsidRPr="0064008B" w:rsidRDefault="000D745A" w:rsidP="003C655E">
            <w:pPr>
              <w:pStyle w:val="NoSpacing"/>
              <w:rPr>
                <w:sz w:val="20"/>
              </w:rPr>
            </w:pPr>
            <w:r>
              <w:rPr>
                <w:sz w:val="20"/>
              </w:rPr>
              <w:t>[</w:t>
            </w:r>
            <w:r w:rsidRPr="0064008B">
              <w:rPr>
                <w:sz w:val="20"/>
              </w:rPr>
              <w:t>151</w:t>
            </w:r>
            <w:r>
              <w:rPr>
                <w:sz w:val="20"/>
              </w:rPr>
              <w:t>]</w:t>
            </w:r>
          </w:p>
          <w:p w14:paraId="1C39C71C" w14:textId="77777777" w:rsidR="000D745A" w:rsidRPr="0064008B" w:rsidRDefault="000D745A" w:rsidP="003C655E">
            <w:pPr>
              <w:pStyle w:val="NoSpacing"/>
              <w:rPr>
                <w:sz w:val="20"/>
              </w:rPr>
            </w:pPr>
            <w:r w:rsidRPr="0064008B">
              <w:rPr>
                <w:sz w:val="20"/>
              </w:rPr>
              <w:t>5.75</w:t>
            </w:r>
            <w:r>
              <w:t xml:space="preserve"> </w:t>
            </w:r>
            <w:r w:rsidRPr="00F9087D">
              <w:rPr>
                <w:sz w:val="20"/>
              </w:rPr>
              <w:t>sec</w:t>
            </w:r>
          </w:p>
          <w:p w14:paraId="6F9848FF" w14:textId="77777777" w:rsidR="000D745A" w:rsidRPr="0082714B" w:rsidRDefault="000D745A" w:rsidP="003C655E">
            <w:pPr>
              <w:pStyle w:val="NoSpacing"/>
              <w:rPr>
                <w:b/>
                <w:sz w:val="20"/>
              </w:rPr>
            </w:pPr>
            <w:r w:rsidRPr="0082714B">
              <w:rPr>
                <w:b/>
                <w:sz w:val="20"/>
              </w:rPr>
              <w:t>0.08%</w:t>
            </w:r>
          </w:p>
          <w:p w14:paraId="403557F2" w14:textId="77777777" w:rsidR="000D745A" w:rsidRPr="0064008B" w:rsidRDefault="000D745A" w:rsidP="003C655E">
            <w:pPr>
              <w:pStyle w:val="NoSpacing"/>
              <w:rPr>
                <w:sz w:val="20"/>
              </w:rPr>
            </w:pPr>
            <w:r>
              <w:rPr>
                <w:sz w:val="20"/>
              </w:rPr>
              <w:t>{</w:t>
            </w:r>
            <w:r w:rsidRPr="0064008B">
              <w:rPr>
                <w:sz w:val="20"/>
              </w:rPr>
              <w:t>11.45%</w:t>
            </w:r>
            <w:r>
              <w:rPr>
                <w:sz w:val="20"/>
              </w:rPr>
              <w:t>}</w:t>
            </w:r>
          </w:p>
        </w:tc>
        <w:tc>
          <w:tcPr>
            <w:tcW w:w="628" w:type="pct"/>
            <w:tcBorders>
              <w:top w:val="single" w:sz="4" w:space="0" w:color="auto"/>
              <w:bottom w:val="single" w:sz="4" w:space="0" w:color="auto"/>
            </w:tcBorders>
          </w:tcPr>
          <w:p w14:paraId="597BBBC0" w14:textId="77777777" w:rsidR="000D745A" w:rsidRPr="00A22092" w:rsidRDefault="000D745A" w:rsidP="003C655E">
            <w:pPr>
              <w:pStyle w:val="NoSpacing"/>
              <w:rPr>
                <w:b/>
                <w:sz w:val="20"/>
              </w:rPr>
            </w:pPr>
            <w:r w:rsidRPr="00A22092">
              <w:rPr>
                <w:b/>
                <w:sz w:val="20"/>
              </w:rPr>
              <w:lastRenderedPageBreak/>
              <w:t>3916</w:t>
            </w:r>
          </w:p>
          <w:p w14:paraId="7ADE909C" w14:textId="77777777" w:rsidR="000D745A" w:rsidRPr="0064008B" w:rsidRDefault="000D745A" w:rsidP="003C655E">
            <w:pPr>
              <w:pStyle w:val="NoSpacing"/>
              <w:rPr>
                <w:sz w:val="20"/>
              </w:rPr>
            </w:pPr>
            <w:r>
              <w:rPr>
                <w:sz w:val="20"/>
              </w:rPr>
              <w:lastRenderedPageBreak/>
              <w:t>(</w:t>
            </w:r>
            <w:r w:rsidRPr="0064008B">
              <w:rPr>
                <w:sz w:val="20"/>
              </w:rPr>
              <w:t>3916</w:t>
            </w:r>
            <w:r>
              <w:rPr>
                <w:sz w:val="20"/>
              </w:rPr>
              <w:t>)</w:t>
            </w:r>
          </w:p>
          <w:p w14:paraId="475EA509" w14:textId="77777777" w:rsidR="000D745A" w:rsidRPr="0064008B" w:rsidRDefault="000D745A" w:rsidP="003C655E">
            <w:pPr>
              <w:pStyle w:val="NoSpacing"/>
              <w:rPr>
                <w:sz w:val="20"/>
              </w:rPr>
            </w:pPr>
            <w:r>
              <w:rPr>
                <w:sz w:val="20"/>
              </w:rPr>
              <w:t>[</w:t>
            </w:r>
            <w:r w:rsidRPr="0064008B">
              <w:rPr>
                <w:sz w:val="20"/>
              </w:rPr>
              <w:t>10</w:t>
            </w:r>
            <w:r>
              <w:rPr>
                <w:sz w:val="20"/>
              </w:rPr>
              <w:t>]</w:t>
            </w:r>
          </w:p>
          <w:p w14:paraId="14EE278F" w14:textId="77777777" w:rsidR="000D745A" w:rsidRPr="0064008B" w:rsidRDefault="000D745A" w:rsidP="003C655E">
            <w:pPr>
              <w:pStyle w:val="NoSpacing"/>
              <w:rPr>
                <w:sz w:val="20"/>
              </w:rPr>
            </w:pPr>
            <w:r w:rsidRPr="0064008B">
              <w:rPr>
                <w:sz w:val="20"/>
              </w:rPr>
              <w:t>0.45</w:t>
            </w:r>
            <w:r>
              <w:t xml:space="preserve"> </w:t>
            </w:r>
            <w:r w:rsidRPr="00F9087D">
              <w:rPr>
                <w:sz w:val="20"/>
              </w:rPr>
              <w:t>sec</w:t>
            </w:r>
          </w:p>
          <w:p w14:paraId="0F7051E6" w14:textId="77777777" w:rsidR="000D745A" w:rsidRPr="0082714B" w:rsidRDefault="000D745A" w:rsidP="003C655E">
            <w:pPr>
              <w:pStyle w:val="NoSpacing"/>
              <w:rPr>
                <w:b/>
                <w:sz w:val="20"/>
              </w:rPr>
            </w:pPr>
            <w:r w:rsidRPr="0082714B">
              <w:rPr>
                <w:b/>
                <w:sz w:val="20"/>
              </w:rPr>
              <w:t>0.00%</w:t>
            </w:r>
          </w:p>
          <w:p w14:paraId="630299D4" w14:textId="77777777" w:rsidR="000D745A" w:rsidRPr="0064008B" w:rsidRDefault="000D745A" w:rsidP="003C655E">
            <w:pPr>
              <w:pStyle w:val="NoSpacing"/>
              <w:rPr>
                <w:sz w:val="20"/>
              </w:rPr>
            </w:pPr>
            <w:r>
              <w:rPr>
                <w:sz w:val="20"/>
              </w:rPr>
              <w:t>{</w:t>
            </w:r>
            <w:r w:rsidRPr="0064008B">
              <w:rPr>
                <w:sz w:val="20"/>
              </w:rPr>
              <w:t>11.19%</w:t>
            </w:r>
            <w:r>
              <w:rPr>
                <w:sz w:val="20"/>
              </w:rPr>
              <w:t>}</w:t>
            </w:r>
          </w:p>
        </w:tc>
        <w:tc>
          <w:tcPr>
            <w:tcW w:w="628" w:type="pct"/>
            <w:tcBorders>
              <w:top w:val="single" w:sz="4" w:space="0" w:color="auto"/>
              <w:bottom w:val="single" w:sz="4" w:space="0" w:color="auto"/>
            </w:tcBorders>
          </w:tcPr>
          <w:p w14:paraId="75D43979" w14:textId="77777777" w:rsidR="000D745A" w:rsidRPr="00A22092" w:rsidRDefault="000D745A" w:rsidP="003C655E">
            <w:pPr>
              <w:pStyle w:val="NoSpacing"/>
              <w:rPr>
                <w:b/>
                <w:sz w:val="20"/>
              </w:rPr>
            </w:pPr>
            <w:r w:rsidRPr="00A22092">
              <w:rPr>
                <w:b/>
                <w:sz w:val="20"/>
              </w:rPr>
              <w:lastRenderedPageBreak/>
              <w:t>3916</w:t>
            </w:r>
          </w:p>
          <w:p w14:paraId="69ADC087" w14:textId="77777777" w:rsidR="000D745A" w:rsidRPr="0064008B" w:rsidRDefault="000D745A" w:rsidP="003C655E">
            <w:pPr>
              <w:pStyle w:val="NoSpacing"/>
              <w:rPr>
                <w:sz w:val="20"/>
              </w:rPr>
            </w:pPr>
            <w:r>
              <w:rPr>
                <w:sz w:val="20"/>
              </w:rPr>
              <w:lastRenderedPageBreak/>
              <w:t>(</w:t>
            </w:r>
            <w:r w:rsidRPr="0064008B">
              <w:rPr>
                <w:sz w:val="20"/>
              </w:rPr>
              <w:t>3916</w:t>
            </w:r>
            <w:r>
              <w:rPr>
                <w:sz w:val="20"/>
              </w:rPr>
              <w:t>)</w:t>
            </w:r>
          </w:p>
          <w:p w14:paraId="49BFF8B3" w14:textId="77777777" w:rsidR="000D745A" w:rsidRPr="0064008B" w:rsidRDefault="000D745A" w:rsidP="003C655E">
            <w:pPr>
              <w:pStyle w:val="NoSpacing"/>
              <w:rPr>
                <w:sz w:val="20"/>
              </w:rPr>
            </w:pPr>
            <w:r>
              <w:rPr>
                <w:sz w:val="20"/>
              </w:rPr>
              <w:t>[</w:t>
            </w:r>
            <w:r w:rsidRPr="0064008B">
              <w:rPr>
                <w:sz w:val="20"/>
              </w:rPr>
              <w:t>31</w:t>
            </w:r>
            <w:r>
              <w:rPr>
                <w:sz w:val="20"/>
              </w:rPr>
              <w:t>]</w:t>
            </w:r>
          </w:p>
          <w:p w14:paraId="64B4B5F4" w14:textId="77777777" w:rsidR="000D745A" w:rsidRPr="0064008B" w:rsidRDefault="000D745A" w:rsidP="003C655E">
            <w:pPr>
              <w:pStyle w:val="NoSpacing"/>
              <w:rPr>
                <w:sz w:val="20"/>
              </w:rPr>
            </w:pPr>
            <w:r w:rsidRPr="0064008B">
              <w:rPr>
                <w:sz w:val="20"/>
              </w:rPr>
              <w:t>1.21</w:t>
            </w:r>
            <w:r>
              <w:t xml:space="preserve"> </w:t>
            </w:r>
            <w:r w:rsidRPr="00F9087D">
              <w:rPr>
                <w:sz w:val="20"/>
              </w:rPr>
              <w:t>sec</w:t>
            </w:r>
          </w:p>
          <w:p w14:paraId="03B5440F" w14:textId="77777777" w:rsidR="000D745A" w:rsidRPr="0082714B" w:rsidRDefault="000D745A" w:rsidP="003C655E">
            <w:pPr>
              <w:pStyle w:val="NoSpacing"/>
              <w:rPr>
                <w:b/>
                <w:sz w:val="20"/>
              </w:rPr>
            </w:pPr>
            <w:r w:rsidRPr="0082714B">
              <w:rPr>
                <w:b/>
                <w:sz w:val="20"/>
              </w:rPr>
              <w:t>0.00%</w:t>
            </w:r>
          </w:p>
          <w:p w14:paraId="5C00B4EF" w14:textId="77777777" w:rsidR="000D745A" w:rsidRPr="0064008B" w:rsidRDefault="000D745A" w:rsidP="003C655E">
            <w:pPr>
              <w:pStyle w:val="NoSpacing"/>
              <w:rPr>
                <w:sz w:val="20"/>
              </w:rPr>
            </w:pPr>
            <w:r>
              <w:rPr>
                <w:sz w:val="20"/>
              </w:rPr>
              <w:t>{</w:t>
            </w:r>
            <w:r w:rsidRPr="0064008B">
              <w:rPr>
                <w:sz w:val="20"/>
              </w:rPr>
              <w:t>14.69%</w:t>
            </w:r>
            <w:r>
              <w:rPr>
                <w:sz w:val="20"/>
              </w:rPr>
              <w:t>}</w:t>
            </w:r>
          </w:p>
        </w:tc>
        <w:tc>
          <w:tcPr>
            <w:tcW w:w="628" w:type="pct"/>
            <w:tcBorders>
              <w:top w:val="single" w:sz="4" w:space="0" w:color="auto"/>
              <w:bottom w:val="single" w:sz="4" w:space="0" w:color="auto"/>
            </w:tcBorders>
          </w:tcPr>
          <w:p w14:paraId="222A2B96" w14:textId="77777777" w:rsidR="000D745A" w:rsidRPr="00A22092" w:rsidRDefault="000D745A" w:rsidP="003C655E">
            <w:pPr>
              <w:pStyle w:val="NoSpacing"/>
              <w:rPr>
                <w:b/>
                <w:sz w:val="20"/>
              </w:rPr>
            </w:pPr>
            <w:r w:rsidRPr="00A22092">
              <w:rPr>
                <w:b/>
                <w:sz w:val="20"/>
              </w:rPr>
              <w:lastRenderedPageBreak/>
              <w:t>3916</w:t>
            </w:r>
          </w:p>
          <w:p w14:paraId="46D6EF83" w14:textId="77777777" w:rsidR="000D745A" w:rsidRPr="0064008B" w:rsidRDefault="000D745A" w:rsidP="003C655E">
            <w:pPr>
              <w:pStyle w:val="NoSpacing"/>
              <w:rPr>
                <w:sz w:val="20"/>
              </w:rPr>
            </w:pPr>
            <w:r>
              <w:rPr>
                <w:sz w:val="20"/>
              </w:rPr>
              <w:lastRenderedPageBreak/>
              <w:t>(</w:t>
            </w:r>
            <w:r w:rsidRPr="0064008B">
              <w:rPr>
                <w:sz w:val="20"/>
              </w:rPr>
              <w:t>3916</w:t>
            </w:r>
            <w:r>
              <w:rPr>
                <w:sz w:val="20"/>
              </w:rPr>
              <w:t>)</w:t>
            </w:r>
          </w:p>
          <w:p w14:paraId="3EAF3C26" w14:textId="77777777" w:rsidR="000D745A" w:rsidRPr="0064008B" w:rsidRDefault="000D745A" w:rsidP="003C655E">
            <w:pPr>
              <w:pStyle w:val="NoSpacing"/>
              <w:rPr>
                <w:sz w:val="20"/>
              </w:rPr>
            </w:pPr>
            <w:r>
              <w:rPr>
                <w:sz w:val="20"/>
              </w:rPr>
              <w:t>[13]</w:t>
            </w:r>
          </w:p>
          <w:p w14:paraId="63A34330" w14:textId="77777777" w:rsidR="000D745A" w:rsidRPr="0064008B" w:rsidRDefault="000D745A" w:rsidP="003C655E">
            <w:pPr>
              <w:pStyle w:val="NoSpacing"/>
              <w:rPr>
                <w:sz w:val="20"/>
              </w:rPr>
            </w:pPr>
            <w:r w:rsidRPr="0064008B">
              <w:rPr>
                <w:sz w:val="20"/>
              </w:rPr>
              <w:t>0.55</w:t>
            </w:r>
            <w:r>
              <w:t xml:space="preserve"> </w:t>
            </w:r>
            <w:r w:rsidRPr="00F9087D">
              <w:rPr>
                <w:sz w:val="20"/>
              </w:rPr>
              <w:t>sec</w:t>
            </w:r>
          </w:p>
          <w:p w14:paraId="095569EC" w14:textId="77777777" w:rsidR="000D745A" w:rsidRPr="0082714B" w:rsidRDefault="000D745A" w:rsidP="003C655E">
            <w:pPr>
              <w:pStyle w:val="NoSpacing"/>
              <w:rPr>
                <w:b/>
                <w:sz w:val="20"/>
              </w:rPr>
            </w:pPr>
            <w:r w:rsidRPr="0082714B">
              <w:rPr>
                <w:b/>
                <w:sz w:val="20"/>
              </w:rPr>
              <w:t>0.00%</w:t>
            </w:r>
          </w:p>
          <w:p w14:paraId="2CCD4246" w14:textId="77777777" w:rsidR="000D745A" w:rsidRPr="0064008B" w:rsidRDefault="000D745A" w:rsidP="003C655E">
            <w:pPr>
              <w:pStyle w:val="NoSpacing"/>
              <w:rPr>
                <w:sz w:val="20"/>
              </w:rPr>
            </w:pPr>
            <w:r>
              <w:rPr>
                <w:sz w:val="20"/>
              </w:rPr>
              <w:t>{</w:t>
            </w:r>
            <w:r w:rsidRPr="0064008B">
              <w:rPr>
                <w:sz w:val="20"/>
              </w:rPr>
              <w:t>5.88%</w:t>
            </w:r>
            <w:r>
              <w:rPr>
                <w:sz w:val="20"/>
              </w:rPr>
              <w:t>}</w:t>
            </w:r>
          </w:p>
        </w:tc>
        <w:tc>
          <w:tcPr>
            <w:tcW w:w="643" w:type="pct"/>
            <w:tcBorders>
              <w:top w:val="single" w:sz="4" w:space="0" w:color="auto"/>
              <w:bottom w:val="single" w:sz="4" w:space="0" w:color="auto"/>
            </w:tcBorders>
          </w:tcPr>
          <w:p w14:paraId="59745277" w14:textId="77777777" w:rsidR="000D745A" w:rsidRPr="00A22092" w:rsidRDefault="000D745A" w:rsidP="003C655E">
            <w:pPr>
              <w:pStyle w:val="NoSpacing"/>
              <w:rPr>
                <w:b/>
                <w:sz w:val="20"/>
              </w:rPr>
            </w:pPr>
            <w:r w:rsidRPr="00A22092">
              <w:rPr>
                <w:b/>
                <w:sz w:val="20"/>
              </w:rPr>
              <w:lastRenderedPageBreak/>
              <w:t>3916</w:t>
            </w:r>
          </w:p>
          <w:p w14:paraId="5E8C93AB" w14:textId="77777777" w:rsidR="000D745A" w:rsidRPr="0064008B" w:rsidRDefault="000D745A" w:rsidP="003C655E">
            <w:pPr>
              <w:pStyle w:val="NoSpacing"/>
              <w:rPr>
                <w:sz w:val="20"/>
              </w:rPr>
            </w:pPr>
            <w:r>
              <w:rPr>
                <w:sz w:val="20"/>
              </w:rPr>
              <w:lastRenderedPageBreak/>
              <w:t>(</w:t>
            </w:r>
            <w:r w:rsidRPr="0064008B">
              <w:rPr>
                <w:sz w:val="20"/>
              </w:rPr>
              <w:t>3916</w:t>
            </w:r>
            <w:r>
              <w:rPr>
                <w:sz w:val="20"/>
              </w:rPr>
              <w:t>)</w:t>
            </w:r>
          </w:p>
          <w:p w14:paraId="5209EB4D" w14:textId="77777777" w:rsidR="000D745A" w:rsidRPr="0064008B" w:rsidRDefault="000D745A" w:rsidP="003C655E">
            <w:pPr>
              <w:pStyle w:val="NoSpacing"/>
              <w:rPr>
                <w:sz w:val="20"/>
              </w:rPr>
            </w:pPr>
            <w:r>
              <w:rPr>
                <w:sz w:val="20"/>
              </w:rPr>
              <w:t>[8]</w:t>
            </w:r>
          </w:p>
          <w:p w14:paraId="6194BD31" w14:textId="77777777" w:rsidR="000D745A" w:rsidRPr="0064008B" w:rsidRDefault="000D745A" w:rsidP="003C655E">
            <w:pPr>
              <w:pStyle w:val="NoSpacing"/>
              <w:rPr>
                <w:sz w:val="20"/>
              </w:rPr>
            </w:pPr>
            <w:r w:rsidRPr="0064008B">
              <w:rPr>
                <w:sz w:val="20"/>
              </w:rPr>
              <w:t>0.36</w:t>
            </w:r>
            <w:r>
              <w:t xml:space="preserve"> </w:t>
            </w:r>
            <w:r w:rsidRPr="00F9087D">
              <w:rPr>
                <w:sz w:val="20"/>
              </w:rPr>
              <w:t>sec</w:t>
            </w:r>
          </w:p>
          <w:p w14:paraId="222AE0F0" w14:textId="77777777" w:rsidR="000D745A" w:rsidRPr="0082714B" w:rsidRDefault="000D745A" w:rsidP="003C655E">
            <w:pPr>
              <w:pStyle w:val="NoSpacing"/>
              <w:rPr>
                <w:b/>
                <w:sz w:val="20"/>
              </w:rPr>
            </w:pPr>
            <w:r w:rsidRPr="0082714B">
              <w:rPr>
                <w:b/>
                <w:sz w:val="20"/>
              </w:rPr>
              <w:t>0.00%</w:t>
            </w:r>
          </w:p>
          <w:p w14:paraId="62040C63" w14:textId="77777777" w:rsidR="000D745A" w:rsidRPr="0064008B" w:rsidRDefault="000D745A" w:rsidP="003C655E">
            <w:pPr>
              <w:pStyle w:val="NoSpacing"/>
              <w:rPr>
                <w:sz w:val="20"/>
              </w:rPr>
            </w:pPr>
            <w:r>
              <w:rPr>
                <w:sz w:val="20"/>
              </w:rPr>
              <w:t>{</w:t>
            </w:r>
            <w:r w:rsidRPr="0064008B">
              <w:rPr>
                <w:sz w:val="20"/>
              </w:rPr>
              <w:t>4.57%</w:t>
            </w:r>
            <w:r>
              <w:rPr>
                <w:sz w:val="20"/>
              </w:rPr>
              <w:t>}</w:t>
            </w:r>
          </w:p>
        </w:tc>
        <w:tc>
          <w:tcPr>
            <w:tcW w:w="610" w:type="pct"/>
            <w:tcBorders>
              <w:top w:val="single" w:sz="4" w:space="0" w:color="auto"/>
              <w:bottom w:val="single" w:sz="4" w:space="0" w:color="auto"/>
            </w:tcBorders>
          </w:tcPr>
          <w:p w14:paraId="505C0A74" w14:textId="77777777" w:rsidR="000D745A" w:rsidRPr="00A22092" w:rsidRDefault="000D745A" w:rsidP="003C655E">
            <w:pPr>
              <w:pStyle w:val="NoSpacing"/>
              <w:rPr>
                <w:b/>
                <w:sz w:val="20"/>
              </w:rPr>
            </w:pPr>
            <w:r w:rsidRPr="00A22092">
              <w:rPr>
                <w:b/>
                <w:sz w:val="20"/>
              </w:rPr>
              <w:lastRenderedPageBreak/>
              <w:t>3916</w:t>
            </w:r>
          </w:p>
          <w:p w14:paraId="7609F1D5" w14:textId="77777777" w:rsidR="000D745A" w:rsidRPr="0064008B" w:rsidRDefault="000D745A" w:rsidP="003C655E">
            <w:pPr>
              <w:pStyle w:val="NoSpacing"/>
              <w:rPr>
                <w:sz w:val="20"/>
              </w:rPr>
            </w:pPr>
            <w:r>
              <w:rPr>
                <w:sz w:val="20"/>
              </w:rPr>
              <w:lastRenderedPageBreak/>
              <w:t>(</w:t>
            </w:r>
            <w:r w:rsidRPr="0064008B">
              <w:rPr>
                <w:sz w:val="20"/>
              </w:rPr>
              <w:t>3916</w:t>
            </w:r>
            <w:r>
              <w:rPr>
                <w:sz w:val="20"/>
              </w:rPr>
              <w:t>)</w:t>
            </w:r>
          </w:p>
          <w:p w14:paraId="768F7595" w14:textId="77777777" w:rsidR="000D745A" w:rsidRPr="0064008B" w:rsidRDefault="000D745A" w:rsidP="003C655E">
            <w:pPr>
              <w:pStyle w:val="NoSpacing"/>
              <w:rPr>
                <w:sz w:val="20"/>
              </w:rPr>
            </w:pPr>
            <w:r>
              <w:rPr>
                <w:sz w:val="20"/>
              </w:rPr>
              <w:t>[31]</w:t>
            </w:r>
          </w:p>
          <w:p w14:paraId="789EC30C" w14:textId="77777777" w:rsidR="000D745A" w:rsidRPr="0064008B" w:rsidRDefault="000D745A" w:rsidP="003C655E">
            <w:pPr>
              <w:pStyle w:val="NoSpacing"/>
              <w:rPr>
                <w:sz w:val="20"/>
              </w:rPr>
            </w:pPr>
            <w:r w:rsidRPr="0064008B">
              <w:rPr>
                <w:sz w:val="20"/>
              </w:rPr>
              <w:t>0.26</w:t>
            </w:r>
            <w:r>
              <w:t xml:space="preserve"> </w:t>
            </w:r>
            <w:r w:rsidRPr="00F9087D">
              <w:rPr>
                <w:sz w:val="20"/>
              </w:rPr>
              <w:t>sec</w:t>
            </w:r>
          </w:p>
          <w:p w14:paraId="7DAD8F2E" w14:textId="77777777" w:rsidR="000D745A" w:rsidRPr="00861B4E" w:rsidRDefault="000D745A" w:rsidP="003C655E">
            <w:pPr>
              <w:pStyle w:val="NoSpacing"/>
              <w:rPr>
                <w:b/>
                <w:sz w:val="20"/>
              </w:rPr>
            </w:pPr>
            <w:r w:rsidRPr="00861B4E">
              <w:rPr>
                <w:b/>
                <w:sz w:val="20"/>
              </w:rPr>
              <w:t>0.00</w:t>
            </w:r>
            <w:r>
              <w:rPr>
                <w:b/>
                <w:sz w:val="20"/>
              </w:rPr>
              <w:t>%</w:t>
            </w:r>
          </w:p>
          <w:p w14:paraId="065AC03D" w14:textId="77777777" w:rsidR="000D745A" w:rsidRPr="0064008B" w:rsidRDefault="000D745A" w:rsidP="003C655E">
            <w:pPr>
              <w:pStyle w:val="NoSpacing"/>
              <w:rPr>
                <w:sz w:val="20"/>
              </w:rPr>
            </w:pPr>
            <w:r>
              <w:rPr>
                <w:sz w:val="20"/>
              </w:rPr>
              <w:t>{</w:t>
            </w:r>
            <w:r w:rsidRPr="0064008B">
              <w:rPr>
                <w:sz w:val="20"/>
              </w:rPr>
              <w:t>66.12%</w:t>
            </w:r>
            <w:r>
              <w:rPr>
                <w:sz w:val="20"/>
              </w:rPr>
              <w:t>}</w:t>
            </w:r>
          </w:p>
        </w:tc>
        <w:tc>
          <w:tcPr>
            <w:tcW w:w="578" w:type="pct"/>
            <w:tcBorders>
              <w:top w:val="single" w:sz="4" w:space="0" w:color="auto"/>
              <w:bottom w:val="single" w:sz="4" w:space="0" w:color="auto"/>
              <w:right w:val="nil"/>
            </w:tcBorders>
          </w:tcPr>
          <w:p w14:paraId="628DA69F" w14:textId="77777777" w:rsidR="000D745A" w:rsidRPr="00A22092" w:rsidRDefault="000D745A" w:rsidP="003C655E">
            <w:pPr>
              <w:pStyle w:val="NoSpacing"/>
              <w:rPr>
                <w:b/>
                <w:sz w:val="20"/>
              </w:rPr>
            </w:pPr>
            <w:r w:rsidRPr="00A22092">
              <w:rPr>
                <w:b/>
                <w:sz w:val="20"/>
              </w:rPr>
              <w:lastRenderedPageBreak/>
              <w:t>3916</w:t>
            </w:r>
          </w:p>
          <w:p w14:paraId="6F3E0005" w14:textId="77777777" w:rsidR="000D745A" w:rsidRPr="0064008B" w:rsidRDefault="000D745A" w:rsidP="003C655E">
            <w:pPr>
              <w:pStyle w:val="NoSpacing"/>
              <w:rPr>
                <w:sz w:val="20"/>
              </w:rPr>
            </w:pPr>
            <w:r>
              <w:rPr>
                <w:sz w:val="20"/>
              </w:rPr>
              <w:lastRenderedPageBreak/>
              <w:t>(</w:t>
            </w:r>
            <w:r w:rsidRPr="0064008B">
              <w:rPr>
                <w:sz w:val="20"/>
              </w:rPr>
              <w:t>3916</w:t>
            </w:r>
            <w:r>
              <w:rPr>
                <w:sz w:val="20"/>
              </w:rPr>
              <w:t>)</w:t>
            </w:r>
          </w:p>
          <w:p w14:paraId="3893ACFD" w14:textId="4B172872" w:rsidR="000D745A" w:rsidRPr="0064008B" w:rsidRDefault="000D745A" w:rsidP="003C655E">
            <w:pPr>
              <w:pStyle w:val="NoSpacing"/>
              <w:rPr>
                <w:sz w:val="20"/>
              </w:rPr>
            </w:pPr>
            <w:r>
              <w:rPr>
                <w:sz w:val="20"/>
              </w:rPr>
              <w:t>[</w:t>
            </w:r>
            <w:r w:rsidR="009F569A">
              <w:rPr>
                <w:sz w:val="20"/>
              </w:rPr>
              <w:t>18</w:t>
            </w:r>
            <w:r>
              <w:rPr>
                <w:sz w:val="20"/>
              </w:rPr>
              <w:t>]</w:t>
            </w:r>
          </w:p>
          <w:p w14:paraId="1460326A" w14:textId="77777777" w:rsidR="000D745A" w:rsidRPr="0064008B" w:rsidRDefault="000D745A" w:rsidP="003C655E">
            <w:pPr>
              <w:pStyle w:val="NoSpacing"/>
              <w:rPr>
                <w:sz w:val="20"/>
              </w:rPr>
            </w:pPr>
            <w:r w:rsidRPr="0064008B">
              <w:rPr>
                <w:sz w:val="20"/>
              </w:rPr>
              <w:t>0.76</w:t>
            </w:r>
            <w:r>
              <w:t xml:space="preserve"> </w:t>
            </w:r>
            <w:r w:rsidRPr="00F9087D">
              <w:rPr>
                <w:sz w:val="20"/>
              </w:rPr>
              <w:t>sec</w:t>
            </w:r>
          </w:p>
          <w:p w14:paraId="497AD171" w14:textId="77777777" w:rsidR="000D745A" w:rsidRPr="0082714B" w:rsidRDefault="000D745A" w:rsidP="003C655E">
            <w:pPr>
              <w:pStyle w:val="NoSpacing"/>
              <w:rPr>
                <w:b/>
                <w:sz w:val="20"/>
              </w:rPr>
            </w:pPr>
            <w:r w:rsidRPr="0082714B">
              <w:rPr>
                <w:b/>
                <w:sz w:val="20"/>
              </w:rPr>
              <w:t>0.00%</w:t>
            </w:r>
          </w:p>
          <w:p w14:paraId="07C1BA17" w14:textId="77777777" w:rsidR="000D745A" w:rsidRPr="0064008B" w:rsidRDefault="000D745A" w:rsidP="003C655E">
            <w:pPr>
              <w:pStyle w:val="NoSpacing"/>
              <w:rPr>
                <w:sz w:val="20"/>
              </w:rPr>
            </w:pPr>
            <w:r w:rsidRPr="00807751">
              <w:rPr>
                <w:sz w:val="20"/>
              </w:rPr>
              <w:t>n/a</w:t>
            </w:r>
          </w:p>
        </w:tc>
      </w:tr>
      <w:tr w:rsidR="000D745A" w:rsidRPr="00576E5A" w14:paraId="093E33FF" w14:textId="77777777" w:rsidTr="003C655E">
        <w:tc>
          <w:tcPr>
            <w:tcW w:w="690" w:type="pct"/>
            <w:tcBorders>
              <w:top w:val="single" w:sz="4" w:space="0" w:color="auto"/>
              <w:bottom w:val="single" w:sz="4" w:space="0" w:color="auto"/>
            </w:tcBorders>
          </w:tcPr>
          <w:p w14:paraId="38B8DAC4" w14:textId="77777777" w:rsidR="000D745A" w:rsidRPr="002146E2" w:rsidRDefault="000D745A" w:rsidP="003C655E">
            <w:pPr>
              <w:pStyle w:val="NoSpacing"/>
              <w:rPr>
                <w:sz w:val="20"/>
              </w:rPr>
            </w:pPr>
            <w:r w:rsidRPr="002146E2">
              <w:rPr>
                <w:sz w:val="20"/>
              </w:rPr>
              <w:lastRenderedPageBreak/>
              <w:t>Gil262</w:t>
            </w:r>
          </w:p>
          <w:p w14:paraId="26AD7469" w14:textId="77777777" w:rsidR="000D745A" w:rsidRPr="002146E2" w:rsidRDefault="000D745A" w:rsidP="003C655E">
            <w:pPr>
              <w:pStyle w:val="NoSpacing"/>
              <w:rPr>
                <w:sz w:val="20"/>
              </w:rPr>
            </w:pPr>
            <w:r w:rsidRPr="002146E2">
              <w:rPr>
                <w:sz w:val="20"/>
              </w:rPr>
              <w:t>Opt 2378</w:t>
            </w:r>
          </w:p>
          <w:p w14:paraId="6757A680" w14:textId="77777777" w:rsidR="000D745A" w:rsidRPr="002146E2" w:rsidRDefault="000D745A" w:rsidP="003C655E">
            <w:pPr>
              <w:pStyle w:val="NoSpacing"/>
              <w:rPr>
                <w:sz w:val="20"/>
              </w:rPr>
            </w:pPr>
          </w:p>
        </w:tc>
        <w:tc>
          <w:tcPr>
            <w:tcW w:w="594" w:type="pct"/>
            <w:tcBorders>
              <w:top w:val="single" w:sz="4" w:space="0" w:color="auto"/>
              <w:bottom w:val="single" w:sz="4" w:space="0" w:color="auto"/>
            </w:tcBorders>
          </w:tcPr>
          <w:p w14:paraId="289B6BD8" w14:textId="77777777" w:rsidR="000D745A" w:rsidRPr="00F9087D" w:rsidRDefault="000D745A" w:rsidP="003C655E">
            <w:pPr>
              <w:pStyle w:val="NoSpacing"/>
              <w:rPr>
                <w:sz w:val="20"/>
              </w:rPr>
            </w:pPr>
            <w:r>
              <w:rPr>
                <w:sz w:val="20"/>
              </w:rPr>
              <w:t>2380</w:t>
            </w:r>
          </w:p>
          <w:p w14:paraId="6D851429" w14:textId="77777777" w:rsidR="000D745A" w:rsidRPr="00F9087D" w:rsidRDefault="000D745A" w:rsidP="003C655E">
            <w:pPr>
              <w:pStyle w:val="NoSpacing"/>
              <w:rPr>
                <w:sz w:val="20"/>
              </w:rPr>
            </w:pPr>
            <w:r>
              <w:rPr>
                <w:sz w:val="20"/>
              </w:rPr>
              <w:t>(</w:t>
            </w:r>
            <w:r w:rsidRPr="00F9087D">
              <w:rPr>
                <w:sz w:val="20"/>
              </w:rPr>
              <w:t>2382.70</w:t>
            </w:r>
            <w:r>
              <w:rPr>
                <w:sz w:val="20"/>
              </w:rPr>
              <w:t>)</w:t>
            </w:r>
          </w:p>
          <w:p w14:paraId="256348CE" w14:textId="77777777" w:rsidR="000D745A" w:rsidRPr="00F9087D" w:rsidRDefault="000D745A" w:rsidP="003C655E">
            <w:pPr>
              <w:pStyle w:val="NoSpacing"/>
              <w:rPr>
                <w:sz w:val="20"/>
              </w:rPr>
            </w:pPr>
            <w:r>
              <w:rPr>
                <w:sz w:val="20"/>
              </w:rPr>
              <w:t>[198]</w:t>
            </w:r>
          </w:p>
          <w:p w14:paraId="6CECCD7E" w14:textId="77777777" w:rsidR="000D745A" w:rsidRPr="00F9087D" w:rsidRDefault="000D745A" w:rsidP="003C655E">
            <w:pPr>
              <w:pStyle w:val="NoSpacing"/>
              <w:rPr>
                <w:sz w:val="20"/>
              </w:rPr>
            </w:pPr>
            <w:r w:rsidRPr="00F9087D">
              <w:rPr>
                <w:sz w:val="20"/>
              </w:rPr>
              <w:t>14.38</w:t>
            </w:r>
            <w:r>
              <w:rPr>
                <w:sz w:val="20"/>
              </w:rPr>
              <w:t xml:space="preserve"> sec</w:t>
            </w:r>
          </w:p>
          <w:p w14:paraId="53943FA0" w14:textId="77777777" w:rsidR="000D745A" w:rsidRPr="00F9087D" w:rsidRDefault="000D745A" w:rsidP="003C655E">
            <w:pPr>
              <w:pStyle w:val="NoSpacing"/>
              <w:rPr>
                <w:b/>
                <w:sz w:val="20"/>
              </w:rPr>
            </w:pPr>
            <w:r w:rsidRPr="00F9087D">
              <w:rPr>
                <w:b/>
                <w:sz w:val="20"/>
              </w:rPr>
              <w:t>0.20%</w:t>
            </w:r>
          </w:p>
          <w:p w14:paraId="7959C9B1" w14:textId="77777777" w:rsidR="000D745A" w:rsidRPr="00F9087D" w:rsidRDefault="000D745A" w:rsidP="003C655E">
            <w:pPr>
              <w:pStyle w:val="NoSpacing"/>
              <w:rPr>
                <w:sz w:val="20"/>
              </w:rPr>
            </w:pPr>
            <w:r>
              <w:rPr>
                <w:sz w:val="20"/>
              </w:rPr>
              <w:t>{</w:t>
            </w:r>
            <w:r w:rsidRPr="00F9087D">
              <w:rPr>
                <w:sz w:val="20"/>
              </w:rPr>
              <w:t>11.79%</w:t>
            </w:r>
            <w:r>
              <w:rPr>
                <w:sz w:val="20"/>
              </w:rPr>
              <w:t>}</w:t>
            </w:r>
          </w:p>
        </w:tc>
        <w:tc>
          <w:tcPr>
            <w:tcW w:w="628" w:type="pct"/>
            <w:tcBorders>
              <w:top w:val="single" w:sz="4" w:space="0" w:color="auto"/>
              <w:bottom w:val="single" w:sz="4" w:space="0" w:color="auto"/>
            </w:tcBorders>
          </w:tcPr>
          <w:p w14:paraId="049B9313" w14:textId="77777777" w:rsidR="000D745A" w:rsidRPr="001D07DA" w:rsidRDefault="000D745A" w:rsidP="003C655E">
            <w:pPr>
              <w:pStyle w:val="NoSpacing"/>
              <w:rPr>
                <w:b/>
                <w:sz w:val="20"/>
              </w:rPr>
            </w:pPr>
            <w:r w:rsidRPr="001D07DA">
              <w:rPr>
                <w:b/>
                <w:sz w:val="20"/>
              </w:rPr>
              <w:t>2378</w:t>
            </w:r>
          </w:p>
          <w:p w14:paraId="5F65F879" w14:textId="77777777" w:rsidR="000D745A" w:rsidRPr="00F9087D" w:rsidRDefault="000D745A" w:rsidP="003C655E">
            <w:pPr>
              <w:pStyle w:val="NoSpacing"/>
              <w:rPr>
                <w:sz w:val="20"/>
              </w:rPr>
            </w:pPr>
            <w:r>
              <w:rPr>
                <w:sz w:val="20"/>
              </w:rPr>
              <w:t>(</w:t>
            </w:r>
            <w:r w:rsidRPr="00F9087D">
              <w:rPr>
                <w:sz w:val="20"/>
              </w:rPr>
              <w:t>2379.10</w:t>
            </w:r>
            <w:r>
              <w:rPr>
                <w:sz w:val="20"/>
              </w:rPr>
              <w:t>)</w:t>
            </w:r>
          </w:p>
          <w:p w14:paraId="65FA191D" w14:textId="77777777" w:rsidR="000D745A" w:rsidRPr="00F9087D" w:rsidRDefault="000D745A" w:rsidP="003C655E">
            <w:pPr>
              <w:pStyle w:val="NoSpacing"/>
              <w:rPr>
                <w:sz w:val="20"/>
              </w:rPr>
            </w:pPr>
            <w:r>
              <w:rPr>
                <w:sz w:val="20"/>
              </w:rPr>
              <w:t>[24]</w:t>
            </w:r>
          </w:p>
          <w:p w14:paraId="46A26199" w14:textId="77777777" w:rsidR="000D745A" w:rsidRPr="00F9087D" w:rsidRDefault="000D745A" w:rsidP="003C655E">
            <w:pPr>
              <w:pStyle w:val="NoSpacing"/>
              <w:rPr>
                <w:sz w:val="20"/>
              </w:rPr>
            </w:pPr>
            <w:r w:rsidRPr="00F9087D">
              <w:rPr>
                <w:sz w:val="20"/>
              </w:rPr>
              <w:t>1.79</w:t>
            </w:r>
            <w:r>
              <w:rPr>
                <w:sz w:val="20"/>
              </w:rPr>
              <w:t xml:space="preserve"> sec</w:t>
            </w:r>
          </w:p>
          <w:p w14:paraId="5E871248" w14:textId="77777777" w:rsidR="000D745A" w:rsidRPr="00F9087D" w:rsidRDefault="000D745A" w:rsidP="003C655E">
            <w:pPr>
              <w:pStyle w:val="NoSpacing"/>
              <w:rPr>
                <w:b/>
                <w:sz w:val="20"/>
              </w:rPr>
            </w:pPr>
            <w:r w:rsidRPr="00F9087D">
              <w:rPr>
                <w:b/>
                <w:sz w:val="20"/>
              </w:rPr>
              <w:t>0.05%</w:t>
            </w:r>
          </w:p>
          <w:p w14:paraId="7ED53CFA" w14:textId="77777777" w:rsidR="000D745A" w:rsidRPr="00F9087D" w:rsidRDefault="000D745A" w:rsidP="003C655E">
            <w:pPr>
              <w:pStyle w:val="NoSpacing"/>
              <w:rPr>
                <w:sz w:val="20"/>
              </w:rPr>
            </w:pPr>
            <w:r>
              <w:rPr>
                <w:sz w:val="20"/>
              </w:rPr>
              <w:t>{</w:t>
            </w:r>
            <w:r w:rsidRPr="00F9087D">
              <w:rPr>
                <w:sz w:val="20"/>
              </w:rPr>
              <w:t>11.18%</w:t>
            </w:r>
            <w:r>
              <w:rPr>
                <w:sz w:val="20"/>
              </w:rPr>
              <w:t>}</w:t>
            </w:r>
          </w:p>
        </w:tc>
        <w:tc>
          <w:tcPr>
            <w:tcW w:w="628" w:type="pct"/>
            <w:tcBorders>
              <w:top w:val="single" w:sz="4" w:space="0" w:color="auto"/>
              <w:bottom w:val="single" w:sz="4" w:space="0" w:color="auto"/>
            </w:tcBorders>
          </w:tcPr>
          <w:p w14:paraId="55914771" w14:textId="77777777" w:rsidR="000D745A" w:rsidRPr="001D07DA" w:rsidRDefault="000D745A" w:rsidP="003C655E">
            <w:pPr>
              <w:pStyle w:val="NoSpacing"/>
              <w:rPr>
                <w:b/>
                <w:sz w:val="20"/>
              </w:rPr>
            </w:pPr>
            <w:r w:rsidRPr="001D07DA">
              <w:rPr>
                <w:b/>
                <w:sz w:val="20"/>
              </w:rPr>
              <w:t>2378</w:t>
            </w:r>
          </w:p>
          <w:p w14:paraId="416EA739" w14:textId="77777777" w:rsidR="000D745A" w:rsidRPr="00F9087D" w:rsidRDefault="000D745A" w:rsidP="003C655E">
            <w:pPr>
              <w:pStyle w:val="NoSpacing"/>
              <w:rPr>
                <w:sz w:val="20"/>
              </w:rPr>
            </w:pPr>
            <w:r>
              <w:rPr>
                <w:sz w:val="20"/>
              </w:rPr>
              <w:t>(</w:t>
            </w:r>
            <w:r w:rsidRPr="00F9087D">
              <w:rPr>
                <w:sz w:val="20"/>
              </w:rPr>
              <w:t>2378.20</w:t>
            </w:r>
            <w:r>
              <w:rPr>
                <w:sz w:val="20"/>
              </w:rPr>
              <w:t>)</w:t>
            </w:r>
          </w:p>
          <w:p w14:paraId="4D120222" w14:textId="77777777" w:rsidR="000D745A" w:rsidRPr="00F9087D" w:rsidRDefault="000D745A" w:rsidP="003C655E">
            <w:pPr>
              <w:pStyle w:val="NoSpacing"/>
              <w:rPr>
                <w:sz w:val="20"/>
              </w:rPr>
            </w:pPr>
            <w:r>
              <w:rPr>
                <w:sz w:val="20"/>
              </w:rPr>
              <w:t>[111]</w:t>
            </w:r>
          </w:p>
          <w:p w14:paraId="46E8B6AE" w14:textId="77777777" w:rsidR="000D745A" w:rsidRPr="00F9087D" w:rsidRDefault="000D745A" w:rsidP="003C655E">
            <w:pPr>
              <w:pStyle w:val="NoSpacing"/>
              <w:rPr>
                <w:sz w:val="20"/>
              </w:rPr>
            </w:pPr>
            <w:r w:rsidRPr="00F9087D">
              <w:rPr>
                <w:sz w:val="20"/>
              </w:rPr>
              <w:t>7.71</w:t>
            </w:r>
            <w:r>
              <w:rPr>
                <w:sz w:val="20"/>
              </w:rPr>
              <w:t xml:space="preserve"> sec</w:t>
            </w:r>
          </w:p>
          <w:p w14:paraId="68B5135D" w14:textId="77777777" w:rsidR="000D745A" w:rsidRPr="00F9087D" w:rsidRDefault="000D745A" w:rsidP="003C655E">
            <w:pPr>
              <w:pStyle w:val="NoSpacing"/>
              <w:rPr>
                <w:b/>
                <w:sz w:val="20"/>
              </w:rPr>
            </w:pPr>
            <w:r w:rsidRPr="00F9087D">
              <w:rPr>
                <w:b/>
                <w:sz w:val="20"/>
              </w:rPr>
              <w:t>0.01%</w:t>
            </w:r>
          </w:p>
          <w:p w14:paraId="05B4D50B" w14:textId="77777777" w:rsidR="000D745A" w:rsidRPr="00F9087D" w:rsidRDefault="000D745A" w:rsidP="003C655E">
            <w:pPr>
              <w:pStyle w:val="NoSpacing"/>
              <w:rPr>
                <w:sz w:val="20"/>
              </w:rPr>
            </w:pPr>
            <w:r>
              <w:rPr>
                <w:sz w:val="20"/>
              </w:rPr>
              <w:t>{</w:t>
            </w:r>
            <w:r w:rsidRPr="00F9087D">
              <w:rPr>
                <w:sz w:val="20"/>
              </w:rPr>
              <w:t>17.12%</w:t>
            </w:r>
            <w:r>
              <w:rPr>
                <w:sz w:val="20"/>
              </w:rPr>
              <w:t>}</w:t>
            </w:r>
          </w:p>
        </w:tc>
        <w:tc>
          <w:tcPr>
            <w:tcW w:w="628" w:type="pct"/>
            <w:tcBorders>
              <w:top w:val="single" w:sz="4" w:space="0" w:color="auto"/>
              <w:bottom w:val="single" w:sz="4" w:space="0" w:color="auto"/>
            </w:tcBorders>
          </w:tcPr>
          <w:p w14:paraId="055DBCF3" w14:textId="77777777" w:rsidR="000D745A" w:rsidRPr="001D07DA" w:rsidRDefault="000D745A" w:rsidP="003C655E">
            <w:pPr>
              <w:pStyle w:val="NoSpacing"/>
              <w:rPr>
                <w:b/>
                <w:sz w:val="20"/>
              </w:rPr>
            </w:pPr>
            <w:r w:rsidRPr="001D07DA">
              <w:rPr>
                <w:b/>
                <w:sz w:val="20"/>
              </w:rPr>
              <w:t>2378</w:t>
            </w:r>
          </w:p>
          <w:p w14:paraId="7826615C" w14:textId="77777777" w:rsidR="000D745A" w:rsidRPr="00C40B6C" w:rsidRDefault="000D745A" w:rsidP="003C655E">
            <w:pPr>
              <w:pStyle w:val="NoSpacing"/>
              <w:rPr>
                <w:sz w:val="20"/>
              </w:rPr>
            </w:pPr>
            <w:r>
              <w:rPr>
                <w:sz w:val="20"/>
              </w:rPr>
              <w:t>(</w:t>
            </w:r>
            <w:r w:rsidRPr="00C40B6C">
              <w:rPr>
                <w:sz w:val="20"/>
              </w:rPr>
              <w:t>2378.50</w:t>
            </w:r>
            <w:r>
              <w:rPr>
                <w:sz w:val="20"/>
              </w:rPr>
              <w:t>)</w:t>
            </w:r>
          </w:p>
          <w:p w14:paraId="7371F144" w14:textId="77777777" w:rsidR="000D745A" w:rsidRPr="00C40B6C" w:rsidRDefault="000D745A" w:rsidP="003C655E">
            <w:pPr>
              <w:pStyle w:val="NoSpacing"/>
              <w:rPr>
                <w:sz w:val="20"/>
              </w:rPr>
            </w:pPr>
            <w:r>
              <w:rPr>
                <w:sz w:val="20"/>
              </w:rPr>
              <w:t>[162]</w:t>
            </w:r>
          </w:p>
          <w:p w14:paraId="7541BEA7" w14:textId="77777777" w:rsidR="000D745A" w:rsidRPr="00C40B6C" w:rsidRDefault="000D745A" w:rsidP="003C655E">
            <w:pPr>
              <w:pStyle w:val="NoSpacing"/>
              <w:rPr>
                <w:sz w:val="20"/>
              </w:rPr>
            </w:pPr>
            <w:r w:rsidRPr="00C40B6C">
              <w:rPr>
                <w:sz w:val="20"/>
              </w:rPr>
              <w:t>8.62</w:t>
            </w:r>
            <w:r>
              <w:rPr>
                <w:sz w:val="20"/>
              </w:rPr>
              <w:t xml:space="preserve"> sec</w:t>
            </w:r>
          </w:p>
          <w:p w14:paraId="763BFDBB" w14:textId="77777777" w:rsidR="000D745A" w:rsidRPr="00C40B6C" w:rsidRDefault="000D745A" w:rsidP="003C655E">
            <w:pPr>
              <w:pStyle w:val="NoSpacing"/>
              <w:rPr>
                <w:b/>
                <w:sz w:val="20"/>
              </w:rPr>
            </w:pPr>
            <w:r w:rsidRPr="00C40B6C">
              <w:rPr>
                <w:b/>
                <w:sz w:val="20"/>
              </w:rPr>
              <w:t>0.02</w:t>
            </w:r>
            <w:r>
              <w:rPr>
                <w:b/>
                <w:sz w:val="20"/>
              </w:rPr>
              <w:t>%</w:t>
            </w:r>
          </w:p>
          <w:p w14:paraId="7681F2E1" w14:textId="77777777" w:rsidR="000D745A" w:rsidRPr="00F9087D" w:rsidRDefault="000D745A" w:rsidP="003C655E">
            <w:pPr>
              <w:pStyle w:val="NoSpacing"/>
              <w:rPr>
                <w:sz w:val="20"/>
              </w:rPr>
            </w:pPr>
            <w:r>
              <w:rPr>
                <w:sz w:val="20"/>
              </w:rPr>
              <w:t>{</w:t>
            </w:r>
            <w:r w:rsidRPr="009E36C9">
              <w:rPr>
                <w:sz w:val="20"/>
              </w:rPr>
              <w:t>5.37%</w:t>
            </w:r>
            <w:r>
              <w:rPr>
                <w:sz w:val="20"/>
              </w:rPr>
              <w:t>}</w:t>
            </w:r>
          </w:p>
        </w:tc>
        <w:tc>
          <w:tcPr>
            <w:tcW w:w="643" w:type="pct"/>
            <w:tcBorders>
              <w:top w:val="single" w:sz="4" w:space="0" w:color="auto"/>
              <w:bottom w:val="single" w:sz="4" w:space="0" w:color="auto"/>
            </w:tcBorders>
          </w:tcPr>
          <w:p w14:paraId="724F9CFE" w14:textId="77777777" w:rsidR="000D745A" w:rsidRPr="001D07DA" w:rsidRDefault="000D745A" w:rsidP="003C655E">
            <w:pPr>
              <w:pStyle w:val="NoSpacing"/>
              <w:rPr>
                <w:b/>
                <w:sz w:val="20"/>
              </w:rPr>
            </w:pPr>
            <w:r w:rsidRPr="001D07DA">
              <w:rPr>
                <w:b/>
                <w:sz w:val="20"/>
              </w:rPr>
              <w:t>2378</w:t>
            </w:r>
          </w:p>
          <w:p w14:paraId="7346B4D5" w14:textId="77777777" w:rsidR="000D745A" w:rsidRPr="00BE47EA" w:rsidRDefault="000D745A" w:rsidP="003C655E">
            <w:pPr>
              <w:pStyle w:val="NoSpacing"/>
              <w:rPr>
                <w:sz w:val="20"/>
              </w:rPr>
            </w:pPr>
            <w:r>
              <w:rPr>
                <w:sz w:val="20"/>
              </w:rPr>
              <w:t>(2378)</w:t>
            </w:r>
          </w:p>
          <w:p w14:paraId="7A943341" w14:textId="77777777" w:rsidR="000D745A" w:rsidRPr="00BE47EA" w:rsidRDefault="000D745A" w:rsidP="003C655E">
            <w:pPr>
              <w:pStyle w:val="NoSpacing"/>
              <w:rPr>
                <w:sz w:val="20"/>
              </w:rPr>
            </w:pPr>
            <w:r>
              <w:rPr>
                <w:sz w:val="20"/>
              </w:rPr>
              <w:t>[44]</w:t>
            </w:r>
          </w:p>
          <w:p w14:paraId="227F49C3" w14:textId="77777777" w:rsidR="000D745A" w:rsidRPr="00BE47EA" w:rsidRDefault="000D745A" w:rsidP="003C655E">
            <w:pPr>
              <w:pStyle w:val="NoSpacing"/>
              <w:rPr>
                <w:sz w:val="20"/>
              </w:rPr>
            </w:pPr>
            <w:r w:rsidRPr="00BE47EA">
              <w:rPr>
                <w:sz w:val="20"/>
              </w:rPr>
              <w:t>2.36</w:t>
            </w:r>
            <w:r>
              <w:rPr>
                <w:sz w:val="20"/>
              </w:rPr>
              <w:t xml:space="preserve"> sec</w:t>
            </w:r>
          </w:p>
          <w:p w14:paraId="083D8F24" w14:textId="77777777" w:rsidR="000D745A" w:rsidRPr="001D07DA" w:rsidRDefault="000D745A" w:rsidP="003C655E">
            <w:pPr>
              <w:pStyle w:val="NoSpacing"/>
              <w:rPr>
                <w:b/>
                <w:sz w:val="20"/>
              </w:rPr>
            </w:pPr>
            <w:r w:rsidRPr="001D07DA">
              <w:rPr>
                <w:b/>
                <w:sz w:val="20"/>
              </w:rPr>
              <w:t>0.00%</w:t>
            </w:r>
          </w:p>
          <w:p w14:paraId="3CA90EA0" w14:textId="77777777" w:rsidR="000D745A" w:rsidRPr="00F9087D" w:rsidRDefault="000D745A" w:rsidP="003C655E">
            <w:pPr>
              <w:pStyle w:val="NoSpacing"/>
              <w:rPr>
                <w:sz w:val="20"/>
              </w:rPr>
            </w:pPr>
            <w:r>
              <w:rPr>
                <w:sz w:val="20"/>
              </w:rPr>
              <w:t>{</w:t>
            </w:r>
            <w:r w:rsidRPr="009E36C9">
              <w:rPr>
                <w:sz w:val="20"/>
              </w:rPr>
              <w:t>5.48%</w:t>
            </w:r>
            <w:r>
              <w:rPr>
                <w:sz w:val="20"/>
              </w:rPr>
              <w:t>}</w:t>
            </w:r>
          </w:p>
        </w:tc>
        <w:tc>
          <w:tcPr>
            <w:tcW w:w="610" w:type="pct"/>
            <w:tcBorders>
              <w:top w:val="single" w:sz="4" w:space="0" w:color="auto"/>
              <w:bottom w:val="single" w:sz="4" w:space="0" w:color="auto"/>
            </w:tcBorders>
          </w:tcPr>
          <w:p w14:paraId="3CA2F2F5" w14:textId="77777777" w:rsidR="000D745A" w:rsidRPr="00765E5D" w:rsidRDefault="000D745A" w:rsidP="003C655E">
            <w:pPr>
              <w:pStyle w:val="NoSpacing"/>
              <w:rPr>
                <w:b/>
                <w:sz w:val="20"/>
              </w:rPr>
            </w:pPr>
            <w:r w:rsidRPr="00765E5D">
              <w:rPr>
                <w:b/>
                <w:sz w:val="20"/>
              </w:rPr>
              <w:t>2378</w:t>
            </w:r>
          </w:p>
          <w:p w14:paraId="524F6AE2" w14:textId="77777777" w:rsidR="000D745A" w:rsidRPr="00F9087D" w:rsidRDefault="000D745A" w:rsidP="003C655E">
            <w:pPr>
              <w:pStyle w:val="NoSpacing"/>
              <w:rPr>
                <w:sz w:val="20"/>
              </w:rPr>
            </w:pPr>
            <w:r>
              <w:rPr>
                <w:sz w:val="20"/>
              </w:rPr>
              <w:t>(2378)</w:t>
            </w:r>
          </w:p>
          <w:p w14:paraId="4BC43DB0" w14:textId="77777777" w:rsidR="000D745A" w:rsidRPr="00F9087D" w:rsidRDefault="000D745A" w:rsidP="003C655E">
            <w:pPr>
              <w:pStyle w:val="NoSpacing"/>
              <w:rPr>
                <w:sz w:val="20"/>
              </w:rPr>
            </w:pPr>
            <w:r>
              <w:rPr>
                <w:sz w:val="20"/>
              </w:rPr>
              <w:t>[100]</w:t>
            </w:r>
          </w:p>
          <w:p w14:paraId="427F5DC2" w14:textId="77777777" w:rsidR="000D745A" w:rsidRPr="00F9087D" w:rsidRDefault="000D745A" w:rsidP="003C655E">
            <w:pPr>
              <w:pStyle w:val="NoSpacing"/>
              <w:rPr>
                <w:sz w:val="20"/>
              </w:rPr>
            </w:pPr>
            <w:r w:rsidRPr="00F9087D">
              <w:rPr>
                <w:sz w:val="20"/>
              </w:rPr>
              <w:t>1.48</w:t>
            </w:r>
            <w:r>
              <w:rPr>
                <w:sz w:val="20"/>
              </w:rPr>
              <w:t xml:space="preserve"> sec</w:t>
            </w:r>
          </w:p>
          <w:p w14:paraId="2B3CA6A2" w14:textId="77777777" w:rsidR="000D745A" w:rsidRPr="00F9087D" w:rsidRDefault="000D745A" w:rsidP="003C655E">
            <w:pPr>
              <w:pStyle w:val="NoSpacing"/>
              <w:rPr>
                <w:b/>
                <w:sz w:val="20"/>
              </w:rPr>
            </w:pPr>
            <w:r w:rsidRPr="00F9087D">
              <w:rPr>
                <w:b/>
                <w:sz w:val="20"/>
              </w:rPr>
              <w:t>0.00%</w:t>
            </w:r>
          </w:p>
          <w:p w14:paraId="50D14F72" w14:textId="77777777" w:rsidR="000D745A" w:rsidRPr="00F9087D" w:rsidRDefault="000D745A" w:rsidP="003C655E">
            <w:pPr>
              <w:pStyle w:val="NoSpacing"/>
              <w:rPr>
                <w:sz w:val="20"/>
              </w:rPr>
            </w:pPr>
            <w:r>
              <w:rPr>
                <w:sz w:val="20"/>
              </w:rPr>
              <w:t>{</w:t>
            </w:r>
            <w:r w:rsidRPr="00F9087D">
              <w:rPr>
                <w:sz w:val="20"/>
              </w:rPr>
              <w:t>81.93%</w:t>
            </w:r>
            <w:r>
              <w:rPr>
                <w:sz w:val="20"/>
              </w:rPr>
              <w:t>}</w:t>
            </w:r>
          </w:p>
        </w:tc>
        <w:tc>
          <w:tcPr>
            <w:tcW w:w="578" w:type="pct"/>
            <w:tcBorders>
              <w:top w:val="single" w:sz="4" w:space="0" w:color="auto"/>
              <w:bottom w:val="single" w:sz="4" w:space="0" w:color="auto"/>
              <w:right w:val="nil"/>
            </w:tcBorders>
          </w:tcPr>
          <w:p w14:paraId="08E1A3E8" w14:textId="77777777" w:rsidR="000D745A" w:rsidRPr="00E865E8" w:rsidRDefault="000D745A" w:rsidP="003C655E">
            <w:pPr>
              <w:pStyle w:val="NoSpacing"/>
              <w:rPr>
                <w:sz w:val="20"/>
              </w:rPr>
            </w:pPr>
            <w:r w:rsidRPr="00765E5D">
              <w:rPr>
                <w:b/>
                <w:sz w:val="20"/>
              </w:rPr>
              <w:t>2378</w:t>
            </w:r>
          </w:p>
          <w:p w14:paraId="5359A670" w14:textId="77777777" w:rsidR="000D745A" w:rsidRPr="00E865E8" w:rsidRDefault="000D745A" w:rsidP="003C655E">
            <w:pPr>
              <w:pStyle w:val="NoSpacing"/>
              <w:rPr>
                <w:sz w:val="20"/>
              </w:rPr>
            </w:pPr>
            <w:r>
              <w:rPr>
                <w:sz w:val="20"/>
              </w:rPr>
              <w:t>(2378)</w:t>
            </w:r>
          </w:p>
          <w:p w14:paraId="31530881" w14:textId="0D321AC9" w:rsidR="000D745A" w:rsidRPr="00E865E8" w:rsidRDefault="000D745A" w:rsidP="003C655E">
            <w:pPr>
              <w:pStyle w:val="NoSpacing"/>
              <w:rPr>
                <w:sz w:val="20"/>
              </w:rPr>
            </w:pPr>
            <w:r>
              <w:rPr>
                <w:sz w:val="20"/>
              </w:rPr>
              <w:t>[</w:t>
            </w:r>
            <w:r w:rsidR="009F569A">
              <w:rPr>
                <w:sz w:val="20"/>
              </w:rPr>
              <w:t>113</w:t>
            </w:r>
            <w:r>
              <w:rPr>
                <w:sz w:val="20"/>
              </w:rPr>
              <w:t>]</w:t>
            </w:r>
          </w:p>
          <w:p w14:paraId="597A1354" w14:textId="77777777" w:rsidR="000D745A" w:rsidRPr="00E865E8" w:rsidRDefault="000D745A" w:rsidP="003C655E">
            <w:pPr>
              <w:pStyle w:val="NoSpacing"/>
              <w:rPr>
                <w:sz w:val="20"/>
              </w:rPr>
            </w:pPr>
            <w:r w:rsidRPr="00E865E8">
              <w:rPr>
                <w:sz w:val="20"/>
              </w:rPr>
              <w:t>8.30</w:t>
            </w:r>
            <w:r>
              <w:rPr>
                <w:sz w:val="20"/>
              </w:rPr>
              <w:t xml:space="preserve"> sec</w:t>
            </w:r>
          </w:p>
          <w:p w14:paraId="3B446EE2" w14:textId="77777777" w:rsidR="000D745A" w:rsidRPr="00E865E8" w:rsidRDefault="000D745A" w:rsidP="003C655E">
            <w:pPr>
              <w:pStyle w:val="NoSpacing"/>
              <w:rPr>
                <w:b/>
                <w:sz w:val="20"/>
              </w:rPr>
            </w:pPr>
            <w:r w:rsidRPr="00E865E8">
              <w:rPr>
                <w:b/>
                <w:sz w:val="20"/>
              </w:rPr>
              <w:t>0.00 %</w:t>
            </w:r>
          </w:p>
          <w:p w14:paraId="4B5EA71F" w14:textId="77777777" w:rsidR="000D745A" w:rsidRPr="00575049" w:rsidRDefault="000D745A" w:rsidP="003C655E">
            <w:pPr>
              <w:pStyle w:val="NoSpacing"/>
              <w:rPr>
                <w:color w:val="FF0000"/>
                <w:sz w:val="20"/>
              </w:rPr>
            </w:pPr>
            <w:r>
              <w:rPr>
                <w:sz w:val="20"/>
              </w:rPr>
              <w:t>n/a</w:t>
            </w:r>
          </w:p>
        </w:tc>
      </w:tr>
      <w:tr w:rsidR="000D745A" w:rsidRPr="00576E5A" w14:paraId="481178DA" w14:textId="77777777" w:rsidTr="003C655E">
        <w:tc>
          <w:tcPr>
            <w:tcW w:w="690" w:type="pct"/>
            <w:tcBorders>
              <w:top w:val="single" w:sz="4" w:space="0" w:color="auto"/>
              <w:bottom w:val="single" w:sz="4" w:space="0" w:color="auto"/>
            </w:tcBorders>
          </w:tcPr>
          <w:p w14:paraId="325D680C" w14:textId="77777777" w:rsidR="000D745A" w:rsidRPr="002146E2" w:rsidRDefault="000D745A" w:rsidP="003C655E">
            <w:pPr>
              <w:pStyle w:val="NoSpacing"/>
              <w:rPr>
                <w:color w:val="000000" w:themeColor="text1"/>
                <w:sz w:val="20"/>
              </w:rPr>
            </w:pPr>
            <w:r w:rsidRPr="002146E2">
              <w:rPr>
                <w:color w:val="000000" w:themeColor="text1"/>
                <w:sz w:val="20"/>
              </w:rPr>
              <w:t>Att532</w:t>
            </w:r>
          </w:p>
          <w:p w14:paraId="446D66DB" w14:textId="77777777" w:rsidR="000D745A" w:rsidRPr="002146E2" w:rsidRDefault="000D745A" w:rsidP="003C655E">
            <w:pPr>
              <w:pStyle w:val="NoSpacing"/>
              <w:rPr>
                <w:color w:val="000000" w:themeColor="text1"/>
                <w:sz w:val="20"/>
              </w:rPr>
            </w:pPr>
            <w:r w:rsidRPr="002146E2">
              <w:rPr>
                <w:color w:val="000000" w:themeColor="text1"/>
                <w:sz w:val="20"/>
              </w:rPr>
              <w:t>Opt 27686</w:t>
            </w:r>
          </w:p>
          <w:p w14:paraId="340FB8E0" w14:textId="77777777" w:rsidR="000D745A" w:rsidRPr="002146E2" w:rsidRDefault="000D745A" w:rsidP="003C655E">
            <w:pPr>
              <w:pStyle w:val="NoSpacing"/>
              <w:rPr>
                <w:color w:val="000000" w:themeColor="text1"/>
                <w:sz w:val="20"/>
              </w:rPr>
            </w:pPr>
          </w:p>
        </w:tc>
        <w:tc>
          <w:tcPr>
            <w:tcW w:w="594" w:type="pct"/>
            <w:tcBorders>
              <w:top w:val="single" w:sz="4" w:space="0" w:color="auto"/>
              <w:bottom w:val="single" w:sz="4" w:space="0" w:color="auto"/>
            </w:tcBorders>
          </w:tcPr>
          <w:p w14:paraId="5A3430A1" w14:textId="4CCEF059" w:rsidR="000D745A" w:rsidRPr="00765E5D" w:rsidRDefault="000D745A" w:rsidP="003C655E">
            <w:pPr>
              <w:pStyle w:val="NoSpacing"/>
              <w:rPr>
                <w:color w:val="000000" w:themeColor="text1"/>
                <w:sz w:val="20"/>
              </w:rPr>
            </w:pPr>
            <w:r w:rsidRPr="00765E5D">
              <w:rPr>
                <w:color w:val="000000" w:themeColor="text1"/>
                <w:sz w:val="20"/>
              </w:rPr>
              <w:t>27869</w:t>
            </w:r>
          </w:p>
          <w:p w14:paraId="1F3A86BA" w14:textId="77777777" w:rsidR="000D745A" w:rsidRPr="00765E5D" w:rsidRDefault="000D745A" w:rsidP="003C655E">
            <w:pPr>
              <w:pStyle w:val="NoSpacing"/>
              <w:rPr>
                <w:color w:val="000000" w:themeColor="text1"/>
                <w:sz w:val="20"/>
              </w:rPr>
            </w:pPr>
            <w:r>
              <w:rPr>
                <w:color w:val="000000" w:themeColor="text1"/>
                <w:sz w:val="20"/>
              </w:rPr>
              <w:t>(27951.2)</w:t>
            </w:r>
          </w:p>
          <w:p w14:paraId="234F592D" w14:textId="77777777" w:rsidR="000D745A" w:rsidRPr="00765E5D" w:rsidRDefault="000D745A" w:rsidP="003C655E">
            <w:pPr>
              <w:pStyle w:val="NoSpacing"/>
              <w:rPr>
                <w:color w:val="000000" w:themeColor="text1"/>
                <w:sz w:val="20"/>
              </w:rPr>
            </w:pPr>
            <w:r>
              <w:rPr>
                <w:color w:val="000000" w:themeColor="text1"/>
                <w:sz w:val="20"/>
              </w:rPr>
              <w:t>[282]</w:t>
            </w:r>
          </w:p>
          <w:p w14:paraId="361CD164" w14:textId="77777777" w:rsidR="000D745A" w:rsidRPr="00765E5D" w:rsidRDefault="000D745A" w:rsidP="003C655E">
            <w:pPr>
              <w:pStyle w:val="NoSpacing"/>
              <w:rPr>
                <w:color w:val="000000" w:themeColor="text1"/>
                <w:sz w:val="20"/>
              </w:rPr>
            </w:pPr>
            <w:r w:rsidRPr="00765E5D">
              <w:rPr>
                <w:color w:val="000000" w:themeColor="text1"/>
                <w:sz w:val="20"/>
              </w:rPr>
              <w:t>60.02</w:t>
            </w:r>
            <w:r>
              <w:t xml:space="preserve"> </w:t>
            </w:r>
            <w:r w:rsidRPr="00765E5D">
              <w:rPr>
                <w:color w:val="000000" w:themeColor="text1"/>
                <w:sz w:val="20"/>
              </w:rPr>
              <w:t>sec</w:t>
            </w:r>
          </w:p>
          <w:p w14:paraId="0A99AC18" w14:textId="77777777" w:rsidR="000D745A" w:rsidRPr="00765E5D" w:rsidRDefault="000D745A" w:rsidP="003C655E">
            <w:pPr>
              <w:pStyle w:val="NoSpacing"/>
              <w:rPr>
                <w:b/>
                <w:color w:val="000000" w:themeColor="text1"/>
                <w:sz w:val="20"/>
              </w:rPr>
            </w:pPr>
            <w:r w:rsidRPr="00765E5D">
              <w:rPr>
                <w:b/>
                <w:color w:val="000000" w:themeColor="text1"/>
                <w:sz w:val="20"/>
              </w:rPr>
              <w:t>0.96%</w:t>
            </w:r>
          </w:p>
          <w:p w14:paraId="446BC220"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21.38</w:t>
            </w:r>
            <w:r>
              <w:rPr>
                <w:color w:val="000000" w:themeColor="text1"/>
                <w:sz w:val="20"/>
              </w:rPr>
              <w:t>%}</w:t>
            </w:r>
          </w:p>
        </w:tc>
        <w:tc>
          <w:tcPr>
            <w:tcW w:w="628" w:type="pct"/>
            <w:tcBorders>
              <w:top w:val="single" w:sz="4" w:space="0" w:color="auto"/>
              <w:bottom w:val="single" w:sz="4" w:space="0" w:color="auto"/>
            </w:tcBorders>
          </w:tcPr>
          <w:p w14:paraId="7503224F" w14:textId="436A17BD" w:rsidR="000D745A" w:rsidRPr="00765E5D" w:rsidRDefault="000D745A" w:rsidP="003C655E">
            <w:pPr>
              <w:pStyle w:val="NoSpacing"/>
              <w:rPr>
                <w:color w:val="000000" w:themeColor="text1"/>
                <w:sz w:val="20"/>
              </w:rPr>
            </w:pPr>
            <w:r w:rsidRPr="001D07DA">
              <w:rPr>
                <w:b/>
                <w:color w:val="000000" w:themeColor="text1"/>
                <w:sz w:val="20"/>
              </w:rPr>
              <w:t>27686</w:t>
            </w:r>
          </w:p>
          <w:p w14:paraId="144824FE"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27720.70</w:t>
            </w:r>
            <w:r>
              <w:rPr>
                <w:color w:val="000000" w:themeColor="text1"/>
                <w:sz w:val="20"/>
              </w:rPr>
              <w:t>)</w:t>
            </w:r>
          </w:p>
          <w:p w14:paraId="2EBFD427" w14:textId="77777777" w:rsidR="000D745A" w:rsidRPr="00765E5D" w:rsidRDefault="000D745A" w:rsidP="003C655E">
            <w:pPr>
              <w:pStyle w:val="NoSpacing"/>
              <w:rPr>
                <w:color w:val="000000" w:themeColor="text1"/>
                <w:sz w:val="20"/>
              </w:rPr>
            </w:pPr>
            <w:r>
              <w:rPr>
                <w:color w:val="000000" w:themeColor="text1"/>
                <w:sz w:val="20"/>
              </w:rPr>
              <w:t>[59]</w:t>
            </w:r>
          </w:p>
          <w:p w14:paraId="103AB8A2" w14:textId="77777777" w:rsidR="000D745A" w:rsidRPr="00765E5D" w:rsidRDefault="000D745A" w:rsidP="003C655E">
            <w:pPr>
              <w:pStyle w:val="NoSpacing"/>
              <w:rPr>
                <w:color w:val="000000" w:themeColor="text1"/>
                <w:sz w:val="20"/>
              </w:rPr>
            </w:pPr>
            <w:r w:rsidRPr="00765E5D">
              <w:rPr>
                <w:color w:val="000000" w:themeColor="text1"/>
                <w:sz w:val="20"/>
              </w:rPr>
              <w:t>12.58</w:t>
            </w:r>
            <w:r>
              <w:t xml:space="preserve"> </w:t>
            </w:r>
            <w:r w:rsidRPr="00765E5D">
              <w:rPr>
                <w:color w:val="000000" w:themeColor="text1"/>
                <w:sz w:val="20"/>
              </w:rPr>
              <w:t>sec</w:t>
            </w:r>
          </w:p>
          <w:p w14:paraId="37C9D7DF" w14:textId="77777777" w:rsidR="000D745A" w:rsidRPr="00765E5D" w:rsidRDefault="000D745A" w:rsidP="003C655E">
            <w:pPr>
              <w:pStyle w:val="NoSpacing"/>
              <w:rPr>
                <w:b/>
                <w:color w:val="000000" w:themeColor="text1"/>
                <w:sz w:val="20"/>
              </w:rPr>
            </w:pPr>
            <w:r w:rsidRPr="00765E5D">
              <w:rPr>
                <w:b/>
                <w:color w:val="000000" w:themeColor="text1"/>
                <w:sz w:val="20"/>
              </w:rPr>
              <w:t>0.13%</w:t>
            </w:r>
          </w:p>
          <w:p w14:paraId="556B689E"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17.99%</w:t>
            </w:r>
            <w:r>
              <w:rPr>
                <w:color w:val="000000" w:themeColor="text1"/>
                <w:sz w:val="20"/>
              </w:rPr>
              <w:t>}</w:t>
            </w:r>
          </w:p>
        </w:tc>
        <w:tc>
          <w:tcPr>
            <w:tcW w:w="628" w:type="pct"/>
            <w:tcBorders>
              <w:top w:val="single" w:sz="4" w:space="0" w:color="auto"/>
              <w:bottom w:val="single" w:sz="4" w:space="0" w:color="auto"/>
            </w:tcBorders>
          </w:tcPr>
          <w:p w14:paraId="149950BD" w14:textId="56DCF26D" w:rsidR="000D745A" w:rsidRPr="00765E5D" w:rsidRDefault="000D745A" w:rsidP="003C655E">
            <w:pPr>
              <w:pStyle w:val="NoSpacing"/>
              <w:rPr>
                <w:color w:val="000000" w:themeColor="text1"/>
                <w:sz w:val="20"/>
              </w:rPr>
            </w:pPr>
            <w:r w:rsidRPr="00765E5D">
              <w:rPr>
                <w:color w:val="000000" w:themeColor="text1"/>
                <w:sz w:val="20"/>
              </w:rPr>
              <w:t>27693</w:t>
            </w:r>
          </w:p>
          <w:p w14:paraId="58BB263F"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27722.60</w:t>
            </w:r>
            <w:r>
              <w:rPr>
                <w:color w:val="000000" w:themeColor="text1"/>
                <w:sz w:val="20"/>
              </w:rPr>
              <w:t>)</w:t>
            </w:r>
          </w:p>
          <w:p w14:paraId="1EB71295" w14:textId="77777777" w:rsidR="000D745A" w:rsidRPr="00765E5D" w:rsidRDefault="000D745A" w:rsidP="003C655E">
            <w:pPr>
              <w:pStyle w:val="NoSpacing"/>
              <w:rPr>
                <w:color w:val="000000" w:themeColor="text1"/>
                <w:sz w:val="20"/>
              </w:rPr>
            </w:pPr>
            <w:r>
              <w:rPr>
                <w:color w:val="000000" w:themeColor="text1"/>
                <w:sz w:val="20"/>
              </w:rPr>
              <w:t>[317]</w:t>
            </w:r>
          </w:p>
          <w:p w14:paraId="7050B3D8" w14:textId="77777777" w:rsidR="000D745A" w:rsidRPr="00765E5D" w:rsidRDefault="000D745A" w:rsidP="003C655E">
            <w:pPr>
              <w:pStyle w:val="NoSpacing"/>
              <w:rPr>
                <w:color w:val="000000" w:themeColor="text1"/>
                <w:sz w:val="20"/>
              </w:rPr>
            </w:pPr>
            <w:r w:rsidRPr="00765E5D">
              <w:rPr>
                <w:color w:val="000000" w:themeColor="text1"/>
                <w:sz w:val="20"/>
              </w:rPr>
              <w:t>66.65</w:t>
            </w:r>
            <w:r>
              <w:t xml:space="preserve"> </w:t>
            </w:r>
            <w:r w:rsidRPr="00765E5D">
              <w:rPr>
                <w:color w:val="000000" w:themeColor="text1"/>
                <w:sz w:val="20"/>
              </w:rPr>
              <w:t>sec</w:t>
            </w:r>
          </w:p>
          <w:p w14:paraId="63105DE0" w14:textId="77777777" w:rsidR="000D745A" w:rsidRPr="00765E5D" w:rsidRDefault="000D745A" w:rsidP="003C655E">
            <w:pPr>
              <w:pStyle w:val="NoSpacing"/>
              <w:rPr>
                <w:b/>
                <w:color w:val="000000" w:themeColor="text1"/>
                <w:sz w:val="20"/>
              </w:rPr>
            </w:pPr>
            <w:r w:rsidRPr="00765E5D">
              <w:rPr>
                <w:b/>
                <w:color w:val="000000" w:themeColor="text1"/>
                <w:sz w:val="20"/>
              </w:rPr>
              <w:t>0.13%</w:t>
            </w:r>
          </w:p>
          <w:p w14:paraId="05EE56AF"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26.93%</w:t>
            </w:r>
            <w:r>
              <w:rPr>
                <w:color w:val="000000" w:themeColor="text1"/>
                <w:sz w:val="20"/>
              </w:rPr>
              <w:t>}</w:t>
            </w:r>
          </w:p>
        </w:tc>
        <w:tc>
          <w:tcPr>
            <w:tcW w:w="628" w:type="pct"/>
            <w:tcBorders>
              <w:top w:val="single" w:sz="4" w:space="0" w:color="auto"/>
              <w:bottom w:val="single" w:sz="4" w:space="0" w:color="auto"/>
            </w:tcBorders>
          </w:tcPr>
          <w:p w14:paraId="2380382A" w14:textId="3AC2DB08" w:rsidR="000D745A" w:rsidRPr="0022518F" w:rsidRDefault="000D745A" w:rsidP="003C655E">
            <w:pPr>
              <w:pStyle w:val="NoSpacing"/>
              <w:rPr>
                <w:color w:val="000000" w:themeColor="text1"/>
                <w:sz w:val="20"/>
              </w:rPr>
            </w:pPr>
            <w:r w:rsidRPr="0022518F">
              <w:rPr>
                <w:color w:val="000000" w:themeColor="text1"/>
                <w:sz w:val="20"/>
              </w:rPr>
              <w:t>27705</w:t>
            </w:r>
          </w:p>
          <w:p w14:paraId="08F76CC4" w14:textId="77777777" w:rsidR="000D745A" w:rsidRPr="0022518F" w:rsidRDefault="000D745A" w:rsidP="003C655E">
            <w:pPr>
              <w:pStyle w:val="NoSpacing"/>
              <w:rPr>
                <w:color w:val="000000" w:themeColor="text1"/>
                <w:sz w:val="20"/>
              </w:rPr>
            </w:pPr>
            <w:r>
              <w:rPr>
                <w:color w:val="000000" w:themeColor="text1"/>
                <w:sz w:val="20"/>
              </w:rPr>
              <w:t>(27710.2)</w:t>
            </w:r>
          </w:p>
          <w:p w14:paraId="171455F3" w14:textId="77777777" w:rsidR="000D745A" w:rsidRPr="0022518F" w:rsidRDefault="000D745A" w:rsidP="003C655E">
            <w:pPr>
              <w:pStyle w:val="NoSpacing"/>
              <w:rPr>
                <w:color w:val="000000" w:themeColor="text1"/>
                <w:sz w:val="20"/>
              </w:rPr>
            </w:pPr>
            <w:r>
              <w:rPr>
                <w:color w:val="000000" w:themeColor="text1"/>
                <w:sz w:val="20"/>
              </w:rPr>
              <w:t>[3</w:t>
            </w:r>
            <w:r w:rsidRPr="0022518F">
              <w:rPr>
                <w:color w:val="000000" w:themeColor="text1"/>
                <w:sz w:val="20"/>
              </w:rPr>
              <w:t>02</w:t>
            </w:r>
            <w:r>
              <w:rPr>
                <w:color w:val="000000" w:themeColor="text1"/>
                <w:sz w:val="20"/>
              </w:rPr>
              <w:t>]</w:t>
            </w:r>
          </w:p>
          <w:p w14:paraId="02320E58" w14:textId="77777777" w:rsidR="000D745A" w:rsidRPr="0022518F" w:rsidRDefault="000D745A" w:rsidP="003C655E">
            <w:pPr>
              <w:pStyle w:val="NoSpacing"/>
              <w:rPr>
                <w:color w:val="000000" w:themeColor="text1"/>
                <w:sz w:val="20"/>
              </w:rPr>
            </w:pPr>
            <w:r w:rsidRPr="0022518F">
              <w:rPr>
                <w:color w:val="000000" w:themeColor="text1"/>
                <w:sz w:val="20"/>
              </w:rPr>
              <w:t>60.48</w:t>
            </w:r>
            <w:r>
              <w:rPr>
                <w:color w:val="000000" w:themeColor="text1"/>
                <w:sz w:val="20"/>
              </w:rPr>
              <w:t xml:space="preserve"> sec</w:t>
            </w:r>
          </w:p>
          <w:p w14:paraId="555CE8E2" w14:textId="77777777" w:rsidR="000D745A" w:rsidRPr="008479DC" w:rsidRDefault="000D745A" w:rsidP="003C655E">
            <w:pPr>
              <w:pStyle w:val="NoSpacing"/>
              <w:rPr>
                <w:b/>
                <w:color w:val="000000" w:themeColor="text1"/>
                <w:sz w:val="20"/>
              </w:rPr>
            </w:pPr>
            <w:r w:rsidRPr="008479DC">
              <w:rPr>
                <w:b/>
                <w:color w:val="000000" w:themeColor="text1"/>
                <w:sz w:val="20"/>
              </w:rPr>
              <w:t>0.09%</w:t>
            </w:r>
          </w:p>
          <w:p w14:paraId="685F18AB"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11.29%</w:t>
            </w:r>
            <w:r>
              <w:rPr>
                <w:color w:val="000000" w:themeColor="text1"/>
                <w:sz w:val="20"/>
              </w:rPr>
              <w:t>}</w:t>
            </w:r>
          </w:p>
        </w:tc>
        <w:tc>
          <w:tcPr>
            <w:tcW w:w="643" w:type="pct"/>
            <w:tcBorders>
              <w:top w:val="single" w:sz="4" w:space="0" w:color="auto"/>
              <w:bottom w:val="single" w:sz="4" w:space="0" w:color="auto"/>
            </w:tcBorders>
          </w:tcPr>
          <w:p w14:paraId="23423E8D" w14:textId="77777777" w:rsidR="000D745A" w:rsidRPr="00960441" w:rsidRDefault="000D745A" w:rsidP="003C655E">
            <w:pPr>
              <w:pStyle w:val="NoSpacing"/>
              <w:rPr>
                <w:color w:val="000000" w:themeColor="text1"/>
                <w:sz w:val="20"/>
              </w:rPr>
            </w:pPr>
            <w:r w:rsidRPr="00960441">
              <w:rPr>
                <w:color w:val="000000" w:themeColor="text1"/>
                <w:sz w:val="20"/>
              </w:rPr>
              <w:t>27693.00</w:t>
            </w:r>
          </w:p>
          <w:p w14:paraId="3F666650" w14:textId="77777777" w:rsidR="000D745A" w:rsidRPr="00960441" w:rsidRDefault="000D745A" w:rsidP="003C655E">
            <w:pPr>
              <w:pStyle w:val="NoSpacing"/>
              <w:rPr>
                <w:color w:val="000000" w:themeColor="text1"/>
                <w:sz w:val="20"/>
              </w:rPr>
            </w:pPr>
            <w:r>
              <w:rPr>
                <w:color w:val="000000" w:themeColor="text1"/>
                <w:sz w:val="20"/>
              </w:rPr>
              <w:t>(</w:t>
            </w:r>
            <w:r w:rsidRPr="00960441">
              <w:rPr>
                <w:color w:val="000000" w:themeColor="text1"/>
                <w:sz w:val="20"/>
              </w:rPr>
              <w:t>27716.8</w:t>
            </w:r>
            <w:r>
              <w:rPr>
                <w:color w:val="000000" w:themeColor="text1"/>
                <w:sz w:val="20"/>
              </w:rPr>
              <w:t>)</w:t>
            </w:r>
          </w:p>
          <w:p w14:paraId="566FE2A7" w14:textId="77777777" w:rsidR="000D745A" w:rsidRPr="00960441" w:rsidRDefault="000D745A" w:rsidP="003C655E">
            <w:pPr>
              <w:pStyle w:val="NoSpacing"/>
              <w:rPr>
                <w:color w:val="000000" w:themeColor="text1"/>
                <w:sz w:val="20"/>
              </w:rPr>
            </w:pPr>
            <w:r>
              <w:rPr>
                <w:color w:val="000000" w:themeColor="text1"/>
                <w:sz w:val="20"/>
              </w:rPr>
              <w:t>[174]</w:t>
            </w:r>
          </w:p>
          <w:p w14:paraId="1D570779" w14:textId="77777777" w:rsidR="000D745A" w:rsidRPr="00960441" w:rsidRDefault="000D745A" w:rsidP="003C655E">
            <w:pPr>
              <w:pStyle w:val="NoSpacing"/>
              <w:rPr>
                <w:color w:val="000000" w:themeColor="text1"/>
                <w:sz w:val="20"/>
              </w:rPr>
            </w:pPr>
            <w:r w:rsidRPr="00960441">
              <w:rPr>
                <w:color w:val="000000" w:themeColor="text1"/>
                <w:sz w:val="20"/>
              </w:rPr>
              <w:t>30.80</w:t>
            </w:r>
            <w:r>
              <w:rPr>
                <w:color w:val="000000" w:themeColor="text1"/>
                <w:sz w:val="20"/>
              </w:rPr>
              <w:t xml:space="preserve"> sec</w:t>
            </w:r>
          </w:p>
          <w:p w14:paraId="2EC66887" w14:textId="77777777" w:rsidR="000D745A" w:rsidRPr="008479DC" w:rsidRDefault="000D745A" w:rsidP="003C655E">
            <w:pPr>
              <w:pStyle w:val="NoSpacing"/>
              <w:rPr>
                <w:b/>
                <w:color w:val="000000" w:themeColor="text1"/>
                <w:sz w:val="20"/>
              </w:rPr>
            </w:pPr>
            <w:r w:rsidRPr="008479DC">
              <w:rPr>
                <w:b/>
                <w:color w:val="000000" w:themeColor="text1"/>
                <w:sz w:val="20"/>
              </w:rPr>
              <w:t>0.11%</w:t>
            </w:r>
          </w:p>
          <w:p w14:paraId="0CA4C608"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10.41%</w:t>
            </w:r>
            <w:r>
              <w:rPr>
                <w:color w:val="000000" w:themeColor="text1"/>
                <w:sz w:val="20"/>
              </w:rPr>
              <w:t>}</w:t>
            </w:r>
          </w:p>
        </w:tc>
        <w:tc>
          <w:tcPr>
            <w:tcW w:w="610" w:type="pct"/>
            <w:tcBorders>
              <w:top w:val="single" w:sz="4" w:space="0" w:color="auto"/>
              <w:bottom w:val="single" w:sz="4" w:space="0" w:color="auto"/>
            </w:tcBorders>
          </w:tcPr>
          <w:p w14:paraId="284DE338" w14:textId="574EF5E4" w:rsidR="000D745A" w:rsidRPr="00765E5D" w:rsidRDefault="000D745A" w:rsidP="003C655E">
            <w:pPr>
              <w:pStyle w:val="NoSpacing"/>
              <w:rPr>
                <w:color w:val="000000" w:themeColor="text1"/>
                <w:sz w:val="20"/>
              </w:rPr>
            </w:pPr>
            <w:r w:rsidRPr="00765E5D">
              <w:rPr>
                <w:b/>
                <w:color w:val="000000" w:themeColor="text1"/>
                <w:sz w:val="20"/>
              </w:rPr>
              <w:t>27686</w:t>
            </w:r>
          </w:p>
          <w:p w14:paraId="4F12ABAB" w14:textId="77777777" w:rsidR="000D745A" w:rsidRPr="009F569A" w:rsidRDefault="000D745A" w:rsidP="003C655E">
            <w:pPr>
              <w:pStyle w:val="NoSpacing"/>
              <w:rPr>
                <w:b/>
                <w:color w:val="000000" w:themeColor="text1"/>
                <w:sz w:val="20"/>
              </w:rPr>
            </w:pPr>
            <w:r w:rsidRPr="009F569A">
              <w:rPr>
                <w:b/>
                <w:color w:val="000000" w:themeColor="text1"/>
                <w:sz w:val="20"/>
              </w:rPr>
              <w:t>(27701.50)</w:t>
            </w:r>
          </w:p>
          <w:p w14:paraId="1A508E2C" w14:textId="77777777" w:rsidR="000D745A" w:rsidRPr="00765E5D" w:rsidRDefault="000D745A" w:rsidP="003C655E">
            <w:pPr>
              <w:pStyle w:val="NoSpacing"/>
              <w:rPr>
                <w:color w:val="000000" w:themeColor="text1"/>
                <w:sz w:val="20"/>
              </w:rPr>
            </w:pPr>
            <w:r>
              <w:rPr>
                <w:color w:val="000000" w:themeColor="text1"/>
                <w:sz w:val="20"/>
              </w:rPr>
              <w:t>[567]</w:t>
            </w:r>
          </w:p>
          <w:p w14:paraId="1F6AF9AA" w14:textId="77777777" w:rsidR="000D745A" w:rsidRPr="00765E5D" w:rsidRDefault="000D745A" w:rsidP="003C655E">
            <w:pPr>
              <w:pStyle w:val="NoSpacing"/>
              <w:rPr>
                <w:color w:val="000000" w:themeColor="text1"/>
                <w:sz w:val="20"/>
              </w:rPr>
            </w:pPr>
            <w:r w:rsidRPr="00765E5D">
              <w:rPr>
                <w:color w:val="000000" w:themeColor="text1"/>
                <w:sz w:val="20"/>
              </w:rPr>
              <w:t>16.74</w:t>
            </w:r>
            <w:r>
              <w:rPr>
                <w:color w:val="000000" w:themeColor="text1"/>
                <w:sz w:val="20"/>
              </w:rPr>
              <w:t xml:space="preserve"> </w:t>
            </w:r>
            <w:r w:rsidRPr="00765E5D">
              <w:rPr>
                <w:color w:val="000000" w:themeColor="text1"/>
                <w:sz w:val="20"/>
              </w:rPr>
              <w:t>sec</w:t>
            </w:r>
          </w:p>
          <w:p w14:paraId="65F8B3C4" w14:textId="77777777" w:rsidR="000D745A" w:rsidRPr="00765E5D" w:rsidRDefault="000D745A" w:rsidP="003C655E">
            <w:pPr>
              <w:pStyle w:val="NoSpacing"/>
              <w:rPr>
                <w:b/>
                <w:color w:val="000000" w:themeColor="text1"/>
                <w:sz w:val="20"/>
              </w:rPr>
            </w:pPr>
            <w:r w:rsidRPr="00765E5D">
              <w:rPr>
                <w:b/>
                <w:color w:val="000000" w:themeColor="text1"/>
                <w:sz w:val="20"/>
              </w:rPr>
              <w:t>0.06%</w:t>
            </w:r>
          </w:p>
          <w:p w14:paraId="11154B36"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191%</w:t>
            </w:r>
            <w:r>
              <w:rPr>
                <w:color w:val="000000" w:themeColor="text1"/>
                <w:sz w:val="20"/>
              </w:rPr>
              <w:t>}</w:t>
            </w:r>
          </w:p>
        </w:tc>
        <w:tc>
          <w:tcPr>
            <w:tcW w:w="578" w:type="pct"/>
            <w:tcBorders>
              <w:top w:val="single" w:sz="4" w:space="0" w:color="auto"/>
              <w:bottom w:val="single" w:sz="4" w:space="0" w:color="auto"/>
              <w:right w:val="nil"/>
            </w:tcBorders>
          </w:tcPr>
          <w:p w14:paraId="78F30465" w14:textId="0F6DEB55" w:rsidR="000D745A" w:rsidRPr="00765E5D" w:rsidRDefault="000D745A" w:rsidP="003C655E">
            <w:pPr>
              <w:pStyle w:val="NoSpacing"/>
              <w:rPr>
                <w:color w:val="000000" w:themeColor="text1"/>
                <w:sz w:val="20"/>
              </w:rPr>
            </w:pPr>
            <w:r w:rsidRPr="00765E5D">
              <w:rPr>
                <w:b/>
                <w:color w:val="000000" w:themeColor="text1"/>
                <w:sz w:val="20"/>
              </w:rPr>
              <w:t>27686</w:t>
            </w:r>
          </w:p>
          <w:p w14:paraId="1DFC9639" w14:textId="77777777" w:rsidR="000D745A" w:rsidRPr="00765E5D" w:rsidRDefault="000D745A" w:rsidP="003C655E">
            <w:pPr>
              <w:pStyle w:val="NoSpacing"/>
              <w:rPr>
                <w:color w:val="000000" w:themeColor="text1"/>
                <w:sz w:val="20"/>
              </w:rPr>
            </w:pPr>
            <w:r>
              <w:rPr>
                <w:color w:val="000000" w:themeColor="text1"/>
                <w:sz w:val="20"/>
              </w:rPr>
              <w:t>(</w:t>
            </w:r>
            <w:r w:rsidRPr="00765E5D">
              <w:rPr>
                <w:color w:val="000000" w:themeColor="text1"/>
                <w:sz w:val="20"/>
              </w:rPr>
              <w:t>27707.70</w:t>
            </w:r>
            <w:r>
              <w:rPr>
                <w:color w:val="000000" w:themeColor="text1"/>
                <w:sz w:val="20"/>
              </w:rPr>
              <w:t>)</w:t>
            </w:r>
          </w:p>
          <w:p w14:paraId="7E1BC206" w14:textId="4CE3AFBA" w:rsidR="000D745A" w:rsidRPr="00765E5D" w:rsidRDefault="000D745A" w:rsidP="003C655E">
            <w:pPr>
              <w:pStyle w:val="NoSpacing"/>
              <w:rPr>
                <w:color w:val="000000" w:themeColor="text1"/>
                <w:sz w:val="20"/>
              </w:rPr>
            </w:pPr>
            <w:r>
              <w:rPr>
                <w:color w:val="000000" w:themeColor="text1"/>
                <w:sz w:val="20"/>
              </w:rPr>
              <w:t>[</w:t>
            </w:r>
            <w:r w:rsidR="009F569A">
              <w:rPr>
                <w:color w:val="000000" w:themeColor="text1"/>
                <w:sz w:val="20"/>
              </w:rPr>
              <w:t>105</w:t>
            </w:r>
            <w:r>
              <w:rPr>
                <w:color w:val="000000" w:themeColor="text1"/>
                <w:sz w:val="20"/>
              </w:rPr>
              <w:t>]</w:t>
            </w:r>
          </w:p>
          <w:p w14:paraId="09EF5EAA" w14:textId="77777777" w:rsidR="000D745A" w:rsidRPr="00765E5D" w:rsidRDefault="000D745A" w:rsidP="003C655E">
            <w:pPr>
              <w:pStyle w:val="NoSpacing"/>
              <w:rPr>
                <w:color w:val="000000" w:themeColor="text1"/>
                <w:sz w:val="20"/>
              </w:rPr>
            </w:pPr>
            <w:r w:rsidRPr="00765E5D">
              <w:rPr>
                <w:color w:val="000000" w:themeColor="text1"/>
                <w:sz w:val="20"/>
              </w:rPr>
              <w:t>66.45</w:t>
            </w:r>
            <w:r>
              <w:rPr>
                <w:color w:val="000000" w:themeColor="text1"/>
                <w:sz w:val="20"/>
              </w:rPr>
              <w:t xml:space="preserve"> sec</w:t>
            </w:r>
          </w:p>
          <w:p w14:paraId="3F0F4440" w14:textId="77777777" w:rsidR="000D745A" w:rsidRPr="00765E5D" w:rsidRDefault="000D745A" w:rsidP="003C655E">
            <w:pPr>
              <w:pStyle w:val="NoSpacing"/>
              <w:rPr>
                <w:b/>
                <w:color w:val="000000" w:themeColor="text1"/>
                <w:sz w:val="20"/>
              </w:rPr>
            </w:pPr>
            <w:r w:rsidRPr="00765E5D">
              <w:rPr>
                <w:b/>
                <w:color w:val="000000" w:themeColor="text1"/>
                <w:sz w:val="20"/>
              </w:rPr>
              <w:t>0.08%</w:t>
            </w:r>
          </w:p>
          <w:p w14:paraId="47BA1055" w14:textId="77777777" w:rsidR="000D745A" w:rsidRPr="00765E5D" w:rsidRDefault="000D745A" w:rsidP="003C655E">
            <w:pPr>
              <w:pStyle w:val="NoSpacing"/>
              <w:rPr>
                <w:color w:val="000000" w:themeColor="text1"/>
                <w:sz w:val="20"/>
              </w:rPr>
            </w:pPr>
            <w:r w:rsidRPr="00765E5D">
              <w:rPr>
                <w:color w:val="000000" w:themeColor="text1"/>
                <w:sz w:val="20"/>
              </w:rPr>
              <w:t>n/a</w:t>
            </w:r>
          </w:p>
        </w:tc>
      </w:tr>
      <w:tr w:rsidR="000D745A" w:rsidRPr="00576E5A" w14:paraId="7570D937" w14:textId="77777777" w:rsidTr="003C655E">
        <w:tc>
          <w:tcPr>
            <w:tcW w:w="5000" w:type="pct"/>
            <w:gridSpan w:val="8"/>
            <w:tcBorders>
              <w:top w:val="single" w:sz="4" w:space="0" w:color="auto"/>
              <w:bottom w:val="single" w:sz="4" w:space="0" w:color="auto"/>
            </w:tcBorders>
          </w:tcPr>
          <w:p w14:paraId="61561338" w14:textId="77777777" w:rsidR="000D745A" w:rsidRPr="0059074B" w:rsidRDefault="000D745A" w:rsidP="003C655E">
            <w:pPr>
              <w:pStyle w:val="NoSpacing"/>
              <w:rPr>
                <w:sz w:val="20"/>
              </w:rPr>
            </w:pPr>
            <w:r w:rsidRPr="0059074B">
              <w:rPr>
                <w:sz w:val="20"/>
              </w:rPr>
              <w:t>Best solutions are shown in bold.</w:t>
            </w:r>
          </w:p>
          <w:p w14:paraId="3E2C24E2" w14:textId="77777777" w:rsidR="000D745A" w:rsidRPr="0059074B" w:rsidRDefault="000D745A" w:rsidP="003C655E">
            <w:pPr>
              <w:pStyle w:val="NoSpacing"/>
              <w:rPr>
                <w:sz w:val="20"/>
              </w:rPr>
            </w:pPr>
            <w:r w:rsidRPr="0059074B">
              <w:rPr>
                <w:sz w:val="20"/>
              </w:rPr>
              <w:t>Opt - optimal is the best proven tour</w:t>
            </w:r>
          </w:p>
          <w:p w14:paraId="3E8FCE44" w14:textId="77777777" w:rsidR="000D745A" w:rsidRPr="0059074B" w:rsidRDefault="000D745A" w:rsidP="003C655E">
            <w:pPr>
              <w:pStyle w:val="NoSpacing"/>
              <w:rPr>
                <w:sz w:val="20"/>
              </w:rPr>
            </w:pPr>
            <w:r w:rsidRPr="0059074B">
              <w:rPr>
                <w:sz w:val="20"/>
              </w:rPr>
              <w:t>() brackets denotes the average best tour</w:t>
            </w:r>
          </w:p>
          <w:p w14:paraId="2DE8CA37" w14:textId="09B27EED" w:rsidR="000D745A" w:rsidRPr="0059074B" w:rsidRDefault="000D745A" w:rsidP="003C655E">
            <w:pPr>
              <w:pStyle w:val="NoSpacing"/>
              <w:rPr>
                <w:sz w:val="20"/>
              </w:rPr>
            </w:pPr>
            <w:r>
              <w:rPr>
                <w:sz w:val="20"/>
              </w:rPr>
              <w:t>[] brackets d</w:t>
            </w:r>
            <w:r w:rsidRPr="0059074B">
              <w:rPr>
                <w:sz w:val="20"/>
              </w:rPr>
              <w:t xml:space="preserve">enote the iteration best solution was found for ACO, for GA </w:t>
            </w:r>
            <w:r w:rsidR="008D397C" w:rsidRPr="0059074B">
              <w:rPr>
                <w:sz w:val="20"/>
              </w:rPr>
              <w:t>denotes</w:t>
            </w:r>
            <w:r w:rsidRPr="0059074B">
              <w:rPr>
                <w:sz w:val="20"/>
              </w:rPr>
              <w:t xml:space="preserve"> tour construction.</w:t>
            </w:r>
          </w:p>
          <w:p w14:paraId="56A26CB5" w14:textId="77777777" w:rsidR="000D745A" w:rsidRPr="0059074B" w:rsidRDefault="000D745A" w:rsidP="003C655E">
            <w:pPr>
              <w:pStyle w:val="NoSpacing"/>
              <w:rPr>
                <w:sz w:val="20"/>
              </w:rPr>
            </w:pPr>
            <w:r w:rsidRPr="0059074B">
              <w:rPr>
                <w:sz w:val="20"/>
              </w:rPr>
              <w:t>Sec denotes the average time in seconds to find the average solution.</w:t>
            </w:r>
          </w:p>
          <w:p w14:paraId="30313598" w14:textId="77777777" w:rsidR="000D745A" w:rsidRPr="0059074B" w:rsidRDefault="000D745A" w:rsidP="003C655E">
            <w:pPr>
              <w:pStyle w:val="NoSpacing"/>
              <w:rPr>
                <w:sz w:val="20"/>
              </w:rPr>
            </w:pPr>
            <w:r w:rsidRPr="0059074B">
              <w:rPr>
                <w:sz w:val="20"/>
              </w:rPr>
              <w:t>% is the average error percentage of all best distances.</w:t>
            </w:r>
          </w:p>
          <w:p w14:paraId="6AE1D9E3" w14:textId="77777777" w:rsidR="000D745A" w:rsidRPr="00575049" w:rsidRDefault="000D745A" w:rsidP="000D745A">
            <w:pPr>
              <w:pStyle w:val="NoSpacing"/>
              <w:keepNext/>
            </w:pPr>
            <w:r w:rsidRPr="0059074B">
              <w:rPr>
                <w:sz w:val="20"/>
              </w:rPr>
              <w:t>{} denotes the average percentage error from the optimal solution without local search.</w:t>
            </w:r>
          </w:p>
        </w:tc>
      </w:tr>
    </w:tbl>
    <w:p w14:paraId="5A51E8C1" w14:textId="58536624" w:rsidR="00503B1A" w:rsidRDefault="000D745A" w:rsidP="00503B1A">
      <w:pPr>
        <w:pStyle w:val="Caption"/>
      </w:pPr>
      <w:bookmarkStart w:id="264" w:name="_Toc396945059"/>
      <w:r>
        <w:t xml:space="preserve">Table </w:t>
      </w:r>
      <w:r>
        <w:fldChar w:fldCharType="begin"/>
      </w:r>
      <w:r>
        <w:instrText xml:space="preserve"> SEQ Table \* ARABIC </w:instrText>
      </w:r>
      <w:r>
        <w:fldChar w:fldCharType="separate"/>
      </w:r>
      <w:r w:rsidR="00DC0160">
        <w:rPr>
          <w:noProof/>
        </w:rPr>
        <w:t>22</w:t>
      </w:r>
      <w:r>
        <w:fldChar w:fldCharType="end"/>
      </w:r>
      <w:r w:rsidR="00980EDC" w:rsidRPr="00980EDC">
        <w:t xml:space="preserve"> - </w:t>
      </w:r>
      <w:r w:rsidRPr="00033F7F">
        <w:t>Comparison of Algorithms with LK local search</w:t>
      </w:r>
      <w:bookmarkEnd w:id="264"/>
    </w:p>
    <w:p w14:paraId="5DB98800" w14:textId="5F89681A" w:rsidR="00682722" w:rsidRPr="000A3135" w:rsidRDefault="00503B1A" w:rsidP="00503B1A">
      <w:pPr>
        <w:pStyle w:val="Heading4"/>
        <w:rPr>
          <w:b/>
          <w:i/>
        </w:rPr>
      </w:pPr>
      <w:r w:rsidRPr="00B54244">
        <w:rPr>
          <w:i/>
        </w:rPr>
        <w:tab/>
      </w:r>
      <w:r w:rsidRPr="000A3135">
        <w:rPr>
          <w:b/>
          <w:i/>
        </w:rPr>
        <w:tab/>
      </w:r>
      <w:r w:rsidR="00682722" w:rsidRPr="000A3135">
        <w:rPr>
          <w:b/>
          <w:i/>
        </w:rPr>
        <w:t>10.</w:t>
      </w:r>
      <w:r w:rsidR="00AF4394" w:rsidRPr="000A3135">
        <w:rPr>
          <w:b/>
          <w:i/>
        </w:rPr>
        <w:t>6</w:t>
      </w:r>
      <w:r w:rsidR="00244802" w:rsidRPr="000A3135">
        <w:rPr>
          <w:b/>
          <w:i/>
        </w:rPr>
        <w:t>.3</w:t>
      </w:r>
      <w:r w:rsidR="00682722" w:rsidRPr="000A3135">
        <w:rPr>
          <w:b/>
          <w:i/>
        </w:rPr>
        <w:t>.1</w:t>
      </w:r>
      <w:r w:rsidR="00682722" w:rsidRPr="000A3135">
        <w:rPr>
          <w:b/>
          <w:i/>
        </w:rPr>
        <w:tab/>
        <w:t>Results</w:t>
      </w:r>
    </w:p>
    <w:p w14:paraId="4694A05A" w14:textId="47FDD502" w:rsidR="00A21E99" w:rsidRDefault="00A21E99" w:rsidP="00A21E99">
      <w:pPr>
        <w:pStyle w:val="content"/>
      </w:pPr>
      <w:r>
        <w:t xml:space="preserve">As illustrated by table </w:t>
      </w:r>
      <w:r w:rsidR="000D745A">
        <w:t>22</w:t>
      </w:r>
      <w:r>
        <w:t xml:space="preserve"> applying the LK heuristic greatly improves all algorithms, especially the AS and EAS. They are now on par with MMAS ACS and MA for up to 225 node problems producing 0% error rates and finding the optimal solution in less than a second on average. However some instances are being solved in 0 irritation’s suggesting that the LK heuristic is solving the problems, not the algorithms. The AS is shown empirically as the worst performing and the EAS empirically being one of the best performing that is the fastest for all algorithms </w:t>
      </w:r>
      <w:r w:rsidRPr="00E2280B">
        <w:t>but not the most accurate</w:t>
      </w:r>
      <w:r w:rsidR="00B63E6C">
        <w:t xml:space="preserve"> but did find the optimal solution in all experiments,</w:t>
      </w:r>
      <w:r>
        <w:t xml:space="preserve"> </w:t>
      </w:r>
      <w:r w:rsidR="00B63E6C">
        <w:t>followed</w:t>
      </w:r>
      <w:r>
        <w:t xml:space="preserve"> closely by MA, ACS and MMAS. </w:t>
      </w:r>
    </w:p>
    <w:p w14:paraId="4ED87962" w14:textId="77777777" w:rsidR="00A21E99" w:rsidRDefault="00A21E99" w:rsidP="00A21E99">
      <w:pPr>
        <w:pStyle w:val="content"/>
      </w:pPr>
    </w:p>
    <w:p w14:paraId="61B58987" w14:textId="7B4E35F3" w:rsidR="00A21E99" w:rsidRDefault="00A21E99" w:rsidP="00A21E99">
      <w:pPr>
        <w:pStyle w:val="content"/>
      </w:pPr>
      <w:r>
        <w:t xml:space="preserve">The </w:t>
      </w:r>
      <w:r w:rsidR="001A79D9">
        <w:t>genetic a</w:t>
      </w:r>
      <w:r>
        <w:t xml:space="preserve">lgorithm (GA) also sees a massive increase in accuracy with the LK heuristic applied, making it one of the best algorithms in fact this experiment suggest the top ranked </w:t>
      </w:r>
      <w:r w:rsidRPr="00FF4BDE">
        <w:t xml:space="preserve">as illustrated by </w:t>
      </w:r>
      <w:r w:rsidR="009F2FAD">
        <w:t>T</w:t>
      </w:r>
      <w:r w:rsidRPr="00FF4BDE">
        <w:t xml:space="preserve">able </w:t>
      </w:r>
      <w:r w:rsidR="006941D3">
        <w:t>23</w:t>
      </w:r>
      <w:r>
        <w:t xml:space="preserve">. GA was the worst performing in previous experiments now improving enormously on all TSP problems i.e. </w:t>
      </w:r>
      <w:r w:rsidR="006941D3" w:rsidRPr="006941D3">
        <w:t>(</w:t>
      </w:r>
      <w:r w:rsidRPr="006941D3">
        <w:t>tsp225</w:t>
      </w:r>
      <w:r w:rsidR="006941D3" w:rsidRPr="006941D3">
        <w:t>)</w:t>
      </w:r>
      <w:r w:rsidRPr="006941D3">
        <w:t xml:space="preserve"> </w:t>
      </w:r>
      <w:r>
        <w:t xml:space="preserve">from 66.12% to 0% and empirically finding the average solution in less than 1000 </w:t>
      </w:r>
      <w:r w:rsidR="006941D3">
        <w:t xml:space="preserve">solution constructions </w:t>
      </w:r>
      <w:r>
        <w:t xml:space="preserve">resulting in less than a second on average to solve this problem in fact empirically the second fastest algorithm. The reason why this algorithm improved so </w:t>
      </w:r>
      <w:r>
        <w:lastRenderedPageBreak/>
        <w:t>much is the same reason as why it failed sometimes with 2-Opt and 3-Opt. To recap the chromosome in GA uses crossover from the best solutions that are provided by the LK heuristic</w:t>
      </w:r>
      <w:r w:rsidR="00D325CE">
        <w:t>.</w:t>
      </w:r>
      <w:r>
        <w:t xml:space="preserve"> </w:t>
      </w:r>
      <w:r w:rsidR="00D325CE">
        <w:t>I</w:t>
      </w:r>
      <w:r>
        <w:t xml:space="preserve">n turn then GA creates offspring based upon these best solutions and as the LK provides good solutions for the GA thus the search space is very focused on the search space from the LK heuristic for further information see </w:t>
      </w:r>
      <w:r w:rsidR="006941D3">
        <w:t>(C</w:t>
      </w:r>
      <w:r>
        <w:t>hapter 6</w:t>
      </w:r>
      <w:r w:rsidR="006941D3">
        <w:t>)</w:t>
      </w:r>
      <w:r>
        <w:t xml:space="preserve">. </w:t>
      </w:r>
    </w:p>
    <w:p w14:paraId="568D4007" w14:textId="56A8D9AF" w:rsidR="009A4776" w:rsidRDefault="00A21E99" w:rsidP="009A4776">
      <w:pPr>
        <w:pStyle w:val="content"/>
      </w:pPr>
      <w:r>
        <w:t xml:space="preserve">On the problems over 250 nodes the AS and the EAS start to break down, but are still very accurate, MA, MMAS ACS and the introduced performing much better that is, they have a lower error margin overall. </w:t>
      </w:r>
      <w:r w:rsidRPr="003D1167">
        <w:t xml:space="preserve">For problem </w:t>
      </w:r>
      <w:r w:rsidR="00034B49">
        <w:t>(</w:t>
      </w:r>
      <w:r w:rsidRPr="003D1167">
        <w:t>att532</w:t>
      </w:r>
      <w:r w:rsidR="00034B49">
        <w:t>)</w:t>
      </w:r>
      <w:r>
        <w:t xml:space="preserve"> </w:t>
      </w:r>
      <w:r>
        <w:fldChar w:fldCharType="begin"/>
      </w:r>
      <w:r>
        <w:instrText xml:space="preserve"> ADDIN ZOTERO_ITEM CSL_CITATION {"citationID":"rt7dsd8q1","properties":{"formattedCitation":"{\\rtf (St\\uc0\\u252{}tzle and Dorigo, 1999)}","plainCitation":"(Stützle and Dorigo, 1999)"},"citationItems":[{"id":484,"uris":["http://zotero.org/users/1680862/items/B6XD3VDV"],"uri":["http://zotero.org/users/1680862/items/B6XD3VDV"],"itemData":{"id":484,"type":"article-journal","title":"ACO algorithms for the traveling salesman problem","container-title":"Evolutionary Algorithms in Engineering and Computer Science","page":"163–183","source":"Google Scholar","author":[{"family":"Stützle","given":"Thomas"},{"family":"Dorigo","given":"Marco"}],"issued":{"date-parts":[["1999"]]},"accessed":{"date-parts":[["2014",5,3]]}}}],"schema":"https://github.com/citation-style-language/schema/raw/master/csl-citation.json"} </w:instrText>
      </w:r>
      <w:r>
        <w:fldChar w:fldCharType="separate"/>
      </w:r>
      <w:r w:rsidRPr="000F2AA2">
        <w:rPr>
          <w:szCs w:val="24"/>
        </w:rPr>
        <w:t xml:space="preserve">Stützle and Dorigo </w:t>
      </w:r>
      <w:r w:rsidR="00034B49">
        <w:rPr>
          <w:szCs w:val="24"/>
        </w:rPr>
        <w:t>(</w:t>
      </w:r>
      <w:r w:rsidRPr="000F2AA2">
        <w:rPr>
          <w:szCs w:val="24"/>
        </w:rPr>
        <w:t>1999)</w:t>
      </w:r>
      <w:r>
        <w:fldChar w:fldCharType="end"/>
      </w:r>
      <w:r>
        <w:t xml:space="preserve"> report an average of 27707.9 over 25 runs for MMAS with LK enabled</w:t>
      </w:r>
      <w:r w:rsidR="00D325CE">
        <w:t>.</w:t>
      </w:r>
      <w:r>
        <w:t xml:space="preserve"> </w:t>
      </w:r>
      <w:r w:rsidR="00D325CE">
        <w:t>T</w:t>
      </w:r>
      <w:r>
        <w:t xml:space="preserve">his framework AntSolver reports </w:t>
      </w:r>
      <w:r w:rsidRPr="00035D1D">
        <w:t>27710.2</w:t>
      </w:r>
      <w:r>
        <w:t xml:space="preserve"> over 10 runs.  For </w:t>
      </w:r>
      <w:r w:rsidR="00034B49">
        <w:t>(</w:t>
      </w:r>
      <w:r w:rsidRPr="00034B49">
        <w:t>d198</w:t>
      </w:r>
      <w:r w:rsidR="00034B49" w:rsidRPr="00034B49">
        <w:t>)</w:t>
      </w:r>
      <w:r>
        <w:t xml:space="preserve"> they report 15780.2 for MMAS identical to AntSolver at </w:t>
      </w:r>
      <w:r w:rsidRPr="00D8020F">
        <w:t>15780.2</w:t>
      </w:r>
      <w:r w:rsidR="00D325CE">
        <w:t xml:space="preserve"> a</w:t>
      </w:r>
      <w:r>
        <w:t xml:space="preserve">nd for ACS </w:t>
      </w:r>
      <w:r>
        <w:fldChar w:fldCharType="begin"/>
      </w:r>
      <w:r>
        <w:instrText xml:space="preserve"> ADDIN ZOTERO_ITEM CSL_CITATION {"citationID":"vvttff4np","properties":{"formattedCitation":"(Dorigo and Gambardella, 1997b)","plainCitation":"(Dorigo and Gambardella, 1997b)"},"citationItems":[{"id":313,"uris":["http://zotero.org/users/1680862/items/USBR78RF"],"uri":["http://zotero.org/users/1680862/items/USBR78RF"],"itemData":{"id":313,"type":"article-journal","title":"Ant colony system: a cooperative learning approach to the traveling salesman problem","container-title":"IEEE Transactions on Evolutionary Computation","page":"53-66","volume":"1","issue":"1","source":"IEEE Xplore","abstract":"This paper introduces the ant colony system (ACS), a distributed algorithm that is applied to the traveling salesman problem (TSP). In the ACS, a set of cooperating agents called ants cooperate to find good solutions to TSPs. Ants cooperate using an indirect form of communication mediated by a pheromone they deposit on the edges of the TSP graph while building solutions. We study the ACS by running experiments to understand its operation. The results show that the ACS outperforms other nature-inspired algorithms such as simulated annealing and evolutionary computation, and we conclude comparing ACS-3-opt, a version of the ACS augmented with a local search procedure, to some of the best performing algorithms for symmetric and asymmetric TSPs","DOI":"10.1109/4235.585892","ISSN":"1089-778X","shortTitle":"Ant colony system","author":[{"family":"Dorigo","given":"M."},{"family":"Gambardella","given":"L.M."}],"issued":{"date-parts":[["1997",4]]}}}],"schema":"https://github.com/citation-style-language/schema/raw/master/csl-citation.json"} </w:instrText>
      </w:r>
      <w:r>
        <w:fldChar w:fldCharType="separate"/>
      </w:r>
      <w:r w:rsidRPr="003A33D2">
        <w:t xml:space="preserve">Dorigo and Gambardella </w:t>
      </w:r>
      <w:r w:rsidR="00034B49">
        <w:t>(</w:t>
      </w:r>
      <w:r w:rsidR="00697E95">
        <w:t>1997</w:t>
      </w:r>
      <w:r w:rsidRPr="003A33D2">
        <w:t>)</w:t>
      </w:r>
      <w:r>
        <w:fldChar w:fldCharType="end"/>
      </w:r>
      <w:r>
        <w:t xml:space="preserve"> report 27718.2 and AntSolver reports </w:t>
      </w:r>
      <w:r w:rsidRPr="007D4991">
        <w:t>27716.8</w:t>
      </w:r>
      <w:r>
        <w:t xml:space="preserve"> for </w:t>
      </w:r>
      <w:r w:rsidR="00034B49">
        <w:t>(</w:t>
      </w:r>
      <w:r w:rsidRPr="00034B49">
        <w:t>att532</w:t>
      </w:r>
      <w:r w:rsidR="00034B49" w:rsidRPr="00034B49">
        <w:t>)</w:t>
      </w:r>
      <w:r w:rsidRPr="00034B49">
        <w:t xml:space="preserve"> </w:t>
      </w:r>
      <w:r>
        <w:t xml:space="preserve">and they report 15781.7 for </w:t>
      </w:r>
      <w:r w:rsidR="00034B49">
        <w:t>(</w:t>
      </w:r>
      <w:r w:rsidRPr="001A79D9">
        <w:t>d198</w:t>
      </w:r>
      <w:r w:rsidR="00034B49">
        <w:t>)</w:t>
      </w:r>
      <w:r>
        <w:t xml:space="preserve"> and AntSolver </w:t>
      </w:r>
      <w:r w:rsidRPr="007D4991">
        <w:t>15780.8</w:t>
      </w:r>
      <w:r>
        <w:t>. Therefore proving AntSolver is producing accurate results.</w:t>
      </w:r>
    </w:p>
    <w:p w14:paraId="3D431375" w14:textId="77777777" w:rsidR="007E7E74" w:rsidRDefault="007E7E74" w:rsidP="009A4776">
      <w:pPr>
        <w:pStyle w:val="content"/>
      </w:pPr>
    </w:p>
    <w:tbl>
      <w:tblPr>
        <w:tblW w:w="0" w:type="auto"/>
        <w:jc w:val="center"/>
        <w:tblBorders>
          <w:top w:val="single" w:sz="4" w:space="0" w:color="auto"/>
          <w:bottom w:val="single" w:sz="4" w:space="0" w:color="auto"/>
        </w:tblBorders>
        <w:tblLook w:val="04A0" w:firstRow="1" w:lastRow="0" w:firstColumn="1" w:lastColumn="0" w:noHBand="0" w:noVBand="1"/>
      </w:tblPr>
      <w:tblGrid>
        <w:gridCol w:w="723"/>
        <w:gridCol w:w="3892"/>
        <w:gridCol w:w="3278"/>
      </w:tblGrid>
      <w:tr w:rsidR="008D397C" w:rsidRPr="009F6401" w14:paraId="00C75783" w14:textId="77777777" w:rsidTr="008D397C">
        <w:trPr>
          <w:jc w:val="center"/>
        </w:trPr>
        <w:tc>
          <w:tcPr>
            <w:tcW w:w="0" w:type="auto"/>
            <w:tcBorders>
              <w:bottom w:val="single" w:sz="4" w:space="0" w:color="auto"/>
            </w:tcBorders>
          </w:tcPr>
          <w:p w14:paraId="03DE2111" w14:textId="77777777" w:rsidR="008D397C" w:rsidRPr="009F6401" w:rsidRDefault="008D397C" w:rsidP="009A4776">
            <w:pPr>
              <w:pStyle w:val="NoSpacing"/>
              <w:rPr>
                <w:szCs w:val="24"/>
              </w:rPr>
            </w:pPr>
            <w:r w:rsidRPr="009F6401">
              <w:rPr>
                <w:szCs w:val="24"/>
              </w:rPr>
              <w:t>Rank</w:t>
            </w:r>
          </w:p>
        </w:tc>
        <w:tc>
          <w:tcPr>
            <w:tcW w:w="3892" w:type="dxa"/>
            <w:tcBorders>
              <w:bottom w:val="single" w:sz="4" w:space="0" w:color="auto"/>
            </w:tcBorders>
          </w:tcPr>
          <w:p w14:paraId="7BA73874" w14:textId="77777777" w:rsidR="008D397C" w:rsidRPr="009F6401" w:rsidRDefault="008D397C" w:rsidP="009A4776">
            <w:pPr>
              <w:pStyle w:val="NoSpacing"/>
              <w:rPr>
                <w:szCs w:val="24"/>
              </w:rPr>
            </w:pPr>
            <w:r w:rsidRPr="009F6401">
              <w:rPr>
                <w:szCs w:val="24"/>
              </w:rPr>
              <w:t>Algorithm</w:t>
            </w:r>
          </w:p>
        </w:tc>
        <w:tc>
          <w:tcPr>
            <w:tcW w:w="3278" w:type="dxa"/>
            <w:tcBorders>
              <w:bottom w:val="single" w:sz="4" w:space="0" w:color="auto"/>
            </w:tcBorders>
          </w:tcPr>
          <w:p w14:paraId="481C4D1E" w14:textId="5BE9F2FA" w:rsidR="008D397C" w:rsidRPr="009F6401" w:rsidRDefault="008D397C" w:rsidP="008D397C">
            <w:pPr>
              <w:pStyle w:val="NoSpacing"/>
              <w:rPr>
                <w:szCs w:val="24"/>
              </w:rPr>
            </w:pPr>
            <w:r>
              <w:rPr>
                <w:szCs w:val="24"/>
              </w:rPr>
              <w:t xml:space="preserve">Total average </w:t>
            </w:r>
            <w:r w:rsidRPr="009F6401">
              <w:rPr>
                <w:szCs w:val="24"/>
              </w:rPr>
              <w:t xml:space="preserve">percentage error </w:t>
            </w:r>
          </w:p>
        </w:tc>
      </w:tr>
      <w:tr w:rsidR="009A4776" w:rsidRPr="009F6401" w14:paraId="432C8892" w14:textId="77777777" w:rsidTr="008D397C">
        <w:trPr>
          <w:jc w:val="center"/>
        </w:trPr>
        <w:tc>
          <w:tcPr>
            <w:tcW w:w="0" w:type="auto"/>
            <w:tcBorders>
              <w:top w:val="single" w:sz="4" w:space="0" w:color="auto"/>
              <w:bottom w:val="nil"/>
            </w:tcBorders>
          </w:tcPr>
          <w:p w14:paraId="7A74E75F" w14:textId="77777777" w:rsidR="009A4776" w:rsidRPr="009F6401" w:rsidRDefault="009A4776" w:rsidP="009A4776">
            <w:pPr>
              <w:pStyle w:val="NoSpacing"/>
              <w:rPr>
                <w:szCs w:val="24"/>
              </w:rPr>
            </w:pPr>
            <w:r w:rsidRPr="009F6401">
              <w:rPr>
                <w:szCs w:val="24"/>
              </w:rPr>
              <w:t>1</w:t>
            </w:r>
          </w:p>
        </w:tc>
        <w:tc>
          <w:tcPr>
            <w:tcW w:w="3892" w:type="dxa"/>
            <w:tcBorders>
              <w:top w:val="single" w:sz="4" w:space="0" w:color="auto"/>
              <w:bottom w:val="nil"/>
            </w:tcBorders>
          </w:tcPr>
          <w:p w14:paraId="71DD1CD9" w14:textId="77777777" w:rsidR="009A4776" w:rsidRPr="009F6401" w:rsidRDefault="009A4776" w:rsidP="009A4776">
            <w:pPr>
              <w:pStyle w:val="NoSpacing"/>
              <w:rPr>
                <w:szCs w:val="24"/>
              </w:rPr>
            </w:pPr>
            <w:r w:rsidRPr="009F6401">
              <w:rPr>
                <w:szCs w:val="24"/>
              </w:rPr>
              <w:t>Genetic Algorithm (GA)</w:t>
            </w:r>
          </w:p>
        </w:tc>
        <w:tc>
          <w:tcPr>
            <w:tcW w:w="3278" w:type="dxa"/>
            <w:tcBorders>
              <w:top w:val="single" w:sz="4" w:space="0" w:color="auto"/>
              <w:bottom w:val="nil"/>
            </w:tcBorders>
          </w:tcPr>
          <w:p w14:paraId="4AA8A771" w14:textId="77777777" w:rsidR="009A4776" w:rsidRPr="009F6401" w:rsidRDefault="009A4776" w:rsidP="008D397C">
            <w:pPr>
              <w:pStyle w:val="NoSpacing"/>
              <w:jc w:val="left"/>
              <w:rPr>
                <w:szCs w:val="24"/>
              </w:rPr>
            </w:pPr>
            <w:r w:rsidRPr="009F6401">
              <w:rPr>
                <w:szCs w:val="24"/>
              </w:rPr>
              <w:t>0.0055%</w:t>
            </w:r>
          </w:p>
        </w:tc>
      </w:tr>
      <w:tr w:rsidR="009A4776" w:rsidRPr="009F6401" w14:paraId="4E27D9AE" w14:textId="77777777" w:rsidTr="008D397C">
        <w:trPr>
          <w:jc w:val="center"/>
        </w:trPr>
        <w:tc>
          <w:tcPr>
            <w:tcW w:w="0" w:type="auto"/>
            <w:tcBorders>
              <w:top w:val="nil"/>
              <w:bottom w:val="nil"/>
            </w:tcBorders>
          </w:tcPr>
          <w:p w14:paraId="1E801FCF" w14:textId="77777777" w:rsidR="009A4776" w:rsidRPr="009F6401" w:rsidRDefault="009A4776" w:rsidP="009A4776">
            <w:pPr>
              <w:pStyle w:val="NoSpacing"/>
              <w:rPr>
                <w:szCs w:val="24"/>
              </w:rPr>
            </w:pPr>
            <w:r w:rsidRPr="009F6401">
              <w:rPr>
                <w:szCs w:val="24"/>
              </w:rPr>
              <w:t>2</w:t>
            </w:r>
          </w:p>
        </w:tc>
        <w:tc>
          <w:tcPr>
            <w:tcW w:w="3892" w:type="dxa"/>
            <w:tcBorders>
              <w:top w:val="nil"/>
              <w:bottom w:val="nil"/>
            </w:tcBorders>
          </w:tcPr>
          <w:p w14:paraId="345108B7" w14:textId="77777777" w:rsidR="009A4776" w:rsidRPr="009F6401" w:rsidRDefault="009A4776" w:rsidP="009A4776">
            <w:pPr>
              <w:pStyle w:val="NoSpacing"/>
              <w:rPr>
                <w:szCs w:val="24"/>
              </w:rPr>
            </w:pPr>
            <w:r w:rsidRPr="009F6401">
              <w:rPr>
                <w:szCs w:val="24"/>
              </w:rPr>
              <w:t>Mutated Ant (MA)</w:t>
            </w:r>
          </w:p>
        </w:tc>
        <w:tc>
          <w:tcPr>
            <w:tcW w:w="3278" w:type="dxa"/>
            <w:tcBorders>
              <w:top w:val="nil"/>
              <w:bottom w:val="nil"/>
            </w:tcBorders>
          </w:tcPr>
          <w:p w14:paraId="23C81705" w14:textId="77777777" w:rsidR="009A4776" w:rsidRPr="009F6401" w:rsidRDefault="009A4776" w:rsidP="008D397C">
            <w:pPr>
              <w:pStyle w:val="NoSpacing"/>
              <w:jc w:val="left"/>
              <w:rPr>
                <w:szCs w:val="24"/>
              </w:rPr>
            </w:pPr>
            <w:r w:rsidRPr="009F6401">
              <w:rPr>
                <w:szCs w:val="24"/>
              </w:rPr>
              <w:t>0.0073%</w:t>
            </w:r>
          </w:p>
        </w:tc>
      </w:tr>
      <w:tr w:rsidR="009A4776" w:rsidRPr="009F6401" w14:paraId="5933C704" w14:textId="77777777" w:rsidTr="008D397C">
        <w:trPr>
          <w:jc w:val="center"/>
        </w:trPr>
        <w:tc>
          <w:tcPr>
            <w:tcW w:w="0" w:type="auto"/>
            <w:tcBorders>
              <w:top w:val="nil"/>
              <w:bottom w:val="nil"/>
            </w:tcBorders>
          </w:tcPr>
          <w:p w14:paraId="69D6D142" w14:textId="77777777" w:rsidR="009A4776" w:rsidRPr="009F6401" w:rsidRDefault="009A4776" w:rsidP="009A4776">
            <w:pPr>
              <w:pStyle w:val="NoSpacing"/>
              <w:rPr>
                <w:szCs w:val="24"/>
              </w:rPr>
            </w:pPr>
            <w:r w:rsidRPr="009F6401">
              <w:rPr>
                <w:szCs w:val="24"/>
              </w:rPr>
              <w:t>3</w:t>
            </w:r>
          </w:p>
        </w:tc>
        <w:tc>
          <w:tcPr>
            <w:tcW w:w="3892" w:type="dxa"/>
            <w:tcBorders>
              <w:top w:val="nil"/>
              <w:bottom w:val="nil"/>
            </w:tcBorders>
          </w:tcPr>
          <w:p w14:paraId="7126C423" w14:textId="77777777" w:rsidR="009A4776" w:rsidRPr="009F6401" w:rsidRDefault="009A4776" w:rsidP="009A4776">
            <w:pPr>
              <w:pStyle w:val="NoSpacing"/>
              <w:rPr>
                <w:szCs w:val="24"/>
              </w:rPr>
            </w:pPr>
            <w:r w:rsidRPr="009F6401">
              <w:rPr>
                <w:szCs w:val="24"/>
              </w:rPr>
              <w:t>MinMax Ant System (MMAS)</w:t>
            </w:r>
          </w:p>
        </w:tc>
        <w:tc>
          <w:tcPr>
            <w:tcW w:w="3278" w:type="dxa"/>
            <w:tcBorders>
              <w:top w:val="nil"/>
              <w:bottom w:val="nil"/>
            </w:tcBorders>
          </w:tcPr>
          <w:p w14:paraId="773F79E2" w14:textId="77777777" w:rsidR="009A4776" w:rsidRPr="009F6401" w:rsidRDefault="009A4776" w:rsidP="008D397C">
            <w:pPr>
              <w:pStyle w:val="NoSpacing"/>
              <w:jc w:val="left"/>
              <w:rPr>
                <w:szCs w:val="24"/>
              </w:rPr>
            </w:pPr>
            <w:r w:rsidRPr="009F6401">
              <w:rPr>
                <w:szCs w:val="24"/>
              </w:rPr>
              <w:t>0.010%</w:t>
            </w:r>
          </w:p>
        </w:tc>
      </w:tr>
      <w:tr w:rsidR="009A4776" w:rsidRPr="009F6401" w14:paraId="72AA8B10" w14:textId="77777777" w:rsidTr="008D397C">
        <w:trPr>
          <w:jc w:val="center"/>
        </w:trPr>
        <w:tc>
          <w:tcPr>
            <w:tcW w:w="0" w:type="auto"/>
            <w:tcBorders>
              <w:top w:val="nil"/>
            </w:tcBorders>
          </w:tcPr>
          <w:p w14:paraId="3266BE4B" w14:textId="77777777" w:rsidR="009A4776" w:rsidRPr="009F6401" w:rsidRDefault="009A4776" w:rsidP="009A4776">
            <w:pPr>
              <w:pStyle w:val="NoSpacing"/>
              <w:rPr>
                <w:szCs w:val="24"/>
              </w:rPr>
            </w:pPr>
            <w:r w:rsidRPr="009F6401">
              <w:rPr>
                <w:szCs w:val="24"/>
              </w:rPr>
              <w:t>4</w:t>
            </w:r>
          </w:p>
        </w:tc>
        <w:tc>
          <w:tcPr>
            <w:tcW w:w="3892" w:type="dxa"/>
            <w:tcBorders>
              <w:top w:val="nil"/>
            </w:tcBorders>
          </w:tcPr>
          <w:p w14:paraId="2A9F14EB" w14:textId="77777777" w:rsidR="009A4776" w:rsidRPr="009F6401" w:rsidRDefault="009A4776" w:rsidP="009A4776">
            <w:pPr>
              <w:pStyle w:val="NoSpacing"/>
              <w:rPr>
                <w:szCs w:val="24"/>
              </w:rPr>
            </w:pPr>
            <w:r w:rsidRPr="009F6401">
              <w:rPr>
                <w:szCs w:val="24"/>
              </w:rPr>
              <w:t>Ant Colony System (ACS)</w:t>
            </w:r>
          </w:p>
        </w:tc>
        <w:tc>
          <w:tcPr>
            <w:tcW w:w="3278" w:type="dxa"/>
            <w:tcBorders>
              <w:top w:val="nil"/>
            </w:tcBorders>
          </w:tcPr>
          <w:p w14:paraId="33F254C3" w14:textId="77777777" w:rsidR="009A4776" w:rsidRPr="009F6401" w:rsidRDefault="009A4776" w:rsidP="008D397C">
            <w:pPr>
              <w:pStyle w:val="NoSpacing"/>
              <w:jc w:val="left"/>
              <w:rPr>
                <w:szCs w:val="24"/>
              </w:rPr>
            </w:pPr>
            <w:r w:rsidRPr="009F6401">
              <w:rPr>
                <w:szCs w:val="24"/>
              </w:rPr>
              <w:t>0.012%</w:t>
            </w:r>
          </w:p>
        </w:tc>
      </w:tr>
      <w:tr w:rsidR="009A4776" w:rsidRPr="009F6401" w14:paraId="47DD5873" w14:textId="77777777" w:rsidTr="008D397C">
        <w:trPr>
          <w:jc w:val="center"/>
        </w:trPr>
        <w:tc>
          <w:tcPr>
            <w:tcW w:w="0" w:type="auto"/>
          </w:tcPr>
          <w:p w14:paraId="13A5D6EE" w14:textId="77777777" w:rsidR="009A4776" w:rsidRPr="009F6401" w:rsidRDefault="009A4776" w:rsidP="009A4776">
            <w:pPr>
              <w:pStyle w:val="NoSpacing"/>
              <w:rPr>
                <w:szCs w:val="24"/>
              </w:rPr>
            </w:pPr>
            <w:r w:rsidRPr="009F6401">
              <w:rPr>
                <w:szCs w:val="24"/>
              </w:rPr>
              <w:t>5</w:t>
            </w:r>
          </w:p>
        </w:tc>
        <w:tc>
          <w:tcPr>
            <w:tcW w:w="3892" w:type="dxa"/>
          </w:tcPr>
          <w:p w14:paraId="5C333483" w14:textId="77777777" w:rsidR="009A4776" w:rsidRPr="009F6401" w:rsidRDefault="009A4776" w:rsidP="009A4776">
            <w:pPr>
              <w:pStyle w:val="NoSpacing"/>
              <w:rPr>
                <w:szCs w:val="24"/>
              </w:rPr>
            </w:pPr>
            <w:r w:rsidRPr="009F6401">
              <w:rPr>
                <w:szCs w:val="24"/>
              </w:rPr>
              <w:t>Best-Worst  Ant System (BWAS)</w:t>
            </w:r>
          </w:p>
        </w:tc>
        <w:tc>
          <w:tcPr>
            <w:tcW w:w="3278" w:type="dxa"/>
          </w:tcPr>
          <w:p w14:paraId="33726D71" w14:textId="77777777" w:rsidR="009A4776" w:rsidRPr="009F6401" w:rsidRDefault="009A4776" w:rsidP="008D397C">
            <w:pPr>
              <w:pStyle w:val="NoSpacing"/>
              <w:jc w:val="left"/>
              <w:rPr>
                <w:szCs w:val="24"/>
              </w:rPr>
            </w:pPr>
            <w:r w:rsidRPr="009F6401">
              <w:rPr>
                <w:szCs w:val="24"/>
              </w:rPr>
              <w:t>0.014%</w:t>
            </w:r>
          </w:p>
        </w:tc>
      </w:tr>
      <w:tr w:rsidR="009A4776" w:rsidRPr="009F6401" w14:paraId="29C9F559" w14:textId="77777777" w:rsidTr="008D397C">
        <w:trPr>
          <w:jc w:val="center"/>
        </w:trPr>
        <w:tc>
          <w:tcPr>
            <w:tcW w:w="0" w:type="auto"/>
          </w:tcPr>
          <w:p w14:paraId="119709CC" w14:textId="77777777" w:rsidR="009A4776" w:rsidRPr="009F6401" w:rsidRDefault="009A4776" w:rsidP="009A4776">
            <w:pPr>
              <w:pStyle w:val="NoSpacing"/>
              <w:rPr>
                <w:szCs w:val="24"/>
              </w:rPr>
            </w:pPr>
            <w:r w:rsidRPr="009F6401">
              <w:rPr>
                <w:szCs w:val="24"/>
              </w:rPr>
              <w:t>6</w:t>
            </w:r>
          </w:p>
        </w:tc>
        <w:tc>
          <w:tcPr>
            <w:tcW w:w="3892" w:type="dxa"/>
          </w:tcPr>
          <w:p w14:paraId="6A5F9EAA" w14:textId="77777777" w:rsidR="009A4776" w:rsidRPr="009F6401" w:rsidRDefault="009A4776" w:rsidP="009A4776">
            <w:pPr>
              <w:pStyle w:val="NoSpacing"/>
              <w:rPr>
                <w:szCs w:val="24"/>
              </w:rPr>
            </w:pPr>
            <w:r w:rsidRPr="009F6401">
              <w:rPr>
                <w:szCs w:val="24"/>
              </w:rPr>
              <w:t>Elitist Ant System (EAS)</w:t>
            </w:r>
          </w:p>
        </w:tc>
        <w:tc>
          <w:tcPr>
            <w:tcW w:w="3278" w:type="dxa"/>
          </w:tcPr>
          <w:p w14:paraId="7156CB81" w14:textId="77777777" w:rsidR="009A4776" w:rsidRPr="009F6401" w:rsidRDefault="009A4776" w:rsidP="008D397C">
            <w:pPr>
              <w:pStyle w:val="NoSpacing"/>
              <w:jc w:val="left"/>
              <w:rPr>
                <w:szCs w:val="24"/>
              </w:rPr>
            </w:pPr>
            <w:r w:rsidRPr="009F6401">
              <w:rPr>
                <w:szCs w:val="24"/>
              </w:rPr>
              <w:t>0.02%</w:t>
            </w:r>
          </w:p>
        </w:tc>
      </w:tr>
      <w:tr w:rsidR="009A4776" w:rsidRPr="009F6401" w14:paraId="14B4EA7F" w14:textId="77777777" w:rsidTr="008D397C">
        <w:trPr>
          <w:jc w:val="center"/>
        </w:trPr>
        <w:tc>
          <w:tcPr>
            <w:tcW w:w="0" w:type="auto"/>
            <w:tcBorders>
              <w:bottom w:val="single" w:sz="4" w:space="0" w:color="auto"/>
            </w:tcBorders>
          </w:tcPr>
          <w:p w14:paraId="43D616F2" w14:textId="77777777" w:rsidR="009A4776" w:rsidRPr="009F6401" w:rsidRDefault="009A4776" w:rsidP="009A4776">
            <w:pPr>
              <w:pStyle w:val="NoSpacing"/>
              <w:rPr>
                <w:szCs w:val="24"/>
              </w:rPr>
            </w:pPr>
            <w:r w:rsidRPr="009F6401">
              <w:rPr>
                <w:szCs w:val="24"/>
              </w:rPr>
              <w:t>7</w:t>
            </w:r>
          </w:p>
        </w:tc>
        <w:tc>
          <w:tcPr>
            <w:tcW w:w="3892" w:type="dxa"/>
            <w:tcBorders>
              <w:bottom w:val="single" w:sz="4" w:space="0" w:color="auto"/>
            </w:tcBorders>
          </w:tcPr>
          <w:p w14:paraId="073B23ED" w14:textId="77777777" w:rsidR="009A4776" w:rsidRPr="009F6401" w:rsidRDefault="009A4776" w:rsidP="009A4776">
            <w:pPr>
              <w:pStyle w:val="NoSpacing"/>
              <w:rPr>
                <w:szCs w:val="24"/>
              </w:rPr>
            </w:pPr>
            <w:r w:rsidRPr="009F6401">
              <w:rPr>
                <w:szCs w:val="24"/>
              </w:rPr>
              <w:t>Ant System (AS)</w:t>
            </w:r>
          </w:p>
        </w:tc>
        <w:tc>
          <w:tcPr>
            <w:tcW w:w="3278" w:type="dxa"/>
            <w:tcBorders>
              <w:bottom w:val="single" w:sz="4" w:space="0" w:color="auto"/>
            </w:tcBorders>
          </w:tcPr>
          <w:p w14:paraId="02DDDEB1" w14:textId="77777777" w:rsidR="009A4776" w:rsidRPr="009F6401" w:rsidRDefault="009A4776" w:rsidP="008D397C">
            <w:pPr>
              <w:pStyle w:val="NoSpacing"/>
              <w:jc w:val="left"/>
              <w:rPr>
                <w:szCs w:val="24"/>
              </w:rPr>
            </w:pPr>
            <w:r w:rsidRPr="009F6401">
              <w:rPr>
                <w:szCs w:val="24"/>
              </w:rPr>
              <w:t>0.12%</w:t>
            </w:r>
          </w:p>
        </w:tc>
      </w:tr>
      <w:tr w:rsidR="009A4776" w:rsidRPr="007E7E74" w14:paraId="2CA157DB" w14:textId="77777777" w:rsidTr="008D397C">
        <w:trPr>
          <w:jc w:val="center"/>
        </w:trPr>
        <w:tc>
          <w:tcPr>
            <w:tcW w:w="7893" w:type="dxa"/>
            <w:gridSpan w:val="3"/>
            <w:tcBorders>
              <w:top w:val="single" w:sz="4" w:space="0" w:color="auto"/>
              <w:bottom w:val="single" w:sz="4" w:space="0" w:color="auto"/>
            </w:tcBorders>
          </w:tcPr>
          <w:p w14:paraId="12DC687E" w14:textId="5BEF7851" w:rsidR="009A4776" w:rsidRPr="007E7E74" w:rsidRDefault="009A4776" w:rsidP="008D397C">
            <w:pPr>
              <w:pStyle w:val="NoSpacing"/>
              <w:rPr>
                <w:szCs w:val="24"/>
              </w:rPr>
            </w:pPr>
            <w:r w:rsidRPr="007E7E74">
              <w:rPr>
                <w:szCs w:val="24"/>
              </w:rPr>
              <w:t xml:space="preserve">Total average error % from </w:t>
            </w:r>
            <w:r w:rsidR="008D397C" w:rsidRPr="007E7E74">
              <w:rPr>
                <w:szCs w:val="24"/>
              </w:rPr>
              <w:t>the selected</w:t>
            </w:r>
            <w:r w:rsidRPr="007E7E74">
              <w:rPr>
                <w:szCs w:val="24"/>
              </w:rPr>
              <w:t xml:space="preserve"> problems of table </w:t>
            </w:r>
            <w:r w:rsidR="009F6401" w:rsidRPr="007E7E74">
              <w:rPr>
                <w:szCs w:val="24"/>
              </w:rPr>
              <w:t>22</w:t>
            </w:r>
            <w:r w:rsidR="00377904" w:rsidRPr="007E7E74">
              <w:rPr>
                <w:szCs w:val="24"/>
              </w:rPr>
              <w:t xml:space="preserve"> that w</w:t>
            </w:r>
            <w:r w:rsidRPr="007E7E74">
              <w:rPr>
                <w:szCs w:val="24"/>
              </w:rPr>
              <w:t>ere</w:t>
            </w:r>
            <w:r w:rsidR="008D397C" w:rsidRPr="007E7E74">
              <w:rPr>
                <w:szCs w:val="24"/>
              </w:rPr>
              <w:t xml:space="preserve"> </w:t>
            </w:r>
            <w:r w:rsidR="005C5ADB" w:rsidRPr="007E7E74">
              <w:rPr>
                <w:szCs w:val="24"/>
              </w:rPr>
              <w:t>averaged</w:t>
            </w:r>
            <w:r w:rsidRPr="007E7E74">
              <w:rPr>
                <w:szCs w:val="24"/>
              </w:rPr>
              <w:t xml:space="preserve"> over 10 runs.</w:t>
            </w:r>
          </w:p>
        </w:tc>
      </w:tr>
    </w:tbl>
    <w:p w14:paraId="7B102333" w14:textId="383CF901" w:rsidR="009A4776" w:rsidRDefault="00410F17" w:rsidP="00410F17">
      <w:pPr>
        <w:pStyle w:val="Caption"/>
      </w:pPr>
      <w:bookmarkStart w:id="265" w:name="_Toc396945060"/>
      <w:r>
        <w:t xml:space="preserve">Table </w:t>
      </w:r>
      <w:r>
        <w:fldChar w:fldCharType="begin"/>
      </w:r>
      <w:r>
        <w:instrText xml:space="preserve"> SEQ Table \* ARABIC </w:instrText>
      </w:r>
      <w:r>
        <w:fldChar w:fldCharType="separate"/>
      </w:r>
      <w:r w:rsidR="00DC0160">
        <w:rPr>
          <w:noProof/>
        </w:rPr>
        <w:t>23</w:t>
      </w:r>
      <w:r>
        <w:fldChar w:fldCharType="end"/>
      </w:r>
      <w:r w:rsidR="00980EDC" w:rsidRPr="00980EDC">
        <w:t xml:space="preserve"> - </w:t>
      </w:r>
      <w:r w:rsidRPr="00410F17">
        <w:t>Total error percentages all algorithms with LK heuristic</w:t>
      </w:r>
      <w:bookmarkEnd w:id="265"/>
    </w:p>
    <w:p w14:paraId="683DA8DC" w14:textId="6274662C" w:rsidR="009A4776" w:rsidRDefault="009A4776" w:rsidP="009A4776">
      <w:pPr>
        <w:pStyle w:val="content"/>
      </w:pPr>
      <w:r>
        <w:t>However by far the best algorithm for the best average solution with LK heuristic is the Genetic Algorithm (GA) wit</w:t>
      </w:r>
      <w:r w:rsidR="0078119C">
        <w:t xml:space="preserve">h an overall error margin </w:t>
      </w:r>
      <w:r>
        <w:t xml:space="preserve">of 0.0055%, for the Ant </w:t>
      </w:r>
      <w:r w:rsidR="009F2FAD">
        <w:t xml:space="preserve">algorithms it is </w:t>
      </w:r>
      <w:r>
        <w:t>Mutated Ant (MA) with 0.0073%, MinMax Ant System at 0.010%, Ant Colony System at 0.012%. Literature states that ACS and MMAS are the best pe</w:t>
      </w:r>
      <w:r w:rsidR="00653CD0">
        <w:t>r</w:t>
      </w:r>
      <w:r>
        <w:t xml:space="preserve">forming ant algorithms followed by BWAS, EAS and AS and this is verified with this experiment as illustrated by table </w:t>
      </w:r>
      <w:r w:rsidR="00034B49">
        <w:t>23</w:t>
      </w:r>
      <w:r>
        <w:t xml:space="preserve"> (Dorigo et al., 2006).</w:t>
      </w:r>
    </w:p>
    <w:p w14:paraId="2083DDCF" w14:textId="77777777" w:rsidR="009A4776" w:rsidRDefault="009A4776" w:rsidP="009A4776">
      <w:pPr>
        <w:pStyle w:val="content"/>
      </w:pPr>
    </w:p>
    <w:p w14:paraId="01F50782" w14:textId="3EF8F6FB" w:rsidR="00410F17" w:rsidRDefault="009A4776" w:rsidP="00410F17">
      <w:pPr>
        <w:pStyle w:val="content"/>
      </w:pPr>
      <w:r>
        <w:t>Empirically the fastest algorithms for finding the average best solution is the Elitist Ant System, although not the most accurate</w:t>
      </w:r>
      <w:r w:rsidR="00D325CE">
        <w:t>.</w:t>
      </w:r>
      <w:r>
        <w:t xml:space="preserve"> </w:t>
      </w:r>
      <w:r w:rsidR="00D325CE">
        <w:t xml:space="preserve">It is </w:t>
      </w:r>
      <w:r>
        <w:t>ran</w:t>
      </w:r>
      <w:r w:rsidR="001A79D9">
        <w:t xml:space="preserve">ked 6, followed closely by the </w:t>
      </w:r>
      <w:r w:rsidR="001A79D9">
        <w:lastRenderedPageBreak/>
        <w:t>g</w:t>
      </w:r>
      <w:r>
        <w:t xml:space="preserve">enetic </w:t>
      </w:r>
      <w:r w:rsidR="001A79D9">
        <w:t>a</w:t>
      </w:r>
      <w:r w:rsidR="00D325CE">
        <w:t>lgorithm ranked 1, then ACS followed by BWAS</w:t>
      </w:r>
      <w:r>
        <w:t>, MA, MMAS and the slowest being AS.</w:t>
      </w:r>
    </w:p>
    <w:p w14:paraId="64A6773A" w14:textId="015775DC" w:rsidR="004E61F7" w:rsidRPr="000A3135" w:rsidRDefault="00503B1A" w:rsidP="00503B1A">
      <w:pPr>
        <w:pStyle w:val="Heading4"/>
        <w:rPr>
          <w:b/>
          <w:i/>
        </w:rPr>
      </w:pPr>
      <w:r w:rsidRPr="000A3135">
        <w:rPr>
          <w:b/>
          <w:i/>
        </w:rPr>
        <w:tab/>
      </w:r>
      <w:r w:rsidRPr="000A3135">
        <w:rPr>
          <w:b/>
          <w:i/>
        </w:rPr>
        <w:tab/>
      </w:r>
      <w:r w:rsidR="00244802" w:rsidRPr="000A3135">
        <w:rPr>
          <w:b/>
          <w:i/>
        </w:rPr>
        <w:t>10.</w:t>
      </w:r>
      <w:r w:rsidR="00AF4394" w:rsidRPr="000A3135">
        <w:rPr>
          <w:b/>
          <w:i/>
        </w:rPr>
        <w:t>6</w:t>
      </w:r>
      <w:r w:rsidR="004E61F7" w:rsidRPr="000A3135">
        <w:rPr>
          <w:b/>
          <w:i/>
        </w:rPr>
        <w:t>.3.2</w:t>
      </w:r>
      <w:r w:rsidR="004E61F7" w:rsidRPr="000A3135">
        <w:rPr>
          <w:b/>
          <w:i/>
        </w:rPr>
        <w:tab/>
        <w:t>Notes</w:t>
      </w:r>
    </w:p>
    <w:p w14:paraId="5D9E288D" w14:textId="6C0782C4" w:rsidR="00410F17" w:rsidRPr="00996076" w:rsidRDefault="00410F17" w:rsidP="00410F17">
      <w:r>
        <w:t xml:space="preserve">However, as illustrated by </w:t>
      </w:r>
      <w:r w:rsidR="009F2FAD">
        <w:t>T</w:t>
      </w:r>
      <w:r>
        <w:t xml:space="preserve">able </w:t>
      </w:r>
      <w:r w:rsidR="009F2FAD">
        <w:t>22</w:t>
      </w:r>
      <w:r>
        <w:t xml:space="preserve">, there are virtually zero percentage error margins, and the LK heuristic is proven here to be a very powerful heuristic. So the question is are the ants actually learning useful </w:t>
      </w:r>
      <w:r w:rsidR="006941D3">
        <w:t>solutions</w:t>
      </w:r>
      <w:r w:rsidR="000A3135">
        <w:t xml:space="preserve">? Later </w:t>
      </w:r>
      <w:r>
        <w:t xml:space="preserve">an experiment with Random </w:t>
      </w:r>
      <w:r w:rsidR="00D325CE">
        <w:t>A</w:t>
      </w:r>
      <w:r>
        <w:t>nt will analyse this very question, in which the experiment feeds the LK heuristic with randomly constructed solutions.  See this chapter “</w:t>
      </w:r>
      <w:r w:rsidRPr="00996076">
        <w:t>Random Ant Experiments</w:t>
      </w:r>
      <w:r>
        <w:t>”.</w:t>
      </w:r>
    </w:p>
    <w:p w14:paraId="75A7611F" w14:textId="77777777" w:rsidR="00410F17" w:rsidRPr="00410F17" w:rsidRDefault="00410F17" w:rsidP="00410F17">
      <w:pPr>
        <w:pStyle w:val="content"/>
        <w:rPr>
          <w:lang w:val="en-IE"/>
        </w:rPr>
      </w:pPr>
    </w:p>
    <w:p w14:paraId="222D131B" w14:textId="47D7B56D" w:rsidR="000B3C97" w:rsidRPr="000A3135" w:rsidRDefault="000A3135" w:rsidP="000A3135">
      <w:pPr>
        <w:pStyle w:val="MSCHeading3"/>
      </w:pPr>
      <w:r>
        <w:tab/>
      </w:r>
      <w:bookmarkStart w:id="266" w:name="_Toc396914503"/>
      <w:r w:rsidR="00244802" w:rsidRPr="000A3135">
        <w:t>10.</w:t>
      </w:r>
      <w:r w:rsidR="00AF4394" w:rsidRPr="000A3135">
        <w:t>6</w:t>
      </w:r>
      <w:r w:rsidR="00E03D48" w:rsidRPr="000A3135">
        <w:t>.4</w:t>
      </w:r>
      <w:r w:rsidR="00E03D48" w:rsidRPr="000A3135">
        <w:tab/>
      </w:r>
      <w:r w:rsidR="000B3C97" w:rsidRPr="000A3135">
        <w:t>Disadvantages</w:t>
      </w:r>
      <w:r w:rsidR="00AF4394" w:rsidRPr="000A3135">
        <w:t xml:space="preserve"> of local search</w:t>
      </w:r>
      <w:bookmarkEnd w:id="266"/>
    </w:p>
    <w:p w14:paraId="78A70190" w14:textId="542405B7" w:rsidR="00410F17" w:rsidRPr="00410F17" w:rsidRDefault="00410F17" w:rsidP="00410F17">
      <w:pPr>
        <w:rPr>
          <w:lang w:val="en-IE"/>
        </w:rPr>
      </w:pPr>
      <w:r w:rsidRPr="00410F17">
        <w:rPr>
          <w:lang w:val="en-IE"/>
        </w:rPr>
        <w:t xml:space="preserve">As illustrated by previous experiments, applying local search can greatly improve </w:t>
      </w:r>
      <w:r w:rsidR="00462F0E">
        <w:rPr>
          <w:lang w:val="en-IE"/>
        </w:rPr>
        <w:t>the performance of the algorithms most of the time in finding the optimal solution</w:t>
      </w:r>
      <w:r w:rsidRPr="00410F17">
        <w:rPr>
          <w:lang w:val="en-IE"/>
        </w:rPr>
        <w:t xml:space="preserve">. (See </w:t>
      </w:r>
      <w:r w:rsidR="009F2FAD">
        <w:rPr>
          <w:lang w:val="en-IE"/>
        </w:rPr>
        <w:t>Opt-2 experiment</w:t>
      </w:r>
      <w:r w:rsidRPr="00410F17">
        <w:rPr>
          <w:lang w:val="en-IE"/>
        </w:rPr>
        <w:t xml:space="preserve"> for times that local search is a hindrance). However the disadvantage of applying local search is at the expense of adding additional runtime complexity to each algorithm, the complexity added for each type of local search </w:t>
      </w:r>
      <w:r w:rsidR="009F2FAD">
        <w:rPr>
          <w:lang w:val="en-IE"/>
        </w:rPr>
        <w:t>(as</w:t>
      </w:r>
      <w:r w:rsidRPr="00410F17">
        <w:rPr>
          <w:lang w:val="en-IE"/>
        </w:rPr>
        <w:t xml:space="preserve"> discussed in </w:t>
      </w:r>
      <w:r w:rsidR="006941D3">
        <w:rPr>
          <w:lang w:val="en-IE"/>
        </w:rPr>
        <w:t>C</w:t>
      </w:r>
      <w:r w:rsidRPr="00410F17">
        <w:rPr>
          <w:lang w:val="en-IE"/>
        </w:rPr>
        <w:t>hapter 7</w:t>
      </w:r>
      <w:r w:rsidR="009F2FAD">
        <w:rPr>
          <w:lang w:val="en-IE"/>
        </w:rPr>
        <w:t>)</w:t>
      </w:r>
      <w:r w:rsidRPr="00410F17">
        <w:rPr>
          <w:lang w:val="en-IE"/>
        </w:rPr>
        <w:t xml:space="preserve">. </w:t>
      </w:r>
      <w:r w:rsidR="009F2FAD">
        <w:rPr>
          <w:lang w:val="en-IE"/>
        </w:rPr>
        <w:t>The</w:t>
      </w:r>
      <w:r w:rsidRPr="00410F17">
        <w:rPr>
          <w:lang w:val="en-IE"/>
        </w:rPr>
        <w:t xml:space="preserve"> additional complexity is ill</w:t>
      </w:r>
      <w:r w:rsidR="009F2FAD">
        <w:rPr>
          <w:lang w:val="en-IE"/>
        </w:rPr>
        <w:t>ustrated by each experiment in T</w:t>
      </w:r>
      <w:r w:rsidRPr="00410F17">
        <w:rPr>
          <w:lang w:val="en-IE"/>
        </w:rPr>
        <w:t xml:space="preserve">able </w:t>
      </w:r>
      <w:r w:rsidR="009F2FAD">
        <w:rPr>
          <w:lang w:val="en-IE"/>
        </w:rPr>
        <w:t>20</w:t>
      </w:r>
      <w:r w:rsidRPr="00410F17">
        <w:rPr>
          <w:lang w:val="en-IE"/>
        </w:rPr>
        <w:t xml:space="preserve">, </w:t>
      </w:r>
      <w:r w:rsidR="009F2FAD">
        <w:rPr>
          <w:lang w:val="en-IE"/>
        </w:rPr>
        <w:t>21</w:t>
      </w:r>
      <w:r w:rsidRPr="00410F17">
        <w:rPr>
          <w:lang w:val="en-IE"/>
        </w:rPr>
        <w:t xml:space="preserve"> and </w:t>
      </w:r>
      <w:r w:rsidR="009F2FAD">
        <w:rPr>
          <w:lang w:val="en-IE"/>
        </w:rPr>
        <w:t>22</w:t>
      </w:r>
      <w:r w:rsidRPr="00410F17">
        <w:rPr>
          <w:lang w:val="en-IE"/>
        </w:rPr>
        <w:t>; it can be shown emp</w:t>
      </w:r>
      <w:r w:rsidR="009F2FAD">
        <w:rPr>
          <w:lang w:val="en-IE"/>
        </w:rPr>
        <w:t>irically that when compared to T</w:t>
      </w:r>
      <w:r w:rsidRPr="00410F17">
        <w:rPr>
          <w:lang w:val="en-IE"/>
        </w:rPr>
        <w:t xml:space="preserve">able </w:t>
      </w:r>
      <w:r w:rsidR="009F2FAD">
        <w:rPr>
          <w:lang w:val="en-IE"/>
        </w:rPr>
        <w:t>19</w:t>
      </w:r>
      <w:r w:rsidRPr="00410F17">
        <w:rPr>
          <w:lang w:val="en-IE"/>
        </w:rPr>
        <w:t xml:space="preserve"> without local search the average run time of each algorithm increases. For example AS without local search finds its average best solution for </w:t>
      </w:r>
      <w:r w:rsidR="00034B49">
        <w:rPr>
          <w:lang w:val="en-IE"/>
        </w:rPr>
        <w:t>(</w:t>
      </w:r>
      <w:r w:rsidRPr="00410F17">
        <w:rPr>
          <w:lang w:val="en-IE"/>
        </w:rPr>
        <w:t>bier127</w:t>
      </w:r>
      <w:r w:rsidR="00034B49">
        <w:rPr>
          <w:lang w:val="en-IE"/>
        </w:rPr>
        <w:t>)</w:t>
      </w:r>
      <w:r w:rsidRPr="00410F17">
        <w:rPr>
          <w:lang w:val="en-IE"/>
        </w:rPr>
        <w:t xml:space="preserve"> problem at an average iteration of 212 which evaluates to approximately 1.65 seconds on the experiment</w:t>
      </w:r>
      <w:r w:rsidR="00325304">
        <w:rPr>
          <w:lang w:val="en-IE"/>
        </w:rPr>
        <w:t xml:space="preserve">al machine. However with 2-Opt </w:t>
      </w:r>
      <w:r w:rsidRPr="00410F17">
        <w:rPr>
          <w:lang w:val="en-IE"/>
        </w:rPr>
        <w:t xml:space="preserve">local search enabled AS find its average best average solution at iteration 258, taking approximately 3 seconds empirically, thus taking approximately 1½ times longer empirically, the same can be seen for the other local search methods (3-Opt, LK) as defined by their complexity in </w:t>
      </w:r>
      <w:r w:rsidR="00034B49">
        <w:rPr>
          <w:lang w:val="en-IE"/>
        </w:rPr>
        <w:t>C</w:t>
      </w:r>
      <w:r w:rsidRPr="00410F17">
        <w:rPr>
          <w:lang w:val="en-IE"/>
        </w:rPr>
        <w:t xml:space="preserve">hapter 7 and proven </w:t>
      </w:r>
      <w:r w:rsidR="006941D3" w:rsidRPr="00410F17">
        <w:rPr>
          <w:lang w:val="en-IE"/>
        </w:rPr>
        <w:t>experiment</w:t>
      </w:r>
      <w:r w:rsidR="006941D3">
        <w:rPr>
          <w:lang w:val="en-IE"/>
        </w:rPr>
        <w:t>ally</w:t>
      </w:r>
      <w:r w:rsidRPr="00410F17">
        <w:rPr>
          <w:lang w:val="en-IE"/>
        </w:rPr>
        <w:t xml:space="preserve"> in this section. </w:t>
      </w:r>
    </w:p>
    <w:p w14:paraId="39F3F244" w14:textId="77777777" w:rsidR="00410F17" w:rsidRPr="00410F17" w:rsidRDefault="00410F17" w:rsidP="00410F17">
      <w:pPr>
        <w:rPr>
          <w:lang w:val="en-IE"/>
        </w:rPr>
      </w:pPr>
    </w:p>
    <w:p w14:paraId="4F2A4E39" w14:textId="03EAA44C" w:rsidR="000B3C97" w:rsidRDefault="00410F17" w:rsidP="00410F17">
      <w:pPr>
        <w:rPr>
          <w:lang w:val="en-IE"/>
        </w:rPr>
      </w:pPr>
      <w:r w:rsidRPr="00410F17">
        <w:rPr>
          <w:lang w:val="en-IE"/>
        </w:rPr>
        <w:t>So in conclusion, it can be stated that applying local search can greatly improve the algorithms optimal solution when applied to TSP, but at the expense of additional run-time complexity. The best local search to implement although the most complex is the LK heuristic followed by 3-Opt and 2-Opt being the least complex and providing the least improvement.</w:t>
      </w:r>
    </w:p>
    <w:p w14:paraId="58012B7F" w14:textId="77777777" w:rsidR="00C80409" w:rsidRPr="00767D3E" w:rsidRDefault="00C80409" w:rsidP="00C80409">
      <w:pPr>
        <w:pStyle w:val="Heading2"/>
      </w:pPr>
      <w:bookmarkStart w:id="267" w:name="_Toc396914504"/>
      <w:r w:rsidRPr="00767D3E">
        <w:lastRenderedPageBreak/>
        <w:t>10.7</w:t>
      </w:r>
      <w:r w:rsidRPr="00767D3E">
        <w:tab/>
        <w:t>Miscellaneous Experiments</w:t>
      </w:r>
      <w:bookmarkEnd w:id="267"/>
    </w:p>
    <w:p w14:paraId="3FEE8AB7" w14:textId="3F7F3C14" w:rsidR="00C80409" w:rsidRDefault="00C80409" w:rsidP="00C80409">
      <w:pPr>
        <w:rPr>
          <w:lang w:eastAsia="en-IE"/>
        </w:rPr>
      </w:pPr>
      <w:r w:rsidRPr="000A113E">
        <w:rPr>
          <w:lang w:eastAsia="en-IE"/>
        </w:rPr>
        <w:t>The miscellaneous experiments have been designed to illustrate to the reader various parts of the algorithms and experiments have been run on λ Branching Factor and the pheromone matrix. In addition Random Ant and the brute force algorithm are evaluated, to convey to the reader stagnation</w:t>
      </w:r>
      <w:r w:rsidR="005C5ADB">
        <w:rPr>
          <w:lang w:eastAsia="en-IE"/>
        </w:rPr>
        <w:t xml:space="preserve"> </w:t>
      </w:r>
      <w:r w:rsidRPr="000A113E">
        <w:rPr>
          <w:lang w:eastAsia="en-IE"/>
        </w:rPr>
        <w:t>and computational complexity respectively</w:t>
      </w:r>
      <w:r>
        <w:rPr>
          <w:lang w:eastAsia="en-IE"/>
        </w:rPr>
        <w:t>.</w:t>
      </w:r>
    </w:p>
    <w:p w14:paraId="3D4C77AE" w14:textId="1D919746" w:rsidR="00C80409" w:rsidRDefault="00B54244" w:rsidP="000A3135">
      <w:pPr>
        <w:pStyle w:val="MSCHeading3"/>
      </w:pPr>
      <w:r>
        <w:tab/>
      </w:r>
      <w:bookmarkStart w:id="268" w:name="_Toc396914505"/>
      <w:r w:rsidR="00C80409" w:rsidRPr="000A113E">
        <w:t>10.7.1</w:t>
      </w:r>
      <w:r w:rsidR="00C80409" w:rsidRPr="000A113E">
        <w:tab/>
      </w:r>
      <m:oMath>
        <m:bar>
          <m:barPr>
            <m:pos m:val="top"/>
            <m:ctrlPr>
              <w:rPr>
                <w:rFonts w:ascii="Cambria Math" w:hAnsi="Cambria Math"/>
              </w:rPr>
            </m:ctrlPr>
          </m:barPr>
          <m:e>
            <m:r>
              <m:rPr>
                <m:sty m:val="bi"/>
              </m:rPr>
              <w:rPr>
                <w:rFonts w:ascii="Cambria Math" w:hAnsi="Cambria Math"/>
              </w:rPr>
              <m:t>λ</m:t>
            </m:r>
          </m:e>
        </m:bar>
      </m:oMath>
      <w:r w:rsidR="00C80409" w:rsidRPr="00AF4394">
        <w:t xml:space="preserve"> Branching Factor</w:t>
      </w:r>
      <w:bookmarkEnd w:id="268"/>
      <w:r w:rsidR="00C80409" w:rsidRPr="00AF4394">
        <w:t xml:space="preserve"> </w:t>
      </w:r>
    </w:p>
    <w:p w14:paraId="399828F3" w14:textId="31EBAE23" w:rsidR="00C80409" w:rsidRDefault="00C80409" w:rsidP="00C80409">
      <w:pPr>
        <w:keepNext/>
        <w:rPr>
          <w:lang w:val="en-IE"/>
        </w:rPr>
      </w:pPr>
      <w:r w:rsidRPr="0005431A">
        <w:rPr>
          <w:lang w:val="en-IE"/>
        </w:rPr>
        <w:t xml:space="preserve">The average branching factor </w:t>
      </w:r>
      <w:r>
        <w:rPr>
          <w:lang w:val="en-IE"/>
        </w:rPr>
        <w:t xml:space="preserve">is </w:t>
      </w:r>
      <w:r w:rsidRPr="0005431A">
        <w:rPr>
          <w:lang w:val="en-IE"/>
        </w:rPr>
        <w:t xml:space="preserve">discussed in </w:t>
      </w:r>
      <w:r>
        <w:rPr>
          <w:lang w:val="en-IE"/>
        </w:rPr>
        <w:t>C</w:t>
      </w:r>
      <w:r w:rsidRPr="0005431A">
        <w:rPr>
          <w:lang w:val="en-IE"/>
        </w:rPr>
        <w:t>hapter 5</w:t>
      </w:r>
      <w:r w:rsidR="00855987">
        <w:rPr>
          <w:lang w:val="en-IE"/>
        </w:rPr>
        <w:t>. The</w:t>
      </w:r>
      <w:r w:rsidRPr="0005431A">
        <w:rPr>
          <w:lang w:val="en-IE"/>
        </w:rPr>
        <w:t xml:space="preserve"> experiment </w:t>
      </w:r>
      <w:r w:rsidR="00855987">
        <w:rPr>
          <w:lang w:val="en-IE"/>
        </w:rPr>
        <w:t xml:space="preserve">designed here </w:t>
      </w:r>
      <w:r w:rsidRPr="0005431A">
        <w:rPr>
          <w:lang w:val="en-IE"/>
        </w:rPr>
        <w:t>will</w:t>
      </w:r>
      <w:r w:rsidR="00855987">
        <w:rPr>
          <w:lang w:val="en-IE"/>
        </w:rPr>
        <w:t xml:space="preserve"> be executed on each algorithm to show that the </w:t>
      </w:r>
      <w:r w:rsidR="00855987" w:rsidRPr="0005431A">
        <w:rPr>
          <w:lang w:val="en-IE"/>
        </w:rPr>
        <w:t>algorithms</w:t>
      </w:r>
      <w:r w:rsidRPr="0005431A">
        <w:rPr>
          <w:lang w:val="en-IE"/>
        </w:rPr>
        <w:t xml:space="preserve"> </w:t>
      </w:r>
      <w:r>
        <w:rPr>
          <w:lang w:val="en-IE"/>
        </w:rPr>
        <w:t xml:space="preserve">do </w:t>
      </w:r>
      <w:r w:rsidRPr="0005431A">
        <w:rPr>
          <w:lang w:val="en-IE"/>
        </w:rPr>
        <w:t>not execute excessive exploration. The higher this value the more the ants explore the search space. It represents the average number of vertices that have a high probability of being chosen by an ant. Again, this test was executed w</w:t>
      </w:r>
      <w:r>
        <w:rPr>
          <w:lang w:val="en-IE"/>
        </w:rPr>
        <w:t xml:space="preserve">ith the parameters as shown in </w:t>
      </w:r>
      <w:r w:rsidR="00855987">
        <w:rPr>
          <w:lang w:val="en-IE"/>
        </w:rPr>
        <w:t xml:space="preserve">Table </w:t>
      </w:r>
      <w:r w:rsidR="009F2FAD">
        <w:rPr>
          <w:lang w:val="en-IE"/>
        </w:rPr>
        <w:t>18</w:t>
      </w:r>
      <w:r w:rsidRPr="009F2FAD">
        <w:rPr>
          <w:lang w:val="en-IE"/>
        </w:rPr>
        <w:t>, and this time only one problem instance (bier127.tsp) was selected, and again, the results were averaged</w:t>
      </w:r>
      <w:r w:rsidRPr="0005431A">
        <w:rPr>
          <w:lang w:val="en-IE"/>
        </w:rPr>
        <w:t xml:space="preserve"> over five runs and 5</w:t>
      </w:r>
      <w:r>
        <w:rPr>
          <w:lang w:val="en-IE"/>
        </w:rPr>
        <w:t>,</w:t>
      </w:r>
      <w:r w:rsidRPr="0005431A">
        <w:rPr>
          <w:lang w:val="en-IE"/>
        </w:rPr>
        <w:t xml:space="preserve">000 </w:t>
      </w:r>
      <w:r w:rsidR="00855987">
        <w:rPr>
          <w:lang w:val="en-IE"/>
        </w:rPr>
        <w:t>solution constructions</w:t>
      </w:r>
      <w:r w:rsidRPr="0005431A">
        <w:rPr>
          <w:lang w:val="en-IE"/>
        </w:rPr>
        <w:t>.</w:t>
      </w:r>
    </w:p>
    <w:p w14:paraId="28873769" w14:textId="77777777" w:rsidR="00C80409" w:rsidRDefault="00C80409" w:rsidP="00C80409">
      <w:pPr>
        <w:keepNext/>
        <w:rPr>
          <w:lang w:val="en-IE"/>
        </w:rPr>
      </w:pPr>
    </w:p>
    <w:p w14:paraId="1D67CAD8" w14:textId="77777777" w:rsidR="00C80409" w:rsidRDefault="00C80409" w:rsidP="00C80409">
      <w:pPr>
        <w:keepNext/>
      </w:pPr>
      <w:r w:rsidRPr="0005431A">
        <w:rPr>
          <w:noProof/>
          <w:lang w:val="en-IE" w:eastAsia="en-IE"/>
        </w:rPr>
        <w:drawing>
          <wp:inline distT="0" distB="0" distL="0" distR="0" wp14:anchorId="2C66B22D" wp14:editId="7ACE30BA">
            <wp:extent cx="5333999" cy="2976562"/>
            <wp:effectExtent l="0" t="0" r="19685" b="14605"/>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14:paraId="31DD8EC5" w14:textId="51C18E88" w:rsidR="00C80409" w:rsidRDefault="00C80409" w:rsidP="00C80409">
      <w:pPr>
        <w:pStyle w:val="Caption"/>
      </w:pPr>
      <w:bookmarkStart w:id="269" w:name="_Toc396945031"/>
      <w:r>
        <w:t xml:space="preserve">Figure </w:t>
      </w:r>
      <w:r w:rsidR="00141A5B">
        <w:fldChar w:fldCharType="begin"/>
      </w:r>
      <w:r w:rsidR="00141A5B">
        <w:instrText xml:space="preserve"> SEQ Figure \* ARABIC </w:instrText>
      </w:r>
      <w:r w:rsidR="00141A5B">
        <w:fldChar w:fldCharType="separate"/>
      </w:r>
      <w:r w:rsidR="00DC0160">
        <w:rPr>
          <w:noProof/>
        </w:rPr>
        <w:t>32</w:t>
      </w:r>
      <w:r w:rsidR="00141A5B">
        <w:fldChar w:fldCharType="end"/>
      </w:r>
      <w:r w:rsidR="00980EDC" w:rsidRPr="00980EDC">
        <w:t xml:space="preserve"> - </w:t>
      </w:r>
      <w:r w:rsidRPr="001A79D9">
        <w:t>λ Branching Factor</w:t>
      </w:r>
      <w:bookmarkEnd w:id="269"/>
    </w:p>
    <w:p w14:paraId="1BBAEE4A" w14:textId="36F77C87" w:rsidR="00C80409" w:rsidRPr="000A3135" w:rsidRDefault="00544605" w:rsidP="00544605">
      <w:pPr>
        <w:pStyle w:val="Heading4"/>
        <w:rPr>
          <w:b/>
          <w:i/>
        </w:rPr>
      </w:pPr>
      <w:r w:rsidRPr="000A3135">
        <w:rPr>
          <w:b/>
          <w:i/>
        </w:rPr>
        <w:tab/>
      </w:r>
      <w:r w:rsidRPr="000A3135">
        <w:rPr>
          <w:b/>
          <w:i/>
        </w:rPr>
        <w:tab/>
      </w:r>
      <w:r w:rsidR="00C80409" w:rsidRPr="000A3135">
        <w:rPr>
          <w:b/>
          <w:i/>
        </w:rPr>
        <w:t>10.7.1.1</w:t>
      </w:r>
      <w:r w:rsidR="00C80409" w:rsidRPr="000A3135">
        <w:rPr>
          <w:b/>
          <w:i/>
        </w:rPr>
        <w:tab/>
        <w:t>Results</w:t>
      </w:r>
    </w:p>
    <w:p w14:paraId="6D5454BD" w14:textId="7BF340C1" w:rsidR="00C80409" w:rsidRDefault="00A90ECC" w:rsidP="00C80409">
      <w:pPr>
        <w:pStyle w:val="content"/>
      </w:pPr>
      <w:r>
        <w:t>As illustrated by figure 32</w:t>
      </w:r>
      <w:r w:rsidR="00C80409">
        <w:t xml:space="preserve">, EAS and AS, branching factor falls to a range between 1.1 and 1.15 by iteration 20, as literature states meaning they will not search the entire </w:t>
      </w:r>
      <w:r w:rsidR="00C80409">
        <w:lastRenderedPageBreak/>
        <w:t>search space, and stagnate. MMAS also stagnates quickly but the pheromone reset is initialised when the algorithm detects stagnation and resets the pheromone matrix hence the rise and fall. BWAS is always in an exploration stage and when the algorithm detects stagnation by its technique (By detecting the change in the number of node from the worst and best solution), Chapter 5. The pheromone matrix is reinitialised. MA and ACS, the average branching factor is always low between (1-1.2) due to that these systems do not use the probability proportional rule; therefore the branching factor is not so important.</w:t>
      </w:r>
    </w:p>
    <w:p w14:paraId="5BF3835E" w14:textId="4F92FD97" w:rsidR="00C80409" w:rsidRPr="00544605" w:rsidRDefault="00544605" w:rsidP="000A3135">
      <w:pPr>
        <w:pStyle w:val="MSCHeading3"/>
      </w:pPr>
      <w:r>
        <w:tab/>
      </w:r>
      <w:bookmarkStart w:id="270" w:name="_Toc396914506"/>
      <w:r w:rsidR="00C80409" w:rsidRPr="00544605">
        <w:t>10.</w:t>
      </w:r>
      <w:r w:rsidR="006A6175" w:rsidRPr="00544605">
        <w:t>7.2</w:t>
      </w:r>
      <w:r w:rsidR="00C80409" w:rsidRPr="00544605">
        <w:tab/>
      </w:r>
      <w:r w:rsidR="00C80409" w:rsidRPr="00544605">
        <w:rPr>
          <w:rStyle w:val="Heading4Char"/>
          <w:lang w:val="en-IE"/>
        </w:rPr>
        <w:t>Pheromone</w:t>
      </w:r>
      <w:r w:rsidR="00C80409" w:rsidRPr="00544605">
        <w:t xml:space="preserve"> matrix</w:t>
      </w:r>
      <w:bookmarkEnd w:id="270"/>
    </w:p>
    <w:p w14:paraId="57D5FC94" w14:textId="5F1C41E5" w:rsidR="00C80409" w:rsidRDefault="00C80409" w:rsidP="00410F17">
      <w:pPr>
        <w:rPr>
          <w:lang w:val="en-IE"/>
        </w:rPr>
      </w:pPr>
      <w:r w:rsidRPr="006934B8">
        <w:rPr>
          <w:lang w:val="en-IE"/>
        </w:rPr>
        <w:t xml:space="preserve">This experiment has been executed on </w:t>
      </w:r>
      <w:r>
        <w:rPr>
          <w:lang w:val="en-IE"/>
        </w:rPr>
        <w:t>(</w:t>
      </w:r>
      <w:r w:rsidRPr="006934B8">
        <w:rPr>
          <w:lang w:val="en-IE"/>
        </w:rPr>
        <w:t>berlin52</w:t>
      </w:r>
      <w:r>
        <w:rPr>
          <w:lang w:val="en-IE"/>
        </w:rPr>
        <w:t>)</w:t>
      </w:r>
      <w:r w:rsidRPr="006934B8">
        <w:rPr>
          <w:lang w:val="en-IE"/>
        </w:rPr>
        <w:t xml:space="preserve"> TSP problem instance on both AS and ACS. A snapshot of the pheromone matrix was taken on initialisation, and after both algorithms found the optimal solution and a snapshot of the matrix has been plotted. This experiment has been designed to give the reader a visual impression of the pheromone matrix.</w:t>
      </w:r>
    </w:p>
    <w:p w14:paraId="79CBDD2F" w14:textId="77777777" w:rsidR="002E52B9" w:rsidRDefault="002E52B9" w:rsidP="00410F17">
      <w:pPr>
        <w:rPr>
          <w:lang w:val="en-IE"/>
        </w:rPr>
      </w:pPr>
    </w:p>
    <w:p w14:paraId="04977377" w14:textId="77777777" w:rsidR="008A5F3E" w:rsidRDefault="008A5F3E" w:rsidP="008A5F3E">
      <w:pPr>
        <w:keepNext/>
      </w:pPr>
      <w:r w:rsidRPr="0005431A">
        <w:rPr>
          <w:noProof/>
          <w:lang w:val="en-IE" w:eastAsia="en-IE"/>
        </w:rPr>
        <w:drawing>
          <wp:inline distT="0" distB="0" distL="0" distR="0" wp14:anchorId="0FFBC2F1" wp14:editId="67B3BCD6">
            <wp:extent cx="4727275" cy="3407434"/>
            <wp:effectExtent l="0" t="0" r="16510" b="21590"/>
            <wp:docPr id="299" name="Chart 299"/>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14:paraId="413560DD" w14:textId="22829BDF" w:rsidR="008A5F3E" w:rsidRDefault="008A5F3E" w:rsidP="008A5F3E">
      <w:pPr>
        <w:pStyle w:val="Caption"/>
      </w:pPr>
      <w:bookmarkStart w:id="271" w:name="_Toc396945032"/>
      <w:r>
        <w:t xml:space="preserve">Figure </w:t>
      </w:r>
      <w:r w:rsidR="00141A5B">
        <w:fldChar w:fldCharType="begin"/>
      </w:r>
      <w:r w:rsidR="00141A5B">
        <w:instrText xml:space="preserve"> SEQ Figure \* ARABIC </w:instrText>
      </w:r>
      <w:r w:rsidR="00141A5B">
        <w:fldChar w:fldCharType="separate"/>
      </w:r>
      <w:r w:rsidR="00DC0160">
        <w:rPr>
          <w:noProof/>
        </w:rPr>
        <w:t>33</w:t>
      </w:r>
      <w:r w:rsidR="00141A5B">
        <w:fldChar w:fldCharType="end"/>
      </w:r>
      <w:r w:rsidR="00980EDC" w:rsidRPr="00980EDC">
        <w:t xml:space="preserve"> - </w:t>
      </w:r>
      <w:r w:rsidRPr="006934B8">
        <w:t>Berlin52 AS initial matrix</w:t>
      </w:r>
      <w:bookmarkEnd w:id="271"/>
    </w:p>
    <w:p w14:paraId="37D1E6D0" w14:textId="77777777" w:rsidR="008A5F3E" w:rsidRPr="006934B8" w:rsidRDefault="008A5F3E" w:rsidP="008A5F3E">
      <w:pPr>
        <w:pStyle w:val="content"/>
      </w:pPr>
      <w:r w:rsidRPr="006934B8">
        <w:t xml:space="preserve">As illustrated in figure 32, during initialisation the original AS discussed in chapter 4, initialises the pheromone matrix with random values range from 0.0 to 0.1 for </w:t>
      </w:r>
      <w:r>
        <w:lastRenderedPageBreak/>
        <w:t>(</w:t>
      </w:r>
      <w:r w:rsidRPr="006934B8">
        <w:t>berlin52</w:t>
      </w:r>
      <w:r>
        <w:t>)</w:t>
      </w:r>
      <w:r w:rsidRPr="006934B8">
        <w:t xml:space="preserve"> as the literature states. After the algorithm AS finds the best solution after 782 iterations, figure 33 plots a visual representation of the matrix at this stage.</w:t>
      </w:r>
    </w:p>
    <w:p w14:paraId="0A907BF4" w14:textId="77777777" w:rsidR="008A5F3E" w:rsidRPr="0005431A" w:rsidRDefault="008A5F3E" w:rsidP="008A5F3E">
      <w:pPr>
        <w:rPr>
          <w:lang w:val="en-IE"/>
        </w:rPr>
      </w:pPr>
      <w:r w:rsidRPr="0005431A">
        <w:rPr>
          <w:lang w:val="en-IE"/>
        </w:rPr>
        <w:tab/>
      </w:r>
    </w:p>
    <w:p w14:paraId="63EFF091" w14:textId="77777777" w:rsidR="008A5F3E" w:rsidRDefault="008A5F3E" w:rsidP="008A5F3E">
      <w:pPr>
        <w:keepNext/>
      </w:pPr>
      <w:r w:rsidRPr="0005431A">
        <w:rPr>
          <w:noProof/>
          <w:lang w:val="en-IE" w:eastAsia="en-IE"/>
        </w:rPr>
        <w:drawing>
          <wp:inline distT="0" distB="0" distL="0" distR="0" wp14:anchorId="62566CFE" wp14:editId="4C7CDA93">
            <wp:extent cx="5063705" cy="3942272"/>
            <wp:effectExtent l="0" t="0" r="22860" b="20320"/>
            <wp:docPr id="292" name="Chart 292"/>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14:paraId="06ECDBF9" w14:textId="7519CF31" w:rsidR="008A5F3E" w:rsidRPr="0005431A" w:rsidRDefault="008A5F3E" w:rsidP="008A5F3E">
      <w:pPr>
        <w:pStyle w:val="Caption"/>
        <w:rPr>
          <w:lang w:val="en-IE"/>
        </w:rPr>
      </w:pPr>
      <w:bookmarkStart w:id="272" w:name="_Toc396945033"/>
      <w:r>
        <w:t xml:space="preserve">Figure </w:t>
      </w:r>
      <w:r w:rsidR="00141A5B">
        <w:fldChar w:fldCharType="begin"/>
      </w:r>
      <w:r w:rsidR="00141A5B">
        <w:instrText xml:space="preserve"> SEQ Figure \* ARABIC </w:instrText>
      </w:r>
      <w:r w:rsidR="00141A5B">
        <w:fldChar w:fldCharType="separate"/>
      </w:r>
      <w:r w:rsidR="00DC0160">
        <w:rPr>
          <w:noProof/>
        </w:rPr>
        <w:t>34</w:t>
      </w:r>
      <w:r w:rsidR="00141A5B">
        <w:fldChar w:fldCharType="end"/>
      </w:r>
      <w:r w:rsidR="00980EDC" w:rsidRPr="00980EDC">
        <w:t xml:space="preserve"> - </w:t>
      </w:r>
      <w:r w:rsidRPr="006934B8">
        <w:t xml:space="preserve">AS Berlin52 pheromone matrix after finding </w:t>
      </w:r>
      <w:r w:rsidR="003A75C2">
        <w:t xml:space="preserve">the </w:t>
      </w:r>
      <w:r w:rsidRPr="006934B8">
        <w:t>optimal solution</w:t>
      </w:r>
      <w:bookmarkEnd w:id="272"/>
    </w:p>
    <w:p w14:paraId="47BF8525" w14:textId="7BBC642A" w:rsidR="008A5F3E" w:rsidRPr="006934B8" w:rsidRDefault="006D79D5" w:rsidP="008A5F3E">
      <w:r>
        <w:t>As illustrated by F</w:t>
      </w:r>
      <w:r w:rsidR="008A5F3E" w:rsidRPr="006934B8">
        <w:t xml:space="preserve">igure </w:t>
      </w:r>
      <w:r w:rsidR="00A90ECC">
        <w:t>34</w:t>
      </w:r>
      <w:r>
        <w:t xml:space="preserve"> most </w:t>
      </w:r>
      <w:r w:rsidR="008A5F3E" w:rsidRPr="006934B8">
        <w:t xml:space="preserve">vertices are reduced to a probability of almost 0, and other vertices show high probability of being selected, allowing AS finding the optimal solution. </w:t>
      </w:r>
    </w:p>
    <w:p w14:paraId="1963C44B" w14:textId="2BEE6B11" w:rsidR="008A5F3E" w:rsidRDefault="008A5F3E" w:rsidP="008A5F3E">
      <w:r w:rsidRPr="006934B8">
        <w:t xml:space="preserve">In contrast to AS, ACS uses a completely different pheromone initialisation </w:t>
      </w:r>
      <w:r w:rsidR="006D79D5">
        <w:t>(</w:t>
      </w:r>
      <w:r w:rsidRPr="006934B8">
        <w:t xml:space="preserve">as discussed </w:t>
      </w:r>
      <w:r w:rsidR="006D79D5">
        <w:t>C</w:t>
      </w:r>
      <w:r w:rsidRPr="006934B8">
        <w:t>hap</w:t>
      </w:r>
      <w:r w:rsidR="006D79D5">
        <w:t xml:space="preserve">ter 5) </w:t>
      </w:r>
      <w:r w:rsidRPr="006934B8">
        <w:t xml:space="preserve"> </w:t>
      </w:r>
      <w:r w:rsidR="006D79D5">
        <w:t>that is</w:t>
      </w:r>
      <w:r w:rsidRPr="006934B8">
        <w:t xml:space="preserve"> all vertices in the pheromone matrix are initialised with the nearest neighbour algorithm producing </w:t>
      </w:r>
      <w:r w:rsidR="006D79D5">
        <w:t>a pheromone matrix as shown in F</w:t>
      </w:r>
      <w:r w:rsidRPr="006934B8">
        <w:t xml:space="preserve">igure </w:t>
      </w:r>
      <w:r w:rsidR="00A90ECC">
        <w:t>35</w:t>
      </w:r>
      <w:r w:rsidRPr="006934B8">
        <w:t xml:space="preserve">. ACS solved the optimal solution in 22 iterations and the pheromone matrix at this stage is as shown in </w:t>
      </w:r>
      <w:r w:rsidR="006D79D5">
        <w:t>F</w:t>
      </w:r>
      <w:r w:rsidRPr="006934B8">
        <w:t xml:space="preserve">igure </w:t>
      </w:r>
      <w:r w:rsidR="00A90ECC">
        <w:t>36</w:t>
      </w:r>
      <w:r w:rsidRPr="006934B8">
        <w:t>. This matrix is much more defined than AS as shown most vertices still have a small probability of being selected, and the preferred edges are only slightly greater than the less preferred edges, allowing the algorithm to search for better solutions.</w:t>
      </w:r>
    </w:p>
    <w:p w14:paraId="236E41A5" w14:textId="77777777" w:rsidR="008A5F3E" w:rsidRDefault="008A5F3E" w:rsidP="008A5F3E">
      <w:r w:rsidRPr="0005431A">
        <w:rPr>
          <w:noProof/>
          <w:lang w:val="en-IE" w:eastAsia="en-IE"/>
        </w:rPr>
        <w:lastRenderedPageBreak/>
        <w:drawing>
          <wp:inline distT="0" distB="0" distL="0" distR="0" wp14:anchorId="236CF200" wp14:editId="258CBD66">
            <wp:extent cx="5328285" cy="3473632"/>
            <wp:effectExtent l="0" t="0" r="24765" b="12700"/>
            <wp:docPr id="297" name="Chart 297"/>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14:paraId="57D92CF5" w14:textId="231FA280" w:rsidR="008A5F3E" w:rsidRPr="0005431A" w:rsidRDefault="008A5F3E" w:rsidP="008A5F3E">
      <w:pPr>
        <w:pStyle w:val="Caption"/>
        <w:rPr>
          <w:lang w:val="en-IE"/>
        </w:rPr>
      </w:pPr>
      <w:bookmarkStart w:id="273" w:name="_Toc396945034"/>
      <w:r>
        <w:t xml:space="preserve">Figure </w:t>
      </w:r>
      <w:r w:rsidR="00141A5B">
        <w:fldChar w:fldCharType="begin"/>
      </w:r>
      <w:r w:rsidR="00141A5B">
        <w:instrText xml:space="preserve"> SEQ Figure \* ARABIC </w:instrText>
      </w:r>
      <w:r w:rsidR="00141A5B">
        <w:fldChar w:fldCharType="separate"/>
      </w:r>
      <w:r w:rsidR="00DC0160">
        <w:rPr>
          <w:noProof/>
        </w:rPr>
        <w:t>35</w:t>
      </w:r>
      <w:r w:rsidR="00141A5B">
        <w:fldChar w:fldCharType="end"/>
      </w:r>
      <w:r w:rsidR="00980EDC" w:rsidRPr="00980EDC">
        <w:t xml:space="preserve"> - </w:t>
      </w:r>
      <w:r w:rsidRPr="006934B8">
        <w:t>ACS berlin52 initialisation pheromone matrix</w:t>
      </w:r>
      <w:bookmarkEnd w:id="273"/>
    </w:p>
    <w:p w14:paraId="419EA0ED" w14:textId="77777777" w:rsidR="008A5F3E" w:rsidRPr="0005431A" w:rsidRDefault="008A5F3E" w:rsidP="008A5F3E">
      <w:pPr>
        <w:rPr>
          <w:lang w:val="en-IE"/>
        </w:rPr>
      </w:pPr>
    </w:p>
    <w:p w14:paraId="282B752B" w14:textId="77777777" w:rsidR="008A5F3E" w:rsidRDefault="008A5F3E" w:rsidP="008A5F3E">
      <w:pPr>
        <w:keepNext/>
      </w:pPr>
      <w:r w:rsidRPr="0005431A">
        <w:rPr>
          <w:noProof/>
          <w:lang w:val="en-IE" w:eastAsia="en-IE"/>
        </w:rPr>
        <w:drawing>
          <wp:inline distT="0" distB="0" distL="0" distR="0" wp14:anchorId="234AABE7" wp14:editId="02B17917">
            <wp:extent cx="5328285" cy="3559590"/>
            <wp:effectExtent l="0" t="0" r="24765" b="22225"/>
            <wp:docPr id="298" name="Chart 298"/>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14:paraId="263AB23D" w14:textId="34F8D8A4" w:rsidR="008A5F3E" w:rsidRPr="0005431A" w:rsidRDefault="008A5F3E" w:rsidP="008A5F3E">
      <w:pPr>
        <w:pStyle w:val="Caption"/>
        <w:rPr>
          <w:lang w:val="en-IE"/>
        </w:rPr>
      </w:pPr>
      <w:bookmarkStart w:id="274" w:name="_Toc396945035"/>
      <w:r>
        <w:t xml:space="preserve">Figure </w:t>
      </w:r>
      <w:r w:rsidR="00141A5B">
        <w:fldChar w:fldCharType="begin"/>
      </w:r>
      <w:r w:rsidR="00141A5B">
        <w:instrText xml:space="preserve"> SEQ Figure \* ARABIC </w:instrText>
      </w:r>
      <w:r w:rsidR="00141A5B">
        <w:fldChar w:fldCharType="separate"/>
      </w:r>
      <w:r w:rsidR="00DC0160">
        <w:rPr>
          <w:noProof/>
        </w:rPr>
        <w:t>36</w:t>
      </w:r>
      <w:r w:rsidR="00141A5B">
        <w:fldChar w:fldCharType="end"/>
      </w:r>
      <w:r w:rsidR="00980EDC" w:rsidRPr="00980EDC">
        <w:t xml:space="preserve"> - </w:t>
      </w:r>
      <w:r w:rsidRPr="006934B8">
        <w:t>ACS berlin52 pheromone matrix after finding the optimal solution</w:t>
      </w:r>
      <w:bookmarkEnd w:id="274"/>
    </w:p>
    <w:p w14:paraId="4DBBDA3F" w14:textId="77777777" w:rsidR="008A5F3E" w:rsidRDefault="008A5F3E" w:rsidP="008A5F3E">
      <w:pPr>
        <w:rPr>
          <w:lang w:val="en-IE"/>
        </w:rPr>
      </w:pPr>
    </w:p>
    <w:p w14:paraId="47070F5A" w14:textId="2C6C6CCF" w:rsidR="008A5F3E" w:rsidRPr="0005431A" w:rsidRDefault="006A6175" w:rsidP="000A3135">
      <w:pPr>
        <w:pStyle w:val="MSCHeading3"/>
      </w:pPr>
      <w:r>
        <w:lastRenderedPageBreak/>
        <w:tab/>
      </w:r>
      <w:bookmarkStart w:id="275" w:name="_Toc396914507"/>
      <w:r>
        <w:t>10.7.</w:t>
      </w:r>
      <w:r w:rsidR="000A3135">
        <w:t>3</w:t>
      </w:r>
      <w:r w:rsidR="0090065A">
        <w:tab/>
      </w:r>
      <w:r w:rsidR="008A5F3E" w:rsidRPr="003F1E1F">
        <w:t>Brute Force experiment</w:t>
      </w:r>
      <w:bookmarkEnd w:id="275"/>
    </w:p>
    <w:p w14:paraId="096A6F0E" w14:textId="473B3D89" w:rsidR="008A5F3E" w:rsidRDefault="008A5F3E" w:rsidP="006941D3">
      <w:r>
        <w:t xml:space="preserve">In this experiment, the brute force system (BF) is empirically compared with MMAS on small instances of TSP. To create the small TSP files, nodes were deleted from </w:t>
      </w:r>
      <w:r w:rsidRPr="006934B8">
        <w:t>eli51</w:t>
      </w:r>
      <w:r>
        <w:t xml:space="preserve"> that is for the 10 city problem (</w:t>
      </w:r>
      <w:r w:rsidRPr="006934B8">
        <w:t>eil51</w:t>
      </w:r>
      <w:r>
        <w:t xml:space="preserve">) was truncated at node 10 e.c.t. This is the same method that researchers use to create dynamic TSP files </w:t>
      </w:r>
      <w:r>
        <w:fldChar w:fldCharType="begin"/>
      </w:r>
      <w:r>
        <w:instrText xml:space="preserve"> ADDIN ZOTERO_ITEM CSL_CITATION {"citationID":"0xUAsEcE","properties":{"formattedCitation":"(Lissovoi and Witt, n.d.)","plainCitation":"(Lissovoi and Witt, n.d.)"},"citationItems":[{"id":583,"uris":["http://zotero.org/users/1680862/items/KEPKUDPQ"],"uri":["http://zotero.org/users/1680862/items/KEPKUDPQ"],"itemData":{"id":583,"type":"article-journal","title":"Runtime analysis of ant colony optimization on dynamic shortest path problems","container-title":"Theoretical Computer Science","source":"ScienceDirect","abstract":"A simple ACO algorithm called λ-MMAS for dynamic variants of the single-destination shortest paths problem is studied by rigorous runtime analyses. Building upon previous results for the special case of 1-MMAS, it is studied to what extent an enlarged colony using λ ants per vertex helps in tracking an oscillating optimum. It is shown that easy cases of oscillations can be tracked by a constant number of ants. However, the paper also identifies more involved oscillations that with overwhelming probability cannot be tracked with any polynomial-size colony. Finally, parameters of dynamic shortest-path problems which make the optimum difficult to track are discussed. Experiments illustrate theoretical findings and conjectures.","URL":"http://www.sciencedirect.com/science/article/pii/S0304397514004952","DOI":"10.1016/j.tcs.2014.06.035","ISSN":"0304-3975","journalAbbreviation":"Theoretical Computer Science","author":[{"family":"Lissovoi","given":"Andrei"},{"family":"Witt","given":"Carsten"}],"accessed":{"date-parts":[["2014",7,22]]}}}],"schema":"https://github.com/citation-style-language/schema/raw/master/csl-citation.json"} </w:instrText>
      </w:r>
      <w:r>
        <w:fldChar w:fldCharType="separate"/>
      </w:r>
      <w:r w:rsidRPr="007F0756">
        <w:t>(Lissovoi and Witt, n.d.)</w:t>
      </w:r>
      <w:r>
        <w:fldChar w:fldCharType="end"/>
      </w:r>
      <w:r>
        <w:t>. MMAS was set to the optimal values discovered in previous experiments and executed with no local search; the optimal value was calculated by the Concorde TSP solver see (Chapter 2).</w:t>
      </w:r>
    </w:p>
    <w:p w14:paraId="788EB677" w14:textId="77777777" w:rsidR="007E7E74" w:rsidRDefault="007E7E74" w:rsidP="006941D3"/>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3"/>
        <w:gridCol w:w="1816"/>
        <w:gridCol w:w="1576"/>
        <w:gridCol w:w="1003"/>
      </w:tblGrid>
      <w:tr w:rsidR="008A5F3E" w:rsidRPr="006D79D5" w14:paraId="17601052" w14:textId="77777777" w:rsidTr="000A113E">
        <w:trPr>
          <w:jc w:val="center"/>
        </w:trPr>
        <w:tc>
          <w:tcPr>
            <w:tcW w:w="0" w:type="auto"/>
            <w:tcBorders>
              <w:bottom w:val="single" w:sz="4" w:space="0" w:color="auto"/>
            </w:tcBorders>
          </w:tcPr>
          <w:p w14:paraId="53332781" w14:textId="77777777" w:rsidR="008A5F3E" w:rsidRPr="006D79D5" w:rsidRDefault="008A5F3E" w:rsidP="000A113E">
            <w:pPr>
              <w:pStyle w:val="NoSpacing"/>
              <w:jc w:val="left"/>
              <w:rPr>
                <w:szCs w:val="24"/>
              </w:rPr>
            </w:pPr>
            <w:r w:rsidRPr="006D79D5">
              <w:rPr>
                <w:szCs w:val="24"/>
              </w:rPr>
              <w:t>Algorithm</w:t>
            </w:r>
          </w:p>
        </w:tc>
        <w:tc>
          <w:tcPr>
            <w:tcW w:w="0" w:type="auto"/>
            <w:tcBorders>
              <w:bottom w:val="single" w:sz="4" w:space="0" w:color="auto"/>
            </w:tcBorders>
          </w:tcPr>
          <w:p w14:paraId="6C7F5B46" w14:textId="77777777" w:rsidR="008A5F3E" w:rsidRPr="006D79D5" w:rsidRDefault="008A5F3E" w:rsidP="000A113E">
            <w:pPr>
              <w:pStyle w:val="NoSpacing"/>
              <w:jc w:val="left"/>
              <w:rPr>
                <w:szCs w:val="24"/>
              </w:rPr>
            </w:pPr>
            <w:r w:rsidRPr="006D79D5">
              <w:rPr>
                <w:szCs w:val="24"/>
              </w:rPr>
              <w:t>MMAS</w:t>
            </w:r>
          </w:p>
        </w:tc>
        <w:tc>
          <w:tcPr>
            <w:tcW w:w="0" w:type="auto"/>
            <w:tcBorders>
              <w:bottom w:val="single" w:sz="4" w:space="0" w:color="auto"/>
            </w:tcBorders>
          </w:tcPr>
          <w:p w14:paraId="6CDD7D58" w14:textId="77777777" w:rsidR="008A5F3E" w:rsidRPr="006D79D5" w:rsidRDefault="008A5F3E" w:rsidP="000A113E">
            <w:pPr>
              <w:pStyle w:val="NoSpacing"/>
              <w:jc w:val="left"/>
              <w:rPr>
                <w:szCs w:val="24"/>
              </w:rPr>
            </w:pPr>
            <w:r w:rsidRPr="006D79D5">
              <w:rPr>
                <w:szCs w:val="24"/>
              </w:rPr>
              <w:t>BF</w:t>
            </w:r>
          </w:p>
        </w:tc>
        <w:tc>
          <w:tcPr>
            <w:tcW w:w="0" w:type="auto"/>
            <w:tcBorders>
              <w:bottom w:val="single" w:sz="4" w:space="0" w:color="auto"/>
            </w:tcBorders>
          </w:tcPr>
          <w:p w14:paraId="081E8EFC" w14:textId="77777777" w:rsidR="008A5F3E" w:rsidRPr="006D79D5" w:rsidRDefault="008A5F3E" w:rsidP="000A113E">
            <w:pPr>
              <w:pStyle w:val="NoSpacing"/>
              <w:jc w:val="left"/>
              <w:rPr>
                <w:szCs w:val="24"/>
              </w:rPr>
            </w:pPr>
            <w:r w:rsidRPr="006D79D5">
              <w:rPr>
                <w:szCs w:val="24"/>
              </w:rPr>
              <w:t>Optimal</w:t>
            </w:r>
          </w:p>
        </w:tc>
      </w:tr>
      <w:tr w:rsidR="008A5F3E" w:rsidRPr="006D79D5" w14:paraId="5C7FEB71" w14:textId="77777777" w:rsidTr="000A113E">
        <w:trPr>
          <w:jc w:val="center"/>
        </w:trPr>
        <w:tc>
          <w:tcPr>
            <w:tcW w:w="0" w:type="auto"/>
            <w:tcBorders>
              <w:top w:val="single" w:sz="4" w:space="0" w:color="auto"/>
              <w:bottom w:val="nil"/>
            </w:tcBorders>
          </w:tcPr>
          <w:p w14:paraId="5B5EEB29" w14:textId="77777777" w:rsidR="008A5F3E" w:rsidRPr="006D79D5" w:rsidRDefault="008A5F3E" w:rsidP="000A113E">
            <w:pPr>
              <w:pStyle w:val="NoSpacing"/>
              <w:jc w:val="left"/>
              <w:rPr>
                <w:szCs w:val="24"/>
              </w:rPr>
            </w:pPr>
            <w:r w:rsidRPr="006D79D5">
              <w:rPr>
                <w:szCs w:val="24"/>
              </w:rPr>
              <w:t>10 City TSP</w:t>
            </w:r>
          </w:p>
        </w:tc>
        <w:tc>
          <w:tcPr>
            <w:tcW w:w="0" w:type="auto"/>
            <w:tcBorders>
              <w:top w:val="single" w:sz="4" w:space="0" w:color="auto"/>
              <w:bottom w:val="nil"/>
            </w:tcBorders>
          </w:tcPr>
          <w:p w14:paraId="637067C6" w14:textId="77777777" w:rsidR="008A5F3E" w:rsidRPr="006D79D5" w:rsidRDefault="008A5F3E" w:rsidP="000A113E">
            <w:pPr>
              <w:pStyle w:val="NoSpacing"/>
              <w:jc w:val="left"/>
              <w:rPr>
                <w:szCs w:val="24"/>
              </w:rPr>
            </w:pPr>
            <w:r w:rsidRPr="006D79D5">
              <w:rPr>
                <w:szCs w:val="24"/>
              </w:rPr>
              <w:t>0.00047 seconds</w:t>
            </w:r>
          </w:p>
        </w:tc>
        <w:tc>
          <w:tcPr>
            <w:tcW w:w="0" w:type="auto"/>
            <w:tcBorders>
              <w:top w:val="single" w:sz="4" w:space="0" w:color="auto"/>
              <w:bottom w:val="nil"/>
            </w:tcBorders>
          </w:tcPr>
          <w:p w14:paraId="6A49F5A3" w14:textId="77777777" w:rsidR="008A5F3E" w:rsidRPr="006D79D5" w:rsidRDefault="008A5F3E" w:rsidP="000A113E">
            <w:pPr>
              <w:pStyle w:val="NoSpacing"/>
              <w:jc w:val="left"/>
              <w:rPr>
                <w:szCs w:val="24"/>
              </w:rPr>
            </w:pPr>
            <w:r w:rsidRPr="006D79D5">
              <w:rPr>
                <w:szCs w:val="24"/>
              </w:rPr>
              <w:t>0.12 seconds</w:t>
            </w:r>
          </w:p>
        </w:tc>
        <w:tc>
          <w:tcPr>
            <w:tcW w:w="0" w:type="auto"/>
            <w:tcBorders>
              <w:top w:val="single" w:sz="4" w:space="0" w:color="auto"/>
              <w:bottom w:val="nil"/>
            </w:tcBorders>
          </w:tcPr>
          <w:p w14:paraId="32615ED5" w14:textId="77777777" w:rsidR="008A5F3E" w:rsidRPr="006D79D5" w:rsidRDefault="008A5F3E" w:rsidP="000A113E">
            <w:pPr>
              <w:pStyle w:val="NoSpacing"/>
              <w:jc w:val="left"/>
              <w:rPr>
                <w:b/>
                <w:szCs w:val="24"/>
              </w:rPr>
            </w:pPr>
            <w:r w:rsidRPr="006D79D5">
              <w:rPr>
                <w:b/>
                <w:szCs w:val="24"/>
              </w:rPr>
              <w:t>159</w:t>
            </w:r>
          </w:p>
        </w:tc>
      </w:tr>
      <w:tr w:rsidR="008A5F3E" w:rsidRPr="006D79D5" w14:paraId="61C8A091" w14:textId="77777777" w:rsidTr="000A113E">
        <w:trPr>
          <w:jc w:val="center"/>
        </w:trPr>
        <w:tc>
          <w:tcPr>
            <w:tcW w:w="0" w:type="auto"/>
            <w:tcBorders>
              <w:top w:val="nil"/>
            </w:tcBorders>
          </w:tcPr>
          <w:p w14:paraId="327834A1" w14:textId="77777777" w:rsidR="008A5F3E" w:rsidRPr="006D79D5" w:rsidRDefault="008A5F3E" w:rsidP="000A113E">
            <w:pPr>
              <w:pStyle w:val="NoSpacing"/>
              <w:jc w:val="left"/>
              <w:rPr>
                <w:szCs w:val="24"/>
              </w:rPr>
            </w:pPr>
            <w:r w:rsidRPr="006D79D5">
              <w:rPr>
                <w:szCs w:val="24"/>
              </w:rPr>
              <w:t>11 City TSP</w:t>
            </w:r>
          </w:p>
        </w:tc>
        <w:tc>
          <w:tcPr>
            <w:tcW w:w="0" w:type="auto"/>
            <w:tcBorders>
              <w:top w:val="nil"/>
            </w:tcBorders>
          </w:tcPr>
          <w:p w14:paraId="4887D184" w14:textId="77777777" w:rsidR="008A5F3E" w:rsidRPr="006D79D5" w:rsidRDefault="008A5F3E" w:rsidP="000A113E">
            <w:pPr>
              <w:pStyle w:val="NoSpacing"/>
              <w:jc w:val="left"/>
              <w:rPr>
                <w:szCs w:val="24"/>
              </w:rPr>
            </w:pPr>
            <w:r w:rsidRPr="006D79D5">
              <w:rPr>
                <w:szCs w:val="24"/>
              </w:rPr>
              <w:t>0.0049 seconds</w:t>
            </w:r>
          </w:p>
        </w:tc>
        <w:tc>
          <w:tcPr>
            <w:tcW w:w="0" w:type="auto"/>
            <w:tcBorders>
              <w:top w:val="nil"/>
            </w:tcBorders>
          </w:tcPr>
          <w:p w14:paraId="1D7D844E" w14:textId="77777777" w:rsidR="008A5F3E" w:rsidRPr="006D79D5" w:rsidRDefault="008A5F3E" w:rsidP="000A113E">
            <w:pPr>
              <w:pStyle w:val="NoSpacing"/>
              <w:jc w:val="left"/>
              <w:rPr>
                <w:szCs w:val="24"/>
              </w:rPr>
            </w:pPr>
            <w:r w:rsidRPr="006D79D5">
              <w:rPr>
                <w:szCs w:val="24"/>
              </w:rPr>
              <w:t>0.15 seconds</w:t>
            </w:r>
          </w:p>
        </w:tc>
        <w:tc>
          <w:tcPr>
            <w:tcW w:w="0" w:type="auto"/>
            <w:tcBorders>
              <w:top w:val="nil"/>
            </w:tcBorders>
          </w:tcPr>
          <w:p w14:paraId="73496585" w14:textId="77777777" w:rsidR="008A5F3E" w:rsidRPr="006D79D5" w:rsidRDefault="008A5F3E" w:rsidP="000A113E">
            <w:pPr>
              <w:pStyle w:val="NoSpacing"/>
              <w:jc w:val="left"/>
              <w:rPr>
                <w:b/>
                <w:szCs w:val="24"/>
              </w:rPr>
            </w:pPr>
            <w:r w:rsidRPr="006D79D5">
              <w:rPr>
                <w:b/>
                <w:szCs w:val="24"/>
              </w:rPr>
              <w:t>167</w:t>
            </w:r>
          </w:p>
        </w:tc>
      </w:tr>
      <w:tr w:rsidR="008A5F3E" w:rsidRPr="006D79D5" w14:paraId="66DBCF31" w14:textId="77777777" w:rsidTr="000A113E">
        <w:trPr>
          <w:jc w:val="center"/>
        </w:trPr>
        <w:tc>
          <w:tcPr>
            <w:tcW w:w="0" w:type="auto"/>
          </w:tcPr>
          <w:p w14:paraId="68C4C140" w14:textId="77777777" w:rsidR="008A5F3E" w:rsidRPr="006D79D5" w:rsidRDefault="008A5F3E" w:rsidP="000A113E">
            <w:pPr>
              <w:pStyle w:val="NoSpacing"/>
              <w:jc w:val="left"/>
              <w:rPr>
                <w:szCs w:val="24"/>
              </w:rPr>
            </w:pPr>
            <w:r w:rsidRPr="006D79D5">
              <w:rPr>
                <w:szCs w:val="24"/>
              </w:rPr>
              <w:t>12 City TSP</w:t>
            </w:r>
          </w:p>
        </w:tc>
        <w:tc>
          <w:tcPr>
            <w:tcW w:w="0" w:type="auto"/>
          </w:tcPr>
          <w:p w14:paraId="5F36A7A3" w14:textId="77777777" w:rsidR="008A5F3E" w:rsidRPr="006D79D5" w:rsidRDefault="008A5F3E" w:rsidP="000A113E">
            <w:pPr>
              <w:pStyle w:val="NoSpacing"/>
              <w:jc w:val="left"/>
              <w:rPr>
                <w:szCs w:val="24"/>
              </w:rPr>
            </w:pPr>
            <w:r w:rsidRPr="006D79D5">
              <w:rPr>
                <w:szCs w:val="24"/>
              </w:rPr>
              <w:t>0.00224 seconds</w:t>
            </w:r>
          </w:p>
        </w:tc>
        <w:tc>
          <w:tcPr>
            <w:tcW w:w="0" w:type="auto"/>
          </w:tcPr>
          <w:p w14:paraId="4ECA0DED" w14:textId="77777777" w:rsidR="008A5F3E" w:rsidRPr="006D79D5" w:rsidRDefault="008A5F3E" w:rsidP="000A113E">
            <w:pPr>
              <w:pStyle w:val="NoSpacing"/>
              <w:jc w:val="left"/>
              <w:rPr>
                <w:szCs w:val="24"/>
              </w:rPr>
            </w:pPr>
            <w:r w:rsidRPr="006D79D5">
              <w:rPr>
                <w:szCs w:val="24"/>
              </w:rPr>
              <w:t>1.77 seconds</w:t>
            </w:r>
          </w:p>
        </w:tc>
        <w:tc>
          <w:tcPr>
            <w:tcW w:w="0" w:type="auto"/>
          </w:tcPr>
          <w:p w14:paraId="388524A6" w14:textId="77777777" w:rsidR="008A5F3E" w:rsidRPr="006D79D5" w:rsidRDefault="008A5F3E" w:rsidP="000A113E">
            <w:pPr>
              <w:pStyle w:val="NoSpacing"/>
              <w:jc w:val="left"/>
              <w:rPr>
                <w:b/>
                <w:szCs w:val="24"/>
              </w:rPr>
            </w:pPr>
            <w:r w:rsidRPr="006D79D5">
              <w:rPr>
                <w:b/>
                <w:szCs w:val="24"/>
              </w:rPr>
              <w:t>169</w:t>
            </w:r>
          </w:p>
        </w:tc>
      </w:tr>
      <w:tr w:rsidR="008A5F3E" w:rsidRPr="006D79D5" w14:paraId="79FAA1F2" w14:textId="77777777" w:rsidTr="000A113E">
        <w:trPr>
          <w:jc w:val="center"/>
        </w:trPr>
        <w:tc>
          <w:tcPr>
            <w:tcW w:w="0" w:type="auto"/>
          </w:tcPr>
          <w:p w14:paraId="19A8714E" w14:textId="77777777" w:rsidR="008A5F3E" w:rsidRPr="006D79D5" w:rsidRDefault="008A5F3E" w:rsidP="000A113E">
            <w:pPr>
              <w:pStyle w:val="NoSpacing"/>
              <w:jc w:val="left"/>
              <w:rPr>
                <w:szCs w:val="24"/>
              </w:rPr>
            </w:pPr>
            <w:r w:rsidRPr="006D79D5">
              <w:rPr>
                <w:szCs w:val="24"/>
              </w:rPr>
              <w:t>13 city TSP</w:t>
            </w:r>
          </w:p>
        </w:tc>
        <w:tc>
          <w:tcPr>
            <w:tcW w:w="0" w:type="auto"/>
          </w:tcPr>
          <w:p w14:paraId="6E0F8364" w14:textId="77777777" w:rsidR="008A5F3E" w:rsidRPr="006D79D5" w:rsidRDefault="008A5F3E" w:rsidP="000A113E">
            <w:pPr>
              <w:pStyle w:val="NoSpacing"/>
              <w:jc w:val="left"/>
              <w:rPr>
                <w:szCs w:val="24"/>
              </w:rPr>
            </w:pPr>
            <w:r w:rsidRPr="006D79D5">
              <w:rPr>
                <w:szCs w:val="24"/>
              </w:rPr>
              <w:t>0.00324 seconds</w:t>
            </w:r>
          </w:p>
        </w:tc>
        <w:tc>
          <w:tcPr>
            <w:tcW w:w="0" w:type="auto"/>
          </w:tcPr>
          <w:p w14:paraId="64308D29" w14:textId="77777777" w:rsidR="008A5F3E" w:rsidRPr="006D79D5" w:rsidRDefault="008A5F3E" w:rsidP="000A113E">
            <w:pPr>
              <w:pStyle w:val="NoSpacing"/>
              <w:jc w:val="left"/>
              <w:rPr>
                <w:szCs w:val="24"/>
              </w:rPr>
            </w:pPr>
            <w:r w:rsidRPr="006D79D5">
              <w:rPr>
                <w:szCs w:val="24"/>
              </w:rPr>
              <w:t>21.84 seconds</w:t>
            </w:r>
          </w:p>
        </w:tc>
        <w:tc>
          <w:tcPr>
            <w:tcW w:w="0" w:type="auto"/>
          </w:tcPr>
          <w:p w14:paraId="35A44512" w14:textId="77777777" w:rsidR="008A5F3E" w:rsidRPr="006D79D5" w:rsidRDefault="008A5F3E" w:rsidP="000A113E">
            <w:pPr>
              <w:pStyle w:val="NoSpacing"/>
              <w:jc w:val="left"/>
              <w:rPr>
                <w:b/>
                <w:szCs w:val="24"/>
              </w:rPr>
            </w:pPr>
            <w:r w:rsidRPr="006D79D5">
              <w:rPr>
                <w:b/>
                <w:szCs w:val="24"/>
              </w:rPr>
              <w:t>190</w:t>
            </w:r>
          </w:p>
        </w:tc>
      </w:tr>
      <w:tr w:rsidR="008A5F3E" w:rsidRPr="006D79D5" w14:paraId="328B254D" w14:textId="77777777" w:rsidTr="000A113E">
        <w:trPr>
          <w:jc w:val="center"/>
        </w:trPr>
        <w:tc>
          <w:tcPr>
            <w:tcW w:w="0" w:type="auto"/>
            <w:tcBorders>
              <w:bottom w:val="nil"/>
            </w:tcBorders>
          </w:tcPr>
          <w:p w14:paraId="1F23BC06" w14:textId="77777777" w:rsidR="008A5F3E" w:rsidRPr="006D79D5" w:rsidRDefault="008A5F3E" w:rsidP="000A113E">
            <w:pPr>
              <w:pStyle w:val="NoSpacing"/>
              <w:jc w:val="left"/>
              <w:rPr>
                <w:szCs w:val="24"/>
              </w:rPr>
            </w:pPr>
            <w:r w:rsidRPr="006D79D5">
              <w:rPr>
                <w:szCs w:val="24"/>
              </w:rPr>
              <w:t>14 City TSP</w:t>
            </w:r>
          </w:p>
        </w:tc>
        <w:tc>
          <w:tcPr>
            <w:tcW w:w="0" w:type="auto"/>
            <w:tcBorders>
              <w:bottom w:val="nil"/>
            </w:tcBorders>
          </w:tcPr>
          <w:p w14:paraId="38F0F671" w14:textId="77777777" w:rsidR="008A5F3E" w:rsidRPr="006D79D5" w:rsidRDefault="008A5F3E" w:rsidP="000A113E">
            <w:pPr>
              <w:pStyle w:val="NoSpacing"/>
              <w:jc w:val="left"/>
              <w:rPr>
                <w:szCs w:val="24"/>
              </w:rPr>
            </w:pPr>
            <w:r w:rsidRPr="006D79D5">
              <w:rPr>
                <w:szCs w:val="24"/>
              </w:rPr>
              <w:t>0.00217 seconds</w:t>
            </w:r>
          </w:p>
        </w:tc>
        <w:tc>
          <w:tcPr>
            <w:tcW w:w="0" w:type="auto"/>
            <w:tcBorders>
              <w:bottom w:val="nil"/>
            </w:tcBorders>
          </w:tcPr>
          <w:p w14:paraId="0F2B12BD" w14:textId="77777777" w:rsidR="008A5F3E" w:rsidRPr="006D79D5" w:rsidRDefault="008A5F3E" w:rsidP="000A113E">
            <w:pPr>
              <w:pStyle w:val="NoSpacing"/>
              <w:jc w:val="left"/>
              <w:rPr>
                <w:szCs w:val="24"/>
              </w:rPr>
            </w:pPr>
            <w:r w:rsidRPr="006D79D5">
              <w:rPr>
                <w:szCs w:val="24"/>
              </w:rPr>
              <w:t>292 seconds</w:t>
            </w:r>
          </w:p>
        </w:tc>
        <w:tc>
          <w:tcPr>
            <w:tcW w:w="0" w:type="auto"/>
            <w:tcBorders>
              <w:bottom w:val="nil"/>
            </w:tcBorders>
          </w:tcPr>
          <w:p w14:paraId="027A8D4B" w14:textId="77777777" w:rsidR="008A5F3E" w:rsidRPr="006D79D5" w:rsidRDefault="008A5F3E" w:rsidP="000A113E">
            <w:pPr>
              <w:pStyle w:val="NoSpacing"/>
              <w:jc w:val="left"/>
              <w:rPr>
                <w:b/>
                <w:szCs w:val="24"/>
              </w:rPr>
            </w:pPr>
            <w:r w:rsidRPr="006D79D5">
              <w:rPr>
                <w:b/>
                <w:szCs w:val="24"/>
              </w:rPr>
              <w:t>191</w:t>
            </w:r>
          </w:p>
        </w:tc>
      </w:tr>
      <w:tr w:rsidR="008A5F3E" w:rsidRPr="006D79D5" w14:paraId="7486340A" w14:textId="77777777" w:rsidTr="000A113E">
        <w:trPr>
          <w:jc w:val="center"/>
        </w:trPr>
        <w:tc>
          <w:tcPr>
            <w:tcW w:w="0" w:type="auto"/>
            <w:tcBorders>
              <w:top w:val="nil"/>
              <w:bottom w:val="single" w:sz="4" w:space="0" w:color="auto"/>
            </w:tcBorders>
          </w:tcPr>
          <w:p w14:paraId="1F22D784" w14:textId="77777777" w:rsidR="008A5F3E" w:rsidRPr="006D79D5" w:rsidRDefault="008A5F3E" w:rsidP="000A113E">
            <w:pPr>
              <w:pStyle w:val="NoSpacing"/>
              <w:jc w:val="left"/>
              <w:rPr>
                <w:szCs w:val="24"/>
              </w:rPr>
            </w:pPr>
            <w:r w:rsidRPr="006D79D5">
              <w:rPr>
                <w:szCs w:val="24"/>
              </w:rPr>
              <w:t>15 City TSP</w:t>
            </w:r>
          </w:p>
        </w:tc>
        <w:tc>
          <w:tcPr>
            <w:tcW w:w="0" w:type="auto"/>
            <w:tcBorders>
              <w:top w:val="nil"/>
              <w:bottom w:val="single" w:sz="4" w:space="0" w:color="auto"/>
            </w:tcBorders>
          </w:tcPr>
          <w:p w14:paraId="16B29396" w14:textId="77777777" w:rsidR="008A5F3E" w:rsidRPr="006D79D5" w:rsidRDefault="008A5F3E" w:rsidP="000A113E">
            <w:pPr>
              <w:pStyle w:val="NoSpacing"/>
              <w:jc w:val="left"/>
              <w:rPr>
                <w:szCs w:val="24"/>
              </w:rPr>
            </w:pPr>
            <w:r w:rsidRPr="006D79D5">
              <w:rPr>
                <w:szCs w:val="24"/>
              </w:rPr>
              <w:t>0.00345 seconds</w:t>
            </w:r>
          </w:p>
        </w:tc>
        <w:tc>
          <w:tcPr>
            <w:tcW w:w="0" w:type="auto"/>
            <w:tcBorders>
              <w:top w:val="nil"/>
              <w:bottom w:val="single" w:sz="4" w:space="0" w:color="auto"/>
            </w:tcBorders>
          </w:tcPr>
          <w:p w14:paraId="5BD4908C" w14:textId="77777777" w:rsidR="008A5F3E" w:rsidRPr="006D79D5" w:rsidRDefault="008A5F3E" w:rsidP="000A113E">
            <w:pPr>
              <w:pStyle w:val="NoSpacing"/>
              <w:jc w:val="left"/>
              <w:rPr>
                <w:szCs w:val="24"/>
              </w:rPr>
            </w:pPr>
            <w:r w:rsidRPr="006D79D5">
              <w:rPr>
                <w:szCs w:val="24"/>
              </w:rPr>
              <w:t>4340 seconds</w:t>
            </w:r>
          </w:p>
        </w:tc>
        <w:tc>
          <w:tcPr>
            <w:tcW w:w="0" w:type="auto"/>
            <w:tcBorders>
              <w:top w:val="nil"/>
              <w:bottom w:val="single" w:sz="4" w:space="0" w:color="auto"/>
            </w:tcBorders>
          </w:tcPr>
          <w:p w14:paraId="04BA2766" w14:textId="77777777" w:rsidR="008A5F3E" w:rsidRPr="006D79D5" w:rsidRDefault="008A5F3E" w:rsidP="000A113E">
            <w:pPr>
              <w:pStyle w:val="NoSpacing"/>
              <w:jc w:val="left"/>
              <w:rPr>
                <w:b/>
                <w:szCs w:val="24"/>
              </w:rPr>
            </w:pPr>
            <w:r w:rsidRPr="006D79D5">
              <w:rPr>
                <w:b/>
                <w:szCs w:val="24"/>
              </w:rPr>
              <w:t>208</w:t>
            </w:r>
          </w:p>
        </w:tc>
      </w:tr>
      <w:tr w:rsidR="008A5F3E" w:rsidRPr="006D79D5" w14:paraId="079172FE" w14:textId="77777777" w:rsidTr="000A113E">
        <w:trPr>
          <w:jc w:val="center"/>
        </w:trPr>
        <w:tc>
          <w:tcPr>
            <w:tcW w:w="0" w:type="auto"/>
            <w:gridSpan w:val="4"/>
            <w:tcBorders>
              <w:top w:val="single" w:sz="4" w:space="0" w:color="auto"/>
            </w:tcBorders>
          </w:tcPr>
          <w:p w14:paraId="5B87687B" w14:textId="77777777" w:rsidR="008A5F3E" w:rsidRPr="007E7E74" w:rsidRDefault="008A5F3E" w:rsidP="000A113E">
            <w:pPr>
              <w:pStyle w:val="NoSpacing"/>
              <w:jc w:val="left"/>
              <w:rPr>
                <w:sz w:val="22"/>
                <w:szCs w:val="22"/>
              </w:rPr>
            </w:pPr>
            <w:r w:rsidRPr="007E7E74">
              <w:rPr>
                <w:sz w:val="22"/>
                <w:szCs w:val="22"/>
              </w:rPr>
              <w:t>Time Taken in seconds to solve to optimal.</w:t>
            </w:r>
          </w:p>
          <w:p w14:paraId="74C01278" w14:textId="77777777" w:rsidR="008A5F3E" w:rsidRPr="006D79D5" w:rsidRDefault="008A5F3E" w:rsidP="000A113E">
            <w:pPr>
              <w:pStyle w:val="NoSpacing"/>
              <w:keepNext/>
              <w:jc w:val="left"/>
              <w:rPr>
                <w:szCs w:val="24"/>
              </w:rPr>
            </w:pPr>
            <w:r w:rsidRPr="007E7E74">
              <w:rPr>
                <w:sz w:val="22"/>
                <w:szCs w:val="22"/>
              </w:rPr>
              <w:t>Optimal found by Concorde TSP solver</w:t>
            </w:r>
          </w:p>
        </w:tc>
      </w:tr>
    </w:tbl>
    <w:p w14:paraId="71F5353D" w14:textId="68DF7802" w:rsidR="008A5F3E" w:rsidRDefault="008A5F3E" w:rsidP="008A5F3E">
      <w:pPr>
        <w:pStyle w:val="Caption"/>
      </w:pPr>
      <w:bookmarkStart w:id="276" w:name="_Toc396945061"/>
      <w:r>
        <w:t xml:space="preserve">Table </w:t>
      </w:r>
      <w:r>
        <w:fldChar w:fldCharType="begin"/>
      </w:r>
      <w:r>
        <w:instrText xml:space="preserve"> SEQ Table \* ARABIC </w:instrText>
      </w:r>
      <w:r>
        <w:fldChar w:fldCharType="separate"/>
      </w:r>
      <w:r w:rsidR="00DC0160">
        <w:rPr>
          <w:noProof/>
        </w:rPr>
        <w:t>24</w:t>
      </w:r>
      <w:r>
        <w:fldChar w:fldCharType="end"/>
      </w:r>
      <w:r w:rsidR="00980EDC" w:rsidRPr="00980EDC">
        <w:t xml:space="preserve"> - </w:t>
      </w:r>
      <w:r w:rsidRPr="005D6C7D">
        <w:t>Brute Force and MinMax Ant System</w:t>
      </w:r>
      <w:bookmarkEnd w:id="276"/>
    </w:p>
    <w:p w14:paraId="6708637D" w14:textId="62FF6803" w:rsidR="008A5F3E" w:rsidRPr="000A3135" w:rsidRDefault="006A6175" w:rsidP="00544605">
      <w:pPr>
        <w:pStyle w:val="Heading4"/>
        <w:rPr>
          <w:b/>
          <w:i/>
        </w:rPr>
      </w:pPr>
      <w:r w:rsidRPr="000A3135">
        <w:rPr>
          <w:b/>
          <w:i/>
        </w:rPr>
        <w:tab/>
      </w:r>
      <w:r w:rsidRPr="000A3135">
        <w:rPr>
          <w:b/>
          <w:i/>
        </w:rPr>
        <w:tab/>
      </w:r>
      <w:r w:rsidR="008A5F3E" w:rsidRPr="000A3135">
        <w:rPr>
          <w:b/>
          <w:i/>
        </w:rPr>
        <w:t>10.</w:t>
      </w:r>
      <w:r w:rsidRPr="000A3135">
        <w:rPr>
          <w:b/>
          <w:i/>
        </w:rPr>
        <w:t>7</w:t>
      </w:r>
      <w:r w:rsidR="008A5F3E" w:rsidRPr="000A3135">
        <w:rPr>
          <w:b/>
          <w:i/>
        </w:rPr>
        <w:t>.</w:t>
      </w:r>
      <w:r w:rsidR="000A3135" w:rsidRPr="000A3135">
        <w:rPr>
          <w:b/>
          <w:i/>
        </w:rPr>
        <w:t>3</w:t>
      </w:r>
      <w:r w:rsidR="008A5F3E" w:rsidRPr="000A3135">
        <w:rPr>
          <w:b/>
          <w:i/>
        </w:rPr>
        <w:t>.</w:t>
      </w:r>
      <w:r w:rsidRPr="000A3135">
        <w:rPr>
          <w:b/>
          <w:i/>
        </w:rPr>
        <w:t>1</w:t>
      </w:r>
      <w:r w:rsidR="008A5F3E" w:rsidRPr="000A3135">
        <w:rPr>
          <w:b/>
          <w:i/>
        </w:rPr>
        <w:tab/>
        <w:t>Results</w:t>
      </w:r>
    </w:p>
    <w:p w14:paraId="1AC474A1" w14:textId="5F4A398D" w:rsidR="008A5F3E" w:rsidRDefault="006941D3" w:rsidP="008A5F3E">
      <w:pPr>
        <w:pStyle w:val="content"/>
      </w:pPr>
      <w:r>
        <w:t>Table 24</w:t>
      </w:r>
      <w:r w:rsidR="008A5F3E">
        <w:t xml:space="preserve"> clearly shows the exponential growth of time in the brute force algorithm in solving NP-Hard problems rendering it impractical for problems bigger than 13 nodes, whereas MMAS is clearly superior as 3.5ms compared to 4340 seconds to solve a 15 city problem to optimal.</w:t>
      </w:r>
    </w:p>
    <w:p w14:paraId="7DBB0958" w14:textId="64857DE0" w:rsidR="008A5F3E" w:rsidRDefault="00B54244" w:rsidP="000A3135">
      <w:pPr>
        <w:pStyle w:val="MSCHeading3"/>
      </w:pPr>
      <w:r>
        <w:tab/>
      </w:r>
      <w:bookmarkStart w:id="277" w:name="_Toc396914508"/>
      <w:r w:rsidR="008A5F3E">
        <w:t>10.</w:t>
      </w:r>
      <w:r w:rsidR="006A6175">
        <w:t>7</w:t>
      </w:r>
      <w:r w:rsidR="008A5F3E">
        <w:t>.</w:t>
      </w:r>
      <w:r w:rsidR="000A3135">
        <w:t>4</w:t>
      </w:r>
      <w:r w:rsidR="008A5F3E">
        <w:tab/>
      </w:r>
      <w:r w:rsidR="008A5F3E" w:rsidRPr="003F1E1F">
        <w:t>Random Ant Experiments</w:t>
      </w:r>
      <w:bookmarkEnd w:id="277"/>
    </w:p>
    <w:p w14:paraId="0B627267" w14:textId="57920517" w:rsidR="008A5F3E" w:rsidRDefault="008A5F3E" w:rsidP="008A5F3E">
      <w:pPr>
        <w:rPr>
          <w:lang w:val="en-IE"/>
        </w:rPr>
      </w:pPr>
      <w:r w:rsidRPr="0005431A">
        <w:rPr>
          <w:lang w:val="en-IE"/>
        </w:rPr>
        <w:t xml:space="preserve">When executing the LK experiments, </w:t>
      </w:r>
      <w:r>
        <w:rPr>
          <w:lang w:val="en-IE"/>
        </w:rPr>
        <w:t>a question arose such that, if the LK could bring all ant</w:t>
      </w:r>
      <w:r w:rsidRPr="0005431A">
        <w:rPr>
          <w:lang w:val="en-IE"/>
        </w:rPr>
        <w:t xml:space="preserve"> algorithms to their optimal</w:t>
      </w:r>
      <w:r>
        <w:rPr>
          <w:lang w:val="en-IE"/>
        </w:rPr>
        <w:t>,</w:t>
      </w:r>
      <w:r w:rsidRPr="0005431A">
        <w:rPr>
          <w:lang w:val="en-IE"/>
        </w:rPr>
        <w:t xml:space="preserve"> greatly improving their </w:t>
      </w:r>
      <w:r w:rsidR="0082424A" w:rsidRPr="0005431A">
        <w:rPr>
          <w:lang w:val="en-IE"/>
        </w:rPr>
        <w:t>solutions</w:t>
      </w:r>
      <w:r w:rsidRPr="0005431A">
        <w:rPr>
          <w:lang w:val="en-IE"/>
        </w:rPr>
        <w:t xml:space="preserve"> was there any need for </w:t>
      </w:r>
      <w:r w:rsidRPr="006D79D5">
        <w:rPr>
          <w:lang w:val="en-IE"/>
        </w:rPr>
        <w:t xml:space="preserve">ants at all? To experiment, the Random Ant algorithm was created. As discussed in Chapter 7, Random Ant randomly constructs tours and sends them to the LK heuristic for improvement. This experiment </w:t>
      </w:r>
      <w:r w:rsidR="006D79D5" w:rsidRPr="006D79D5">
        <w:rPr>
          <w:lang w:val="en-IE"/>
        </w:rPr>
        <w:t>shows</w:t>
      </w:r>
      <w:r w:rsidRPr="006D79D5">
        <w:rPr>
          <w:lang w:val="en-IE"/>
        </w:rPr>
        <w:t xml:space="preserve"> that this is very powerful method for low values of n but fails as n gets bigger as the algorithm gets stuck in a local optimum that it cannot break from. This was compared to MMAS</w:t>
      </w:r>
      <w:r w:rsidR="006D79D5" w:rsidRPr="006D79D5">
        <w:rPr>
          <w:lang w:val="en-IE"/>
        </w:rPr>
        <w:t xml:space="preserve"> with heuristics values set as illustrated by Table 18 </w:t>
      </w:r>
      <w:r w:rsidRPr="0005431A">
        <w:rPr>
          <w:lang w:val="en-IE"/>
        </w:rPr>
        <w:t>with LK local search. Both allowed 10</w:t>
      </w:r>
      <w:r>
        <w:rPr>
          <w:lang w:val="en-IE"/>
        </w:rPr>
        <w:t>,</w:t>
      </w:r>
      <w:r w:rsidRPr="0005431A">
        <w:rPr>
          <w:lang w:val="en-IE"/>
        </w:rPr>
        <w:t>000 tours over 5 runs</w:t>
      </w:r>
      <w:r>
        <w:rPr>
          <w:lang w:val="en-IE"/>
        </w:rPr>
        <w:t>.</w:t>
      </w:r>
    </w:p>
    <w:p w14:paraId="6C2E37AE" w14:textId="77777777" w:rsidR="007E7E74" w:rsidRDefault="007E7E74" w:rsidP="008A5F3E">
      <w:pPr>
        <w:rPr>
          <w:lang w:val="en-IE"/>
        </w:rPr>
      </w:pPr>
    </w:p>
    <w:tbl>
      <w:tblPr>
        <w:tblStyle w:val="TableGrid"/>
        <w:tblW w:w="0" w:type="auto"/>
        <w:jc w:val="center"/>
        <w:tblLook w:val="04A0" w:firstRow="1" w:lastRow="0" w:firstColumn="1" w:lastColumn="0" w:noHBand="0" w:noVBand="1"/>
      </w:tblPr>
      <w:tblGrid>
        <w:gridCol w:w="1714"/>
        <w:gridCol w:w="1812"/>
        <w:gridCol w:w="2304"/>
        <w:gridCol w:w="1232"/>
      </w:tblGrid>
      <w:tr w:rsidR="008A5F3E" w:rsidRPr="002A2BCB" w14:paraId="0EAF1334" w14:textId="77777777" w:rsidTr="000A113E">
        <w:trPr>
          <w:jc w:val="center"/>
        </w:trPr>
        <w:tc>
          <w:tcPr>
            <w:tcW w:w="0" w:type="auto"/>
            <w:tcBorders>
              <w:left w:val="nil"/>
              <w:bottom w:val="single" w:sz="4" w:space="0" w:color="auto"/>
              <w:right w:val="nil"/>
            </w:tcBorders>
          </w:tcPr>
          <w:p w14:paraId="5ACB8F71" w14:textId="77777777" w:rsidR="008A5F3E" w:rsidRPr="002146E2" w:rsidRDefault="008A5F3E" w:rsidP="000A113E">
            <w:pPr>
              <w:pStyle w:val="NoSpacing"/>
              <w:rPr>
                <w:szCs w:val="24"/>
              </w:rPr>
            </w:pPr>
            <w:r w:rsidRPr="002146E2">
              <w:rPr>
                <w:szCs w:val="24"/>
              </w:rPr>
              <w:lastRenderedPageBreak/>
              <w:t>Instance</w:t>
            </w:r>
          </w:p>
        </w:tc>
        <w:tc>
          <w:tcPr>
            <w:tcW w:w="0" w:type="auto"/>
            <w:tcBorders>
              <w:left w:val="nil"/>
              <w:bottom w:val="single" w:sz="4" w:space="0" w:color="auto"/>
              <w:right w:val="nil"/>
            </w:tcBorders>
          </w:tcPr>
          <w:p w14:paraId="4E4ABA77" w14:textId="77777777" w:rsidR="008A5F3E" w:rsidRPr="002146E2" w:rsidRDefault="008A5F3E" w:rsidP="000A113E">
            <w:pPr>
              <w:pStyle w:val="NoSpacing"/>
              <w:rPr>
                <w:szCs w:val="24"/>
              </w:rPr>
            </w:pPr>
            <w:r w:rsidRPr="002146E2">
              <w:rPr>
                <w:szCs w:val="24"/>
              </w:rPr>
              <w:t>MMAS</w:t>
            </w:r>
          </w:p>
        </w:tc>
        <w:tc>
          <w:tcPr>
            <w:tcW w:w="0" w:type="auto"/>
            <w:tcBorders>
              <w:left w:val="nil"/>
              <w:bottom w:val="single" w:sz="4" w:space="0" w:color="auto"/>
              <w:right w:val="nil"/>
            </w:tcBorders>
          </w:tcPr>
          <w:p w14:paraId="23E04DF6" w14:textId="77777777" w:rsidR="008A5F3E" w:rsidRPr="002146E2" w:rsidRDefault="008A5F3E" w:rsidP="000A113E">
            <w:pPr>
              <w:pStyle w:val="NoSpacing"/>
              <w:rPr>
                <w:szCs w:val="24"/>
              </w:rPr>
            </w:pPr>
            <w:r w:rsidRPr="002146E2">
              <w:rPr>
                <w:szCs w:val="24"/>
              </w:rPr>
              <w:t>RA</w:t>
            </w:r>
          </w:p>
        </w:tc>
        <w:tc>
          <w:tcPr>
            <w:tcW w:w="0" w:type="auto"/>
            <w:tcBorders>
              <w:left w:val="nil"/>
              <w:bottom w:val="single" w:sz="4" w:space="0" w:color="auto"/>
              <w:right w:val="nil"/>
            </w:tcBorders>
          </w:tcPr>
          <w:p w14:paraId="6F1B8AF7" w14:textId="77777777" w:rsidR="008A5F3E" w:rsidRPr="002146E2" w:rsidRDefault="008A5F3E" w:rsidP="000A113E">
            <w:pPr>
              <w:pStyle w:val="NoSpacing"/>
              <w:rPr>
                <w:szCs w:val="24"/>
              </w:rPr>
            </w:pPr>
            <w:r w:rsidRPr="002146E2">
              <w:rPr>
                <w:szCs w:val="24"/>
              </w:rPr>
              <w:t>Optimal</w:t>
            </w:r>
          </w:p>
        </w:tc>
      </w:tr>
      <w:tr w:rsidR="008A5F3E" w:rsidRPr="002A2BCB" w14:paraId="5F95F7E5" w14:textId="77777777" w:rsidTr="000A113E">
        <w:trPr>
          <w:jc w:val="center"/>
        </w:trPr>
        <w:tc>
          <w:tcPr>
            <w:tcW w:w="0" w:type="auto"/>
            <w:tcBorders>
              <w:top w:val="single" w:sz="4" w:space="0" w:color="auto"/>
              <w:left w:val="nil"/>
              <w:bottom w:val="nil"/>
              <w:right w:val="nil"/>
            </w:tcBorders>
          </w:tcPr>
          <w:p w14:paraId="6D8073E6" w14:textId="77777777" w:rsidR="008A5F3E" w:rsidRPr="002146E2" w:rsidRDefault="008A5F3E" w:rsidP="000A113E">
            <w:pPr>
              <w:pStyle w:val="NoSpacing"/>
              <w:rPr>
                <w:szCs w:val="24"/>
              </w:rPr>
            </w:pPr>
            <w:r w:rsidRPr="002146E2">
              <w:rPr>
                <w:szCs w:val="24"/>
              </w:rPr>
              <w:t>Berlin52.tsp</w:t>
            </w:r>
          </w:p>
        </w:tc>
        <w:tc>
          <w:tcPr>
            <w:tcW w:w="0" w:type="auto"/>
            <w:tcBorders>
              <w:top w:val="single" w:sz="4" w:space="0" w:color="auto"/>
              <w:left w:val="nil"/>
              <w:bottom w:val="nil"/>
              <w:right w:val="nil"/>
            </w:tcBorders>
          </w:tcPr>
          <w:p w14:paraId="73EB3FBA" w14:textId="77777777" w:rsidR="008A5F3E" w:rsidRPr="002146E2" w:rsidRDefault="008A5F3E" w:rsidP="000A113E">
            <w:pPr>
              <w:pStyle w:val="NoSpacing"/>
              <w:rPr>
                <w:szCs w:val="24"/>
              </w:rPr>
            </w:pPr>
            <w:r w:rsidRPr="002146E2">
              <w:rPr>
                <w:b/>
                <w:szCs w:val="24"/>
              </w:rPr>
              <w:t>7542</w:t>
            </w:r>
            <w:r w:rsidRPr="002146E2">
              <w:rPr>
                <w:szCs w:val="24"/>
              </w:rPr>
              <w:t xml:space="preserve">  [5] 0%</w:t>
            </w:r>
          </w:p>
        </w:tc>
        <w:tc>
          <w:tcPr>
            <w:tcW w:w="0" w:type="auto"/>
            <w:tcBorders>
              <w:top w:val="single" w:sz="4" w:space="0" w:color="auto"/>
              <w:left w:val="nil"/>
              <w:bottom w:val="nil"/>
              <w:right w:val="nil"/>
            </w:tcBorders>
          </w:tcPr>
          <w:p w14:paraId="22F8C878" w14:textId="77777777" w:rsidR="008A5F3E" w:rsidRPr="002146E2" w:rsidRDefault="008A5F3E" w:rsidP="000A113E">
            <w:pPr>
              <w:pStyle w:val="NoSpacing"/>
              <w:rPr>
                <w:szCs w:val="24"/>
              </w:rPr>
            </w:pPr>
            <w:r w:rsidRPr="002146E2">
              <w:rPr>
                <w:b/>
                <w:szCs w:val="24"/>
              </w:rPr>
              <w:t>7542</w:t>
            </w:r>
            <w:r w:rsidRPr="002146E2">
              <w:rPr>
                <w:szCs w:val="24"/>
              </w:rPr>
              <w:t xml:space="preserve"> [5] 0%</w:t>
            </w:r>
          </w:p>
        </w:tc>
        <w:tc>
          <w:tcPr>
            <w:tcW w:w="0" w:type="auto"/>
            <w:tcBorders>
              <w:top w:val="single" w:sz="4" w:space="0" w:color="auto"/>
              <w:left w:val="nil"/>
              <w:bottom w:val="nil"/>
              <w:right w:val="nil"/>
            </w:tcBorders>
          </w:tcPr>
          <w:p w14:paraId="3D2F6DD9" w14:textId="77777777" w:rsidR="008A5F3E" w:rsidRPr="002146E2" w:rsidRDefault="008A5F3E" w:rsidP="000A113E">
            <w:pPr>
              <w:pStyle w:val="NoSpacing"/>
              <w:rPr>
                <w:szCs w:val="24"/>
              </w:rPr>
            </w:pPr>
            <w:r w:rsidRPr="002146E2">
              <w:rPr>
                <w:szCs w:val="24"/>
              </w:rPr>
              <w:t>7542</w:t>
            </w:r>
          </w:p>
        </w:tc>
      </w:tr>
      <w:tr w:rsidR="008A5F3E" w:rsidRPr="002A2BCB" w14:paraId="592F57F5" w14:textId="77777777" w:rsidTr="000A113E">
        <w:trPr>
          <w:jc w:val="center"/>
        </w:trPr>
        <w:tc>
          <w:tcPr>
            <w:tcW w:w="0" w:type="auto"/>
            <w:tcBorders>
              <w:top w:val="nil"/>
              <w:left w:val="nil"/>
              <w:bottom w:val="nil"/>
              <w:right w:val="nil"/>
            </w:tcBorders>
          </w:tcPr>
          <w:p w14:paraId="1753F2C5" w14:textId="77777777" w:rsidR="008A5F3E" w:rsidRPr="002146E2" w:rsidRDefault="008A5F3E" w:rsidP="000A113E">
            <w:pPr>
              <w:pStyle w:val="NoSpacing"/>
              <w:rPr>
                <w:szCs w:val="24"/>
              </w:rPr>
            </w:pPr>
            <w:r w:rsidRPr="002146E2">
              <w:rPr>
                <w:szCs w:val="24"/>
              </w:rPr>
              <w:t>Eil51.tsp</w:t>
            </w:r>
          </w:p>
        </w:tc>
        <w:tc>
          <w:tcPr>
            <w:tcW w:w="0" w:type="auto"/>
            <w:tcBorders>
              <w:top w:val="nil"/>
              <w:left w:val="nil"/>
              <w:bottom w:val="nil"/>
              <w:right w:val="nil"/>
            </w:tcBorders>
          </w:tcPr>
          <w:p w14:paraId="0A953C99" w14:textId="77777777" w:rsidR="008A5F3E" w:rsidRPr="002146E2" w:rsidRDefault="008A5F3E" w:rsidP="000A113E">
            <w:pPr>
              <w:pStyle w:val="NoSpacing"/>
              <w:rPr>
                <w:szCs w:val="24"/>
              </w:rPr>
            </w:pPr>
            <w:r w:rsidRPr="002146E2">
              <w:rPr>
                <w:b/>
                <w:szCs w:val="24"/>
              </w:rPr>
              <w:t>426</w:t>
            </w:r>
            <w:r w:rsidRPr="002146E2">
              <w:rPr>
                <w:szCs w:val="24"/>
              </w:rPr>
              <w:t xml:space="preserve">  [5] 0%</w:t>
            </w:r>
          </w:p>
        </w:tc>
        <w:tc>
          <w:tcPr>
            <w:tcW w:w="0" w:type="auto"/>
            <w:tcBorders>
              <w:top w:val="nil"/>
              <w:left w:val="nil"/>
              <w:bottom w:val="nil"/>
              <w:right w:val="nil"/>
            </w:tcBorders>
          </w:tcPr>
          <w:p w14:paraId="1A426292" w14:textId="77777777" w:rsidR="008A5F3E" w:rsidRPr="002146E2" w:rsidRDefault="008A5F3E" w:rsidP="000A113E">
            <w:pPr>
              <w:pStyle w:val="NoSpacing"/>
              <w:rPr>
                <w:szCs w:val="24"/>
              </w:rPr>
            </w:pPr>
            <w:r w:rsidRPr="002146E2">
              <w:rPr>
                <w:b/>
                <w:szCs w:val="24"/>
              </w:rPr>
              <w:t>426</w:t>
            </w:r>
            <w:r w:rsidRPr="002146E2">
              <w:rPr>
                <w:szCs w:val="24"/>
              </w:rPr>
              <w:t xml:space="preserve"> [5] 0%</w:t>
            </w:r>
          </w:p>
        </w:tc>
        <w:tc>
          <w:tcPr>
            <w:tcW w:w="0" w:type="auto"/>
            <w:tcBorders>
              <w:top w:val="nil"/>
              <w:left w:val="nil"/>
              <w:bottom w:val="nil"/>
              <w:right w:val="nil"/>
            </w:tcBorders>
          </w:tcPr>
          <w:p w14:paraId="7FCC3C39" w14:textId="77777777" w:rsidR="008A5F3E" w:rsidRPr="002146E2" w:rsidRDefault="008A5F3E" w:rsidP="000A113E">
            <w:pPr>
              <w:pStyle w:val="NoSpacing"/>
              <w:rPr>
                <w:szCs w:val="24"/>
              </w:rPr>
            </w:pPr>
            <w:r w:rsidRPr="002146E2">
              <w:rPr>
                <w:szCs w:val="24"/>
              </w:rPr>
              <w:t>426</w:t>
            </w:r>
          </w:p>
        </w:tc>
      </w:tr>
      <w:tr w:rsidR="008A5F3E" w:rsidRPr="002A2BCB" w14:paraId="699906C5" w14:textId="77777777" w:rsidTr="000A113E">
        <w:trPr>
          <w:jc w:val="center"/>
        </w:trPr>
        <w:tc>
          <w:tcPr>
            <w:tcW w:w="0" w:type="auto"/>
            <w:tcBorders>
              <w:top w:val="nil"/>
              <w:left w:val="nil"/>
              <w:bottom w:val="nil"/>
              <w:right w:val="nil"/>
            </w:tcBorders>
          </w:tcPr>
          <w:p w14:paraId="084E3896" w14:textId="77777777" w:rsidR="008A5F3E" w:rsidRPr="002146E2" w:rsidRDefault="008A5F3E" w:rsidP="000A113E">
            <w:pPr>
              <w:pStyle w:val="NoSpacing"/>
              <w:rPr>
                <w:szCs w:val="24"/>
              </w:rPr>
            </w:pPr>
            <w:r w:rsidRPr="002146E2">
              <w:rPr>
                <w:szCs w:val="24"/>
              </w:rPr>
              <w:t>Eil101.tsp</w:t>
            </w:r>
          </w:p>
        </w:tc>
        <w:tc>
          <w:tcPr>
            <w:tcW w:w="0" w:type="auto"/>
            <w:tcBorders>
              <w:top w:val="nil"/>
              <w:left w:val="nil"/>
              <w:bottom w:val="nil"/>
              <w:right w:val="nil"/>
            </w:tcBorders>
          </w:tcPr>
          <w:p w14:paraId="3BDD7928" w14:textId="77777777" w:rsidR="008A5F3E" w:rsidRPr="002146E2" w:rsidRDefault="008A5F3E" w:rsidP="000A113E">
            <w:pPr>
              <w:pStyle w:val="NoSpacing"/>
              <w:rPr>
                <w:szCs w:val="24"/>
              </w:rPr>
            </w:pPr>
            <w:r w:rsidRPr="002146E2">
              <w:rPr>
                <w:b/>
                <w:szCs w:val="24"/>
              </w:rPr>
              <w:t>629</w:t>
            </w:r>
            <w:r w:rsidRPr="002146E2">
              <w:rPr>
                <w:szCs w:val="24"/>
              </w:rPr>
              <w:t xml:space="preserve"> [5] 0%</w:t>
            </w:r>
          </w:p>
        </w:tc>
        <w:tc>
          <w:tcPr>
            <w:tcW w:w="0" w:type="auto"/>
            <w:tcBorders>
              <w:top w:val="nil"/>
              <w:left w:val="nil"/>
              <w:bottom w:val="nil"/>
              <w:right w:val="nil"/>
            </w:tcBorders>
          </w:tcPr>
          <w:p w14:paraId="3A7DC2E2" w14:textId="77777777" w:rsidR="008A5F3E" w:rsidRPr="002146E2" w:rsidRDefault="008A5F3E" w:rsidP="000A113E">
            <w:pPr>
              <w:pStyle w:val="NoSpacing"/>
              <w:rPr>
                <w:szCs w:val="24"/>
              </w:rPr>
            </w:pPr>
            <w:r w:rsidRPr="002146E2">
              <w:rPr>
                <w:b/>
                <w:szCs w:val="24"/>
              </w:rPr>
              <w:t>629</w:t>
            </w:r>
            <w:r w:rsidRPr="002146E2">
              <w:rPr>
                <w:szCs w:val="24"/>
              </w:rPr>
              <w:t xml:space="preserve"> [5] 0%</w:t>
            </w:r>
          </w:p>
        </w:tc>
        <w:tc>
          <w:tcPr>
            <w:tcW w:w="0" w:type="auto"/>
            <w:tcBorders>
              <w:top w:val="nil"/>
              <w:left w:val="nil"/>
              <w:bottom w:val="nil"/>
              <w:right w:val="nil"/>
            </w:tcBorders>
          </w:tcPr>
          <w:p w14:paraId="05AA194B" w14:textId="77777777" w:rsidR="008A5F3E" w:rsidRPr="002146E2" w:rsidRDefault="008A5F3E" w:rsidP="000A113E">
            <w:pPr>
              <w:pStyle w:val="NoSpacing"/>
              <w:rPr>
                <w:szCs w:val="24"/>
              </w:rPr>
            </w:pPr>
            <w:r w:rsidRPr="002146E2">
              <w:rPr>
                <w:szCs w:val="24"/>
              </w:rPr>
              <w:t>629</w:t>
            </w:r>
          </w:p>
        </w:tc>
      </w:tr>
      <w:tr w:rsidR="008A5F3E" w:rsidRPr="002A2BCB" w14:paraId="528FC5F7" w14:textId="77777777" w:rsidTr="000A113E">
        <w:trPr>
          <w:jc w:val="center"/>
        </w:trPr>
        <w:tc>
          <w:tcPr>
            <w:tcW w:w="0" w:type="auto"/>
            <w:tcBorders>
              <w:top w:val="nil"/>
              <w:left w:val="nil"/>
              <w:bottom w:val="nil"/>
              <w:right w:val="nil"/>
            </w:tcBorders>
          </w:tcPr>
          <w:p w14:paraId="2EA59A12" w14:textId="77777777" w:rsidR="008A5F3E" w:rsidRPr="002146E2" w:rsidRDefault="008A5F3E" w:rsidP="000A113E">
            <w:pPr>
              <w:pStyle w:val="NoSpacing"/>
              <w:rPr>
                <w:szCs w:val="24"/>
              </w:rPr>
            </w:pPr>
            <w:r w:rsidRPr="002146E2">
              <w:rPr>
                <w:szCs w:val="24"/>
              </w:rPr>
              <w:t>Att532.tsp</w:t>
            </w:r>
          </w:p>
        </w:tc>
        <w:tc>
          <w:tcPr>
            <w:tcW w:w="0" w:type="auto"/>
            <w:tcBorders>
              <w:top w:val="nil"/>
              <w:left w:val="nil"/>
              <w:bottom w:val="nil"/>
              <w:right w:val="nil"/>
            </w:tcBorders>
          </w:tcPr>
          <w:p w14:paraId="22146A99" w14:textId="77777777" w:rsidR="008A5F3E" w:rsidRPr="002146E2" w:rsidRDefault="008A5F3E" w:rsidP="000A113E">
            <w:pPr>
              <w:pStyle w:val="NoSpacing"/>
              <w:rPr>
                <w:szCs w:val="24"/>
              </w:rPr>
            </w:pPr>
            <w:r w:rsidRPr="002146E2">
              <w:rPr>
                <w:szCs w:val="24"/>
              </w:rPr>
              <w:t>27705 [1]</w:t>
            </w:r>
          </w:p>
        </w:tc>
        <w:tc>
          <w:tcPr>
            <w:tcW w:w="0" w:type="auto"/>
            <w:tcBorders>
              <w:top w:val="nil"/>
              <w:left w:val="nil"/>
              <w:bottom w:val="nil"/>
              <w:right w:val="nil"/>
            </w:tcBorders>
          </w:tcPr>
          <w:p w14:paraId="044A430E" w14:textId="77777777" w:rsidR="008A5F3E" w:rsidRPr="002146E2" w:rsidRDefault="008A5F3E" w:rsidP="000A113E">
            <w:pPr>
              <w:pStyle w:val="NoSpacing"/>
              <w:rPr>
                <w:szCs w:val="24"/>
              </w:rPr>
            </w:pPr>
            <w:r w:rsidRPr="002146E2">
              <w:rPr>
                <w:szCs w:val="24"/>
              </w:rPr>
              <w:t xml:space="preserve">28087 [0] </w:t>
            </w:r>
          </w:p>
        </w:tc>
        <w:tc>
          <w:tcPr>
            <w:tcW w:w="0" w:type="auto"/>
            <w:tcBorders>
              <w:top w:val="nil"/>
              <w:left w:val="nil"/>
              <w:bottom w:val="nil"/>
              <w:right w:val="nil"/>
            </w:tcBorders>
          </w:tcPr>
          <w:p w14:paraId="2FFB30E6" w14:textId="77777777" w:rsidR="008A5F3E" w:rsidRPr="002146E2" w:rsidRDefault="008A5F3E" w:rsidP="000A113E">
            <w:pPr>
              <w:pStyle w:val="NoSpacing"/>
              <w:rPr>
                <w:szCs w:val="24"/>
              </w:rPr>
            </w:pPr>
            <w:r w:rsidRPr="002146E2">
              <w:rPr>
                <w:szCs w:val="24"/>
              </w:rPr>
              <w:t>202339</w:t>
            </w:r>
          </w:p>
        </w:tc>
      </w:tr>
      <w:tr w:rsidR="008A5F3E" w:rsidRPr="002A2BCB" w14:paraId="367C1CCD" w14:textId="77777777" w:rsidTr="000A113E">
        <w:trPr>
          <w:jc w:val="center"/>
        </w:trPr>
        <w:tc>
          <w:tcPr>
            <w:tcW w:w="0" w:type="auto"/>
            <w:tcBorders>
              <w:top w:val="nil"/>
              <w:left w:val="nil"/>
              <w:bottom w:val="nil"/>
              <w:right w:val="nil"/>
            </w:tcBorders>
          </w:tcPr>
          <w:p w14:paraId="70AA6979" w14:textId="77777777" w:rsidR="008A5F3E" w:rsidRPr="002146E2" w:rsidRDefault="008A5F3E" w:rsidP="000A113E">
            <w:pPr>
              <w:pStyle w:val="NoSpacing"/>
              <w:rPr>
                <w:szCs w:val="24"/>
              </w:rPr>
            </w:pPr>
            <w:r w:rsidRPr="002146E2">
              <w:rPr>
                <w:szCs w:val="24"/>
              </w:rPr>
              <w:t>Tsp225.tsp</w:t>
            </w:r>
          </w:p>
        </w:tc>
        <w:tc>
          <w:tcPr>
            <w:tcW w:w="0" w:type="auto"/>
            <w:tcBorders>
              <w:top w:val="nil"/>
              <w:left w:val="nil"/>
              <w:bottom w:val="nil"/>
              <w:right w:val="nil"/>
            </w:tcBorders>
          </w:tcPr>
          <w:p w14:paraId="549D3181" w14:textId="77777777" w:rsidR="008A5F3E" w:rsidRPr="002146E2" w:rsidRDefault="008A5F3E" w:rsidP="000A113E">
            <w:pPr>
              <w:pStyle w:val="NoSpacing"/>
              <w:rPr>
                <w:szCs w:val="24"/>
              </w:rPr>
            </w:pPr>
            <w:r w:rsidRPr="002146E2">
              <w:rPr>
                <w:b/>
                <w:szCs w:val="24"/>
              </w:rPr>
              <w:t>3916</w:t>
            </w:r>
            <w:r w:rsidRPr="002146E2">
              <w:rPr>
                <w:szCs w:val="24"/>
              </w:rPr>
              <w:t xml:space="preserve"> [5] 0%</w:t>
            </w:r>
          </w:p>
        </w:tc>
        <w:tc>
          <w:tcPr>
            <w:tcW w:w="0" w:type="auto"/>
            <w:tcBorders>
              <w:top w:val="nil"/>
              <w:left w:val="nil"/>
              <w:bottom w:val="nil"/>
              <w:right w:val="nil"/>
            </w:tcBorders>
          </w:tcPr>
          <w:p w14:paraId="2D8106F1" w14:textId="77777777" w:rsidR="008A5F3E" w:rsidRPr="002146E2" w:rsidRDefault="008A5F3E" w:rsidP="000A113E">
            <w:pPr>
              <w:pStyle w:val="NoSpacing"/>
              <w:rPr>
                <w:szCs w:val="24"/>
              </w:rPr>
            </w:pPr>
            <w:r w:rsidRPr="002146E2">
              <w:rPr>
                <w:szCs w:val="24"/>
              </w:rPr>
              <w:t>3921 [0]</w:t>
            </w:r>
          </w:p>
        </w:tc>
        <w:tc>
          <w:tcPr>
            <w:tcW w:w="0" w:type="auto"/>
            <w:tcBorders>
              <w:top w:val="nil"/>
              <w:left w:val="nil"/>
              <w:bottom w:val="nil"/>
              <w:right w:val="nil"/>
            </w:tcBorders>
          </w:tcPr>
          <w:p w14:paraId="49F426AA" w14:textId="77777777" w:rsidR="008A5F3E" w:rsidRPr="002146E2" w:rsidRDefault="008A5F3E" w:rsidP="000A113E">
            <w:pPr>
              <w:pStyle w:val="NoSpacing"/>
              <w:rPr>
                <w:szCs w:val="24"/>
              </w:rPr>
            </w:pPr>
            <w:r w:rsidRPr="002146E2">
              <w:rPr>
                <w:szCs w:val="24"/>
              </w:rPr>
              <w:t>3916</w:t>
            </w:r>
          </w:p>
        </w:tc>
      </w:tr>
      <w:tr w:rsidR="008A5F3E" w:rsidRPr="002A2BCB" w14:paraId="0C60B1B7" w14:textId="77777777" w:rsidTr="000A113E">
        <w:trPr>
          <w:jc w:val="center"/>
        </w:trPr>
        <w:tc>
          <w:tcPr>
            <w:tcW w:w="0" w:type="auto"/>
            <w:tcBorders>
              <w:top w:val="nil"/>
              <w:left w:val="nil"/>
              <w:bottom w:val="single" w:sz="4" w:space="0" w:color="auto"/>
              <w:right w:val="nil"/>
            </w:tcBorders>
          </w:tcPr>
          <w:p w14:paraId="5269C488" w14:textId="77777777" w:rsidR="008A5F3E" w:rsidRPr="002146E2" w:rsidRDefault="008A5F3E" w:rsidP="000A113E">
            <w:pPr>
              <w:pStyle w:val="NoSpacing"/>
              <w:rPr>
                <w:szCs w:val="24"/>
              </w:rPr>
            </w:pPr>
            <w:r w:rsidRPr="002146E2">
              <w:rPr>
                <w:szCs w:val="24"/>
              </w:rPr>
              <w:t>Rat575.tsp</w:t>
            </w:r>
          </w:p>
        </w:tc>
        <w:tc>
          <w:tcPr>
            <w:tcW w:w="0" w:type="auto"/>
            <w:tcBorders>
              <w:top w:val="nil"/>
              <w:left w:val="nil"/>
              <w:bottom w:val="single" w:sz="4" w:space="0" w:color="auto"/>
              <w:right w:val="nil"/>
            </w:tcBorders>
          </w:tcPr>
          <w:p w14:paraId="3EA56A00" w14:textId="77777777" w:rsidR="008A5F3E" w:rsidRPr="002146E2" w:rsidRDefault="008A5F3E" w:rsidP="000A113E">
            <w:pPr>
              <w:pStyle w:val="NoSpacing"/>
              <w:rPr>
                <w:szCs w:val="24"/>
              </w:rPr>
            </w:pPr>
            <w:r w:rsidRPr="002146E2">
              <w:rPr>
                <w:szCs w:val="24"/>
              </w:rPr>
              <w:t>6773 [2]</w:t>
            </w:r>
          </w:p>
        </w:tc>
        <w:tc>
          <w:tcPr>
            <w:tcW w:w="0" w:type="auto"/>
            <w:tcBorders>
              <w:top w:val="nil"/>
              <w:left w:val="nil"/>
              <w:bottom w:val="single" w:sz="4" w:space="0" w:color="auto"/>
              <w:right w:val="nil"/>
            </w:tcBorders>
          </w:tcPr>
          <w:p w14:paraId="6AE05E9C" w14:textId="77777777" w:rsidR="008A5F3E" w:rsidRPr="002146E2" w:rsidRDefault="008A5F3E" w:rsidP="000A113E">
            <w:pPr>
              <w:pStyle w:val="NoSpacing"/>
              <w:rPr>
                <w:szCs w:val="24"/>
              </w:rPr>
            </w:pPr>
            <w:r w:rsidRPr="002146E2">
              <w:rPr>
                <w:szCs w:val="24"/>
              </w:rPr>
              <w:t>6925 [0] (2.24%)</w:t>
            </w:r>
          </w:p>
        </w:tc>
        <w:tc>
          <w:tcPr>
            <w:tcW w:w="0" w:type="auto"/>
            <w:tcBorders>
              <w:top w:val="nil"/>
              <w:left w:val="nil"/>
              <w:bottom w:val="single" w:sz="4" w:space="0" w:color="auto"/>
              <w:right w:val="nil"/>
            </w:tcBorders>
          </w:tcPr>
          <w:p w14:paraId="3C9A73FE" w14:textId="77777777" w:rsidR="008A5F3E" w:rsidRPr="002146E2" w:rsidRDefault="008A5F3E" w:rsidP="000A113E">
            <w:pPr>
              <w:pStyle w:val="NoSpacing"/>
              <w:rPr>
                <w:szCs w:val="24"/>
                <w:lang w:val="en-IE" w:eastAsia="en-IE"/>
              </w:rPr>
            </w:pPr>
            <w:r w:rsidRPr="002146E2">
              <w:rPr>
                <w:szCs w:val="24"/>
                <w:lang w:val="en-IE" w:eastAsia="en-IE"/>
              </w:rPr>
              <w:t>6773</w:t>
            </w:r>
          </w:p>
        </w:tc>
      </w:tr>
      <w:tr w:rsidR="008A5F3E" w:rsidRPr="002A2BCB" w14:paraId="451FB9FF" w14:textId="77777777" w:rsidTr="000A113E">
        <w:trPr>
          <w:jc w:val="center"/>
        </w:trPr>
        <w:tc>
          <w:tcPr>
            <w:tcW w:w="0" w:type="auto"/>
            <w:gridSpan w:val="4"/>
            <w:tcBorders>
              <w:top w:val="single" w:sz="4" w:space="0" w:color="auto"/>
              <w:left w:val="nil"/>
              <w:right w:val="nil"/>
            </w:tcBorders>
          </w:tcPr>
          <w:p w14:paraId="748E762B" w14:textId="77777777" w:rsidR="008A5F3E" w:rsidRPr="002146E2" w:rsidRDefault="008A5F3E" w:rsidP="000A113E">
            <w:pPr>
              <w:pStyle w:val="NoSpacing"/>
              <w:rPr>
                <w:szCs w:val="24"/>
                <w:lang w:val="en-IE" w:eastAsia="en-IE"/>
              </w:rPr>
            </w:pPr>
            <w:r w:rsidRPr="002146E2">
              <w:rPr>
                <w:szCs w:val="24"/>
                <w:lang w:val="en-IE" w:eastAsia="en-IE"/>
              </w:rPr>
              <w:t>Average Best solution over 5 averages.</w:t>
            </w:r>
          </w:p>
          <w:p w14:paraId="185854C5" w14:textId="77777777" w:rsidR="008A5F3E" w:rsidRPr="002146E2" w:rsidRDefault="008A5F3E" w:rsidP="000A113E">
            <w:pPr>
              <w:pStyle w:val="NoSpacing"/>
              <w:rPr>
                <w:szCs w:val="24"/>
                <w:lang w:val="en-IE" w:eastAsia="en-IE"/>
              </w:rPr>
            </w:pPr>
            <w:r w:rsidRPr="002146E2">
              <w:rPr>
                <w:szCs w:val="24"/>
                <w:lang w:val="en-IE" w:eastAsia="en-IE"/>
              </w:rPr>
              <w:t>Optimal solutions are shown in bold.</w:t>
            </w:r>
          </w:p>
          <w:p w14:paraId="0FB8DADE" w14:textId="77777777" w:rsidR="008A5F3E" w:rsidRPr="002146E2" w:rsidRDefault="008A5F3E" w:rsidP="000A113E">
            <w:pPr>
              <w:pStyle w:val="NoSpacing"/>
              <w:rPr>
                <w:szCs w:val="24"/>
                <w:lang w:val="en-IE" w:eastAsia="en-IE"/>
              </w:rPr>
            </w:pPr>
            <w:r w:rsidRPr="002146E2">
              <w:rPr>
                <w:szCs w:val="24"/>
                <w:lang w:val="en-IE" w:eastAsia="en-IE"/>
              </w:rPr>
              <w:t>[] denote how many times the algorithm produced the optimal solution.</w:t>
            </w:r>
          </w:p>
          <w:p w14:paraId="41B12D32" w14:textId="77777777" w:rsidR="008A5F3E" w:rsidRPr="002146E2" w:rsidRDefault="008A5F3E" w:rsidP="000A113E">
            <w:pPr>
              <w:pStyle w:val="NoSpacing"/>
              <w:keepNext/>
              <w:rPr>
                <w:szCs w:val="24"/>
                <w:lang w:val="en-IE" w:eastAsia="en-IE"/>
              </w:rPr>
            </w:pPr>
            <w:r w:rsidRPr="002146E2">
              <w:rPr>
                <w:szCs w:val="24"/>
                <w:lang w:val="en-IE" w:eastAsia="en-IE"/>
              </w:rPr>
              <w:t>% average error percentage from optimal.</w:t>
            </w:r>
          </w:p>
        </w:tc>
      </w:tr>
    </w:tbl>
    <w:p w14:paraId="6D2F3583" w14:textId="742E492B" w:rsidR="008A5F3E" w:rsidRDefault="008A5F3E" w:rsidP="008A5F3E">
      <w:pPr>
        <w:pStyle w:val="Caption"/>
      </w:pPr>
      <w:bookmarkStart w:id="278" w:name="_Toc396945062"/>
      <w:r>
        <w:t xml:space="preserve">Table </w:t>
      </w:r>
      <w:r>
        <w:fldChar w:fldCharType="begin"/>
      </w:r>
      <w:r>
        <w:instrText xml:space="preserve"> SEQ Table \* ARABIC </w:instrText>
      </w:r>
      <w:r>
        <w:fldChar w:fldCharType="separate"/>
      </w:r>
      <w:r w:rsidR="00DC0160">
        <w:rPr>
          <w:noProof/>
        </w:rPr>
        <w:t>25</w:t>
      </w:r>
      <w:r>
        <w:fldChar w:fldCharType="end"/>
      </w:r>
      <w:r w:rsidR="00980EDC" w:rsidRPr="00980EDC">
        <w:t xml:space="preserve"> - </w:t>
      </w:r>
      <w:r w:rsidRPr="00B316F5">
        <w:t>Comparison between MMAS and RA</w:t>
      </w:r>
      <w:bookmarkEnd w:id="278"/>
    </w:p>
    <w:p w14:paraId="4724E68A" w14:textId="211139B5" w:rsidR="008A5F3E" w:rsidRPr="000A3135" w:rsidRDefault="00544605" w:rsidP="00544605">
      <w:pPr>
        <w:pStyle w:val="Heading4"/>
        <w:rPr>
          <w:b/>
          <w:i/>
        </w:rPr>
      </w:pPr>
      <w:r w:rsidRPr="000A3135">
        <w:rPr>
          <w:b/>
          <w:i/>
        </w:rPr>
        <w:tab/>
      </w:r>
      <w:r w:rsidRPr="000A3135">
        <w:rPr>
          <w:b/>
          <w:i/>
        </w:rPr>
        <w:tab/>
      </w:r>
      <w:r w:rsidR="008A5F3E" w:rsidRPr="000A3135">
        <w:rPr>
          <w:b/>
          <w:i/>
        </w:rPr>
        <w:t>10.</w:t>
      </w:r>
      <w:r w:rsidR="000A3135" w:rsidRPr="000A3135">
        <w:rPr>
          <w:b/>
          <w:i/>
        </w:rPr>
        <w:t>7.4</w:t>
      </w:r>
      <w:r w:rsidR="008A5F3E" w:rsidRPr="000A3135">
        <w:rPr>
          <w:b/>
          <w:i/>
        </w:rPr>
        <w:t>.1</w:t>
      </w:r>
      <w:r w:rsidR="008A5F3E" w:rsidRPr="000A3135">
        <w:rPr>
          <w:b/>
          <w:i/>
        </w:rPr>
        <w:tab/>
        <w:t>Results</w:t>
      </w:r>
    </w:p>
    <w:p w14:paraId="6DAD1106" w14:textId="62AEBB0B" w:rsidR="008A5F3E" w:rsidRDefault="008A5F3E" w:rsidP="008A5F3E">
      <w:r w:rsidRPr="006934B8">
        <w:t xml:space="preserve">As shown in Table </w:t>
      </w:r>
      <w:r w:rsidR="000078A3">
        <w:t>25</w:t>
      </w:r>
      <w:r w:rsidRPr="006934B8">
        <w:t xml:space="preserve"> RA can produce optimal solutions for low values of n, however on the bigger problems it gets stuck in a local optimum that it cannot break from. This can be seen for both </w:t>
      </w:r>
      <w:r w:rsidR="00EE2B4D">
        <w:t>(</w:t>
      </w:r>
      <w:r w:rsidRPr="006934B8">
        <w:t>att532</w:t>
      </w:r>
      <w:r w:rsidR="00EE2B4D">
        <w:t>)</w:t>
      </w:r>
      <w:r w:rsidRPr="006934B8">
        <w:t xml:space="preserve"> and </w:t>
      </w:r>
      <w:r w:rsidR="00EE2B4D">
        <w:t>(</w:t>
      </w:r>
      <w:r w:rsidRPr="006934B8">
        <w:t>rat575</w:t>
      </w:r>
      <w:r w:rsidR="00EE2B4D">
        <w:t>)</w:t>
      </w:r>
      <w:r w:rsidRPr="006934B8">
        <w:t xml:space="preserve"> in that it gets to 2% of the optimal (the values were the same for</w:t>
      </w:r>
      <w:r w:rsidR="006D79D5">
        <w:t xml:space="preserve"> each run). In comparison, MMAS</w:t>
      </w:r>
      <w:r w:rsidRPr="006934B8">
        <w:t xml:space="preserve"> if given enough time will get to the optimal</w:t>
      </w:r>
      <w:r w:rsidR="006D79D5">
        <w:t xml:space="preserve"> solution</w:t>
      </w:r>
      <w:r w:rsidRPr="006934B8">
        <w:t>. This was achieved a number of times in this experiment, as MMAS does not get stuck in an optimal. Random Ant was the inspiration on which Mutated Ant was developed.</w:t>
      </w:r>
    </w:p>
    <w:p w14:paraId="138E39EE" w14:textId="77777777" w:rsidR="008A5F3E" w:rsidRPr="00350DA0" w:rsidRDefault="008A5F3E" w:rsidP="00350DA0">
      <w:pPr>
        <w:rPr>
          <w:lang w:val="en-IE" w:eastAsia="en-IE"/>
        </w:rPr>
      </w:pPr>
    </w:p>
    <w:p w14:paraId="4F47E53E" w14:textId="52011E47" w:rsidR="006934B8" w:rsidRPr="00C80409" w:rsidRDefault="0090065A" w:rsidP="00E15DDE">
      <w:pPr>
        <w:pStyle w:val="Heading2"/>
      </w:pPr>
      <w:bookmarkStart w:id="279" w:name="_Toc396429135"/>
      <w:bookmarkStart w:id="280" w:name="_Toc396914509"/>
      <w:r>
        <w:t>10.8</w:t>
      </w:r>
      <w:r>
        <w:tab/>
      </w:r>
      <w:r w:rsidR="000078A3">
        <w:t xml:space="preserve">Evaluating </w:t>
      </w:r>
      <w:r w:rsidR="006934B8" w:rsidRPr="00C80409">
        <w:t>MMAS ACS and MA</w:t>
      </w:r>
      <w:bookmarkEnd w:id="279"/>
      <w:bookmarkEnd w:id="280"/>
    </w:p>
    <w:p w14:paraId="14324DDF" w14:textId="5BBE3085" w:rsidR="006934B8" w:rsidRDefault="006934B8" w:rsidP="002146E2">
      <w:r w:rsidRPr="002146E2">
        <w:t xml:space="preserve">This experiment has been designed to evaluate the best performing ant algorithm for really large problem instance that is to find the best average solution. This experiment will be executed on the 8246 towns and cities of Ireland </w:t>
      </w:r>
      <w:r w:rsidR="002146E2">
        <w:t>(</w:t>
      </w:r>
      <w:r w:rsidRPr="002146E2">
        <w:t>ei8246</w:t>
      </w:r>
      <w:r w:rsidR="002146E2">
        <w:t>)</w:t>
      </w:r>
      <w:r w:rsidRPr="002146E2">
        <w:t xml:space="preserve"> in which the optimal solution is unknown, plus other large instances of TSP as defined </w:t>
      </w:r>
      <w:r w:rsidR="006D79D5">
        <w:t>by</w:t>
      </w:r>
      <w:r w:rsidRPr="002146E2">
        <w:t xml:space="preserve"> </w:t>
      </w:r>
      <w:r w:rsidR="006D79D5">
        <w:t>T</w:t>
      </w:r>
      <w:r w:rsidRPr="002146E2">
        <w:t xml:space="preserve">able </w:t>
      </w:r>
      <w:r w:rsidR="000078A3">
        <w:t>26</w:t>
      </w:r>
      <w:r w:rsidRPr="002146E2">
        <w:t>, with the best ant algorithm</w:t>
      </w:r>
      <w:r w:rsidR="00DD4AEE">
        <w:t>s</w:t>
      </w:r>
      <w:r w:rsidRPr="002146E2">
        <w:t xml:space="preserve"> as found by previous experiments MMAS, ACS and MA.</w:t>
      </w:r>
      <w:r w:rsidR="00DD4AEE" w:rsidRPr="00DD4AEE">
        <w:t xml:space="preserve"> Each algorithm for problems (p654,d1291</w:t>
      </w:r>
      <w:r w:rsidR="008D7FEC">
        <w:t>,</w:t>
      </w:r>
      <w:r w:rsidR="00DD4AEE" w:rsidRPr="00DD4AEE">
        <w:t>vm1748) is allowed 10,000 solution constructions or 500 seconds (ei8246) was run for 1000 sec or 1000 solution constructions whichever comes first averaged over 10 runs. However with (usa13509) each algorithm was allowed 2400 seconds or 1000 tours constructs over 5 averages. The best average solution calculated and the error percentage if known was calculated. Again, the parameters evaluated in this Chapter Table 18 were used, and the LK heuristic was enabled.</w:t>
      </w:r>
    </w:p>
    <w:p w14:paraId="4B816073" w14:textId="77777777" w:rsidR="00360164" w:rsidRPr="002146E2" w:rsidRDefault="00360164" w:rsidP="002146E2"/>
    <w:tbl>
      <w:tblPr>
        <w:tblW w:w="0" w:type="auto"/>
        <w:jc w:val="center"/>
        <w:tblLook w:val="04A0" w:firstRow="1" w:lastRow="0" w:firstColumn="1" w:lastColumn="0" w:noHBand="0" w:noVBand="1"/>
      </w:tblPr>
      <w:tblGrid>
        <w:gridCol w:w="1455"/>
        <w:gridCol w:w="1719"/>
        <w:gridCol w:w="1863"/>
        <w:gridCol w:w="1648"/>
        <w:gridCol w:w="1922"/>
      </w:tblGrid>
      <w:tr w:rsidR="00C80409" w:rsidRPr="00576E5A" w14:paraId="79A2A1A6" w14:textId="77777777" w:rsidTr="007E7E74">
        <w:trPr>
          <w:trHeight w:val="66"/>
          <w:jc w:val="center"/>
        </w:trPr>
        <w:tc>
          <w:tcPr>
            <w:tcW w:w="0" w:type="auto"/>
            <w:tcBorders>
              <w:left w:val="nil"/>
              <w:bottom w:val="single" w:sz="4" w:space="0" w:color="auto"/>
              <w:right w:val="nil"/>
            </w:tcBorders>
          </w:tcPr>
          <w:p w14:paraId="5CC698B5" w14:textId="77777777" w:rsidR="00C80409" w:rsidRPr="00480D91" w:rsidRDefault="00C80409" w:rsidP="00C80409">
            <w:pPr>
              <w:pStyle w:val="NoSpacing"/>
              <w:rPr>
                <w:szCs w:val="24"/>
              </w:rPr>
            </w:pPr>
            <w:r w:rsidRPr="00480D91">
              <w:rPr>
                <w:szCs w:val="24"/>
              </w:rPr>
              <w:t>Instance</w:t>
            </w:r>
          </w:p>
        </w:tc>
        <w:tc>
          <w:tcPr>
            <w:tcW w:w="0" w:type="auto"/>
            <w:tcBorders>
              <w:left w:val="nil"/>
              <w:bottom w:val="single" w:sz="4" w:space="0" w:color="auto"/>
              <w:right w:val="nil"/>
            </w:tcBorders>
          </w:tcPr>
          <w:p w14:paraId="49DD50FD" w14:textId="77777777" w:rsidR="00C80409" w:rsidRPr="00480D91" w:rsidRDefault="00C80409" w:rsidP="00C80409">
            <w:pPr>
              <w:pStyle w:val="NoSpacing"/>
              <w:rPr>
                <w:szCs w:val="24"/>
              </w:rPr>
            </w:pPr>
            <w:r w:rsidRPr="00480D91">
              <w:rPr>
                <w:szCs w:val="24"/>
              </w:rPr>
              <w:t xml:space="preserve">MMAS </w:t>
            </w:r>
          </w:p>
        </w:tc>
        <w:tc>
          <w:tcPr>
            <w:tcW w:w="0" w:type="auto"/>
            <w:tcBorders>
              <w:left w:val="nil"/>
              <w:bottom w:val="single" w:sz="4" w:space="0" w:color="auto"/>
              <w:right w:val="nil"/>
            </w:tcBorders>
          </w:tcPr>
          <w:p w14:paraId="4A78E6B5" w14:textId="77777777" w:rsidR="00C80409" w:rsidRPr="00480D91" w:rsidRDefault="00C80409" w:rsidP="00C80409">
            <w:pPr>
              <w:pStyle w:val="NoSpacing"/>
              <w:rPr>
                <w:szCs w:val="24"/>
              </w:rPr>
            </w:pPr>
            <w:r w:rsidRPr="00480D91">
              <w:rPr>
                <w:szCs w:val="24"/>
              </w:rPr>
              <w:t>ACS</w:t>
            </w:r>
          </w:p>
        </w:tc>
        <w:tc>
          <w:tcPr>
            <w:tcW w:w="0" w:type="auto"/>
            <w:tcBorders>
              <w:left w:val="nil"/>
              <w:bottom w:val="single" w:sz="4" w:space="0" w:color="auto"/>
              <w:right w:val="nil"/>
            </w:tcBorders>
          </w:tcPr>
          <w:p w14:paraId="1B377DB4" w14:textId="77777777" w:rsidR="00C80409" w:rsidRPr="00480D91" w:rsidRDefault="00C80409" w:rsidP="00C80409">
            <w:pPr>
              <w:pStyle w:val="NoSpacing"/>
              <w:rPr>
                <w:szCs w:val="24"/>
              </w:rPr>
            </w:pPr>
            <w:r w:rsidRPr="00480D91">
              <w:rPr>
                <w:szCs w:val="24"/>
              </w:rPr>
              <w:t>MA</w:t>
            </w:r>
          </w:p>
        </w:tc>
        <w:tc>
          <w:tcPr>
            <w:tcW w:w="0" w:type="auto"/>
            <w:tcBorders>
              <w:left w:val="nil"/>
              <w:bottom w:val="single" w:sz="4" w:space="0" w:color="auto"/>
              <w:right w:val="nil"/>
            </w:tcBorders>
          </w:tcPr>
          <w:p w14:paraId="3ADE34F6" w14:textId="77777777" w:rsidR="00C80409" w:rsidRPr="00480D91" w:rsidRDefault="00C80409" w:rsidP="00C80409">
            <w:pPr>
              <w:pStyle w:val="NoSpacing"/>
              <w:rPr>
                <w:szCs w:val="24"/>
              </w:rPr>
            </w:pPr>
            <w:r w:rsidRPr="00480D91">
              <w:rPr>
                <w:szCs w:val="24"/>
              </w:rPr>
              <w:t>Optimal</w:t>
            </w:r>
          </w:p>
        </w:tc>
      </w:tr>
      <w:tr w:rsidR="00C80409" w:rsidRPr="00576E5A" w14:paraId="246405DB" w14:textId="77777777" w:rsidTr="00C80409">
        <w:trPr>
          <w:jc w:val="center"/>
        </w:trPr>
        <w:tc>
          <w:tcPr>
            <w:tcW w:w="0" w:type="auto"/>
            <w:tcBorders>
              <w:top w:val="single" w:sz="4" w:space="0" w:color="auto"/>
              <w:left w:val="nil"/>
              <w:bottom w:val="single" w:sz="4" w:space="0" w:color="auto"/>
              <w:right w:val="nil"/>
            </w:tcBorders>
          </w:tcPr>
          <w:p w14:paraId="6F2046CD" w14:textId="77777777" w:rsidR="00C80409" w:rsidRPr="007E7E74" w:rsidRDefault="00C80409" w:rsidP="00C80409">
            <w:pPr>
              <w:pStyle w:val="NoSpacing"/>
              <w:rPr>
                <w:sz w:val="20"/>
              </w:rPr>
            </w:pPr>
            <w:r w:rsidRPr="007E7E74">
              <w:rPr>
                <w:sz w:val="20"/>
              </w:rPr>
              <w:t>p654</w:t>
            </w:r>
          </w:p>
        </w:tc>
        <w:tc>
          <w:tcPr>
            <w:tcW w:w="0" w:type="auto"/>
            <w:tcBorders>
              <w:top w:val="single" w:sz="4" w:space="0" w:color="auto"/>
              <w:left w:val="nil"/>
              <w:bottom w:val="single" w:sz="4" w:space="0" w:color="auto"/>
              <w:right w:val="nil"/>
            </w:tcBorders>
          </w:tcPr>
          <w:p w14:paraId="44491D16" w14:textId="77777777" w:rsidR="00C80409" w:rsidRPr="007E7E74" w:rsidRDefault="00C80409" w:rsidP="00C80409">
            <w:pPr>
              <w:pStyle w:val="NoSpacing"/>
              <w:rPr>
                <w:b/>
                <w:sz w:val="20"/>
              </w:rPr>
            </w:pPr>
            <w:r w:rsidRPr="007E7E74">
              <w:rPr>
                <w:b/>
                <w:sz w:val="20"/>
              </w:rPr>
              <w:t>34643</w:t>
            </w:r>
          </w:p>
          <w:p w14:paraId="43ED9D26" w14:textId="77777777" w:rsidR="00C80409" w:rsidRPr="007E7E74" w:rsidRDefault="00C80409" w:rsidP="00C80409">
            <w:pPr>
              <w:pStyle w:val="NoSpacing"/>
              <w:rPr>
                <w:sz w:val="20"/>
              </w:rPr>
            </w:pPr>
            <w:r w:rsidRPr="007E7E74">
              <w:rPr>
                <w:sz w:val="20"/>
              </w:rPr>
              <w:t>(34661.5)</w:t>
            </w:r>
          </w:p>
          <w:p w14:paraId="0DB29193" w14:textId="77777777" w:rsidR="00C80409" w:rsidRPr="007E7E74" w:rsidRDefault="00C80409" w:rsidP="00C80409">
            <w:pPr>
              <w:pStyle w:val="NoSpacing"/>
              <w:rPr>
                <w:sz w:val="20"/>
              </w:rPr>
            </w:pPr>
            <w:r w:rsidRPr="007E7E74">
              <w:rPr>
                <w:sz w:val="20"/>
              </w:rPr>
              <w:t>[191]</w:t>
            </w:r>
          </w:p>
          <w:p w14:paraId="168774EB" w14:textId="77777777" w:rsidR="00C80409" w:rsidRPr="007E7E74" w:rsidRDefault="00C80409" w:rsidP="00C80409">
            <w:pPr>
              <w:pStyle w:val="NoSpacing"/>
              <w:rPr>
                <w:sz w:val="20"/>
              </w:rPr>
            </w:pPr>
            <w:r w:rsidRPr="007E7E74">
              <w:rPr>
                <w:sz w:val="20"/>
              </w:rPr>
              <w:t>52 sec</w:t>
            </w:r>
          </w:p>
          <w:p w14:paraId="659D1DE8" w14:textId="77777777" w:rsidR="00C80409" w:rsidRPr="007E7E74" w:rsidRDefault="00C80409" w:rsidP="00C80409">
            <w:pPr>
              <w:pStyle w:val="NoSpacing"/>
              <w:rPr>
                <w:sz w:val="20"/>
              </w:rPr>
            </w:pPr>
            <w:r w:rsidRPr="007E7E74">
              <w:rPr>
                <w:sz w:val="20"/>
              </w:rPr>
              <w:t>0.053%</w:t>
            </w:r>
          </w:p>
        </w:tc>
        <w:tc>
          <w:tcPr>
            <w:tcW w:w="0" w:type="auto"/>
            <w:tcBorders>
              <w:top w:val="single" w:sz="4" w:space="0" w:color="auto"/>
              <w:left w:val="nil"/>
              <w:bottom w:val="single" w:sz="4" w:space="0" w:color="auto"/>
              <w:right w:val="nil"/>
            </w:tcBorders>
          </w:tcPr>
          <w:p w14:paraId="57913282" w14:textId="77777777" w:rsidR="00C80409" w:rsidRPr="007E7E74" w:rsidRDefault="00C80409" w:rsidP="00C80409">
            <w:pPr>
              <w:pStyle w:val="NoSpacing"/>
              <w:rPr>
                <w:b/>
                <w:sz w:val="20"/>
              </w:rPr>
            </w:pPr>
            <w:r w:rsidRPr="007E7E74">
              <w:rPr>
                <w:b/>
                <w:sz w:val="20"/>
              </w:rPr>
              <w:t>34643</w:t>
            </w:r>
          </w:p>
          <w:p w14:paraId="784B8E46" w14:textId="77777777" w:rsidR="00C80409" w:rsidRPr="007E7E74" w:rsidRDefault="00C80409" w:rsidP="00C80409">
            <w:pPr>
              <w:pStyle w:val="NoSpacing"/>
              <w:rPr>
                <w:b/>
                <w:sz w:val="20"/>
              </w:rPr>
            </w:pPr>
            <w:r w:rsidRPr="007E7E74">
              <w:rPr>
                <w:b/>
                <w:sz w:val="20"/>
              </w:rPr>
              <w:t>(34647.8)</w:t>
            </w:r>
          </w:p>
          <w:p w14:paraId="059E0699" w14:textId="77777777" w:rsidR="00C80409" w:rsidRPr="007E7E74" w:rsidRDefault="00C80409" w:rsidP="00C80409">
            <w:pPr>
              <w:pStyle w:val="NoSpacing"/>
              <w:rPr>
                <w:sz w:val="20"/>
              </w:rPr>
            </w:pPr>
            <w:r w:rsidRPr="007E7E74">
              <w:rPr>
                <w:sz w:val="20"/>
              </w:rPr>
              <w:t>[137]</w:t>
            </w:r>
          </w:p>
          <w:p w14:paraId="1A6FD61B" w14:textId="77777777" w:rsidR="00C80409" w:rsidRPr="007E7E74" w:rsidRDefault="00C80409" w:rsidP="00C80409">
            <w:pPr>
              <w:pStyle w:val="NoSpacing"/>
              <w:rPr>
                <w:sz w:val="20"/>
              </w:rPr>
            </w:pPr>
            <w:r w:rsidRPr="007E7E74">
              <w:rPr>
                <w:sz w:val="20"/>
              </w:rPr>
              <w:t>30 sec</w:t>
            </w:r>
          </w:p>
          <w:p w14:paraId="4F7577F7" w14:textId="77777777" w:rsidR="00C80409" w:rsidRPr="007E7E74" w:rsidRDefault="00C80409" w:rsidP="00C80409">
            <w:pPr>
              <w:pStyle w:val="NoSpacing"/>
              <w:rPr>
                <w:b/>
                <w:sz w:val="20"/>
              </w:rPr>
            </w:pPr>
            <w:r w:rsidRPr="007E7E74">
              <w:rPr>
                <w:b/>
                <w:sz w:val="20"/>
              </w:rPr>
              <w:t>0.013%</w:t>
            </w:r>
          </w:p>
        </w:tc>
        <w:tc>
          <w:tcPr>
            <w:tcW w:w="0" w:type="auto"/>
            <w:tcBorders>
              <w:top w:val="single" w:sz="4" w:space="0" w:color="auto"/>
              <w:left w:val="nil"/>
              <w:bottom w:val="single" w:sz="4" w:space="0" w:color="auto"/>
              <w:right w:val="nil"/>
            </w:tcBorders>
          </w:tcPr>
          <w:p w14:paraId="6888145F" w14:textId="77777777" w:rsidR="00C80409" w:rsidRPr="007E7E74" w:rsidRDefault="00C80409" w:rsidP="00C80409">
            <w:pPr>
              <w:pStyle w:val="NoSpacing"/>
              <w:rPr>
                <w:b/>
                <w:sz w:val="20"/>
              </w:rPr>
            </w:pPr>
            <w:r w:rsidRPr="007E7E74">
              <w:rPr>
                <w:b/>
                <w:sz w:val="20"/>
              </w:rPr>
              <w:t>34643</w:t>
            </w:r>
          </w:p>
          <w:p w14:paraId="478271F4" w14:textId="77777777" w:rsidR="00C80409" w:rsidRPr="007E7E74" w:rsidRDefault="00C80409" w:rsidP="00C80409">
            <w:pPr>
              <w:pStyle w:val="NoSpacing"/>
              <w:rPr>
                <w:sz w:val="20"/>
              </w:rPr>
            </w:pPr>
            <w:r w:rsidRPr="007E7E74">
              <w:rPr>
                <w:sz w:val="20"/>
              </w:rPr>
              <w:t>(34649.8)</w:t>
            </w:r>
          </w:p>
          <w:p w14:paraId="725A77A0" w14:textId="06F9A36E" w:rsidR="00C80409" w:rsidRPr="007E7E74" w:rsidRDefault="00C80409" w:rsidP="00C80409">
            <w:pPr>
              <w:pStyle w:val="NoSpacing"/>
              <w:rPr>
                <w:sz w:val="20"/>
              </w:rPr>
            </w:pPr>
            <w:r w:rsidRPr="007E7E74">
              <w:rPr>
                <w:sz w:val="20"/>
              </w:rPr>
              <w:t>[</w:t>
            </w:r>
            <w:r w:rsidR="00EF2990">
              <w:rPr>
                <w:sz w:val="20"/>
              </w:rPr>
              <w:t>196</w:t>
            </w:r>
            <w:r w:rsidRPr="007E7E74">
              <w:rPr>
                <w:sz w:val="20"/>
              </w:rPr>
              <w:t>]</w:t>
            </w:r>
          </w:p>
          <w:p w14:paraId="13AC3B1A" w14:textId="77777777" w:rsidR="00C80409" w:rsidRPr="007E7E74" w:rsidRDefault="00C80409" w:rsidP="00C80409">
            <w:pPr>
              <w:pStyle w:val="NoSpacing"/>
              <w:rPr>
                <w:sz w:val="20"/>
              </w:rPr>
            </w:pPr>
            <w:r w:rsidRPr="007E7E74">
              <w:rPr>
                <w:sz w:val="20"/>
              </w:rPr>
              <w:t>46 sec</w:t>
            </w:r>
          </w:p>
          <w:p w14:paraId="5163FF3B" w14:textId="77777777" w:rsidR="00C80409" w:rsidRPr="007E7E74" w:rsidRDefault="00C80409" w:rsidP="00C80409">
            <w:pPr>
              <w:pStyle w:val="NoSpacing"/>
              <w:rPr>
                <w:sz w:val="20"/>
              </w:rPr>
            </w:pPr>
            <w:r w:rsidRPr="007E7E74">
              <w:rPr>
                <w:sz w:val="20"/>
              </w:rPr>
              <w:t>0.019%</w:t>
            </w:r>
          </w:p>
        </w:tc>
        <w:tc>
          <w:tcPr>
            <w:tcW w:w="0" w:type="auto"/>
            <w:tcBorders>
              <w:top w:val="single" w:sz="4" w:space="0" w:color="auto"/>
              <w:left w:val="nil"/>
              <w:bottom w:val="single" w:sz="4" w:space="0" w:color="auto"/>
              <w:right w:val="nil"/>
            </w:tcBorders>
          </w:tcPr>
          <w:p w14:paraId="04434969" w14:textId="77777777" w:rsidR="00C80409" w:rsidRPr="007E7E74" w:rsidRDefault="00C80409" w:rsidP="00C80409">
            <w:pPr>
              <w:pStyle w:val="NoSpacing"/>
              <w:rPr>
                <w:sz w:val="20"/>
              </w:rPr>
            </w:pPr>
            <w:r w:rsidRPr="007E7E74">
              <w:rPr>
                <w:sz w:val="20"/>
              </w:rPr>
              <w:t>34643</w:t>
            </w:r>
          </w:p>
        </w:tc>
      </w:tr>
      <w:tr w:rsidR="00C80409" w:rsidRPr="00576E5A" w14:paraId="69C313E1" w14:textId="77777777" w:rsidTr="00C80409">
        <w:trPr>
          <w:jc w:val="center"/>
        </w:trPr>
        <w:tc>
          <w:tcPr>
            <w:tcW w:w="0" w:type="auto"/>
            <w:tcBorders>
              <w:top w:val="single" w:sz="4" w:space="0" w:color="auto"/>
              <w:left w:val="nil"/>
              <w:bottom w:val="single" w:sz="4" w:space="0" w:color="auto"/>
              <w:right w:val="nil"/>
            </w:tcBorders>
          </w:tcPr>
          <w:p w14:paraId="2C416BB1" w14:textId="77777777" w:rsidR="00C80409" w:rsidRPr="007E7E74" w:rsidRDefault="00C80409" w:rsidP="00C80409">
            <w:pPr>
              <w:pStyle w:val="NoSpacing"/>
              <w:rPr>
                <w:sz w:val="20"/>
              </w:rPr>
            </w:pPr>
            <w:r w:rsidRPr="007E7E74">
              <w:rPr>
                <w:sz w:val="20"/>
              </w:rPr>
              <w:t>d1291</w:t>
            </w:r>
          </w:p>
        </w:tc>
        <w:tc>
          <w:tcPr>
            <w:tcW w:w="0" w:type="auto"/>
            <w:tcBorders>
              <w:top w:val="single" w:sz="4" w:space="0" w:color="auto"/>
              <w:left w:val="nil"/>
              <w:bottom w:val="single" w:sz="4" w:space="0" w:color="auto"/>
              <w:right w:val="nil"/>
            </w:tcBorders>
          </w:tcPr>
          <w:p w14:paraId="64CD2390" w14:textId="77777777" w:rsidR="00C80409" w:rsidRPr="007E7E74" w:rsidRDefault="00C80409" w:rsidP="00C80409">
            <w:pPr>
              <w:pStyle w:val="NoSpacing"/>
              <w:rPr>
                <w:sz w:val="20"/>
              </w:rPr>
            </w:pPr>
            <w:r w:rsidRPr="007E7E74">
              <w:rPr>
                <w:sz w:val="20"/>
              </w:rPr>
              <w:t>50803</w:t>
            </w:r>
          </w:p>
          <w:p w14:paraId="2CDA4958" w14:textId="77777777" w:rsidR="00C80409" w:rsidRPr="007E7E74" w:rsidRDefault="00C80409" w:rsidP="00C80409">
            <w:pPr>
              <w:pStyle w:val="NoSpacing"/>
              <w:rPr>
                <w:b/>
                <w:sz w:val="20"/>
              </w:rPr>
            </w:pPr>
            <w:r w:rsidRPr="007E7E74">
              <w:rPr>
                <w:b/>
                <w:sz w:val="20"/>
              </w:rPr>
              <w:t>(50852.4)</w:t>
            </w:r>
          </w:p>
          <w:p w14:paraId="4D3C7C60" w14:textId="77777777" w:rsidR="00C80409" w:rsidRPr="007E7E74" w:rsidRDefault="00C80409" w:rsidP="00C80409">
            <w:pPr>
              <w:pStyle w:val="NoSpacing"/>
              <w:rPr>
                <w:sz w:val="20"/>
              </w:rPr>
            </w:pPr>
            <w:r w:rsidRPr="007E7E74">
              <w:rPr>
                <w:sz w:val="20"/>
              </w:rPr>
              <w:t>[194]</w:t>
            </w:r>
          </w:p>
          <w:p w14:paraId="247C4CB0" w14:textId="77777777" w:rsidR="00C80409" w:rsidRPr="007E7E74" w:rsidRDefault="00C80409" w:rsidP="00C80409">
            <w:pPr>
              <w:pStyle w:val="NoSpacing"/>
              <w:rPr>
                <w:sz w:val="20"/>
              </w:rPr>
            </w:pPr>
            <w:r w:rsidRPr="007E7E74">
              <w:rPr>
                <w:sz w:val="20"/>
              </w:rPr>
              <w:t>280 sec</w:t>
            </w:r>
          </w:p>
          <w:p w14:paraId="4F96BF4C" w14:textId="77777777" w:rsidR="00C80409" w:rsidRPr="007E7E74" w:rsidRDefault="00C80409" w:rsidP="00C80409">
            <w:pPr>
              <w:pStyle w:val="NoSpacing"/>
              <w:rPr>
                <w:b/>
                <w:sz w:val="20"/>
              </w:rPr>
            </w:pPr>
            <w:r w:rsidRPr="007E7E74">
              <w:rPr>
                <w:b/>
                <w:sz w:val="20"/>
              </w:rPr>
              <w:t>0.101%</w:t>
            </w:r>
          </w:p>
        </w:tc>
        <w:tc>
          <w:tcPr>
            <w:tcW w:w="0" w:type="auto"/>
            <w:tcBorders>
              <w:top w:val="single" w:sz="4" w:space="0" w:color="auto"/>
              <w:left w:val="nil"/>
              <w:bottom w:val="single" w:sz="4" w:space="0" w:color="auto"/>
              <w:right w:val="nil"/>
            </w:tcBorders>
          </w:tcPr>
          <w:p w14:paraId="6535ABC3" w14:textId="77777777" w:rsidR="00C80409" w:rsidRPr="007E7E74" w:rsidRDefault="00C80409" w:rsidP="00C80409">
            <w:pPr>
              <w:pStyle w:val="NoSpacing"/>
              <w:rPr>
                <w:b/>
                <w:sz w:val="20"/>
              </w:rPr>
            </w:pPr>
            <w:r w:rsidRPr="007E7E74">
              <w:rPr>
                <w:b/>
                <w:sz w:val="20"/>
              </w:rPr>
              <w:t>50801</w:t>
            </w:r>
          </w:p>
          <w:p w14:paraId="570B39EB" w14:textId="77777777" w:rsidR="00C80409" w:rsidRPr="007E7E74" w:rsidRDefault="00C80409" w:rsidP="00C80409">
            <w:pPr>
              <w:pStyle w:val="NoSpacing"/>
              <w:rPr>
                <w:sz w:val="20"/>
              </w:rPr>
            </w:pPr>
            <w:r w:rsidRPr="007E7E74">
              <w:rPr>
                <w:sz w:val="20"/>
              </w:rPr>
              <w:t>(50890.1)</w:t>
            </w:r>
          </w:p>
          <w:p w14:paraId="64B9E3A8" w14:textId="77777777" w:rsidR="00C80409" w:rsidRPr="007E7E74" w:rsidRDefault="00C80409" w:rsidP="00C80409">
            <w:pPr>
              <w:pStyle w:val="NoSpacing"/>
              <w:rPr>
                <w:sz w:val="20"/>
              </w:rPr>
            </w:pPr>
            <w:r w:rsidRPr="007E7E74">
              <w:rPr>
                <w:sz w:val="20"/>
              </w:rPr>
              <w:t>[171]</w:t>
            </w:r>
          </w:p>
          <w:p w14:paraId="4A5F8477" w14:textId="77777777" w:rsidR="00C80409" w:rsidRPr="007E7E74" w:rsidRDefault="00C80409" w:rsidP="00C80409">
            <w:pPr>
              <w:pStyle w:val="NoSpacing"/>
              <w:rPr>
                <w:sz w:val="20"/>
              </w:rPr>
            </w:pPr>
            <w:r w:rsidRPr="007E7E74">
              <w:rPr>
                <w:sz w:val="20"/>
              </w:rPr>
              <w:t>192 sec</w:t>
            </w:r>
          </w:p>
          <w:p w14:paraId="4D699A4D" w14:textId="77777777" w:rsidR="00C80409" w:rsidRPr="007E7E74" w:rsidRDefault="00C80409" w:rsidP="00C80409">
            <w:pPr>
              <w:pStyle w:val="NoSpacing"/>
              <w:rPr>
                <w:sz w:val="20"/>
              </w:rPr>
            </w:pPr>
            <w:r w:rsidRPr="007E7E74">
              <w:rPr>
                <w:sz w:val="20"/>
              </w:rPr>
              <w:t>0.17%</w:t>
            </w:r>
          </w:p>
        </w:tc>
        <w:tc>
          <w:tcPr>
            <w:tcW w:w="0" w:type="auto"/>
            <w:tcBorders>
              <w:top w:val="single" w:sz="4" w:space="0" w:color="auto"/>
              <w:left w:val="nil"/>
              <w:bottom w:val="single" w:sz="4" w:space="0" w:color="auto"/>
              <w:right w:val="nil"/>
            </w:tcBorders>
          </w:tcPr>
          <w:p w14:paraId="67516A57" w14:textId="77777777" w:rsidR="00C80409" w:rsidRPr="007E7E74" w:rsidRDefault="00C80409" w:rsidP="00C80409">
            <w:pPr>
              <w:pStyle w:val="NoSpacing"/>
              <w:rPr>
                <w:b/>
                <w:sz w:val="20"/>
              </w:rPr>
            </w:pPr>
            <w:r w:rsidRPr="007E7E74">
              <w:rPr>
                <w:b/>
                <w:sz w:val="20"/>
              </w:rPr>
              <w:t>50801</w:t>
            </w:r>
          </w:p>
          <w:p w14:paraId="39697ACD" w14:textId="77777777" w:rsidR="00C80409" w:rsidRPr="007E7E74" w:rsidRDefault="00C80409" w:rsidP="00C80409">
            <w:pPr>
              <w:pStyle w:val="NoSpacing"/>
              <w:rPr>
                <w:sz w:val="20"/>
              </w:rPr>
            </w:pPr>
            <w:r w:rsidRPr="007E7E74">
              <w:rPr>
                <w:sz w:val="20"/>
              </w:rPr>
              <w:t>(50908.2)</w:t>
            </w:r>
          </w:p>
          <w:p w14:paraId="1E98D33B" w14:textId="48D51088" w:rsidR="00C80409" w:rsidRPr="007E7E74" w:rsidRDefault="00C80409" w:rsidP="00C80409">
            <w:pPr>
              <w:pStyle w:val="NoSpacing"/>
              <w:rPr>
                <w:sz w:val="20"/>
              </w:rPr>
            </w:pPr>
            <w:r w:rsidRPr="007E7E74">
              <w:rPr>
                <w:sz w:val="20"/>
              </w:rPr>
              <w:t>[</w:t>
            </w:r>
            <w:r w:rsidR="00EF2990">
              <w:rPr>
                <w:sz w:val="20"/>
              </w:rPr>
              <w:t>200</w:t>
            </w:r>
            <w:r w:rsidRPr="007E7E74">
              <w:rPr>
                <w:sz w:val="20"/>
              </w:rPr>
              <w:t>]</w:t>
            </w:r>
          </w:p>
          <w:p w14:paraId="67EC4038" w14:textId="77777777" w:rsidR="00C80409" w:rsidRPr="007E7E74" w:rsidRDefault="00C80409" w:rsidP="00C80409">
            <w:pPr>
              <w:pStyle w:val="NoSpacing"/>
              <w:rPr>
                <w:sz w:val="20"/>
              </w:rPr>
            </w:pPr>
            <w:r w:rsidRPr="007E7E74">
              <w:rPr>
                <w:sz w:val="20"/>
              </w:rPr>
              <w:t>225 sec</w:t>
            </w:r>
          </w:p>
          <w:p w14:paraId="6D68909D" w14:textId="77777777" w:rsidR="00C80409" w:rsidRPr="007E7E74" w:rsidRDefault="00C80409" w:rsidP="00C80409">
            <w:pPr>
              <w:pStyle w:val="NoSpacing"/>
              <w:rPr>
                <w:sz w:val="20"/>
              </w:rPr>
            </w:pPr>
            <w:r w:rsidRPr="007E7E74">
              <w:rPr>
                <w:sz w:val="20"/>
              </w:rPr>
              <w:t>0.211%</w:t>
            </w:r>
          </w:p>
        </w:tc>
        <w:tc>
          <w:tcPr>
            <w:tcW w:w="0" w:type="auto"/>
            <w:tcBorders>
              <w:top w:val="single" w:sz="4" w:space="0" w:color="auto"/>
              <w:left w:val="nil"/>
              <w:bottom w:val="single" w:sz="4" w:space="0" w:color="auto"/>
              <w:right w:val="nil"/>
            </w:tcBorders>
          </w:tcPr>
          <w:p w14:paraId="5F80C2EE" w14:textId="77777777" w:rsidR="00C80409" w:rsidRPr="007E7E74" w:rsidRDefault="00C80409" w:rsidP="00C80409">
            <w:pPr>
              <w:pStyle w:val="NoSpacing"/>
              <w:rPr>
                <w:sz w:val="20"/>
              </w:rPr>
            </w:pPr>
            <w:r w:rsidRPr="007E7E74">
              <w:rPr>
                <w:sz w:val="20"/>
              </w:rPr>
              <w:t>50801</w:t>
            </w:r>
          </w:p>
        </w:tc>
      </w:tr>
      <w:tr w:rsidR="00C80409" w:rsidRPr="00576E5A" w14:paraId="2D8BF6F9" w14:textId="77777777" w:rsidTr="00C80409">
        <w:trPr>
          <w:jc w:val="center"/>
        </w:trPr>
        <w:tc>
          <w:tcPr>
            <w:tcW w:w="0" w:type="auto"/>
            <w:tcBorders>
              <w:top w:val="single" w:sz="4" w:space="0" w:color="auto"/>
              <w:left w:val="nil"/>
              <w:bottom w:val="single" w:sz="4" w:space="0" w:color="auto"/>
              <w:right w:val="nil"/>
            </w:tcBorders>
          </w:tcPr>
          <w:p w14:paraId="7BDE7C65" w14:textId="77777777" w:rsidR="00C80409" w:rsidRPr="007E7E74" w:rsidRDefault="00C80409" w:rsidP="00C80409">
            <w:pPr>
              <w:pStyle w:val="NoSpacing"/>
              <w:rPr>
                <w:sz w:val="20"/>
              </w:rPr>
            </w:pPr>
            <w:r w:rsidRPr="007E7E74">
              <w:rPr>
                <w:sz w:val="20"/>
              </w:rPr>
              <w:t>vm1748</w:t>
            </w:r>
          </w:p>
        </w:tc>
        <w:tc>
          <w:tcPr>
            <w:tcW w:w="0" w:type="auto"/>
            <w:tcBorders>
              <w:top w:val="single" w:sz="4" w:space="0" w:color="auto"/>
              <w:left w:val="nil"/>
              <w:bottom w:val="single" w:sz="4" w:space="0" w:color="auto"/>
              <w:right w:val="nil"/>
            </w:tcBorders>
          </w:tcPr>
          <w:p w14:paraId="215730D8" w14:textId="77777777" w:rsidR="00C80409" w:rsidRPr="007E7E74" w:rsidRDefault="00C80409" w:rsidP="00C80409">
            <w:pPr>
              <w:pStyle w:val="NoSpacing"/>
              <w:rPr>
                <w:sz w:val="20"/>
              </w:rPr>
            </w:pPr>
            <w:r w:rsidRPr="007E7E74">
              <w:rPr>
                <w:sz w:val="20"/>
              </w:rPr>
              <w:t>337229</w:t>
            </w:r>
          </w:p>
          <w:p w14:paraId="28F99594" w14:textId="77777777" w:rsidR="00C80409" w:rsidRPr="007E7E74" w:rsidRDefault="00C80409" w:rsidP="00C80409">
            <w:pPr>
              <w:pStyle w:val="NoSpacing"/>
              <w:rPr>
                <w:sz w:val="20"/>
              </w:rPr>
            </w:pPr>
            <w:r w:rsidRPr="007E7E74">
              <w:rPr>
                <w:sz w:val="20"/>
              </w:rPr>
              <w:t>(337961.90)</w:t>
            </w:r>
          </w:p>
          <w:p w14:paraId="09EC10B5" w14:textId="77777777" w:rsidR="00C80409" w:rsidRPr="007E7E74" w:rsidRDefault="00C80409" w:rsidP="00C80409">
            <w:pPr>
              <w:pStyle w:val="NoSpacing"/>
              <w:rPr>
                <w:sz w:val="20"/>
              </w:rPr>
            </w:pPr>
            <w:r w:rsidRPr="007E7E74">
              <w:rPr>
                <w:sz w:val="20"/>
              </w:rPr>
              <w:t>[156]</w:t>
            </w:r>
          </w:p>
          <w:p w14:paraId="40499D3C" w14:textId="77777777" w:rsidR="00C80409" w:rsidRPr="007E7E74" w:rsidRDefault="00C80409" w:rsidP="00C80409">
            <w:pPr>
              <w:pStyle w:val="NoSpacing"/>
              <w:rPr>
                <w:sz w:val="20"/>
              </w:rPr>
            </w:pPr>
            <w:r w:rsidRPr="007E7E74">
              <w:rPr>
                <w:sz w:val="20"/>
              </w:rPr>
              <w:t>354 sec</w:t>
            </w:r>
          </w:p>
          <w:p w14:paraId="6321EA73" w14:textId="77777777" w:rsidR="00C80409" w:rsidRPr="007E7E74" w:rsidRDefault="00C80409" w:rsidP="00C80409">
            <w:pPr>
              <w:pStyle w:val="NoSpacing"/>
              <w:rPr>
                <w:sz w:val="20"/>
              </w:rPr>
            </w:pPr>
            <w:r w:rsidRPr="007E7E74">
              <w:rPr>
                <w:sz w:val="20"/>
              </w:rPr>
              <w:t>0.439%</w:t>
            </w:r>
          </w:p>
        </w:tc>
        <w:tc>
          <w:tcPr>
            <w:tcW w:w="0" w:type="auto"/>
            <w:tcBorders>
              <w:top w:val="single" w:sz="4" w:space="0" w:color="auto"/>
              <w:left w:val="nil"/>
              <w:bottom w:val="single" w:sz="4" w:space="0" w:color="auto"/>
              <w:right w:val="nil"/>
            </w:tcBorders>
          </w:tcPr>
          <w:p w14:paraId="272C2DF2" w14:textId="77777777" w:rsidR="00C80409" w:rsidRPr="007E7E74" w:rsidRDefault="00C80409" w:rsidP="00C80409">
            <w:pPr>
              <w:pStyle w:val="NoSpacing"/>
              <w:rPr>
                <w:b/>
                <w:sz w:val="20"/>
              </w:rPr>
            </w:pPr>
            <w:r w:rsidRPr="007E7E74">
              <w:rPr>
                <w:b/>
                <w:sz w:val="20"/>
              </w:rPr>
              <w:t>336847</w:t>
            </w:r>
          </w:p>
          <w:p w14:paraId="64EB7387" w14:textId="77777777" w:rsidR="00C80409" w:rsidRPr="007E7E74" w:rsidRDefault="00C80409" w:rsidP="00C80409">
            <w:pPr>
              <w:pStyle w:val="NoSpacing"/>
              <w:rPr>
                <w:sz w:val="20"/>
              </w:rPr>
            </w:pPr>
            <w:r w:rsidRPr="007E7E74">
              <w:rPr>
                <w:sz w:val="20"/>
              </w:rPr>
              <w:t>(337385.8)</w:t>
            </w:r>
          </w:p>
          <w:p w14:paraId="37BC0159" w14:textId="77777777" w:rsidR="00C80409" w:rsidRPr="007E7E74" w:rsidRDefault="00C80409" w:rsidP="00C80409">
            <w:pPr>
              <w:pStyle w:val="NoSpacing"/>
              <w:rPr>
                <w:sz w:val="20"/>
              </w:rPr>
            </w:pPr>
            <w:r w:rsidRPr="007E7E74">
              <w:rPr>
                <w:sz w:val="20"/>
              </w:rPr>
              <w:t>[280]</w:t>
            </w:r>
          </w:p>
          <w:p w14:paraId="428C7E1C" w14:textId="77777777" w:rsidR="00C80409" w:rsidRPr="007E7E74" w:rsidRDefault="00C80409" w:rsidP="00C80409">
            <w:pPr>
              <w:pStyle w:val="NoSpacing"/>
              <w:rPr>
                <w:sz w:val="20"/>
              </w:rPr>
            </w:pPr>
            <w:r w:rsidRPr="007E7E74">
              <w:rPr>
                <w:sz w:val="20"/>
              </w:rPr>
              <w:t>457 sec</w:t>
            </w:r>
          </w:p>
          <w:p w14:paraId="22CEDCA7" w14:textId="77777777" w:rsidR="00C80409" w:rsidRPr="007E7E74" w:rsidRDefault="00C80409" w:rsidP="00C80409">
            <w:pPr>
              <w:pStyle w:val="NoSpacing"/>
              <w:rPr>
                <w:sz w:val="20"/>
              </w:rPr>
            </w:pPr>
            <w:r w:rsidRPr="007E7E74">
              <w:rPr>
                <w:sz w:val="20"/>
              </w:rPr>
              <w:t>0.2465%</w:t>
            </w:r>
          </w:p>
        </w:tc>
        <w:tc>
          <w:tcPr>
            <w:tcW w:w="0" w:type="auto"/>
            <w:tcBorders>
              <w:top w:val="single" w:sz="4" w:space="0" w:color="auto"/>
              <w:left w:val="nil"/>
              <w:bottom w:val="single" w:sz="4" w:space="0" w:color="auto"/>
              <w:right w:val="nil"/>
            </w:tcBorders>
          </w:tcPr>
          <w:p w14:paraId="74F3BC65" w14:textId="77777777" w:rsidR="00C80409" w:rsidRPr="007E7E74" w:rsidRDefault="00C80409" w:rsidP="00C80409">
            <w:pPr>
              <w:pStyle w:val="NoSpacing"/>
              <w:rPr>
                <w:b/>
                <w:sz w:val="20"/>
              </w:rPr>
            </w:pPr>
            <w:r w:rsidRPr="007E7E74">
              <w:rPr>
                <w:b/>
                <w:sz w:val="20"/>
              </w:rPr>
              <w:t>336847</w:t>
            </w:r>
          </w:p>
          <w:p w14:paraId="458F64B4" w14:textId="77777777" w:rsidR="00C80409" w:rsidRPr="007E7E74" w:rsidRDefault="00C80409" w:rsidP="00C80409">
            <w:pPr>
              <w:pStyle w:val="NoSpacing"/>
              <w:rPr>
                <w:b/>
                <w:sz w:val="20"/>
              </w:rPr>
            </w:pPr>
            <w:r w:rsidRPr="007E7E74">
              <w:rPr>
                <w:b/>
                <w:sz w:val="20"/>
              </w:rPr>
              <w:t>(337217.9)</w:t>
            </w:r>
          </w:p>
          <w:p w14:paraId="29172A87" w14:textId="743151F5" w:rsidR="00C80409" w:rsidRPr="007E7E74" w:rsidRDefault="00C80409" w:rsidP="00C80409">
            <w:pPr>
              <w:pStyle w:val="NoSpacing"/>
              <w:rPr>
                <w:sz w:val="20"/>
              </w:rPr>
            </w:pPr>
            <w:r w:rsidRPr="007E7E74">
              <w:rPr>
                <w:sz w:val="20"/>
              </w:rPr>
              <w:t>[</w:t>
            </w:r>
            <w:r w:rsidR="00EF2990">
              <w:rPr>
                <w:sz w:val="20"/>
              </w:rPr>
              <w:t>221</w:t>
            </w:r>
            <w:r w:rsidRPr="007E7E74">
              <w:rPr>
                <w:sz w:val="20"/>
              </w:rPr>
              <w:t>]</w:t>
            </w:r>
          </w:p>
          <w:p w14:paraId="78C74E69" w14:textId="77777777" w:rsidR="00C80409" w:rsidRPr="007E7E74" w:rsidRDefault="00C80409" w:rsidP="00C80409">
            <w:pPr>
              <w:pStyle w:val="NoSpacing"/>
              <w:rPr>
                <w:sz w:val="20"/>
              </w:rPr>
            </w:pPr>
            <w:r w:rsidRPr="007E7E74">
              <w:rPr>
                <w:sz w:val="20"/>
              </w:rPr>
              <w:t>382 sec</w:t>
            </w:r>
          </w:p>
          <w:p w14:paraId="11181C64" w14:textId="77777777" w:rsidR="00C80409" w:rsidRPr="007E7E74" w:rsidRDefault="00C80409" w:rsidP="00C80409">
            <w:pPr>
              <w:pStyle w:val="NoSpacing"/>
              <w:rPr>
                <w:b/>
                <w:sz w:val="20"/>
              </w:rPr>
            </w:pPr>
            <w:r w:rsidRPr="007E7E74">
              <w:rPr>
                <w:b/>
                <w:sz w:val="20"/>
              </w:rPr>
              <w:t>0.196%</w:t>
            </w:r>
          </w:p>
        </w:tc>
        <w:tc>
          <w:tcPr>
            <w:tcW w:w="0" w:type="auto"/>
            <w:tcBorders>
              <w:top w:val="single" w:sz="4" w:space="0" w:color="auto"/>
              <w:left w:val="nil"/>
              <w:bottom w:val="single" w:sz="4" w:space="0" w:color="auto"/>
              <w:right w:val="nil"/>
            </w:tcBorders>
          </w:tcPr>
          <w:p w14:paraId="6505E0BF" w14:textId="77777777" w:rsidR="00C80409" w:rsidRPr="007E7E74" w:rsidRDefault="00C80409" w:rsidP="00C80409">
            <w:pPr>
              <w:pStyle w:val="NoSpacing"/>
              <w:rPr>
                <w:sz w:val="20"/>
              </w:rPr>
            </w:pPr>
            <w:r w:rsidRPr="007E7E74">
              <w:rPr>
                <w:sz w:val="20"/>
              </w:rPr>
              <w:t>336847</w:t>
            </w:r>
          </w:p>
        </w:tc>
      </w:tr>
      <w:tr w:rsidR="00C80409" w:rsidRPr="00576E5A" w14:paraId="39234A8D" w14:textId="77777777" w:rsidTr="00C80409">
        <w:trPr>
          <w:jc w:val="center"/>
        </w:trPr>
        <w:tc>
          <w:tcPr>
            <w:tcW w:w="0" w:type="auto"/>
            <w:tcBorders>
              <w:top w:val="single" w:sz="4" w:space="0" w:color="auto"/>
              <w:left w:val="nil"/>
              <w:bottom w:val="single" w:sz="4" w:space="0" w:color="auto"/>
              <w:right w:val="nil"/>
            </w:tcBorders>
          </w:tcPr>
          <w:p w14:paraId="6D8E8466" w14:textId="77777777" w:rsidR="00C80409" w:rsidRPr="007E7E74" w:rsidRDefault="00C80409" w:rsidP="00C80409">
            <w:pPr>
              <w:pStyle w:val="NoSpacing"/>
              <w:rPr>
                <w:sz w:val="20"/>
              </w:rPr>
            </w:pPr>
            <w:r w:rsidRPr="007E7E74">
              <w:rPr>
                <w:sz w:val="20"/>
              </w:rPr>
              <w:t>ei8246</w:t>
            </w:r>
          </w:p>
        </w:tc>
        <w:tc>
          <w:tcPr>
            <w:tcW w:w="0" w:type="auto"/>
            <w:tcBorders>
              <w:top w:val="single" w:sz="4" w:space="0" w:color="auto"/>
              <w:left w:val="nil"/>
              <w:bottom w:val="single" w:sz="4" w:space="0" w:color="auto"/>
              <w:right w:val="nil"/>
            </w:tcBorders>
          </w:tcPr>
          <w:p w14:paraId="0F7A2402" w14:textId="77777777" w:rsidR="00C80409" w:rsidRPr="007E7E74" w:rsidRDefault="00C80409" w:rsidP="00C80409">
            <w:pPr>
              <w:pStyle w:val="NoSpacing"/>
              <w:rPr>
                <w:sz w:val="20"/>
              </w:rPr>
            </w:pPr>
            <w:r w:rsidRPr="007E7E74">
              <w:rPr>
                <w:sz w:val="20"/>
              </w:rPr>
              <w:t>215957</w:t>
            </w:r>
          </w:p>
          <w:p w14:paraId="5BC42A3B" w14:textId="77777777" w:rsidR="00C80409" w:rsidRPr="007E7E74" w:rsidRDefault="00C80409" w:rsidP="00C80409">
            <w:pPr>
              <w:pStyle w:val="NoSpacing"/>
              <w:rPr>
                <w:sz w:val="20"/>
              </w:rPr>
            </w:pPr>
            <w:r w:rsidRPr="007E7E74">
              <w:rPr>
                <w:sz w:val="20"/>
              </w:rPr>
              <w:t>(216936.4)</w:t>
            </w:r>
          </w:p>
          <w:p w14:paraId="0F94FA8B" w14:textId="77777777" w:rsidR="00C80409" w:rsidRPr="007E7E74" w:rsidRDefault="00C80409" w:rsidP="00C80409">
            <w:pPr>
              <w:pStyle w:val="NoSpacing"/>
              <w:rPr>
                <w:sz w:val="20"/>
              </w:rPr>
            </w:pPr>
            <w:r w:rsidRPr="007E7E74">
              <w:rPr>
                <w:sz w:val="20"/>
              </w:rPr>
              <w:t>[11]</w:t>
            </w:r>
          </w:p>
          <w:p w14:paraId="615C698E" w14:textId="77777777" w:rsidR="00C80409" w:rsidRPr="007E7E74" w:rsidRDefault="00C80409" w:rsidP="00C80409">
            <w:pPr>
              <w:pStyle w:val="NoSpacing"/>
              <w:rPr>
                <w:sz w:val="20"/>
              </w:rPr>
            </w:pPr>
            <w:r w:rsidRPr="007E7E74">
              <w:rPr>
                <w:sz w:val="20"/>
              </w:rPr>
              <w:t>592 sec</w:t>
            </w:r>
          </w:p>
          <w:p w14:paraId="314A5C3B" w14:textId="77777777" w:rsidR="00C80409" w:rsidRPr="007E7E74" w:rsidRDefault="00C80409" w:rsidP="00C80409">
            <w:pPr>
              <w:pStyle w:val="NoSpacing"/>
              <w:rPr>
                <w:sz w:val="20"/>
              </w:rPr>
            </w:pPr>
            <w:r w:rsidRPr="007E7E74">
              <w:rPr>
                <w:sz w:val="20"/>
              </w:rPr>
              <w:t>2.45%</w:t>
            </w:r>
          </w:p>
        </w:tc>
        <w:tc>
          <w:tcPr>
            <w:tcW w:w="0" w:type="auto"/>
            <w:tcBorders>
              <w:top w:val="single" w:sz="4" w:space="0" w:color="auto"/>
              <w:left w:val="nil"/>
              <w:bottom w:val="single" w:sz="4" w:space="0" w:color="auto"/>
              <w:right w:val="nil"/>
            </w:tcBorders>
          </w:tcPr>
          <w:p w14:paraId="0CC10FA4" w14:textId="77777777" w:rsidR="00C80409" w:rsidRPr="007E7E74" w:rsidRDefault="00C80409" w:rsidP="00C80409">
            <w:pPr>
              <w:pStyle w:val="NoSpacing"/>
              <w:rPr>
                <w:sz w:val="20"/>
              </w:rPr>
            </w:pPr>
            <w:r w:rsidRPr="007E7E74">
              <w:rPr>
                <w:sz w:val="20"/>
              </w:rPr>
              <w:t>212012</w:t>
            </w:r>
          </w:p>
          <w:p w14:paraId="6581AFA3" w14:textId="77777777" w:rsidR="00C80409" w:rsidRPr="007E7E74" w:rsidRDefault="00C80409" w:rsidP="00C80409">
            <w:pPr>
              <w:pStyle w:val="NoSpacing"/>
              <w:rPr>
                <w:sz w:val="20"/>
              </w:rPr>
            </w:pPr>
            <w:r w:rsidRPr="007E7E74">
              <w:rPr>
                <w:sz w:val="20"/>
              </w:rPr>
              <w:t>(212526.4)</w:t>
            </w:r>
          </w:p>
          <w:p w14:paraId="3B3BEEBC" w14:textId="77777777" w:rsidR="00C80409" w:rsidRPr="007E7E74" w:rsidRDefault="00C80409" w:rsidP="00C80409">
            <w:pPr>
              <w:pStyle w:val="NoSpacing"/>
              <w:rPr>
                <w:sz w:val="20"/>
              </w:rPr>
            </w:pPr>
            <w:r w:rsidRPr="007E7E74">
              <w:rPr>
                <w:sz w:val="20"/>
              </w:rPr>
              <w:t>[26]</w:t>
            </w:r>
          </w:p>
          <w:p w14:paraId="05427911" w14:textId="77777777" w:rsidR="00C80409" w:rsidRPr="007E7E74" w:rsidRDefault="00C80409" w:rsidP="00C80409">
            <w:pPr>
              <w:pStyle w:val="NoSpacing"/>
              <w:rPr>
                <w:sz w:val="20"/>
              </w:rPr>
            </w:pPr>
            <w:r w:rsidRPr="007E7E74">
              <w:rPr>
                <w:sz w:val="20"/>
              </w:rPr>
              <w:t>991 sec</w:t>
            </w:r>
          </w:p>
          <w:p w14:paraId="622B41B0" w14:textId="77777777" w:rsidR="00C80409" w:rsidRPr="007E7E74" w:rsidRDefault="00C80409" w:rsidP="00C80409">
            <w:pPr>
              <w:pStyle w:val="NoSpacing"/>
              <w:rPr>
                <w:sz w:val="20"/>
              </w:rPr>
            </w:pPr>
            <w:r w:rsidRPr="007E7E74">
              <w:rPr>
                <w:sz w:val="20"/>
              </w:rPr>
              <w:t>0.375%</w:t>
            </w:r>
          </w:p>
        </w:tc>
        <w:tc>
          <w:tcPr>
            <w:tcW w:w="0" w:type="auto"/>
            <w:tcBorders>
              <w:top w:val="single" w:sz="4" w:space="0" w:color="auto"/>
              <w:left w:val="nil"/>
              <w:bottom w:val="single" w:sz="4" w:space="0" w:color="auto"/>
              <w:right w:val="nil"/>
            </w:tcBorders>
          </w:tcPr>
          <w:p w14:paraId="3083E5D7" w14:textId="77777777" w:rsidR="00C80409" w:rsidRPr="007E7E74" w:rsidRDefault="00C80409" w:rsidP="00C80409">
            <w:pPr>
              <w:pStyle w:val="NoSpacing"/>
              <w:rPr>
                <w:b/>
                <w:sz w:val="20"/>
              </w:rPr>
            </w:pPr>
            <w:r w:rsidRPr="007E7E74">
              <w:rPr>
                <w:b/>
                <w:sz w:val="20"/>
              </w:rPr>
              <w:t>211732</w:t>
            </w:r>
          </w:p>
          <w:p w14:paraId="4F1527F8" w14:textId="77777777" w:rsidR="00C80409" w:rsidRPr="007E7E74" w:rsidRDefault="00C80409" w:rsidP="00C80409">
            <w:pPr>
              <w:pStyle w:val="NoSpacing"/>
              <w:rPr>
                <w:b/>
                <w:sz w:val="20"/>
              </w:rPr>
            </w:pPr>
            <w:r w:rsidRPr="007E7E74">
              <w:rPr>
                <w:b/>
                <w:sz w:val="20"/>
              </w:rPr>
              <w:t>(212305)</w:t>
            </w:r>
          </w:p>
          <w:p w14:paraId="79AB3E24" w14:textId="70A63C94" w:rsidR="00C80409" w:rsidRPr="007E7E74" w:rsidRDefault="00C80409" w:rsidP="00C80409">
            <w:pPr>
              <w:pStyle w:val="NoSpacing"/>
              <w:rPr>
                <w:sz w:val="20"/>
              </w:rPr>
            </w:pPr>
            <w:r w:rsidRPr="007E7E74">
              <w:rPr>
                <w:sz w:val="20"/>
              </w:rPr>
              <w:t>[</w:t>
            </w:r>
            <w:r w:rsidR="00EF2990">
              <w:rPr>
                <w:sz w:val="20"/>
              </w:rPr>
              <w:t>20</w:t>
            </w:r>
            <w:r w:rsidRPr="007E7E74">
              <w:rPr>
                <w:sz w:val="20"/>
              </w:rPr>
              <w:t>]</w:t>
            </w:r>
          </w:p>
          <w:p w14:paraId="397BDE3E" w14:textId="77777777" w:rsidR="00C80409" w:rsidRPr="007E7E74" w:rsidRDefault="00C80409" w:rsidP="00C80409">
            <w:pPr>
              <w:pStyle w:val="NoSpacing"/>
              <w:rPr>
                <w:sz w:val="20"/>
              </w:rPr>
            </w:pPr>
            <w:r w:rsidRPr="007E7E74">
              <w:rPr>
                <w:sz w:val="20"/>
              </w:rPr>
              <w:t>996 sec</w:t>
            </w:r>
          </w:p>
          <w:p w14:paraId="6009D167" w14:textId="77777777" w:rsidR="00C80409" w:rsidRPr="007E7E74" w:rsidRDefault="00C80409" w:rsidP="00C80409">
            <w:pPr>
              <w:pStyle w:val="NoSpacing"/>
              <w:rPr>
                <w:b/>
                <w:sz w:val="20"/>
              </w:rPr>
            </w:pPr>
            <w:r w:rsidRPr="007E7E74">
              <w:rPr>
                <w:b/>
                <w:sz w:val="20"/>
              </w:rPr>
              <w:t>0.27%</w:t>
            </w:r>
          </w:p>
        </w:tc>
        <w:tc>
          <w:tcPr>
            <w:tcW w:w="0" w:type="auto"/>
            <w:tcBorders>
              <w:top w:val="single" w:sz="4" w:space="0" w:color="auto"/>
              <w:left w:val="nil"/>
              <w:bottom w:val="single" w:sz="4" w:space="0" w:color="auto"/>
              <w:right w:val="nil"/>
            </w:tcBorders>
          </w:tcPr>
          <w:p w14:paraId="73B3574C" w14:textId="77777777" w:rsidR="00C80409" w:rsidRPr="007E7E74" w:rsidRDefault="00C80409" w:rsidP="00C80409">
            <w:pPr>
              <w:pStyle w:val="NoSpacing"/>
              <w:rPr>
                <w:sz w:val="20"/>
              </w:rPr>
            </w:pPr>
            <w:r w:rsidRPr="007E7E74">
              <w:rPr>
                <w:sz w:val="20"/>
              </w:rPr>
              <w:t xml:space="preserve">Unknown </w:t>
            </w:r>
          </w:p>
          <w:p w14:paraId="4228FA9E" w14:textId="77777777" w:rsidR="00C80409" w:rsidRPr="007E7E74" w:rsidRDefault="00C80409" w:rsidP="00C80409">
            <w:pPr>
              <w:pStyle w:val="NoSpacing"/>
              <w:rPr>
                <w:sz w:val="20"/>
              </w:rPr>
            </w:pPr>
            <w:r w:rsidRPr="007E7E74">
              <w:rPr>
                <w:sz w:val="20"/>
              </w:rPr>
              <w:t>211732 by MA</w:t>
            </w:r>
          </w:p>
        </w:tc>
      </w:tr>
      <w:tr w:rsidR="00C80409" w:rsidRPr="00576E5A" w14:paraId="1CDDAB51" w14:textId="77777777" w:rsidTr="00C80409">
        <w:trPr>
          <w:jc w:val="center"/>
        </w:trPr>
        <w:tc>
          <w:tcPr>
            <w:tcW w:w="0" w:type="auto"/>
            <w:tcBorders>
              <w:top w:val="single" w:sz="4" w:space="0" w:color="auto"/>
              <w:bottom w:val="single" w:sz="4" w:space="0" w:color="auto"/>
            </w:tcBorders>
          </w:tcPr>
          <w:p w14:paraId="19EFE42F" w14:textId="77777777" w:rsidR="00C80409" w:rsidRPr="007E7E74" w:rsidRDefault="00C80409" w:rsidP="00C80409">
            <w:pPr>
              <w:pStyle w:val="NoSpacing"/>
              <w:rPr>
                <w:sz w:val="20"/>
              </w:rPr>
            </w:pPr>
            <w:r w:rsidRPr="007E7E74">
              <w:rPr>
                <w:sz w:val="20"/>
              </w:rPr>
              <w:t>usa13509</w:t>
            </w:r>
          </w:p>
        </w:tc>
        <w:tc>
          <w:tcPr>
            <w:tcW w:w="0" w:type="auto"/>
            <w:tcBorders>
              <w:top w:val="single" w:sz="4" w:space="0" w:color="auto"/>
              <w:bottom w:val="single" w:sz="4" w:space="0" w:color="auto"/>
            </w:tcBorders>
          </w:tcPr>
          <w:p w14:paraId="23119433" w14:textId="77777777" w:rsidR="00C80409" w:rsidRPr="007E7E74" w:rsidRDefault="00C80409" w:rsidP="00C80409">
            <w:pPr>
              <w:pStyle w:val="NoSpacing"/>
              <w:rPr>
                <w:sz w:val="20"/>
              </w:rPr>
            </w:pPr>
            <w:r w:rsidRPr="007E7E74">
              <w:rPr>
                <w:sz w:val="20"/>
              </w:rPr>
              <w:t>20894400</w:t>
            </w:r>
          </w:p>
          <w:p w14:paraId="746F3A0C" w14:textId="77777777" w:rsidR="00C80409" w:rsidRPr="007E7E74" w:rsidRDefault="00C80409" w:rsidP="00C80409">
            <w:pPr>
              <w:pStyle w:val="NoSpacing"/>
              <w:rPr>
                <w:sz w:val="20"/>
              </w:rPr>
            </w:pPr>
            <w:r w:rsidRPr="007E7E74">
              <w:rPr>
                <w:sz w:val="20"/>
              </w:rPr>
              <w:t>(21034860)</w:t>
            </w:r>
          </w:p>
          <w:p w14:paraId="6A12D02C" w14:textId="77777777" w:rsidR="00C80409" w:rsidRPr="007E7E74" w:rsidRDefault="00C80409" w:rsidP="00C80409">
            <w:pPr>
              <w:pStyle w:val="NoSpacing"/>
              <w:rPr>
                <w:sz w:val="20"/>
              </w:rPr>
            </w:pPr>
            <w:r w:rsidRPr="007E7E74">
              <w:rPr>
                <w:sz w:val="20"/>
              </w:rPr>
              <w:t>[14.6]</w:t>
            </w:r>
          </w:p>
          <w:p w14:paraId="6EC924E3" w14:textId="77777777" w:rsidR="00C80409" w:rsidRPr="007E7E74" w:rsidRDefault="00C80409" w:rsidP="00C80409">
            <w:pPr>
              <w:pStyle w:val="NoSpacing"/>
              <w:rPr>
                <w:sz w:val="20"/>
              </w:rPr>
            </w:pPr>
            <w:r w:rsidRPr="007E7E74">
              <w:rPr>
                <w:sz w:val="20"/>
              </w:rPr>
              <w:t>n/a</w:t>
            </w:r>
          </w:p>
          <w:p w14:paraId="359910CD" w14:textId="77777777" w:rsidR="00C80409" w:rsidRPr="007E7E74" w:rsidRDefault="00C80409" w:rsidP="00C80409">
            <w:pPr>
              <w:pStyle w:val="NoSpacing"/>
              <w:rPr>
                <w:sz w:val="20"/>
              </w:rPr>
            </w:pPr>
            <w:r w:rsidRPr="007E7E74">
              <w:rPr>
                <w:sz w:val="20"/>
              </w:rPr>
              <w:t>5.265%</w:t>
            </w:r>
          </w:p>
        </w:tc>
        <w:tc>
          <w:tcPr>
            <w:tcW w:w="0" w:type="auto"/>
            <w:tcBorders>
              <w:top w:val="single" w:sz="4" w:space="0" w:color="auto"/>
              <w:bottom w:val="single" w:sz="4" w:space="0" w:color="auto"/>
            </w:tcBorders>
          </w:tcPr>
          <w:p w14:paraId="4C26575F" w14:textId="77777777" w:rsidR="00C80409" w:rsidRPr="007E7E74" w:rsidRDefault="00C80409" w:rsidP="00C80409">
            <w:pPr>
              <w:pStyle w:val="NoSpacing"/>
              <w:rPr>
                <w:sz w:val="20"/>
              </w:rPr>
            </w:pPr>
            <w:r w:rsidRPr="007E7E74">
              <w:rPr>
                <w:sz w:val="20"/>
              </w:rPr>
              <w:t>20617100</w:t>
            </w:r>
          </w:p>
          <w:p w14:paraId="75F2BB9D" w14:textId="77777777" w:rsidR="00C80409" w:rsidRPr="007E7E74" w:rsidRDefault="00C80409" w:rsidP="00C80409">
            <w:pPr>
              <w:pStyle w:val="NoSpacing"/>
              <w:rPr>
                <w:sz w:val="20"/>
              </w:rPr>
            </w:pPr>
            <w:r w:rsidRPr="007E7E74">
              <w:rPr>
                <w:sz w:val="20"/>
              </w:rPr>
              <w:t xml:space="preserve">(20645839.8) </w:t>
            </w:r>
          </w:p>
          <w:p w14:paraId="7C1469A5" w14:textId="77777777" w:rsidR="00C80409" w:rsidRPr="007E7E74" w:rsidRDefault="00C80409" w:rsidP="00C80409">
            <w:pPr>
              <w:pStyle w:val="NoSpacing"/>
              <w:rPr>
                <w:sz w:val="20"/>
              </w:rPr>
            </w:pPr>
            <w:r w:rsidRPr="007E7E74">
              <w:rPr>
                <w:sz w:val="20"/>
              </w:rPr>
              <w:t xml:space="preserve"> [22.8]</w:t>
            </w:r>
          </w:p>
          <w:p w14:paraId="3625E9A2" w14:textId="77777777" w:rsidR="00C80409" w:rsidRPr="007E7E74" w:rsidRDefault="00C80409" w:rsidP="00C80409">
            <w:pPr>
              <w:pStyle w:val="NoSpacing"/>
              <w:rPr>
                <w:sz w:val="20"/>
              </w:rPr>
            </w:pPr>
            <w:r w:rsidRPr="007E7E74">
              <w:rPr>
                <w:sz w:val="20"/>
              </w:rPr>
              <w:t>2343 sec</w:t>
            </w:r>
          </w:p>
          <w:p w14:paraId="6780CE15" w14:textId="77777777" w:rsidR="00C80409" w:rsidRPr="007E7E74" w:rsidRDefault="00C80409" w:rsidP="00C80409">
            <w:pPr>
              <w:pStyle w:val="NoSpacing"/>
              <w:rPr>
                <w:sz w:val="20"/>
              </w:rPr>
            </w:pPr>
            <w:r w:rsidRPr="007E7E74">
              <w:rPr>
                <w:sz w:val="20"/>
              </w:rPr>
              <w:t>3.174%</w:t>
            </w:r>
          </w:p>
        </w:tc>
        <w:tc>
          <w:tcPr>
            <w:tcW w:w="0" w:type="auto"/>
            <w:tcBorders>
              <w:top w:val="single" w:sz="4" w:space="0" w:color="auto"/>
              <w:bottom w:val="single" w:sz="4" w:space="0" w:color="auto"/>
            </w:tcBorders>
          </w:tcPr>
          <w:p w14:paraId="536EDA7D" w14:textId="77777777" w:rsidR="00C80409" w:rsidRPr="007E7E74" w:rsidRDefault="00C80409" w:rsidP="00C80409">
            <w:pPr>
              <w:pStyle w:val="NoSpacing"/>
              <w:rPr>
                <w:b/>
                <w:sz w:val="20"/>
              </w:rPr>
            </w:pPr>
            <w:r w:rsidRPr="007E7E74">
              <w:rPr>
                <w:b/>
                <w:sz w:val="20"/>
              </w:rPr>
              <w:t>20605100</w:t>
            </w:r>
          </w:p>
          <w:p w14:paraId="5EC0C599" w14:textId="77777777" w:rsidR="00C80409" w:rsidRPr="007E7E74" w:rsidRDefault="00C80409" w:rsidP="00C80409">
            <w:pPr>
              <w:pStyle w:val="NoSpacing"/>
              <w:rPr>
                <w:b/>
                <w:sz w:val="20"/>
              </w:rPr>
            </w:pPr>
            <w:r w:rsidRPr="007E7E74">
              <w:rPr>
                <w:b/>
                <w:sz w:val="20"/>
              </w:rPr>
              <w:t>(20615320)</w:t>
            </w:r>
          </w:p>
          <w:p w14:paraId="246976C5" w14:textId="6DFA8F4A" w:rsidR="00C80409" w:rsidRPr="007E7E74" w:rsidRDefault="00C80409" w:rsidP="00C80409">
            <w:pPr>
              <w:pStyle w:val="NoSpacing"/>
              <w:rPr>
                <w:sz w:val="20"/>
              </w:rPr>
            </w:pPr>
            <w:r w:rsidRPr="007E7E74">
              <w:rPr>
                <w:sz w:val="20"/>
              </w:rPr>
              <w:t>[</w:t>
            </w:r>
            <w:r w:rsidR="00EF2990">
              <w:rPr>
                <w:sz w:val="20"/>
              </w:rPr>
              <w:t>20</w:t>
            </w:r>
            <w:r w:rsidRPr="007E7E74">
              <w:rPr>
                <w:sz w:val="20"/>
              </w:rPr>
              <w:t>]</w:t>
            </w:r>
          </w:p>
          <w:p w14:paraId="7CFE2487" w14:textId="77777777" w:rsidR="00C80409" w:rsidRPr="007E7E74" w:rsidRDefault="00C80409" w:rsidP="00C80409">
            <w:pPr>
              <w:pStyle w:val="NoSpacing"/>
              <w:rPr>
                <w:sz w:val="20"/>
              </w:rPr>
            </w:pPr>
            <w:r w:rsidRPr="007E7E74">
              <w:rPr>
                <w:sz w:val="20"/>
              </w:rPr>
              <w:t>2390 sec</w:t>
            </w:r>
          </w:p>
          <w:p w14:paraId="3CCC3B64" w14:textId="77777777" w:rsidR="00C80409" w:rsidRPr="007E7E74" w:rsidRDefault="00C80409" w:rsidP="00C80409">
            <w:pPr>
              <w:pStyle w:val="NoSpacing"/>
              <w:rPr>
                <w:b/>
                <w:sz w:val="20"/>
              </w:rPr>
            </w:pPr>
            <w:r w:rsidRPr="007E7E74">
              <w:rPr>
                <w:b/>
                <w:sz w:val="20"/>
              </w:rPr>
              <w:t>3.165%</w:t>
            </w:r>
          </w:p>
        </w:tc>
        <w:tc>
          <w:tcPr>
            <w:tcW w:w="0" w:type="auto"/>
            <w:tcBorders>
              <w:top w:val="single" w:sz="4" w:space="0" w:color="auto"/>
              <w:bottom w:val="single" w:sz="4" w:space="0" w:color="auto"/>
            </w:tcBorders>
          </w:tcPr>
          <w:p w14:paraId="020F37D6" w14:textId="77777777" w:rsidR="00C80409" w:rsidRPr="007E7E74" w:rsidRDefault="00C80409" w:rsidP="00C80409">
            <w:pPr>
              <w:pStyle w:val="NoSpacing"/>
              <w:rPr>
                <w:sz w:val="20"/>
              </w:rPr>
            </w:pPr>
            <w:r w:rsidRPr="007E7E74">
              <w:rPr>
                <w:sz w:val="20"/>
              </w:rPr>
              <w:t>19982859</w:t>
            </w:r>
          </w:p>
        </w:tc>
      </w:tr>
      <w:tr w:rsidR="00C80409" w:rsidRPr="00576E5A" w14:paraId="3F4696CC" w14:textId="77777777" w:rsidTr="00C80409">
        <w:trPr>
          <w:jc w:val="center"/>
        </w:trPr>
        <w:tc>
          <w:tcPr>
            <w:tcW w:w="0" w:type="auto"/>
            <w:gridSpan w:val="5"/>
            <w:tcBorders>
              <w:top w:val="single" w:sz="4" w:space="0" w:color="auto"/>
              <w:bottom w:val="single" w:sz="4" w:space="0" w:color="auto"/>
            </w:tcBorders>
          </w:tcPr>
          <w:p w14:paraId="09E4805B" w14:textId="701849C2" w:rsidR="00C80409" w:rsidRPr="007E7E74" w:rsidRDefault="00C80409" w:rsidP="00C80409">
            <w:pPr>
              <w:pStyle w:val="NoSpacing"/>
              <w:rPr>
                <w:sz w:val="22"/>
                <w:szCs w:val="22"/>
              </w:rPr>
            </w:pPr>
            <w:r w:rsidRPr="007E7E74">
              <w:rPr>
                <w:sz w:val="22"/>
                <w:szCs w:val="22"/>
              </w:rPr>
              <w:t xml:space="preserve">Best solutions found in all </w:t>
            </w:r>
            <w:r w:rsidR="000078A3" w:rsidRPr="007E7E74">
              <w:rPr>
                <w:sz w:val="22"/>
                <w:szCs w:val="22"/>
              </w:rPr>
              <w:t>averages. Best</w:t>
            </w:r>
            <w:r w:rsidRPr="007E7E74">
              <w:rPr>
                <w:sz w:val="22"/>
                <w:szCs w:val="22"/>
              </w:rPr>
              <w:t xml:space="preserve"> or optimal is shown in bold</w:t>
            </w:r>
          </w:p>
          <w:p w14:paraId="1E1CCC7F" w14:textId="77777777" w:rsidR="00C80409" w:rsidRPr="007E7E74" w:rsidRDefault="00C80409" w:rsidP="00C80409">
            <w:pPr>
              <w:pStyle w:val="NoSpacing"/>
              <w:rPr>
                <w:sz w:val="22"/>
                <w:szCs w:val="22"/>
              </w:rPr>
            </w:pPr>
            <w:r w:rsidRPr="007E7E74">
              <w:rPr>
                <w:sz w:val="22"/>
                <w:szCs w:val="22"/>
              </w:rPr>
              <w:t>Optimal - is the best proven tour</w:t>
            </w:r>
          </w:p>
          <w:p w14:paraId="51DDE8C5" w14:textId="77777777" w:rsidR="00C80409" w:rsidRPr="007E7E74" w:rsidRDefault="00C80409" w:rsidP="00C80409">
            <w:pPr>
              <w:pStyle w:val="NoSpacing"/>
              <w:rPr>
                <w:sz w:val="22"/>
                <w:szCs w:val="22"/>
              </w:rPr>
            </w:pPr>
            <w:r w:rsidRPr="007E7E74">
              <w:rPr>
                <w:sz w:val="22"/>
                <w:szCs w:val="22"/>
              </w:rPr>
              <w:t>() brackets denotes the average best tour</w:t>
            </w:r>
          </w:p>
          <w:p w14:paraId="4937B617" w14:textId="77777777" w:rsidR="00C80409" w:rsidRPr="007E7E74" w:rsidRDefault="00C80409" w:rsidP="00C80409">
            <w:pPr>
              <w:pStyle w:val="NoSpacing"/>
              <w:rPr>
                <w:sz w:val="22"/>
                <w:szCs w:val="22"/>
              </w:rPr>
            </w:pPr>
            <w:r w:rsidRPr="007E7E74">
              <w:rPr>
                <w:sz w:val="22"/>
                <w:szCs w:val="22"/>
              </w:rPr>
              <w:t>[] brackets denote the iteration best solution was found for MMAS and ACS, for MA denotes tour construction.</w:t>
            </w:r>
          </w:p>
          <w:p w14:paraId="7951791A" w14:textId="77777777" w:rsidR="00C80409" w:rsidRPr="007E7E74" w:rsidRDefault="00C80409" w:rsidP="00C80409">
            <w:pPr>
              <w:pStyle w:val="NoSpacing"/>
              <w:rPr>
                <w:sz w:val="22"/>
                <w:szCs w:val="22"/>
              </w:rPr>
            </w:pPr>
            <w:r w:rsidRPr="007E7E74">
              <w:rPr>
                <w:sz w:val="22"/>
                <w:szCs w:val="22"/>
              </w:rPr>
              <w:t>Sec denotes the average time in seconds to find the average solution.</w:t>
            </w:r>
          </w:p>
          <w:p w14:paraId="459FD81A" w14:textId="77777777" w:rsidR="00C80409" w:rsidRPr="007E7E74" w:rsidRDefault="00C80409" w:rsidP="00C80409">
            <w:pPr>
              <w:pStyle w:val="NoSpacing"/>
              <w:rPr>
                <w:i/>
                <w:sz w:val="22"/>
                <w:szCs w:val="22"/>
              </w:rPr>
            </w:pPr>
            <w:r w:rsidRPr="007E7E74">
              <w:rPr>
                <w:sz w:val="22"/>
                <w:szCs w:val="22"/>
              </w:rPr>
              <w:t>% is the average error percentage of all best distances</w:t>
            </w:r>
            <w:r w:rsidRPr="007E7E74">
              <w:rPr>
                <w:i/>
                <w:sz w:val="22"/>
                <w:szCs w:val="22"/>
              </w:rPr>
              <w:t>.</w:t>
            </w:r>
          </w:p>
          <w:p w14:paraId="20322873" w14:textId="77777777" w:rsidR="00C80409" w:rsidRPr="007E34BC" w:rsidRDefault="00C80409" w:rsidP="00C80409">
            <w:pPr>
              <w:pStyle w:val="NoSpacing"/>
              <w:rPr>
                <w:sz w:val="20"/>
              </w:rPr>
            </w:pPr>
            <w:r w:rsidRPr="007E7E74">
              <w:rPr>
                <w:sz w:val="22"/>
                <w:szCs w:val="22"/>
              </w:rPr>
              <w:t>n/a denotes invalid result</w:t>
            </w:r>
          </w:p>
        </w:tc>
      </w:tr>
    </w:tbl>
    <w:p w14:paraId="09A67805" w14:textId="3EEB8961" w:rsidR="00C80409" w:rsidRDefault="00C80409" w:rsidP="00C80409">
      <w:pPr>
        <w:pStyle w:val="Caption"/>
      </w:pPr>
      <w:bookmarkStart w:id="281" w:name="_Toc396945063"/>
      <w:r>
        <w:t xml:space="preserve">Table </w:t>
      </w:r>
      <w:r>
        <w:fldChar w:fldCharType="begin"/>
      </w:r>
      <w:r>
        <w:instrText xml:space="preserve"> SEQ Table \* ARABIC </w:instrText>
      </w:r>
      <w:r>
        <w:fldChar w:fldCharType="separate"/>
      </w:r>
      <w:r w:rsidR="00DC0160">
        <w:rPr>
          <w:noProof/>
        </w:rPr>
        <w:t>26</w:t>
      </w:r>
      <w:r>
        <w:fldChar w:fldCharType="end"/>
      </w:r>
      <w:r w:rsidR="00980EDC" w:rsidRPr="00980EDC">
        <w:t xml:space="preserve"> - </w:t>
      </w:r>
      <w:r w:rsidRPr="004F1944">
        <w:t>Comparison of MA, ACS and MMAS on large instances</w:t>
      </w:r>
      <w:bookmarkEnd w:id="281"/>
    </w:p>
    <w:p w14:paraId="62B2F47E" w14:textId="6CF3AE91" w:rsidR="006934B8" w:rsidRPr="00C80409" w:rsidRDefault="00544605" w:rsidP="000A3135">
      <w:pPr>
        <w:pStyle w:val="MSCHeading3"/>
      </w:pPr>
      <w:r>
        <w:tab/>
      </w:r>
      <w:bookmarkStart w:id="282" w:name="_Toc396914510"/>
      <w:r w:rsidR="006934B8" w:rsidRPr="00C80409">
        <w:t>1</w:t>
      </w:r>
      <w:r w:rsidR="0090065A">
        <w:t>0</w:t>
      </w:r>
      <w:r w:rsidR="006934B8" w:rsidRPr="00C80409">
        <w:t>.</w:t>
      </w:r>
      <w:r w:rsidR="0090065A">
        <w:t>8</w:t>
      </w:r>
      <w:r w:rsidR="006934B8" w:rsidRPr="00C80409">
        <w:t>.</w:t>
      </w:r>
      <w:r w:rsidR="0090065A">
        <w:t>1</w:t>
      </w:r>
      <w:r w:rsidR="006934B8" w:rsidRPr="00C80409">
        <w:tab/>
        <w:t>Results</w:t>
      </w:r>
      <w:bookmarkEnd w:id="282"/>
    </w:p>
    <w:p w14:paraId="065A65AF" w14:textId="6B681137" w:rsidR="006934B8" w:rsidRDefault="006934B8" w:rsidP="006934B8">
      <w:pPr>
        <w:pStyle w:val="content"/>
      </w:pPr>
      <w:r>
        <w:t xml:space="preserve">As illustrated by </w:t>
      </w:r>
      <w:r w:rsidR="00DD4AEE">
        <w:t>T</w:t>
      </w:r>
      <w:r>
        <w:t xml:space="preserve">able </w:t>
      </w:r>
      <w:r w:rsidR="00DD4AEE">
        <w:t>26</w:t>
      </w:r>
      <w:r>
        <w:t xml:space="preserve"> all algorithms perform well on </w:t>
      </w:r>
      <w:r w:rsidR="00BA0496">
        <w:t>(</w:t>
      </w:r>
      <w:r>
        <w:t>p654</w:t>
      </w:r>
      <w:r w:rsidR="00BA0496">
        <w:t>)</w:t>
      </w:r>
      <w:r>
        <w:t xml:space="preserve"> problem with all finding the optimal solution and all having a very </w:t>
      </w:r>
      <w:r w:rsidR="008D798E">
        <w:t>low error margin, however ACS p</w:t>
      </w:r>
      <w:r>
        <w:t>e</w:t>
      </w:r>
      <w:r w:rsidR="008D798E">
        <w:t>r</w:t>
      </w:r>
      <w:r>
        <w:t>forms sl</w:t>
      </w:r>
      <w:r w:rsidR="00DD4AEE">
        <w:t xml:space="preserve">ightly better at a 0.013% error, </w:t>
      </w:r>
      <w:r>
        <w:t>MA at close second at 0.019% er</w:t>
      </w:r>
      <w:r w:rsidR="00DD4AEE">
        <w:t>ror</w:t>
      </w:r>
      <w:r>
        <w:t xml:space="preserve"> and MMAS with an error percentage of 0.054%. Empirically ACS finds its average solution quicker at an average of 30 seconds, MA second at 43 seconds and MMAS at 52 sec.</w:t>
      </w:r>
    </w:p>
    <w:p w14:paraId="336537E3" w14:textId="77777777" w:rsidR="0041667A" w:rsidRDefault="0041667A" w:rsidP="006934B8">
      <w:pPr>
        <w:pStyle w:val="content"/>
      </w:pPr>
    </w:p>
    <w:p w14:paraId="54FBB13B" w14:textId="6BF9B0D8" w:rsidR="006934B8" w:rsidRDefault="006934B8" w:rsidP="006934B8">
      <w:pPr>
        <w:pStyle w:val="content"/>
      </w:pPr>
      <w:r>
        <w:t xml:space="preserve">For problem </w:t>
      </w:r>
      <w:r w:rsidR="004828FD">
        <w:t>(</w:t>
      </w:r>
      <w:r>
        <w:t>d1291</w:t>
      </w:r>
      <w:r w:rsidR="004828FD">
        <w:t>)</w:t>
      </w:r>
      <w:r>
        <w:t xml:space="preserve"> MMAS performed slightly better and found the best average solution at </w:t>
      </w:r>
      <w:r w:rsidR="00DD4AEE">
        <w:t xml:space="preserve">an </w:t>
      </w:r>
      <w:r>
        <w:t xml:space="preserve">0.101% error although it never finds the optimal, unlike MA and ACS </w:t>
      </w:r>
      <w:r>
        <w:lastRenderedPageBreak/>
        <w:t>that do</w:t>
      </w:r>
      <w:r w:rsidR="0041667A">
        <w:t>.</w:t>
      </w:r>
      <w:r>
        <w:t xml:space="preserve"> ACS for this problem had a 0.17% error and MA at an error percentage of 0.211%. Empirically ACS was faste</w:t>
      </w:r>
      <w:r w:rsidR="00394E7E">
        <w:t>st</w:t>
      </w:r>
      <w:r>
        <w:t xml:space="preserve"> again at 192 seconds, MA at 225 seconds and MMAS at 280 seconds.</w:t>
      </w:r>
    </w:p>
    <w:p w14:paraId="564F60EF" w14:textId="77777777" w:rsidR="0041667A" w:rsidRDefault="0041667A" w:rsidP="006934B8">
      <w:pPr>
        <w:pStyle w:val="content"/>
      </w:pPr>
    </w:p>
    <w:p w14:paraId="56CB0949" w14:textId="7D132714" w:rsidR="006934B8" w:rsidRDefault="006934B8" w:rsidP="006934B8">
      <w:pPr>
        <w:pStyle w:val="content"/>
      </w:pPr>
      <w:r>
        <w:t xml:space="preserve">For problem </w:t>
      </w:r>
      <w:r w:rsidR="00347A4B">
        <w:t>(</w:t>
      </w:r>
      <w:r>
        <w:t>vm1748</w:t>
      </w:r>
      <w:r w:rsidR="00347A4B">
        <w:t>)</w:t>
      </w:r>
      <w:r>
        <w:t xml:space="preserve"> MA is slightly better performing finding the best average solution at 0.196% error and ACS second at 0.2465% error and both these algorithms found the optimal solution onc</w:t>
      </w:r>
      <w:r w:rsidR="000078A3">
        <w:t>e</w:t>
      </w:r>
      <w:r>
        <w:t>. Empirically MMAS found it</w:t>
      </w:r>
      <w:r w:rsidR="00394E7E">
        <w:t>s</w:t>
      </w:r>
      <w:r>
        <w:t xml:space="preserve"> average solution much faster although not as accurate at 354 seconds, then MA at 382 seconds, then in third empirically ACS at 457 seconds. </w:t>
      </w:r>
    </w:p>
    <w:p w14:paraId="7A828DA8" w14:textId="77777777" w:rsidR="005C5ADB" w:rsidRDefault="005C5ADB" w:rsidP="006934B8">
      <w:pPr>
        <w:pStyle w:val="content"/>
      </w:pPr>
    </w:p>
    <w:p w14:paraId="46302217" w14:textId="618F3048" w:rsidR="006934B8" w:rsidRDefault="006934B8" w:rsidP="006934B8">
      <w:pPr>
        <w:pStyle w:val="content"/>
      </w:pPr>
      <w:r>
        <w:t xml:space="preserve">However, for the big problems </w:t>
      </w:r>
      <w:r w:rsidR="00BA0496">
        <w:t>(</w:t>
      </w:r>
      <w:r>
        <w:t>ei8246</w:t>
      </w:r>
      <w:r w:rsidR="00BA0496">
        <w:t>)</w:t>
      </w:r>
      <w:r>
        <w:t xml:space="preserve"> MA is clearly better performing with an average solution better than the best solution recorded by MMAS, and its average solution and best solution much better than ACS. However MMAS empirically performed the faste</w:t>
      </w:r>
      <w:r w:rsidR="00394E7E">
        <w:t>st</w:t>
      </w:r>
      <w:r>
        <w:t xml:space="preserve"> at 592 seconds due to it stagnating earlier and both MA and ACS still producing good results right up to the 1000 seconds mark.</w:t>
      </w:r>
    </w:p>
    <w:p w14:paraId="3F98ADC3" w14:textId="77777777" w:rsidR="006934B8" w:rsidRDefault="006934B8" w:rsidP="006934B8">
      <w:pPr>
        <w:pStyle w:val="content"/>
      </w:pPr>
    </w:p>
    <w:p w14:paraId="673C6484" w14:textId="2174A2C7" w:rsidR="000078A3" w:rsidRDefault="006934B8" w:rsidP="002146E2">
      <w:pPr>
        <w:pStyle w:val="content"/>
      </w:pPr>
      <w:r>
        <w:t xml:space="preserve">On the enormous problem </w:t>
      </w:r>
      <w:r w:rsidR="00DD4AEE">
        <w:t>(</w:t>
      </w:r>
      <w:r>
        <w:t>usa13509</w:t>
      </w:r>
      <w:r w:rsidR="00DD4AEE">
        <w:t>)</w:t>
      </w:r>
      <w:r>
        <w:t xml:space="preserve"> that takes four years to solve </w:t>
      </w:r>
      <w:r w:rsidR="000078A3">
        <w:t xml:space="preserve">optimally </w:t>
      </w:r>
      <w:r w:rsidR="00DD4AEE">
        <w:t>(</w:t>
      </w:r>
      <w:r w:rsidR="000078A3">
        <w:t>C</w:t>
      </w:r>
      <w:r w:rsidR="00DD4AEE">
        <w:t>hapter 2).</w:t>
      </w:r>
      <w:r w:rsidR="00394E7E">
        <w:t xml:space="preserve"> All algorithms w</w:t>
      </w:r>
      <w:r>
        <w:t xml:space="preserve">ere allowed 2400 seconds each, MA clearly found the best distance with its best distance being 3.165% from the optimal and its average solution being better than MMAS and ACS best solution. </w:t>
      </w:r>
    </w:p>
    <w:p w14:paraId="5B34C3F9" w14:textId="77777777" w:rsidR="000078A3" w:rsidRDefault="000078A3" w:rsidP="002146E2">
      <w:pPr>
        <w:pStyle w:val="content"/>
      </w:pPr>
    </w:p>
    <w:p w14:paraId="207B6146" w14:textId="78C4F895" w:rsidR="002146E2" w:rsidRDefault="000078A3" w:rsidP="00360164">
      <w:pPr>
        <w:pStyle w:val="NoSpacing"/>
      </w:pPr>
      <w:r w:rsidRPr="00EE2B4D">
        <w:t xml:space="preserve">Table 27 </w:t>
      </w:r>
      <w:r w:rsidR="006934B8" w:rsidRPr="00EE2B4D">
        <w:t>Show</w:t>
      </w:r>
      <w:r w:rsidRPr="00EE2B4D">
        <w:t>s</w:t>
      </w:r>
      <w:r w:rsidR="006934B8" w:rsidRPr="00EE2B4D">
        <w:t xml:space="preserve"> experimentally MA performs be</w:t>
      </w:r>
      <w:r w:rsidRPr="00EE2B4D">
        <w:t xml:space="preserve">st with these problem instances </w:t>
      </w:r>
      <w:r w:rsidR="00D3242C" w:rsidRPr="00EE2B4D">
        <w:t>with</w:t>
      </w:r>
      <w:r w:rsidRPr="00EE2B4D">
        <w:t xml:space="preserve"> an average error of 0.77%</w:t>
      </w:r>
      <w:r w:rsidR="00D3242C" w:rsidRPr="00EE2B4D">
        <w:t>,</w:t>
      </w:r>
      <w:r w:rsidRPr="00EE2B4D">
        <w:t xml:space="preserve"> </w:t>
      </w:r>
      <w:smartTag w:uri="urn:schemas-microsoft-com:office:smarttags" w:element="stockticker">
        <w:r w:rsidRPr="00EE2B4D">
          <w:t>ACS</w:t>
        </w:r>
      </w:smartTag>
      <w:r w:rsidRPr="00EE2B4D">
        <w:t xml:space="preserve"> 2nd with an average error of 0.7957</w:t>
      </w:r>
      <w:r w:rsidR="00D3242C" w:rsidRPr="00EE2B4D">
        <w:t>%, However not much between them</w:t>
      </w:r>
      <w:r w:rsidR="00D3242C">
        <w:t>.</w:t>
      </w:r>
    </w:p>
    <w:p w14:paraId="050DDD87" w14:textId="77777777" w:rsidR="00360164" w:rsidRDefault="00360164" w:rsidP="00360164">
      <w:pPr>
        <w:pStyle w:val="NoSpacing"/>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1"/>
        <w:gridCol w:w="3060"/>
        <w:gridCol w:w="2977"/>
      </w:tblGrid>
      <w:tr w:rsidR="002146E2" w14:paraId="0799825A" w14:textId="77777777" w:rsidTr="00792234">
        <w:tc>
          <w:tcPr>
            <w:tcW w:w="2151" w:type="dxa"/>
            <w:tcBorders>
              <w:bottom w:val="single" w:sz="4" w:space="0" w:color="auto"/>
            </w:tcBorders>
          </w:tcPr>
          <w:p w14:paraId="384F6E5B" w14:textId="77777777" w:rsidR="002146E2" w:rsidRPr="004828FD" w:rsidRDefault="002146E2" w:rsidP="00360164">
            <w:pPr>
              <w:pStyle w:val="NoSpacing"/>
              <w:rPr>
                <w:szCs w:val="24"/>
              </w:rPr>
            </w:pPr>
            <w:r w:rsidRPr="004828FD">
              <w:rPr>
                <w:szCs w:val="24"/>
              </w:rPr>
              <w:t>Rank</w:t>
            </w:r>
          </w:p>
        </w:tc>
        <w:tc>
          <w:tcPr>
            <w:tcW w:w="3060" w:type="dxa"/>
            <w:tcBorders>
              <w:bottom w:val="single" w:sz="4" w:space="0" w:color="auto"/>
            </w:tcBorders>
          </w:tcPr>
          <w:p w14:paraId="5A496E2D" w14:textId="77777777" w:rsidR="002146E2" w:rsidRPr="004828FD" w:rsidRDefault="002146E2" w:rsidP="00360164">
            <w:pPr>
              <w:pStyle w:val="NoSpacing"/>
              <w:rPr>
                <w:szCs w:val="24"/>
              </w:rPr>
            </w:pPr>
            <w:r w:rsidRPr="004828FD">
              <w:rPr>
                <w:szCs w:val="24"/>
              </w:rPr>
              <w:t>Algorithm</w:t>
            </w:r>
          </w:p>
        </w:tc>
        <w:tc>
          <w:tcPr>
            <w:tcW w:w="2977" w:type="dxa"/>
            <w:tcBorders>
              <w:bottom w:val="single" w:sz="4" w:space="0" w:color="auto"/>
            </w:tcBorders>
          </w:tcPr>
          <w:p w14:paraId="4E149B60" w14:textId="77777777" w:rsidR="002146E2" w:rsidRPr="004828FD" w:rsidRDefault="002146E2" w:rsidP="00360164">
            <w:pPr>
              <w:pStyle w:val="NoSpacing"/>
              <w:rPr>
                <w:szCs w:val="24"/>
              </w:rPr>
            </w:pPr>
            <w:r w:rsidRPr="004828FD">
              <w:rPr>
                <w:szCs w:val="24"/>
              </w:rPr>
              <w:t>Average error %</w:t>
            </w:r>
          </w:p>
        </w:tc>
      </w:tr>
      <w:tr w:rsidR="002146E2" w14:paraId="59BCD6F9" w14:textId="77777777" w:rsidTr="00DD4AEE">
        <w:tc>
          <w:tcPr>
            <w:tcW w:w="2151" w:type="dxa"/>
            <w:tcBorders>
              <w:top w:val="single" w:sz="4" w:space="0" w:color="auto"/>
            </w:tcBorders>
          </w:tcPr>
          <w:p w14:paraId="272A6D52" w14:textId="77777777" w:rsidR="002146E2" w:rsidRPr="004828FD" w:rsidRDefault="002146E2" w:rsidP="00360164">
            <w:pPr>
              <w:pStyle w:val="NoSpacing"/>
              <w:rPr>
                <w:szCs w:val="24"/>
              </w:rPr>
            </w:pPr>
            <w:r w:rsidRPr="004828FD">
              <w:rPr>
                <w:szCs w:val="24"/>
              </w:rPr>
              <w:t>1</w:t>
            </w:r>
          </w:p>
        </w:tc>
        <w:tc>
          <w:tcPr>
            <w:tcW w:w="3060" w:type="dxa"/>
            <w:tcBorders>
              <w:top w:val="single" w:sz="4" w:space="0" w:color="auto"/>
            </w:tcBorders>
          </w:tcPr>
          <w:p w14:paraId="21B0A63A" w14:textId="77777777" w:rsidR="002146E2" w:rsidRPr="004828FD" w:rsidRDefault="002146E2" w:rsidP="00360164">
            <w:pPr>
              <w:pStyle w:val="NoSpacing"/>
              <w:rPr>
                <w:szCs w:val="24"/>
              </w:rPr>
            </w:pPr>
            <w:r w:rsidRPr="004828FD">
              <w:rPr>
                <w:szCs w:val="24"/>
              </w:rPr>
              <w:t>Mutated Ant</w:t>
            </w:r>
          </w:p>
        </w:tc>
        <w:tc>
          <w:tcPr>
            <w:tcW w:w="2977" w:type="dxa"/>
            <w:tcBorders>
              <w:top w:val="single" w:sz="4" w:space="0" w:color="auto"/>
            </w:tcBorders>
          </w:tcPr>
          <w:p w14:paraId="10E5C4D5" w14:textId="77777777" w:rsidR="002146E2" w:rsidRPr="004828FD" w:rsidRDefault="002146E2" w:rsidP="00360164">
            <w:pPr>
              <w:pStyle w:val="NoSpacing"/>
              <w:rPr>
                <w:szCs w:val="24"/>
              </w:rPr>
            </w:pPr>
            <w:r w:rsidRPr="004828FD">
              <w:rPr>
                <w:szCs w:val="24"/>
              </w:rPr>
              <w:t>0.77%</w:t>
            </w:r>
          </w:p>
        </w:tc>
      </w:tr>
      <w:tr w:rsidR="002146E2" w14:paraId="19C0D5DD" w14:textId="77777777" w:rsidTr="00DD4AEE">
        <w:tc>
          <w:tcPr>
            <w:tcW w:w="2151" w:type="dxa"/>
          </w:tcPr>
          <w:p w14:paraId="3C90061E" w14:textId="77777777" w:rsidR="002146E2" w:rsidRPr="004828FD" w:rsidRDefault="002146E2" w:rsidP="00360164">
            <w:pPr>
              <w:pStyle w:val="NoSpacing"/>
              <w:rPr>
                <w:szCs w:val="24"/>
              </w:rPr>
            </w:pPr>
            <w:r w:rsidRPr="004828FD">
              <w:rPr>
                <w:szCs w:val="24"/>
              </w:rPr>
              <w:t>2</w:t>
            </w:r>
          </w:p>
        </w:tc>
        <w:tc>
          <w:tcPr>
            <w:tcW w:w="3060" w:type="dxa"/>
          </w:tcPr>
          <w:p w14:paraId="7C4789CE" w14:textId="77777777" w:rsidR="002146E2" w:rsidRPr="004828FD" w:rsidRDefault="002146E2" w:rsidP="00360164">
            <w:pPr>
              <w:pStyle w:val="NoSpacing"/>
              <w:rPr>
                <w:szCs w:val="24"/>
              </w:rPr>
            </w:pPr>
            <w:r w:rsidRPr="004828FD">
              <w:rPr>
                <w:szCs w:val="24"/>
              </w:rPr>
              <w:t>Ant Colony System</w:t>
            </w:r>
          </w:p>
        </w:tc>
        <w:tc>
          <w:tcPr>
            <w:tcW w:w="2977" w:type="dxa"/>
          </w:tcPr>
          <w:p w14:paraId="5F7EAD07" w14:textId="77777777" w:rsidR="002146E2" w:rsidRPr="004828FD" w:rsidRDefault="002146E2" w:rsidP="00360164">
            <w:pPr>
              <w:pStyle w:val="NoSpacing"/>
              <w:rPr>
                <w:szCs w:val="24"/>
              </w:rPr>
            </w:pPr>
            <w:r w:rsidRPr="004828FD">
              <w:rPr>
                <w:szCs w:val="24"/>
              </w:rPr>
              <w:t>0.7957%</w:t>
            </w:r>
          </w:p>
        </w:tc>
      </w:tr>
      <w:tr w:rsidR="002146E2" w14:paraId="456D5E68" w14:textId="77777777" w:rsidTr="00DD4AEE">
        <w:tc>
          <w:tcPr>
            <w:tcW w:w="2151" w:type="dxa"/>
            <w:tcBorders>
              <w:bottom w:val="single" w:sz="4" w:space="0" w:color="auto"/>
            </w:tcBorders>
          </w:tcPr>
          <w:p w14:paraId="15D93D7B" w14:textId="77777777" w:rsidR="002146E2" w:rsidRPr="004828FD" w:rsidRDefault="002146E2" w:rsidP="00360164">
            <w:pPr>
              <w:pStyle w:val="NoSpacing"/>
              <w:rPr>
                <w:szCs w:val="24"/>
              </w:rPr>
            </w:pPr>
            <w:r w:rsidRPr="004828FD">
              <w:rPr>
                <w:szCs w:val="24"/>
              </w:rPr>
              <w:t>3</w:t>
            </w:r>
          </w:p>
        </w:tc>
        <w:tc>
          <w:tcPr>
            <w:tcW w:w="3060" w:type="dxa"/>
            <w:tcBorders>
              <w:bottom w:val="single" w:sz="4" w:space="0" w:color="auto"/>
            </w:tcBorders>
          </w:tcPr>
          <w:p w14:paraId="4A184205" w14:textId="77777777" w:rsidR="002146E2" w:rsidRPr="004828FD" w:rsidRDefault="002146E2" w:rsidP="00360164">
            <w:pPr>
              <w:pStyle w:val="NoSpacing"/>
              <w:rPr>
                <w:szCs w:val="24"/>
              </w:rPr>
            </w:pPr>
            <w:r w:rsidRPr="004828FD">
              <w:rPr>
                <w:szCs w:val="24"/>
              </w:rPr>
              <w:t>MinMax Ant System</w:t>
            </w:r>
          </w:p>
        </w:tc>
        <w:tc>
          <w:tcPr>
            <w:tcW w:w="2977" w:type="dxa"/>
            <w:tcBorders>
              <w:bottom w:val="single" w:sz="4" w:space="0" w:color="auto"/>
            </w:tcBorders>
          </w:tcPr>
          <w:p w14:paraId="1FA98559" w14:textId="77777777" w:rsidR="002146E2" w:rsidRPr="004828FD" w:rsidRDefault="002146E2" w:rsidP="00360164">
            <w:pPr>
              <w:pStyle w:val="NoSpacing"/>
              <w:rPr>
                <w:szCs w:val="24"/>
              </w:rPr>
            </w:pPr>
            <w:r w:rsidRPr="004828FD">
              <w:rPr>
                <w:szCs w:val="24"/>
              </w:rPr>
              <w:t>1.5206%</w:t>
            </w:r>
          </w:p>
        </w:tc>
      </w:tr>
      <w:tr w:rsidR="002146E2" w14:paraId="4B2DC360" w14:textId="77777777" w:rsidTr="00DD4AEE">
        <w:tc>
          <w:tcPr>
            <w:tcW w:w="8188" w:type="dxa"/>
            <w:gridSpan w:val="3"/>
            <w:tcBorders>
              <w:top w:val="single" w:sz="4" w:space="0" w:color="auto"/>
              <w:bottom w:val="single" w:sz="4" w:space="0" w:color="auto"/>
            </w:tcBorders>
          </w:tcPr>
          <w:p w14:paraId="0FCB82AB" w14:textId="24B16A85" w:rsidR="002146E2" w:rsidRPr="007E7E74" w:rsidRDefault="002146E2" w:rsidP="00360164">
            <w:pPr>
              <w:pStyle w:val="NoSpacing"/>
              <w:rPr>
                <w:sz w:val="22"/>
                <w:szCs w:val="22"/>
              </w:rPr>
            </w:pPr>
            <w:r w:rsidRPr="007E7E74">
              <w:rPr>
                <w:sz w:val="22"/>
                <w:szCs w:val="22"/>
              </w:rPr>
              <w:t>Average e</w:t>
            </w:r>
            <w:r w:rsidR="00DD4AEE" w:rsidRPr="007E7E74">
              <w:rPr>
                <w:sz w:val="22"/>
                <w:szCs w:val="22"/>
              </w:rPr>
              <w:t>rror %; sum of all errors from T</w:t>
            </w:r>
            <w:r w:rsidRPr="007E7E74">
              <w:rPr>
                <w:sz w:val="22"/>
                <w:szCs w:val="22"/>
              </w:rPr>
              <w:t xml:space="preserve">able </w:t>
            </w:r>
            <w:r w:rsidR="00DD4AEE" w:rsidRPr="007E7E74">
              <w:rPr>
                <w:sz w:val="22"/>
                <w:szCs w:val="22"/>
              </w:rPr>
              <w:t xml:space="preserve">26 divided by </w:t>
            </w:r>
            <w:r w:rsidRPr="007E7E74">
              <w:rPr>
                <w:sz w:val="22"/>
                <w:szCs w:val="22"/>
              </w:rPr>
              <w:t xml:space="preserve">the number of </w:t>
            </w:r>
            <w:r w:rsidR="00D3242C" w:rsidRPr="007E7E74">
              <w:rPr>
                <w:sz w:val="22"/>
                <w:szCs w:val="22"/>
              </w:rPr>
              <w:t>problems.</w:t>
            </w:r>
          </w:p>
          <w:p w14:paraId="0D608728" w14:textId="4CBB09F7" w:rsidR="002146E2" w:rsidRPr="004828FD" w:rsidRDefault="002146E2" w:rsidP="00360164">
            <w:pPr>
              <w:pStyle w:val="NoSpacing"/>
              <w:rPr>
                <w:szCs w:val="24"/>
              </w:rPr>
            </w:pPr>
            <w:r w:rsidRPr="007E7E74">
              <w:rPr>
                <w:sz w:val="22"/>
                <w:szCs w:val="22"/>
              </w:rPr>
              <w:t xml:space="preserve">As the optimal solution is not known for ei2462, the best found solution </w:t>
            </w:r>
            <w:r w:rsidR="00DD4AEE" w:rsidRPr="007E7E74">
              <w:rPr>
                <w:sz w:val="22"/>
                <w:szCs w:val="22"/>
              </w:rPr>
              <w:t xml:space="preserve">found </w:t>
            </w:r>
            <w:r w:rsidRPr="007E7E74">
              <w:rPr>
                <w:sz w:val="22"/>
                <w:szCs w:val="22"/>
              </w:rPr>
              <w:t>was used</w:t>
            </w:r>
            <w:r w:rsidR="00DD4AEE" w:rsidRPr="007E7E74">
              <w:rPr>
                <w:sz w:val="22"/>
                <w:szCs w:val="22"/>
              </w:rPr>
              <w:t xml:space="preserve"> at</w:t>
            </w:r>
            <w:r w:rsidRPr="007E7E74">
              <w:rPr>
                <w:sz w:val="22"/>
                <w:szCs w:val="22"/>
              </w:rPr>
              <w:t xml:space="preserve"> 211732</w:t>
            </w:r>
          </w:p>
        </w:tc>
      </w:tr>
    </w:tbl>
    <w:p w14:paraId="3EB9F162" w14:textId="409E7797" w:rsidR="006934B8" w:rsidRDefault="002146E2" w:rsidP="002146E2">
      <w:pPr>
        <w:pStyle w:val="Caption"/>
      </w:pPr>
      <w:bookmarkStart w:id="283" w:name="_Toc396945064"/>
      <w:r>
        <w:t xml:space="preserve">Table </w:t>
      </w:r>
      <w:r>
        <w:fldChar w:fldCharType="begin"/>
      </w:r>
      <w:r>
        <w:instrText xml:space="preserve"> SEQ Table \* ARABIC </w:instrText>
      </w:r>
      <w:r>
        <w:fldChar w:fldCharType="separate"/>
      </w:r>
      <w:r w:rsidR="00DC0160">
        <w:rPr>
          <w:noProof/>
        </w:rPr>
        <w:t>27</w:t>
      </w:r>
      <w:r>
        <w:fldChar w:fldCharType="end"/>
      </w:r>
      <w:r w:rsidR="00980EDC" w:rsidRPr="00980EDC">
        <w:t xml:space="preserve"> - </w:t>
      </w:r>
      <w:r w:rsidRPr="00814A70">
        <w:t>Best Ranked Ant Algorithms average best solution</w:t>
      </w:r>
      <w:bookmarkEnd w:id="283"/>
    </w:p>
    <w:p w14:paraId="5FAF2676" w14:textId="77777777" w:rsidR="002146E2" w:rsidRDefault="002146E2" w:rsidP="006934B8">
      <w:pPr>
        <w:pStyle w:val="content"/>
      </w:pPr>
    </w:p>
    <w:p w14:paraId="7E6E0C06" w14:textId="3DBAEC6F" w:rsidR="006934B8" w:rsidRPr="00C80409" w:rsidRDefault="0090065A" w:rsidP="00E15DDE">
      <w:pPr>
        <w:pStyle w:val="Heading2"/>
      </w:pPr>
      <w:bookmarkStart w:id="284" w:name="_Toc396914511"/>
      <w:r>
        <w:lastRenderedPageBreak/>
        <w:t>10</w:t>
      </w:r>
      <w:r w:rsidR="006934B8" w:rsidRPr="00C80409">
        <w:t>.</w:t>
      </w:r>
      <w:r>
        <w:t>9</w:t>
      </w:r>
      <w:r w:rsidR="009840E6">
        <w:t>.</w:t>
      </w:r>
      <w:r w:rsidR="009840E6">
        <w:tab/>
      </w:r>
      <w:r w:rsidR="006934B8" w:rsidRPr="00C80409">
        <w:t xml:space="preserve">Evaluating AntSolver with </w:t>
      </w:r>
      <w:r w:rsidR="006D6018">
        <w:t>ACOTSP</w:t>
      </w:r>
      <w:bookmarkEnd w:id="284"/>
    </w:p>
    <w:p w14:paraId="0103EA23" w14:textId="4FC0F5AB" w:rsidR="002146E2" w:rsidRDefault="006934B8" w:rsidP="004A2971">
      <w:pPr>
        <w:pStyle w:val="content"/>
      </w:pPr>
      <w:r>
        <w:t xml:space="preserve">This experiment is designed to run the instances from the previous experiment on a completely different framework as the results from the previous section may look bias towards Mutated Ant and to ensure AntSolver functions correctly. Thomas Stützle inventor of MMAS and one </w:t>
      </w:r>
      <w:r w:rsidR="00592814">
        <w:t xml:space="preserve">of the main researchers in ACO, </w:t>
      </w:r>
      <w:r>
        <w:t xml:space="preserve">ACOTSP </w:t>
      </w:r>
      <w:r w:rsidR="00592814" w:rsidRPr="00592814">
        <w:t xml:space="preserve">software has been ported to Java by Adrian Wilke </w:t>
      </w:r>
      <w:r>
        <w:t xml:space="preserve">and can be downloaded from http://www.aco-metaheuristic.org/. </w:t>
      </w:r>
      <w:r w:rsidR="00592814">
        <w:t xml:space="preserve"> </w:t>
      </w:r>
      <w:r>
        <w:t xml:space="preserve">However to get this to compare with </w:t>
      </w:r>
      <w:r w:rsidR="003636FD">
        <w:t>the AntSolver framework</w:t>
      </w:r>
      <w:r>
        <w:t xml:space="preserve"> as it does not count tour constructions,</w:t>
      </w:r>
      <w:r w:rsidR="003636FD">
        <w:t xml:space="preserve"> but</w:t>
      </w:r>
      <w:r>
        <w:t xml:space="preserve"> uses iterations, so the number of iterations was set to 400 to recap at each iteration the program co</w:t>
      </w:r>
      <w:r w:rsidR="004A2971">
        <w:t>nstructs (</w:t>
      </w:r>
      <w:r w:rsidR="003674A3" w:rsidRPr="003674A3">
        <w:t>iteration</w:t>
      </w:r>
      <w:r w:rsidR="003674A3">
        <w:t>*number_</w:t>
      </w:r>
      <w:r w:rsidR="004A2971">
        <w:t>of</w:t>
      </w:r>
      <w:r w:rsidR="003674A3">
        <w:t>_</w:t>
      </w:r>
      <w:r w:rsidR="004A2971">
        <w:t xml:space="preserve">Ants) </w:t>
      </w:r>
      <w:r>
        <w:t>to</w:t>
      </w:r>
      <w:r w:rsidR="004A2971">
        <w:t>ur constructions</w:t>
      </w:r>
      <w:r>
        <w:t xml:space="preserve">, and as the number of ants in this framework </w:t>
      </w:r>
      <w:r w:rsidR="004A2971">
        <w:t>is set to 25. Therefore 400*25 a</w:t>
      </w:r>
      <w:r>
        <w:t xml:space="preserve">nts is equal to 10000 tour </w:t>
      </w:r>
      <w:r w:rsidR="004A2971" w:rsidRPr="004A2971">
        <w:t>constructions</w:t>
      </w:r>
      <w:r>
        <w:t xml:space="preserve">. The empirical evaluation has been disabled for this experiment as there is no direct way to test empirically over programming languages and operating systems (as this framework is built </w:t>
      </w:r>
      <w:r w:rsidR="00592814">
        <w:t>in Java</w:t>
      </w:r>
      <w:r>
        <w:t>). In ACOTSP framework all values are set to the same as the previous experiment that is α=1, β=4, p = 0.3, q0=0.9 and xi=0.3 and LK local search enabled allowed to run 100000 tour construct</w:t>
      </w:r>
      <w:r w:rsidR="003636FD">
        <w:t>ions</w:t>
      </w:r>
      <w:r>
        <w:t xml:space="preserve"> or 500 seconds over an average of 10 runs. However problem instance </w:t>
      </w:r>
      <w:r w:rsidR="004A2971">
        <w:t>(</w:t>
      </w:r>
      <w:r>
        <w:t>vm1748</w:t>
      </w:r>
      <w:r w:rsidR="004A2971">
        <w:t>)</w:t>
      </w:r>
      <w:r>
        <w:t xml:space="preserve"> took longer than 500 seconds to construct its 10000 tours averaged around 9000 in the allocated time. These evaluations were executed on MMAS and ACS for the larger TSP instances ones that created an average error </w:t>
      </w:r>
      <w:r w:rsidR="004A2971">
        <w:t>percentage</w:t>
      </w:r>
      <w:r>
        <w:t xml:space="preserve"> in AntSolver. </w:t>
      </w:r>
    </w:p>
    <w:p w14:paraId="2BE91B39" w14:textId="77777777" w:rsidR="00F84D16" w:rsidRDefault="00F84D16" w:rsidP="004A2971">
      <w:pPr>
        <w:pStyle w:val="content"/>
      </w:pPr>
    </w:p>
    <w:tbl>
      <w:tblPr>
        <w:tblStyle w:val="TableGrid"/>
        <w:tblW w:w="0" w:type="auto"/>
        <w:tblLook w:val="04A0" w:firstRow="1" w:lastRow="0" w:firstColumn="1" w:lastColumn="0" w:noHBand="0" w:noVBand="1"/>
      </w:tblPr>
      <w:tblGrid>
        <w:gridCol w:w="8607"/>
      </w:tblGrid>
      <w:tr w:rsidR="002146E2" w14:paraId="5DFE28A1" w14:textId="77777777" w:rsidTr="00682722">
        <w:tc>
          <w:tcPr>
            <w:tcW w:w="8607" w:type="dxa"/>
          </w:tcPr>
          <w:p w14:paraId="0E39E476" w14:textId="77777777" w:rsidR="002146E2" w:rsidRPr="004828FD" w:rsidRDefault="002146E2" w:rsidP="000078A3">
            <w:pPr>
              <w:pStyle w:val="content"/>
              <w:keepNext/>
              <w:rPr>
                <w:szCs w:val="24"/>
              </w:rPr>
            </w:pPr>
            <w:r w:rsidRPr="004828FD">
              <w:rPr>
                <w:szCs w:val="24"/>
              </w:rPr>
              <w:t>--ants 25 --time 500 -s 400 --tries 1 -a 1 -b 4 -e 0.3 -i att532.tsp –l 3 --ALGORATHM</w:t>
            </w:r>
          </w:p>
        </w:tc>
      </w:tr>
    </w:tbl>
    <w:p w14:paraId="10508F84" w14:textId="0F198DFD" w:rsidR="000078A3" w:rsidRDefault="000078A3">
      <w:pPr>
        <w:pStyle w:val="Caption"/>
      </w:pPr>
      <w:bookmarkStart w:id="285" w:name="_Toc396429207"/>
      <w:bookmarkStart w:id="286" w:name="_Toc396945065"/>
      <w:r>
        <w:t xml:space="preserve">Table </w:t>
      </w:r>
      <w:r>
        <w:fldChar w:fldCharType="begin"/>
      </w:r>
      <w:r>
        <w:instrText xml:space="preserve"> SEQ Table \* ARABIC </w:instrText>
      </w:r>
      <w:r>
        <w:fldChar w:fldCharType="separate"/>
      </w:r>
      <w:r w:rsidR="00DC0160">
        <w:rPr>
          <w:noProof/>
        </w:rPr>
        <w:t>28</w:t>
      </w:r>
      <w:r>
        <w:fldChar w:fldCharType="end"/>
      </w:r>
      <w:r w:rsidR="00980EDC" w:rsidRPr="00980EDC">
        <w:t xml:space="preserve"> - </w:t>
      </w:r>
      <w:r w:rsidRPr="00F85BF5">
        <w:t>Command line parameters for ACOTSP</w:t>
      </w:r>
      <w:bookmarkEnd w:id="286"/>
    </w:p>
    <w:bookmarkEnd w:id="285"/>
    <w:p w14:paraId="7A69A2CE" w14:textId="0D530975" w:rsidR="002146E2" w:rsidRDefault="002146E2" w:rsidP="002146E2">
      <w:pPr>
        <w:pStyle w:val="Caption"/>
        <w:keepNext/>
      </w:pPr>
    </w:p>
    <w:tbl>
      <w:tblPr>
        <w:tblStyle w:val="TableGrid"/>
        <w:tblW w:w="0" w:type="auto"/>
        <w:jc w:val="center"/>
        <w:tblLook w:val="04A0" w:firstRow="1" w:lastRow="0" w:firstColumn="1" w:lastColumn="0" w:noHBand="0" w:noVBand="1"/>
      </w:tblPr>
      <w:tblGrid>
        <w:gridCol w:w="1136"/>
        <w:gridCol w:w="2363"/>
        <w:gridCol w:w="2363"/>
      </w:tblGrid>
      <w:tr w:rsidR="002146E2" w:rsidRPr="00792234" w14:paraId="536A5BD6" w14:textId="77777777" w:rsidTr="00CC1C0A">
        <w:trPr>
          <w:jc w:val="center"/>
        </w:trPr>
        <w:tc>
          <w:tcPr>
            <w:tcW w:w="0" w:type="auto"/>
            <w:tcBorders>
              <w:top w:val="single" w:sz="4" w:space="0" w:color="auto"/>
              <w:left w:val="nil"/>
              <w:bottom w:val="single" w:sz="4" w:space="0" w:color="auto"/>
              <w:right w:val="nil"/>
            </w:tcBorders>
          </w:tcPr>
          <w:p w14:paraId="4197BA2A" w14:textId="77777777" w:rsidR="002146E2" w:rsidRPr="00792234" w:rsidRDefault="002146E2" w:rsidP="00682722">
            <w:pPr>
              <w:pStyle w:val="NoSpacing"/>
              <w:rPr>
                <w:szCs w:val="24"/>
              </w:rPr>
            </w:pPr>
            <w:r w:rsidRPr="00792234">
              <w:rPr>
                <w:szCs w:val="24"/>
              </w:rPr>
              <w:t>Instance</w:t>
            </w:r>
          </w:p>
        </w:tc>
        <w:tc>
          <w:tcPr>
            <w:tcW w:w="0" w:type="auto"/>
            <w:tcBorders>
              <w:top w:val="single" w:sz="4" w:space="0" w:color="auto"/>
              <w:left w:val="nil"/>
              <w:bottom w:val="single" w:sz="4" w:space="0" w:color="auto"/>
              <w:right w:val="nil"/>
            </w:tcBorders>
          </w:tcPr>
          <w:p w14:paraId="74CDA45D" w14:textId="77777777" w:rsidR="002146E2" w:rsidRPr="00792234" w:rsidRDefault="002146E2" w:rsidP="00682722">
            <w:pPr>
              <w:pStyle w:val="NoSpacing"/>
              <w:rPr>
                <w:szCs w:val="24"/>
              </w:rPr>
            </w:pPr>
            <w:r w:rsidRPr="00792234">
              <w:rPr>
                <w:szCs w:val="24"/>
              </w:rPr>
              <w:t>ACS</w:t>
            </w:r>
          </w:p>
        </w:tc>
        <w:tc>
          <w:tcPr>
            <w:tcW w:w="0" w:type="auto"/>
            <w:tcBorders>
              <w:top w:val="single" w:sz="4" w:space="0" w:color="auto"/>
              <w:left w:val="nil"/>
              <w:bottom w:val="single" w:sz="4" w:space="0" w:color="auto"/>
              <w:right w:val="nil"/>
            </w:tcBorders>
          </w:tcPr>
          <w:p w14:paraId="10276C17" w14:textId="77777777" w:rsidR="002146E2" w:rsidRPr="00792234" w:rsidRDefault="002146E2" w:rsidP="00682722">
            <w:pPr>
              <w:pStyle w:val="NoSpacing"/>
              <w:rPr>
                <w:szCs w:val="24"/>
              </w:rPr>
            </w:pPr>
            <w:r w:rsidRPr="00792234">
              <w:rPr>
                <w:szCs w:val="24"/>
              </w:rPr>
              <w:t>MMAS</w:t>
            </w:r>
          </w:p>
        </w:tc>
      </w:tr>
      <w:tr w:rsidR="002146E2" w:rsidRPr="00792234" w14:paraId="5783338E" w14:textId="77777777" w:rsidTr="00CC1C0A">
        <w:trPr>
          <w:jc w:val="center"/>
        </w:trPr>
        <w:tc>
          <w:tcPr>
            <w:tcW w:w="0" w:type="auto"/>
            <w:tcBorders>
              <w:top w:val="single" w:sz="4" w:space="0" w:color="auto"/>
              <w:left w:val="nil"/>
              <w:bottom w:val="single" w:sz="4" w:space="0" w:color="auto"/>
              <w:right w:val="nil"/>
            </w:tcBorders>
          </w:tcPr>
          <w:p w14:paraId="32520466" w14:textId="77777777" w:rsidR="002146E2" w:rsidRPr="00792234" w:rsidRDefault="002146E2" w:rsidP="00682722">
            <w:pPr>
              <w:pStyle w:val="NoSpacing"/>
              <w:rPr>
                <w:szCs w:val="24"/>
              </w:rPr>
            </w:pPr>
            <w:r w:rsidRPr="00792234">
              <w:rPr>
                <w:szCs w:val="24"/>
              </w:rPr>
              <w:t>d198</w:t>
            </w:r>
          </w:p>
        </w:tc>
        <w:tc>
          <w:tcPr>
            <w:tcW w:w="0" w:type="auto"/>
            <w:tcBorders>
              <w:top w:val="single" w:sz="4" w:space="0" w:color="auto"/>
              <w:left w:val="nil"/>
              <w:bottom w:val="single" w:sz="4" w:space="0" w:color="auto"/>
              <w:right w:val="nil"/>
            </w:tcBorders>
          </w:tcPr>
          <w:p w14:paraId="0F7F86DD" w14:textId="77777777" w:rsidR="002146E2" w:rsidRPr="00792234" w:rsidRDefault="002146E2" w:rsidP="00682722">
            <w:pPr>
              <w:pStyle w:val="NoSpacing"/>
              <w:rPr>
                <w:szCs w:val="24"/>
              </w:rPr>
            </w:pPr>
            <w:r w:rsidRPr="00792234">
              <w:rPr>
                <w:szCs w:val="24"/>
              </w:rPr>
              <w:t>15781</w:t>
            </w:r>
          </w:p>
          <w:p w14:paraId="2A657C8A" w14:textId="77777777" w:rsidR="002146E2" w:rsidRPr="00792234" w:rsidRDefault="002146E2" w:rsidP="00682722">
            <w:pPr>
              <w:pStyle w:val="NoSpacing"/>
              <w:rPr>
                <w:b/>
                <w:szCs w:val="24"/>
              </w:rPr>
            </w:pPr>
            <w:r w:rsidRPr="00792234">
              <w:rPr>
                <w:b/>
                <w:szCs w:val="24"/>
              </w:rPr>
              <w:t>(15780.5)</w:t>
            </w:r>
          </w:p>
          <w:p w14:paraId="12679313" w14:textId="77777777" w:rsidR="002146E2" w:rsidRPr="00792234" w:rsidRDefault="002146E2" w:rsidP="00682722">
            <w:pPr>
              <w:pStyle w:val="NoSpacing"/>
              <w:rPr>
                <w:szCs w:val="24"/>
              </w:rPr>
            </w:pPr>
            <w:r w:rsidRPr="00792234">
              <w:rPr>
                <w:szCs w:val="24"/>
              </w:rPr>
              <w:t>{15780.8}</w:t>
            </w:r>
          </w:p>
        </w:tc>
        <w:tc>
          <w:tcPr>
            <w:tcW w:w="0" w:type="auto"/>
            <w:tcBorders>
              <w:top w:val="single" w:sz="4" w:space="0" w:color="auto"/>
              <w:left w:val="nil"/>
              <w:bottom w:val="single" w:sz="4" w:space="0" w:color="auto"/>
              <w:right w:val="nil"/>
            </w:tcBorders>
          </w:tcPr>
          <w:p w14:paraId="2A820AAF" w14:textId="77777777" w:rsidR="002146E2" w:rsidRPr="00792234" w:rsidRDefault="002146E2" w:rsidP="00682722">
            <w:pPr>
              <w:pStyle w:val="NoSpacing"/>
              <w:rPr>
                <w:szCs w:val="24"/>
              </w:rPr>
            </w:pPr>
            <w:r w:rsidRPr="00792234">
              <w:rPr>
                <w:szCs w:val="24"/>
              </w:rPr>
              <w:t>15781</w:t>
            </w:r>
          </w:p>
          <w:p w14:paraId="59E099B0" w14:textId="77777777" w:rsidR="002146E2" w:rsidRPr="00792234" w:rsidRDefault="002146E2" w:rsidP="00682722">
            <w:pPr>
              <w:pStyle w:val="NoSpacing"/>
              <w:rPr>
                <w:szCs w:val="24"/>
              </w:rPr>
            </w:pPr>
            <w:r w:rsidRPr="00792234">
              <w:rPr>
                <w:szCs w:val="24"/>
              </w:rPr>
              <w:t>(15781)</w:t>
            </w:r>
          </w:p>
          <w:p w14:paraId="1874E508" w14:textId="77777777" w:rsidR="002146E2" w:rsidRPr="00792234" w:rsidRDefault="002146E2" w:rsidP="00682722">
            <w:pPr>
              <w:pStyle w:val="NoSpacing"/>
              <w:rPr>
                <w:b/>
                <w:szCs w:val="24"/>
              </w:rPr>
            </w:pPr>
            <w:r w:rsidRPr="00792234">
              <w:rPr>
                <w:b/>
                <w:szCs w:val="24"/>
              </w:rPr>
              <w:t>{15780.2}</w:t>
            </w:r>
          </w:p>
        </w:tc>
      </w:tr>
      <w:tr w:rsidR="002146E2" w:rsidRPr="00792234" w14:paraId="5A3F2672" w14:textId="77777777" w:rsidTr="00CC1C0A">
        <w:trPr>
          <w:jc w:val="center"/>
        </w:trPr>
        <w:tc>
          <w:tcPr>
            <w:tcW w:w="0" w:type="auto"/>
            <w:tcBorders>
              <w:top w:val="single" w:sz="4" w:space="0" w:color="auto"/>
              <w:left w:val="nil"/>
              <w:bottom w:val="single" w:sz="4" w:space="0" w:color="auto"/>
              <w:right w:val="nil"/>
            </w:tcBorders>
          </w:tcPr>
          <w:p w14:paraId="5F5DABA5" w14:textId="77777777" w:rsidR="002146E2" w:rsidRPr="00792234" w:rsidRDefault="002146E2" w:rsidP="00682722">
            <w:pPr>
              <w:pStyle w:val="NoSpacing"/>
              <w:rPr>
                <w:szCs w:val="24"/>
              </w:rPr>
            </w:pPr>
            <w:r w:rsidRPr="00792234">
              <w:rPr>
                <w:szCs w:val="24"/>
              </w:rPr>
              <w:t>tsp225</w:t>
            </w:r>
          </w:p>
        </w:tc>
        <w:tc>
          <w:tcPr>
            <w:tcW w:w="0" w:type="auto"/>
            <w:tcBorders>
              <w:top w:val="single" w:sz="4" w:space="0" w:color="auto"/>
              <w:left w:val="nil"/>
              <w:bottom w:val="single" w:sz="4" w:space="0" w:color="auto"/>
              <w:right w:val="nil"/>
            </w:tcBorders>
          </w:tcPr>
          <w:p w14:paraId="278EC9B6" w14:textId="77777777" w:rsidR="002146E2" w:rsidRPr="00792234" w:rsidRDefault="002146E2" w:rsidP="00682722">
            <w:pPr>
              <w:pStyle w:val="NoSpacing"/>
              <w:rPr>
                <w:szCs w:val="24"/>
              </w:rPr>
            </w:pPr>
            <w:r w:rsidRPr="00792234">
              <w:rPr>
                <w:szCs w:val="24"/>
              </w:rPr>
              <w:t>n/a couldn’t open file</w:t>
            </w:r>
          </w:p>
        </w:tc>
        <w:tc>
          <w:tcPr>
            <w:tcW w:w="0" w:type="auto"/>
            <w:tcBorders>
              <w:top w:val="single" w:sz="4" w:space="0" w:color="auto"/>
              <w:left w:val="nil"/>
              <w:bottom w:val="single" w:sz="4" w:space="0" w:color="auto"/>
              <w:right w:val="nil"/>
            </w:tcBorders>
          </w:tcPr>
          <w:p w14:paraId="2BDD0CC2" w14:textId="77777777" w:rsidR="002146E2" w:rsidRPr="00792234" w:rsidRDefault="002146E2" w:rsidP="00682722">
            <w:pPr>
              <w:pStyle w:val="NoSpacing"/>
              <w:rPr>
                <w:szCs w:val="24"/>
              </w:rPr>
            </w:pPr>
            <w:r w:rsidRPr="00792234">
              <w:rPr>
                <w:szCs w:val="24"/>
              </w:rPr>
              <w:t>n/a couldn’t open file</w:t>
            </w:r>
          </w:p>
        </w:tc>
      </w:tr>
      <w:tr w:rsidR="002146E2" w:rsidRPr="00792234" w14:paraId="12ABB049" w14:textId="77777777" w:rsidTr="00CC1C0A">
        <w:trPr>
          <w:jc w:val="center"/>
        </w:trPr>
        <w:tc>
          <w:tcPr>
            <w:tcW w:w="0" w:type="auto"/>
            <w:tcBorders>
              <w:top w:val="single" w:sz="4" w:space="0" w:color="auto"/>
              <w:left w:val="nil"/>
              <w:bottom w:val="single" w:sz="4" w:space="0" w:color="auto"/>
              <w:right w:val="nil"/>
            </w:tcBorders>
          </w:tcPr>
          <w:p w14:paraId="43B2D78E" w14:textId="77777777" w:rsidR="002146E2" w:rsidRPr="00792234" w:rsidRDefault="002146E2" w:rsidP="00682722">
            <w:pPr>
              <w:pStyle w:val="NoSpacing"/>
              <w:rPr>
                <w:szCs w:val="24"/>
              </w:rPr>
            </w:pPr>
            <w:r w:rsidRPr="00792234">
              <w:rPr>
                <w:szCs w:val="24"/>
              </w:rPr>
              <w:t>gil262</w:t>
            </w:r>
          </w:p>
        </w:tc>
        <w:tc>
          <w:tcPr>
            <w:tcW w:w="0" w:type="auto"/>
            <w:tcBorders>
              <w:top w:val="single" w:sz="4" w:space="0" w:color="auto"/>
              <w:left w:val="nil"/>
              <w:bottom w:val="single" w:sz="4" w:space="0" w:color="auto"/>
              <w:right w:val="nil"/>
            </w:tcBorders>
          </w:tcPr>
          <w:p w14:paraId="3F042AE4" w14:textId="77777777" w:rsidR="002146E2" w:rsidRPr="00792234" w:rsidRDefault="002146E2" w:rsidP="00682722">
            <w:pPr>
              <w:pStyle w:val="NoSpacing"/>
              <w:rPr>
                <w:szCs w:val="24"/>
              </w:rPr>
            </w:pPr>
            <w:r w:rsidRPr="00792234">
              <w:rPr>
                <w:szCs w:val="24"/>
              </w:rPr>
              <w:t>2378</w:t>
            </w:r>
          </w:p>
          <w:p w14:paraId="1DEE5189" w14:textId="77777777" w:rsidR="002146E2" w:rsidRPr="00792234" w:rsidRDefault="002146E2" w:rsidP="00682722">
            <w:pPr>
              <w:pStyle w:val="NoSpacing"/>
              <w:rPr>
                <w:szCs w:val="24"/>
              </w:rPr>
            </w:pPr>
            <w:r w:rsidRPr="00792234">
              <w:rPr>
                <w:szCs w:val="24"/>
              </w:rPr>
              <w:t>(2379.2)</w:t>
            </w:r>
          </w:p>
          <w:p w14:paraId="5ABAAD0A" w14:textId="77777777" w:rsidR="002146E2" w:rsidRPr="00792234" w:rsidRDefault="002146E2" w:rsidP="00682722">
            <w:pPr>
              <w:pStyle w:val="NoSpacing"/>
              <w:rPr>
                <w:szCs w:val="24"/>
              </w:rPr>
            </w:pPr>
            <w:r w:rsidRPr="00792234">
              <w:rPr>
                <w:szCs w:val="24"/>
              </w:rPr>
              <w:t>[13.5]</w:t>
            </w:r>
          </w:p>
          <w:p w14:paraId="468D4248" w14:textId="77777777" w:rsidR="002146E2" w:rsidRPr="00792234" w:rsidRDefault="002146E2" w:rsidP="00682722">
            <w:pPr>
              <w:pStyle w:val="NoSpacing"/>
              <w:rPr>
                <w:b/>
                <w:szCs w:val="24"/>
              </w:rPr>
            </w:pPr>
            <w:r w:rsidRPr="00792234">
              <w:rPr>
                <w:b/>
                <w:szCs w:val="24"/>
              </w:rPr>
              <w:t>{2378}</w:t>
            </w:r>
          </w:p>
        </w:tc>
        <w:tc>
          <w:tcPr>
            <w:tcW w:w="0" w:type="auto"/>
            <w:tcBorders>
              <w:top w:val="single" w:sz="4" w:space="0" w:color="auto"/>
              <w:left w:val="nil"/>
              <w:bottom w:val="single" w:sz="4" w:space="0" w:color="auto"/>
              <w:right w:val="nil"/>
            </w:tcBorders>
          </w:tcPr>
          <w:p w14:paraId="3434A258" w14:textId="77777777" w:rsidR="002146E2" w:rsidRPr="00792234" w:rsidRDefault="002146E2" w:rsidP="00682722">
            <w:pPr>
              <w:pStyle w:val="NoSpacing"/>
              <w:rPr>
                <w:szCs w:val="24"/>
              </w:rPr>
            </w:pPr>
            <w:r w:rsidRPr="00792234">
              <w:rPr>
                <w:szCs w:val="24"/>
              </w:rPr>
              <w:t>2378</w:t>
            </w:r>
          </w:p>
          <w:p w14:paraId="6244C9CE" w14:textId="77777777" w:rsidR="002146E2" w:rsidRPr="00792234" w:rsidRDefault="002146E2" w:rsidP="00682722">
            <w:pPr>
              <w:pStyle w:val="NoSpacing"/>
              <w:rPr>
                <w:b/>
                <w:szCs w:val="24"/>
              </w:rPr>
            </w:pPr>
            <w:r w:rsidRPr="00792234">
              <w:rPr>
                <w:b/>
                <w:szCs w:val="24"/>
              </w:rPr>
              <w:t>(2378.1)</w:t>
            </w:r>
          </w:p>
          <w:p w14:paraId="03FEDAC0" w14:textId="77777777" w:rsidR="002146E2" w:rsidRPr="00792234" w:rsidRDefault="002146E2" w:rsidP="00682722">
            <w:pPr>
              <w:pStyle w:val="NoSpacing"/>
              <w:rPr>
                <w:szCs w:val="24"/>
              </w:rPr>
            </w:pPr>
            <w:r w:rsidRPr="00792234">
              <w:rPr>
                <w:szCs w:val="24"/>
              </w:rPr>
              <w:t>[161]</w:t>
            </w:r>
          </w:p>
          <w:p w14:paraId="631AB557" w14:textId="77777777" w:rsidR="002146E2" w:rsidRPr="00792234" w:rsidRDefault="002146E2" w:rsidP="00682722">
            <w:pPr>
              <w:pStyle w:val="NoSpacing"/>
              <w:rPr>
                <w:szCs w:val="24"/>
              </w:rPr>
            </w:pPr>
            <w:r w:rsidRPr="00792234">
              <w:rPr>
                <w:szCs w:val="24"/>
              </w:rPr>
              <w:t>{2378.5}</w:t>
            </w:r>
          </w:p>
        </w:tc>
      </w:tr>
      <w:tr w:rsidR="002146E2" w:rsidRPr="00792234" w14:paraId="4582E291" w14:textId="77777777" w:rsidTr="00CC1C0A">
        <w:trPr>
          <w:jc w:val="center"/>
        </w:trPr>
        <w:tc>
          <w:tcPr>
            <w:tcW w:w="0" w:type="auto"/>
            <w:tcBorders>
              <w:top w:val="single" w:sz="4" w:space="0" w:color="auto"/>
              <w:left w:val="nil"/>
              <w:bottom w:val="single" w:sz="4" w:space="0" w:color="auto"/>
              <w:right w:val="nil"/>
            </w:tcBorders>
          </w:tcPr>
          <w:p w14:paraId="5F96A6A7" w14:textId="77777777" w:rsidR="002146E2" w:rsidRPr="00792234" w:rsidRDefault="002146E2" w:rsidP="00682722">
            <w:pPr>
              <w:pStyle w:val="NoSpacing"/>
              <w:rPr>
                <w:szCs w:val="24"/>
              </w:rPr>
            </w:pPr>
            <w:r w:rsidRPr="00792234">
              <w:rPr>
                <w:szCs w:val="24"/>
              </w:rPr>
              <w:t>att532</w:t>
            </w:r>
          </w:p>
        </w:tc>
        <w:tc>
          <w:tcPr>
            <w:tcW w:w="0" w:type="auto"/>
            <w:tcBorders>
              <w:top w:val="single" w:sz="4" w:space="0" w:color="auto"/>
              <w:left w:val="nil"/>
              <w:bottom w:val="single" w:sz="4" w:space="0" w:color="auto"/>
              <w:right w:val="nil"/>
            </w:tcBorders>
          </w:tcPr>
          <w:p w14:paraId="31842F1C" w14:textId="77777777" w:rsidR="002146E2" w:rsidRPr="00792234" w:rsidRDefault="002146E2" w:rsidP="00682722">
            <w:pPr>
              <w:pStyle w:val="NoSpacing"/>
              <w:rPr>
                <w:szCs w:val="24"/>
              </w:rPr>
            </w:pPr>
            <w:r w:rsidRPr="00792234">
              <w:rPr>
                <w:szCs w:val="24"/>
              </w:rPr>
              <w:t>27693</w:t>
            </w:r>
          </w:p>
          <w:p w14:paraId="371001DD" w14:textId="77777777" w:rsidR="002146E2" w:rsidRPr="00792234" w:rsidRDefault="002146E2" w:rsidP="00682722">
            <w:pPr>
              <w:pStyle w:val="NoSpacing"/>
              <w:rPr>
                <w:b/>
                <w:szCs w:val="24"/>
              </w:rPr>
            </w:pPr>
            <w:r w:rsidRPr="00792234">
              <w:rPr>
                <w:b/>
                <w:szCs w:val="24"/>
              </w:rPr>
              <w:t>(27715.3)</w:t>
            </w:r>
          </w:p>
          <w:p w14:paraId="7C245A11" w14:textId="77777777" w:rsidR="002146E2" w:rsidRPr="00792234" w:rsidRDefault="002146E2" w:rsidP="00682722">
            <w:pPr>
              <w:pStyle w:val="NoSpacing"/>
              <w:rPr>
                <w:szCs w:val="24"/>
              </w:rPr>
            </w:pPr>
            <w:r w:rsidRPr="00792234">
              <w:rPr>
                <w:szCs w:val="24"/>
              </w:rPr>
              <w:t>[47]</w:t>
            </w:r>
          </w:p>
          <w:p w14:paraId="19A035C4" w14:textId="77777777" w:rsidR="002146E2" w:rsidRPr="00792234" w:rsidRDefault="002146E2" w:rsidP="00682722">
            <w:pPr>
              <w:pStyle w:val="NoSpacing"/>
              <w:rPr>
                <w:szCs w:val="24"/>
              </w:rPr>
            </w:pPr>
            <w:r w:rsidRPr="00792234">
              <w:rPr>
                <w:szCs w:val="24"/>
              </w:rPr>
              <w:lastRenderedPageBreak/>
              <w:t>{27716.8}</w:t>
            </w:r>
          </w:p>
        </w:tc>
        <w:tc>
          <w:tcPr>
            <w:tcW w:w="0" w:type="auto"/>
            <w:tcBorders>
              <w:top w:val="single" w:sz="4" w:space="0" w:color="auto"/>
              <w:left w:val="nil"/>
              <w:bottom w:val="single" w:sz="4" w:space="0" w:color="auto"/>
              <w:right w:val="nil"/>
            </w:tcBorders>
          </w:tcPr>
          <w:p w14:paraId="323B4FC9" w14:textId="77777777" w:rsidR="002146E2" w:rsidRPr="00792234" w:rsidRDefault="002146E2" w:rsidP="00682722">
            <w:pPr>
              <w:pStyle w:val="NoSpacing"/>
              <w:rPr>
                <w:szCs w:val="24"/>
              </w:rPr>
            </w:pPr>
            <w:r w:rsidRPr="00792234">
              <w:rPr>
                <w:szCs w:val="24"/>
              </w:rPr>
              <w:lastRenderedPageBreak/>
              <w:t>27686</w:t>
            </w:r>
          </w:p>
          <w:p w14:paraId="2870929C" w14:textId="77777777" w:rsidR="002146E2" w:rsidRPr="00792234" w:rsidRDefault="002146E2" w:rsidP="00682722">
            <w:pPr>
              <w:pStyle w:val="NoSpacing"/>
              <w:rPr>
                <w:b/>
                <w:szCs w:val="24"/>
              </w:rPr>
            </w:pPr>
            <w:r w:rsidRPr="00792234">
              <w:rPr>
                <w:b/>
                <w:szCs w:val="24"/>
              </w:rPr>
              <w:t>(27705.8)</w:t>
            </w:r>
          </w:p>
          <w:p w14:paraId="01B5342E" w14:textId="77777777" w:rsidR="002146E2" w:rsidRPr="00792234" w:rsidRDefault="002146E2" w:rsidP="00682722">
            <w:pPr>
              <w:pStyle w:val="NoSpacing"/>
              <w:rPr>
                <w:szCs w:val="24"/>
              </w:rPr>
            </w:pPr>
            <w:r w:rsidRPr="00792234">
              <w:rPr>
                <w:szCs w:val="24"/>
              </w:rPr>
              <w:t>[46]</w:t>
            </w:r>
          </w:p>
          <w:p w14:paraId="1F9F8375" w14:textId="77777777" w:rsidR="002146E2" w:rsidRPr="00792234" w:rsidRDefault="002146E2" w:rsidP="00682722">
            <w:pPr>
              <w:pStyle w:val="NoSpacing"/>
              <w:rPr>
                <w:szCs w:val="24"/>
              </w:rPr>
            </w:pPr>
            <w:r w:rsidRPr="00792234">
              <w:rPr>
                <w:szCs w:val="24"/>
              </w:rPr>
              <w:lastRenderedPageBreak/>
              <w:t>{27710.2}</w:t>
            </w:r>
          </w:p>
        </w:tc>
      </w:tr>
      <w:tr w:rsidR="002146E2" w:rsidRPr="00792234" w14:paraId="5D619F13" w14:textId="77777777" w:rsidTr="00CC1C0A">
        <w:trPr>
          <w:jc w:val="center"/>
        </w:trPr>
        <w:tc>
          <w:tcPr>
            <w:tcW w:w="0" w:type="auto"/>
            <w:tcBorders>
              <w:top w:val="single" w:sz="4" w:space="0" w:color="auto"/>
              <w:left w:val="nil"/>
              <w:bottom w:val="single" w:sz="4" w:space="0" w:color="auto"/>
              <w:right w:val="nil"/>
            </w:tcBorders>
          </w:tcPr>
          <w:p w14:paraId="493AB4F5" w14:textId="77777777" w:rsidR="002146E2" w:rsidRPr="00792234" w:rsidRDefault="002146E2" w:rsidP="00682722">
            <w:pPr>
              <w:pStyle w:val="NoSpacing"/>
              <w:rPr>
                <w:szCs w:val="24"/>
              </w:rPr>
            </w:pPr>
            <w:r w:rsidRPr="00792234">
              <w:rPr>
                <w:szCs w:val="24"/>
              </w:rPr>
              <w:lastRenderedPageBreak/>
              <w:t>vm1748</w:t>
            </w:r>
          </w:p>
        </w:tc>
        <w:tc>
          <w:tcPr>
            <w:tcW w:w="0" w:type="auto"/>
            <w:tcBorders>
              <w:top w:val="single" w:sz="4" w:space="0" w:color="auto"/>
              <w:left w:val="nil"/>
              <w:bottom w:val="single" w:sz="4" w:space="0" w:color="auto"/>
              <w:right w:val="nil"/>
            </w:tcBorders>
          </w:tcPr>
          <w:p w14:paraId="6C3D0480" w14:textId="77777777" w:rsidR="002146E2" w:rsidRPr="00792234" w:rsidRDefault="002146E2" w:rsidP="00682722">
            <w:pPr>
              <w:pStyle w:val="NoSpacing"/>
              <w:rPr>
                <w:szCs w:val="24"/>
              </w:rPr>
            </w:pPr>
            <w:r w:rsidRPr="00792234">
              <w:rPr>
                <w:szCs w:val="24"/>
              </w:rPr>
              <w:t>337037</w:t>
            </w:r>
          </w:p>
          <w:p w14:paraId="7BE2991C" w14:textId="77777777" w:rsidR="002146E2" w:rsidRPr="00792234" w:rsidRDefault="002146E2" w:rsidP="00682722">
            <w:pPr>
              <w:pStyle w:val="NoSpacing"/>
              <w:rPr>
                <w:szCs w:val="24"/>
              </w:rPr>
            </w:pPr>
            <w:r w:rsidRPr="00792234">
              <w:rPr>
                <w:szCs w:val="24"/>
              </w:rPr>
              <w:t>(337682.2)</w:t>
            </w:r>
          </w:p>
          <w:p w14:paraId="3F18B5B1" w14:textId="77777777" w:rsidR="002146E2" w:rsidRPr="00792234" w:rsidRDefault="002146E2" w:rsidP="00682722">
            <w:pPr>
              <w:pStyle w:val="NoSpacing"/>
              <w:rPr>
                <w:szCs w:val="24"/>
              </w:rPr>
            </w:pPr>
            <w:r w:rsidRPr="00792234">
              <w:rPr>
                <w:szCs w:val="24"/>
              </w:rPr>
              <w:t>[318.8]</w:t>
            </w:r>
          </w:p>
          <w:p w14:paraId="31FF1E25" w14:textId="77777777" w:rsidR="002146E2" w:rsidRPr="00792234" w:rsidRDefault="002146E2" w:rsidP="00682722">
            <w:pPr>
              <w:pStyle w:val="NoSpacing"/>
              <w:rPr>
                <w:b/>
                <w:szCs w:val="24"/>
              </w:rPr>
            </w:pPr>
            <w:r w:rsidRPr="00792234">
              <w:rPr>
                <w:b/>
                <w:szCs w:val="24"/>
              </w:rPr>
              <w:t>{337385.8}</w:t>
            </w:r>
          </w:p>
        </w:tc>
        <w:tc>
          <w:tcPr>
            <w:tcW w:w="0" w:type="auto"/>
            <w:tcBorders>
              <w:top w:val="single" w:sz="4" w:space="0" w:color="auto"/>
              <w:left w:val="nil"/>
              <w:bottom w:val="single" w:sz="4" w:space="0" w:color="auto"/>
              <w:right w:val="nil"/>
            </w:tcBorders>
          </w:tcPr>
          <w:p w14:paraId="233438ED" w14:textId="77777777" w:rsidR="002146E2" w:rsidRPr="00792234" w:rsidRDefault="002146E2" w:rsidP="00682722">
            <w:pPr>
              <w:pStyle w:val="NoSpacing"/>
              <w:rPr>
                <w:szCs w:val="24"/>
              </w:rPr>
            </w:pPr>
            <w:r w:rsidRPr="00792234">
              <w:rPr>
                <w:szCs w:val="24"/>
              </w:rPr>
              <w:t>338833</w:t>
            </w:r>
          </w:p>
          <w:p w14:paraId="25789A84" w14:textId="77777777" w:rsidR="002146E2" w:rsidRPr="00792234" w:rsidRDefault="002146E2" w:rsidP="00682722">
            <w:pPr>
              <w:pStyle w:val="NoSpacing"/>
              <w:rPr>
                <w:szCs w:val="24"/>
              </w:rPr>
            </w:pPr>
            <w:r w:rsidRPr="00792234">
              <w:rPr>
                <w:szCs w:val="24"/>
              </w:rPr>
              <w:t>(339650.1)</w:t>
            </w:r>
          </w:p>
          <w:p w14:paraId="1ECC7932" w14:textId="77777777" w:rsidR="002146E2" w:rsidRPr="00792234" w:rsidRDefault="002146E2" w:rsidP="00682722">
            <w:pPr>
              <w:pStyle w:val="NoSpacing"/>
              <w:rPr>
                <w:szCs w:val="24"/>
              </w:rPr>
            </w:pPr>
            <w:r w:rsidRPr="00792234">
              <w:rPr>
                <w:szCs w:val="24"/>
              </w:rPr>
              <w:t>[104.4]</w:t>
            </w:r>
          </w:p>
          <w:p w14:paraId="25523255" w14:textId="77777777" w:rsidR="002146E2" w:rsidRPr="00792234" w:rsidRDefault="002146E2" w:rsidP="00682722">
            <w:pPr>
              <w:pStyle w:val="NoSpacing"/>
              <w:rPr>
                <w:b/>
                <w:szCs w:val="24"/>
              </w:rPr>
            </w:pPr>
            <w:r w:rsidRPr="00792234">
              <w:rPr>
                <w:b/>
                <w:szCs w:val="24"/>
              </w:rPr>
              <w:t>{338035.2}</w:t>
            </w:r>
          </w:p>
        </w:tc>
      </w:tr>
      <w:tr w:rsidR="002146E2" w:rsidRPr="00792234" w14:paraId="4492F03D" w14:textId="77777777" w:rsidTr="00CC1C0A">
        <w:trPr>
          <w:jc w:val="center"/>
        </w:trPr>
        <w:tc>
          <w:tcPr>
            <w:tcW w:w="0" w:type="auto"/>
            <w:tcBorders>
              <w:top w:val="single" w:sz="4" w:space="0" w:color="auto"/>
              <w:left w:val="nil"/>
              <w:bottom w:val="single" w:sz="4" w:space="0" w:color="auto"/>
              <w:right w:val="nil"/>
            </w:tcBorders>
          </w:tcPr>
          <w:p w14:paraId="05207E96" w14:textId="77777777" w:rsidR="002146E2" w:rsidRPr="00792234" w:rsidRDefault="002146E2" w:rsidP="00682722">
            <w:pPr>
              <w:pStyle w:val="NoSpacing"/>
              <w:rPr>
                <w:szCs w:val="24"/>
              </w:rPr>
            </w:pPr>
            <w:r w:rsidRPr="00792234">
              <w:rPr>
                <w:szCs w:val="24"/>
              </w:rPr>
              <w:t>ei8246</w:t>
            </w:r>
          </w:p>
        </w:tc>
        <w:tc>
          <w:tcPr>
            <w:tcW w:w="0" w:type="auto"/>
            <w:tcBorders>
              <w:top w:val="single" w:sz="4" w:space="0" w:color="auto"/>
              <w:left w:val="nil"/>
              <w:bottom w:val="single" w:sz="4" w:space="0" w:color="auto"/>
              <w:right w:val="nil"/>
            </w:tcBorders>
          </w:tcPr>
          <w:p w14:paraId="4AA4FC6F" w14:textId="77777777" w:rsidR="002146E2" w:rsidRPr="00792234" w:rsidRDefault="002146E2" w:rsidP="00682722">
            <w:pPr>
              <w:pStyle w:val="NoSpacing"/>
              <w:rPr>
                <w:szCs w:val="24"/>
              </w:rPr>
            </w:pPr>
            <w:r w:rsidRPr="00792234">
              <w:rPr>
                <w:szCs w:val="24"/>
              </w:rPr>
              <w:t>n/a ran out of memory</w:t>
            </w:r>
          </w:p>
        </w:tc>
        <w:tc>
          <w:tcPr>
            <w:tcW w:w="0" w:type="auto"/>
            <w:tcBorders>
              <w:top w:val="single" w:sz="4" w:space="0" w:color="auto"/>
              <w:left w:val="nil"/>
              <w:bottom w:val="single" w:sz="4" w:space="0" w:color="auto"/>
              <w:right w:val="nil"/>
            </w:tcBorders>
          </w:tcPr>
          <w:p w14:paraId="36751427" w14:textId="77777777" w:rsidR="002146E2" w:rsidRPr="00792234" w:rsidRDefault="002146E2" w:rsidP="00682722">
            <w:pPr>
              <w:pStyle w:val="NoSpacing"/>
              <w:rPr>
                <w:szCs w:val="24"/>
              </w:rPr>
            </w:pPr>
            <w:r w:rsidRPr="00792234">
              <w:rPr>
                <w:szCs w:val="24"/>
              </w:rPr>
              <w:t>n/a ran out of memory</w:t>
            </w:r>
          </w:p>
        </w:tc>
      </w:tr>
      <w:tr w:rsidR="002146E2" w:rsidRPr="00792234" w14:paraId="30292CEB" w14:textId="77777777" w:rsidTr="00CC1C0A">
        <w:trPr>
          <w:jc w:val="center"/>
        </w:trPr>
        <w:tc>
          <w:tcPr>
            <w:tcW w:w="0" w:type="auto"/>
            <w:tcBorders>
              <w:top w:val="single" w:sz="4" w:space="0" w:color="auto"/>
              <w:left w:val="nil"/>
              <w:bottom w:val="single" w:sz="4" w:space="0" w:color="auto"/>
              <w:right w:val="nil"/>
            </w:tcBorders>
          </w:tcPr>
          <w:p w14:paraId="5417265B" w14:textId="77777777" w:rsidR="002146E2" w:rsidRPr="00792234" w:rsidRDefault="002146E2" w:rsidP="00682722">
            <w:pPr>
              <w:pStyle w:val="NoSpacing"/>
              <w:rPr>
                <w:szCs w:val="24"/>
              </w:rPr>
            </w:pPr>
            <w:r w:rsidRPr="00792234">
              <w:rPr>
                <w:szCs w:val="24"/>
              </w:rPr>
              <w:t>usa13509</w:t>
            </w:r>
          </w:p>
        </w:tc>
        <w:tc>
          <w:tcPr>
            <w:tcW w:w="0" w:type="auto"/>
            <w:tcBorders>
              <w:top w:val="single" w:sz="4" w:space="0" w:color="auto"/>
              <w:left w:val="nil"/>
              <w:bottom w:val="single" w:sz="4" w:space="0" w:color="auto"/>
              <w:right w:val="nil"/>
            </w:tcBorders>
          </w:tcPr>
          <w:p w14:paraId="172754DE" w14:textId="77777777" w:rsidR="002146E2" w:rsidRPr="00792234" w:rsidRDefault="002146E2" w:rsidP="00682722">
            <w:pPr>
              <w:pStyle w:val="NoSpacing"/>
              <w:rPr>
                <w:szCs w:val="24"/>
              </w:rPr>
            </w:pPr>
            <w:r w:rsidRPr="00792234">
              <w:rPr>
                <w:szCs w:val="24"/>
              </w:rPr>
              <w:t>n/a ran out of memory</w:t>
            </w:r>
          </w:p>
        </w:tc>
        <w:tc>
          <w:tcPr>
            <w:tcW w:w="0" w:type="auto"/>
            <w:tcBorders>
              <w:top w:val="single" w:sz="4" w:space="0" w:color="auto"/>
              <w:left w:val="nil"/>
              <w:bottom w:val="single" w:sz="4" w:space="0" w:color="auto"/>
              <w:right w:val="nil"/>
            </w:tcBorders>
          </w:tcPr>
          <w:p w14:paraId="5AEF7A06" w14:textId="77777777" w:rsidR="002146E2" w:rsidRPr="00792234" w:rsidRDefault="002146E2" w:rsidP="00682722">
            <w:pPr>
              <w:pStyle w:val="NoSpacing"/>
              <w:rPr>
                <w:szCs w:val="24"/>
              </w:rPr>
            </w:pPr>
            <w:r w:rsidRPr="00792234">
              <w:rPr>
                <w:szCs w:val="24"/>
              </w:rPr>
              <w:t>n/a ran out of memory</w:t>
            </w:r>
          </w:p>
        </w:tc>
      </w:tr>
      <w:tr w:rsidR="002146E2" w14:paraId="565CFCE1" w14:textId="77777777" w:rsidTr="00CC1C0A">
        <w:trPr>
          <w:jc w:val="center"/>
        </w:trPr>
        <w:tc>
          <w:tcPr>
            <w:tcW w:w="0" w:type="auto"/>
            <w:gridSpan w:val="3"/>
            <w:tcBorders>
              <w:top w:val="single" w:sz="4" w:space="0" w:color="auto"/>
              <w:left w:val="nil"/>
              <w:bottom w:val="single" w:sz="4" w:space="0" w:color="auto"/>
              <w:right w:val="nil"/>
            </w:tcBorders>
          </w:tcPr>
          <w:p w14:paraId="36AD0D10" w14:textId="77777777" w:rsidR="002146E2" w:rsidRPr="00CC1C0A" w:rsidRDefault="002146E2" w:rsidP="00CC1C0A">
            <w:pPr>
              <w:pStyle w:val="NoSpacing"/>
              <w:rPr>
                <w:sz w:val="20"/>
              </w:rPr>
            </w:pPr>
            <w:r w:rsidRPr="00CC1C0A">
              <w:rPr>
                <w:sz w:val="20"/>
              </w:rPr>
              <w:t>Minimum distance found.</w:t>
            </w:r>
          </w:p>
          <w:p w14:paraId="27DAE28D" w14:textId="77777777" w:rsidR="002146E2" w:rsidRDefault="002146E2" w:rsidP="00CC1C0A">
            <w:pPr>
              <w:pStyle w:val="NoSpacing"/>
              <w:rPr>
                <w:sz w:val="20"/>
              </w:rPr>
            </w:pPr>
            <w:r w:rsidRPr="00CC1C0A">
              <w:rPr>
                <w:sz w:val="20"/>
              </w:rPr>
              <w:t>Bold represents better averages.</w:t>
            </w:r>
          </w:p>
          <w:p w14:paraId="1331F67E" w14:textId="786AAD12" w:rsidR="002146E2" w:rsidRPr="00CC1C0A" w:rsidRDefault="002146E2" w:rsidP="00CC1C0A">
            <w:pPr>
              <w:pStyle w:val="NoSpacing"/>
              <w:rPr>
                <w:sz w:val="20"/>
              </w:rPr>
            </w:pPr>
            <w:r w:rsidRPr="00CC1C0A">
              <w:rPr>
                <w:sz w:val="20"/>
              </w:rPr>
              <w:t>() denotes ACOTSP average best solution over 10 runs.</w:t>
            </w:r>
          </w:p>
          <w:p w14:paraId="7ECA0D3F" w14:textId="77777777" w:rsidR="002146E2" w:rsidRPr="00CC1C0A" w:rsidRDefault="002146E2" w:rsidP="00CC1C0A">
            <w:pPr>
              <w:pStyle w:val="NoSpacing"/>
              <w:rPr>
                <w:sz w:val="20"/>
              </w:rPr>
            </w:pPr>
            <w:r w:rsidRPr="00CC1C0A">
              <w:rPr>
                <w:sz w:val="20"/>
              </w:rPr>
              <w:t>[] ACOTSP average iteration over 10 runs for best solution.</w:t>
            </w:r>
          </w:p>
          <w:p w14:paraId="286B230C" w14:textId="77777777" w:rsidR="002146E2" w:rsidRPr="00CC1C0A" w:rsidRDefault="002146E2" w:rsidP="00CC1C0A">
            <w:pPr>
              <w:pStyle w:val="NoSpacing"/>
              <w:rPr>
                <w:sz w:val="20"/>
              </w:rPr>
            </w:pPr>
            <w:r w:rsidRPr="00CC1C0A">
              <w:rPr>
                <w:sz w:val="20"/>
              </w:rPr>
              <w:t>{} denotes AntSolvers average best solution over 10 runs.</w:t>
            </w:r>
          </w:p>
          <w:p w14:paraId="312C5243" w14:textId="77777777" w:rsidR="002146E2" w:rsidRPr="00CC1C0A" w:rsidRDefault="002146E2" w:rsidP="00CC1C0A">
            <w:pPr>
              <w:pStyle w:val="NoSpacing"/>
              <w:rPr>
                <w:sz w:val="20"/>
              </w:rPr>
            </w:pPr>
            <w:r w:rsidRPr="00CC1C0A">
              <w:rPr>
                <w:sz w:val="20"/>
              </w:rPr>
              <w:t>% difference between AntSolver and ACOTSP.</w:t>
            </w:r>
          </w:p>
          <w:p w14:paraId="0C5C9216" w14:textId="0F65E75D" w:rsidR="002146E2" w:rsidRPr="00CC1C0A" w:rsidRDefault="002146E2" w:rsidP="00CC1C0A">
            <w:pPr>
              <w:pStyle w:val="NoSpacing"/>
              <w:rPr>
                <w:sz w:val="20"/>
              </w:rPr>
            </w:pPr>
            <w:r w:rsidRPr="00CC1C0A">
              <w:rPr>
                <w:sz w:val="20"/>
              </w:rPr>
              <w:t xml:space="preserve">n/a denotes </w:t>
            </w:r>
            <w:r w:rsidR="006D6018">
              <w:rPr>
                <w:sz w:val="20"/>
              </w:rPr>
              <w:t>ACOTSP</w:t>
            </w:r>
            <w:r w:rsidRPr="00CC1C0A">
              <w:rPr>
                <w:sz w:val="20"/>
              </w:rPr>
              <w:t xml:space="preserve"> crashed and was unable to process.</w:t>
            </w:r>
          </w:p>
        </w:tc>
      </w:tr>
    </w:tbl>
    <w:p w14:paraId="3D6FC871" w14:textId="1051B8A9" w:rsidR="000078A3" w:rsidRDefault="000078A3">
      <w:pPr>
        <w:pStyle w:val="Caption"/>
      </w:pPr>
      <w:bookmarkStart w:id="287" w:name="_Toc396945066"/>
      <w:r>
        <w:t xml:space="preserve">Table </w:t>
      </w:r>
      <w:r>
        <w:fldChar w:fldCharType="begin"/>
      </w:r>
      <w:r>
        <w:instrText xml:space="preserve"> SEQ Table \* ARABIC </w:instrText>
      </w:r>
      <w:r>
        <w:fldChar w:fldCharType="separate"/>
      </w:r>
      <w:r w:rsidR="00DC0160">
        <w:rPr>
          <w:noProof/>
        </w:rPr>
        <w:t>29</w:t>
      </w:r>
      <w:r>
        <w:fldChar w:fldCharType="end"/>
      </w:r>
      <w:r w:rsidR="00980EDC" w:rsidRPr="00980EDC">
        <w:t xml:space="preserve"> - </w:t>
      </w:r>
      <w:r w:rsidRPr="001B2C22">
        <w:t>Evaluation of ACOTSP</w:t>
      </w:r>
      <w:r w:rsidR="00F84D16">
        <w:t xml:space="preserve"> with AntSolver</w:t>
      </w:r>
      <w:bookmarkEnd w:id="287"/>
    </w:p>
    <w:p w14:paraId="7BC3C0C9" w14:textId="35BFCC09" w:rsidR="006934B8" w:rsidRPr="00C80409" w:rsidRDefault="00B54244" w:rsidP="000A3135">
      <w:pPr>
        <w:pStyle w:val="MSCHeading3"/>
      </w:pPr>
      <w:r>
        <w:tab/>
      </w:r>
      <w:bookmarkStart w:id="288" w:name="_Toc396914512"/>
      <w:r w:rsidR="006934B8" w:rsidRPr="00C80409">
        <w:t>1</w:t>
      </w:r>
      <w:r w:rsidR="0090065A">
        <w:t>0.9</w:t>
      </w:r>
      <w:r w:rsidR="006934B8" w:rsidRPr="00C80409">
        <w:t>.</w:t>
      </w:r>
      <w:r w:rsidR="0090065A">
        <w:t>1</w:t>
      </w:r>
      <w:r w:rsidR="006934B8" w:rsidRPr="00C80409">
        <w:tab/>
        <w:t>Results</w:t>
      </w:r>
      <w:bookmarkEnd w:id="288"/>
    </w:p>
    <w:p w14:paraId="77B51F7A" w14:textId="09B5E85B" w:rsidR="006A193C" w:rsidRPr="0005431A" w:rsidRDefault="006934B8" w:rsidP="006934B8">
      <w:pPr>
        <w:pStyle w:val="content"/>
        <w:rPr>
          <w:lang w:val="en-IE"/>
        </w:rPr>
      </w:pPr>
      <w:r>
        <w:t xml:space="preserve">As illustrated by </w:t>
      </w:r>
      <w:r w:rsidR="00DD4AEE">
        <w:t>T</w:t>
      </w:r>
      <w:r>
        <w:t xml:space="preserve">able </w:t>
      </w:r>
      <w:r w:rsidR="0090065A">
        <w:t>29</w:t>
      </w:r>
      <w:r>
        <w:t xml:space="preserve"> Thomas Stützle </w:t>
      </w:r>
      <w:r w:rsidR="006D6018">
        <w:t>framework ACOTSP</w:t>
      </w:r>
      <w:r>
        <w:t>, produces almost identical results for each problem instance as AntSolver</w:t>
      </w:r>
      <w:r w:rsidR="002B3636">
        <w:t>.</w:t>
      </w:r>
      <w:r>
        <w:t xml:space="preserve"> </w:t>
      </w:r>
      <w:r w:rsidR="002B3636">
        <w:t>H</w:t>
      </w:r>
      <w:r>
        <w:t>owever ACS solutions in AntSolver are slightly better this could be for reaso</w:t>
      </w:r>
      <w:r w:rsidR="00DD4AEE">
        <w:t>ns discussed in C</w:t>
      </w:r>
      <w:r w:rsidR="004828FD">
        <w:t xml:space="preserve">hapter 8 notes. </w:t>
      </w:r>
      <w:r>
        <w:t xml:space="preserve">However the limitation discussed shouldn’t affect the results that much as LK heuristic is enabled. As illustrated for </w:t>
      </w:r>
      <w:r w:rsidR="004828FD">
        <w:t>(</w:t>
      </w:r>
      <w:r>
        <w:t>d198</w:t>
      </w:r>
      <w:r w:rsidR="004828FD">
        <w:t>)</w:t>
      </w:r>
      <w:r>
        <w:t xml:space="preserve"> both antSolver and </w:t>
      </w:r>
      <w:r w:rsidR="006D6018">
        <w:t>ACOTSP</w:t>
      </w:r>
      <w:r>
        <w:t xml:space="preserve"> produce almost the same avera</w:t>
      </w:r>
      <w:r w:rsidR="004828FD">
        <w:t xml:space="preserve">ges and this is also the same results by </w:t>
      </w:r>
      <w:r>
        <w:t xml:space="preserve">Stützle and Dorigo </w:t>
      </w:r>
      <w:r w:rsidR="004828FD">
        <w:t>(</w:t>
      </w:r>
      <w:r>
        <w:t xml:space="preserve">1999) they report 15780.2 for their average for </w:t>
      </w:r>
      <w:r w:rsidR="004828FD">
        <w:t>(</w:t>
      </w:r>
      <w:r>
        <w:t>d198</w:t>
      </w:r>
      <w:r w:rsidR="004828FD">
        <w:t>)</w:t>
      </w:r>
      <w:r>
        <w:t xml:space="preserve"> and AntSolver reports the same. AntSolver for the </w:t>
      </w:r>
      <w:r w:rsidR="004828FD">
        <w:t>(</w:t>
      </w:r>
      <w:r>
        <w:t>gil262</w:t>
      </w:r>
      <w:r w:rsidR="004828FD">
        <w:t>)</w:t>
      </w:r>
      <w:r>
        <w:t xml:space="preserve"> problem produces optimal solutions for 10 out of 10 runs giving a 0% error, whereas </w:t>
      </w:r>
      <w:r w:rsidR="006D6018">
        <w:t>ACOTSP</w:t>
      </w:r>
      <w:r>
        <w:t xml:space="preserve"> has an average of (2379.2) producing 9 out of 10 optimal solutions a 0.046% error. However this is a very small difference. For problem </w:t>
      </w:r>
      <w:r w:rsidR="004828FD">
        <w:t>(</w:t>
      </w:r>
      <w:r>
        <w:t>att532</w:t>
      </w:r>
      <w:r w:rsidR="004828FD">
        <w:t>)</w:t>
      </w:r>
      <w:r>
        <w:t xml:space="preserve"> AntSolver gives an average of 0.085% error and </w:t>
      </w:r>
      <w:r w:rsidR="006D6018">
        <w:t>ACOTSP</w:t>
      </w:r>
      <w:r>
        <w:t xml:space="preserve"> 0.081% so we can say </w:t>
      </w:r>
      <w:r w:rsidR="00DD4AEE">
        <w:t xml:space="preserve">both benchmarks are identical. </w:t>
      </w:r>
      <w:r>
        <w:t xml:space="preserve">Stützle own results for MMAS </w:t>
      </w:r>
      <w:r w:rsidR="009840E6">
        <w:t>evaluating</w:t>
      </w:r>
      <w:r>
        <w:t xml:space="preserve"> this problem is 0.81% </w:t>
      </w:r>
      <w:r w:rsidR="009840E6">
        <w:t xml:space="preserve">percentage </w:t>
      </w:r>
      <w:r>
        <w:t xml:space="preserve">error at an average of 27911 (Stützle and Hoos, 2000). For MMAS on </w:t>
      </w:r>
      <w:r w:rsidR="004828FD">
        <w:t>(</w:t>
      </w:r>
      <w:r>
        <w:t>gil262</w:t>
      </w:r>
      <w:r w:rsidR="004828FD">
        <w:t>)</w:t>
      </w:r>
      <w:r>
        <w:t xml:space="preserve"> AntSolver produces 0.02% error and </w:t>
      </w:r>
      <w:r w:rsidR="006D6018">
        <w:t>ACOTSP</w:t>
      </w:r>
      <w:r>
        <w:t xml:space="preserve"> 0.01% error almost identical again. However for problem </w:t>
      </w:r>
      <w:r w:rsidR="00151E38">
        <w:t>(</w:t>
      </w:r>
      <w:r>
        <w:t>vm1748</w:t>
      </w:r>
      <w:r w:rsidR="00151E38">
        <w:t>)</w:t>
      </w:r>
      <w:r>
        <w:t xml:space="preserve"> AntSolver </w:t>
      </w:r>
      <w:r w:rsidR="00151E38">
        <w:t>reported</w:t>
      </w:r>
      <w:r>
        <w:t xml:space="preserve"> better results overall. </w:t>
      </w:r>
      <w:r w:rsidR="004828FD">
        <w:t xml:space="preserve">As illustrated </w:t>
      </w:r>
      <w:r>
        <w:t xml:space="preserve">with these results </w:t>
      </w:r>
      <w:r w:rsidR="002B3636">
        <w:t>it</w:t>
      </w:r>
      <w:r>
        <w:t xml:space="preserve"> can </w:t>
      </w:r>
      <w:r w:rsidR="002B3636">
        <w:t xml:space="preserve">be </w:t>
      </w:r>
      <w:r>
        <w:t>see</w:t>
      </w:r>
      <w:r w:rsidR="002B3636">
        <w:t>n</w:t>
      </w:r>
      <w:r>
        <w:t xml:space="preserve"> the frameworks are almost identical and any differences can be accounted for by the random nature of each algorithm.</w:t>
      </w:r>
    </w:p>
    <w:p w14:paraId="41F342FD" w14:textId="14BD92DC" w:rsidR="000B3C97" w:rsidRPr="00C80409" w:rsidRDefault="00BC3E88" w:rsidP="00E15DDE">
      <w:pPr>
        <w:pStyle w:val="Heading2"/>
      </w:pPr>
      <w:bookmarkStart w:id="289" w:name="_Toc396914513"/>
      <w:r w:rsidRPr="00C80409">
        <w:lastRenderedPageBreak/>
        <w:t>10.1</w:t>
      </w:r>
      <w:r w:rsidR="0090065A">
        <w:t>0</w:t>
      </w:r>
      <w:r w:rsidR="0090065A">
        <w:tab/>
      </w:r>
      <w:r w:rsidR="000B3C97" w:rsidRPr="00C80409">
        <w:t>Conclusion</w:t>
      </w:r>
      <w:bookmarkEnd w:id="289"/>
    </w:p>
    <w:p w14:paraId="7B4EF6B2" w14:textId="65C6F7D6" w:rsidR="006934B8" w:rsidRDefault="006934B8" w:rsidP="006934B8">
      <w:pPr>
        <w:rPr>
          <w:lang w:val="en-IE" w:eastAsia="en-IE"/>
        </w:rPr>
      </w:pPr>
      <w:r w:rsidRPr="006934B8">
        <w:rPr>
          <w:lang w:val="en-IE" w:eastAsia="en-IE"/>
        </w:rPr>
        <w:t>Based upon the results of the experiments evaluated in this chapter obtained are the final results of this dissertation for each</w:t>
      </w:r>
      <w:r w:rsidR="004828FD">
        <w:rPr>
          <w:lang w:val="en-IE" w:eastAsia="en-IE"/>
        </w:rPr>
        <w:t xml:space="preserve"> </w:t>
      </w:r>
      <w:r w:rsidR="000078A3">
        <w:rPr>
          <w:lang w:val="en-IE" w:eastAsia="en-IE"/>
        </w:rPr>
        <w:t>algorithm</w:t>
      </w:r>
      <w:r w:rsidRPr="006934B8">
        <w:rPr>
          <w:lang w:val="en-IE" w:eastAsia="en-IE"/>
        </w:rPr>
        <w:t xml:space="preserve">. Concluded for these experiments are that the guiding heuristics α, β optimal values between [α, β] = [1, 2] -&gt; [1, 8], ρ=0.3, w = 5, xi=0.1 and q0=0.90 and the number </w:t>
      </w:r>
      <w:r w:rsidR="00DD4AEE">
        <w:rPr>
          <w:lang w:val="en-IE" w:eastAsia="en-IE"/>
        </w:rPr>
        <w:t>of ants as defined as shown in T</w:t>
      </w:r>
      <w:r w:rsidRPr="006934B8">
        <w:rPr>
          <w:lang w:val="en-IE" w:eastAsia="en-IE"/>
        </w:rPr>
        <w:t xml:space="preserve">able </w:t>
      </w:r>
      <w:r w:rsidR="00DD4AEE">
        <w:rPr>
          <w:lang w:val="en-IE" w:eastAsia="en-IE"/>
        </w:rPr>
        <w:t>16</w:t>
      </w:r>
      <w:r w:rsidRPr="006934B8">
        <w:rPr>
          <w:lang w:val="en-IE" w:eastAsia="en-IE"/>
        </w:rPr>
        <w:t>. These results compare</w:t>
      </w:r>
      <w:r w:rsidR="00F74F7A">
        <w:rPr>
          <w:lang w:val="en-IE" w:eastAsia="en-IE"/>
        </w:rPr>
        <w:t xml:space="preserve"> </w:t>
      </w:r>
      <w:r w:rsidR="003770A0">
        <w:rPr>
          <w:lang w:val="en-IE" w:eastAsia="en-IE"/>
        </w:rPr>
        <w:t>identically with</w:t>
      </w:r>
      <w:r w:rsidR="00F74F7A">
        <w:rPr>
          <w:lang w:val="en-IE" w:eastAsia="en-IE"/>
        </w:rPr>
        <w:t xml:space="preserve"> literature, </w:t>
      </w:r>
      <w:r w:rsidRPr="006934B8">
        <w:rPr>
          <w:lang w:val="en-IE" w:eastAsia="en-IE"/>
        </w:rPr>
        <w:t xml:space="preserve">however most literature suggests [α, β] = [1, 2] to [α, β] -&gt; [1, 5].  </w:t>
      </w:r>
    </w:p>
    <w:p w14:paraId="023F928B" w14:textId="77777777" w:rsidR="00F74F7A" w:rsidRPr="006934B8" w:rsidRDefault="00F74F7A" w:rsidP="006934B8">
      <w:pPr>
        <w:rPr>
          <w:lang w:val="en-IE" w:eastAsia="en-IE"/>
        </w:rPr>
      </w:pPr>
    </w:p>
    <w:p w14:paraId="1F5AF3CA" w14:textId="6AD6B8A8" w:rsidR="006934B8" w:rsidRPr="006934B8" w:rsidRDefault="006934B8" w:rsidP="006934B8">
      <w:pPr>
        <w:rPr>
          <w:lang w:val="en-IE" w:eastAsia="en-IE"/>
        </w:rPr>
      </w:pPr>
      <w:r w:rsidRPr="006934B8">
        <w:rPr>
          <w:lang w:val="en-IE" w:eastAsia="en-IE"/>
        </w:rPr>
        <w:t>With these parameters, the experiment continued to prove the best overall algorithm without local search</w:t>
      </w:r>
      <w:r w:rsidR="009947F7">
        <w:rPr>
          <w:lang w:val="en-IE" w:eastAsia="en-IE"/>
        </w:rPr>
        <w:t>.</w:t>
      </w:r>
      <w:r w:rsidRPr="006934B8">
        <w:rPr>
          <w:lang w:val="en-IE" w:eastAsia="en-IE"/>
        </w:rPr>
        <w:t xml:space="preserve"> </w:t>
      </w:r>
      <w:r w:rsidR="009947F7">
        <w:rPr>
          <w:lang w:val="en-IE" w:eastAsia="en-IE"/>
        </w:rPr>
        <w:t>It</w:t>
      </w:r>
      <w:r w:rsidRPr="006934B8">
        <w:rPr>
          <w:lang w:val="en-IE" w:eastAsia="en-IE"/>
        </w:rPr>
        <w:t xml:space="preserve"> was found that both the MMAS and ACS performed the best finding better overall average solutions, with BWAS, EAS and AS following behind. In addition it was shown that all the ant algorithms empirical performance was more or less identical for each of the p</w:t>
      </w:r>
      <w:r w:rsidR="00C16725">
        <w:rPr>
          <w:lang w:val="en-IE" w:eastAsia="en-IE"/>
        </w:rPr>
        <w:t>roblem instances. However, the genetic a</w:t>
      </w:r>
      <w:r w:rsidRPr="006934B8">
        <w:rPr>
          <w:lang w:val="en-IE" w:eastAsia="en-IE"/>
        </w:rPr>
        <w:t>lgorithm performance both with best average solutions and empirically was far behind the ant systems, especially on problems instances greater than 100 nodes.</w:t>
      </w:r>
    </w:p>
    <w:p w14:paraId="7F476039" w14:textId="77777777" w:rsidR="006934B8" w:rsidRPr="006934B8" w:rsidRDefault="006934B8" w:rsidP="006934B8">
      <w:pPr>
        <w:rPr>
          <w:lang w:val="en-IE" w:eastAsia="en-IE"/>
        </w:rPr>
      </w:pPr>
    </w:p>
    <w:p w14:paraId="704374B9" w14:textId="3897EE56" w:rsidR="006934B8" w:rsidRDefault="006934B8" w:rsidP="006934B8">
      <w:pPr>
        <w:rPr>
          <w:lang w:val="en-IE" w:eastAsia="en-IE"/>
        </w:rPr>
      </w:pPr>
      <w:r w:rsidRPr="006934B8">
        <w:rPr>
          <w:lang w:val="en-IE" w:eastAsia="en-IE"/>
        </w:rPr>
        <w:t>In addition presented in this chapter,  applying each algorithm with a local search and from the results obtained, that local search improves the best solution found by each algorithm and 2-Opt  providing the least improvement, 3-Opt  moderate improvement, and the LK heuristic greatly improving. Local search adds additional complexity to each algorithm. In fact the LK heuristic improves the solution greatly and enables AS and EAS to be excellent contenders for problem instances up to 250 nodes</w:t>
      </w:r>
      <w:r w:rsidR="00A40DC3">
        <w:rPr>
          <w:lang w:val="en-IE" w:eastAsia="en-IE"/>
        </w:rPr>
        <w:t>.</w:t>
      </w:r>
      <w:r w:rsidRPr="006934B8">
        <w:rPr>
          <w:lang w:val="en-IE" w:eastAsia="en-IE"/>
        </w:rPr>
        <w:t xml:space="preserve"> </w:t>
      </w:r>
      <w:r w:rsidR="00A40DC3">
        <w:rPr>
          <w:lang w:val="en-IE" w:eastAsia="en-IE"/>
        </w:rPr>
        <w:t>H</w:t>
      </w:r>
      <w:r w:rsidRPr="006934B8">
        <w:rPr>
          <w:lang w:val="en-IE" w:eastAsia="en-IE"/>
        </w:rPr>
        <w:t>owever at this stage they start to breakdown with MMAS, ACS and MA proving to be the most robust of all the ant algorithms and produced excellent results for a large TSP problem instances as illustrated.</w:t>
      </w:r>
    </w:p>
    <w:p w14:paraId="4B73BF19" w14:textId="77777777" w:rsidR="0082424A" w:rsidRPr="006934B8" w:rsidRDefault="0082424A" w:rsidP="006934B8">
      <w:pPr>
        <w:rPr>
          <w:lang w:val="en-IE" w:eastAsia="en-IE"/>
        </w:rPr>
      </w:pPr>
    </w:p>
    <w:p w14:paraId="66E1CD5F" w14:textId="77777777" w:rsidR="006934B8" w:rsidRPr="006934B8" w:rsidRDefault="006934B8" w:rsidP="006934B8">
      <w:pPr>
        <w:rPr>
          <w:lang w:val="en-IE" w:eastAsia="en-IE"/>
        </w:rPr>
      </w:pPr>
      <w:r w:rsidRPr="006934B8">
        <w:rPr>
          <w:lang w:val="en-IE" w:eastAsia="en-IE"/>
        </w:rPr>
        <w:t>In addition, miscellaneous experiments are presented that provide the reader with additional insights into various ant algorithms visually illustrating the branching factor and the pheromone matrix.</w:t>
      </w:r>
    </w:p>
    <w:p w14:paraId="7F90B290" w14:textId="77777777" w:rsidR="006934B8" w:rsidRPr="006934B8" w:rsidRDefault="006934B8" w:rsidP="006934B8">
      <w:pPr>
        <w:rPr>
          <w:lang w:val="en-IE" w:eastAsia="en-IE"/>
        </w:rPr>
      </w:pPr>
    </w:p>
    <w:p w14:paraId="6D1F4495" w14:textId="2CE25589" w:rsidR="006934B8" w:rsidRPr="006934B8" w:rsidRDefault="00C16725" w:rsidP="006934B8">
      <w:pPr>
        <w:rPr>
          <w:lang w:val="en-IE" w:eastAsia="en-IE"/>
        </w:rPr>
      </w:pPr>
      <w:r>
        <w:rPr>
          <w:lang w:val="en-IE" w:eastAsia="en-IE"/>
        </w:rPr>
        <w:t>E</w:t>
      </w:r>
      <w:r w:rsidR="006934B8" w:rsidRPr="006934B8">
        <w:rPr>
          <w:lang w:val="en-IE" w:eastAsia="en-IE"/>
        </w:rPr>
        <w:t>ach ant al</w:t>
      </w:r>
      <w:r w:rsidR="004828FD">
        <w:rPr>
          <w:lang w:val="en-IE" w:eastAsia="en-IE"/>
        </w:rPr>
        <w:t>gorithm was evaluated with the g</w:t>
      </w:r>
      <w:r w:rsidR="006934B8" w:rsidRPr="006934B8">
        <w:rPr>
          <w:lang w:val="en-IE" w:eastAsia="en-IE"/>
        </w:rPr>
        <w:t xml:space="preserve">enetic </w:t>
      </w:r>
      <w:r w:rsidR="004828FD">
        <w:rPr>
          <w:lang w:val="en-IE" w:eastAsia="en-IE"/>
        </w:rPr>
        <w:t>a</w:t>
      </w:r>
      <w:r w:rsidR="006934B8" w:rsidRPr="006934B8">
        <w:rPr>
          <w:lang w:val="en-IE" w:eastAsia="en-IE"/>
        </w:rPr>
        <w:t>lgorithm, showing that each ant a</w:t>
      </w:r>
      <w:r w:rsidR="004828FD">
        <w:rPr>
          <w:lang w:val="en-IE" w:eastAsia="en-IE"/>
        </w:rPr>
        <w:t>lgorithm outperforms the basic g</w:t>
      </w:r>
      <w:r w:rsidR="006934B8" w:rsidRPr="006934B8">
        <w:rPr>
          <w:lang w:val="en-IE" w:eastAsia="en-IE"/>
        </w:rPr>
        <w:t xml:space="preserve">enetic </w:t>
      </w:r>
      <w:r w:rsidR="004828FD">
        <w:rPr>
          <w:lang w:val="en-IE" w:eastAsia="en-IE"/>
        </w:rPr>
        <w:t>a</w:t>
      </w:r>
      <w:r w:rsidR="006934B8" w:rsidRPr="006934B8">
        <w:rPr>
          <w:lang w:val="en-IE" w:eastAsia="en-IE"/>
        </w:rPr>
        <w:t xml:space="preserve">lgorithm, both empirically and with best </w:t>
      </w:r>
      <w:r w:rsidR="006934B8" w:rsidRPr="006934B8">
        <w:rPr>
          <w:lang w:val="en-IE" w:eastAsia="en-IE"/>
        </w:rPr>
        <w:lastRenderedPageBreak/>
        <w:t>average solution</w:t>
      </w:r>
      <w:r w:rsidR="004828FD">
        <w:rPr>
          <w:lang w:val="en-IE" w:eastAsia="en-IE"/>
        </w:rPr>
        <w:t>s. However with LK enabled the g</w:t>
      </w:r>
      <w:r w:rsidR="006934B8" w:rsidRPr="006934B8">
        <w:rPr>
          <w:lang w:val="en-IE" w:eastAsia="en-IE"/>
        </w:rPr>
        <w:t>eneti</w:t>
      </w:r>
      <w:r w:rsidR="004828FD">
        <w:rPr>
          <w:lang w:val="en-IE" w:eastAsia="en-IE"/>
        </w:rPr>
        <w:t>c a</w:t>
      </w:r>
      <w:r w:rsidR="006934B8" w:rsidRPr="006934B8">
        <w:rPr>
          <w:lang w:val="en-IE" w:eastAsia="en-IE"/>
        </w:rPr>
        <w:t>lgorithm ranked first for average best solutions and second empirically.</w:t>
      </w:r>
    </w:p>
    <w:p w14:paraId="6396F526" w14:textId="77777777" w:rsidR="006934B8" w:rsidRPr="006934B8" w:rsidRDefault="006934B8" w:rsidP="006934B8">
      <w:pPr>
        <w:rPr>
          <w:lang w:val="en-IE" w:eastAsia="en-IE"/>
        </w:rPr>
      </w:pPr>
    </w:p>
    <w:p w14:paraId="314797BC" w14:textId="77777777" w:rsidR="006934B8" w:rsidRPr="006934B8" w:rsidRDefault="006934B8" w:rsidP="006934B8">
      <w:pPr>
        <w:rPr>
          <w:lang w:val="en-IE" w:eastAsia="en-IE"/>
        </w:rPr>
      </w:pPr>
      <w:r w:rsidRPr="006934B8">
        <w:rPr>
          <w:lang w:val="en-IE" w:eastAsia="en-IE"/>
        </w:rPr>
        <w:t>In this chapter it can be concluded that exact methods cannot even cope with a 16 node TSP instance, whereas the meta-heuristics algorithm provided excellent results.</w:t>
      </w:r>
    </w:p>
    <w:p w14:paraId="2294D47A" w14:textId="77777777" w:rsidR="006934B8" w:rsidRPr="006934B8" w:rsidRDefault="006934B8" w:rsidP="006934B8">
      <w:pPr>
        <w:rPr>
          <w:lang w:val="en-IE" w:eastAsia="en-IE"/>
        </w:rPr>
      </w:pPr>
    </w:p>
    <w:p w14:paraId="42A8033E" w14:textId="1E274857" w:rsidR="006934B8" w:rsidRPr="006934B8" w:rsidRDefault="006934B8" w:rsidP="006934B8">
      <w:pPr>
        <w:rPr>
          <w:lang w:val="en-IE" w:eastAsia="en-IE"/>
        </w:rPr>
      </w:pPr>
      <w:r w:rsidRPr="006934B8">
        <w:rPr>
          <w:lang w:val="en-IE" w:eastAsia="en-IE"/>
        </w:rPr>
        <w:t>Further in this chapter was an experiment to discover best overall ant algorithm, using large instances of TSP p</w:t>
      </w:r>
      <w:r w:rsidR="00167C6C">
        <w:rPr>
          <w:lang w:val="en-IE" w:eastAsia="en-IE"/>
        </w:rPr>
        <w:t>roblems and was found that</w:t>
      </w:r>
      <w:r w:rsidR="007D6094">
        <w:rPr>
          <w:lang w:val="en-IE" w:eastAsia="en-IE"/>
        </w:rPr>
        <w:t xml:space="preserve"> the newly introduced Mutated Ant</w:t>
      </w:r>
      <w:r w:rsidR="00167C6C">
        <w:rPr>
          <w:lang w:val="en-IE" w:eastAsia="en-IE"/>
        </w:rPr>
        <w:t xml:space="preserve"> </w:t>
      </w:r>
      <w:r w:rsidR="007D6094">
        <w:rPr>
          <w:lang w:val="en-IE" w:eastAsia="en-IE"/>
        </w:rPr>
        <w:t>(</w:t>
      </w:r>
      <w:r w:rsidR="00167C6C">
        <w:rPr>
          <w:lang w:val="en-IE" w:eastAsia="en-IE"/>
        </w:rPr>
        <w:t>MA</w:t>
      </w:r>
      <w:r w:rsidR="007D6094">
        <w:rPr>
          <w:lang w:val="en-IE" w:eastAsia="en-IE"/>
        </w:rPr>
        <w:t>)</w:t>
      </w:r>
      <w:r w:rsidR="00167C6C">
        <w:rPr>
          <w:lang w:val="en-IE" w:eastAsia="en-IE"/>
        </w:rPr>
        <w:t xml:space="preserve"> p</w:t>
      </w:r>
      <w:r w:rsidRPr="006934B8">
        <w:rPr>
          <w:lang w:val="en-IE" w:eastAsia="en-IE"/>
        </w:rPr>
        <w:t>e</w:t>
      </w:r>
      <w:r w:rsidR="00167C6C">
        <w:rPr>
          <w:lang w:val="en-IE" w:eastAsia="en-IE"/>
        </w:rPr>
        <w:t>r</w:t>
      </w:r>
      <w:r w:rsidRPr="006934B8">
        <w:rPr>
          <w:lang w:val="en-IE" w:eastAsia="en-IE"/>
        </w:rPr>
        <w:t>formed best</w:t>
      </w:r>
      <w:r w:rsidR="007D6094">
        <w:rPr>
          <w:lang w:val="en-IE" w:eastAsia="en-IE"/>
        </w:rPr>
        <w:t>,</w:t>
      </w:r>
      <w:r w:rsidRPr="006934B8">
        <w:rPr>
          <w:lang w:val="en-IE" w:eastAsia="en-IE"/>
        </w:rPr>
        <w:t xml:space="preserve"> that is finding the best average solutions</w:t>
      </w:r>
      <w:r w:rsidR="007D6094">
        <w:rPr>
          <w:lang w:val="en-IE" w:eastAsia="en-IE"/>
        </w:rPr>
        <w:t>,</w:t>
      </w:r>
      <w:r w:rsidRPr="006934B8">
        <w:rPr>
          <w:lang w:val="en-IE" w:eastAsia="en-IE"/>
        </w:rPr>
        <w:t xml:space="preserve"> then ACS, and slightly behind both was MMAS. Empirically MMAS performed better, due to the algorithm stagnating early thus producing a greater error percentage. ACS and MA were more or less equivalent empirically. </w:t>
      </w:r>
    </w:p>
    <w:p w14:paraId="429140D5" w14:textId="77777777" w:rsidR="006934B8" w:rsidRPr="006934B8" w:rsidRDefault="006934B8" w:rsidP="006934B8">
      <w:pPr>
        <w:rPr>
          <w:lang w:val="en-IE" w:eastAsia="en-IE"/>
        </w:rPr>
      </w:pPr>
    </w:p>
    <w:p w14:paraId="6F7F4F3B" w14:textId="0980A26E" w:rsidR="006934B8" w:rsidRPr="006934B8" w:rsidRDefault="006934B8" w:rsidP="006934B8">
      <w:pPr>
        <w:rPr>
          <w:lang w:val="en-IE" w:eastAsia="en-IE"/>
        </w:rPr>
      </w:pPr>
      <w:r w:rsidRPr="006934B8">
        <w:rPr>
          <w:lang w:val="en-IE" w:eastAsia="en-IE"/>
        </w:rPr>
        <w:t>In the last experiment AntSolver was evaluated with</w:t>
      </w:r>
      <w:r w:rsidR="004828FD">
        <w:rPr>
          <w:lang w:val="en-IE" w:eastAsia="en-IE"/>
        </w:rPr>
        <w:t xml:space="preserve"> </w:t>
      </w:r>
      <w:r w:rsidR="006D6018">
        <w:rPr>
          <w:lang w:val="en-IE" w:eastAsia="en-IE"/>
        </w:rPr>
        <w:t>ACOTSP</w:t>
      </w:r>
      <w:r w:rsidR="004828FD">
        <w:rPr>
          <w:lang w:val="en-IE" w:eastAsia="en-IE"/>
        </w:rPr>
        <w:t xml:space="preserve"> a different framework f</w:t>
      </w:r>
      <w:r w:rsidRPr="006934B8">
        <w:rPr>
          <w:lang w:val="en-IE" w:eastAsia="en-IE"/>
        </w:rPr>
        <w:t>r</w:t>
      </w:r>
      <w:r w:rsidR="004828FD">
        <w:rPr>
          <w:lang w:val="en-IE" w:eastAsia="en-IE"/>
        </w:rPr>
        <w:t>o</w:t>
      </w:r>
      <w:r w:rsidRPr="006934B8">
        <w:rPr>
          <w:lang w:val="en-IE" w:eastAsia="en-IE"/>
        </w:rPr>
        <w:t>m the inventor of MMAS and it was found AntSolver compares well, proving that AntSolvers ACS an</w:t>
      </w:r>
      <w:r w:rsidR="007D6094">
        <w:rPr>
          <w:lang w:val="en-IE" w:eastAsia="en-IE"/>
        </w:rPr>
        <w:t>d MMAS algorithms p</w:t>
      </w:r>
      <w:r w:rsidRPr="006934B8">
        <w:rPr>
          <w:lang w:val="en-IE" w:eastAsia="en-IE"/>
        </w:rPr>
        <w:t>e</w:t>
      </w:r>
      <w:r w:rsidR="007D6094">
        <w:rPr>
          <w:lang w:val="en-IE" w:eastAsia="en-IE"/>
        </w:rPr>
        <w:t>r</w:t>
      </w:r>
      <w:r w:rsidRPr="006934B8">
        <w:rPr>
          <w:lang w:val="en-IE" w:eastAsia="en-IE"/>
        </w:rPr>
        <w:t>form a</w:t>
      </w:r>
      <w:r>
        <w:rPr>
          <w:lang w:val="en-IE" w:eastAsia="en-IE"/>
        </w:rPr>
        <w:t>lmost identical</w:t>
      </w:r>
      <w:r w:rsidR="00B0720D">
        <w:rPr>
          <w:lang w:val="en-IE" w:eastAsia="en-IE"/>
        </w:rPr>
        <w:t>ly</w:t>
      </w:r>
      <w:r w:rsidR="004828FD">
        <w:rPr>
          <w:lang w:val="en-IE" w:eastAsia="en-IE"/>
        </w:rPr>
        <w:t xml:space="preserve"> to that of other researchers</w:t>
      </w:r>
      <w:r>
        <w:rPr>
          <w:lang w:val="en-IE" w:eastAsia="en-IE"/>
        </w:rPr>
        <w:t>.</w:t>
      </w:r>
    </w:p>
    <w:p w14:paraId="2C5DCCF6" w14:textId="3FF4688A" w:rsidR="000B3C97" w:rsidRPr="0005431A" w:rsidRDefault="0062016F" w:rsidP="0062016F">
      <w:pPr>
        <w:pStyle w:val="Heading1"/>
      </w:pPr>
      <w:bookmarkStart w:id="290" w:name="_Ref36118640"/>
      <w:bookmarkStart w:id="291" w:name="_Ref36118646"/>
      <w:bookmarkStart w:id="292" w:name="_Toc39552859"/>
      <w:bookmarkEnd w:id="225"/>
      <w:bookmarkEnd w:id="226"/>
      <w:bookmarkEnd w:id="227"/>
      <w:bookmarkEnd w:id="228"/>
      <w:r w:rsidRPr="0062016F">
        <w:lastRenderedPageBreak/>
        <w:tab/>
      </w:r>
      <w:bookmarkStart w:id="293" w:name="_Toc396914514"/>
      <w:r w:rsidR="000B3C97" w:rsidRPr="0005431A">
        <w:t>Conclusion</w:t>
      </w:r>
      <w:bookmarkEnd w:id="290"/>
      <w:bookmarkEnd w:id="291"/>
      <w:bookmarkEnd w:id="292"/>
      <w:bookmarkEnd w:id="293"/>
    </w:p>
    <w:p w14:paraId="249B406E" w14:textId="2D8DBEAA" w:rsidR="000B3C97" w:rsidRPr="00B46267" w:rsidRDefault="00BC3E88" w:rsidP="00B46267">
      <w:pPr>
        <w:pStyle w:val="Heading2"/>
      </w:pPr>
      <w:bookmarkStart w:id="294" w:name="_Toc394431489"/>
      <w:bookmarkStart w:id="295" w:name="_Toc394538114"/>
      <w:bookmarkStart w:id="296" w:name="_Toc396914515"/>
      <w:bookmarkEnd w:id="294"/>
      <w:bookmarkEnd w:id="295"/>
      <w:r w:rsidRPr="00B46267">
        <w:t>11.1</w:t>
      </w:r>
      <w:r w:rsidRPr="00B46267">
        <w:tab/>
      </w:r>
      <w:r w:rsidR="000B3C97" w:rsidRPr="00B46267">
        <w:t>Introduction</w:t>
      </w:r>
      <w:bookmarkEnd w:id="296"/>
    </w:p>
    <w:p w14:paraId="73038982" w14:textId="650D1C4C" w:rsidR="00432CCF" w:rsidRDefault="00B34853" w:rsidP="000B3C97">
      <w:pPr>
        <w:rPr>
          <w:lang w:val="en-IE"/>
        </w:rPr>
      </w:pPr>
      <w:r w:rsidRPr="0005431A">
        <w:rPr>
          <w:lang w:val="en-IE"/>
        </w:rPr>
        <w:t>In</w:t>
      </w:r>
      <w:r w:rsidR="0024413D" w:rsidRPr="0005431A">
        <w:rPr>
          <w:lang w:val="en-IE"/>
        </w:rPr>
        <w:t xml:space="preserve"> recent years</w:t>
      </w:r>
      <w:r w:rsidRPr="0005431A">
        <w:rPr>
          <w:lang w:val="en-IE"/>
        </w:rPr>
        <w:t xml:space="preserve"> there has been a significant impact of biosciences on computer technologies</w:t>
      </w:r>
      <w:r w:rsidR="00A02F9E" w:rsidRPr="0005431A">
        <w:rPr>
          <w:lang w:val="en-IE"/>
        </w:rPr>
        <w:t xml:space="preserve">, </w:t>
      </w:r>
      <w:r w:rsidR="00BC3E88">
        <w:rPr>
          <w:lang w:val="en-IE"/>
        </w:rPr>
        <w:t>using</w:t>
      </w:r>
      <w:r w:rsidRPr="0005431A">
        <w:rPr>
          <w:lang w:val="en-IE"/>
        </w:rPr>
        <w:t xml:space="preserve"> biological principles to improve technology</w:t>
      </w:r>
      <w:r w:rsidR="00BC3E88">
        <w:rPr>
          <w:lang w:val="en-IE"/>
        </w:rPr>
        <w:t>.</w:t>
      </w:r>
      <w:r w:rsidRPr="0005431A">
        <w:rPr>
          <w:lang w:val="en-IE"/>
        </w:rPr>
        <w:t xml:space="preserve"> </w:t>
      </w:r>
      <w:r w:rsidR="00BC3E88">
        <w:rPr>
          <w:lang w:val="en-IE"/>
        </w:rPr>
        <w:t>T</w:t>
      </w:r>
      <w:r w:rsidR="00A02F9E" w:rsidRPr="0005431A">
        <w:rPr>
          <w:lang w:val="en-IE"/>
        </w:rPr>
        <w:t xml:space="preserve">he generic algorithm has </w:t>
      </w:r>
      <w:r w:rsidR="00BC3E88">
        <w:rPr>
          <w:lang w:val="en-IE"/>
        </w:rPr>
        <w:t>its origins in bioscience as it i</w:t>
      </w:r>
      <w:r w:rsidR="00A02F9E" w:rsidRPr="0005431A">
        <w:rPr>
          <w:lang w:val="en-IE"/>
        </w:rPr>
        <w:t>s based on the principle of evolution.</w:t>
      </w:r>
      <w:r w:rsidR="00BC3E88">
        <w:rPr>
          <w:lang w:val="en-IE"/>
        </w:rPr>
        <w:t xml:space="preserve"> Ant Colony Optimisation (ACO) b</w:t>
      </w:r>
      <w:r w:rsidR="0043570B" w:rsidRPr="0005431A">
        <w:rPr>
          <w:lang w:val="en-IE"/>
        </w:rPr>
        <w:t xml:space="preserve">elongs to swarm intelligence </w:t>
      </w:r>
      <w:r w:rsidR="00BC3E88">
        <w:rPr>
          <w:lang w:val="en-IE"/>
        </w:rPr>
        <w:t>which</w:t>
      </w:r>
      <w:r w:rsidR="0043570B" w:rsidRPr="0005431A">
        <w:rPr>
          <w:lang w:val="en-IE"/>
        </w:rPr>
        <w:t xml:space="preserve"> </w:t>
      </w:r>
      <w:r w:rsidR="00BC3E88" w:rsidRPr="00855987">
        <w:rPr>
          <w:lang w:val="en-IE"/>
        </w:rPr>
        <w:t>with</w:t>
      </w:r>
      <w:r w:rsidR="0043570B" w:rsidRPr="00855987">
        <w:rPr>
          <w:lang w:val="en-IE"/>
        </w:rPr>
        <w:t>in</w:t>
      </w:r>
      <w:r w:rsidR="0043570B" w:rsidRPr="0005431A">
        <w:rPr>
          <w:lang w:val="en-IE"/>
        </w:rPr>
        <w:t xml:space="preserve"> itself is a bioscience</w:t>
      </w:r>
      <w:r w:rsidR="00BC3E88">
        <w:rPr>
          <w:lang w:val="en-IE"/>
        </w:rPr>
        <w:t>.</w:t>
      </w:r>
      <w:r w:rsidR="0043570B" w:rsidRPr="0005431A">
        <w:rPr>
          <w:lang w:val="en-IE"/>
        </w:rPr>
        <w:t xml:space="preserve"> </w:t>
      </w:r>
      <w:r w:rsidR="00BC3E88">
        <w:rPr>
          <w:lang w:val="en-IE"/>
        </w:rPr>
        <w:t xml:space="preserve">Each </w:t>
      </w:r>
      <w:r w:rsidR="0043570B" w:rsidRPr="0005431A">
        <w:rPr>
          <w:lang w:val="en-IE"/>
        </w:rPr>
        <w:t xml:space="preserve">algorithm is based on the self-organisational </w:t>
      </w:r>
      <w:r w:rsidR="00BC3E88">
        <w:rPr>
          <w:lang w:val="en-IE"/>
        </w:rPr>
        <w:t xml:space="preserve">characteristics </w:t>
      </w:r>
      <w:r w:rsidR="0043570B" w:rsidRPr="0005431A">
        <w:rPr>
          <w:lang w:val="en-IE"/>
        </w:rPr>
        <w:t xml:space="preserve">of the ant, and </w:t>
      </w:r>
      <w:r w:rsidR="00BC3E88">
        <w:rPr>
          <w:lang w:val="en-IE"/>
        </w:rPr>
        <w:t>over</w:t>
      </w:r>
      <w:r w:rsidR="0043570B" w:rsidRPr="0005431A">
        <w:rPr>
          <w:lang w:val="en-IE"/>
        </w:rPr>
        <w:t xml:space="preserve"> 20 years has moved from a novel research subject to an extremely important field in the theory of optimisation.</w:t>
      </w:r>
    </w:p>
    <w:p w14:paraId="4DDF5C73" w14:textId="3ADB6B5E" w:rsidR="00F33A5F" w:rsidRPr="0005431A" w:rsidRDefault="00F33A5F" w:rsidP="00F33A5F">
      <w:pPr>
        <w:pStyle w:val="Heading2"/>
        <w:rPr>
          <w:lang w:val="en-IE"/>
        </w:rPr>
      </w:pPr>
      <w:bookmarkStart w:id="297" w:name="_Toc396914516"/>
      <w:r w:rsidRPr="00F33A5F">
        <w:rPr>
          <w:lang w:val="en-IE"/>
        </w:rPr>
        <w:t>11.</w:t>
      </w:r>
      <w:r>
        <w:rPr>
          <w:lang w:val="en-IE"/>
        </w:rPr>
        <w:t>2</w:t>
      </w:r>
      <w:r>
        <w:rPr>
          <w:lang w:val="en-IE"/>
        </w:rPr>
        <w:tab/>
      </w:r>
      <w:r w:rsidRPr="00F33A5F">
        <w:rPr>
          <w:lang w:val="en-IE"/>
        </w:rPr>
        <w:t>Research Definition &amp; Research Overview</w:t>
      </w:r>
      <w:bookmarkEnd w:id="297"/>
    </w:p>
    <w:p w14:paraId="4789CB5D" w14:textId="77777777" w:rsidR="00F33A5F" w:rsidRDefault="00376457" w:rsidP="00715FAF">
      <w:pPr>
        <w:rPr>
          <w:lang w:val="en-IE"/>
        </w:rPr>
      </w:pPr>
      <w:r w:rsidRPr="0005431A">
        <w:rPr>
          <w:lang w:val="en-IE"/>
        </w:rPr>
        <w:t>This dissertation has shown how to solve combinatorial optimi</w:t>
      </w:r>
      <w:r w:rsidR="00BC3E88">
        <w:rPr>
          <w:lang w:val="en-IE"/>
        </w:rPr>
        <w:t>s</w:t>
      </w:r>
      <w:r w:rsidRPr="0005431A">
        <w:rPr>
          <w:lang w:val="en-IE"/>
        </w:rPr>
        <w:t>ation problems with the help of</w:t>
      </w:r>
      <w:r w:rsidR="00BC3E88">
        <w:rPr>
          <w:lang w:val="en-IE"/>
        </w:rPr>
        <w:t xml:space="preserve"> the T</w:t>
      </w:r>
      <w:r w:rsidR="000B3C97" w:rsidRPr="0005431A">
        <w:rPr>
          <w:lang w:val="en-IE"/>
        </w:rPr>
        <w:t xml:space="preserve">ravelling </w:t>
      </w:r>
      <w:r w:rsidR="00BC3E88">
        <w:rPr>
          <w:lang w:val="en-IE"/>
        </w:rPr>
        <w:t>S</w:t>
      </w:r>
      <w:r w:rsidR="000B3C97" w:rsidRPr="0005431A">
        <w:rPr>
          <w:lang w:val="en-IE"/>
        </w:rPr>
        <w:t xml:space="preserve">alesperson </w:t>
      </w:r>
      <w:r w:rsidR="00BC3E88">
        <w:rPr>
          <w:lang w:val="en-IE"/>
        </w:rPr>
        <w:t>P</w:t>
      </w:r>
      <w:r w:rsidR="000B3C97" w:rsidRPr="0005431A">
        <w:rPr>
          <w:lang w:val="en-IE"/>
        </w:rPr>
        <w:t>roblem.</w:t>
      </w:r>
      <w:r w:rsidR="00F33A5F">
        <w:rPr>
          <w:lang w:val="en-IE"/>
        </w:rPr>
        <w:t xml:space="preserve"> </w:t>
      </w:r>
      <w:r w:rsidR="00F33A5F" w:rsidRPr="00F33A5F">
        <w:rPr>
          <w:lang w:val="en-IE"/>
        </w:rPr>
        <w:t>TSP was chosen because it is a very difficult NP problem; it has been particularly well studied by researchers, but is easy to understand. It is a traditional benchmarking problem for combinational optimisation methods and a large library of travelling salesperson problems and methods (including solutions) exists making it possible to compare efficiency of the ant algorithms with other approaches.</w:t>
      </w:r>
    </w:p>
    <w:p w14:paraId="1C9FCBC4" w14:textId="77777777" w:rsidR="00AC5ADA" w:rsidRDefault="00AC5ADA" w:rsidP="00715FAF">
      <w:pPr>
        <w:rPr>
          <w:lang w:val="en-IE"/>
        </w:rPr>
      </w:pPr>
    </w:p>
    <w:p w14:paraId="69BF405A" w14:textId="3AC7341B" w:rsidR="001D19D4" w:rsidRDefault="00376457" w:rsidP="00715FAF">
      <w:pPr>
        <w:rPr>
          <w:lang w:val="en-IE"/>
        </w:rPr>
      </w:pPr>
      <w:r w:rsidRPr="0005431A">
        <w:rPr>
          <w:lang w:val="en-IE"/>
        </w:rPr>
        <w:t>Basic techniques for improving the ACO algorithms such as the elitist ant, and local search, trail smoothing techniques and mutation</w:t>
      </w:r>
      <w:r w:rsidR="00BC3E88">
        <w:rPr>
          <w:lang w:val="en-IE"/>
        </w:rPr>
        <w:t>,</w:t>
      </w:r>
      <w:r w:rsidR="009A65C7" w:rsidRPr="0005431A">
        <w:rPr>
          <w:lang w:val="en-IE"/>
        </w:rPr>
        <w:t xml:space="preserve"> among others</w:t>
      </w:r>
      <w:r w:rsidR="00BC3E88">
        <w:rPr>
          <w:lang w:val="en-IE"/>
        </w:rPr>
        <w:t>,</w:t>
      </w:r>
      <w:r w:rsidRPr="0005431A">
        <w:rPr>
          <w:lang w:val="en-IE"/>
        </w:rPr>
        <w:t xml:space="preserve"> have been discussed. </w:t>
      </w:r>
      <w:r w:rsidR="009A65C7" w:rsidRPr="0005431A">
        <w:rPr>
          <w:lang w:val="en-IE"/>
        </w:rPr>
        <w:t>N</w:t>
      </w:r>
      <w:r w:rsidRPr="0005431A">
        <w:rPr>
          <w:lang w:val="en-IE"/>
        </w:rPr>
        <w:t>ewer inca</w:t>
      </w:r>
      <w:r w:rsidR="00BC3E88">
        <w:rPr>
          <w:lang w:val="en-IE"/>
        </w:rPr>
        <w:t>rnations of the algorithms</w:t>
      </w:r>
      <w:r w:rsidR="00AC5ADA">
        <w:rPr>
          <w:lang w:val="en-IE"/>
        </w:rPr>
        <w:t>,</w:t>
      </w:r>
      <w:r w:rsidR="00BC3E88">
        <w:rPr>
          <w:lang w:val="en-IE"/>
        </w:rPr>
        <w:t xml:space="preserve"> the A</w:t>
      </w:r>
      <w:r w:rsidRPr="0005431A">
        <w:rPr>
          <w:lang w:val="en-IE"/>
        </w:rPr>
        <w:t xml:space="preserve">nt </w:t>
      </w:r>
      <w:r w:rsidR="00BC3E88">
        <w:rPr>
          <w:lang w:val="en-IE"/>
        </w:rPr>
        <w:t>Colony S</w:t>
      </w:r>
      <w:r w:rsidRPr="0005431A">
        <w:rPr>
          <w:lang w:val="en-IE"/>
        </w:rPr>
        <w:t xml:space="preserve">ystem, </w:t>
      </w:r>
      <w:r w:rsidR="00BC3E88">
        <w:rPr>
          <w:lang w:val="en-IE"/>
        </w:rPr>
        <w:t>MinM</w:t>
      </w:r>
      <w:r w:rsidRPr="0005431A">
        <w:rPr>
          <w:lang w:val="en-IE"/>
        </w:rPr>
        <w:t xml:space="preserve">ax </w:t>
      </w:r>
      <w:r w:rsidR="00BC3E88">
        <w:rPr>
          <w:lang w:val="en-IE"/>
        </w:rPr>
        <w:t>A</w:t>
      </w:r>
      <w:r w:rsidRPr="0005431A">
        <w:rPr>
          <w:lang w:val="en-IE"/>
        </w:rPr>
        <w:t xml:space="preserve">nt </w:t>
      </w:r>
      <w:r w:rsidR="00BC3E88">
        <w:rPr>
          <w:lang w:val="en-IE"/>
        </w:rPr>
        <w:t>S</w:t>
      </w:r>
      <w:r w:rsidRPr="0005431A">
        <w:rPr>
          <w:lang w:val="en-IE"/>
        </w:rPr>
        <w:t xml:space="preserve">ystem and the </w:t>
      </w:r>
      <w:r w:rsidR="00BC3E88">
        <w:rPr>
          <w:lang w:val="en-IE"/>
        </w:rPr>
        <w:t>Best W</w:t>
      </w:r>
      <w:r w:rsidRPr="0005431A">
        <w:rPr>
          <w:lang w:val="en-IE"/>
        </w:rPr>
        <w:t xml:space="preserve">orst </w:t>
      </w:r>
      <w:r w:rsidR="00BC3E88">
        <w:rPr>
          <w:lang w:val="en-IE"/>
        </w:rPr>
        <w:t>A</w:t>
      </w:r>
      <w:r w:rsidRPr="0005431A">
        <w:rPr>
          <w:lang w:val="en-IE"/>
        </w:rPr>
        <w:t xml:space="preserve">nt </w:t>
      </w:r>
      <w:r w:rsidR="00BC3E88">
        <w:rPr>
          <w:lang w:val="en-IE"/>
        </w:rPr>
        <w:t>S</w:t>
      </w:r>
      <w:r w:rsidRPr="0005431A">
        <w:rPr>
          <w:lang w:val="en-IE"/>
        </w:rPr>
        <w:t xml:space="preserve">ystem have been analysed. </w:t>
      </w:r>
      <w:r w:rsidR="00001347" w:rsidRPr="0005431A">
        <w:rPr>
          <w:lang w:val="en-IE"/>
        </w:rPr>
        <w:t>This dissertation also</w:t>
      </w:r>
      <w:r w:rsidRPr="0005431A">
        <w:rPr>
          <w:lang w:val="en-IE"/>
        </w:rPr>
        <w:t xml:space="preserve"> </w:t>
      </w:r>
      <w:r w:rsidR="00001347" w:rsidRPr="0005431A">
        <w:rPr>
          <w:lang w:val="en-IE"/>
        </w:rPr>
        <w:t>introduces a</w:t>
      </w:r>
      <w:r w:rsidRPr="0005431A">
        <w:rPr>
          <w:lang w:val="en-IE"/>
        </w:rPr>
        <w:t xml:space="preserve"> new </w:t>
      </w:r>
      <w:r w:rsidR="00BC3E88">
        <w:rPr>
          <w:lang w:val="en-IE"/>
        </w:rPr>
        <w:t>a</w:t>
      </w:r>
      <w:r w:rsidRPr="0005431A">
        <w:rPr>
          <w:lang w:val="en-IE"/>
        </w:rPr>
        <w:t>nt algorithm</w:t>
      </w:r>
      <w:r w:rsidR="00F7504E">
        <w:rPr>
          <w:lang w:val="en-IE"/>
        </w:rPr>
        <w:t xml:space="preserve">, developed by the author, </w:t>
      </w:r>
      <w:r w:rsidR="00BC3E88">
        <w:rPr>
          <w:lang w:val="en-IE"/>
        </w:rPr>
        <w:t xml:space="preserve">called </w:t>
      </w:r>
      <w:r w:rsidRPr="0005431A">
        <w:rPr>
          <w:lang w:val="en-IE"/>
        </w:rPr>
        <w:t xml:space="preserve">the Mutated </w:t>
      </w:r>
      <w:r w:rsidR="00653F77">
        <w:rPr>
          <w:lang w:val="en-IE"/>
        </w:rPr>
        <w:t>A</w:t>
      </w:r>
      <w:r w:rsidR="00653F77" w:rsidRPr="0005431A">
        <w:rPr>
          <w:lang w:val="en-IE"/>
        </w:rPr>
        <w:t>nt</w:t>
      </w:r>
      <w:r w:rsidR="00653F77">
        <w:rPr>
          <w:lang w:val="en-IE"/>
        </w:rPr>
        <w:t xml:space="preserve"> that</w:t>
      </w:r>
      <w:r w:rsidRPr="0005431A">
        <w:rPr>
          <w:lang w:val="en-IE"/>
        </w:rPr>
        <w:t xml:space="preserve"> uses various featu</w:t>
      </w:r>
      <w:r w:rsidR="002E7BAB">
        <w:rPr>
          <w:lang w:val="en-IE"/>
        </w:rPr>
        <w:t>res of each ant system and the g</w:t>
      </w:r>
      <w:r w:rsidRPr="0005431A">
        <w:rPr>
          <w:lang w:val="en-IE"/>
        </w:rPr>
        <w:t xml:space="preserve">enetic </w:t>
      </w:r>
      <w:r w:rsidR="002E7BAB">
        <w:rPr>
          <w:lang w:val="en-IE"/>
        </w:rPr>
        <w:t>a</w:t>
      </w:r>
      <w:r w:rsidR="00B26CF3" w:rsidRPr="0005431A">
        <w:rPr>
          <w:lang w:val="en-IE"/>
        </w:rPr>
        <w:t>lgorithm.</w:t>
      </w:r>
      <w:r w:rsidR="00001347" w:rsidRPr="0005431A">
        <w:rPr>
          <w:lang w:val="en-IE"/>
        </w:rPr>
        <w:t xml:space="preserve"> </w:t>
      </w:r>
      <w:r w:rsidR="00B26CF3" w:rsidRPr="0005431A">
        <w:rPr>
          <w:lang w:val="en-IE"/>
        </w:rPr>
        <w:t>Both the genetic algorithm and the ant algorithms can be applied to all optimi</w:t>
      </w:r>
      <w:r w:rsidR="00BC3E88">
        <w:rPr>
          <w:lang w:val="en-IE"/>
        </w:rPr>
        <w:t>s</w:t>
      </w:r>
      <w:r w:rsidR="00B26CF3" w:rsidRPr="0005431A">
        <w:rPr>
          <w:lang w:val="en-IE"/>
        </w:rPr>
        <w:t>ation problems that can be reduced to searching for the shortest path on a graph with constraints. Routes are selected by the algorithms on the graph by the probability rule.</w:t>
      </w:r>
      <w:r w:rsidR="00001347" w:rsidRPr="0005431A">
        <w:rPr>
          <w:lang w:val="en-IE"/>
        </w:rPr>
        <w:t xml:space="preserve"> </w:t>
      </w:r>
    </w:p>
    <w:p w14:paraId="40DB4332" w14:textId="77777777" w:rsidR="00BC3E88" w:rsidRPr="0005431A" w:rsidRDefault="00BC3E88" w:rsidP="00715FAF">
      <w:pPr>
        <w:rPr>
          <w:lang w:val="en-IE"/>
        </w:rPr>
      </w:pPr>
    </w:p>
    <w:p w14:paraId="6914ADE9" w14:textId="206A8DE6" w:rsidR="001D19D4" w:rsidRPr="0005431A" w:rsidRDefault="00DB5A29" w:rsidP="00715FAF">
      <w:pPr>
        <w:rPr>
          <w:lang w:val="en-IE"/>
        </w:rPr>
      </w:pPr>
      <w:r w:rsidRPr="0005431A">
        <w:rPr>
          <w:lang w:val="en-IE"/>
        </w:rPr>
        <w:t xml:space="preserve">The </w:t>
      </w:r>
      <w:r w:rsidR="006D6018">
        <w:rPr>
          <w:lang w:val="en-IE"/>
        </w:rPr>
        <w:t>a</w:t>
      </w:r>
      <w:r w:rsidR="00001347" w:rsidRPr="0005431A">
        <w:rPr>
          <w:lang w:val="en-IE"/>
        </w:rPr>
        <w:t xml:space="preserve">nt </w:t>
      </w:r>
      <w:r w:rsidR="006D6018" w:rsidRPr="0005431A">
        <w:rPr>
          <w:lang w:val="en-IE"/>
        </w:rPr>
        <w:t>algorithm</w:t>
      </w:r>
      <w:r w:rsidR="006D6018">
        <w:rPr>
          <w:lang w:val="en-IE"/>
        </w:rPr>
        <w:t>s</w:t>
      </w:r>
      <w:r w:rsidR="006D6018" w:rsidRPr="0005431A">
        <w:rPr>
          <w:lang w:val="en-IE"/>
        </w:rPr>
        <w:t xml:space="preserve"> ensure</w:t>
      </w:r>
      <w:r w:rsidR="00001347" w:rsidRPr="0005431A">
        <w:rPr>
          <w:lang w:val="en-IE"/>
        </w:rPr>
        <w:t xml:space="preserve"> a good balance between the solution accuracy and optimisation time. As the Ant algorithms</w:t>
      </w:r>
      <w:r w:rsidR="00BC3E88">
        <w:rPr>
          <w:lang w:val="en-IE"/>
        </w:rPr>
        <w:t>,</w:t>
      </w:r>
      <w:r w:rsidR="00001347" w:rsidRPr="0005431A">
        <w:rPr>
          <w:lang w:val="en-IE"/>
        </w:rPr>
        <w:t xml:space="preserve"> when implemented correctly</w:t>
      </w:r>
      <w:r w:rsidR="00BC3E88">
        <w:rPr>
          <w:lang w:val="en-IE"/>
        </w:rPr>
        <w:t>,</w:t>
      </w:r>
      <w:r w:rsidR="00001347" w:rsidRPr="0005431A">
        <w:rPr>
          <w:lang w:val="en-IE"/>
        </w:rPr>
        <w:t xml:space="preserve"> never fall into </w:t>
      </w:r>
      <w:r w:rsidR="00001347" w:rsidRPr="0005431A">
        <w:rPr>
          <w:lang w:val="en-IE"/>
        </w:rPr>
        <w:lastRenderedPageBreak/>
        <w:t xml:space="preserve">a local optimal, a variety of solutions can always </w:t>
      </w:r>
      <w:r w:rsidRPr="0005431A">
        <w:rPr>
          <w:lang w:val="en-IE"/>
        </w:rPr>
        <w:t>be investigated ev</w:t>
      </w:r>
      <w:r w:rsidR="00BC3E88">
        <w:rPr>
          <w:lang w:val="en-IE"/>
        </w:rPr>
        <w:t>en when local search is enabled.</w:t>
      </w:r>
      <w:r w:rsidRPr="0005431A">
        <w:rPr>
          <w:lang w:val="en-IE"/>
        </w:rPr>
        <w:t xml:space="preserve"> </w:t>
      </w:r>
      <w:r w:rsidR="00BC3E88">
        <w:rPr>
          <w:lang w:val="en-IE"/>
        </w:rPr>
        <w:t>T</w:t>
      </w:r>
      <w:r w:rsidRPr="0005431A">
        <w:rPr>
          <w:lang w:val="en-IE"/>
        </w:rPr>
        <w:t xml:space="preserve">o demonstrate this Random Ant has been introduced </w:t>
      </w:r>
      <w:r w:rsidR="00BC3E88">
        <w:rPr>
          <w:lang w:val="en-IE"/>
        </w:rPr>
        <w:t xml:space="preserve">such </w:t>
      </w:r>
      <w:r w:rsidRPr="0005431A">
        <w:rPr>
          <w:lang w:val="en-IE"/>
        </w:rPr>
        <w:t>that the solutions are generated by randomness and brought to thei</w:t>
      </w:r>
      <w:r w:rsidR="00BC3E88">
        <w:rPr>
          <w:lang w:val="en-IE"/>
        </w:rPr>
        <w:t>r local optimal by local search. While</w:t>
      </w:r>
      <w:r w:rsidRPr="0005431A">
        <w:rPr>
          <w:lang w:val="en-IE"/>
        </w:rPr>
        <w:t xml:space="preserve"> this can be good for low values of n, </w:t>
      </w:r>
      <w:r w:rsidR="00BC3E88">
        <w:rPr>
          <w:lang w:val="en-IE"/>
        </w:rPr>
        <w:t>it is very poor</w:t>
      </w:r>
      <w:r w:rsidRPr="0005431A">
        <w:rPr>
          <w:lang w:val="en-IE"/>
        </w:rPr>
        <w:t xml:space="preserve"> for large as experiments have shown.</w:t>
      </w:r>
    </w:p>
    <w:p w14:paraId="5960AF17" w14:textId="0C211656" w:rsidR="00C81957" w:rsidRPr="0005431A" w:rsidRDefault="0082424A" w:rsidP="00B9262D">
      <w:pPr>
        <w:pStyle w:val="MSCHeading2"/>
      </w:pPr>
      <w:bookmarkStart w:id="298" w:name="_Toc396429143"/>
      <w:bookmarkStart w:id="299" w:name="_Toc396914517"/>
      <w:r>
        <w:t>11.3</w:t>
      </w:r>
      <w:r>
        <w:tab/>
      </w:r>
      <w:r w:rsidR="00F33A5F" w:rsidRPr="00576E5A">
        <w:t>Contributions to the Body of Knowledge</w:t>
      </w:r>
      <w:bookmarkEnd w:id="298"/>
      <w:bookmarkEnd w:id="299"/>
    </w:p>
    <w:p w14:paraId="6D29F153" w14:textId="6B9E0BF0" w:rsidR="00432CCF" w:rsidRPr="0005431A" w:rsidRDefault="00C81957" w:rsidP="000B3C97">
      <w:pPr>
        <w:rPr>
          <w:lang w:val="en-IE"/>
        </w:rPr>
      </w:pPr>
      <w:r w:rsidRPr="0005431A">
        <w:rPr>
          <w:lang w:val="en-IE"/>
        </w:rPr>
        <w:t xml:space="preserve">In this dissertation, </w:t>
      </w:r>
      <w:r w:rsidR="00B81061" w:rsidRPr="0005431A">
        <w:rPr>
          <w:lang w:val="en-IE"/>
        </w:rPr>
        <w:t xml:space="preserve">five </w:t>
      </w:r>
      <w:r w:rsidRPr="0005431A">
        <w:rPr>
          <w:lang w:val="en-IE"/>
        </w:rPr>
        <w:t>ant algorithms</w:t>
      </w:r>
      <w:r w:rsidR="00BC3E88">
        <w:rPr>
          <w:lang w:val="en-IE"/>
        </w:rPr>
        <w:t>,</w:t>
      </w:r>
      <w:r w:rsidRPr="0005431A">
        <w:rPr>
          <w:lang w:val="en-IE"/>
        </w:rPr>
        <w:t xml:space="preserve"> the genetic algorithm, </w:t>
      </w:r>
      <w:r w:rsidR="00D5338C">
        <w:rPr>
          <w:lang w:val="en-IE"/>
        </w:rPr>
        <w:t xml:space="preserve">and local search methods </w:t>
      </w:r>
      <w:r w:rsidRPr="0005431A">
        <w:rPr>
          <w:lang w:val="en-IE"/>
        </w:rPr>
        <w:t xml:space="preserve">from literature, and two </w:t>
      </w:r>
      <w:r w:rsidR="006D6018">
        <w:rPr>
          <w:lang w:val="en-IE"/>
        </w:rPr>
        <w:t xml:space="preserve">newly </w:t>
      </w:r>
      <w:r w:rsidRPr="0005431A">
        <w:rPr>
          <w:lang w:val="en-IE"/>
        </w:rPr>
        <w:t>introduced algorithms have been applied to t</w:t>
      </w:r>
      <w:r w:rsidR="000B3C97" w:rsidRPr="0005431A">
        <w:rPr>
          <w:lang w:val="en-IE"/>
        </w:rPr>
        <w:t xml:space="preserve">he </w:t>
      </w:r>
      <w:r w:rsidR="00B81061" w:rsidRPr="0005431A">
        <w:rPr>
          <w:lang w:val="en-IE"/>
        </w:rPr>
        <w:t>Travelling Salesperson Problem</w:t>
      </w:r>
      <w:r w:rsidR="00D148F2" w:rsidRPr="0005431A">
        <w:rPr>
          <w:lang w:val="en-IE"/>
        </w:rPr>
        <w:t xml:space="preserve"> demonstrated by a</w:t>
      </w:r>
      <w:r w:rsidR="006D6018">
        <w:rPr>
          <w:lang w:val="en-IE"/>
        </w:rPr>
        <w:t xml:space="preserve"> </w:t>
      </w:r>
      <w:r w:rsidR="006D6018" w:rsidRPr="006D6018">
        <w:rPr>
          <w:lang w:val="en-IE"/>
        </w:rPr>
        <w:t xml:space="preserve">newly </w:t>
      </w:r>
      <w:r w:rsidR="006D6018">
        <w:rPr>
          <w:lang w:val="en-IE"/>
        </w:rPr>
        <w:t>introduced</w:t>
      </w:r>
      <w:r w:rsidR="00D148F2" w:rsidRPr="0005431A">
        <w:rPr>
          <w:lang w:val="en-IE"/>
        </w:rPr>
        <w:t xml:space="preserve"> </w:t>
      </w:r>
      <w:r w:rsidR="00D5338C">
        <w:rPr>
          <w:lang w:val="en-IE"/>
        </w:rPr>
        <w:t xml:space="preserve">GUI </w:t>
      </w:r>
      <w:r w:rsidR="00D148F2" w:rsidRPr="0005431A">
        <w:rPr>
          <w:lang w:val="en-IE"/>
        </w:rPr>
        <w:t>framework</w:t>
      </w:r>
      <w:r w:rsidR="00072842" w:rsidRPr="0005431A">
        <w:rPr>
          <w:lang w:val="en-IE"/>
        </w:rPr>
        <w:t xml:space="preserve"> called AntSolver</w:t>
      </w:r>
      <w:r w:rsidR="00D148F2" w:rsidRPr="0005431A">
        <w:rPr>
          <w:lang w:val="en-IE"/>
        </w:rPr>
        <w:t xml:space="preserve"> written in C++</w:t>
      </w:r>
      <w:r w:rsidR="006D6018">
        <w:rPr>
          <w:lang w:val="en-IE"/>
        </w:rPr>
        <w:t xml:space="preserve">, to </w:t>
      </w:r>
      <w:r w:rsidR="00F20F16">
        <w:rPr>
          <w:lang w:val="en-IE"/>
        </w:rPr>
        <w:t>enhance</w:t>
      </w:r>
      <w:r w:rsidR="006D6018">
        <w:rPr>
          <w:lang w:val="en-IE"/>
        </w:rPr>
        <w:t xml:space="preserve"> the MSc </w:t>
      </w:r>
      <w:r w:rsidR="00D5338C">
        <w:rPr>
          <w:lang w:val="en-IE"/>
        </w:rPr>
        <w:t>being pursued</w:t>
      </w:r>
      <w:r w:rsidR="006D6018">
        <w:rPr>
          <w:lang w:val="en-IE"/>
        </w:rPr>
        <w:t>.</w:t>
      </w:r>
    </w:p>
    <w:p w14:paraId="7D1BF389" w14:textId="77777777" w:rsidR="009F7B34" w:rsidRPr="0005431A" w:rsidRDefault="009F7B34" w:rsidP="000B3C97">
      <w:pPr>
        <w:rPr>
          <w:lang w:val="en-IE"/>
        </w:rPr>
      </w:pPr>
    </w:p>
    <w:p w14:paraId="2F693362" w14:textId="40B72319" w:rsidR="00F33A5F" w:rsidRDefault="009F7B34" w:rsidP="000B3C97">
      <w:pPr>
        <w:rPr>
          <w:lang w:val="en-IE"/>
        </w:rPr>
      </w:pPr>
      <w:r w:rsidRPr="0005431A">
        <w:rPr>
          <w:lang w:val="en-IE"/>
        </w:rPr>
        <w:t>Based upon these algorithms</w:t>
      </w:r>
      <w:r w:rsidR="00970318" w:rsidRPr="0005431A">
        <w:rPr>
          <w:lang w:val="en-IE"/>
        </w:rPr>
        <w:t>,</w:t>
      </w:r>
      <w:r w:rsidRPr="0005431A">
        <w:rPr>
          <w:lang w:val="en-IE"/>
        </w:rPr>
        <w:t xml:space="preserve"> </w:t>
      </w:r>
      <w:r w:rsidR="00282322" w:rsidRPr="0005431A">
        <w:rPr>
          <w:lang w:val="en-IE"/>
        </w:rPr>
        <w:t xml:space="preserve">experiments were executed comparing the heuristics that guide them, </w:t>
      </w:r>
      <w:r w:rsidR="00357D8C" w:rsidRPr="0005431A">
        <w:rPr>
          <w:lang w:val="en-IE"/>
        </w:rPr>
        <w:t xml:space="preserve">and comparing each algorithm side by </w:t>
      </w:r>
      <w:r w:rsidR="00F33A5F" w:rsidRPr="0005431A">
        <w:rPr>
          <w:lang w:val="en-IE"/>
        </w:rPr>
        <w:t>side.</w:t>
      </w:r>
      <w:r w:rsidR="00F33A5F">
        <w:rPr>
          <w:lang w:val="en-IE"/>
        </w:rPr>
        <w:t xml:space="preserve"> </w:t>
      </w:r>
      <w:r w:rsidR="00C76618">
        <w:rPr>
          <w:lang w:val="en-IE"/>
        </w:rPr>
        <w:t>This s</w:t>
      </w:r>
      <w:r w:rsidR="00F33A5F" w:rsidRPr="00F33A5F">
        <w:rPr>
          <w:lang w:val="en-IE"/>
        </w:rPr>
        <w:t>how</w:t>
      </w:r>
      <w:r w:rsidR="00C76618">
        <w:rPr>
          <w:lang w:val="en-IE"/>
        </w:rPr>
        <w:t>ed</w:t>
      </w:r>
      <w:r w:rsidR="00F33A5F" w:rsidRPr="00F33A5F">
        <w:rPr>
          <w:lang w:val="en-IE"/>
        </w:rPr>
        <w:t xml:space="preserve"> that ACS, MMAS were the best performing </w:t>
      </w:r>
      <w:r w:rsidR="00855987">
        <w:rPr>
          <w:lang w:val="en-IE"/>
        </w:rPr>
        <w:t xml:space="preserve">algorithms </w:t>
      </w:r>
      <w:r w:rsidR="00F33A5F" w:rsidRPr="00F33A5F">
        <w:rPr>
          <w:lang w:val="en-IE"/>
        </w:rPr>
        <w:t>followed closely by BWAS, EAS and AS being the worst performing. These algorithms were then compared to other approaches. That is the generic algorithm and a brute force algorithm, the genetic algorithm compared well with the basic Ant algorithm (AS) up to 100 nodes after this, AS was proven to be superior. The brute force algorithm is only practical for very small problem instances as proven.</w:t>
      </w:r>
      <w:r w:rsidR="00357D8C" w:rsidRPr="0005431A">
        <w:rPr>
          <w:lang w:val="en-IE"/>
        </w:rPr>
        <w:t xml:space="preserve"> </w:t>
      </w:r>
    </w:p>
    <w:p w14:paraId="3014E659" w14:textId="77777777" w:rsidR="00F33A5F" w:rsidRDefault="00F33A5F" w:rsidP="000B3C97">
      <w:pPr>
        <w:rPr>
          <w:lang w:val="en-IE"/>
        </w:rPr>
      </w:pPr>
    </w:p>
    <w:p w14:paraId="345ACEAC" w14:textId="3A607947" w:rsidR="00970318" w:rsidRDefault="00357D8C" w:rsidP="000B3C97">
      <w:pPr>
        <w:rPr>
          <w:lang w:val="en-IE"/>
        </w:rPr>
      </w:pPr>
      <w:r w:rsidRPr="0005431A">
        <w:rPr>
          <w:lang w:val="en-IE"/>
        </w:rPr>
        <w:t xml:space="preserve">Furthermore hybrid approaches were analysed by </w:t>
      </w:r>
      <w:r w:rsidR="00BC3E88">
        <w:rPr>
          <w:lang w:val="en-IE"/>
        </w:rPr>
        <w:t>a</w:t>
      </w:r>
      <w:r w:rsidRPr="0005431A">
        <w:rPr>
          <w:lang w:val="en-IE"/>
        </w:rPr>
        <w:t>ppl</w:t>
      </w:r>
      <w:r w:rsidR="00BC3E88">
        <w:rPr>
          <w:lang w:val="en-IE"/>
        </w:rPr>
        <w:t>y</w:t>
      </w:r>
      <w:r w:rsidRPr="0005431A">
        <w:rPr>
          <w:lang w:val="en-IE"/>
        </w:rPr>
        <w:t>in</w:t>
      </w:r>
      <w:r w:rsidR="00E4214C">
        <w:rPr>
          <w:lang w:val="en-IE"/>
        </w:rPr>
        <w:t>g local search methods</w:t>
      </w:r>
      <w:r w:rsidR="00E4214C" w:rsidRPr="00E4214C">
        <w:rPr>
          <w:lang w:val="en-IE"/>
        </w:rPr>
        <w:t>.</w:t>
      </w:r>
      <w:r w:rsidR="00902ABC">
        <w:rPr>
          <w:lang w:val="en-IE"/>
        </w:rPr>
        <w:t xml:space="preserve"> The research also</w:t>
      </w:r>
      <w:r w:rsidRPr="0005431A">
        <w:rPr>
          <w:lang w:val="en-IE"/>
        </w:rPr>
        <w:t xml:space="preserve"> applied the </w:t>
      </w:r>
      <w:r w:rsidR="00EC6288" w:rsidRPr="0005431A">
        <w:rPr>
          <w:lang w:val="en-IE"/>
        </w:rPr>
        <w:t xml:space="preserve">Lin-Kernighan </w:t>
      </w:r>
      <w:r w:rsidRPr="0005431A">
        <w:rPr>
          <w:lang w:val="en-IE"/>
        </w:rPr>
        <w:t xml:space="preserve">heuristic </w:t>
      </w:r>
      <w:r w:rsidR="00EC6288" w:rsidRPr="0005431A">
        <w:rPr>
          <w:lang w:val="en-IE"/>
        </w:rPr>
        <w:t xml:space="preserve">(LK) </w:t>
      </w:r>
      <w:r w:rsidRPr="0005431A">
        <w:rPr>
          <w:lang w:val="en-IE"/>
        </w:rPr>
        <w:t xml:space="preserve">to the elitist ant system and ant system, </w:t>
      </w:r>
      <w:r w:rsidR="00970318" w:rsidRPr="0005431A">
        <w:rPr>
          <w:lang w:val="en-IE"/>
        </w:rPr>
        <w:t>a technique</w:t>
      </w:r>
      <w:r w:rsidRPr="0005431A">
        <w:rPr>
          <w:lang w:val="en-IE"/>
        </w:rPr>
        <w:t xml:space="preserve"> n</w:t>
      </w:r>
      <w:r w:rsidR="00654475">
        <w:rPr>
          <w:lang w:val="en-IE"/>
        </w:rPr>
        <w:t>ot discovered in any literature.</w:t>
      </w:r>
      <w:r w:rsidRPr="0005431A">
        <w:rPr>
          <w:lang w:val="en-IE"/>
        </w:rPr>
        <w:t xml:space="preserve"> </w:t>
      </w:r>
      <w:r w:rsidR="00654475">
        <w:rPr>
          <w:lang w:val="en-IE"/>
        </w:rPr>
        <w:t>T</w:t>
      </w:r>
      <w:r w:rsidRPr="0005431A">
        <w:rPr>
          <w:lang w:val="en-IE"/>
        </w:rPr>
        <w:t>hese hybrid algorithms produced exc</w:t>
      </w:r>
      <w:r w:rsidR="00D233F8" w:rsidRPr="0005431A">
        <w:rPr>
          <w:lang w:val="en-IE"/>
        </w:rPr>
        <w:t>ellent re</w:t>
      </w:r>
      <w:r w:rsidR="00902ABC">
        <w:rPr>
          <w:lang w:val="en-IE"/>
        </w:rPr>
        <w:t>sults and greatly improved them</w:t>
      </w:r>
      <w:r w:rsidR="00D233F8" w:rsidRPr="0005431A">
        <w:rPr>
          <w:lang w:val="en-IE"/>
        </w:rPr>
        <w:t>, allowing them to find the optimal solution for all problems</w:t>
      </w:r>
      <w:r w:rsidR="00902ABC">
        <w:rPr>
          <w:lang w:val="en-IE"/>
        </w:rPr>
        <w:t>.</w:t>
      </w:r>
      <w:r w:rsidR="00D233F8" w:rsidRPr="0005431A">
        <w:rPr>
          <w:lang w:val="en-IE"/>
        </w:rPr>
        <w:t xml:space="preserve"> </w:t>
      </w:r>
      <w:r w:rsidR="00902ABC">
        <w:rPr>
          <w:lang w:val="en-IE"/>
        </w:rPr>
        <w:t>However, t</w:t>
      </w:r>
      <w:r w:rsidR="00D233F8" w:rsidRPr="0005431A">
        <w:rPr>
          <w:lang w:val="en-IE"/>
        </w:rPr>
        <w:t xml:space="preserve">hey </w:t>
      </w:r>
      <w:r w:rsidR="00902ABC">
        <w:rPr>
          <w:lang w:val="en-IE"/>
        </w:rPr>
        <w:t>were out-</w:t>
      </w:r>
      <w:r w:rsidR="00D233F8" w:rsidRPr="0005431A">
        <w:rPr>
          <w:lang w:val="en-IE"/>
        </w:rPr>
        <w:t>performed both empirically and by</w:t>
      </w:r>
      <w:r w:rsidR="00853AB3">
        <w:rPr>
          <w:lang w:val="en-IE"/>
        </w:rPr>
        <w:t xml:space="preserve"> best average</w:t>
      </w:r>
      <w:r w:rsidR="00D233F8" w:rsidRPr="0005431A">
        <w:rPr>
          <w:lang w:val="en-IE"/>
        </w:rPr>
        <w:t xml:space="preserve"> </w:t>
      </w:r>
      <w:r w:rsidR="00E4214C">
        <w:rPr>
          <w:lang w:val="en-IE"/>
        </w:rPr>
        <w:t>solutions</w:t>
      </w:r>
      <w:r w:rsidR="00D233F8" w:rsidRPr="0005431A">
        <w:rPr>
          <w:lang w:val="en-IE"/>
        </w:rPr>
        <w:t xml:space="preserve"> by the other algorithms </w:t>
      </w:r>
      <w:r w:rsidR="00853AB3">
        <w:rPr>
          <w:lang w:val="en-IE"/>
        </w:rPr>
        <w:t>(MA</w:t>
      </w:r>
      <w:r w:rsidR="00B45D36">
        <w:rPr>
          <w:lang w:val="en-IE"/>
        </w:rPr>
        <w:t>, ACS, MMAS</w:t>
      </w:r>
      <w:r w:rsidR="00853AB3">
        <w:rPr>
          <w:lang w:val="en-IE"/>
        </w:rPr>
        <w:t>)</w:t>
      </w:r>
      <w:r w:rsidR="00D233F8" w:rsidRPr="0005431A">
        <w:rPr>
          <w:lang w:val="en-IE"/>
        </w:rPr>
        <w:t xml:space="preserve"> when </w:t>
      </w:r>
      <w:r w:rsidR="00902ABC">
        <w:rPr>
          <w:lang w:val="en-IE"/>
        </w:rPr>
        <w:t xml:space="preserve">they were </w:t>
      </w:r>
      <w:r w:rsidR="00D233F8" w:rsidRPr="0005431A">
        <w:rPr>
          <w:lang w:val="en-IE"/>
        </w:rPr>
        <w:t>also enabled with the LK heuristic.</w:t>
      </w:r>
    </w:p>
    <w:p w14:paraId="0E4A9308" w14:textId="77777777" w:rsidR="00902ABC" w:rsidRPr="0005431A" w:rsidRDefault="00902ABC" w:rsidP="000B3C97">
      <w:pPr>
        <w:rPr>
          <w:lang w:val="en-IE"/>
        </w:rPr>
      </w:pPr>
    </w:p>
    <w:p w14:paraId="1F20EDE7" w14:textId="54FF6930" w:rsidR="00256A41" w:rsidRDefault="00902ABC" w:rsidP="000B3C97">
      <w:r>
        <w:rPr>
          <w:lang w:val="en-IE"/>
        </w:rPr>
        <w:t xml:space="preserve">It was </w:t>
      </w:r>
      <w:r w:rsidR="00D233F8" w:rsidRPr="0005431A">
        <w:rPr>
          <w:lang w:val="en-IE"/>
        </w:rPr>
        <w:t>d</w:t>
      </w:r>
      <w:r>
        <w:rPr>
          <w:lang w:val="en-IE"/>
        </w:rPr>
        <w:t>iscovered that the LK heuristic</w:t>
      </w:r>
      <w:r w:rsidR="00D233F8" w:rsidRPr="0005431A">
        <w:rPr>
          <w:lang w:val="en-IE"/>
        </w:rPr>
        <w:t xml:space="preserve"> was by far the best local search</w:t>
      </w:r>
      <w:r w:rsidR="00E4214C">
        <w:rPr>
          <w:lang w:val="en-IE"/>
        </w:rPr>
        <w:t xml:space="preserve">, and </w:t>
      </w:r>
      <w:r w:rsidR="00E4214C" w:rsidRPr="00E4214C">
        <w:rPr>
          <w:lang w:val="en-IE"/>
        </w:rPr>
        <w:t xml:space="preserve">asked the question were the ants doing anything or was it all the LK contribution? Random Ant was introduced to answer this question with local search applied to random solutions and they get stuck in a local optimal over 200 nodes. However Random Ant provides </w:t>
      </w:r>
      <w:r w:rsidR="00E4214C" w:rsidRPr="00E4214C">
        <w:rPr>
          <w:lang w:val="en-IE"/>
        </w:rPr>
        <w:lastRenderedPageBreak/>
        <w:t>excellent solutions solving small TSP instances up to 100 cities. It was noted that the heuristic values make little difference when the LK heuristic is enabled.</w:t>
      </w:r>
      <w:r w:rsidR="00D233F8" w:rsidRPr="0005431A">
        <w:rPr>
          <w:lang w:val="en-IE"/>
        </w:rPr>
        <w:t xml:space="preserve"> </w:t>
      </w:r>
      <w:r w:rsidR="00D5338C">
        <w:rPr>
          <w:lang w:val="en-IE"/>
        </w:rPr>
        <w:t>T</w:t>
      </w:r>
      <w:r>
        <w:rPr>
          <w:lang w:val="en-IE"/>
        </w:rPr>
        <w:t xml:space="preserve">he inclusion of </w:t>
      </w:r>
      <w:r w:rsidR="00196F6B">
        <w:rPr>
          <w:lang w:val="en-IE"/>
        </w:rPr>
        <w:t>2-O</w:t>
      </w:r>
      <w:r w:rsidR="004A6B24" w:rsidRPr="0005431A">
        <w:rPr>
          <w:lang w:val="en-IE"/>
        </w:rPr>
        <w:t>pt</w:t>
      </w:r>
      <w:r>
        <w:rPr>
          <w:lang w:val="en-IE"/>
        </w:rPr>
        <w:t xml:space="preserve"> and</w:t>
      </w:r>
      <w:r w:rsidR="00D233F8" w:rsidRPr="0005431A">
        <w:rPr>
          <w:lang w:val="en-IE"/>
        </w:rPr>
        <w:t xml:space="preserve"> </w:t>
      </w:r>
      <w:r w:rsidR="00196F6B">
        <w:rPr>
          <w:lang w:val="en-IE"/>
        </w:rPr>
        <w:t>3-O</w:t>
      </w:r>
      <w:r w:rsidR="00D233F8" w:rsidRPr="0005431A">
        <w:rPr>
          <w:lang w:val="en-IE"/>
        </w:rPr>
        <w:t xml:space="preserve">pt did not make </w:t>
      </w:r>
      <w:r>
        <w:rPr>
          <w:lang w:val="en-IE"/>
        </w:rPr>
        <w:t>very</w:t>
      </w:r>
      <w:r w:rsidR="00D233F8" w:rsidRPr="0005431A">
        <w:rPr>
          <w:lang w:val="en-IE"/>
        </w:rPr>
        <w:t xml:space="preserve"> much difference</w:t>
      </w:r>
      <w:r w:rsidR="00E4214C" w:rsidRPr="00E4214C">
        <w:t xml:space="preserve"> </w:t>
      </w:r>
      <w:r w:rsidR="00E4214C" w:rsidRPr="00E4214C">
        <w:rPr>
          <w:lang w:val="en-IE"/>
        </w:rPr>
        <w:t>sometimes proven even detrimental</w:t>
      </w:r>
      <w:r w:rsidR="00D233F8" w:rsidRPr="0005431A">
        <w:rPr>
          <w:lang w:val="en-IE"/>
        </w:rPr>
        <w:t>.</w:t>
      </w:r>
      <w:r w:rsidR="00E4214C" w:rsidRPr="00E4214C">
        <w:t xml:space="preserve"> </w:t>
      </w:r>
    </w:p>
    <w:p w14:paraId="160B4083" w14:textId="77777777" w:rsidR="00256A41" w:rsidRDefault="00256A41" w:rsidP="000B3C97"/>
    <w:p w14:paraId="1AB778B9" w14:textId="176710BF" w:rsidR="00970318" w:rsidRPr="0005431A" w:rsidRDefault="006908C5" w:rsidP="000B3C97">
      <w:pPr>
        <w:rPr>
          <w:lang w:val="en-IE"/>
        </w:rPr>
      </w:pPr>
      <w:r>
        <w:t xml:space="preserve">The development of </w:t>
      </w:r>
      <w:r w:rsidR="00C27D19">
        <w:t xml:space="preserve">Random Ant enabled </w:t>
      </w:r>
      <w:r w:rsidR="00204767">
        <w:t>us</w:t>
      </w:r>
      <w:r w:rsidR="00C27D19">
        <w:t xml:space="preserve"> to go on and</w:t>
      </w:r>
      <w:r>
        <w:t xml:space="preserve"> extend to</w:t>
      </w:r>
      <w:r w:rsidR="00C27D19">
        <w:t xml:space="preserve"> create Mutated Ant</w:t>
      </w:r>
      <w:r w:rsidR="00D3274B">
        <w:t>.</w:t>
      </w:r>
      <w:r w:rsidR="00C27D19">
        <w:t xml:space="preserve"> </w:t>
      </w:r>
      <w:r w:rsidR="00D3274B">
        <w:t>A</w:t>
      </w:r>
      <w:r w:rsidR="00C27D19">
        <w:t xml:space="preserve">fter reading most </w:t>
      </w:r>
      <w:r w:rsidR="00256A41" w:rsidRPr="00256A41">
        <w:t xml:space="preserve">literature </w:t>
      </w:r>
      <w:r w:rsidR="00C27D19">
        <w:t xml:space="preserve">one extra point not really addressed by any of the existing ant algorithms, was that the pheromone matrix is getting updated by all </w:t>
      </w:r>
      <w:r w:rsidR="00204767">
        <w:t xml:space="preserve">the </w:t>
      </w:r>
      <w:r w:rsidR="00C27D19">
        <w:t xml:space="preserve">ants in the colony and this was a problem (see Chapter 5). Mutated </w:t>
      </w:r>
      <w:r w:rsidR="00C75029">
        <w:t xml:space="preserve">Ant (MA) </w:t>
      </w:r>
      <w:r w:rsidR="00C27D19">
        <w:t>addressed this problem by only having the best ant to lay pheromones and the worst ant evaporate them</w:t>
      </w:r>
      <w:r w:rsidR="00D04AE8">
        <w:t>.</w:t>
      </w:r>
      <w:r w:rsidR="00256A41">
        <w:t xml:space="preserve"> </w:t>
      </w:r>
      <w:r w:rsidR="00A340DA">
        <w:t>It was</w:t>
      </w:r>
      <w:r w:rsidR="00256A41">
        <w:t xml:space="preserve"> c</w:t>
      </w:r>
      <w:r w:rsidR="00C27D19">
        <w:t xml:space="preserve">onfirmed </w:t>
      </w:r>
      <w:r w:rsidR="00061D30">
        <w:t xml:space="preserve">by both experiments and </w:t>
      </w:r>
      <w:r w:rsidR="00256A41" w:rsidRPr="00256A41">
        <w:t xml:space="preserve">literature </w:t>
      </w:r>
      <w:r w:rsidR="00C27D19">
        <w:t xml:space="preserve">that the </w:t>
      </w:r>
      <w:r w:rsidR="00204767">
        <w:t>best</w:t>
      </w:r>
      <w:r w:rsidR="00C27D19">
        <w:t xml:space="preserve"> ant</w:t>
      </w:r>
      <w:r w:rsidR="00061D30">
        <w:t xml:space="preserve"> is more likely to contain edges in the optimal solution and worst ant not</w:t>
      </w:r>
      <w:r w:rsidR="00A340DA">
        <w:t>.</w:t>
      </w:r>
      <w:r w:rsidR="00196F6B">
        <w:t xml:space="preserve"> </w:t>
      </w:r>
      <w:r w:rsidR="00A340DA">
        <w:t>T</w:t>
      </w:r>
      <w:r w:rsidR="00196F6B" w:rsidRPr="00196F6B">
        <w:t>his allows mutated ant to focus more on the search space more likely to contain the best edges.</w:t>
      </w:r>
      <w:r w:rsidR="00196F6B">
        <w:t xml:space="preserve"> </w:t>
      </w:r>
      <w:r w:rsidRPr="006908C5">
        <w:t>However MA has the problem of getting stuck in a local optimal loop</w:t>
      </w:r>
      <w:r>
        <w:t>. Countermeasures were added</w:t>
      </w:r>
      <w:r w:rsidR="00A340DA">
        <w:t>,</w:t>
      </w:r>
      <w:r w:rsidRPr="006908C5">
        <w:t xml:space="preserve"> </w:t>
      </w:r>
      <w:r>
        <w:t xml:space="preserve">MA </w:t>
      </w:r>
      <w:r w:rsidR="00196F6B">
        <w:t>uses the ACS solution construction rule (see Chapter 5)</w:t>
      </w:r>
      <w:r w:rsidR="00196F6B" w:rsidRPr="00196F6B">
        <w:t xml:space="preserve"> </w:t>
      </w:r>
      <w:r w:rsidR="00196F6B">
        <w:t>eliminating the problems associated with the roulette wheel selection</w:t>
      </w:r>
      <w:r>
        <w:t xml:space="preserve"> technique</w:t>
      </w:r>
      <w:r w:rsidR="00061D30">
        <w:t xml:space="preserve">, </w:t>
      </w:r>
      <w:r>
        <w:t>and</w:t>
      </w:r>
      <w:r w:rsidR="00061D30">
        <w:t xml:space="preserve"> mutation is applied</w:t>
      </w:r>
      <w:r w:rsidR="00256A41">
        <w:t xml:space="preserve"> </w:t>
      </w:r>
      <w:r w:rsidR="00204767">
        <w:t>to the pheromone matrix</w:t>
      </w:r>
      <w:r>
        <w:t>,</w:t>
      </w:r>
      <w:r w:rsidR="00204767">
        <w:t xml:space="preserve"> </w:t>
      </w:r>
      <w:r>
        <w:t>both techniques enable</w:t>
      </w:r>
      <w:r w:rsidR="00C75029">
        <w:t xml:space="preserve"> MA to</w:t>
      </w:r>
      <w:r w:rsidR="00256A41">
        <w:t xml:space="preserve"> break </w:t>
      </w:r>
      <w:r>
        <w:t>from a</w:t>
      </w:r>
      <w:r w:rsidR="00256A41">
        <w:t xml:space="preserve"> local optimal loop</w:t>
      </w:r>
      <w:r w:rsidR="00061D30">
        <w:t>. These traits enabled</w:t>
      </w:r>
      <w:r w:rsidR="00C27D19">
        <w:t xml:space="preserve"> Mutated Ant</w:t>
      </w:r>
      <w:r w:rsidR="00061D30">
        <w:t xml:space="preserve"> to be the</w:t>
      </w:r>
      <w:r w:rsidR="00C27D19">
        <w:t xml:space="preserve"> best ant algorithm as the </w:t>
      </w:r>
      <w:r w:rsidR="00204767">
        <w:t xml:space="preserve">experimental </w:t>
      </w:r>
      <w:r w:rsidR="00C27D19">
        <w:t xml:space="preserve">results </w:t>
      </w:r>
      <w:r w:rsidR="00204767">
        <w:t>show</w:t>
      </w:r>
      <w:r w:rsidR="00C27D19">
        <w:t>.</w:t>
      </w:r>
    </w:p>
    <w:p w14:paraId="0B9F1BB0" w14:textId="77777777" w:rsidR="00533959" w:rsidRDefault="00533959" w:rsidP="000B3C97">
      <w:pPr>
        <w:rPr>
          <w:lang w:val="en-IE"/>
        </w:rPr>
      </w:pPr>
    </w:p>
    <w:p w14:paraId="2A1F65C7" w14:textId="4A06A600" w:rsidR="00E4214C" w:rsidRDefault="00E4214C" w:rsidP="000B3C97">
      <w:pPr>
        <w:rPr>
          <w:lang w:val="en-IE"/>
        </w:rPr>
      </w:pPr>
      <w:r w:rsidRPr="00E4214C">
        <w:rPr>
          <w:lang w:val="en-IE"/>
        </w:rPr>
        <w:t xml:space="preserve">The overall experiments suggest that the </w:t>
      </w:r>
      <w:r w:rsidR="00853AB3">
        <w:rPr>
          <w:lang w:val="en-IE"/>
        </w:rPr>
        <w:t xml:space="preserve">newly </w:t>
      </w:r>
      <w:r w:rsidRPr="00E4214C">
        <w:rPr>
          <w:lang w:val="en-IE"/>
        </w:rPr>
        <w:t>introduced Mutated Ant System (MA), Ant Colony System (ACS), MinMax Ant System (MMAS), and when combined with LK produce the best results for the Travelling Salesperson Problem respectively.</w:t>
      </w:r>
    </w:p>
    <w:p w14:paraId="4293F57B" w14:textId="77777777" w:rsidR="00E4214C" w:rsidRPr="0005431A" w:rsidRDefault="00E4214C" w:rsidP="000B3C97">
      <w:pPr>
        <w:rPr>
          <w:lang w:val="en-IE"/>
        </w:rPr>
      </w:pPr>
    </w:p>
    <w:p w14:paraId="71F5F78A" w14:textId="214C5019" w:rsidR="00533959" w:rsidRPr="0005431A" w:rsidRDefault="00533959" w:rsidP="00533959">
      <w:pPr>
        <w:rPr>
          <w:lang w:val="en-IE"/>
        </w:rPr>
      </w:pPr>
      <w:r w:rsidRPr="0005431A">
        <w:rPr>
          <w:lang w:val="en-IE"/>
        </w:rPr>
        <w:t xml:space="preserve">However </w:t>
      </w:r>
      <w:r w:rsidR="00902ABC">
        <w:rPr>
          <w:lang w:val="en-IE"/>
        </w:rPr>
        <w:t>it is the view of the author that</w:t>
      </w:r>
      <w:r w:rsidRPr="0005431A">
        <w:rPr>
          <w:lang w:val="en-IE"/>
        </w:rPr>
        <w:t xml:space="preserve"> adding other heuristic</w:t>
      </w:r>
      <w:r w:rsidR="00902ABC">
        <w:rPr>
          <w:lang w:val="en-IE"/>
        </w:rPr>
        <w:t>s</w:t>
      </w:r>
      <w:r w:rsidRPr="0005431A">
        <w:rPr>
          <w:lang w:val="en-IE"/>
        </w:rPr>
        <w:t xml:space="preserve"> take</w:t>
      </w:r>
      <w:r w:rsidR="00902ABC">
        <w:rPr>
          <w:lang w:val="en-IE"/>
        </w:rPr>
        <w:t>s</w:t>
      </w:r>
      <w:r w:rsidRPr="0005431A">
        <w:rPr>
          <w:lang w:val="en-IE"/>
        </w:rPr>
        <w:t xml:space="preserve"> away from the ants themselves </w:t>
      </w:r>
      <w:r w:rsidR="00902ABC">
        <w:rPr>
          <w:lang w:val="en-IE"/>
        </w:rPr>
        <w:t>and it was observed that applying the LK heuristic wa</w:t>
      </w:r>
      <w:r w:rsidRPr="0005431A">
        <w:rPr>
          <w:lang w:val="en-IE"/>
        </w:rPr>
        <w:t xml:space="preserve">s like forcing the </w:t>
      </w:r>
      <w:r w:rsidR="00072842" w:rsidRPr="0005431A">
        <w:rPr>
          <w:lang w:val="en-IE"/>
        </w:rPr>
        <w:t>“</w:t>
      </w:r>
      <w:r w:rsidRPr="0005431A">
        <w:rPr>
          <w:i/>
          <w:lang w:val="en-IE"/>
        </w:rPr>
        <w:t>ants down a pipe</w:t>
      </w:r>
      <w:r w:rsidR="00072842" w:rsidRPr="0005431A">
        <w:rPr>
          <w:lang w:val="en-IE"/>
        </w:rPr>
        <w:t>”</w:t>
      </w:r>
      <w:r w:rsidR="00F33A5F" w:rsidRPr="00F33A5F">
        <w:t xml:space="preserve"> </w:t>
      </w:r>
      <w:r w:rsidR="00F33A5F" w:rsidRPr="00F33A5F">
        <w:rPr>
          <w:lang w:val="en-IE"/>
        </w:rPr>
        <w:t>as my supervisor Mark Foley stated</w:t>
      </w:r>
      <w:r w:rsidR="00902ABC">
        <w:rPr>
          <w:lang w:val="en-IE"/>
        </w:rPr>
        <w:t xml:space="preserve">. This is an excellent </w:t>
      </w:r>
      <w:r w:rsidR="00072842" w:rsidRPr="0005431A">
        <w:rPr>
          <w:lang w:val="en-IE"/>
        </w:rPr>
        <w:t>analogy</w:t>
      </w:r>
      <w:r w:rsidR="00902ABC">
        <w:rPr>
          <w:lang w:val="en-IE"/>
        </w:rPr>
        <w:t>,</w:t>
      </w:r>
      <w:r w:rsidR="00072842" w:rsidRPr="0005431A">
        <w:rPr>
          <w:lang w:val="en-IE"/>
        </w:rPr>
        <w:t xml:space="preserve"> as all that is happening </w:t>
      </w:r>
      <w:r w:rsidR="00902ABC">
        <w:rPr>
          <w:lang w:val="en-IE"/>
        </w:rPr>
        <w:t xml:space="preserve">is that </w:t>
      </w:r>
      <w:r w:rsidR="00072842" w:rsidRPr="0005431A">
        <w:rPr>
          <w:lang w:val="en-IE"/>
        </w:rPr>
        <w:t>the ants are learning good solutions for the heuristic</w:t>
      </w:r>
      <w:r w:rsidRPr="0005431A">
        <w:rPr>
          <w:lang w:val="en-IE"/>
        </w:rPr>
        <w:t xml:space="preserve">, </w:t>
      </w:r>
      <w:r w:rsidR="00902ABC">
        <w:rPr>
          <w:lang w:val="en-IE"/>
        </w:rPr>
        <w:t>therefore</w:t>
      </w:r>
      <w:r w:rsidRPr="0005431A">
        <w:rPr>
          <w:lang w:val="en-IE"/>
        </w:rPr>
        <w:t xml:space="preserve"> making it more difficult to adapt</w:t>
      </w:r>
      <w:r w:rsidR="009A65C7" w:rsidRPr="0005431A">
        <w:rPr>
          <w:lang w:val="en-IE"/>
        </w:rPr>
        <w:t xml:space="preserve"> the algorithms</w:t>
      </w:r>
      <w:r w:rsidRPr="0005431A">
        <w:rPr>
          <w:lang w:val="en-IE"/>
        </w:rPr>
        <w:t xml:space="preserve"> to other problems as the </w:t>
      </w:r>
      <w:r w:rsidR="00072842" w:rsidRPr="0005431A">
        <w:rPr>
          <w:lang w:val="en-IE"/>
        </w:rPr>
        <w:t>algorithms</w:t>
      </w:r>
      <w:r w:rsidRPr="0005431A">
        <w:rPr>
          <w:lang w:val="en-IE"/>
        </w:rPr>
        <w:t xml:space="preserve"> </w:t>
      </w:r>
      <w:r w:rsidR="00902ABC">
        <w:rPr>
          <w:lang w:val="en-IE"/>
        </w:rPr>
        <w:t>become</w:t>
      </w:r>
      <w:r w:rsidRPr="0005431A">
        <w:rPr>
          <w:lang w:val="en-IE"/>
        </w:rPr>
        <w:t xml:space="preserve"> more tightly coupled with the problem at hand.</w:t>
      </w:r>
    </w:p>
    <w:p w14:paraId="042669B7" w14:textId="77777777" w:rsidR="00533959" w:rsidRPr="00E4214C" w:rsidRDefault="00533959" w:rsidP="00E4214C"/>
    <w:p w14:paraId="50B23944" w14:textId="29CCBEB2" w:rsidR="00432CCF" w:rsidRDefault="00855987" w:rsidP="00E4214C">
      <w:r>
        <w:t>In addition, the genetic a</w:t>
      </w:r>
      <w:r w:rsidR="00E4214C" w:rsidRPr="00E4214C">
        <w:t xml:space="preserve">lgorithm </w:t>
      </w:r>
      <w:r w:rsidR="00853AB3">
        <w:t xml:space="preserve">(GA) </w:t>
      </w:r>
      <w:r w:rsidR="00E4214C" w:rsidRPr="00E4214C">
        <w:t xml:space="preserve">is much more complex to implement especially crossover than any of the ant algorithms, providing little benefit on its own as proved </w:t>
      </w:r>
      <w:r w:rsidR="00E4214C" w:rsidRPr="00E4214C">
        <w:lastRenderedPageBreak/>
        <w:t>experimentally in this dissertation. However when combined with the Lin-Kernighan heuristic improves this algorithm to the best performing experimentally and ranked first. However no experiments were run by GA on the really large problems.</w:t>
      </w:r>
    </w:p>
    <w:p w14:paraId="770C9823" w14:textId="77777777" w:rsidR="00E4214C" w:rsidRDefault="00E4214C" w:rsidP="00E4214C"/>
    <w:p w14:paraId="2F4A94C9" w14:textId="5F345F7D" w:rsidR="00E4214C" w:rsidRDefault="00E4214C" w:rsidP="00E4214C">
      <w:r w:rsidRPr="00E4214C">
        <w:t xml:space="preserve">In addition the newly introduced Mutated Ant experimentally was proven to be the best ant algorithm and to counter act any bias </w:t>
      </w:r>
      <w:r w:rsidR="00D5338C">
        <w:t>against t</w:t>
      </w:r>
      <w:r w:rsidR="006D6018">
        <w:t xml:space="preserve">he newly created framework </w:t>
      </w:r>
      <w:r w:rsidRPr="00E4214C">
        <w:t xml:space="preserve">AntSolver was compared with </w:t>
      </w:r>
      <w:r w:rsidR="006C7D4C">
        <w:t xml:space="preserve">Thomas </w:t>
      </w:r>
      <w:r w:rsidR="006C7D4C" w:rsidRPr="006C7D4C">
        <w:t xml:space="preserve">Stützle </w:t>
      </w:r>
      <w:r w:rsidR="006C7D4C">
        <w:t xml:space="preserve">(Top ACO researcher) </w:t>
      </w:r>
      <w:r w:rsidRPr="00E4214C">
        <w:t>ACO</w:t>
      </w:r>
      <w:r w:rsidR="006D6018">
        <w:t>TSP</w:t>
      </w:r>
      <w:r w:rsidRPr="00E4214C">
        <w:t xml:space="preserve"> </w:t>
      </w:r>
      <w:r w:rsidR="006C7D4C">
        <w:t xml:space="preserve">framework. The </w:t>
      </w:r>
      <w:r w:rsidR="006D6018">
        <w:t>evaluation</w:t>
      </w:r>
      <w:r w:rsidR="006C7D4C">
        <w:t xml:space="preserve"> c</w:t>
      </w:r>
      <w:r w:rsidRPr="00E4214C">
        <w:t>onfirm</w:t>
      </w:r>
      <w:r w:rsidR="006C7D4C">
        <w:t>ed</w:t>
      </w:r>
      <w:r w:rsidRPr="00E4214C">
        <w:t xml:space="preserve"> that the </w:t>
      </w:r>
      <w:r w:rsidR="006C7D4C">
        <w:t xml:space="preserve">two </w:t>
      </w:r>
      <w:r w:rsidRPr="00E4214C">
        <w:t xml:space="preserve">frameworks produced almost identical results for </w:t>
      </w:r>
      <w:r w:rsidR="006C7D4C">
        <w:t>both</w:t>
      </w:r>
      <w:r w:rsidR="006173DC">
        <w:t xml:space="preserve"> the tested</w:t>
      </w:r>
      <w:r w:rsidR="006C7D4C">
        <w:t xml:space="preserve"> MMAS and </w:t>
      </w:r>
      <w:r w:rsidR="00853AB3">
        <w:t xml:space="preserve">the </w:t>
      </w:r>
      <w:r w:rsidR="006C7D4C">
        <w:t>ACS algorithms</w:t>
      </w:r>
      <w:r w:rsidR="006173DC">
        <w:t xml:space="preserve">. </w:t>
      </w:r>
      <w:r w:rsidRPr="00E4214C">
        <w:t xml:space="preserve">However </w:t>
      </w:r>
      <w:r w:rsidR="006D6018" w:rsidRPr="006D6018">
        <w:t xml:space="preserve">ACOTSP </w:t>
      </w:r>
      <w:r w:rsidRPr="00E4214C">
        <w:t>crashed for a few of the problems we tested</w:t>
      </w:r>
      <w:r w:rsidR="006173DC">
        <w:t>.</w:t>
      </w:r>
    </w:p>
    <w:p w14:paraId="2D19A420" w14:textId="77777777" w:rsidR="00E4214C" w:rsidRDefault="00E4214C" w:rsidP="00E4214C"/>
    <w:p w14:paraId="1522E7E6" w14:textId="140BC218" w:rsidR="00E4214C" w:rsidRDefault="00E4214C" w:rsidP="00E4214C">
      <w:r>
        <w:t xml:space="preserve">In addition we proved a problem in </w:t>
      </w:r>
      <w:r w:rsidR="006D6018">
        <w:t>ACOTSP</w:t>
      </w:r>
      <w:r w:rsidR="006C7D4C">
        <w:t xml:space="preserve"> with the ACS algorithm, </w:t>
      </w:r>
      <w:r w:rsidR="00D5338C">
        <w:t>(</w:t>
      </w:r>
      <w:r w:rsidR="006C7D4C">
        <w:t>discussed in Chapter 8 notes</w:t>
      </w:r>
      <w:r w:rsidR="00D5338C">
        <w:t>)</w:t>
      </w:r>
      <w:r w:rsidR="006C7D4C">
        <w:t>. When evaluated</w:t>
      </w:r>
      <w:r>
        <w:t xml:space="preserve"> with AntSolver ACS algorithm</w:t>
      </w:r>
      <w:r w:rsidR="006C7D4C">
        <w:t>,</w:t>
      </w:r>
      <w:r>
        <w:t xml:space="preserve"> </w:t>
      </w:r>
      <w:r w:rsidR="00A340DA">
        <w:t>this implementation</w:t>
      </w:r>
      <w:r w:rsidR="006C7D4C">
        <w:t xml:space="preserve"> produced</w:t>
      </w:r>
      <w:r>
        <w:t xml:space="preserve"> better </w:t>
      </w:r>
      <w:r w:rsidR="006C7D4C">
        <w:t xml:space="preserve">results with a </w:t>
      </w:r>
      <w:r>
        <w:t xml:space="preserve">slightly less error percentage than </w:t>
      </w:r>
      <w:r w:rsidR="006D6018">
        <w:t>ACOTSP</w:t>
      </w:r>
      <w:r>
        <w:t xml:space="preserve"> as illustrated by </w:t>
      </w:r>
      <w:r w:rsidR="00855987">
        <w:t>T</w:t>
      </w:r>
      <w:r>
        <w:t xml:space="preserve">able </w:t>
      </w:r>
      <w:r w:rsidR="00855987">
        <w:t>29</w:t>
      </w:r>
      <w:r w:rsidR="00D5338C">
        <w:t xml:space="preserve"> and discussed (Chapter 10 </w:t>
      </w:r>
      <w:r w:rsidR="00D5338C" w:rsidRPr="00D5338C">
        <w:t>10.9.1</w:t>
      </w:r>
      <w:r w:rsidR="00D5338C">
        <w:t xml:space="preserve"> Results)</w:t>
      </w:r>
      <w:r>
        <w:t xml:space="preserve">. </w:t>
      </w:r>
    </w:p>
    <w:p w14:paraId="77272DDB" w14:textId="77777777" w:rsidR="00E4214C" w:rsidRDefault="00E4214C" w:rsidP="00E4214C"/>
    <w:p w14:paraId="10647615" w14:textId="0DED6C0E" w:rsidR="00E4214C" w:rsidRPr="00E4214C" w:rsidRDefault="00E4214C" w:rsidP="00E4214C">
      <w:r>
        <w:t>In conclusion ant algorithms combined with local search provide excellent results solving NP-hard problems, providing fast performance, optimal solutions, and are easy to implement.</w:t>
      </w:r>
      <w:r w:rsidR="00CE4C2C">
        <w:t xml:space="preserve"> </w:t>
      </w:r>
      <w:r w:rsidR="00CE4C2C" w:rsidRPr="00CE4C2C">
        <w:t>We do not claim that</w:t>
      </w:r>
      <w:r w:rsidR="00CE4C2C">
        <w:t xml:space="preserve"> ant algorithms can compete with specialised TSP algorithms </w:t>
      </w:r>
      <w:r w:rsidR="00855987">
        <w:t>such as described by</w:t>
      </w:r>
      <w:r w:rsidR="00CE4C2C">
        <w:t xml:space="preserve"> </w:t>
      </w:r>
      <w:r w:rsidR="00CE4C2C">
        <w:fldChar w:fldCharType="begin"/>
      </w:r>
      <w:r w:rsidR="00CE4C2C">
        <w:instrText xml:space="preserve"> ADDIN ZOTERO_ITEM CSL_CITATION {"citationID":"YpuwwKMS","properties":{"formattedCitation":"(Johnson, 1990)","plainCitation":"(Johnson, 1990)"},"citationItems":[{"id":554,"uris":["http://zotero.org/users/1680862/items/6GANKMTJ"],"uri":["http://zotero.org/users/1680862/items/6GANKMTJ"],"itemData":{"id":554,"type":"chapter","title":"Local optimization and the Traveling Salesman Problem","container-title":"Automata, Languages and Programming","collection-title":"Lecture Notes in Computer Science","collection-number":"443","publisher":"Springer Berlin Heidelberg","page":"446-461","source":"link.springer.com","abstract":"The Traveling Salesman Problem (TSP) is often cited as the prototypical “hard” combinatorial optimization problem. As such, it would seem to be an ideal candidate for nonstandard algorithmic approaches, such as simulated annealing, and, more recently, genetic algorithms. Both of these approaches can be viewed as variants on the traditional technique called local optimization. This paper surveys the state of the art with respect to the TSP, with emphasis on the performance of traditional local optimization algorithms and their new competitors, and on what insights complexity theory does, or does not, provide.","URL":"http://link.springer.com/chapter/10.1007/BFb0032050","ISBN":"978-3-540-52826-5, 978-3-540-47159-2","language":"en","author":[{"family":"Johnson","given":"David S."}],"editor":[{"family":"Paterson","given":"Michael S."}],"issued":{"date-parts":[["1990",1,1]]},"accessed":{"date-parts":[["2014",7,21]]}}}],"schema":"https://github.com/citation-style-language/schema/raw/master/csl-citation.json"} </w:instrText>
      </w:r>
      <w:r w:rsidR="00CE4C2C">
        <w:fldChar w:fldCharType="separate"/>
      </w:r>
      <w:r w:rsidR="00CE4C2C" w:rsidRPr="00CE4C2C">
        <w:t xml:space="preserve">(Johnson, </w:t>
      </w:r>
      <w:r w:rsidR="00640826" w:rsidRPr="00640826">
        <w:t>1997</w:t>
      </w:r>
      <w:r w:rsidR="00CE4C2C" w:rsidRPr="00CE4C2C">
        <w:t>)</w:t>
      </w:r>
      <w:r w:rsidR="00CE4C2C">
        <w:fldChar w:fldCharType="end"/>
      </w:r>
      <w:r w:rsidR="006173DC">
        <w:t xml:space="preserve"> and </w:t>
      </w:r>
      <w:r w:rsidR="006173DC">
        <w:fldChar w:fldCharType="begin"/>
      </w:r>
      <w:r w:rsidR="006173DC">
        <w:instrText xml:space="preserve"> ADDIN ZOTERO_ITEM CSL_CITATION {"citationID":"exg4Atib","properties":{"formattedCitation":"(Applegate et al., 2009)","plainCitation":"(Applegate et al., 2009)"},"citationItems":[{"id":556,"uris":["http://zotero.org/users/1680862/items/AR2P9IHK"],"uri":["http://zotero.org/users/1680862/items/AR2P9IHK"],"itemData":{"id":556,"type":"article-journal","title":"Certification of an optimal TSP tour through 85,900 cities","container-title":"Operations Research Letters","page":"11-15","volume":"37","issue":"1","source":"ScienceDirect","abstract":"We describe a computer code and data that together certify the optimality of a solution to the 85,900-city traveling salesman problem pla85900, the largest instance in the TSPLIB collection of challenge problems.","DOI":"10.1016/j.orl.2008.09.006","ISSN":"0167-6377","journalAbbreviation":"Operations Research Letters","author":[{"family":"Applegate","given":"David L."},{"family":"Bixby","given":"Robert E."},{"family":"Chvátal","given":"Vašek"},{"family":"Cook","given":"William"},{"family":"Espinoza","given":"Daniel G."},{"family":"Goycoolea","given":"Marcos"},{"family":"Helsgaun","given":"Keld"}],"issued":{"date-parts":[["2009",1]]},"accessed":{"date-parts":[["2014",7,21]]}}}],"schema":"https://github.com/citation-style-language/schema/raw/master/csl-citation.json"} </w:instrText>
      </w:r>
      <w:r w:rsidR="006173DC">
        <w:fldChar w:fldCharType="separate"/>
      </w:r>
      <w:r w:rsidR="006173DC" w:rsidRPr="006173DC">
        <w:t>(Applegate et al., 2009)</w:t>
      </w:r>
      <w:r w:rsidR="006173DC">
        <w:fldChar w:fldCharType="end"/>
      </w:r>
      <w:r w:rsidR="006173DC">
        <w:t>.</w:t>
      </w:r>
    </w:p>
    <w:p w14:paraId="6739E210" w14:textId="3C66DA25" w:rsidR="000B3C97" w:rsidRPr="0005431A" w:rsidRDefault="00902ABC" w:rsidP="00E15DDE">
      <w:pPr>
        <w:pStyle w:val="Heading2"/>
      </w:pPr>
      <w:bookmarkStart w:id="300" w:name="_Toc396914518"/>
      <w:r>
        <w:t>11.</w:t>
      </w:r>
      <w:r w:rsidR="0082424A">
        <w:t>4</w:t>
      </w:r>
      <w:r>
        <w:tab/>
      </w:r>
      <w:r w:rsidR="000B3C97" w:rsidRPr="0005431A">
        <w:t>Experimentation, Evaluation and Limitation</w:t>
      </w:r>
      <w:bookmarkEnd w:id="300"/>
    </w:p>
    <w:p w14:paraId="6C1E6142" w14:textId="77777777" w:rsidR="001059C4" w:rsidRPr="001059C4" w:rsidRDefault="001059C4" w:rsidP="001059C4">
      <w:pPr>
        <w:rPr>
          <w:lang w:val="en-IE"/>
        </w:rPr>
      </w:pPr>
      <w:r w:rsidRPr="001059C4">
        <w:rPr>
          <w:lang w:val="en-IE"/>
        </w:rPr>
        <w:t>The experimental results of this dissertation have only been evaluated on a small subset of TSP problems instances. TSP was chosen because of the following characteristics, it is a very difficult NP problem, and it has been particularly well studied by researchers.  In addition TSP is easy to understand.  It is a traditional benchmarking problem for combinational optimisation methods and there is a big library of Travelling Salesperson Problems and methods including solutions which make it possible to compare efficiency of the ant’s algorithms with other approaches.</w:t>
      </w:r>
    </w:p>
    <w:p w14:paraId="64860C7F" w14:textId="28F1C4F6" w:rsidR="001059C4" w:rsidRPr="001059C4" w:rsidRDefault="001059C4" w:rsidP="001059C4">
      <w:pPr>
        <w:rPr>
          <w:lang w:val="en-IE"/>
        </w:rPr>
      </w:pPr>
      <w:r w:rsidRPr="001059C4">
        <w:rPr>
          <w:lang w:val="en-IE"/>
        </w:rPr>
        <w:t xml:space="preserve">In this dissertation experiments were executed on large instances of TSP compared with most literature that mostly evaluates up to 50 nodes so we couldn’t compare every problem with other researchers only some instances as discussed. In addition, there are lots of other NP-Hard problems the framework has not been adapted to solve. Most </w:t>
      </w:r>
      <w:r w:rsidRPr="001059C4">
        <w:rPr>
          <w:lang w:val="en-IE"/>
        </w:rPr>
        <w:lastRenderedPageBreak/>
        <w:t xml:space="preserve">notably are those presented in </w:t>
      </w:r>
      <w:r w:rsidR="00E4214C">
        <w:rPr>
          <w:lang w:val="en-IE"/>
        </w:rPr>
        <w:t>C</w:t>
      </w:r>
      <w:r w:rsidRPr="001059C4">
        <w:rPr>
          <w:lang w:val="en-IE"/>
        </w:rPr>
        <w:t>hapter 2 and comparing the algorithms with other NP-Hard problems would evaluate the algorithms in better detail. Literature shows that the ant algorithms provide good solutions to th</w:t>
      </w:r>
      <w:r w:rsidR="00E4214C">
        <w:rPr>
          <w:lang w:val="en-IE"/>
        </w:rPr>
        <w:t>ese other NP-Hard problems see C</w:t>
      </w:r>
      <w:r w:rsidRPr="001059C4">
        <w:rPr>
          <w:lang w:val="en-IE"/>
        </w:rPr>
        <w:t>hapter 2 “Other problems solved by Ant Systems” for further information.</w:t>
      </w:r>
    </w:p>
    <w:p w14:paraId="059A5728" w14:textId="77777777" w:rsidR="001059C4" w:rsidRPr="001059C4" w:rsidRDefault="001059C4" w:rsidP="001059C4">
      <w:pPr>
        <w:rPr>
          <w:lang w:val="en-IE"/>
        </w:rPr>
      </w:pPr>
    </w:p>
    <w:p w14:paraId="0D0E460B" w14:textId="50E7B9F0" w:rsidR="001059C4" w:rsidRPr="001059C4" w:rsidRDefault="001059C4" w:rsidP="001059C4">
      <w:pPr>
        <w:rPr>
          <w:lang w:val="en-IE"/>
        </w:rPr>
      </w:pPr>
      <w:r w:rsidRPr="001059C4">
        <w:rPr>
          <w:lang w:val="en-IE"/>
        </w:rPr>
        <w:t>The experiments were run over 10 averages; however this is the average most literature uses, but if time allowed better precision could have been o</w:t>
      </w:r>
      <w:r w:rsidR="00D47695">
        <w:rPr>
          <w:lang w:val="en-IE"/>
        </w:rPr>
        <w:t xml:space="preserve">btained running more averages. </w:t>
      </w:r>
      <w:r w:rsidRPr="001059C4">
        <w:rPr>
          <w:lang w:val="en-IE"/>
        </w:rPr>
        <w:t>The heuristic values p (the evaporation rate) and τ0 (pheromone initial values) for the ant algorithms</w:t>
      </w:r>
      <w:r w:rsidR="00466686">
        <w:rPr>
          <w:lang w:val="en-IE"/>
        </w:rPr>
        <w:t>,</w:t>
      </w:r>
      <w:r w:rsidRPr="001059C4">
        <w:rPr>
          <w:lang w:val="en-IE"/>
        </w:rPr>
        <w:t xml:space="preserve"> and </w:t>
      </w:r>
      <w:r w:rsidR="00E4214C">
        <w:rPr>
          <w:lang w:val="en-IE"/>
        </w:rPr>
        <w:t xml:space="preserve">the </w:t>
      </w:r>
      <w:r w:rsidRPr="001059C4">
        <w:rPr>
          <w:lang w:val="en-IE"/>
        </w:rPr>
        <w:t xml:space="preserve">heuristic values for the </w:t>
      </w:r>
      <w:r w:rsidR="00E4214C">
        <w:rPr>
          <w:lang w:val="en-IE"/>
        </w:rPr>
        <w:t>g</w:t>
      </w:r>
      <w:r w:rsidRPr="001059C4">
        <w:rPr>
          <w:lang w:val="en-IE"/>
        </w:rPr>
        <w:t xml:space="preserve">enetic </w:t>
      </w:r>
      <w:r w:rsidR="00E4214C">
        <w:rPr>
          <w:lang w:val="en-IE"/>
        </w:rPr>
        <w:t>a</w:t>
      </w:r>
      <w:r w:rsidRPr="001059C4">
        <w:rPr>
          <w:lang w:val="en-IE"/>
        </w:rPr>
        <w:t>lgorithm have been taken from liter</w:t>
      </w:r>
      <w:r w:rsidR="00466686">
        <w:rPr>
          <w:lang w:val="en-IE"/>
        </w:rPr>
        <w:t>ature and not experimented with</w:t>
      </w:r>
      <w:r w:rsidRPr="001059C4">
        <w:rPr>
          <w:lang w:val="en-IE"/>
        </w:rPr>
        <w:t>in this dissertation.</w:t>
      </w:r>
    </w:p>
    <w:p w14:paraId="77A1C36C" w14:textId="77777777" w:rsidR="001059C4" w:rsidRPr="001059C4" w:rsidRDefault="001059C4" w:rsidP="001059C4">
      <w:pPr>
        <w:rPr>
          <w:lang w:val="en-IE"/>
        </w:rPr>
      </w:pPr>
    </w:p>
    <w:p w14:paraId="13D3059E" w14:textId="231B185A" w:rsidR="001059C4" w:rsidRDefault="001059C4" w:rsidP="001059C4">
      <w:pPr>
        <w:rPr>
          <w:lang w:val="en-IE"/>
        </w:rPr>
      </w:pPr>
      <w:r w:rsidRPr="001059C4">
        <w:rPr>
          <w:lang w:val="en-IE"/>
        </w:rPr>
        <w:t>In Addition AntSolver was also compared to ACOTSP to verify the vali</w:t>
      </w:r>
      <w:r w:rsidR="006173DC">
        <w:rPr>
          <w:lang w:val="en-IE"/>
        </w:rPr>
        <w:t xml:space="preserve">dity of the presented framework </w:t>
      </w:r>
      <w:r w:rsidR="00D47695">
        <w:rPr>
          <w:lang w:val="en-IE"/>
        </w:rPr>
        <w:t>AntSolver and</w:t>
      </w:r>
      <w:r w:rsidR="006173DC" w:rsidRPr="006173DC">
        <w:rPr>
          <w:lang w:val="en-IE"/>
        </w:rPr>
        <w:t xml:space="preserve"> </w:t>
      </w:r>
      <w:r w:rsidR="006173DC">
        <w:rPr>
          <w:lang w:val="en-IE"/>
        </w:rPr>
        <w:t xml:space="preserve">results </w:t>
      </w:r>
      <w:r w:rsidR="006173DC" w:rsidRPr="006173DC">
        <w:rPr>
          <w:lang w:val="en-IE"/>
        </w:rPr>
        <w:t>were also compared with literature.</w:t>
      </w:r>
      <w:r w:rsidR="00D47695">
        <w:rPr>
          <w:lang w:val="en-IE"/>
        </w:rPr>
        <w:t xml:space="preserve"> Both proving AntSolver produced correct results for all algorithms and local search methods.</w:t>
      </w:r>
    </w:p>
    <w:p w14:paraId="1BA93292" w14:textId="28F2A9F6" w:rsidR="000B3C97" w:rsidRPr="0005431A" w:rsidRDefault="00902ABC" w:rsidP="00E15DDE">
      <w:pPr>
        <w:pStyle w:val="Heading2"/>
      </w:pPr>
      <w:bookmarkStart w:id="301" w:name="_Ref21763069"/>
      <w:bookmarkStart w:id="302" w:name="_Toc39552864"/>
      <w:bookmarkStart w:id="303" w:name="_Toc396914519"/>
      <w:r>
        <w:t>11.</w:t>
      </w:r>
      <w:r w:rsidR="0082424A">
        <w:t>5</w:t>
      </w:r>
      <w:r>
        <w:tab/>
      </w:r>
      <w:r w:rsidR="000B3C97" w:rsidRPr="0005431A">
        <w:t>Future Work &amp; Research</w:t>
      </w:r>
      <w:bookmarkEnd w:id="301"/>
      <w:bookmarkEnd w:id="302"/>
      <w:bookmarkEnd w:id="303"/>
    </w:p>
    <w:p w14:paraId="4505DB5D" w14:textId="5456B035" w:rsidR="00D233F8" w:rsidRPr="0005431A" w:rsidRDefault="00D233F8" w:rsidP="00D233F8">
      <w:pPr>
        <w:rPr>
          <w:lang w:val="en-IE"/>
        </w:rPr>
      </w:pPr>
      <w:r w:rsidRPr="0005431A">
        <w:rPr>
          <w:lang w:val="en-IE"/>
        </w:rPr>
        <w:t xml:space="preserve">There </w:t>
      </w:r>
      <w:r w:rsidR="007B5826" w:rsidRPr="0005431A">
        <w:rPr>
          <w:lang w:val="en-IE"/>
        </w:rPr>
        <w:t>are</w:t>
      </w:r>
      <w:r w:rsidRPr="0005431A">
        <w:rPr>
          <w:lang w:val="en-IE"/>
        </w:rPr>
        <w:t xml:space="preserve"> many </w:t>
      </w:r>
      <w:r w:rsidR="001059C4">
        <w:rPr>
          <w:lang w:val="en-IE"/>
        </w:rPr>
        <w:t>area</w:t>
      </w:r>
      <w:r w:rsidRPr="0005431A">
        <w:rPr>
          <w:lang w:val="en-IE"/>
        </w:rPr>
        <w:t xml:space="preserve"> of this </w:t>
      </w:r>
      <w:r w:rsidR="007B5826" w:rsidRPr="0005431A">
        <w:rPr>
          <w:lang w:val="en-IE"/>
        </w:rPr>
        <w:t>dissertation</w:t>
      </w:r>
      <w:r w:rsidR="001059C4">
        <w:rPr>
          <w:lang w:val="en-IE"/>
        </w:rPr>
        <w:t xml:space="preserve"> that could lead to further </w:t>
      </w:r>
      <w:r w:rsidR="00466686">
        <w:rPr>
          <w:lang w:val="en-IE"/>
        </w:rPr>
        <w:t>r</w:t>
      </w:r>
      <w:r w:rsidRPr="0005431A">
        <w:rPr>
          <w:lang w:val="en-IE"/>
        </w:rPr>
        <w:t>e</w:t>
      </w:r>
      <w:r w:rsidR="007B5826" w:rsidRPr="0005431A">
        <w:rPr>
          <w:lang w:val="en-IE"/>
        </w:rPr>
        <w:t>search</w:t>
      </w:r>
      <w:r w:rsidR="00294AB3" w:rsidRPr="0005431A">
        <w:rPr>
          <w:lang w:val="en-IE"/>
        </w:rPr>
        <w:t>.</w:t>
      </w:r>
    </w:p>
    <w:p w14:paraId="7406A311" w14:textId="77777777" w:rsidR="00902ABC" w:rsidRDefault="00902ABC" w:rsidP="00D233F8">
      <w:pPr>
        <w:rPr>
          <w:lang w:val="en-IE"/>
        </w:rPr>
      </w:pPr>
    </w:p>
    <w:p w14:paraId="0CBD4DD7" w14:textId="6DD49303" w:rsidR="00294AB3" w:rsidRDefault="00294AB3" w:rsidP="00D233F8">
      <w:pPr>
        <w:rPr>
          <w:lang w:val="en-IE"/>
        </w:rPr>
      </w:pPr>
      <w:r w:rsidRPr="0005431A">
        <w:rPr>
          <w:lang w:val="en-IE"/>
        </w:rPr>
        <w:t>Firstly self-</w:t>
      </w:r>
      <w:r w:rsidR="002D2A2F" w:rsidRPr="0005431A">
        <w:rPr>
          <w:lang w:val="en-IE"/>
        </w:rPr>
        <w:t>adaptive</w:t>
      </w:r>
      <w:r w:rsidRPr="0005431A">
        <w:rPr>
          <w:lang w:val="en-IE"/>
        </w:rPr>
        <w:t xml:space="preserve"> parameter</w:t>
      </w:r>
      <w:r w:rsidR="002D2A2F" w:rsidRPr="0005431A">
        <w:rPr>
          <w:lang w:val="en-IE"/>
        </w:rPr>
        <w:t>s</w:t>
      </w:r>
      <w:r w:rsidRPr="0005431A">
        <w:rPr>
          <w:lang w:val="en-IE"/>
        </w:rPr>
        <w:t xml:space="preserve"> setting </w:t>
      </w:r>
      <w:r w:rsidR="002D2A2F" w:rsidRPr="0005431A">
        <w:rPr>
          <w:lang w:val="en-IE"/>
        </w:rPr>
        <w:t>would</w:t>
      </w:r>
      <w:r w:rsidRPr="0005431A">
        <w:rPr>
          <w:lang w:val="en-IE"/>
        </w:rPr>
        <w:t xml:space="preserve"> be a good </w:t>
      </w:r>
      <w:r w:rsidR="00653F77" w:rsidRPr="0005431A">
        <w:rPr>
          <w:lang w:val="en-IE"/>
        </w:rPr>
        <w:t>experiment</w:t>
      </w:r>
      <w:r w:rsidR="00DF3EA1">
        <w:rPr>
          <w:lang w:val="en-IE"/>
        </w:rPr>
        <w:t>,</w:t>
      </w:r>
      <w:r w:rsidR="00653F77" w:rsidRPr="0005431A">
        <w:rPr>
          <w:lang w:val="en-IE"/>
        </w:rPr>
        <w:t xml:space="preserve"> that</w:t>
      </w:r>
      <w:r w:rsidRPr="0005431A">
        <w:rPr>
          <w:lang w:val="en-IE"/>
        </w:rPr>
        <w:t xml:space="preserve"> is ant algorithms could use another ant system embedded </w:t>
      </w:r>
      <w:r w:rsidR="00902ABC">
        <w:rPr>
          <w:lang w:val="en-IE"/>
        </w:rPr>
        <w:t>within</w:t>
      </w:r>
      <w:r w:rsidRPr="0005431A">
        <w:rPr>
          <w:lang w:val="en-IE"/>
        </w:rPr>
        <w:t xml:space="preserve"> </w:t>
      </w:r>
      <w:r w:rsidR="00902ABC">
        <w:rPr>
          <w:lang w:val="en-IE"/>
        </w:rPr>
        <w:t>itself</w:t>
      </w:r>
      <w:r w:rsidRPr="0005431A">
        <w:rPr>
          <w:lang w:val="en-IE"/>
        </w:rPr>
        <w:t xml:space="preserve"> to </w:t>
      </w:r>
      <w:r w:rsidR="002D2A2F" w:rsidRPr="0005431A">
        <w:rPr>
          <w:lang w:val="en-IE"/>
        </w:rPr>
        <w:t>self-adapt</w:t>
      </w:r>
      <w:r w:rsidRPr="0005431A">
        <w:rPr>
          <w:lang w:val="en-IE"/>
        </w:rPr>
        <w:t xml:space="preserve"> to parameters such as evaporation, </w:t>
      </w:r>
      <w:r w:rsidR="003F4E55" w:rsidRPr="0005431A">
        <w:rPr>
          <w:lang w:val="en-IE"/>
        </w:rPr>
        <w:t>alpha,</w:t>
      </w:r>
      <w:r w:rsidRPr="0005431A">
        <w:rPr>
          <w:lang w:val="en-IE"/>
        </w:rPr>
        <w:t xml:space="preserve"> beta and all other </w:t>
      </w:r>
      <w:r w:rsidR="00072842" w:rsidRPr="0005431A">
        <w:rPr>
          <w:lang w:val="en-IE"/>
        </w:rPr>
        <w:t>heuristic</w:t>
      </w:r>
      <w:r w:rsidR="00902ABC">
        <w:rPr>
          <w:lang w:val="en-IE"/>
        </w:rPr>
        <w:t>s. T</w:t>
      </w:r>
      <w:r w:rsidRPr="0005431A">
        <w:rPr>
          <w:lang w:val="en-IE"/>
        </w:rPr>
        <w:t xml:space="preserve">he </w:t>
      </w:r>
      <w:r w:rsidR="003F4E55" w:rsidRPr="0005431A">
        <w:rPr>
          <w:lang w:val="en-IE"/>
        </w:rPr>
        <w:t>embedded</w:t>
      </w:r>
      <w:r w:rsidRPr="0005431A">
        <w:rPr>
          <w:lang w:val="en-IE"/>
        </w:rPr>
        <w:t xml:space="preserve"> ant system could work on improving these while the main </w:t>
      </w:r>
      <w:r w:rsidR="00EE357F" w:rsidRPr="0005431A">
        <w:rPr>
          <w:lang w:val="en-IE"/>
        </w:rPr>
        <w:t>algorithm</w:t>
      </w:r>
      <w:r w:rsidRPr="0005431A">
        <w:rPr>
          <w:lang w:val="en-IE"/>
        </w:rPr>
        <w:t xml:space="preserve"> </w:t>
      </w:r>
      <w:r w:rsidR="002D2A2F" w:rsidRPr="0005431A">
        <w:rPr>
          <w:lang w:val="en-IE"/>
        </w:rPr>
        <w:t>solves the problem at hand.</w:t>
      </w:r>
    </w:p>
    <w:p w14:paraId="0BD7EB03" w14:textId="77777777" w:rsidR="00902ABC" w:rsidRPr="0005431A" w:rsidRDefault="00902ABC" w:rsidP="00D233F8">
      <w:pPr>
        <w:rPr>
          <w:lang w:val="en-IE"/>
        </w:rPr>
      </w:pPr>
    </w:p>
    <w:p w14:paraId="555FD66B" w14:textId="1AA976D8" w:rsidR="00155E2E" w:rsidRPr="0005431A" w:rsidRDefault="00902ABC" w:rsidP="005D7AB4">
      <w:pPr>
        <w:rPr>
          <w:lang w:val="en-IE"/>
        </w:rPr>
      </w:pPr>
      <w:r>
        <w:rPr>
          <w:lang w:val="en-IE"/>
        </w:rPr>
        <w:t>It may be possible to i</w:t>
      </w:r>
      <w:r w:rsidR="002D2A2F" w:rsidRPr="0005431A">
        <w:rPr>
          <w:lang w:val="en-IE"/>
        </w:rPr>
        <w:t>mprove the memory management of Ant</w:t>
      </w:r>
      <w:r w:rsidR="008A461F" w:rsidRPr="0005431A">
        <w:rPr>
          <w:lang w:val="en-IE"/>
        </w:rPr>
        <w:t xml:space="preserve"> algorithms</w:t>
      </w:r>
      <w:r w:rsidR="002D2A2F" w:rsidRPr="0005431A">
        <w:rPr>
          <w:lang w:val="en-IE"/>
        </w:rPr>
        <w:t xml:space="preserve"> to enable </w:t>
      </w:r>
      <w:r w:rsidR="008A461F" w:rsidRPr="0005431A">
        <w:rPr>
          <w:lang w:val="en-IE"/>
        </w:rPr>
        <w:t>them</w:t>
      </w:r>
      <w:r w:rsidR="002D2A2F" w:rsidRPr="0005431A">
        <w:rPr>
          <w:lang w:val="en-IE"/>
        </w:rPr>
        <w:t xml:space="preserve"> to </w:t>
      </w:r>
      <w:r w:rsidR="003B6DAD">
        <w:rPr>
          <w:lang w:val="en-IE"/>
        </w:rPr>
        <w:t>find the shortest route of</w:t>
      </w:r>
      <w:r w:rsidR="002D2A2F" w:rsidRPr="0005431A">
        <w:rPr>
          <w:lang w:val="en-IE"/>
        </w:rPr>
        <w:t xml:space="preserve"> </w:t>
      </w:r>
      <w:r w:rsidR="003B6DAD">
        <w:rPr>
          <w:lang w:val="en-IE"/>
        </w:rPr>
        <w:t xml:space="preserve">the </w:t>
      </w:r>
      <w:r w:rsidR="000302BA" w:rsidRPr="0005431A">
        <w:rPr>
          <w:lang w:val="en-IE"/>
        </w:rPr>
        <w:t>Mona</w:t>
      </w:r>
      <w:r w:rsidR="002D2A2F" w:rsidRPr="0005431A">
        <w:rPr>
          <w:lang w:val="en-IE"/>
        </w:rPr>
        <w:t xml:space="preserve"> </w:t>
      </w:r>
      <w:r w:rsidR="000302BA" w:rsidRPr="0005431A">
        <w:rPr>
          <w:lang w:val="en-IE"/>
        </w:rPr>
        <w:t>Lisa</w:t>
      </w:r>
      <w:r w:rsidR="002D2A2F" w:rsidRPr="0005431A">
        <w:rPr>
          <w:lang w:val="en-IE"/>
        </w:rPr>
        <w:t xml:space="preserve"> file and </w:t>
      </w:r>
      <w:r>
        <w:rPr>
          <w:lang w:val="en-IE"/>
        </w:rPr>
        <w:t xml:space="preserve">try to beat the current records. In order to achieve this, </w:t>
      </w:r>
      <w:r w:rsidR="002D2A2F" w:rsidRPr="0005431A">
        <w:rPr>
          <w:lang w:val="en-IE"/>
        </w:rPr>
        <w:t>some advanced data structures would need to be implement</w:t>
      </w:r>
      <w:r w:rsidR="00F24616" w:rsidRPr="0005431A">
        <w:rPr>
          <w:lang w:val="en-IE"/>
        </w:rPr>
        <w:t xml:space="preserve">ed </w:t>
      </w:r>
      <w:r w:rsidR="002D2A2F" w:rsidRPr="0005431A">
        <w:rPr>
          <w:lang w:val="en-IE"/>
        </w:rPr>
        <w:t xml:space="preserve">as defined by </w:t>
      </w:r>
      <w:r w:rsidR="002D2A2F" w:rsidRPr="0005431A">
        <w:rPr>
          <w:lang w:val="en-IE"/>
        </w:rPr>
        <w:fldChar w:fldCharType="begin"/>
      </w:r>
      <w:r w:rsidR="000302BA" w:rsidRPr="0005431A">
        <w:rPr>
          <w:lang w:val="en-IE"/>
        </w:rPr>
        <w:instrText xml:space="preserve"> ADDIN ZOTERO_ITEM CSL_CITATION {"citationID":"pHFbkYDq","properties":{"formattedCitation":"(Applegate et al., 2009)","plainCitation":"(Applegate et al., 2009)"},"citationItems":[{"id":556,"uris":["http://zotero.org/users/1680862/items/AR2P9IHK"],"uri":["http://zotero.org/users/1680862/items/AR2P9IHK"],"itemData":{"id":556,"type":"article-journal","title":"Certification of an optimal TSP tour through 85,900 cities","container-title":"Operations Research Letters","page":"11-15","volume":"37","issue":"1","source":"ScienceDirect","abstract":"We describe a computer code and data that together certify the optimality of a solution to the 85,900-city traveling salesman problem pla85900, the largest instance in the TSPLIB collection of challenge problems.","DOI":"10.1016/j.orl.2008.09.006","ISSN":"0167-6377","journalAbbreviation":"Operations Research Letters","author":[{"family":"Applegate","given":"David L."},{"family":"Bixby","given":"Robert E."},{"family":"Chvátal","given":"Vašek"},{"family":"Cook","given":"William"},{"family":"Espinoza","given":"Daniel G."},{"family":"Goycoolea","given":"Marcos"},{"family":"Helsgaun","given":"Keld"}],"issued":{"date-parts":[["2009",1]]},"accessed":{"date-parts":[["2014",7,21]]}}}],"schema":"https://github.com/citation-style-language/schema/raw/master/csl-citation.json"} </w:instrText>
      </w:r>
      <w:r w:rsidR="002D2A2F" w:rsidRPr="0005431A">
        <w:rPr>
          <w:lang w:val="en-IE"/>
        </w:rPr>
        <w:fldChar w:fldCharType="separate"/>
      </w:r>
      <w:r>
        <w:rPr>
          <w:lang w:val="en-IE"/>
        </w:rPr>
        <w:t>Applegate et al.</w:t>
      </w:r>
      <w:r w:rsidR="000302BA" w:rsidRPr="0005431A">
        <w:rPr>
          <w:lang w:val="en-IE"/>
        </w:rPr>
        <w:t xml:space="preserve"> </w:t>
      </w:r>
      <w:r>
        <w:rPr>
          <w:lang w:val="en-IE"/>
        </w:rPr>
        <w:t>(</w:t>
      </w:r>
      <w:r w:rsidR="000302BA" w:rsidRPr="0005431A">
        <w:rPr>
          <w:lang w:val="en-IE"/>
        </w:rPr>
        <w:t>2009)</w:t>
      </w:r>
      <w:r w:rsidR="002D2A2F" w:rsidRPr="0005431A">
        <w:rPr>
          <w:lang w:val="en-IE"/>
        </w:rPr>
        <w:fldChar w:fldCharType="end"/>
      </w:r>
      <w:r w:rsidR="000302BA" w:rsidRPr="0005431A">
        <w:rPr>
          <w:lang w:val="en-IE"/>
        </w:rPr>
        <w:t xml:space="preserve">. </w:t>
      </w:r>
      <w:r>
        <w:rPr>
          <w:lang w:val="en-IE"/>
        </w:rPr>
        <w:t xml:space="preserve">The author is of the opinion that </w:t>
      </w:r>
      <w:r w:rsidR="000302BA" w:rsidRPr="0005431A">
        <w:rPr>
          <w:lang w:val="en-IE"/>
        </w:rPr>
        <w:t xml:space="preserve">the ant systems could find </w:t>
      </w:r>
      <w:r w:rsidR="00E35E9B" w:rsidRPr="0005431A">
        <w:rPr>
          <w:lang w:val="en-IE"/>
        </w:rPr>
        <w:t xml:space="preserve">the </w:t>
      </w:r>
      <w:r w:rsidR="000302BA" w:rsidRPr="0005431A">
        <w:rPr>
          <w:lang w:val="en-IE"/>
        </w:rPr>
        <w:t>short</w:t>
      </w:r>
      <w:r w:rsidR="00E35E9B" w:rsidRPr="0005431A">
        <w:rPr>
          <w:lang w:val="en-IE"/>
        </w:rPr>
        <w:t>est</w:t>
      </w:r>
      <w:r w:rsidR="000302BA" w:rsidRPr="0005431A">
        <w:rPr>
          <w:lang w:val="en-IE"/>
        </w:rPr>
        <w:t xml:space="preserve"> route quickly</w:t>
      </w:r>
      <w:r w:rsidR="00F24616" w:rsidRPr="0005431A">
        <w:rPr>
          <w:lang w:val="en-IE"/>
        </w:rPr>
        <w:t xml:space="preserve"> in a</w:t>
      </w:r>
      <w:r w:rsidR="000302BA" w:rsidRPr="0005431A">
        <w:rPr>
          <w:lang w:val="en-IE"/>
        </w:rPr>
        <w:t xml:space="preserve"> </w:t>
      </w:r>
      <w:r w:rsidR="005D7AB4" w:rsidRPr="0005431A">
        <w:rPr>
          <w:lang w:val="en-IE"/>
        </w:rPr>
        <w:t>few months</w:t>
      </w:r>
      <w:r>
        <w:rPr>
          <w:lang w:val="en-IE"/>
        </w:rPr>
        <w:t>,</w:t>
      </w:r>
      <w:r w:rsidR="005D7AB4" w:rsidRPr="0005431A">
        <w:rPr>
          <w:lang w:val="en-IE"/>
        </w:rPr>
        <w:t xml:space="preserve"> </w:t>
      </w:r>
      <w:r w:rsidR="000302BA" w:rsidRPr="0005431A">
        <w:rPr>
          <w:lang w:val="en-IE"/>
        </w:rPr>
        <w:t>especially if combined with advanced LK heuristics (the exact algorithms are using 1000</w:t>
      </w:r>
      <w:r w:rsidR="00865AD9" w:rsidRPr="0005431A">
        <w:rPr>
          <w:lang w:val="en-IE"/>
        </w:rPr>
        <w:t>+</w:t>
      </w:r>
      <w:r w:rsidR="000302BA" w:rsidRPr="0005431A">
        <w:rPr>
          <w:lang w:val="en-IE"/>
        </w:rPr>
        <w:t xml:space="preserve"> CPU years)</w:t>
      </w:r>
      <w:r w:rsidR="00155E2E" w:rsidRPr="0005431A">
        <w:rPr>
          <w:lang w:val="en-IE"/>
        </w:rPr>
        <w:t>.</w:t>
      </w:r>
      <w:r w:rsidR="003F4E55" w:rsidRPr="0005431A">
        <w:rPr>
          <w:lang w:val="en-IE"/>
        </w:rPr>
        <w:t xml:space="preserve"> </w:t>
      </w:r>
      <w:r>
        <w:rPr>
          <w:lang w:val="en-IE"/>
        </w:rPr>
        <w:t>A related</w:t>
      </w:r>
      <w:r w:rsidR="00A37B4B">
        <w:rPr>
          <w:lang w:val="en-IE"/>
        </w:rPr>
        <w:t xml:space="preserve"> </w:t>
      </w:r>
      <w:r w:rsidR="001059C4">
        <w:rPr>
          <w:lang w:val="en-IE"/>
        </w:rPr>
        <w:t>area w</w:t>
      </w:r>
      <w:r>
        <w:rPr>
          <w:lang w:val="en-IE"/>
        </w:rPr>
        <w:t xml:space="preserve">hich could be the subject of </w:t>
      </w:r>
      <w:r w:rsidR="00155E2E" w:rsidRPr="0005431A">
        <w:rPr>
          <w:lang w:val="en-IE"/>
        </w:rPr>
        <w:t>further resea</w:t>
      </w:r>
      <w:r w:rsidR="008A461F" w:rsidRPr="0005431A">
        <w:rPr>
          <w:lang w:val="en-IE"/>
        </w:rPr>
        <w:t>r</w:t>
      </w:r>
      <w:r w:rsidR="00155E2E" w:rsidRPr="0005431A">
        <w:rPr>
          <w:lang w:val="en-IE"/>
        </w:rPr>
        <w:t xml:space="preserve">ch </w:t>
      </w:r>
      <w:r w:rsidR="008A461F" w:rsidRPr="0005431A">
        <w:rPr>
          <w:lang w:val="en-IE"/>
        </w:rPr>
        <w:t>is</w:t>
      </w:r>
      <w:r w:rsidR="00155E2E" w:rsidRPr="0005431A">
        <w:rPr>
          <w:lang w:val="en-IE"/>
        </w:rPr>
        <w:t xml:space="preserve"> </w:t>
      </w:r>
      <w:r w:rsidR="000677C9" w:rsidRPr="0005431A">
        <w:rPr>
          <w:lang w:val="en-IE"/>
        </w:rPr>
        <w:t xml:space="preserve">parallelisation </w:t>
      </w:r>
      <w:r w:rsidR="00A37B4B">
        <w:rPr>
          <w:lang w:val="en-IE"/>
        </w:rPr>
        <w:t>-</w:t>
      </w:r>
      <w:r w:rsidR="00155E2E" w:rsidRPr="0005431A">
        <w:rPr>
          <w:lang w:val="en-IE"/>
        </w:rPr>
        <w:t xml:space="preserve"> due to </w:t>
      </w:r>
      <w:r w:rsidR="003F4E55" w:rsidRPr="0005431A">
        <w:rPr>
          <w:lang w:val="en-IE"/>
        </w:rPr>
        <w:t>their</w:t>
      </w:r>
      <w:r w:rsidR="00155E2E" w:rsidRPr="0005431A">
        <w:rPr>
          <w:lang w:val="en-IE"/>
        </w:rPr>
        <w:t xml:space="preserve"> nature</w:t>
      </w:r>
      <w:r w:rsidR="00A37B4B">
        <w:rPr>
          <w:lang w:val="en-IE"/>
        </w:rPr>
        <w:t>,</w:t>
      </w:r>
      <w:r w:rsidR="00155E2E" w:rsidRPr="0005431A">
        <w:rPr>
          <w:lang w:val="en-IE"/>
        </w:rPr>
        <w:t xml:space="preserve"> the ant system could be greatly improved by running each ant in its own CPU</w:t>
      </w:r>
      <w:r w:rsidR="00A37B4B">
        <w:rPr>
          <w:lang w:val="en-IE"/>
        </w:rPr>
        <w:t>.</w:t>
      </w:r>
      <w:r w:rsidR="00155E2E" w:rsidRPr="0005431A">
        <w:rPr>
          <w:lang w:val="en-IE"/>
        </w:rPr>
        <w:t xml:space="preserve"> </w:t>
      </w:r>
      <w:r w:rsidR="00A37B4B">
        <w:rPr>
          <w:lang w:val="en-IE"/>
        </w:rPr>
        <w:lastRenderedPageBreak/>
        <w:t>T</w:t>
      </w:r>
      <w:r w:rsidR="00155E2E" w:rsidRPr="0005431A">
        <w:rPr>
          <w:lang w:val="en-IE"/>
        </w:rPr>
        <w:t xml:space="preserve">his </w:t>
      </w:r>
      <w:r w:rsidR="00A37B4B">
        <w:rPr>
          <w:lang w:val="en-IE"/>
        </w:rPr>
        <w:t xml:space="preserve">could be </w:t>
      </w:r>
      <w:r w:rsidR="00EE357F" w:rsidRPr="0005431A">
        <w:rPr>
          <w:lang w:val="en-IE"/>
        </w:rPr>
        <w:t>very</w:t>
      </w:r>
      <w:r w:rsidR="00A37B4B">
        <w:rPr>
          <w:lang w:val="en-IE"/>
        </w:rPr>
        <w:t xml:space="preserve"> straight forward, and would no</w:t>
      </w:r>
      <w:r w:rsidR="00155E2E" w:rsidRPr="0005431A">
        <w:rPr>
          <w:lang w:val="en-IE"/>
        </w:rPr>
        <w:t xml:space="preserve">t be a </w:t>
      </w:r>
      <w:r w:rsidR="00A37B4B">
        <w:rPr>
          <w:lang w:val="en-IE"/>
        </w:rPr>
        <w:t xml:space="preserve">considerable </w:t>
      </w:r>
      <w:r w:rsidR="00155E2E" w:rsidRPr="0005431A">
        <w:rPr>
          <w:lang w:val="en-IE"/>
        </w:rPr>
        <w:t>challenge</w:t>
      </w:r>
      <w:r w:rsidR="00EE357F" w:rsidRPr="0005431A">
        <w:rPr>
          <w:lang w:val="en-IE"/>
        </w:rPr>
        <w:t xml:space="preserve"> </w:t>
      </w:r>
      <w:r w:rsidR="00A37B4B">
        <w:rPr>
          <w:lang w:val="en-IE"/>
        </w:rPr>
        <w:t xml:space="preserve">as </w:t>
      </w:r>
      <w:r w:rsidR="00EE357F" w:rsidRPr="0005431A">
        <w:rPr>
          <w:lang w:val="en-IE"/>
        </w:rPr>
        <w:t xml:space="preserve">only the pheromone matrix needs </w:t>
      </w:r>
      <w:r w:rsidR="00A37B4B">
        <w:rPr>
          <w:lang w:val="en-IE"/>
        </w:rPr>
        <w:t xml:space="preserve">to be </w:t>
      </w:r>
      <w:r w:rsidR="00EE357F" w:rsidRPr="0005431A">
        <w:rPr>
          <w:lang w:val="en-IE"/>
        </w:rPr>
        <w:t>locked</w:t>
      </w:r>
      <w:r w:rsidR="00A37B4B">
        <w:rPr>
          <w:lang w:val="en-IE"/>
        </w:rPr>
        <w:t>.</w:t>
      </w:r>
      <w:r w:rsidR="00155E2E" w:rsidRPr="0005431A">
        <w:rPr>
          <w:lang w:val="en-IE"/>
        </w:rPr>
        <w:t xml:space="preserve"> </w:t>
      </w:r>
      <w:r w:rsidR="00EE357F" w:rsidRPr="0005431A">
        <w:rPr>
          <w:lang w:val="en-IE"/>
        </w:rPr>
        <w:t xml:space="preserve">Some improvements from </w:t>
      </w:r>
      <w:r w:rsidR="00EC6288" w:rsidRPr="0005431A">
        <w:rPr>
          <w:lang w:val="en-IE"/>
        </w:rPr>
        <w:t>literature</w:t>
      </w:r>
      <w:r w:rsidR="003C37F1">
        <w:rPr>
          <w:lang w:val="en-IE"/>
        </w:rPr>
        <w:t xml:space="preserve"> have</w:t>
      </w:r>
      <w:r w:rsidR="00EC6288" w:rsidRPr="0005431A">
        <w:rPr>
          <w:lang w:val="en-IE"/>
        </w:rPr>
        <w:t xml:space="preserve"> </w:t>
      </w:r>
      <w:r w:rsidR="00155E2E" w:rsidRPr="0005431A">
        <w:rPr>
          <w:lang w:val="en-IE"/>
        </w:rPr>
        <w:t xml:space="preserve">been </w:t>
      </w:r>
      <w:r w:rsidR="00EE357F" w:rsidRPr="0005431A">
        <w:rPr>
          <w:lang w:val="en-IE"/>
        </w:rPr>
        <w:t>discussed</w:t>
      </w:r>
      <w:r w:rsidR="00155E2E" w:rsidRPr="0005431A">
        <w:rPr>
          <w:lang w:val="en-IE"/>
        </w:rPr>
        <w:t xml:space="preserve"> in </w:t>
      </w:r>
      <w:r w:rsidR="00A37B4B">
        <w:rPr>
          <w:lang w:val="en-IE"/>
        </w:rPr>
        <w:t>C</w:t>
      </w:r>
      <w:r w:rsidR="00155E2E" w:rsidRPr="0005431A">
        <w:rPr>
          <w:lang w:val="en-IE"/>
        </w:rPr>
        <w:t xml:space="preserve">hapter 5. One </w:t>
      </w:r>
      <w:r w:rsidR="00A37B4B">
        <w:rPr>
          <w:lang w:val="en-IE"/>
        </w:rPr>
        <w:t xml:space="preserve">additional suggestion </w:t>
      </w:r>
      <w:r w:rsidR="00EE357F" w:rsidRPr="0005431A">
        <w:rPr>
          <w:lang w:val="en-IE"/>
        </w:rPr>
        <w:t>is</w:t>
      </w:r>
      <w:r w:rsidR="00155E2E" w:rsidRPr="0005431A">
        <w:rPr>
          <w:lang w:val="en-IE"/>
        </w:rPr>
        <w:t xml:space="preserve"> to create an array of locks the same size as the pheromone matrix and </w:t>
      </w:r>
      <w:r w:rsidR="00A37B4B">
        <w:rPr>
          <w:lang w:val="en-IE"/>
        </w:rPr>
        <w:t>simply</w:t>
      </w:r>
      <w:r w:rsidR="00155E2E" w:rsidRPr="0005431A">
        <w:rPr>
          <w:lang w:val="en-IE"/>
        </w:rPr>
        <w:t xml:space="preserve"> lock the edges </w:t>
      </w:r>
      <w:r w:rsidR="00F832E5">
        <w:rPr>
          <w:lang w:val="en-IE"/>
        </w:rPr>
        <w:t>but not the complete matrix, r</w:t>
      </w:r>
      <w:r w:rsidR="00A37B4B">
        <w:rPr>
          <w:lang w:val="en-IE"/>
        </w:rPr>
        <w:t>esult</w:t>
      </w:r>
      <w:r w:rsidR="00F832E5">
        <w:rPr>
          <w:lang w:val="en-IE"/>
        </w:rPr>
        <w:t>ing in that the ant updating</w:t>
      </w:r>
      <w:r w:rsidR="00155E2E" w:rsidRPr="0005431A">
        <w:rPr>
          <w:lang w:val="en-IE"/>
        </w:rPr>
        <w:t xml:space="preserve"> waiting times </w:t>
      </w:r>
      <w:r w:rsidR="00F832E5">
        <w:rPr>
          <w:lang w:val="en-IE"/>
        </w:rPr>
        <w:t>could</w:t>
      </w:r>
      <w:r w:rsidR="00155E2E" w:rsidRPr="0005431A">
        <w:rPr>
          <w:lang w:val="en-IE"/>
        </w:rPr>
        <w:t xml:space="preserve"> be reduced</w:t>
      </w:r>
      <w:r w:rsidR="00170821" w:rsidRPr="0005431A">
        <w:rPr>
          <w:lang w:val="en-IE"/>
        </w:rPr>
        <w:t>.</w:t>
      </w:r>
      <w:r w:rsidR="00F24616" w:rsidRPr="0005431A">
        <w:rPr>
          <w:lang w:val="en-IE"/>
        </w:rPr>
        <w:t xml:space="preserve"> </w:t>
      </w:r>
      <w:r w:rsidR="005D7AB4" w:rsidRPr="0005431A">
        <w:rPr>
          <w:lang w:val="en-IE"/>
        </w:rPr>
        <w:t>In addition</w:t>
      </w:r>
      <w:r w:rsidR="00A37B4B">
        <w:rPr>
          <w:lang w:val="en-IE"/>
        </w:rPr>
        <w:t>,</w:t>
      </w:r>
      <w:r w:rsidR="005D7AB4" w:rsidRPr="0005431A">
        <w:rPr>
          <w:lang w:val="en-IE"/>
        </w:rPr>
        <w:t xml:space="preserve"> as the matrix is symmetrical it could be made bigger and </w:t>
      </w:r>
      <w:r w:rsidR="00A37B4B">
        <w:rPr>
          <w:lang w:val="en-IE"/>
        </w:rPr>
        <w:t xml:space="preserve">by </w:t>
      </w:r>
      <w:r w:rsidR="005D7AB4" w:rsidRPr="0005431A">
        <w:rPr>
          <w:lang w:val="en-IE"/>
        </w:rPr>
        <w:t xml:space="preserve">keeping the </w:t>
      </w:r>
      <w:r w:rsidR="00F24616" w:rsidRPr="0005431A">
        <w:rPr>
          <w:lang w:val="en-IE"/>
        </w:rPr>
        <w:t>symmetrical</w:t>
      </w:r>
      <w:r w:rsidR="005D7AB4" w:rsidRPr="0005431A">
        <w:rPr>
          <w:lang w:val="en-IE"/>
        </w:rPr>
        <w:t xml:space="preserve"> nature</w:t>
      </w:r>
      <w:r w:rsidR="00A37B4B">
        <w:rPr>
          <w:lang w:val="en-IE"/>
        </w:rPr>
        <w:t>,</w:t>
      </w:r>
      <w:r w:rsidR="005D7AB4" w:rsidRPr="0005431A">
        <w:rPr>
          <w:lang w:val="en-IE"/>
        </w:rPr>
        <w:t xml:space="preserve"> </w:t>
      </w:r>
      <w:r w:rsidR="00F24616" w:rsidRPr="0005431A">
        <w:rPr>
          <w:lang w:val="en-IE"/>
        </w:rPr>
        <w:t>each</w:t>
      </w:r>
      <w:r w:rsidR="005D7AB4" w:rsidRPr="0005431A">
        <w:rPr>
          <w:lang w:val="en-IE"/>
        </w:rPr>
        <w:t xml:space="preserve"> ant could access different part</w:t>
      </w:r>
      <w:r w:rsidR="00F24616" w:rsidRPr="0005431A">
        <w:rPr>
          <w:lang w:val="en-IE"/>
        </w:rPr>
        <w:t>s and only lock when the ant is updating</w:t>
      </w:r>
      <w:r w:rsidR="00A37B4B">
        <w:rPr>
          <w:lang w:val="en-IE"/>
        </w:rPr>
        <w:t>,</w:t>
      </w:r>
      <w:r w:rsidR="00F24616" w:rsidRPr="0005431A">
        <w:rPr>
          <w:lang w:val="en-IE"/>
        </w:rPr>
        <w:t xml:space="preserve"> and </w:t>
      </w:r>
      <w:r w:rsidR="00A37B4B">
        <w:rPr>
          <w:lang w:val="en-IE"/>
        </w:rPr>
        <w:t xml:space="preserve">- </w:t>
      </w:r>
      <w:r w:rsidR="00F24616" w:rsidRPr="0005431A">
        <w:rPr>
          <w:lang w:val="en-IE"/>
        </w:rPr>
        <w:t xml:space="preserve">if the other symmetrical node is free </w:t>
      </w:r>
      <w:r w:rsidR="00A37B4B">
        <w:rPr>
          <w:lang w:val="en-IE"/>
        </w:rPr>
        <w:t xml:space="preserve">- </w:t>
      </w:r>
      <w:r w:rsidR="00F24616" w:rsidRPr="0005431A">
        <w:rPr>
          <w:lang w:val="en-IE"/>
        </w:rPr>
        <w:t xml:space="preserve">copy the value across. </w:t>
      </w:r>
      <w:r w:rsidR="00EE357F" w:rsidRPr="0005431A">
        <w:rPr>
          <w:lang w:val="en-IE"/>
        </w:rPr>
        <w:t>This could also be expanded upon t</w:t>
      </w:r>
      <w:r w:rsidR="00A37B4B">
        <w:rPr>
          <w:lang w:val="en-IE"/>
        </w:rPr>
        <w:t>o enable distributed ant colonie</w:t>
      </w:r>
      <w:r w:rsidR="00EE357F" w:rsidRPr="0005431A">
        <w:rPr>
          <w:lang w:val="en-IE"/>
        </w:rPr>
        <w:t xml:space="preserve">s on separate computers </w:t>
      </w:r>
      <w:r w:rsidR="00DE6605" w:rsidRPr="0005431A">
        <w:rPr>
          <w:lang w:val="en-IE"/>
        </w:rPr>
        <w:t xml:space="preserve"> </w:t>
      </w:r>
      <w:r w:rsidR="00DE6605" w:rsidRPr="0005431A">
        <w:rPr>
          <w:lang w:val="en-IE"/>
        </w:rPr>
        <w:fldChar w:fldCharType="begin"/>
      </w:r>
      <w:r w:rsidR="00DE6605" w:rsidRPr="0005431A">
        <w:rPr>
          <w:lang w:val="en-IE"/>
        </w:rPr>
        <w:instrText xml:space="preserve"> ADDIN ZOTERO_ITEM CSL_CITATION {"citationID":"mknjf4gdf","properties":{"formattedCitation":"(Ku-Mahamud and Nasir, 2010)","plainCitation":"(Ku-Mahamud and Nasir, 2010)"},"citationItems":[{"id":668,"uris":["http://zotero.org/users/1680862/items/DN486WHI"],"uri":["http://zotero.org/users/1680862/items/DN486WHI"],"itemData":{"id":668,"type":"paper-conference","title":"Ant Colony Algorithm for Job Scheduling in Grid Computing","container-title":"2010 Fourth Asia International Conference on Mathematical/Analytical Modelling and Computer Simulation (AMS)","page":"40-45","source":"IEEE Xplore","event":"2010 Fourth Asia International Conference on Mathematical/Analytical Modelling and Computer Simulation (AMS)","abstract":"Scheduling jobs to resources in grid computing is complicated due to the distributed and heterogeneous nature of the resources. Stagnation in grid computing system may occur when all jobs require or are assigned to the same resources. This will lead to resources having high workload and stagnation may occur if computational times of the processed jobs are high. This paper proposed an enhanced ant colony optimization algorithm for jobs and resources scheduling in grid computing. The proposed ant colony algorithm for job scheduling in the grid environment combines the techniques from Ant Colony System and Max – Min Ant System. The algorithm focuses on local pheromone trail update and the trail limit values. A matrix is used to record the status of the available resources. The agent concept is also integrated in this algorithm for the purpose of updating the grid resource table. Experimental results obtained showed that this is a promising ant colony algorithm for job scheduling in grid environment.","DOI":"10.1109/AMS.2010.21","author":[{"family":"Ku-Mahamud","given":"K.R."},{"family":"Nasir","given":"H.J.A"}],"issued":{"date-parts":[["2010",5]]}}}],"schema":"https://github.com/citation-style-language/schema/raw/master/csl-citation.json"} </w:instrText>
      </w:r>
      <w:r w:rsidR="00DE6605" w:rsidRPr="0005431A">
        <w:rPr>
          <w:lang w:val="en-IE"/>
        </w:rPr>
        <w:fldChar w:fldCharType="separate"/>
      </w:r>
      <w:r w:rsidR="00DE6605" w:rsidRPr="0005431A">
        <w:rPr>
          <w:lang w:val="en-IE"/>
        </w:rPr>
        <w:t>(Ku-Mahamud and Nasir, 2010)</w:t>
      </w:r>
      <w:r w:rsidR="00DE6605" w:rsidRPr="0005431A">
        <w:rPr>
          <w:lang w:val="en-IE"/>
        </w:rPr>
        <w:fldChar w:fldCharType="end"/>
      </w:r>
      <w:r w:rsidR="00DE6605" w:rsidRPr="0005431A">
        <w:rPr>
          <w:lang w:val="en-IE"/>
        </w:rPr>
        <w:t xml:space="preserve"> </w:t>
      </w:r>
      <w:r w:rsidR="00A37B4B">
        <w:rPr>
          <w:lang w:val="en-IE"/>
        </w:rPr>
        <w:t xml:space="preserve">such </w:t>
      </w:r>
      <w:r w:rsidR="00EE357F" w:rsidRPr="0005431A">
        <w:rPr>
          <w:lang w:val="en-IE"/>
        </w:rPr>
        <w:t xml:space="preserve">that each ant </w:t>
      </w:r>
      <w:r w:rsidR="00A37B4B">
        <w:rPr>
          <w:lang w:val="en-IE"/>
        </w:rPr>
        <w:t xml:space="preserve">would be </w:t>
      </w:r>
      <w:r w:rsidR="00EE357F" w:rsidRPr="0005431A">
        <w:rPr>
          <w:lang w:val="en-IE"/>
        </w:rPr>
        <w:t xml:space="preserve">on a different </w:t>
      </w:r>
      <w:r w:rsidR="003F4E55" w:rsidRPr="0005431A">
        <w:rPr>
          <w:lang w:val="en-IE"/>
        </w:rPr>
        <w:t xml:space="preserve">distributed </w:t>
      </w:r>
      <w:r w:rsidR="00C74829" w:rsidRPr="0005431A">
        <w:rPr>
          <w:lang w:val="en-IE"/>
        </w:rPr>
        <w:t>node</w:t>
      </w:r>
      <w:r w:rsidR="003F4E55" w:rsidRPr="0005431A">
        <w:rPr>
          <w:lang w:val="en-IE"/>
        </w:rPr>
        <w:t>,</w:t>
      </w:r>
      <w:r w:rsidR="00EE357F" w:rsidRPr="0005431A">
        <w:rPr>
          <w:lang w:val="en-IE"/>
        </w:rPr>
        <w:t xml:space="preserve"> and the matrix </w:t>
      </w:r>
      <w:r w:rsidR="003F4E55" w:rsidRPr="0005431A">
        <w:rPr>
          <w:lang w:val="en-IE"/>
        </w:rPr>
        <w:t xml:space="preserve">on its own </w:t>
      </w:r>
      <w:r w:rsidR="006F5E7C" w:rsidRPr="0005431A">
        <w:rPr>
          <w:lang w:val="en-IE"/>
        </w:rPr>
        <w:t>node</w:t>
      </w:r>
      <w:r w:rsidR="00A37B4B">
        <w:rPr>
          <w:lang w:val="en-IE"/>
        </w:rPr>
        <w:t>.</w:t>
      </w:r>
      <w:r w:rsidR="00EE357F" w:rsidRPr="0005431A">
        <w:rPr>
          <w:lang w:val="en-IE"/>
        </w:rPr>
        <w:t xml:space="preserve"> </w:t>
      </w:r>
      <w:r w:rsidR="00A37B4B">
        <w:rPr>
          <w:lang w:val="en-IE"/>
        </w:rPr>
        <w:t>L</w:t>
      </w:r>
      <w:r w:rsidR="005D7AB4" w:rsidRPr="0005431A">
        <w:rPr>
          <w:lang w:val="en-IE"/>
        </w:rPr>
        <w:t>ike the Ant colony clustering method</w:t>
      </w:r>
      <w:r w:rsidR="00A37B4B">
        <w:rPr>
          <w:lang w:val="en-IE"/>
        </w:rPr>
        <w:t>,</w:t>
      </w:r>
      <w:r w:rsidR="005D7AB4" w:rsidRPr="0005431A">
        <w:rPr>
          <w:lang w:val="en-IE"/>
        </w:rPr>
        <w:t xml:space="preserve"> </w:t>
      </w:r>
      <w:r w:rsidR="00EE357F" w:rsidRPr="0005431A">
        <w:rPr>
          <w:lang w:val="en-IE"/>
        </w:rPr>
        <w:t xml:space="preserve">this method could be designed to ensure </w:t>
      </w:r>
      <w:r w:rsidR="003F4E55" w:rsidRPr="0005431A">
        <w:rPr>
          <w:lang w:val="en-IE"/>
        </w:rPr>
        <w:t>Mona</w:t>
      </w:r>
      <w:r w:rsidR="00EE357F" w:rsidRPr="0005431A">
        <w:rPr>
          <w:lang w:val="en-IE"/>
        </w:rPr>
        <w:t xml:space="preserve"> </w:t>
      </w:r>
      <w:r w:rsidR="003F4E55" w:rsidRPr="0005431A">
        <w:rPr>
          <w:lang w:val="en-IE"/>
        </w:rPr>
        <w:t>Lisa</w:t>
      </w:r>
      <w:r w:rsidR="00EE357F" w:rsidRPr="0005431A">
        <w:rPr>
          <w:lang w:val="en-IE"/>
        </w:rPr>
        <w:t xml:space="preserve"> victory.</w:t>
      </w:r>
    </w:p>
    <w:p w14:paraId="58B1B23E" w14:textId="77777777" w:rsidR="00DE77B5" w:rsidRPr="0005431A" w:rsidRDefault="00DE77B5" w:rsidP="000302BA">
      <w:pPr>
        <w:rPr>
          <w:lang w:val="en-IE"/>
        </w:rPr>
      </w:pPr>
    </w:p>
    <w:p w14:paraId="340FD987" w14:textId="63F9B3C1" w:rsidR="005D7AB4" w:rsidRPr="0005431A" w:rsidRDefault="00A37B4B" w:rsidP="005D7AB4">
      <w:pPr>
        <w:rPr>
          <w:lang w:val="en-IE"/>
        </w:rPr>
      </w:pPr>
      <w:r>
        <w:rPr>
          <w:lang w:val="en-IE"/>
        </w:rPr>
        <w:t>The</w:t>
      </w:r>
      <w:r w:rsidRPr="0005431A">
        <w:rPr>
          <w:lang w:val="en-IE"/>
        </w:rPr>
        <w:t xml:space="preserve"> adapt</w:t>
      </w:r>
      <w:r>
        <w:rPr>
          <w:lang w:val="en-IE"/>
        </w:rPr>
        <w:t>ation of</w:t>
      </w:r>
      <w:r w:rsidRPr="0005431A">
        <w:rPr>
          <w:lang w:val="en-IE"/>
        </w:rPr>
        <w:t xml:space="preserve"> the framework to solve other NP-hard</w:t>
      </w:r>
      <w:r>
        <w:rPr>
          <w:lang w:val="en-IE"/>
        </w:rPr>
        <w:t xml:space="preserve"> problems (</w:t>
      </w:r>
      <w:r w:rsidR="005C11CB">
        <w:rPr>
          <w:lang w:val="en-IE"/>
        </w:rPr>
        <w:t>like those dis</w:t>
      </w:r>
      <w:r>
        <w:rPr>
          <w:lang w:val="en-IE"/>
        </w:rPr>
        <w:t>c</w:t>
      </w:r>
      <w:r w:rsidR="005C11CB">
        <w:rPr>
          <w:lang w:val="en-IE"/>
        </w:rPr>
        <w:t>u</w:t>
      </w:r>
      <w:r>
        <w:rPr>
          <w:lang w:val="en-IE"/>
        </w:rPr>
        <w:t>s</w:t>
      </w:r>
      <w:r w:rsidR="005C11CB">
        <w:rPr>
          <w:lang w:val="en-IE"/>
        </w:rPr>
        <w:t>sed in C</w:t>
      </w:r>
      <w:r w:rsidR="00DE77B5" w:rsidRPr="0005431A">
        <w:rPr>
          <w:lang w:val="en-IE"/>
        </w:rPr>
        <w:t>hapter</w:t>
      </w:r>
      <w:r w:rsidR="005C11CB">
        <w:rPr>
          <w:lang w:val="en-IE"/>
        </w:rPr>
        <w:t>s</w:t>
      </w:r>
      <w:r w:rsidR="00DE77B5" w:rsidRPr="0005431A">
        <w:rPr>
          <w:lang w:val="en-IE"/>
        </w:rPr>
        <w:t xml:space="preserve"> </w:t>
      </w:r>
      <w:r w:rsidR="005D7AB4" w:rsidRPr="0005431A">
        <w:rPr>
          <w:lang w:val="en-IE"/>
        </w:rPr>
        <w:t xml:space="preserve">2 and </w:t>
      </w:r>
      <w:r w:rsidR="005C11CB">
        <w:rPr>
          <w:lang w:val="en-IE"/>
        </w:rPr>
        <w:t>5</w:t>
      </w:r>
      <w:r>
        <w:rPr>
          <w:lang w:val="en-IE"/>
        </w:rPr>
        <w:t>) could also be subject to further research. Further,</w:t>
      </w:r>
      <w:r w:rsidR="005C11CB">
        <w:rPr>
          <w:lang w:val="en-IE"/>
        </w:rPr>
        <w:t xml:space="preserve"> the addition</w:t>
      </w:r>
      <w:r w:rsidR="005D7AB4" w:rsidRPr="0005431A">
        <w:rPr>
          <w:lang w:val="en-IE"/>
        </w:rPr>
        <w:t xml:space="preserve"> </w:t>
      </w:r>
      <w:r w:rsidR="005C11CB">
        <w:rPr>
          <w:lang w:val="en-IE"/>
        </w:rPr>
        <w:t>of</w:t>
      </w:r>
      <w:r w:rsidR="005D7AB4" w:rsidRPr="0005431A">
        <w:rPr>
          <w:lang w:val="en-IE"/>
        </w:rPr>
        <w:t xml:space="preserve"> extra </w:t>
      </w:r>
      <w:r w:rsidR="00F24616" w:rsidRPr="0005431A">
        <w:rPr>
          <w:lang w:val="en-IE"/>
        </w:rPr>
        <w:t>algorithms</w:t>
      </w:r>
      <w:r w:rsidR="005D7AB4" w:rsidRPr="0005431A">
        <w:rPr>
          <w:lang w:val="en-IE"/>
        </w:rPr>
        <w:t xml:space="preserve"> </w:t>
      </w:r>
      <w:r w:rsidR="005C11CB">
        <w:rPr>
          <w:lang w:val="en-IE"/>
        </w:rPr>
        <w:t>(such as the</w:t>
      </w:r>
      <w:r w:rsidR="005D7AB4" w:rsidRPr="0005431A">
        <w:rPr>
          <w:lang w:val="en-IE"/>
        </w:rPr>
        <w:t xml:space="preserve"> </w:t>
      </w:r>
      <w:r w:rsidR="00F24616" w:rsidRPr="0005431A">
        <w:rPr>
          <w:lang w:val="en-IE"/>
        </w:rPr>
        <w:t>particle</w:t>
      </w:r>
      <w:r w:rsidR="005C11CB">
        <w:rPr>
          <w:lang w:val="en-IE"/>
        </w:rPr>
        <w:t xml:space="preserve"> swarm optimiser, s</w:t>
      </w:r>
      <w:r w:rsidR="005D7AB4" w:rsidRPr="0005431A">
        <w:rPr>
          <w:lang w:val="en-IE"/>
        </w:rPr>
        <w:t>imulated annealing</w:t>
      </w:r>
      <w:r w:rsidR="00F24616" w:rsidRPr="0005431A">
        <w:rPr>
          <w:lang w:val="en-IE"/>
        </w:rPr>
        <w:t>,</w:t>
      </w:r>
      <w:r w:rsidR="005C11CB">
        <w:rPr>
          <w:lang w:val="en-IE"/>
        </w:rPr>
        <w:t xml:space="preserve"> intelligent water drops</w:t>
      </w:r>
      <w:r w:rsidR="005D7AB4" w:rsidRPr="0005431A">
        <w:rPr>
          <w:lang w:val="en-IE"/>
        </w:rPr>
        <w:t xml:space="preserve">, </w:t>
      </w:r>
      <w:r w:rsidR="005C11CB">
        <w:rPr>
          <w:lang w:val="en-IE"/>
        </w:rPr>
        <w:t>artificial bee colony</w:t>
      </w:r>
      <w:r w:rsidR="00533959" w:rsidRPr="0005431A">
        <w:rPr>
          <w:lang w:val="en-IE"/>
        </w:rPr>
        <w:t xml:space="preserve">, </w:t>
      </w:r>
      <w:r w:rsidR="005C11CB">
        <w:rPr>
          <w:lang w:val="en-IE"/>
        </w:rPr>
        <w:t>b</w:t>
      </w:r>
      <w:r w:rsidR="005D7AB4" w:rsidRPr="0005431A">
        <w:rPr>
          <w:lang w:val="en-IE"/>
        </w:rPr>
        <w:t xml:space="preserve">at algorithm, </w:t>
      </w:r>
      <w:r w:rsidR="005C11CB">
        <w:rPr>
          <w:lang w:val="en-IE"/>
        </w:rPr>
        <w:t>g</w:t>
      </w:r>
      <w:r w:rsidR="005D7AB4" w:rsidRPr="0005431A">
        <w:rPr>
          <w:lang w:val="en-IE"/>
        </w:rPr>
        <w:t xml:space="preserve">ravitational search algorithm and even </w:t>
      </w:r>
      <w:r w:rsidR="005C11CB">
        <w:rPr>
          <w:lang w:val="en-IE"/>
        </w:rPr>
        <w:t>c</w:t>
      </w:r>
      <w:r w:rsidR="005D7AB4" w:rsidRPr="0005431A">
        <w:rPr>
          <w:lang w:val="en-IE"/>
        </w:rPr>
        <w:t>rowd simulation</w:t>
      </w:r>
      <w:r w:rsidR="005C11CB">
        <w:rPr>
          <w:lang w:val="en-IE"/>
        </w:rPr>
        <w:t>)</w:t>
      </w:r>
      <w:r w:rsidR="00F24616" w:rsidRPr="0005431A">
        <w:rPr>
          <w:lang w:val="en-IE"/>
        </w:rPr>
        <w:t xml:space="preserve"> and </w:t>
      </w:r>
      <w:r w:rsidR="005C11CB">
        <w:rPr>
          <w:lang w:val="en-IE"/>
        </w:rPr>
        <w:t>then the comparison of</w:t>
      </w:r>
      <w:r w:rsidR="00F24616" w:rsidRPr="0005431A">
        <w:rPr>
          <w:lang w:val="en-IE"/>
        </w:rPr>
        <w:t xml:space="preserve"> these algorithms with each other</w:t>
      </w:r>
      <w:r w:rsidR="00C60253" w:rsidRPr="0005431A">
        <w:rPr>
          <w:lang w:val="en-IE"/>
        </w:rPr>
        <w:t xml:space="preserve"> side by </w:t>
      </w:r>
      <w:r w:rsidR="005C11CB">
        <w:rPr>
          <w:lang w:val="en-IE"/>
        </w:rPr>
        <w:t>side</w:t>
      </w:r>
      <w:r>
        <w:rPr>
          <w:lang w:val="en-IE"/>
        </w:rPr>
        <w:t xml:space="preserve"> could benefit from additional experimentation and research</w:t>
      </w:r>
      <w:r w:rsidR="00F24616" w:rsidRPr="0005431A">
        <w:rPr>
          <w:lang w:val="en-IE"/>
        </w:rPr>
        <w:t>.</w:t>
      </w:r>
    </w:p>
    <w:p w14:paraId="5F18E430" w14:textId="77777777" w:rsidR="005D7AB4" w:rsidRPr="0005431A" w:rsidRDefault="005D7AB4" w:rsidP="005D7AB4">
      <w:pPr>
        <w:rPr>
          <w:lang w:val="en-IE"/>
        </w:rPr>
      </w:pPr>
    </w:p>
    <w:p w14:paraId="58F6DE9A" w14:textId="6ED638CF" w:rsidR="00B17A68" w:rsidRPr="0005431A" w:rsidRDefault="00B17A68" w:rsidP="005D7AB4">
      <w:pPr>
        <w:rPr>
          <w:lang w:val="en-IE"/>
        </w:rPr>
      </w:pPr>
      <w:r w:rsidRPr="0005431A">
        <w:rPr>
          <w:lang w:val="en-IE"/>
        </w:rPr>
        <w:t>Va</w:t>
      </w:r>
      <w:r w:rsidR="00D47695">
        <w:rPr>
          <w:lang w:val="en-IE"/>
        </w:rPr>
        <w:t>rious other experiments on the T</w:t>
      </w:r>
      <w:r w:rsidRPr="0005431A">
        <w:rPr>
          <w:lang w:val="en-IE"/>
        </w:rPr>
        <w:t xml:space="preserve">ravelling </w:t>
      </w:r>
      <w:r w:rsidR="00D47695">
        <w:rPr>
          <w:lang w:val="en-IE"/>
        </w:rPr>
        <w:t>S</w:t>
      </w:r>
      <w:r w:rsidRPr="0005431A">
        <w:rPr>
          <w:lang w:val="en-IE"/>
        </w:rPr>
        <w:t>al</w:t>
      </w:r>
      <w:r w:rsidR="002F2E19" w:rsidRPr="0005431A">
        <w:rPr>
          <w:lang w:val="en-IE"/>
        </w:rPr>
        <w:t>es</w:t>
      </w:r>
      <w:r w:rsidRPr="0005431A">
        <w:rPr>
          <w:lang w:val="en-IE"/>
        </w:rPr>
        <w:t xml:space="preserve">person </w:t>
      </w:r>
      <w:r w:rsidR="00D47695">
        <w:rPr>
          <w:lang w:val="en-IE"/>
        </w:rPr>
        <w:t>P</w:t>
      </w:r>
      <w:r w:rsidR="002F2E19" w:rsidRPr="0005431A">
        <w:rPr>
          <w:lang w:val="en-IE"/>
        </w:rPr>
        <w:t xml:space="preserve">roblem </w:t>
      </w:r>
      <w:r w:rsidRPr="0005431A">
        <w:rPr>
          <w:lang w:val="en-IE"/>
        </w:rPr>
        <w:t xml:space="preserve">could also be </w:t>
      </w:r>
      <w:r w:rsidR="002F2E19" w:rsidRPr="0005431A">
        <w:rPr>
          <w:lang w:val="en-IE"/>
        </w:rPr>
        <w:t>evaluated</w:t>
      </w:r>
      <w:r w:rsidR="00A37B4B">
        <w:rPr>
          <w:lang w:val="en-IE"/>
        </w:rPr>
        <w:t>,</w:t>
      </w:r>
      <w:r w:rsidR="002F2E19" w:rsidRPr="0005431A">
        <w:rPr>
          <w:lang w:val="en-IE"/>
        </w:rPr>
        <w:t xml:space="preserve"> </w:t>
      </w:r>
      <w:r w:rsidRPr="0005431A">
        <w:rPr>
          <w:lang w:val="en-IE"/>
        </w:rPr>
        <w:t xml:space="preserve">as only </w:t>
      </w:r>
      <w:r w:rsidR="005C11CB">
        <w:rPr>
          <w:lang w:val="en-IE"/>
        </w:rPr>
        <w:t>1</w:t>
      </w:r>
      <w:r w:rsidR="001059C4">
        <w:rPr>
          <w:lang w:val="en-IE"/>
        </w:rPr>
        <w:t>3</w:t>
      </w:r>
      <w:r w:rsidRPr="0005431A">
        <w:rPr>
          <w:lang w:val="en-IE"/>
        </w:rPr>
        <w:t xml:space="preserve"> have been experimented </w:t>
      </w:r>
      <w:r w:rsidR="005C11CB">
        <w:rPr>
          <w:lang w:val="en-IE"/>
        </w:rPr>
        <w:t xml:space="preserve">on </w:t>
      </w:r>
      <w:r w:rsidRPr="0005431A">
        <w:rPr>
          <w:lang w:val="en-IE"/>
        </w:rPr>
        <w:t>within this dissertation</w:t>
      </w:r>
      <w:r w:rsidR="00A37B4B">
        <w:rPr>
          <w:lang w:val="en-IE"/>
        </w:rPr>
        <w:t>,</w:t>
      </w:r>
      <w:r w:rsidRPr="0005431A">
        <w:rPr>
          <w:lang w:val="en-IE"/>
        </w:rPr>
        <w:t xml:space="preserve"> as some algorithms work better with different problems</w:t>
      </w:r>
      <w:r w:rsidR="001066F6" w:rsidRPr="0005431A">
        <w:rPr>
          <w:lang w:val="en-IE"/>
        </w:rPr>
        <w:t>. Furthermore adapting the framework</w:t>
      </w:r>
      <w:r w:rsidR="002F2E19" w:rsidRPr="0005431A">
        <w:rPr>
          <w:lang w:val="en-IE"/>
        </w:rPr>
        <w:t xml:space="preserve"> </w:t>
      </w:r>
      <w:r w:rsidRPr="0005431A">
        <w:rPr>
          <w:lang w:val="en-IE"/>
        </w:rPr>
        <w:t xml:space="preserve">to run on </w:t>
      </w:r>
      <w:r w:rsidR="002F2E19" w:rsidRPr="0005431A">
        <w:rPr>
          <w:lang w:val="en-IE"/>
        </w:rPr>
        <w:t>dynamic</w:t>
      </w:r>
      <w:r w:rsidRPr="0005431A">
        <w:rPr>
          <w:lang w:val="en-IE"/>
        </w:rPr>
        <w:t xml:space="preserve"> problems and </w:t>
      </w:r>
      <w:r w:rsidR="002F2E19" w:rsidRPr="0005431A">
        <w:rPr>
          <w:lang w:val="en-IE"/>
        </w:rPr>
        <w:t>asymmetrical</w:t>
      </w:r>
      <w:r w:rsidRPr="0005431A">
        <w:rPr>
          <w:lang w:val="en-IE"/>
        </w:rPr>
        <w:t xml:space="preserve"> TSP files</w:t>
      </w:r>
      <w:r w:rsidR="00DE6605" w:rsidRPr="0005431A">
        <w:rPr>
          <w:lang w:val="en-IE"/>
        </w:rPr>
        <w:t xml:space="preserve"> </w:t>
      </w:r>
      <w:r w:rsidR="001066F6" w:rsidRPr="0005431A">
        <w:rPr>
          <w:lang w:val="en-IE"/>
        </w:rPr>
        <w:t>is subject to further research</w:t>
      </w:r>
      <w:r w:rsidR="00DE6605" w:rsidRPr="0005431A">
        <w:rPr>
          <w:lang w:val="en-IE"/>
        </w:rPr>
        <w:t xml:space="preserve"> </w:t>
      </w:r>
      <w:r w:rsidR="00DE6605" w:rsidRPr="0005431A">
        <w:rPr>
          <w:lang w:val="en-IE"/>
        </w:rPr>
        <w:fldChar w:fldCharType="begin"/>
      </w:r>
      <w:r w:rsidR="00DE6605" w:rsidRPr="0005431A">
        <w:rPr>
          <w:lang w:val="en-IE"/>
        </w:rPr>
        <w:instrText xml:space="preserve"> ADDIN ZOTERO_ITEM CSL_CITATION {"citationID":"pk644c0k2","properties":{"formattedCitation":"(Cai, 2008b)","plainCitation":"(Cai, 2008b)"},"citationItems":[{"id":310,"uris":["http://zotero.org/users/1680862/items/JAA47Q6C"],"uri":["http://zotero.org/users/1680862/items/JAA47Q6C"],"itemData":{"id":310,"type":"paper-conference","title":"Multi-Direction Searching Ant Colony Optimization for Traveling Salesman Problems","container-title":"International Conference on Computational Intelligence and Security, 2008. CIS '08","page":"220-223","volume":"2","source":"IEEE Xplore","event":"International Conference on Computational Intelligence and Security, 2008. CIS '08","abstract":"Traveling salesman problem (TSP) is one of the most famous NP-hard problems, which has wide application background. Ant colony optimization (ACO) is a nature-inspired algorithm and taken as one of the high performance computing methods for TSP. Classical ACO algorithm like ant colony system (ACS) cannot solve TSP very well. The present paper proposes an ACO algorithm with multi-direction searching capacity to improve the performance in solving TSP. Three weight parameter settings are designed to form a new transition rule, which has multi-direction searching functions in selecting the edges of the TSP tour. The experimental results of solving different kinds of TSP problems indicate the proposed algorithm performs better than the famous ACO algorithm ACS.","DOI":"10.1109/CIS.2008.151","author":[{"family":"Cai","given":"Zhaoquan"}],"issued":{"date-parts":[["2008",12]]}}}],"schema":"https://github.com/citation-style-language/schema/raw/master/csl-citation.json"} </w:instrText>
      </w:r>
      <w:r w:rsidR="00DE6605" w:rsidRPr="0005431A">
        <w:rPr>
          <w:lang w:val="en-IE"/>
        </w:rPr>
        <w:fldChar w:fldCharType="separate"/>
      </w:r>
      <w:r w:rsidR="00C242DA">
        <w:rPr>
          <w:lang w:val="en-IE"/>
        </w:rPr>
        <w:t>(Cai, 2008</w:t>
      </w:r>
      <w:r w:rsidR="00DE6605" w:rsidRPr="0005431A">
        <w:rPr>
          <w:lang w:val="en-IE"/>
        </w:rPr>
        <w:t>)</w:t>
      </w:r>
      <w:r w:rsidR="00DE6605" w:rsidRPr="0005431A">
        <w:rPr>
          <w:lang w:val="en-IE"/>
        </w:rPr>
        <w:fldChar w:fldCharType="end"/>
      </w:r>
      <w:r w:rsidR="00DE6605" w:rsidRPr="0005431A">
        <w:rPr>
          <w:lang w:val="en-IE"/>
        </w:rPr>
        <w:t>.</w:t>
      </w:r>
    </w:p>
    <w:p w14:paraId="11C699A2" w14:textId="77777777" w:rsidR="00B17A68" w:rsidRPr="0005431A" w:rsidRDefault="00B17A68" w:rsidP="005D7AB4">
      <w:pPr>
        <w:rPr>
          <w:lang w:val="en-IE"/>
        </w:rPr>
      </w:pPr>
    </w:p>
    <w:p w14:paraId="0B008D9C" w14:textId="4E781265" w:rsidR="000B3C97" w:rsidRPr="0005431A" w:rsidRDefault="005C11CB" w:rsidP="005F6FD3">
      <w:pPr>
        <w:rPr>
          <w:lang w:val="en-IE"/>
        </w:rPr>
      </w:pPr>
      <w:r>
        <w:rPr>
          <w:lang w:val="en-IE"/>
        </w:rPr>
        <w:t>Finally</w:t>
      </w:r>
      <w:r w:rsidR="00B17A68" w:rsidRPr="0005431A">
        <w:rPr>
          <w:lang w:val="en-IE"/>
        </w:rPr>
        <w:t xml:space="preserve">, </w:t>
      </w:r>
      <w:r w:rsidR="002F2E19" w:rsidRPr="0005431A">
        <w:rPr>
          <w:lang w:val="en-IE"/>
        </w:rPr>
        <w:t>further</w:t>
      </w:r>
      <w:r w:rsidR="00B17A68" w:rsidRPr="0005431A">
        <w:rPr>
          <w:lang w:val="en-IE"/>
        </w:rPr>
        <w:t xml:space="preserve"> </w:t>
      </w:r>
      <w:r w:rsidR="001066F6" w:rsidRPr="0005431A">
        <w:rPr>
          <w:lang w:val="en-IE"/>
        </w:rPr>
        <w:t>investigation</w:t>
      </w:r>
      <w:r w:rsidR="00B17A68" w:rsidRPr="0005431A">
        <w:rPr>
          <w:lang w:val="en-IE"/>
        </w:rPr>
        <w:t xml:space="preserve"> </w:t>
      </w:r>
      <w:r w:rsidR="00853AB3">
        <w:rPr>
          <w:lang w:val="en-IE"/>
        </w:rPr>
        <w:t xml:space="preserve">into </w:t>
      </w:r>
      <w:r w:rsidR="006173DC">
        <w:rPr>
          <w:lang w:val="en-IE"/>
        </w:rPr>
        <w:t>M</w:t>
      </w:r>
      <w:r w:rsidR="00B17A68" w:rsidRPr="0005431A">
        <w:rPr>
          <w:lang w:val="en-IE"/>
        </w:rPr>
        <w:t>utated Ant and</w:t>
      </w:r>
      <w:r w:rsidR="002F2E19" w:rsidRPr="0005431A">
        <w:rPr>
          <w:lang w:val="en-IE"/>
        </w:rPr>
        <w:t xml:space="preserve"> it</w:t>
      </w:r>
      <w:r>
        <w:rPr>
          <w:lang w:val="en-IE"/>
        </w:rPr>
        <w:t>s</w:t>
      </w:r>
      <w:r w:rsidR="002F2E19" w:rsidRPr="0005431A">
        <w:rPr>
          <w:lang w:val="en-IE"/>
        </w:rPr>
        <w:t xml:space="preserve"> </w:t>
      </w:r>
      <w:r w:rsidR="00B54244">
        <w:rPr>
          <w:lang w:val="en-IE"/>
        </w:rPr>
        <w:t xml:space="preserve">mathematical </w:t>
      </w:r>
      <w:r w:rsidR="002F2E19" w:rsidRPr="0005431A">
        <w:rPr>
          <w:lang w:val="en-IE"/>
        </w:rPr>
        <w:t>convergenc</w:t>
      </w:r>
      <w:r w:rsidR="001A737A" w:rsidRPr="0005431A">
        <w:rPr>
          <w:lang w:val="en-IE"/>
        </w:rPr>
        <w:t>e</w:t>
      </w:r>
      <w:r w:rsidR="00A37B4B">
        <w:rPr>
          <w:lang w:val="en-IE"/>
        </w:rPr>
        <w:t xml:space="preserve"> </w:t>
      </w:r>
      <w:r w:rsidR="00B54244">
        <w:rPr>
          <w:lang w:val="en-IE"/>
        </w:rPr>
        <w:t xml:space="preserve">proof </w:t>
      </w:r>
      <w:r w:rsidR="00A37B4B">
        <w:rPr>
          <w:lang w:val="en-IE"/>
        </w:rPr>
        <w:t>could be a worthwhile project</w:t>
      </w:r>
      <w:r w:rsidR="00853AB3">
        <w:rPr>
          <w:lang w:val="en-IE"/>
        </w:rPr>
        <w:t>. Another worthwhile project would be writing a research paper with just Mutated Ant with</w:t>
      </w:r>
      <w:r w:rsidR="00853AB3" w:rsidRPr="00853AB3">
        <w:rPr>
          <w:lang w:val="en-IE"/>
        </w:rPr>
        <w:t xml:space="preserve"> </w:t>
      </w:r>
      <w:r w:rsidR="00853AB3">
        <w:rPr>
          <w:lang w:val="en-IE"/>
        </w:rPr>
        <w:t xml:space="preserve">the following </w:t>
      </w:r>
      <w:r w:rsidR="00853AB3" w:rsidRPr="00853AB3">
        <w:rPr>
          <w:lang w:val="en-IE"/>
        </w:rPr>
        <w:t>improvements</w:t>
      </w:r>
      <w:r w:rsidR="00853AB3">
        <w:rPr>
          <w:lang w:val="en-IE"/>
        </w:rPr>
        <w:t xml:space="preserve"> added</w:t>
      </w:r>
      <w:r w:rsidR="00A37B4B">
        <w:rPr>
          <w:lang w:val="en-IE"/>
        </w:rPr>
        <w:t xml:space="preserve">. It could be possible </w:t>
      </w:r>
      <w:r w:rsidR="001A737A" w:rsidRPr="0005431A">
        <w:rPr>
          <w:lang w:val="en-IE"/>
        </w:rPr>
        <w:t xml:space="preserve">to </w:t>
      </w:r>
      <w:r w:rsidR="006C214B" w:rsidRPr="0005431A">
        <w:rPr>
          <w:lang w:val="en-IE"/>
        </w:rPr>
        <w:t>select the</w:t>
      </w:r>
      <w:r w:rsidR="001A737A" w:rsidRPr="0005431A">
        <w:rPr>
          <w:lang w:val="en-IE"/>
        </w:rPr>
        <w:t xml:space="preserve"> mutation vertices via a nearest neighbour list instead of </w:t>
      </w:r>
      <w:r w:rsidR="006C214B" w:rsidRPr="0005431A">
        <w:rPr>
          <w:lang w:val="en-IE"/>
        </w:rPr>
        <w:t>all vertices in</w:t>
      </w:r>
      <w:r w:rsidR="001A737A" w:rsidRPr="0005431A">
        <w:rPr>
          <w:lang w:val="en-IE"/>
        </w:rPr>
        <w:t xml:space="preserve"> the complete solution. </w:t>
      </w:r>
      <w:r w:rsidR="006C214B" w:rsidRPr="0005431A">
        <w:rPr>
          <w:lang w:val="en-IE"/>
        </w:rPr>
        <w:t>That way the algorithm will not swap vertices that have a long distance between them.</w:t>
      </w:r>
      <w:r w:rsidR="001059C4">
        <w:rPr>
          <w:lang w:val="en-IE"/>
        </w:rPr>
        <w:t xml:space="preserve"> </w:t>
      </w:r>
      <w:r w:rsidR="001059C4" w:rsidRPr="001059C4">
        <w:rPr>
          <w:lang w:val="en-IE"/>
        </w:rPr>
        <w:t xml:space="preserve">In addition another improvement that could be </w:t>
      </w:r>
      <w:r w:rsidR="001059C4" w:rsidRPr="001059C4">
        <w:rPr>
          <w:lang w:val="en-IE"/>
        </w:rPr>
        <w:lastRenderedPageBreak/>
        <w:t>implemented</w:t>
      </w:r>
      <w:r w:rsidR="00460BEF">
        <w:rPr>
          <w:lang w:val="en-IE"/>
        </w:rPr>
        <w:t>,</w:t>
      </w:r>
      <w:r w:rsidR="001059C4" w:rsidRPr="001059C4">
        <w:rPr>
          <w:lang w:val="en-IE"/>
        </w:rPr>
        <w:t xml:space="preserve"> </w:t>
      </w:r>
      <w:r w:rsidR="00B54244">
        <w:rPr>
          <w:lang w:val="en-IE"/>
        </w:rPr>
        <w:t>by</w:t>
      </w:r>
      <w:r w:rsidR="001059C4" w:rsidRPr="001059C4">
        <w:rPr>
          <w:lang w:val="en-IE"/>
        </w:rPr>
        <w:t xml:space="preserve"> adding an extra ant to follow some of the best so far path and some of the best path in the </w:t>
      </w:r>
      <w:r w:rsidR="006173DC">
        <w:rPr>
          <w:lang w:val="en-IE"/>
        </w:rPr>
        <w:t>iteration</w:t>
      </w:r>
      <w:r w:rsidR="001059C4" w:rsidRPr="001059C4">
        <w:rPr>
          <w:lang w:val="en-IE"/>
        </w:rPr>
        <w:t xml:space="preserve"> similar to cro</w:t>
      </w:r>
      <w:r w:rsidR="00466686">
        <w:rPr>
          <w:lang w:val="en-IE"/>
        </w:rPr>
        <w:t xml:space="preserve">ssover in the genetic </w:t>
      </w:r>
      <w:r w:rsidR="00B54244">
        <w:rPr>
          <w:lang w:val="en-IE"/>
        </w:rPr>
        <w:t>algorithm</w:t>
      </w:r>
      <w:r w:rsidR="00154DB3">
        <w:rPr>
          <w:lang w:val="en-IE"/>
        </w:rPr>
        <w:t>.</w:t>
      </w:r>
      <w:r w:rsidR="00B54244">
        <w:rPr>
          <w:lang w:val="en-IE"/>
        </w:rPr>
        <w:t xml:space="preserve"> </w:t>
      </w:r>
      <w:r w:rsidR="00154DB3">
        <w:rPr>
          <w:lang w:val="en-IE"/>
        </w:rPr>
        <w:t>T</w:t>
      </w:r>
      <w:r w:rsidR="00B54244">
        <w:rPr>
          <w:lang w:val="en-IE"/>
        </w:rPr>
        <w:t>his</w:t>
      </w:r>
      <w:r w:rsidR="001059C4">
        <w:rPr>
          <w:lang w:val="en-IE"/>
        </w:rPr>
        <w:t xml:space="preserve"> could greatly improve the algorithm.</w:t>
      </w:r>
    </w:p>
    <w:p w14:paraId="0E6E9658" w14:textId="59827B78" w:rsidR="00F821E9" w:rsidRDefault="0082424A" w:rsidP="00E15DDE">
      <w:pPr>
        <w:pStyle w:val="Heading2"/>
      </w:pPr>
      <w:bookmarkStart w:id="304" w:name="_Toc396914520"/>
      <w:r>
        <w:t>11.6</w:t>
      </w:r>
      <w:r w:rsidR="00A37B4B">
        <w:tab/>
        <w:t>Conclusion</w:t>
      </w:r>
      <w:bookmarkEnd w:id="304"/>
    </w:p>
    <w:p w14:paraId="2AF4C035" w14:textId="18AC6BEB" w:rsidR="00650504" w:rsidRDefault="00650504" w:rsidP="00650504">
      <w:pPr>
        <w:rPr>
          <w:lang w:val="en-IE"/>
        </w:rPr>
      </w:pPr>
      <w:r>
        <w:rPr>
          <w:lang w:val="en-IE"/>
        </w:rPr>
        <w:t>In the course of this dissertation the following was achieved</w:t>
      </w:r>
      <w:r w:rsidR="001F3708">
        <w:rPr>
          <w:lang w:val="en-IE"/>
        </w:rPr>
        <w:t>:</w:t>
      </w:r>
    </w:p>
    <w:p w14:paraId="648A2D86" w14:textId="77777777" w:rsidR="00C1189B" w:rsidRDefault="00C1189B" w:rsidP="00650504">
      <w:pPr>
        <w:rPr>
          <w:lang w:val="en-IE"/>
        </w:rPr>
      </w:pPr>
    </w:p>
    <w:p w14:paraId="579E8A9A" w14:textId="08CA29A5" w:rsidR="00C1189B" w:rsidRPr="00C1189B" w:rsidRDefault="00C1189B" w:rsidP="00BD3E89">
      <w:pPr>
        <w:pStyle w:val="ListParagraph"/>
        <w:numPr>
          <w:ilvl w:val="0"/>
          <w:numId w:val="38"/>
        </w:numPr>
        <w:spacing w:line="360" w:lineRule="auto"/>
        <w:jc w:val="both"/>
        <w:rPr>
          <w:rFonts w:ascii="Times New Roman" w:hAnsi="Times New Roman"/>
          <w:sz w:val="24"/>
          <w:szCs w:val="24"/>
        </w:rPr>
      </w:pPr>
      <w:r w:rsidRPr="00C1189B">
        <w:rPr>
          <w:rFonts w:ascii="Times New Roman" w:hAnsi="Times New Roman"/>
          <w:sz w:val="24"/>
          <w:szCs w:val="24"/>
        </w:rPr>
        <w:t>A complete literature review of swarm intelligence, ant colony optimisation the genetic algorithm, computational complexity, analysis of algorithms, software design,</w:t>
      </w:r>
      <w:r w:rsidR="00C14F55">
        <w:rPr>
          <w:rFonts w:ascii="Times New Roman" w:hAnsi="Times New Roman"/>
          <w:sz w:val="24"/>
          <w:szCs w:val="24"/>
        </w:rPr>
        <w:t xml:space="preserve"> design patterns,</w:t>
      </w:r>
      <w:r w:rsidRPr="00C1189B">
        <w:rPr>
          <w:rFonts w:ascii="Times New Roman" w:hAnsi="Times New Roman"/>
          <w:sz w:val="24"/>
          <w:szCs w:val="24"/>
        </w:rPr>
        <w:t xml:space="preserve"> graph theory, C++ and local search methods was completed.</w:t>
      </w:r>
    </w:p>
    <w:p w14:paraId="6B29D460" w14:textId="683C3FD0" w:rsidR="00C1189B" w:rsidRPr="00C1189B" w:rsidRDefault="00C1189B" w:rsidP="00BD3E89">
      <w:pPr>
        <w:pStyle w:val="ListParagraph"/>
        <w:numPr>
          <w:ilvl w:val="0"/>
          <w:numId w:val="38"/>
        </w:numPr>
        <w:spacing w:line="360" w:lineRule="auto"/>
        <w:jc w:val="both"/>
        <w:rPr>
          <w:rFonts w:ascii="Times New Roman" w:hAnsi="Times New Roman"/>
          <w:sz w:val="24"/>
          <w:szCs w:val="24"/>
        </w:rPr>
      </w:pPr>
      <w:r w:rsidRPr="00C348E8">
        <w:rPr>
          <w:rFonts w:ascii="Times New Roman" w:hAnsi="Times New Roman"/>
          <w:sz w:val="24"/>
          <w:szCs w:val="24"/>
        </w:rPr>
        <w:t xml:space="preserve">A Framework called AntSolver with a graphical user interface </w:t>
      </w:r>
      <w:r w:rsidR="00C14F55">
        <w:rPr>
          <w:rFonts w:ascii="Times New Roman" w:hAnsi="Times New Roman"/>
          <w:sz w:val="24"/>
          <w:szCs w:val="24"/>
        </w:rPr>
        <w:t>that</w:t>
      </w:r>
      <w:r w:rsidRPr="00C348E8">
        <w:rPr>
          <w:rFonts w:ascii="Times New Roman" w:hAnsi="Times New Roman"/>
          <w:sz w:val="24"/>
          <w:szCs w:val="24"/>
        </w:rPr>
        <w:t xml:space="preserve"> </w:t>
      </w:r>
      <w:r w:rsidR="00530449">
        <w:rPr>
          <w:rFonts w:ascii="Times New Roman" w:hAnsi="Times New Roman"/>
          <w:sz w:val="24"/>
          <w:szCs w:val="24"/>
        </w:rPr>
        <w:t>displays</w:t>
      </w:r>
      <w:r w:rsidRPr="00C348E8">
        <w:rPr>
          <w:rFonts w:ascii="Times New Roman" w:hAnsi="Times New Roman"/>
          <w:sz w:val="24"/>
          <w:szCs w:val="24"/>
        </w:rPr>
        <w:t xml:space="preserve"> the algorithm visually, was developed and designed in C++ using advanced software engineering techniques, design patterns, object oriented design, refactoring and test driven development. The framework implemented each algorithm and local search </w:t>
      </w:r>
      <w:r w:rsidR="00C14F55" w:rsidRPr="00C348E8">
        <w:rPr>
          <w:rFonts w:ascii="Times New Roman" w:hAnsi="Times New Roman"/>
          <w:sz w:val="24"/>
          <w:szCs w:val="24"/>
        </w:rPr>
        <w:t>di</w:t>
      </w:r>
      <w:r w:rsidR="00C14F55">
        <w:rPr>
          <w:rFonts w:ascii="Times New Roman" w:hAnsi="Times New Roman"/>
          <w:sz w:val="24"/>
          <w:szCs w:val="24"/>
        </w:rPr>
        <w:t>s</w:t>
      </w:r>
      <w:r w:rsidR="00C14F55" w:rsidRPr="00C348E8">
        <w:rPr>
          <w:rFonts w:ascii="Times New Roman" w:hAnsi="Times New Roman"/>
          <w:sz w:val="24"/>
          <w:szCs w:val="24"/>
        </w:rPr>
        <w:t>c</w:t>
      </w:r>
      <w:r w:rsidR="00C14F55">
        <w:rPr>
          <w:rFonts w:ascii="Times New Roman" w:hAnsi="Times New Roman"/>
          <w:sz w:val="24"/>
          <w:szCs w:val="24"/>
        </w:rPr>
        <w:t>u</w:t>
      </w:r>
      <w:r w:rsidR="00C14F55" w:rsidRPr="00C348E8">
        <w:rPr>
          <w:rFonts w:ascii="Times New Roman" w:hAnsi="Times New Roman"/>
          <w:sz w:val="24"/>
          <w:szCs w:val="24"/>
        </w:rPr>
        <w:t>ssed</w:t>
      </w:r>
      <w:r w:rsidRPr="00C348E8">
        <w:rPr>
          <w:rFonts w:ascii="Times New Roman" w:hAnsi="Times New Roman"/>
          <w:sz w:val="24"/>
          <w:szCs w:val="24"/>
        </w:rPr>
        <w:t xml:space="preserve"> in this dissertation</w:t>
      </w:r>
      <w:r w:rsidR="00C14F55">
        <w:rPr>
          <w:rFonts w:ascii="Times New Roman" w:hAnsi="Times New Roman"/>
          <w:sz w:val="24"/>
          <w:szCs w:val="24"/>
        </w:rPr>
        <w:t>,</w:t>
      </w:r>
      <w:r w:rsidR="00C14F55" w:rsidRPr="00C14F55">
        <w:t xml:space="preserve"> </w:t>
      </w:r>
      <w:r w:rsidR="00C14F55" w:rsidRPr="00C14F55">
        <w:rPr>
          <w:rFonts w:ascii="Times New Roman" w:hAnsi="Times New Roman"/>
          <w:sz w:val="24"/>
          <w:szCs w:val="24"/>
        </w:rPr>
        <w:t>plus a brute force al</w:t>
      </w:r>
      <w:r w:rsidR="00C14F55">
        <w:rPr>
          <w:rFonts w:ascii="Times New Roman" w:hAnsi="Times New Roman"/>
          <w:sz w:val="24"/>
          <w:szCs w:val="24"/>
        </w:rPr>
        <w:t>gorithm</w:t>
      </w:r>
      <w:r w:rsidRPr="00C348E8">
        <w:rPr>
          <w:rFonts w:ascii="Times New Roman" w:hAnsi="Times New Roman"/>
          <w:sz w:val="24"/>
          <w:szCs w:val="24"/>
        </w:rPr>
        <w:t xml:space="preserve"> (except Tabu search and Rank based Ant System) and utilised the NP-Hard</w:t>
      </w:r>
      <w:r w:rsidR="00530449">
        <w:rPr>
          <w:rFonts w:ascii="Times New Roman" w:hAnsi="Times New Roman"/>
          <w:sz w:val="24"/>
          <w:szCs w:val="24"/>
        </w:rPr>
        <w:t xml:space="preserve"> </w:t>
      </w:r>
      <w:r w:rsidR="00530449" w:rsidRPr="00530449">
        <w:rPr>
          <w:rFonts w:ascii="Times New Roman" w:hAnsi="Times New Roman"/>
          <w:sz w:val="24"/>
          <w:szCs w:val="24"/>
        </w:rPr>
        <w:t>Travelling Salesperson</w:t>
      </w:r>
      <w:r w:rsidRPr="00C348E8">
        <w:rPr>
          <w:rFonts w:ascii="Times New Roman" w:hAnsi="Times New Roman"/>
          <w:sz w:val="24"/>
          <w:szCs w:val="24"/>
        </w:rPr>
        <w:t xml:space="preserve"> </w:t>
      </w:r>
      <w:r w:rsidR="00530449">
        <w:rPr>
          <w:rFonts w:ascii="Times New Roman" w:hAnsi="Times New Roman"/>
          <w:sz w:val="24"/>
          <w:szCs w:val="24"/>
        </w:rPr>
        <w:t>P</w:t>
      </w:r>
      <w:r w:rsidRPr="00C348E8">
        <w:rPr>
          <w:rFonts w:ascii="Times New Roman" w:hAnsi="Times New Roman"/>
          <w:sz w:val="24"/>
          <w:szCs w:val="24"/>
        </w:rPr>
        <w:t>roblem to illustrate.</w:t>
      </w:r>
    </w:p>
    <w:p w14:paraId="63B296F3" w14:textId="77777777" w:rsidR="00C1189B" w:rsidRPr="00C348E8" w:rsidRDefault="00C1189B" w:rsidP="00BD3E89">
      <w:pPr>
        <w:pStyle w:val="ListParagraph"/>
        <w:numPr>
          <w:ilvl w:val="0"/>
          <w:numId w:val="38"/>
        </w:numPr>
        <w:spacing w:line="360" w:lineRule="auto"/>
        <w:jc w:val="both"/>
        <w:rPr>
          <w:rFonts w:ascii="Times New Roman" w:hAnsi="Times New Roman"/>
          <w:sz w:val="24"/>
          <w:szCs w:val="24"/>
        </w:rPr>
      </w:pPr>
      <w:r w:rsidRPr="00C348E8">
        <w:rPr>
          <w:rFonts w:ascii="Times New Roman" w:hAnsi="Times New Roman"/>
          <w:sz w:val="24"/>
          <w:szCs w:val="24"/>
        </w:rPr>
        <w:t>Heuristic values for each ant algorithms were experimentally found.</w:t>
      </w:r>
    </w:p>
    <w:p w14:paraId="7AF16292" w14:textId="1E57862D" w:rsidR="00C1189B" w:rsidRPr="00C348E8" w:rsidRDefault="00C1189B" w:rsidP="00BD3E89">
      <w:pPr>
        <w:pStyle w:val="ListParagraph"/>
        <w:numPr>
          <w:ilvl w:val="0"/>
          <w:numId w:val="38"/>
        </w:numPr>
        <w:spacing w:line="360" w:lineRule="auto"/>
        <w:jc w:val="both"/>
        <w:rPr>
          <w:rFonts w:ascii="Times New Roman" w:hAnsi="Times New Roman"/>
          <w:sz w:val="24"/>
          <w:szCs w:val="24"/>
        </w:rPr>
      </w:pPr>
      <w:r w:rsidRPr="00C348E8">
        <w:rPr>
          <w:rFonts w:ascii="Times New Roman" w:hAnsi="Times New Roman"/>
          <w:sz w:val="24"/>
          <w:szCs w:val="24"/>
        </w:rPr>
        <w:t>Detailed experiments analysing every aspect of each algorithm</w:t>
      </w:r>
      <w:r w:rsidR="007D1AFE">
        <w:rPr>
          <w:rFonts w:ascii="Times New Roman" w:hAnsi="Times New Roman"/>
          <w:sz w:val="24"/>
          <w:szCs w:val="24"/>
        </w:rPr>
        <w:t>,</w:t>
      </w:r>
      <w:r w:rsidRPr="00C348E8">
        <w:rPr>
          <w:rFonts w:ascii="Times New Roman" w:hAnsi="Times New Roman"/>
          <w:sz w:val="24"/>
          <w:szCs w:val="24"/>
        </w:rPr>
        <w:t xml:space="preserve"> were executed automatically by writing results directly to a spread sheet from within the application</w:t>
      </w:r>
      <w:r w:rsidR="007D1AFE">
        <w:rPr>
          <w:rFonts w:ascii="Times New Roman" w:hAnsi="Times New Roman"/>
          <w:sz w:val="24"/>
          <w:szCs w:val="24"/>
        </w:rPr>
        <w:t xml:space="preserve"> (a</w:t>
      </w:r>
      <w:r w:rsidRPr="00C348E8">
        <w:rPr>
          <w:rFonts w:ascii="Times New Roman" w:hAnsi="Times New Roman"/>
          <w:sz w:val="24"/>
          <w:szCs w:val="24"/>
        </w:rPr>
        <w:t>s some experiments took days to complete).</w:t>
      </w:r>
    </w:p>
    <w:p w14:paraId="66E8D825" w14:textId="32BDF05F" w:rsidR="00C1189B" w:rsidRPr="00C348E8" w:rsidRDefault="00C1189B" w:rsidP="00BD3E89">
      <w:pPr>
        <w:pStyle w:val="ListParagraph"/>
        <w:numPr>
          <w:ilvl w:val="0"/>
          <w:numId w:val="38"/>
        </w:numPr>
        <w:spacing w:line="360" w:lineRule="auto"/>
        <w:jc w:val="both"/>
        <w:rPr>
          <w:rFonts w:ascii="Times New Roman" w:hAnsi="Times New Roman"/>
          <w:sz w:val="24"/>
          <w:szCs w:val="24"/>
        </w:rPr>
      </w:pPr>
      <w:r w:rsidRPr="00C348E8">
        <w:rPr>
          <w:rFonts w:ascii="Times New Roman" w:hAnsi="Times New Roman"/>
          <w:sz w:val="24"/>
          <w:szCs w:val="24"/>
        </w:rPr>
        <w:t>A new ant algorithm</w:t>
      </w:r>
      <w:r w:rsidR="005C5ADB">
        <w:rPr>
          <w:rFonts w:ascii="Times New Roman" w:hAnsi="Times New Roman"/>
          <w:sz w:val="24"/>
          <w:szCs w:val="24"/>
        </w:rPr>
        <w:t xml:space="preserve"> mutated a</w:t>
      </w:r>
      <w:r w:rsidRPr="00C348E8">
        <w:rPr>
          <w:rFonts w:ascii="Times New Roman" w:hAnsi="Times New Roman"/>
          <w:sz w:val="24"/>
          <w:szCs w:val="24"/>
        </w:rPr>
        <w:t xml:space="preserve">nt was </w:t>
      </w:r>
      <w:r w:rsidR="00C14F55">
        <w:rPr>
          <w:rFonts w:ascii="Times New Roman" w:hAnsi="Times New Roman"/>
          <w:sz w:val="24"/>
          <w:szCs w:val="24"/>
        </w:rPr>
        <w:t>invented</w:t>
      </w:r>
      <w:r w:rsidRPr="00C348E8">
        <w:rPr>
          <w:rFonts w:ascii="Times New Roman" w:hAnsi="Times New Roman"/>
          <w:sz w:val="24"/>
          <w:szCs w:val="24"/>
        </w:rPr>
        <w:t xml:space="preserve"> and developed and </w:t>
      </w:r>
      <w:r w:rsidR="007D1AFE">
        <w:rPr>
          <w:rFonts w:ascii="Times New Roman" w:hAnsi="Times New Roman"/>
          <w:sz w:val="24"/>
          <w:szCs w:val="24"/>
        </w:rPr>
        <w:t xml:space="preserve">was experimentally </w:t>
      </w:r>
      <w:r w:rsidRPr="00C348E8">
        <w:rPr>
          <w:rFonts w:ascii="Times New Roman" w:hAnsi="Times New Roman"/>
          <w:sz w:val="24"/>
          <w:szCs w:val="24"/>
        </w:rPr>
        <w:t>shown to produce better results than all the existing ant algorithms.</w:t>
      </w:r>
    </w:p>
    <w:p w14:paraId="199F2671" w14:textId="72BC73E1" w:rsidR="00C1189B" w:rsidRPr="00C348E8" w:rsidRDefault="00DC55F0" w:rsidP="00BD3E89">
      <w:pPr>
        <w:pStyle w:val="ListParagraph"/>
        <w:numPr>
          <w:ilvl w:val="0"/>
          <w:numId w:val="38"/>
        </w:numPr>
        <w:spacing w:line="360" w:lineRule="auto"/>
        <w:jc w:val="both"/>
        <w:rPr>
          <w:rFonts w:ascii="Times New Roman" w:hAnsi="Times New Roman"/>
          <w:sz w:val="24"/>
          <w:szCs w:val="24"/>
        </w:rPr>
      </w:pPr>
      <w:r>
        <w:rPr>
          <w:rFonts w:ascii="Times New Roman" w:hAnsi="Times New Roman"/>
          <w:sz w:val="24"/>
          <w:szCs w:val="24"/>
        </w:rPr>
        <w:t>A further</w:t>
      </w:r>
      <w:r w:rsidR="00C1189B" w:rsidRPr="00C348E8">
        <w:rPr>
          <w:rFonts w:ascii="Times New Roman" w:hAnsi="Times New Roman"/>
          <w:sz w:val="24"/>
          <w:szCs w:val="24"/>
        </w:rPr>
        <w:t xml:space="preserve"> new algorithm </w:t>
      </w:r>
      <w:r w:rsidR="005C5ADB">
        <w:rPr>
          <w:rFonts w:ascii="Times New Roman" w:hAnsi="Times New Roman"/>
          <w:sz w:val="24"/>
          <w:szCs w:val="24"/>
        </w:rPr>
        <w:t>r</w:t>
      </w:r>
      <w:r w:rsidR="00C1189B" w:rsidRPr="00C348E8">
        <w:rPr>
          <w:rFonts w:ascii="Times New Roman" w:hAnsi="Times New Roman"/>
          <w:sz w:val="24"/>
          <w:szCs w:val="24"/>
        </w:rPr>
        <w:t xml:space="preserve">andom ant was </w:t>
      </w:r>
      <w:r w:rsidR="00C14F55" w:rsidRPr="00C14F55">
        <w:rPr>
          <w:rFonts w:ascii="Times New Roman" w:hAnsi="Times New Roman"/>
          <w:sz w:val="24"/>
          <w:szCs w:val="24"/>
        </w:rPr>
        <w:t xml:space="preserve">invented </w:t>
      </w:r>
      <w:r w:rsidR="00C1189B" w:rsidRPr="00C348E8">
        <w:rPr>
          <w:rFonts w:ascii="Times New Roman" w:hAnsi="Times New Roman"/>
          <w:sz w:val="24"/>
          <w:szCs w:val="24"/>
        </w:rPr>
        <w:t xml:space="preserve">and developed to show the limitations of </w:t>
      </w:r>
      <w:r w:rsidR="00C14F55">
        <w:rPr>
          <w:rFonts w:ascii="Times New Roman" w:hAnsi="Times New Roman"/>
          <w:sz w:val="24"/>
          <w:szCs w:val="24"/>
        </w:rPr>
        <w:t>l</w:t>
      </w:r>
      <w:r w:rsidR="00C1189B" w:rsidRPr="00C348E8">
        <w:rPr>
          <w:rFonts w:ascii="Times New Roman" w:hAnsi="Times New Roman"/>
          <w:sz w:val="24"/>
          <w:szCs w:val="24"/>
        </w:rPr>
        <w:t>ocal search methods effectively.</w:t>
      </w:r>
    </w:p>
    <w:p w14:paraId="4126C17E" w14:textId="02AFF705" w:rsidR="00C1189B" w:rsidRPr="00C348E8" w:rsidRDefault="00C14F55" w:rsidP="00BD3E89">
      <w:pPr>
        <w:pStyle w:val="ListParagraph"/>
        <w:numPr>
          <w:ilvl w:val="0"/>
          <w:numId w:val="38"/>
        </w:numPr>
        <w:spacing w:line="360" w:lineRule="auto"/>
        <w:jc w:val="both"/>
        <w:rPr>
          <w:rFonts w:ascii="Times New Roman" w:hAnsi="Times New Roman"/>
          <w:sz w:val="24"/>
          <w:szCs w:val="24"/>
        </w:rPr>
      </w:pPr>
      <w:r>
        <w:rPr>
          <w:rFonts w:ascii="Times New Roman" w:hAnsi="Times New Roman"/>
          <w:sz w:val="24"/>
          <w:szCs w:val="24"/>
        </w:rPr>
        <w:t>Proved the</w:t>
      </w:r>
      <w:r w:rsidR="00C1189B" w:rsidRPr="00C348E8">
        <w:rPr>
          <w:rFonts w:ascii="Times New Roman" w:hAnsi="Times New Roman"/>
          <w:sz w:val="24"/>
          <w:szCs w:val="24"/>
        </w:rPr>
        <w:t xml:space="preserve"> new developed </w:t>
      </w:r>
      <w:r w:rsidRPr="00C14F55">
        <w:rPr>
          <w:rFonts w:ascii="Times New Roman" w:hAnsi="Times New Roman"/>
          <w:sz w:val="24"/>
          <w:szCs w:val="24"/>
        </w:rPr>
        <w:t xml:space="preserve">framework compared to </w:t>
      </w:r>
      <w:r w:rsidR="00E34330">
        <w:rPr>
          <w:rFonts w:ascii="Times New Roman" w:hAnsi="Times New Roman"/>
          <w:sz w:val="24"/>
          <w:szCs w:val="24"/>
        </w:rPr>
        <w:t xml:space="preserve">an </w:t>
      </w:r>
      <w:r w:rsidRPr="00C14F55">
        <w:rPr>
          <w:rFonts w:ascii="Times New Roman" w:hAnsi="Times New Roman"/>
          <w:sz w:val="24"/>
          <w:szCs w:val="24"/>
        </w:rPr>
        <w:t xml:space="preserve">existing framework </w:t>
      </w:r>
      <w:r>
        <w:rPr>
          <w:rFonts w:ascii="Times New Roman" w:hAnsi="Times New Roman"/>
          <w:sz w:val="24"/>
          <w:szCs w:val="24"/>
        </w:rPr>
        <w:t xml:space="preserve">developed </w:t>
      </w:r>
      <w:r w:rsidR="00C1189B" w:rsidRPr="00C348E8">
        <w:rPr>
          <w:rFonts w:ascii="Times New Roman" w:hAnsi="Times New Roman"/>
          <w:sz w:val="24"/>
          <w:szCs w:val="24"/>
        </w:rPr>
        <w:t xml:space="preserve">by </w:t>
      </w:r>
      <w:r>
        <w:rPr>
          <w:rFonts w:ascii="Times New Roman" w:hAnsi="Times New Roman"/>
          <w:sz w:val="24"/>
          <w:szCs w:val="24"/>
        </w:rPr>
        <w:t>an</w:t>
      </w:r>
      <w:r w:rsidR="00C1189B" w:rsidRPr="00C348E8">
        <w:rPr>
          <w:rFonts w:ascii="Times New Roman" w:hAnsi="Times New Roman"/>
          <w:sz w:val="24"/>
          <w:szCs w:val="24"/>
        </w:rPr>
        <w:t xml:space="preserve">other </w:t>
      </w:r>
      <w:r>
        <w:rPr>
          <w:rFonts w:ascii="Times New Roman" w:hAnsi="Times New Roman"/>
          <w:sz w:val="24"/>
          <w:szCs w:val="24"/>
        </w:rPr>
        <w:t>researcher</w:t>
      </w:r>
      <w:r w:rsidR="00C1189B" w:rsidRPr="00C348E8">
        <w:rPr>
          <w:rFonts w:ascii="Times New Roman" w:hAnsi="Times New Roman"/>
          <w:sz w:val="24"/>
          <w:szCs w:val="24"/>
        </w:rPr>
        <w:t xml:space="preserve"> and by literature</w:t>
      </w:r>
      <w:r>
        <w:rPr>
          <w:rFonts w:ascii="Times New Roman" w:hAnsi="Times New Roman"/>
          <w:sz w:val="24"/>
          <w:szCs w:val="24"/>
        </w:rPr>
        <w:t>.</w:t>
      </w:r>
    </w:p>
    <w:p w14:paraId="4B890225" w14:textId="77777777" w:rsidR="00C1189B" w:rsidRPr="00C348E8" w:rsidRDefault="00C1189B" w:rsidP="00BD3E89">
      <w:pPr>
        <w:pStyle w:val="ListParagraph"/>
        <w:numPr>
          <w:ilvl w:val="0"/>
          <w:numId w:val="38"/>
        </w:numPr>
        <w:spacing w:line="360" w:lineRule="auto"/>
        <w:jc w:val="both"/>
        <w:rPr>
          <w:rFonts w:ascii="Times New Roman" w:hAnsi="Times New Roman"/>
          <w:sz w:val="24"/>
          <w:szCs w:val="24"/>
        </w:rPr>
      </w:pPr>
      <w:r w:rsidRPr="00C348E8">
        <w:rPr>
          <w:rFonts w:ascii="Times New Roman" w:hAnsi="Times New Roman"/>
          <w:sz w:val="24"/>
          <w:szCs w:val="24"/>
        </w:rPr>
        <w:t>Problems were discovered in the ACS algorithm and fixed.</w:t>
      </w:r>
    </w:p>
    <w:p w14:paraId="4FA9EE41" w14:textId="77777777" w:rsidR="00C1189B" w:rsidRDefault="00C1189B" w:rsidP="00BD3E89">
      <w:pPr>
        <w:pStyle w:val="ListParagraph"/>
        <w:numPr>
          <w:ilvl w:val="0"/>
          <w:numId w:val="38"/>
        </w:numPr>
        <w:spacing w:line="360" w:lineRule="auto"/>
        <w:jc w:val="both"/>
        <w:rPr>
          <w:rFonts w:ascii="Times New Roman" w:hAnsi="Times New Roman"/>
          <w:sz w:val="24"/>
          <w:szCs w:val="24"/>
        </w:rPr>
      </w:pPr>
      <w:r w:rsidRPr="00C348E8">
        <w:rPr>
          <w:rFonts w:ascii="Times New Roman" w:hAnsi="Times New Roman"/>
          <w:sz w:val="24"/>
          <w:szCs w:val="24"/>
        </w:rPr>
        <w:t>The best performing algorithms were identified.</w:t>
      </w:r>
    </w:p>
    <w:p w14:paraId="355DECFE" w14:textId="77777777" w:rsidR="005C5ADB" w:rsidRDefault="005C5ADB" w:rsidP="00BD3E89">
      <w:pPr>
        <w:pStyle w:val="ListParagraph"/>
        <w:numPr>
          <w:ilvl w:val="0"/>
          <w:numId w:val="38"/>
        </w:numPr>
        <w:spacing w:line="360" w:lineRule="auto"/>
        <w:jc w:val="both"/>
        <w:rPr>
          <w:rFonts w:ascii="Times New Roman" w:hAnsi="Times New Roman"/>
          <w:sz w:val="24"/>
          <w:szCs w:val="24"/>
        </w:rPr>
      </w:pPr>
      <w:r w:rsidRPr="00C348E8">
        <w:rPr>
          <w:rFonts w:ascii="Times New Roman" w:hAnsi="Times New Roman"/>
          <w:sz w:val="24"/>
          <w:szCs w:val="24"/>
        </w:rPr>
        <w:lastRenderedPageBreak/>
        <w:t>Applied the LK Heuristic to the basic ant system and Elitist ant system, not discovered in any literature.</w:t>
      </w:r>
    </w:p>
    <w:p w14:paraId="587C588D" w14:textId="20CD750A" w:rsidR="005C5ADB" w:rsidRPr="005C5ADB" w:rsidRDefault="005C5ADB" w:rsidP="00BD3E89">
      <w:pPr>
        <w:pStyle w:val="ListParagraph"/>
        <w:numPr>
          <w:ilvl w:val="0"/>
          <w:numId w:val="38"/>
        </w:numPr>
        <w:spacing w:line="360" w:lineRule="auto"/>
        <w:jc w:val="both"/>
        <w:rPr>
          <w:rFonts w:ascii="Times New Roman" w:hAnsi="Times New Roman"/>
          <w:sz w:val="24"/>
          <w:szCs w:val="24"/>
        </w:rPr>
      </w:pPr>
      <w:r>
        <w:rPr>
          <w:rFonts w:ascii="Times New Roman" w:hAnsi="Times New Roman"/>
          <w:sz w:val="24"/>
          <w:szCs w:val="24"/>
        </w:rPr>
        <w:t xml:space="preserve">Proved the LK </w:t>
      </w:r>
      <w:r w:rsidRPr="005C5ADB">
        <w:rPr>
          <w:rFonts w:ascii="Times New Roman" w:hAnsi="Times New Roman"/>
          <w:sz w:val="24"/>
          <w:szCs w:val="24"/>
        </w:rPr>
        <w:t>Heuristic</w:t>
      </w:r>
      <w:r>
        <w:rPr>
          <w:rFonts w:ascii="Times New Roman" w:hAnsi="Times New Roman"/>
          <w:sz w:val="24"/>
          <w:szCs w:val="24"/>
        </w:rPr>
        <w:t xml:space="preserve"> was by far the best local search method</w:t>
      </w:r>
      <w:r w:rsidR="00C14F55">
        <w:rPr>
          <w:rFonts w:ascii="Times New Roman" w:hAnsi="Times New Roman"/>
          <w:sz w:val="24"/>
          <w:szCs w:val="24"/>
        </w:rPr>
        <w:t xml:space="preserve"> of the ones discussed</w:t>
      </w:r>
      <w:r>
        <w:rPr>
          <w:rFonts w:ascii="Times New Roman" w:hAnsi="Times New Roman"/>
          <w:sz w:val="24"/>
          <w:szCs w:val="24"/>
        </w:rPr>
        <w:t>.</w:t>
      </w:r>
    </w:p>
    <w:p w14:paraId="3D052D21" w14:textId="77777777" w:rsidR="00C1189B" w:rsidRPr="00C348E8" w:rsidRDefault="00C1189B" w:rsidP="00BD3E89">
      <w:pPr>
        <w:pStyle w:val="ListParagraph"/>
        <w:numPr>
          <w:ilvl w:val="0"/>
          <w:numId w:val="38"/>
        </w:numPr>
        <w:spacing w:line="360" w:lineRule="auto"/>
        <w:jc w:val="both"/>
        <w:rPr>
          <w:rFonts w:ascii="Times New Roman" w:hAnsi="Times New Roman"/>
          <w:sz w:val="24"/>
          <w:szCs w:val="24"/>
        </w:rPr>
      </w:pPr>
      <w:r w:rsidRPr="00C348E8">
        <w:rPr>
          <w:rFonts w:ascii="Times New Roman" w:hAnsi="Times New Roman"/>
          <w:sz w:val="24"/>
          <w:szCs w:val="24"/>
        </w:rPr>
        <w:t>Proved local search can sometimes force the algorithms to sub optimal routes.</w:t>
      </w:r>
    </w:p>
    <w:p w14:paraId="056C3326" w14:textId="77777777" w:rsidR="00C1189B" w:rsidRPr="00C348E8" w:rsidRDefault="00C1189B" w:rsidP="00BD3E89">
      <w:pPr>
        <w:pStyle w:val="ListParagraph"/>
        <w:numPr>
          <w:ilvl w:val="0"/>
          <w:numId w:val="38"/>
        </w:numPr>
        <w:spacing w:line="360" w:lineRule="auto"/>
        <w:jc w:val="both"/>
        <w:rPr>
          <w:rFonts w:ascii="Times New Roman" w:hAnsi="Times New Roman"/>
          <w:sz w:val="24"/>
          <w:szCs w:val="24"/>
        </w:rPr>
      </w:pPr>
      <w:r w:rsidRPr="00C348E8">
        <w:rPr>
          <w:rFonts w:ascii="Times New Roman" w:hAnsi="Times New Roman"/>
          <w:sz w:val="24"/>
          <w:szCs w:val="24"/>
        </w:rPr>
        <w:t>Proved that linear methods cannot compute NP-Hard problems in an acceptable amount of time.</w:t>
      </w:r>
    </w:p>
    <w:p w14:paraId="5DB9BB46" w14:textId="66429511" w:rsidR="00C1189B" w:rsidRDefault="005C5ADB" w:rsidP="00BD3E89">
      <w:pPr>
        <w:pStyle w:val="ListParagraph"/>
        <w:numPr>
          <w:ilvl w:val="0"/>
          <w:numId w:val="38"/>
        </w:numPr>
        <w:spacing w:line="360" w:lineRule="auto"/>
        <w:jc w:val="both"/>
        <w:rPr>
          <w:rFonts w:ascii="Times New Roman" w:hAnsi="Times New Roman"/>
          <w:sz w:val="24"/>
          <w:szCs w:val="24"/>
        </w:rPr>
      </w:pPr>
      <w:r>
        <w:rPr>
          <w:rFonts w:ascii="Times New Roman" w:hAnsi="Times New Roman"/>
          <w:sz w:val="24"/>
          <w:szCs w:val="24"/>
        </w:rPr>
        <w:t>Used mutated a</w:t>
      </w:r>
      <w:r w:rsidR="00C1189B" w:rsidRPr="00C348E8">
        <w:rPr>
          <w:rFonts w:ascii="Times New Roman" w:hAnsi="Times New Roman"/>
          <w:sz w:val="24"/>
          <w:szCs w:val="24"/>
        </w:rPr>
        <w:t>nt to discover the shortest distance of towns and settlements in Ireland (“8,246 populated locations in Ireland,” n.d.) that has not been discovered to date.</w:t>
      </w:r>
    </w:p>
    <w:p w14:paraId="7D8156DF" w14:textId="4E8A5DFC" w:rsidR="005C5ADB" w:rsidRDefault="005C5ADB" w:rsidP="00BD3E89">
      <w:pPr>
        <w:pStyle w:val="ListParagraph"/>
        <w:numPr>
          <w:ilvl w:val="0"/>
          <w:numId w:val="38"/>
        </w:numPr>
        <w:spacing w:line="360" w:lineRule="auto"/>
        <w:jc w:val="both"/>
        <w:rPr>
          <w:rFonts w:ascii="Times New Roman" w:hAnsi="Times New Roman"/>
          <w:sz w:val="24"/>
          <w:szCs w:val="24"/>
        </w:rPr>
      </w:pPr>
      <w:r>
        <w:rPr>
          <w:rFonts w:ascii="Times New Roman" w:hAnsi="Times New Roman"/>
          <w:sz w:val="24"/>
          <w:szCs w:val="24"/>
        </w:rPr>
        <w:t>Outlined future research and work.</w:t>
      </w:r>
    </w:p>
    <w:p w14:paraId="2E17DD1B" w14:textId="77777777" w:rsidR="00C1189B" w:rsidRDefault="00C1189B" w:rsidP="000B1097">
      <w:pPr>
        <w:rPr>
          <w:lang w:val="en-IE"/>
        </w:rPr>
      </w:pPr>
    </w:p>
    <w:p w14:paraId="62E1BE7D" w14:textId="4D41F322" w:rsidR="00A37B4B" w:rsidRDefault="000B1097" w:rsidP="000B1097">
      <w:pPr>
        <w:rPr>
          <w:lang w:val="en-IE"/>
        </w:rPr>
      </w:pPr>
      <w:r w:rsidRPr="0005431A">
        <w:rPr>
          <w:lang w:val="en-IE"/>
        </w:rPr>
        <w:t xml:space="preserve">A brute force algorithm </w:t>
      </w:r>
      <w:r w:rsidR="004E4C17" w:rsidRPr="0005431A">
        <w:rPr>
          <w:lang w:val="en-IE"/>
        </w:rPr>
        <w:t>was</w:t>
      </w:r>
      <w:r w:rsidRPr="0005431A">
        <w:rPr>
          <w:lang w:val="en-IE"/>
        </w:rPr>
        <w:t xml:space="preserve"> used as an argument to prove that linear methods </w:t>
      </w:r>
      <w:r w:rsidR="00F423F1" w:rsidRPr="0005431A">
        <w:rPr>
          <w:lang w:val="en-IE"/>
        </w:rPr>
        <w:t>crumble</w:t>
      </w:r>
      <w:r w:rsidR="00A37B4B">
        <w:rPr>
          <w:lang w:val="en-IE"/>
        </w:rPr>
        <w:t xml:space="preserve"> with the Travelling S</w:t>
      </w:r>
      <w:r w:rsidRPr="0005431A">
        <w:rPr>
          <w:lang w:val="en-IE"/>
        </w:rPr>
        <w:t xml:space="preserve">alesperson </w:t>
      </w:r>
      <w:r w:rsidR="00A37B4B">
        <w:rPr>
          <w:lang w:val="en-IE"/>
        </w:rPr>
        <w:t>P</w:t>
      </w:r>
      <w:r w:rsidRPr="0005431A">
        <w:rPr>
          <w:lang w:val="en-IE"/>
        </w:rPr>
        <w:t>roblems</w:t>
      </w:r>
      <w:r w:rsidR="00A37B4B">
        <w:rPr>
          <w:lang w:val="en-IE"/>
        </w:rPr>
        <w:t>. E</w:t>
      </w:r>
      <w:r w:rsidRPr="0005431A">
        <w:rPr>
          <w:lang w:val="en-IE"/>
        </w:rPr>
        <w:t xml:space="preserve">ven with the most optimal code they are still </w:t>
      </w:r>
      <w:r w:rsidRPr="0005431A">
        <w:rPr>
          <w:i/>
          <w:lang w:val="en-IE"/>
        </w:rPr>
        <w:t>O((n-1)!/2)</w:t>
      </w:r>
      <w:r w:rsidRPr="0005431A">
        <w:rPr>
          <w:lang w:val="en-IE"/>
        </w:rPr>
        <w:t xml:space="preserve"> </w:t>
      </w:r>
      <w:r w:rsidR="008A0696" w:rsidRPr="0005431A">
        <w:rPr>
          <w:lang w:val="en-IE"/>
        </w:rPr>
        <w:t>and</w:t>
      </w:r>
      <w:r w:rsidRPr="0005431A">
        <w:rPr>
          <w:lang w:val="en-IE"/>
        </w:rPr>
        <w:t xml:space="preserve"> </w:t>
      </w:r>
      <w:r w:rsidR="008A0696" w:rsidRPr="0005431A">
        <w:rPr>
          <w:lang w:val="en-IE"/>
        </w:rPr>
        <w:t>are</w:t>
      </w:r>
      <w:r w:rsidRPr="0005431A">
        <w:rPr>
          <w:lang w:val="en-IE"/>
        </w:rPr>
        <w:t xml:space="preserve"> shown to take </w:t>
      </w:r>
      <w:r w:rsidR="00A37B4B">
        <w:rPr>
          <w:lang w:val="en-IE"/>
        </w:rPr>
        <w:t>a considerable time (</w:t>
      </w:r>
      <w:r w:rsidR="00A37B4B" w:rsidRPr="0005431A">
        <w:rPr>
          <w:lang w:val="en-IE"/>
        </w:rPr>
        <w:t>4</w:t>
      </w:r>
      <w:r w:rsidR="00A37B4B">
        <w:rPr>
          <w:lang w:val="en-IE"/>
        </w:rPr>
        <w:t>,</w:t>
      </w:r>
      <w:r w:rsidR="00A37B4B" w:rsidRPr="0005431A">
        <w:rPr>
          <w:lang w:val="en-IE"/>
        </w:rPr>
        <w:t>340 seconds</w:t>
      </w:r>
      <w:r w:rsidR="00A37B4B">
        <w:rPr>
          <w:lang w:val="en-IE"/>
        </w:rPr>
        <w:t>)</w:t>
      </w:r>
      <w:r w:rsidRPr="0005431A">
        <w:rPr>
          <w:lang w:val="en-IE"/>
        </w:rPr>
        <w:t xml:space="preserve"> to solve</w:t>
      </w:r>
      <w:r w:rsidR="004E4C17" w:rsidRPr="0005431A">
        <w:rPr>
          <w:lang w:val="en-IE"/>
        </w:rPr>
        <w:t xml:space="preserve"> a simple</w:t>
      </w:r>
      <w:r w:rsidRPr="0005431A">
        <w:rPr>
          <w:lang w:val="en-IE"/>
        </w:rPr>
        <w:t xml:space="preserve"> 1</w:t>
      </w:r>
      <w:r w:rsidR="005226B0" w:rsidRPr="0005431A">
        <w:rPr>
          <w:lang w:val="en-IE"/>
        </w:rPr>
        <w:t>5</w:t>
      </w:r>
      <w:r w:rsidRPr="0005431A">
        <w:rPr>
          <w:lang w:val="en-IE"/>
        </w:rPr>
        <w:t xml:space="preserve"> </w:t>
      </w:r>
      <w:r w:rsidR="00701630">
        <w:rPr>
          <w:lang w:val="en-IE"/>
        </w:rPr>
        <w:t>city</w:t>
      </w:r>
      <w:r w:rsidRPr="0005431A">
        <w:rPr>
          <w:lang w:val="en-IE"/>
        </w:rPr>
        <w:t xml:space="preserve"> </w:t>
      </w:r>
      <w:r w:rsidR="004E4C17" w:rsidRPr="0005431A">
        <w:rPr>
          <w:lang w:val="en-IE"/>
        </w:rPr>
        <w:t>problem</w:t>
      </w:r>
      <w:r w:rsidR="00A37B4B">
        <w:rPr>
          <w:lang w:val="en-IE"/>
        </w:rPr>
        <w:t>. A</w:t>
      </w:r>
      <w:r w:rsidRPr="0005431A">
        <w:rPr>
          <w:lang w:val="en-IE"/>
        </w:rPr>
        <w:t xml:space="preserve">dding 1 </w:t>
      </w:r>
      <w:r w:rsidR="00701630">
        <w:rPr>
          <w:lang w:val="en-IE"/>
        </w:rPr>
        <w:t>extra city</w:t>
      </w:r>
      <w:r w:rsidRPr="0005431A">
        <w:rPr>
          <w:lang w:val="en-IE"/>
        </w:rPr>
        <w:t xml:space="preserve"> will </w:t>
      </w:r>
      <w:r w:rsidR="005226B0" w:rsidRPr="0005431A">
        <w:rPr>
          <w:lang w:val="en-IE"/>
        </w:rPr>
        <w:t>increase</w:t>
      </w:r>
      <w:r w:rsidRPr="0005431A">
        <w:rPr>
          <w:lang w:val="en-IE"/>
        </w:rPr>
        <w:t xml:space="preserve"> this to</w:t>
      </w:r>
      <w:r w:rsidR="000B5A07" w:rsidRPr="0005431A">
        <w:rPr>
          <w:lang w:val="en-IE"/>
        </w:rPr>
        <w:t xml:space="preserve"> approx.</w:t>
      </w:r>
      <w:r w:rsidRPr="0005431A">
        <w:rPr>
          <w:lang w:val="en-IE"/>
        </w:rPr>
        <w:t xml:space="preserve"> </w:t>
      </w:r>
      <w:r w:rsidR="005226B0" w:rsidRPr="0005431A">
        <w:rPr>
          <w:lang w:val="en-IE"/>
        </w:rPr>
        <w:t>25</w:t>
      </w:r>
      <w:r w:rsidRPr="0005431A">
        <w:rPr>
          <w:lang w:val="en-IE"/>
        </w:rPr>
        <w:t xml:space="preserve"> hours, </w:t>
      </w:r>
      <w:r w:rsidR="00701630">
        <w:rPr>
          <w:lang w:val="en-IE"/>
        </w:rPr>
        <w:t>another</w:t>
      </w:r>
      <w:r w:rsidR="005226B0" w:rsidRPr="0005431A">
        <w:rPr>
          <w:lang w:val="en-IE"/>
        </w:rPr>
        <w:t xml:space="preserve"> </w:t>
      </w:r>
      <w:r w:rsidR="00701630">
        <w:rPr>
          <w:lang w:val="en-IE"/>
        </w:rPr>
        <w:t xml:space="preserve">city </w:t>
      </w:r>
      <w:r w:rsidR="00A37B4B">
        <w:rPr>
          <w:lang w:val="en-IE"/>
        </w:rPr>
        <w:t xml:space="preserve">to </w:t>
      </w:r>
      <w:r w:rsidR="005226B0" w:rsidRPr="0005431A">
        <w:rPr>
          <w:lang w:val="en-IE"/>
        </w:rPr>
        <w:t>75</w:t>
      </w:r>
      <w:r w:rsidRPr="0005431A">
        <w:rPr>
          <w:lang w:val="en-IE"/>
        </w:rPr>
        <w:t xml:space="preserve"> hours and so on. </w:t>
      </w:r>
      <w:r w:rsidR="00F423F1" w:rsidRPr="0005431A">
        <w:rPr>
          <w:lang w:val="en-IE"/>
        </w:rPr>
        <w:t>In contrast</w:t>
      </w:r>
      <w:r w:rsidR="00A37B4B">
        <w:rPr>
          <w:lang w:val="en-IE"/>
        </w:rPr>
        <w:t>,</w:t>
      </w:r>
      <w:r w:rsidRPr="0005431A">
        <w:rPr>
          <w:lang w:val="en-IE"/>
        </w:rPr>
        <w:t xml:space="preserve"> all ant algorithms can converge to the </w:t>
      </w:r>
      <w:r w:rsidR="00A37B4B">
        <w:rPr>
          <w:lang w:val="en-IE"/>
        </w:rPr>
        <w:t>optimal solution of the same 16-</w:t>
      </w:r>
      <w:r w:rsidRPr="0005431A">
        <w:rPr>
          <w:lang w:val="en-IE"/>
        </w:rPr>
        <w:t xml:space="preserve">city problem in a few seconds and can solve </w:t>
      </w:r>
      <w:r w:rsidR="0087792D" w:rsidRPr="0005431A">
        <w:rPr>
          <w:lang w:val="en-IE"/>
        </w:rPr>
        <w:t xml:space="preserve">optimally a </w:t>
      </w:r>
      <w:r w:rsidRPr="0005431A">
        <w:rPr>
          <w:lang w:val="en-IE"/>
        </w:rPr>
        <w:t>1</w:t>
      </w:r>
      <w:r w:rsidR="00A37B4B">
        <w:rPr>
          <w:lang w:val="en-IE"/>
        </w:rPr>
        <w:t>,</w:t>
      </w:r>
      <w:r w:rsidRPr="0005431A">
        <w:rPr>
          <w:lang w:val="en-IE"/>
        </w:rPr>
        <w:t xml:space="preserve">000 </w:t>
      </w:r>
      <w:r w:rsidR="006943F8">
        <w:rPr>
          <w:lang w:val="en-IE"/>
        </w:rPr>
        <w:t>city</w:t>
      </w:r>
      <w:r w:rsidRPr="0005431A">
        <w:rPr>
          <w:lang w:val="en-IE"/>
        </w:rPr>
        <w:t xml:space="preserve"> problem in a few minutes </w:t>
      </w:r>
      <w:r w:rsidR="00F423F1" w:rsidRPr="0005431A">
        <w:rPr>
          <w:lang w:val="en-IE"/>
        </w:rPr>
        <w:t>using</w:t>
      </w:r>
      <w:r w:rsidRPr="0005431A">
        <w:rPr>
          <w:lang w:val="en-IE"/>
        </w:rPr>
        <w:t xml:space="preserve"> the same machine.</w:t>
      </w:r>
      <w:r w:rsidR="001059C4">
        <w:rPr>
          <w:lang w:val="en-IE"/>
        </w:rPr>
        <w:t xml:space="preserve"> </w:t>
      </w:r>
      <w:r w:rsidR="00564E35">
        <w:rPr>
          <w:lang w:val="en-IE"/>
        </w:rPr>
        <w:t>In a</w:t>
      </w:r>
      <w:r w:rsidR="001059C4" w:rsidRPr="001059C4">
        <w:rPr>
          <w:lang w:val="en-IE"/>
        </w:rPr>
        <w:t xml:space="preserve">ddition as shown experimentally Mutated Ant performed the best of all ant algorithms and it solved the problem </w:t>
      </w:r>
      <w:r w:rsidR="00B9262D">
        <w:rPr>
          <w:lang w:val="en-IE"/>
        </w:rPr>
        <w:t>(</w:t>
      </w:r>
      <w:r w:rsidR="001059C4" w:rsidRPr="001059C4">
        <w:rPr>
          <w:lang w:val="en-IE"/>
        </w:rPr>
        <w:t>usa13509</w:t>
      </w:r>
      <w:r w:rsidR="00B9262D">
        <w:rPr>
          <w:lang w:val="en-IE"/>
        </w:rPr>
        <w:t>)</w:t>
      </w:r>
      <w:r w:rsidR="001059C4" w:rsidRPr="001059C4">
        <w:rPr>
          <w:lang w:val="en-IE"/>
        </w:rPr>
        <w:t xml:space="preserve"> that is 13509</w:t>
      </w:r>
      <w:r w:rsidR="00E34330">
        <w:rPr>
          <w:lang w:val="en-IE"/>
        </w:rPr>
        <w:t>-city problem</w:t>
      </w:r>
      <w:r w:rsidR="001059C4" w:rsidRPr="001059C4">
        <w:rPr>
          <w:lang w:val="en-IE"/>
        </w:rPr>
        <w:t xml:space="preserve"> to within 3% of the optimal solution in 2400 seconds half the time of the brute force algorithm to solve 15 cities.</w:t>
      </w:r>
      <w:r w:rsidRPr="0005431A">
        <w:rPr>
          <w:lang w:val="en-IE"/>
        </w:rPr>
        <w:t xml:space="preserve"> To achieve this sort of a solution is </w:t>
      </w:r>
      <w:r w:rsidR="004E4C17" w:rsidRPr="0005431A">
        <w:rPr>
          <w:lang w:val="en-IE"/>
        </w:rPr>
        <w:t xml:space="preserve">truly </w:t>
      </w:r>
      <w:r w:rsidRPr="0005431A">
        <w:rPr>
          <w:lang w:val="en-IE"/>
        </w:rPr>
        <w:t xml:space="preserve">an impressive display of the </w:t>
      </w:r>
      <w:r w:rsidR="001066F6" w:rsidRPr="0005431A">
        <w:rPr>
          <w:lang w:val="en-IE"/>
        </w:rPr>
        <w:t xml:space="preserve">supremacy </w:t>
      </w:r>
      <w:r w:rsidRPr="0005431A">
        <w:rPr>
          <w:lang w:val="en-IE"/>
        </w:rPr>
        <w:t xml:space="preserve">of </w:t>
      </w:r>
      <w:r w:rsidR="00A37B4B">
        <w:rPr>
          <w:lang w:val="en-IE"/>
        </w:rPr>
        <w:t>a</w:t>
      </w:r>
      <w:r w:rsidRPr="0005431A">
        <w:rPr>
          <w:lang w:val="en-IE"/>
        </w:rPr>
        <w:t xml:space="preserve">nts. </w:t>
      </w:r>
    </w:p>
    <w:p w14:paraId="34B5F1F9" w14:textId="77777777" w:rsidR="00A37B4B" w:rsidRDefault="00A37B4B" w:rsidP="000B1097">
      <w:pPr>
        <w:rPr>
          <w:lang w:val="en-IE"/>
        </w:rPr>
      </w:pPr>
    </w:p>
    <w:p w14:paraId="438A7394" w14:textId="4310B918" w:rsidR="000B1097" w:rsidRPr="0005431A" w:rsidRDefault="000B1097" w:rsidP="000B1097">
      <w:pPr>
        <w:rPr>
          <w:lang w:val="en-IE"/>
        </w:rPr>
      </w:pPr>
      <w:r w:rsidRPr="0005431A">
        <w:rPr>
          <w:lang w:val="en-IE"/>
        </w:rPr>
        <w:t>Proving</w:t>
      </w:r>
      <w:r w:rsidR="00F423F1" w:rsidRPr="0005431A">
        <w:rPr>
          <w:lang w:val="en-IE"/>
        </w:rPr>
        <w:t xml:space="preserve"> </w:t>
      </w:r>
      <w:r w:rsidR="00A37B4B">
        <w:rPr>
          <w:lang w:val="en-IE"/>
        </w:rPr>
        <w:t xml:space="preserve">that </w:t>
      </w:r>
      <w:r w:rsidRPr="0005431A">
        <w:rPr>
          <w:lang w:val="en-IE"/>
        </w:rPr>
        <w:t>ants</w:t>
      </w:r>
      <w:r w:rsidR="00F423F1" w:rsidRPr="0005431A">
        <w:rPr>
          <w:lang w:val="en-IE"/>
        </w:rPr>
        <w:t xml:space="preserve"> </w:t>
      </w:r>
      <w:r w:rsidR="00F423F1" w:rsidRPr="006B4A25">
        <w:rPr>
          <w:i/>
          <w:lang w:val="en-IE"/>
        </w:rPr>
        <w:t>do</w:t>
      </w:r>
      <w:r w:rsidRPr="0005431A">
        <w:rPr>
          <w:lang w:val="en-IE"/>
        </w:rPr>
        <w:t xml:space="preserve"> find the shortest path.</w:t>
      </w:r>
    </w:p>
    <w:p w14:paraId="3180C4CA" w14:textId="77777777" w:rsidR="000B3C97" w:rsidRPr="0005431A" w:rsidRDefault="000B3C97" w:rsidP="000B3C97">
      <w:pPr>
        <w:rPr>
          <w:lang w:val="en-IE"/>
        </w:rPr>
      </w:pPr>
    </w:p>
    <w:p w14:paraId="340A52EC" w14:textId="77777777" w:rsidR="000B3C97" w:rsidRPr="0005431A" w:rsidRDefault="000B3C97" w:rsidP="000B3C97">
      <w:pPr>
        <w:rPr>
          <w:lang w:val="en-IE"/>
        </w:rPr>
      </w:pPr>
    </w:p>
    <w:p w14:paraId="0B1C03E6" w14:textId="77777777" w:rsidR="000B3C97" w:rsidRPr="0005431A" w:rsidRDefault="000B3C97" w:rsidP="000B3C97">
      <w:pPr>
        <w:rPr>
          <w:lang w:val="en-IE"/>
        </w:rPr>
      </w:pPr>
    </w:p>
    <w:p w14:paraId="4CCE5211" w14:textId="77777777" w:rsidR="000B3C97" w:rsidRPr="0005431A" w:rsidRDefault="000B3C97" w:rsidP="000B3C97">
      <w:pPr>
        <w:rPr>
          <w:lang w:val="en-IE"/>
        </w:rPr>
      </w:pPr>
    </w:p>
    <w:p w14:paraId="222F22E8" w14:textId="77777777" w:rsidR="000B3C97" w:rsidRPr="0005431A" w:rsidRDefault="000B3C97" w:rsidP="000B3C97">
      <w:pPr>
        <w:rPr>
          <w:lang w:val="en-IE"/>
        </w:rPr>
        <w:sectPr w:rsidR="000B3C97" w:rsidRPr="0005431A" w:rsidSect="00050581">
          <w:headerReference w:type="default" r:id="rId58"/>
          <w:pgSz w:w="11906" w:h="16838"/>
          <w:pgMar w:top="1418" w:right="1701" w:bottom="1418" w:left="1814" w:header="720" w:footer="720" w:gutter="0"/>
          <w:pgNumType w:start="1"/>
          <w:cols w:space="720"/>
        </w:sectPr>
      </w:pPr>
    </w:p>
    <w:p w14:paraId="055AD1C3" w14:textId="1EBC01E2" w:rsidR="000B3C97" w:rsidRPr="0005431A" w:rsidRDefault="00090019" w:rsidP="008506E7">
      <w:pPr>
        <w:pStyle w:val="MSCHeading1"/>
        <w:rPr>
          <w:sz w:val="24"/>
          <w:szCs w:val="24"/>
        </w:rPr>
      </w:pPr>
      <w:bookmarkStart w:id="305" w:name="_Toc39552871"/>
      <w:bookmarkStart w:id="306" w:name="_Toc39552867"/>
      <w:r>
        <w:rPr>
          <w:caps w:val="0"/>
        </w:rPr>
        <w:lastRenderedPageBreak/>
        <w:t xml:space="preserve"> </w:t>
      </w:r>
      <w:bookmarkStart w:id="307" w:name="_Toc396914521"/>
      <w:r w:rsidRPr="0005431A">
        <w:rPr>
          <w:caps w:val="0"/>
        </w:rPr>
        <w:t>B</w:t>
      </w:r>
      <w:r>
        <w:rPr>
          <w:caps w:val="0"/>
        </w:rPr>
        <w:t>IB</w:t>
      </w:r>
      <w:r w:rsidRPr="0005431A">
        <w:rPr>
          <w:caps w:val="0"/>
        </w:rPr>
        <w:t>LIOGRAPHY</w:t>
      </w:r>
      <w:bookmarkEnd w:id="307"/>
    </w:p>
    <w:p w14:paraId="0087553F" w14:textId="77777777" w:rsidR="00640826" w:rsidRPr="00C8231D" w:rsidRDefault="00DF2F5A" w:rsidP="00640826">
      <w:pPr>
        <w:pStyle w:val="Bibliography"/>
        <w:rPr>
          <w:rFonts w:ascii="Times New Roman" w:hAnsi="Times New Roman"/>
          <w:szCs w:val="24"/>
        </w:rPr>
      </w:pPr>
      <w:r w:rsidRPr="00C8231D">
        <w:rPr>
          <w:rFonts w:ascii="Times New Roman" w:hAnsi="Times New Roman"/>
          <w:szCs w:val="24"/>
          <w:lang w:val="en-IE"/>
        </w:rPr>
        <w:fldChar w:fldCharType="begin"/>
      </w:r>
      <w:r w:rsidR="00640826" w:rsidRPr="00C8231D">
        <w:rPr>
          <w:rFonts w:ascii="Times New Roman" w:hAnsi="Times New Roman"/>
          <w:szCs w:val="24"/>
          <w:lang w:val="en-IE"/>
        </w:rPr>
        <w:instrText xml:space="preserve"> ADDIN ZOTERO_BIBL {"custom":[]} CSL_BIBLIOGRAPHY </w:instrText>
      </w:r>
      <w:r w:rsidRPr="00C8231D">
        <w:rPr>
          <w:rFonts w:ascii="Times New Roman" w:hAnsi="Times New Roman"/>
          <w:szCs w:val="24"/>
          <w:lang w:val="en-IE"/>
        </w:rPr>
        <w:fldChar w:fldCharType="separate"/>
      </w:r>
      <w:r w:rsidR="00640826" w:rsidRPr="00C8231D">
        <w:rPr>
          <w:rFonts w:ascii="Times New Roman" w:hAnsi="Times New Roman"/>
          <w:szCs w:val="24"/>
        </w:rPr>
        <w:t>Analyzing Application Performance by Using Profiling Tools [WWW Document], n.d. URL http://msdn.microsoft.com/en-us/library/z9z62c29.aspx (accessed 2.15.14).</w:t>
      </w:r>
    </w:p>
    <w:p w14:paraId="7852EB8B"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Applegate, D., Bixby, R., Cook, W., Chvátal, V., 1998. On the solution of traveling salesman problems. Rheinische Friedrich-Wilhelms-Universität Bonn.</w:t>
      </w:r>
    </w:p>
    <w:p w14:paraId="2023389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Applegate, D.L., Bixby, R.E., Chvátal, V., Cook, W., Espinoza, D.G., Goycoolea, M., Helsgaun, K., 2009. Certification of an optimal TSP tour through 85,900 cities. Oper. Res. Lett. 37, 11–15. doi:10.1016/j.orl.2008.09.006</w:t>
      </w:r>
    </w:p>
    <w:p w14:paraId="023E034C"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alaprakash, P., Birattari, M., Stützle, T., Dorigo, M., 2006. Incremental local search in ant colony optimization: Why it fails for the quadratic assignment problem, in: Ant Colony Optimization and Swarm Intelligence. Springer, pp. 156–166.</w:t>
      </w:r>
    </w:p>
    <w:p w14:paraId="20112E5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anerjee, S., El-Bendary, N., ella Hassanien, A., Kim, T., 2011. A modified pheromone dominant ant colony algorithm for computer virus detection, in: Multitopic Conference (INMIC), 2011 IEEE 14th International. Presented at the Multitopic Conference (INMIC), 2011 IEEE 14th International, pp. 35–40. doi:10.1109/INMIC.2011.6151503</w:t>
      </w:r>
    </w:p>
    <w:p w14:paraId="4E2A7347"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eck, K., 2002. Test Driven Development: By Example, 1 edition. ed. Addison-Wesley Professional, Boston.</w:t>
      </w:r>
    </w:p>
    <w:p w14:paraId="4D954ED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eni, G., Wang, J., 1993. Swarm Intelligence in Cellular Robotic Systems, in: Dario, P., Sandini, G., Aebischer, P. (Eds.), Robots and Biological Systems: Towards a New Bionics?, NATO ASI Series. Springer Berlin Heidelberg, pp. 703–712.</w:t>
      </w:r>
    </w:p>
    <w:p w14:paraId="73FDBAE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eyer, K., Goldstein, J., Ramakrishnan, R., Shaft, U., 1999. When is “nearest neighbor” meaningful?, in: Database Theory—ICDT’99. Springer, pp. 217–235.</w:t>
      </w:r>
    </w:p>
    <w:p w14:paraId="67F94B3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irattari, M., Pellegrini, P., Dorigo, M., 2007. On the Invariance of Ant Colony Optimization. IEEE Trans. Evol. Comput. 11, 732–742. doi:10.1109/TEVC.2007.892762</w:t>
      </w:r>
    </w:p>
    <w:p w14:paraId="61C6BE6A"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onabeau, E., 1999. Editor’s Introduction: Stigmergy. Artif. Life 5, 95–96. doi:10.1162/106454699568692</w:t>
      </w:r>
    </w:p>
    <w:p w14:paraId="2083CF03"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Browne, G., n.d. Sydney eScholarship Repository [WWW Document]. URL http://ses.library.usyd.edu.au/handle/2123/11091 (accessed 7.22.14).</w:t>
      </w:r>
    </w:p>
    <w:p w14:paraId="7BA96C25" w14:textId="17AB3C95" w:rsidR="00640826" w:rsidRPr="00C8231D" w:rsidRDefault="00640826" w:rsidP="00640826">
      <w:pPr>
        <w:pStyle w:val="Bibliography"/>
        <w:rPr>
          <w:rFonts w:ascii="Times New Roman" w:hAnsi="Times New Roman"/>
          <w:szCs w:val="24"/>
        </w:rPr>
      </w:pPr>
      <w:r w:rsidRPr="00C8231D">
        <w:rPr>
          <w:rFonts w:ascii="Times New Roman" w:hAnsi="Times New Roman"/>
          <w:szCs w:val="24"/>
        </w:rPr>
        <w:t>Bullnheimer, B., Hartl, R.F., Strauss, C., 1997. A new rank based version of the Ant System. A computational study.</w:t>
      </w:r>
    </w:p>
    <w:p w14:paraId="7151819A" w14:textId="60003AC5" w:rsidR="00640826" w:rsidRPr="00C8231D" w:rsidRDefault="00640826" w:rsidP="00640826">
      <w:pPr>
        <w:pStyle w:val="Bibliography"/>
        <w:rPr>
          <w:rFonts w:ascii="Times New Roman" w:hAnsi="Times New Roman"/>
          <w:szCs w:val="24"/>
        </w:rPr>
      </w:pPr>
      <w:r w:rsidRPr="00C8231D">
        <w:rPr>
          <w:rFonts w:ascii="Times New Roman" w:hAnsi="Times New Roman"/>
          <w:szCs w:val="24"/>
        </w:rPr>
        <w:t>Cai, Z., 2008. Multi-Direction Searching Ant Colony Optimization for Traveling Salesman Problems, in: International Conference on Computational Intelligence and Security, 2008. CIS ’08. Presented at the International Conference on Computational Intelligence and Security, 2008. CIS ’08, pp. 220–223. doi:10.1109/CIS.2008.151</w:t>
      </w:r>
    </w:p>
    <w:p w14:paraId="37106897"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haiyaratana, N., Zalzala, A.M.S., 1997. Recent developments in evolutionary and genetic algorithms: theory and applications, in: Genetic Algorithms in Engineering Systems: Innovations and Applications, 1997. GALESIA 97. Second International Conference On (Conf. Publ. No. 446). Presented at the Genetic Algorithms in Engineering Systems: Innovations and Applications, 1997. GALESIA 97. Second International Conference On (Conf. Publ. No. 446), pp. 270–277. doi:10.1049/cp:19971192</w:t>
      </w:r>
    </w:p>
    <w:p w14:paraId="0B892D0B"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 xml:space="preserve">Chen, L., Sun, H.-Y., Wang, S., 2008. Parallel implementation of ant colony optimization on MPP, in: 2008 International Conference on Machine Learning </w:t>
      </w:r>
      <w:r w:rsidRPr="00C8231D">
        <w:rPr>
          <w:rFonts w:ascii="Times New Roman" w:hAnsi="Times New Roman"/>
          <w:szCs w:val="24"/>
        </w:rPr>
        <w:lastRenderedPageBreak/>
        <w:t>and Cybernetics. Presented at the 2008 International Conference on Machine Learning and Cybernetics, pp. 981–986. doi:10.1109/ICMLC.2008.4620547</w:t>
      </w:r>
    </w:p>
    <w:p w14:paraId="2891BDB6"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lark, A., 1997. Being There: Putting Brain, Body, and World Together Again. MIT Press.</w:t>
      </w:r>
    </w:p>
    <w:p w14:paraId="7A27CA3A"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oleman, C.M., Rothwell, E.J., Ross, J.E., 2004. Investigation of Simulated annealing, ant-colony optimization, and genetic algorithms for self-structuring antennas. IEEE Trans. Antennas Propag. 52, 1007–1014. doi:10.1109/TAP.2004.825658</w:t>
      </w:r>
    </w:p>
    <w:p w14:paraId="63860E7A"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ook, W., n.d. Concorde Home [WWW Document]. URL http://www.math.uwaterloo.ca/tsp/concorde/index.html (accessed 5.3.14).</w:t>
      </w:r>
    </w:p>
    <w:p w14:paraId="28E63E7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ordón, O., de Viana, I.F., Herrera, F., 2002. Analysis of the best-worst Ant System and its variants on the TSP. Mathw. Soft Comput. 9, 177–192.</w:t>
      </w:r>
    </w:p>
    <w:p w14:paraId="23F6C3B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ordón, O., de Viana, I.F., Herrera, F., Moreno, L., 2000. A new ACO model integrating evolutionary computation concepts: The best-worst Ant System.</w:t>
      </w:r>
    </w:p>
    <w:p w14:paraId="4CBEA8E1"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Cordon, O., Herrera, F., Stützle, T., 2002. A Review on the Ant Colony Optimization Metaheuristic: Basis, Models and New Trends. Mathw. Soft Comput. 9, 141–175.</w:t>
      </w:r>
    </w:p>
    <w:p w14:paraId="4961AD6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Donald, D., 2011. Traveling Salesman Problem, Theory and Applications.</w:t>
      </w:r>
    </w:p>
    <w:p w14:paraId="4347522B" w14:textId="3D99A8FA"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Birattari, M., Stutzle, T., 2006. Ant colony optimization. IEEE Comput. Intell. Mag. 1, 28–39. doi:10.1109/MCI.2006.329691</w:t>
      </w:r>
    </w:p>
    <w:p w14:paraId="06CC2D5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Di Caro, G., 1999. Ant colony optimization: a new meta-heuristic, in: Proceedings of the 1999 Congress on Evolutionary Computation, 1999. CEC 99. Presented at the Proceedings of the 1999 Congress on Evolutionary Computation, 1999. CEC 99, p. -1477 Vol. 2. doi:10.1109/CEC.1999.782657</w:t>
      </w:r>
    </w:p>
    <w:p w14:paraId="61F3153A" w14:textId="17D5292F"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Gambardella, L.M., 1997. Ant colony system: a cooperative learning approach to the traveling salesman problem. IEEE Trans. Evol. Comput. 1, 53–66. doi:10.1109/4235.585892</w:t>
      </w:r>
    </w:p>
    <w:p w14:paraId="2E90732C"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Maniezzo, V., Colorni, A., 1996. Ant system: optimization by a colony of cooperating agents. IEEE Trans. Syst. Man Cybern. Part B Cybern. 26, 29–41. doi:10.1109/3477.484436</w:t>
      </w:r>
    </w:p>
    <w:p w14:paraId="769F1AED" w14:textId="4ADC464F"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Socha, K., 2006. An introduction to ant colony optimization.</w:t>
      </w:r>
    </w:p>
    <w:p w14:paraId="2A79E73E" w14:textId="57614081" w:rsidR="00640826" w:rsidRPr="00C8231D" w:rsidRDefault="00640826" w:rsidP="00640826">
      <w:pPr>
        <w:pStyle w:val="Bibliography"/>
        <w:rPr>
          <w:rFonts w:ascii="Times New Roman" w:hAnsi="Times New Roman"/>
          <w:szCs w:val="24"/>
        </w:rPr>
      </w:pPr>
      <w:r w:rsidRPr="00C8231D">
        <w:rPr>
          <w:rFonts w:ascii="Times New Roman" w:hAnsi="Times New Roman"/>
          <w:szCs w:val="24"/>
        </w:rPr>
        <w:t>Dorigo, M., Stützle, T., 2004. Ant Colony Optimization. MIT Press.</w:t>
      </w:r>
    </w:p>
    <w:p w14:paraId="6DA5559E"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Dr. Dobb’s | Good stuff for serious developers: Programming Tools, Code, C++, Java, HTML5, Cloud, Mobile, Testing [WWW Document], n.d. Dr Dobbs. URL http://www.drdobbs.com/parallel/ant-colony-algorithms/parallel/sourcecode/ant-colony-algorithms/30100184 (accessed 4.11.14).</w:t>
      </w:r>
    </w:p>
    <w:p w14:paraId="7AD28CE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Fejzagic, E., Oputic, A., 2013. Performance comparison of sequential and parallel execution of the Ant Colony Optimization algorithm for solving the traveling salesman problem, in: 2013 36th International Convention on Information Communication Technology Electronics Microelectronics (MIPRO). Presented at the 2013 36th International Convention on Information Communication Technology Electronics Microelectronics (MIPRO), pp. 1301–1305.</w:t>
      </w:r>
    </w:p>
    <w:p w14:paraId="7A735E97"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Fowler, M., Beck, K., Brant, J., Opdyke, W., Roberts, D., more, &amp; 3, 1999. Refactoring: Improving the Design of Existing Code, 1 edition. ed. Addison-Wesley Professional, Reading, MA.</w:t>
      </w:r>
    </w:p>
    <w:p w14:paraId="3700B261"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Gamma, E., 1995. Design patterns: elements of reusable object-oriented software. Addison-Wesley, Reading, Mass.</w:t>
      </w:r>
    </w:p>
    <w:p w14:paraId="30C7FFE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 xml:space="preserve">Geetha, R.R., Bouvanasilan, N., Seenuvasan, V., 2009. A perspective view on Travelling Salesman Problem using genetic algorithm, in: World Congress on Nature Biologically Inspired Computing, 2009. NaBIC 2009. Presented at the </w:t>
      </w:r>
      <w:r w:rsidRPr="00C8231D">
        <w:rPr>
          <w:rFonts w:ascii="Times New Roman" w:hAnsi="Times New Roman"/>
          <w:szCs w:val="24"/>
        </w:rPr>
        <w:lastRenderedPageBreak/>
        <w:t>World Congress on Nature Biologically Inspired Computing, 2009. NaBIC 2009, pp. 356–361. doi:10.1109/NABIC.2009.5393321</w:t>
      </w:r>
    </w:p>
    <w:p w14:paraId="03B0A0B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Gerhard Reinelt, R., n.d. TSPLIB.</w:t>
      </w:r>
    </w:p>
    <w:p w14:paraId="2A11C8D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Glover, F., 1989. Tabu Search—Part I. ORSA J. Comput. 1, 190–206. doi:10.1287/ijoc.1.3.190</w:t>
      </w:r>
    </w:p>
    <w:p w14:paraId="0751F94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Goss, S., Aron, S., Deneubourg, J.L., Pasteels, J.M., 1989. Self-organized shortcuts in the Argentine ant. Naturwissenschaften 76, 579–581. doi:10.1007/BF00462870</w:t>
      </w:r>
    </w:p>
    <w:p w14:paraId="6ED5F71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Hardygóra, M., Paszkowska, G., Sikora, M., 2004. Mine Planning and Equipment Selection 2004: Proceedings of the Thirteenth International Symposium on Mine Planning and Equipment Selection, Wroclaw, Poland, 1-3 September 2004. CRC Press.</w:t>
      </w:r>
    </w:p>
    <w:p w14:paraId="2174C0FD"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Hölldobler, B., 1990. The Ants. Harvard University Press.</w:t>
      </w:r>
    </w:p>
    <w:p w14:paraId="171C740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Huang, H., Wu, C.-G., Hao, Z.-F., 2009. A Pheromone-Rate-Based Analysis on the Convergence Time of ACO Algorithm. IEEE Trans. Syst. Man Cybern. Part B Cybern. 39, 910–923. doi:10.1109/TSMCB.2009.2012867</w:t>
      </w:r>
    </w:p>
    <w:p w14:paraId="399B899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Huaxin, M., Shuai, J., 2011. Design patterns in software development, in: 2011 IEEE 2nd International Conference on Software Engineering and Service Science (ICSESS). Presented at the 2011 IEEE 2nd International Conference on Software Engineering and Service Science (ICSESS), pp. 322–325. doi:10.1109/ICSESS.2011.5982228</w:t>
      </w:r>
    </w:p>
    <w:p w14:paraId="1EF9E196"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Johnson, D.S., 1990. Local optimization and the Traveling Salesman Problem, in: Paterson, M.S. (Ed.), Automata, Languages and Programming, Lecture Notes in Computer Science. Springer Berlin Heidelberg, pp. 446–461.</w:t>
      </w:r>
    </w:p>
    <w:p w14:paraId="735003C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Johnson, D.S., McGeoch, L.A., 1997. The traveling salesman problem: A case study in local optimization. Local Search Comb. Optim. 1, 215–310.</w:t>
      </w:r>
    </w:p>
    <w:p w14:paraId="5FAD72F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Johnson, D.S., Papadimitriou, C.H., Yannakakis, M., 1988. How easy is local search? J. Comput. Syst. Sci. 37, 79–100. doi:10.1016/0022-0000(88)90046-3</w:t>
      </w:r>
    </w:p>
    <w:p w14:paraId="1C200B7B"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Karp, R.M., 1977. Probabilistic Analysis of Partitioning Algorithms for the Traveling-Salesman Problem in the Plane. Math. Oper. Res. 2, 209–224. doi:10.1287/moor.2.3.209</w:t>
      </w:r>
    </w:p>
    <w:p w14:paraId="1465256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Khaer, M.A., Hashem, M.M.A., Masud, M.R., 2007. An empirical analysis of software systems for measurement of design quality level based on design patterns, in: 10th International Conference on Computer and Information Technology, 2007. Iccit 2007. Presented at the 10th international conference on Computer and information technology, 2007. iccit 2007, pp. 1–6. doi:10.1109/ICCITECHN.2007.4579432</w:t>
      </w:r>
    </w:p>
    <w:p w14:paraId="0759CC33"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Khan, S., Bilal, M., Sharif, M., Sajid, M., Baig, R., 2009. Solution of n-Queen problem using ACO, in: Multitopic Conference, 2009. INMIC 2009. IEEE 13th International. Presented at the Multitopic Conference, 2009. INMIC 2009. IEEE 13th International, pp. 1–5. doi:10.1109/INMIC.2009.5383157</w:t>
      </w:r>
    </w:p>
    <w:p w14:paraId="1AFB6ED6"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Ku-Mahamud, K.R., Nasir, H.J.., 2010. Ant Colony Algorithm for Job Scheduling in Grid Computing, in: 2010 Fourth Asia International Conference on Mathematical/Analytical Modelling and Computer Simulation (AMS). Presented at the 2010 Fourth Asia International Conference on Mathematical/Analytical Modelling and Computer Simulation (AMS), pp. 40–45. doi:10.1109/AMS.2010.21</w:t>
      </w:r>
    </w:p>
    <w:p w14:paraId="3AD7C4F6"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Li, C., Yang, S., Pelta, D.A., 2011. Benchmark generator for the IEEE WCCI-2012 competition on evolutionary computation for dynamic optimization problems. China Univ. Geosci. Brunel Univ. Univ. Granada Tech Rep.</w:t>
      </w:r>
    </w:p>
    <w:p w14:paraId="02ABD43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lastRenderedPageBreak/>
        <w:t>Lin, S., Kernighan, B.W., 1973. An Effective Heuristic Algorithm for the Traveling-Salesman Problem. Oper. Res. 21, 498–516. doi:10.1287/opre.21.2.498</w:t>
      </w:r>
    </w:p>
    <w:p w14:paraId="14F8A9A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Lissovoi, A., Witt, C., 2013. Runtime Analysis of Ant Colony Optimization on Dynamic Shortest Path Problems, in: Proceedings of the 15th Annual Conference on Genetic and Evolutionary Computation, GECCO ’13. ACM, New York, NY, USA, pp. 1605–1612. doi:10.1145/2463372.2463567</w:t>
      </w:r>
    </w:p>
    <w:p w14:paraId="22905E0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Lissovoi, A., Witt, C., n.d. Runtime analysis of ant colony optimization on dynamic shortest path problems. Theor. Comput. Sci. doi:10.1016/j.tcs.2014.06.035</w:t>
      </w:r>
    </w:p>
    <w:p w14:paraId="17752464"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Louden, K.C., Lambert, K.A., 2011. Programming Languages: Principles and Practices: Principles and Practices. Cengage Learning.</w:t>
      </w:r>
    </w:p>
    <w:p w14:paraId="0401D9FD"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Manjurul Islam, M.M., Waselul Hague Sadid, M., Mamun Ar Rashid, S.M., Kabir, M.J., 2006. An Implementation of ACO System for Solving NP-Complete Problem; TSP, in: International Conference on Electrical and Computer Engineering, 2006. ICECE ’06. Presented at the International Conference on Electrical and Computer Engineering, 2006. ICECE ’06, pp. 304–307. doi:10.1109/ICECE.2006.355632</w:t>
      </w:r>
    </w:p>
    <w:p w14:paraId="5614613A"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Martello, S., Pisinger, D., Toth, P., 2000. New trends in exact algorithms for the 0–1 knapsack problem. Eur. J. Oper. Res. 123, 325–332. doi:10.1016/S0377-2217(99)00260-X</w:t>
      </w:r>
    </w:p>
    <w:p w14:paraId="66E2CF4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Meyers, S., 1995. More Effective C++: 35 New Ways to Improve Your Programs and Designs, 1st ed. Addison-Wesley Professional. Part of the Addison-Wesley Professional Computing Series series.</w:t>
      </w:r>
    </w:p>
    <w:p w14:paraId="2635BAA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Micro Autonomous System Technologies (MAST) [WWW Document], n.d. URL http://www.mast-cta.org/ (accessed 5.6.14).</w:t>
      </w:r>
    </w:p>
    <w:p w14:paraId="76461119" w14:textId="2BD3043D" w:rsidR="00640826" w:rsidRPr="00C8231D" w:rsidRDefault="00640826" w:rsidP="00640826">
      <w:pPr>
        <w:pStyle w:val="Bibliography"/>
        <w:rPr>
          <w:rFonts w:ascii="Times New Roman" w:hAnsi="Times New Roman"/>
          <w:szCs w:val="24"/>
        </w:rPr>
      </w:pPr>
      <w:r w:rsidRPr="00C8231D">
        <w:rPr>
          <w:rFonts w:ascii="Times New Roman" w:hAnsi="Times New Roman"/>
          <w:szCs w:val="24"/>
        </w:rPr>
        <w:t>Milanovic, A., Duranovic, M., Nosovic, N., 2013. Performance analysis of the traveling salesman problem optimization using ant colony algorithm and OpenMP, in: 2013 36th International Convention on Information Communication Technology Electronics Microelectronics (MIPRO). Presented at the 2013 36th International Convention on Information Communication Technology Electronics Microelectronics (MIPRO), pp. 1310–1313.</w:t>
      </w:r>
    </w:p>
    <w:p w14:paraId="311AB51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Mladenović, N., Hansen, P., 1997. Variable neighborhood search. Comput. Oper. Res. 24, 1097–1100.</w:t>
      </w:r>
    </w:p>
    <w:p w14:paraId="68A1C09E"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Narasimha, K.S.V., Kivelevitch, E., Kumar, M., 2012. Ant Colony optimization technique to Solve the min-max multi depot vehicle routing problem, in: American Control Conference (ACC), 2012. Presented at the American Control Conference (ACC), 2012, pp. 3980–3985.</w:t>
      </w:r>
    </w:p>
    <w:p w14:paraId="20674D0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Ochoa, G., Harvey, I., Buxton, H., 2000. Optimal Mutation Rates and Selection Pressure in Genetic Algorithms., in: GECCO. Citeseer, pp. 315–322.</w:t>
      </w:r>
    </w:p>
    <w:p w14:paraId="360216E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Parsons, S., 2005. Ant Colony Optimization by Marco Dorigo and Thomas Stützle, MIT Press, 305 pp., $40.00, ISBN 0-262-04219-3. Cambridge Univ Press.</w:t>
      </w:r>
    </w:p>
    <w:p w14:paraId="09345E5A"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Petzold, C., 1998. Programming Windows®, Fifth Edition, 5th edition. ed. Microsoft Press, Redmond, Wash.</w:t>
      </w:r>
    </w:p>
    <w:p w14:paraId="39146768"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Pour, H.M., Atlasbaf, Z., Mirzaee, A., Hakkak, M., 2008. A hybrid approach involving artificial neural network and ant colony optimization for direction of arrival estimation, in: Canadian Conference on Electrical and Computer Engineering, 2008. CCECE 2008. Presented at the Canadian Conference on Electrical and Computer Engineering, 2008. CCECE 2008, pp. 001059–001064. doi:10.1109/CCECE.2008.4564699</w:t>
      </w:r>
    </w:p>
    <w:p w14:paraId="5ECFC9E9"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lastRenderedPageBreak/>
        <w:t>Prabhakar, B., Dektar, K.N., Gordon, D.M., 2012. The Regulation of Ant Colony Foraging Activity without Spatial Information. PLoS Comput Biol 8, e1002670. doi:10.1371/journal.pcbi.1002670</w:t>
      </w:r>
    </w:p>
    <w:p w14:paraId="6481D44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Prechelt, L., Unger, B., Tichy, W.F., Brossler, P., Votta, L.G., 2001. A controlled experiment in maintenance: comparing design patterns to simpler solutions. IEEE Trans. Softw. Eng. 27, 1134–1144. doi:10.1109/32.988711</w:t>
      </w:r>
    </w:p>
    <w:p w14:paraId="63B95918"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Purohit, A., Sun, Z., Mokaya, F., Zhang, P., 2011. SensorFly: Controlled-mobile sensing platform for indoor emergency response applications, in: 2011 10th International Conference on Information Processing in Sensor Networks (IPSN). Presented at the 2011 10th International Conference on Information Processing in Sensor Networks (IPSN), pp. 223–234.</w:t>
      </w:r>
    </w:p>
    <w:p w14:paraId="589BDB7D"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Reinelt, G., 1991. TSPLIB—A Traveling Salesman Problem Library. ORSA J. Comput. 3, 376–384. doi:10.1287/ijoc.3.4.376</w:t>
      </w:r>
    </w:p>
    <w:p w14:paraId="6E402838"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Reynolds, C.W., 1987. Flocks, Herds and Schools: A Distributed Behavioral Model, in: Proceedings of the 14th Annual Conference on Computer Graphics and Interactive Techniques, SIGGRAPH ’87. ACM, New York, NY, USA, pp. 25–34. doi:10.1145/37401.37406</w:t>
      </w:r>
    </w:p>
    <w:p w14:paraId="2E53D61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edgewick, R., 1998. Algorithms in C++, Parts 1-4: Fundamentals, Data Structure, Sorting, Searching, Third Edition, 3 edition. ed. Addison-Wesley Professional, Reading, Mass.</w:t>
      </w:r>
    </w:p>
    <w:p w14:paraId="294F6B78" w14:textId="62261098" w:rsidR="00640826" w:rsidRPr="00C8231D" w:rsidRDefault="00640826" w:rsidP="00640826">
      <w:pPr>
        <w:pStyle w:val="Bibliography"/>
        <w:rPr>
          <w:rFonts w:ascii="Times New Roman" w:hAnsi="Times New Roman"/>
          <w:szCs w:val="24"/>
        </w:rPr>
      </w:pPr>
      <w:r w:rsidRPr="00C8231D">
        <w:rPr>
          <w:rFonts w:ascii="Times New Roman" w:hAnsi="Times New Roman"/>
          <w:szCs w:val="24"/>
        </w:rPr>
        <w:t>Sim, K.M., Sun, W.H., 2003. Ant colony optimization for routing and load-balancing: survey and new directions. IEEE Trans. Syst. Man Cybern. Part Syst. Hum. 33, 560–572. doi:10.1109/TSMCA.2003.817391</w:t>
      </w:r>
    </w:p>
    <w:p w14:paraId="66DAA76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impleXlsxWriter [WWW Document], n.d. SourceForge. URL http://sourceforge.net/projects/simplexlsx/ (accessed 8.6.14).</w:t>
      </w:r>
    </w:p>
    <w:p w14:paraId="6D54AE7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ong, X., Li, B., Yang, H., 2006. Improved Ant Colony Algorithm and its Applications in TSP, in: Sixth International Conference on Intelligent Systems Design and Applications, 2006. ISDA ’06. Presented at the Sixth International Conference on Intelligent Systems Design and Applications, 2006. ISDA ’06, pp. 1145–1148. doi:10.1109/ISDA.2006.253773</w:t>
      </w:r>
    </w:p>
    <w:p w14:paraId="64B7320D"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rinivas, M., Patnaik, L.M., 1994. Genetic algorithms: a survey. Computer 27, 17–26. doi:10.1109/2.294849</w:t>
      </w:r>
    </w:p>
    <w:p w14:paraId="6307F68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treetChicago, I.I. of T.S.F., n.d. About Karl Menger [WWW Document]. URL http://science.iit.edu/applied-mathematics/about/about-karl-menger (accessed 5.3.14).</w:t>
      </w:r>
    </w:p>
    <w:p w14:paraId="438AC3FC"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tützle, T., Dorigo, M., 1999. ACO algorithms for the traveling salesman problem. Evol. Algorithms Eng. Comput. Sci. 163–183.</w:t>
      </w:r>
    </w:p>
    <w:p w14:paraId="3D8D73F0"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tutzle, T., Hoos, H., 1997. MAX-MIN Ant System and local search for the traveling salesman problem, in: , IEEE International Conference on Evolutionary Computation, 1997. Presented at the , IEEE International Conference on Evolutionary Computation, 1997, pp. 309–314. doi:10.1109/ICEC.1997.592327</w:t>
      </w:r>
    </w:p>
    <w:p w14:paraId="76A58C69"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tützle, T., Hoos, H.H., 1999. Analyzing the run-time behaviour of iterated local search for the TSP, in: III Metaheuristics International Conference. Citeseer.</w:t>
      </w:r>
    </w:p>
    <w:p w14:paraId="48088A43"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Stützle, T., Hoos, H.H., 2000. MAX–MIN ant system. Future Gener. Comput. Syst. 16, 889–914.</w:t>
      </w:r>
    </w:p>
    <w:p w14:paraId="0AACF86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The C++ Programming Language 4th Edition [ Opsylum ], n.d.</w:t>
      </w:r>
    </w:p>
    <w:p w14:paraId="28C1FC2E"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TSP Gallery [WWW Document], n.d. URL http://www.math.uwaterloo.ca/tsp/gallery/index.html (accessed 5.6.14).</w:t>
      </w:r>
    </w:p>
    <w:p w14:paraId="34F4411C"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lastRenderedPageBreak/>
        <w:t>Visual C [WWW Document], 2014. . Wikipedia Free Encycl. URL http://en.wikipedia.org/w/index.php?title=Visual_C%2B%2B&amp;oldid=605323774 (accessed 5.3.14).</w:t>
      </w:r>
    </w:p>
    <w:p w14:paraId="1972A531"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Whitley, D., Lunacek, M., Knight, J., 2004. Ruffled by ridges: How evolutionary algorithms can fail, in: Genetic and Evolutionary Computation–GECCO 2004. Springer, pp. 294–306.</w:t>
      </w:r>
    </w:p>
    <w:p w14:paraId="5E38105B"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Zhang, B., Gao, J., Gao, L., Sun, X., 2013. Improvements in the Ant Colony Optimization Algorithm for Endmember Extraction From Hyperspectral Images. IEEE J. Sel. Top. Appl. Earth Obs. Remote Sens. 6, 522–530. doi:10.1109/JSTARS.2012.2236821</w:t>
      </w:r>
    </w:p>
    <w:p w14:paraId="27D85ECF"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Zhang, C., Budgen, D., 2012. What Do We Know about the Effectiveness of Software Design Patterns? IEEE Trans. Softw. Eng. 38, 1213–1231. doi:10.1109/TSE.2011.79</w:t>
      </w:r>
    </w:p>
    <w:p w14:paraId="32B9E652"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Zhang, Y., Wang, H., Zhang, Y., Chen, Y., 2011. BEST-WORST Ant System, in: 2011 3rd International Conference on Advanced Computer Control (ICACC). Presented at the 2011 3rd International Conference on Advanced Computer Control (ICACC), pp. 392–395. doi:10.1109/ICACC.2011.6016438</w:t>
      </w:r>
    </w:p>
    <w:p w14:paraId="20C59755" w14:textId="77777777" w:rsidR="00640826" w:rsidRPr="00C8231D" w:rsidRDefault="00640826" w:rsidP="00640826">
      <w:pPr>
        <w:pStyle w:val="Bibliography"/>
        <w:rPr>
          <w:rFonts w:ascii="Times New Roman" w:hAnsi="Times New Roman"/>
          <w:szCs w:val="24"/>
        </w:rPr>
      </w:pPr>
      <w:r w:rsidRPr="00C8231D">
        <w:rPr>
          <w:rFonts w:ascii="Times New Roman" w:hAnsi="Times New Roman"/>
          <w:szCs w:val="24"/>
        </w:rPr>
        <w:t>Zhang, Z., Zhang, N., Feng, Z., 2014. Multi-satellite control resource scheduling based on ant colony optimization. Expert Syst. Appl. 41, 2816–2823.</w:t>
      </w:r>
    </w:p>
    <w:p w14:paraId="0664B3FD" w14:textId="64D75305" w:rsidR="00DF2F5A" w:rsidRPr="00C8231D" w:rsidRDefault="00DF2F5A" w:rsidP="00DF2F5A">
      <w:pPr>
        <w:pStyle w:val="content"/>
        <w:rPr>
          <w:szCs w:val="24"/>
          <w:lang w:val="en-IE"/>
        </w:rPr>
      </w:pPr>
      <w:r w:rsidRPr="00C8231D">
        <w:rPr>
          <w:szCs w:val="24"/>
          <w:lang w:val="en-IE"/>
        </w:rPr>
        <w:fldChar w:fldCharType="end"/>
      </w:r>
    </w:p>
    <w:bookmarkEnd w:id="305"/>
    <w:p w14:paraId="6059A97B" w14:textId="77777777" w:rsidR="000B3C97" w:rsidRPr="00B1648A" w:rsidRDefault="000B3C97" w:rsidP="000B3C97">
      <w:pPr>
        <w:rPr>
          <w:szCs w:val="24"/>
          <w:lang w:val="en-IE"/>
        </w:rPr>
      </w:pPr>
    </w:p>
    <w:p w14:paraId="6AC7B2D7" w14:textId="77777777" w:rsidR="000B3C97" w:rsidRPr="0005431A" w:rsidRDefault="000B3C97" w:rsidP="008506E7">
      <w:pPr>
        <w:pStyle w:val="MSCHeading1"/>
      </w:pPr>
      <w:bookmarkStart w:id="308" w:name="_Toc396914522"/>
      <w:r w:rsidRPr="0005431A">
        <w:lastRenderedPageBreak/>
        <w:t>A</w:t>
      </w:r>
      <w:bookmarkEnd w:id="306"/>
      <w:r w:rsidRPr="0005431A">
        <w:t>ppendix A</w:t>
      </w:r>
      <w:bookmarkEnd w:id="308"/>
    </w:p>
    <w:tbl>
      <w:tblPr>
        <w:tblW w:w="0" w:type="auto"/>
        <w:tblLook w:val="04A0" w:firstRow="1" w:lastRow="0" w:firstColumn="1" w:lastColumn="0" w:noHBand="0" w:noVBand="1"/>
      </w:tblPr>
      <w:tblGrid>
        <w:gridCol w:w="8607"/>
      </w:tblGrid>
      <w:tr w:rsidR="000B3C97" w:rsidRPr="0005431A" w14:paraId="42391766" w14:textId="77777777" w:rsidTr="000B3C97">
        <w:tc>
          <w:tcPr>
            <w:tcW w:w="8607" w:type="dxa"/>
          </w:tcPr>
          <w:p w14:paraId="6701A285" w14:textId="77777777" w:rsidR="00141A5B" w:rsidRDefault="000B3C97" w:rsidP="00141A5B">
            <w:pPr>
              <w:keepNext/>
              <w:jc w:val="left"/>
            </w:pPr>
            <w:r w:rsidRPr="0005431A">
              <w:rPr>
                <w:noProof/>
                <w:lang w:val="en-IE" w:eastAsia="en-IE"/>
              </w:rPr>
              <w:drawing>
                <wp:inline distT="0" distB="0" distL="0" distR="0" wp14:anchorId="3EB3F33C" wp14:editId="188714E6">
                  <wp:extent cx="5140901" cy="2751151"/>
                  <wp:effectExtent l="0" t="0" r="317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5141215" cy="2751319"/>
                          </a:xfrm>
                          <a:prstGeom prst="rect">
                            <a:avLst/>
                          </a:prstGeom>
                        </pic:spPr>
                      </pic:pic>
                    </a:graphicData>
                  </a:graphic>
                </wp:inline>
              </w:drawing>
            </w:r>
          </w:p>
          <w:p w14:paraId="0A24D62C" w14:textId="238EAF4C" w:rsidR="000B3C97" w:rsidRPr="0005431A" w:rsidRDefault="00141A5B" w:rsidP="00141A5B">
            <w:pPr>
              <w:pStyle w:val="Caption"/>
              <w:jc w:val="left"/>
              <w:rPr>
                <w:lang w:val="en-IE"/>
              </w:rPr>
            </w:pPr>
            <w:bookmarkStart w:id="309" w:name="_Toc396945036"/>
            <w:r>
              <w:t xml:space="preserve">Figure </w:t>
            </w:r>
            <w:r>
              <w:fldChar w:fldCharType="begin"/>
            </w:r>
            <w:r>
              <w:instrText xml:space="preserve"> SEQ Figure \* ARABIC </w:instrText>
            </w:r>
            <w:r>
              <w:fldChar w:fldCharType="separate"/>
            </w:r>
            <w:r w:rsidR="00DC0160">
              <w:rPr>
                <w:noProof/>
              </w:rPr>
              <w:t>37</w:t>
            </w:r>
            <w:r>
              <w:fldChar w:fldCharType="end"/>
            </w:r>
            <w:r>
              <w:t xml:space="preserve"> </w:t>
            </w:r>
            <w:r w:rsidRPr="00294C1D">
              <w:t>full class diagram of AntSolver algorithms</w:t>
            </w:r>
            <w:bookmarkEnd w:id="309"/>
          </w:p>
        </w:tc>
      </w:tr>
    </w:tbl>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7"/>
      </w:tblGrid>
      <w:tr w:rsidR="00141A5B" w14:paraId="38FBC3C2" w14:textId="77777777" w:rsidTr="00141A5B">
        <w:tc>
          <w:tcPr>
            <w:tcW w:w="8607" w:type="dxa"/>
          </w:tcPr>
          <w:p w14:paraId="3D4754FE" w14:textId="17A2E397" w:rsidR="00141A5B" w:rsidRDefault="00141A5B" w:rsidP="00141A5B">
            <w:pPr>
              <w:keepNext/>
            </w:pPr>
            <w:r>
              <w:object w:dxaOrig="11250" w:dyaOrig="11385" w14:anchorId="43B3DD90">
                <v:shape id="_x0000_i1038" type="#_x0000_t75" style="width:326.05pt;height:330.1pt" o:ole="">
                  <v:imagedata r:id="rId60" o:title=""/>
                </v:shape>
                <o:OLEObject Type="Embed" ProgID="PBrush" ShapeID="_x0000_i1038" DrawAspect="Content" ObjectID="_1470688800" r:id="rId61"/>
              </w:object>
            </w:r>
          </w:p>
          <w:p w14:paraId="5A1BA5C8" w14:textId="77777777" w:rsidR="00141A5B" w:rsidRDefault="00141A5B" w:rsidP="00141A5B">
            <w:pPr>
              <w:pStyle w:val="Caption"/>
            </w:pPr>
            <w:bookmarkStart w:id="310" w:name="_Toc396945037"/>
            <w:r>
              <w:t xml:space="preserve">Figure </w:t>
            </w:r>
            <w:r>
              <w:fldChar w:fldCharType="begin"/>
            </w:r>
            <w:r>
              <w:instrText xml:space="preserve"> SEQ Figure \* ARABIC </w:instrText>
            </w:r>
            <w:r>
              <w:fldChar w:fldCharType="separate"/>
            </w:r>
            <w:r w:rsidR="00DC0160">
              <w:rPr>
                <w:noProof/>
              </w:rPr>
              <w:t>38</w:t>
            </w:r>
            <w:r>
              <w:fldChar w:fldCharType="end"/>
            </w:r>
            <w:r>
              <w:t xml:space="preserve"> </w:t>
            </w:r>
            <w:r w:rsidRPr="00ED4D69">
              <w:t>Shortest distance found in ei8246.tsp found by Mutated Ant a distance of 207075 was recorded</w:t>
            </w:r>
            <w:bookmarkEnd w:id="310"/>
          </w:p>
          <w:p w14:paraId="6D678F92" w14:textId="557B78E9" w:rsidR="00141A5B" w:rsidRPr="00141A5B" w:rsidRDefault="00141A5B" w:rsidP="00141A5B">
            <w:pPr>
              <w:pStyle w:val="content"/>
            </w:pPr>
          </w:p>
        </w:tc>
      </w:tr>
    </w:tbl>
    <w:tbl>
      <w:tblPr>
        <w:tblW w:w="9242" w:type="dxa"/>
        <w:tblCellMar>
          <w:left w:w="10" w:type="dxa"/>
          <w:right w:w="10" w:type="dxa"/>
        </w:tblCellMar>
        <w:tblLook w:val="04A0" w:firstRow="1" w:lastRow="0" w:firstColumn="1" w:lastColumn="0" w:noHBand="0" w:noVBand="1"/>
      </w:tblPr>
      <w:tblGrid>
        <w:gridCol w:w="9242"/>
      </w:tblGrid>
      <w:tr w:rsidR="00141A5B" w14:paraId="2C7CB88F" w14:textId="77777777" w:rsidTr="00C34590">
        <w:tc>
          <w:tcPr>
            <w:tcW w:w="924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088DCA1" w14:textId="77777777" w:rsidR="00141A5B" w:rsidRDefault="00141A5B" w:rsidP="00C34590">
            <w:pPr>
              <w:spacing w:line="240" w:lineRule="auto"/>
            </w:pPr>
            <w:r>
              <w:lastRenderedPageBreak/>
              <w:t>1 for(size_t step = 1 ; step &lt; m_noNodes; step++)</w:t>
            </w:r>
          </w:p>
          <w:p w14:paraId="4D84F4DD" w14:textId="77777777" w:rsidR="00141A5B" w:rsidRDefault="00141A5B" w:rsidP="00C34590">
            <w:pPr>
              <w:spacing w:line="240" w:lineRule="auto"/>
            </w:pPr>
            <w:r>
              <w:t>2 {</w:t>
            </w:r>
          </w:p>
          <w:p w14:paraId="00B29D2D" w14:textId="77777777" w:rsidR="00141A5B" w:rsidRDefault="00141A5B" w:rsidP="00C34590">
            <w:pPr>
              <w:spacing w:line="240" w:lineRule="auto"/>
            </w:pPr>
            <w:r>
              <w:t xml:space="preserve">3 </w:t>
            </w:r>
            <w:r>
              <w:tab/>
              <w:t>for(size_t k = 0; k &lt; m_Ants.size(); k++)</w:t>
            </w:r>
          </w:p>
          <w:p w14:paraId="5F44877C" w14:textId="77777777" w:rsidR="00141A5B" w:rsidRDefault="00141A5B" w:rsidP="00C34590">
            <w:pPr>
              <w:spacing w:line="240" w:lineRule="auto"/>
            </w:pPr>
            <w:r>
              <w:t xml:space="preserve">4 </w:t>
            </w:r>
            <w:r>
              <w:tab/>
              <w:t>{</w:t>
            </w:r>
          </w:p>
          <w:p w14:paraId="630E8C78" w14:textId="77777777" w:rsidR="00141A5B" w:rsidRDefault="00141A5B" w:rsidP="00C34590">
            <w:pPr>
              <w:spacing w:line="240" w:lineRule="auto"/>
            </w:pPr>
            <w:r>
              <w:t xml:space="preserve">5 </w:t>
            </w:r>
            <w:r>
              <w:tab/>
            </w:r>
            <w:r>
              <w:tab/>
            </w:r>
            <w:r>
              <w:tab/>
              <w:t>decisionRule(k,step, rndSelTrsh, m_ChoiceExplore);</w:t>
            </w:r>
          </w:p>
          <w:p w14:paraId="402FB687" w14:textId="77777777" w:rsidR="00141A5B" w:rsidRDefault="00141A5B" w:rsidP="00C34590">
            <w:pPr>
              <w:spacing w:line="240" w:lineRule="auto"/>
            </w:pPr>
            <w:r>
              <w:t xml:space="preserve">6 </w:t>
            </w:r>
            <w:r>
              <w:tab/>
            </w:r>
            <w:r>
              <w:tab/>
            </w:r>
            <w:r w:rsidRPr="00D0773C">
              <w:rPr>
                <w:color w:val="FF0000"/>
              </w:rPr>
              <w:t>//</w:t>
            </w:r>
            <w:r w:rsidRPr="00D0773C">
              <w:rPr>
                <w:color w:val="FF0000"/>
              </w:rPr>
              <w:tab/>
              <w:t>localPheromoneUpdate(k,m_Ants[k].getCity(step)</w:t>
            </w:r>
            <w:r>
              <w:t>);</w:t>
            </w:r>
          </w:p>
          <w:p w14:paraId="017A3835" w14:textId="77777777" w:rsidR="00141A5B" w:rsidRDefault="00141A5B" w:rsidP="00C34590">
            <w:pPr>
              <w:spacing w:line="240" w:lineRule="auto"/>
            </w:pPr>
            <w:r>
              <w:t>7</w:t>
            </w:r>
            <w:r>
              <w:tab/>
              <w:t>}</w:t>
            </w:r>
          </w:p>
          <w:p w14:paraId="48CAF097" w14:textId="77777777" w:rsidR="00141A5B" w:rsidRDefault="00141A5B" w:rsidP="00C34590">
            <w:pPr>
              <w:spacing w:line="240" w:lineRule="auto"/>
            </w:pPr>
            <w:r>
              <w:t>8 }</w:t>
            </w:r>
          </w:p>
        </w:tc>
      </w:tr>
      <w:tr w:rsidR="00141A5B" w14:paraId="55244E9E" w14:textId="77777777" w:rsidTr="00C34590">
        <w:tc>
          <w:tcPr>
            <w:tcW w:w="924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7C113E0" w14:textId="77777777" w:rsidR="00141A5B" w:rsidRDefault="00141A5B" w:rsidP="00C34590">
            <w:pPr>
              <w:spacing w:line="240" w:lineRule="auto"/>
            </w:pPr>
            <w:r>
              <w:t>Line 6 was commented out and line 9 to 16 was added</w:t>
            </w:r>
          </w:p>
        </w:tc>
      </w:tr>
      <w:tr w:rsidR="00141A5B" w14:paraId="76EC061D" w14:textId="77777777" w:rsidTr="00C34590">
        <w:tc>
          <w:tcPr>
            <w:tcW w:w="924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E8DFDC" w14:textId="77777777" w:rsidR="00141A5B" w:rsidRDefault="00141A5B" w:rsidP="00C34590">
            <w:pPr>
              <w:spacing w:line="240" w:lineRule="auto"/>
            </w:pPr>
            <w:r>
              <w:t>9 for(size_t k = 0; k &lt; m_Ants.size(); k++)</w:t>
            </w:r>
          </w:p>
          <w:p w14:paraId="3CE0DA4E" w14:textId="77777777" w:rsidR="00141A5B" w:rsidRDefault="00141A5B" w:rsidP="00C34590">
            <w:pPr>
              <w:spacing w:line="240" w:lineRule="auto"/>
            </w:pPr>
            <w:r>
              <w:t xml:space="preserve">10 </w:t>
            </w:r>
            <w:r>
              <w:tab/>
              <w:t xml:space="preserve">for(size_t i=0;i&lt;m_Ants[k].getAntsCityTour().size();i++) </w:t>
            </w:r>
          </w:p>
          <w:p w14:paraId="1923C505" w14:textId="77777777" w:rsidR="00141A5B" w:rsidRDefault="00141A5B" w:rsidP="00C34590">
            <w:pPr>
              <w:spacing w:line="240" w:lineRule="auto"/>
            </w:pPr>
            <w:r>
              <w:t xml:space="preserve">11 </w:t>
            </w:r>
            <w:r>
              <w:tab/>
              <w:t>{</w:t>
            </w:r>
          </w:p>
          <w:p w14:paraId="0C4A0CC3" w14:textId="77777777" w:rsidR="00141A5B" w:rsidRDefault="00141A5B" w:rsidP="00C34590">
            <w:pPr>
              <w:spacing w:line="240" w:lineRule="auto"/>
            </w:pPr>
            <w:r>
              <w:t xml:space="preserve">12 </w:t>
            </w:r>
            <w:r>
              <w:tab/>
            </w:r>
            <w:r>
              <w:tab/>
              <w:t>if(i==0)</w:t>
            </w:r>
          </w:p>
          <w:p w14:paraId="0FD8544F" w14:textId="42F339C2" w:rsidR="00141A5B" w:rsidRDefault="00141A5B" w:rsidP="00C34590">
            <w:pPr>
              <w:spacing w:line="240" w:lineRule="auto"/>
            </w:pPr>
            <w:r>
              <w:t xml:space="preserve">13 </w:t>
            </w:r>
            <w:r>
              <w:tab/>
            </w:r>
            <w:r>
              <w:tab/>
              <w:t xml:space="preserve">   m_newPheromoneMatrix-&gt;local_pheromone_update(m_noNodes-1,</w:t>
            </w:r>
          </w:p>
          <w:p w14:paraId="79270867" w14:textId="176B5BCE" w:rsidR="00141A5B" w:rsidRDefault="00141A5B" w:rsidP="00C34590">
            <w:pPr>
              <w:spacing w:line="240" w:lineRule="auto"/>
            </w:pPr>
            <w:r>
              <w:tab/>
            </w:r>
            <w:r>
              <w:tab/>
            </w:r>
            <w:r>
              <w:tab/>
            </w:r>
            <w:r>
              <w:tab/>
            </w:r>
            <w:r>
              <w:tab/>
              <w:t>m_Ants[k].getAntsCityTour()[i] ,xi, tau0);</w:t>
            </w:r>
          </w:p>
          <w:p w14:paraId="697A4FFA" w14:textId="77777777" w:rsidR="00141A5B" w:rsidRDefault="00141A5B" w:rsidP="00C34590">
            <w:pPr>
              <w:spacing w:line="240" w:lineRule="auto"/>
            </w:pPr>
            <w:r>
              <w:t xml:space="preserve">14 </w:t>
            </w:r>
            <w:r>
              <w:tab/>
            </w:r>
            <w:r>
              <w:tab/>
              <w:t xml:space="preserve">else </w:t>
            </w:r>
          </w:p>
          <w:p w14:paraId="145B0DB4" w14:textId="77777777" w:rsidR="00141A5B" w:rsidRDefault="00141A5B" w:rsidP="00C34590">
            <w:pPr>
              <w:spacing w:line="240" w:lineRule="auto"/>
            </w:pPr>
            <w:r>
              <w:t xml:space="preserve">15 </w:t>
            </w:r>
            <w:r>
              <w:tab/>
            </w:r>
            <w:r>
              <w:tab/>
            </w:r>
            <w:r>
              <w:tab/>
              <w:t>m_newPheromoneMatrix-&gt;</w:t>
            </w:r>
          </w:p>
          <w:p w14:paraId="04296ABE" w14:textId="28B4C593" w:rsidR="00141A5B" w:rsidRDefault="00141A5B" w:rsidP="00C34590">
            <w:pPr>
              <w:spacing w:line="240" w:lineRule="auto"/>
            </w:pPr>
            <w:r>
              <w:t xml:space="preserve">                                     local_pheromone_update(m_Ants[k].getAntsCityTour()[i-1], </w:t>
            </w:r>
          </w:p>
          <w:p w14:paraId="43F09EEA" w14:textId="77777777" w:rsidR="00141A5B" w:rsidRDefault="00141A5B" w:rsidP="00C34590">
            <w:pPr>
              <w:spacing w:line="240" w:lineRule="auto"/>
            </w:pPr>
            <w:r>
              <w:tab/>
            </w:r>
            <w:r>
              <w:tab/>
            </w:r>
            <w:r>
              <w:tab/>
            </w:r>
            <w:r>
              <w:tab/>
              <w:t>m_Ants[k].getAntsCityTour()[i],xi , tau0 );</w:t>
            </w:r>
          </w:p>
          <w:p w14:paraId="010D5113" w14:textId="77777777" w:rsidR="00141A5B" w:rsidRDefault="00141A5B" w:rsidP="00C34590">
            <w:pPr>
              <w:spacing w:line="240" w:lineRule="auto"/>
            </w:pPr>
            <w:r>
              <w:t xml:space="preserve">16 </w:t>
            </w:r>
            <w:r>
              <w:tab/>
              <w:t>}</w:t>
            </w:r>
          </w:p>
        </w:tc>
      </w:tr>
      <w:tr w:rsidR="00141A5B" w14:paraId="1B5953FD" w14:textId="77777777" w:rsidTr="00C34590">
        <w:tc>
          <w:tcPr>
            <w:tcW w:w="9242"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7B379ED" w14:textId="77777777" w:rsidR="00141A5B" w:rsidRDefault="00141A5B" w:rsidP="00C34590">
            <w:pPr>
              <w:spacing w:line="240" w:lineRule="auto"/>
            </w:pPr>
            <w:r>
              <w:t>Changes made to ACS algorithm</w:t>
            </w:r>
          </w:p>
        </w:tc>
      </w:tr>
    </w:tbl>
    <w:p w14:paraId="6A62E09E" w14:textId="77777777" w:rsidR="00DF2F5A" w:rsidRPr="0005431A" w:rsidRDefault="00DF2F5A" w:rsidP="006C4C1D">
      <w:pPr>
        <w:rPr>
          <w:lang w:val="en-IE"/>
        </w:rPr>
      </w:pPr>
    </w:p>
    <w:sectPr w:rsidR="00DF2F5A" w:rsidRPr="0005431A" w:rsidSect="00AF6BC4">
      <w:headerReference w:type="default" r:id="rId62"/>
      <w:pgSz w:w="11906" w:h="16838"/>
      <w:pgMar w:top="1418" w:right="1701" w:bottom="1418" w:left="1814"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C22E66" w14:textId="77777777" w:rsidR="00277114" w:rsidRDefault="00277114">
      <w:pPr>
        <w:spacing w:line="240" w:lineRule="auto"/>
      </w:pPr>
      <w:r>
        <w:separator/>
      </w:r>
    </w:p>
  </w:endnote>
  <w:endnote w:type="continuationSeparator" w:id="0">
    <w:p w14:paraId="3769EBAD" w14:textId="77777777" w:rsidR="00277114" w:rsidRDefault="002771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Roman">
    <w:altName w:val="Arial Unicode MS"/>
    <w:panose1 w:val="00000000000000000000"/>
    <w:charset w:val="81"/>
    <w:family w:val="auto"/>
    <w:notTrueType/>
    <w:pitch w:val="default"/>
    <w:sig w:usb0="00000003" w:usb1="09060000" w:usb2="00000010" w:usb3="00000000" w:csb0="0008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onstantia">
    <w:panose1 w:val="02030602050306030303"/>
    <w:charset w:val="00"/>
    <w:family w:val="roman"/>
    <w:pitch w:val="variable"/>
    <w:sig w:usb0="A00002EF"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dvTmath1">
    <w:altName w:val="Arial Unicode MS"/>
    <w:panose1 w:val="00000000000000000000"/>
    <w:charset w:val="81"/>
    <w:family w:val="auto"/>
    <w:notTrueType/>
    <w:pitch w:val="default"/>
    <w:sig w:usb0="00000001" w:usb1="09060000" w:usb2="00000010" w:usb3="00000000" w:csb0="0008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305EAA" w14:textId="77777777" w:rsidR="00336EAC" w:rsidRDefault="00336E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5AC7CE5" w14:textId="77777777" w:rsidR="00336EAC" w:rsidRDefault="00336EAC">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72E32" w14:textId="77777777" w:rsidR="00336EAC" w:rsidRDefault="00336EA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7C3EC83" w14:textId="77777777" w:rsidR="00336EAC" w:rsidRDefault="00336EAC">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E66388" w14:textId="77777777" w:rsidR="00336EAC" w:rsidRDefault="00336EAC" w:rsidP="00BC14F3">
    <w:pPr>
      <w:pStyle w:val="Footer"/>
    </w:pPr>
  </w:p>
  <w:p w14:paraId="6C853F21" w14:textId="77777777" w:rsidR="00336EAC" w:rsidRDefault="00336EAC">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2543184"/>
      <w:docPartObj>
        <w:docPartGallery w:val="Page Numbers (Bottom of Page)"/>
        <w:docPartUnique/>
      </w:docPartObj>
    </w:sdtPr>
    <w:sdtEndPr>
      <w:rPr>
        <w:noProof/>
      </w:rPr>
    </w:sdtEndPr>
    <w:sdtContent>
      <w:p w14:paraId="70473461" w14:textId="77777777" w:rsidR="00336EAC" w:rsidRDefault="00336EAC">
        <w:pPr>
          <w:pStyle w:val="Footer"/>
          <w:jc w:val="right"/>
        </w:pPr>
        <w:r>
          <w:fldChar w:fldCharType="begin"/>
        </w:r>
        <w:r>
          <w:instrText xml:space="preserve"> PAGE   \* MERGEFORMAT </w:instrText>
        </w:r>
        <w:r>
          <w:fldChar w:fldCharType="separate"/>
        </w:r>
        <w:r w:rsidR="00DC0160">
          <w:rPr>
            <w:noProof/>
          </w:rPr>
          <w:t>iii</w:t>
        </w:r>
        <w:r>
          <w:rPr>
            <w:noProof/>
          </w:rPr>
          <w:fldChar w:fldCharType="end"/>
        </w:r>
      </w:p>
    </w:sdtContent>
  </w:sdt>
  <w:p w14:paraId="76B151A4" w14:textId="77777777" w:rsidR="00336EAC" w:rsidRDefault="00336EAC">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3844F7B" w14:textId="77777777" w:rsidR="00277114" w:rsidRDefault="00277114">
      <w:pPr>
        <w:spacing w:line="240" w:lineRule="auto"/>
      </w:pPr>
      <w:r>
        <w:separator/>
      </w:r>
    </w:p>
  </w:footnote>
  <w:footnote w:type="continuationSeparator" w:id="0">
    <w:p w14:paraId="4F8DB0E2" w14:textId="77777777" w:rsidR="00277114" w:rsidRDefault="00277114">
      <w:pPr>
        <w:spacing w:line="240" w:lineRule="auto"/>
      </w:pPr>
      <w:r>
        <w:continuationSeparator/>
      </w:r>
    </w:p>
  </w:footnote>
  <w:footnote w:id="1">
    <w:p w14:paraId="17B91901" w14:textId="77777777" w:rsidR="00336EAC" w:rsidRPr="00E334E7" w:rsidRDefault="00336EAC" w:rsidP="00AF4237">
      <w:pPr>
        <w:pStyle w:val="FootnoteText"/>
        <w:rPr>
          <w:lang w:val="en-IE"/>
        </w:rPr>
      </w:pPr>
      <w:r>
        <w:rPr>
          <w:rStyle w:val="FootnoteReference"/>
        </w:rPr>
        <w:footnoteRef/>
      </w:r>
      <w:r>
        <w:t xml:space="preserve"> </w:t>
      </w:r>
      <w:r w:rsidRPr="00576E5A">
        <w:t>the number of atoms in the entire observable universe is estimated to be within the range of 10</w:t>
      </w:r>
      <w:r w:rsidRPr="00E334E7">
        <w:rPr>
          <w:vertAlign w:val="superscript"/>
        </w:rPr>
        <w:t>78</w:t>
      </w:r>
      <w:r w:rsidRPr="00576E5A">
        <w:t xml:space="preserve"> to 10</w:t>
      </w:r>
      <w:r w:rsidRPr="00E334E7">
        <w:rPr>
          <w:vertAlign w:val="superscript"/>
        </w:rPr>
        <w:t>82</w:t>
      </w:r>
    </w:p>
  </w:footnote>
  <w:footnote w:id="2">
    <w:p w14:paraId="502AF1B6" w14:textId="18574D75" w:rsidR="00336EAC" w:rsidRPr="00FF7BA0" w:rsidRDefault="00336EAC">
      <w:pPr>
        <w:pStyle w:val="FootnoteText"/>
        <w:rPr>
          <w:lang w:val="en-IE"/>
        </w:rPr>
      </w:pPr>
      <w:r>
        <w:rPr>
          <w:rStyle w:val="FootnoteReference"/>
        </w:rPr>
        <w:footnoteRef/>
      </w:r>
      <w:r>
        <w:t xml:space="preserve"> </w:t>
      </w:r>
      <w:r w:rsidRPr="00FF7BA0">
        <w:t>vigintill</w:t>
      </w:r>
      <w:r>
        <w:t xml:space="preserve">ion a cardinal number </w:t>
      </w:r>
      <w:r w:rsidRPr="00FF7BA0">
        <w:t>1 followed by 63 zeros</w:t>
      </w:r>
    </w:p>
  </w:footnote>
  <w:footnote w:id="3">
    <w:p w14:paraId="5D0BBA1E" w14:textId="55723EB9" w:rsidR="00336EAC" w:rsidRPr="00FF7BA0" w:rsidRDefault="00336EAC">
      <w:pPr>
        <w:pStyle w:val="FootnoteText"/>
        <w:rPr>
          <w:lang w:val="en-IE"/>
        </w:rPr>
      </w:pPr>
      <w:r>
        <w:rPr>
          <w:rStyle w:val="FootnoteReference"/>
        </w:rPr>
        <w:footnoteRef/>
      </w:r>
      <w:r>
        <w:t xml:space="preserve"> </w:t>
      </w:r>
      <w:r w:rsidRPr="0005431A">
        <w:rPr>
          <w:lang w:val="en-IE"/>
        </w:rPr>
        <w:t>Unvigintillion</w:t>
      </w:r>
      <w:r w:rsidRPr="00FF7BA0">
        <w:rPr>
          <w:lang w:val="en-IE"/>
        </w:rPr>
        <w:t xml:space="preserve"> a </w:t>
      </w:r>
      <w:r>
        <w:rPr>
          <w:lang w:val="en-IE"/>
        </w:rPr>
        <w:t>cardinal number 1 followed by 64</w:t>
      </w:r>
      <w:r w:rsidRPr="00FF7BA0">
        <w:rPr>
          <w:lang w:val="en-IE"/>
        </w:rPr>
        <w:t xml:space="preserve"> zeros</w:t>
      </w:r>
    </w:p>
  </w:footnote>
  <w:footnote w:id="4">
    <w:p w14:paraId="3300F9EE" w14:textId="77777777" w:rsidR="00336EAC" w:rsidRPr="00656F2F" w:rsidRDefault="00336EAC">
      <w:pPr>
        <w:pStyle w:val="FootnoteText"/>
        <w:rPr>
          <w:lang w:val="en-IE"/>
        </w:rPr>
      </w:pPr>
      <w:r>
        <w:rPr>
          <w:rStyle w:val="FootnoteReference"/>
        </w:rPr>
        <w:footnoteRef/>
      </w:r>
      <w:r>
        <w:t xml:space="preserve"> </w:t>
      </w:r>
      <w:r w:rsidRPr="00576E5A">
        <w:t xml:space="preserve">a </w:t>
      </w:r>
      <w:r>
        <w:t xml:space="preserve">solution </w:t>
      </w:r>
      <w:r w:rsidRPr="00576E5A">
        <w:t>in the genetic algorithm</w:t>
      </w:r>
      <w:r>
        <w:t xml:space="preserve"> (GA)</w:t>
      </w:r>
      <w:r w:rsidRPr="00576E5A">
        <w:t xml:space="preserve"> and ACO as applied to TSP, is a complete round tour of the ant or chromosome.</w:t>
      </w:r>
    </w:p>
  </w:footnote>
  <w:footnote w:id="5">
    <w:p w14:paraId="4780ECA3" w14:textId="77777777" w:rsidR="00336EAC" w:rsidRPr="0031095B" w:rsidRDefault="00336EAC">
      <w:pPr>
        <w:pStyle w:val="FootnoteText"/>
        <w:rPr>
          <w:lang w:val="en-IE"/>
        </w:rPr>
      </w:pPr>
      <w:r>
        <w:rPr>
          <w:rStyle w:val="FootnoteReference"/>
        </w:rPr>
        <w:footnoteRef/>
      </w:r>
      <w:r>
        <w:t xml:space="preserve"> </w:t>
      </w:r>
      <w:r w:rsidRPr="0031095B">
        <w:t xml:space="preserve">Deterministic </w:t>
      </w:r>
      <w:r w:rsidRPr="00DA59FB">
        <w:t>Turing</w:t>
      </w:r>
      <w:r w:rsidRPr="0031095B">
        <w:t xml:space="preserve"> machine, a </w:t>
      </w:r>
      <w:r>
        <w:t>standard</w:t>
      </w:r>
      <w:r w:rsidRPr="0031095B">
        <w:t xml:space="preserve"> machine</w:t>
      </w:r>
    </w:p>
  </w:footnote>
  <w:footnote w:id="6">
    <w:p w14:paraId="38030680" w14:textId="77777777" w:rsidR="00336EAC" w:rsidRPr="005705F2" w:rsidRDefault="00336EAC">
      <w:pPr>
        <w:pStyle w:val="FootnoteText"/>
        <w:rPr>
          <w:lang w:val="en-IE"/>
        </w:rPr>
      </w:pPr>
      <w:r>
        <w:rPr>
          <w:rStyle w:val="FootnoteReference"/>
        </w:rPr>
        <w:footnoteRef/>
      </w:r>
      <w:r>
        <w:t xml:space="preserve"> </w:t>
      </w:r>
      <w:r w:rsidRPr="0031095B">
        <w:t>Non</w:t>
      </w:r>
      <w:r>
        <w:t>-</w:t>
      </w:r>
      <w:r w:rsidRPr="0031095B">
        <w:t xml:space="preserve">Deterministic a </w:t>
      </w:r>
      <w:r w:rsidRPr="00DA59FB">
        <w:t>Turing</w:t>
      </w:r>
      <w:r w:rsidRPr="0031095B">
        <w:t xml:space="preserve"> machine with infinite parallelism</w:t>
      </w:r>
      <w:r>
        <w:t>.</w:t>
      </w:r>
    </w:p>
  </w:footnote>
  <w:footnote w:id="7">
    <w:p w14:paraId="41C9C59C" w14:textId="515DBA2A" w:rsidR="00336EAC" w:rsidRPr="00C62F53" w:rsidRDefault="00336EAC">
      <w:pPr>
        <w:pStyle w:val="FootnoteText"/>
        <w:rPr>
          <w:lang w:val="en-IE"/>
        </w:rPr>
      </w:pPr>
      <w:r>
        <w:rPr>
          <w:rStyle w:val="FootnoteReference"/>
        </w:rPr>
        <w:footnoteRef/>
      </w:r>
      <w:r>
        <w:t xml:space="preserve">Mona Lisa TSP contest see </w:t>
      </w:r>
      <w:hyperlink r:id="rId1" w:history="1">
        <w:r w:rsidRPr="00993AE6">
          <w:rPr>
            <w:rStyle w:val="Hyperlink"/>
          </w:rPr>
          <w:t>http://www.math.uwaterloo.ca/tsp/data/ml/monalisa.html</w:t>
        </w:r>
      </w:hyperlink>
      <w:r>
        <w:t xml:space="preserve"> for further details</w:t>
      </w:r>
    </w:p>
  </w:footnote>
  <w:footnote w:id="8">
    <w:p w14:paraId="28DB0F32" w14:textId="2F772108" w:rsidR="00336EAC" w:rsidRPr="00B1648A" w:rsidRDefault="00336EAC">
      <w:pPr>
        <w:pStyle w:val="FootnoteText"/>
        <w:rPr>
          <w:lang w:val="en-IE"/>
        </w:rPr>
      </w:pPr>
      <w:r>
        <w:rPr>
          <w:rStyle w:val="FootnoteReference"/>
        </w:rPr>
        <w:footnoteRef/>
      </w:r>
      <w:r>
        <w:t xml:space="preserve"> </w:t>
      </w:r>
      <w:r w:rsidRPr="00B1648A">
        <w:t>For a quick benchmark see http://benchmarksgame.alioth.debian.org/u64/which-programs-are-fastest.php</w:t>
      </w:r>
    </w:p>
  </w:footnote>
  <w:footnote w:id="9">
    <w:p w14:paraId="671D3BCF" w14:textId="77777777" w:rsidR="00336EAC" w:rsidRPr="00C35C93" w:rsidRDefault="00336EAC">
      <w:pPr>
        <w:pStyle w:val="FootnoteText"/>
        <w:rPr>
          <w:lang w:val="en-IE"/>
        </w:rPr>
      </w:pPr>
      <w:r>
        <w:rPr>
          <w:rStyle w:val="FootnoteReference"/>
        </w:rPr>
        <w:footnoteRef/>
      </w:r>
      <w:r>
        <w:t xml:space="preserve"> +1 to include the complete round trip</w:t>
      </w:r>
    </w:p>
  </w:footnote>
  <w:footnote w:id="10">
    <w:p w14:paraId="678C4FD6" w14:textId="77777777" w:rsidR="00336EAC" w:rsidRPr="004022CD" w:rsidRDefault="00336EAC">
      <w:pPr>
        <w:pStyle w:val="FootnoteText"/>
        <w:rPr>
          <w:lang w:val="en-IE"/>
        </w:rPr>
      </w:pPr>
      <w:r>
        <w:rPr>
          <w:rStyle w:val="FootnoteReference"/>
        </w:rPr>
        <w:footnoteRef/>
      </w:r>
      <w:r>
        <w:t xml:space="preserve"> </w:t>
      </w:r>
      <w:r>
        <w:rPr>
          <w:lang w:val="en-IE"/>
        </w:rPr>
        <w:t xml:space="preserve"> See </w:t>
      </w:r>
      <w:hyperlink r:id="rId2" w:history="1">
        <w:r w:rsidRPr="00803575">
          <w:rPr>
            <w:rStyle w:val="Hyperlink"/>
            <w:lang w:val="en-IE"/>
          </w:rPr>
          <w:t>http://en.wikipedia.org/wiki/P-value</w:t>
        </w:r>
      </w:hyperlink>
      <w:r>
        <w:rPr>
          <w:lang w:val="en-IE"/>
        </w:rPr>
        <w:t xml:space="preserve"> for definition of the P-Value</w:t>
      </w:r>
    </w:p>
  </w:footnote>
  <w:footnote w:id="11">
    <w:p w14:paraId="5BC81CA7" w14:textId="6BC39167" w:rsidR="00336EAC" w:rsidRPr="00DC36D0" w:rsidRDefault="00336EAC">
      <w:pPr>
        <w:pStyle w:val="FootnoteText"/>
        <w:rPr>
          <w:lang w:val="en-IE"/>
        </w:rPr>
      </w:pPr>
      <w:r>
        <w:rPr>
          <w:rStyle w:val="FootnoteReference"/>
        </w:rPr>
        <w:footnoteRef/>
      </w:r>
      <w:r>
        <w:t xml:space="preserve"> AntSolver X86 Windows </w:t>
      </w:r>
      <w:hyperlink r:id="rId3" w:history="1">
        <w:r w:rsidRPr="00DC36D0">
          <w:rPr>
            <w:sz w:val="20"/>
            <w:lang w:val="en-IE"/>
          </w:rPr>
          <w:t>https://github.com/d13125710/AntSolverGUI/tree/master/Release</w:t>
        </w:r>
      </w:hyperlink>
      <w:r w:rsidRPr="00DC36D0">
        <w:rPr>
          <w:sz w:val="20"/>
          <w:lang w:val="en-IE"/>
        </w:rPr>
        <w:t xml:space="preserve"> </w:t>
      </w:r>
      <w:r w:rsidRPr="0005431A">
        <w:rPr>
          <w:lang w:val="en-IE"/>
        </w:rPr>
        <w:t>.</w:t>
      </w:r>
    </w:p>
  </w:footnote>
  <w:footnote w:id="12">
    <w:p w14:paraId="0406F184" w14:textId="7D3B3C86" w:rsidR="00336EAC" w:rsidRPr="00DC36D0" w:rsidRDefault="00336EAC">
      <w:pPr>
        <w:pStyle w:val="FootnoteText"/>
        <w:rPr>
          <w:lang w:val="en-IE"/>
        </w:rPr>
      </w:pPr>
      <w:r>
        <w:rPr>
          <w:rStyle w:val="FootnoteReference"/>
        </w:rPr>
        <w:footnoteRef/>
      </w:r>
      <w:r>
        <w:t xml:space="preserve"> Raw experiment data </w:t>
      </w:r>
      <w:r w:rsidRPr="00DC36D0">
        <w:rPr>
          <w:sz w:val="20"/>
        </w:rPr>
        <w:t>https://github.com/d13125710/AntSolverGUI/tree/master/dissertation</w:t>
      </w:r>
    </w:p>
  </w:footnote>
  <w:footnote w:id="13">
    <w:p w14:paraId="0CDFA434" w14:textId="77777777" w:rsidR="00336EAC" w:rsidRPr="00656F2F" w:rsidRDefault="00336EAC" w:rsidP="008E2C3B">
      <w:pPr>
        <w:pStyle w:val="FootnoteText"/>
        <w:rPr>
          <w:lang w:val="en-IE"/>
        </w:rPr>
      </w:pPr>
      <w:r>
        <w:rPr>
          <w:rStyle w:val="FootnoteReference"/>
        </w:rPr>
        <w:footnoteRef/>
      </w:r>
      <w:r>
        <w:t xml:space="preserve"> </w:t>
      </w:r>
      <w:r w:rsidRPr="00576E5A">
        <w:t xml:space="preserve">A </w:t>
      </w:r>
      <w:r>
        <w:t xml:space="preserve">solution </w:t>
      </w:r>
      <w:r w:rsidRPr="00576E5A">
        <w:t>in the genetic algorithm</w:t>
      </w:r>
      <w:r>
        <w:t xml:space="preserve"> (GA)</w:t>
      </w:r>
      <w:r w:rsidRPr="00576E5A">
        <w:t xml:space="preserve"> and ACO as applied to TSP, is a complete round tour of the ant or chromosome.</w:t>
      </w:r>
    </w:p>
  </w:footnote>
  <w:footnote w:id="14">
    <w:p w14:paraId="7AAB2219" w14:textId="45F40F4E" w:rsidR="00336EAC" w:rsidRPr="001E76AE" w:rsidRDefault="00336EAC">
      <w:pPr>
        <w:pStyle w:val="FootnoteText"/>
        <w:rPr>
          <w:lang w:val="en-IE"/>
        </w:rPr>
      </w:pPr>
      <w:r>
        <w:rPr>
          <w:rStyle w:val="FootnoteReference"/>
        </w:rPr>
        <w:footnoteRef/>
      </w:r>
      <w:r>
        <w:t xml:space="preserve"> </w:t>
      </w:r>
      <w:r>
        <w:rPr>
          <w:lang w:val="en-IE"/>
        </w:rPr>
        <w:t>5,000 was selected instead of 10,000 as would produce a lesser error margin</w:t>
      </w:r>
    </w:p>
  </w:footnote>
  <w:footnote w:id="15">
    <w:p w14:paraId="7E13BA76" w14:textId="16E6828C" w:rsidR="00336EAC" w:rsidRPr="00F107B7" w:rsidRDefault="00336EAC">
      <w:pPr>
        <w:pStyle w:val="FootnoteText"/>
        <w:rPr>
          <w:lang w:val="en-IE"/>
        </w:rPr>
      </w:pPr>
      <w:r>
        <w:rPr>
          <w:rStyle w:val="FootnoteReference"/>
        </w:rPr>
        <w:footnoteRef/>
      </w:r>
      <w:r>
        <w:t xml:space="preserve"> </w:t>
      </w:r>
      <w:r w:rsidRPr="007C5548">
        <w:t>None of these instances required over 500 seconds to build 10000 solution constructions.</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2EC3C76" w14:textId="77777777" w:rsidR="00336EAC" w:rsidRDefault="00336EAC" w:rsidP="00BC14F3">
    <w:pPr>
      <w:pStyle w:val="Header"/>
      <w:tabs>
        <w:tab w:val="left" w:pos="3456"/>
      </w:tabs>
    </w:pPr>
    <w:r>
      <w:tab/>
    </w:r>
    <w:r>
      <w:tab/>
    </w:r>
    <w:r>
      <w:tab/>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D1A8AF" w14:textId="77777777" w:rsidR="00336EAC" w:rsidRDefault="00336EAC" w:rsidP="00BC14F3">
    <w:pPr>
      <w:pStyle w:val="Header"/>
      <w:tabs>
        <w:tab w:val="left" w:pos="3456"/>
      </w:tabs>
    </w:pPr>
    <w:r>
      <w:tab/>
    </w:r>
    <w:r>
      <w:tab/>
    </w:r>
    <w:r>
      <w:tab/>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3723D" w14:textId="77777777" w:rsidR="00336EAC" w:rsidRPr="00AF6BC4" w:rsidRDefault="00336EAC" w:rsidP="00AF6BC4">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056AF2" w14:textId="77777777" w:rsidR="00336EAC" w:rsidRPr="00AF6BC4" w:rsidRDefault="00336EAC" w:rsidP="00AF6BC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D"/>
    <w:multiLevelType w:val="singleLevel"/>
    <w:tmpl w:val="76E46770"/>
    <w:lvl w:ilvl="0">
      <w:start w:val="1"/>
      <w:numFmt w:val="decimal"/>
      <w:pStyle w:val="ListNumber4"/>
      <w:lvlText w:val="%1."/>
      <w:lvlJc w:val="left"/>
      <w:pPr>
        <w:tabs>
          <w:tab w:val="num" w:pos="1209"/>
        </w:tabs>
        <w:ind w:left="1209" w:hanging="360"/>
      </w:pPr>
    </w:lvl>
  </w:abstractNum>
  <w:abstractNum w:abstractNumId="1">
    <w:nsid w:val="FFFFFF7E"/>
    <w:multiLevelType w:val="singleLevel"/>
    <w:tmpl w:val="0018D464"/>
    <w:lvl w:ilvl="0">
      <w:start w:val="1"/>
      <w:numFmt w:val="decimal"/>
      <w:pStyle w:val="ListNumber3"/>
      <w:lvlText w:val="%1."/>
      <w:lvlJc w:val="left"/>
      <w:pPr>
        <w:tabs>
          <w:tab w:val="num" w:pos="926"/>
        </w:tabs>
        <w:ind w:left="926" w:hanging="360"/>
      </w:pPr>
    </w:lvl>
  </w:abstractNum>
  <w:abstractNum w:abstractNumId="2">
    <w:nsid w:val="FFFFFF7F"/>
    <w:multiLevelType w:val="singleLevel"/>
    <w:tmpl w:val="03E83D32"/>
    <w:lvl w:ilvl="0">
      <w:start w:val="1"/>
      <w:numFmt w:val="decimal"/>
      <w:pStyle w:val="ListNumber2"/>
      <w:lvlText w:val="%1."/>
      <w:lvlJc w:val="left"/>
      <w:pPr>
        <w:tabs>
          <w:tab w:val="num" w:pos="643"/>
        </w:tabs>
        <w:ind w:left="643" w:hanging="360"/>
      </w:pPr>
    </w:lvl>
  </w:abstractNum>
  <w:abstractNum w:abstractNumId="3">
    <w:nsid w:val="FFFFFF80"/>
    <w:multiLevelType w:val="singleLevel"/>
    <w:tmpl w:val="CD4EDD6A"/>
    <w:lvl w:ilvl="0">
      <w:start w:val="1"/>
      <w:numFmt w:val="bullet"/>
      <w:pStyle w:val="ListBullet5"/>
      <w:lvlText w:val=""/>
      <w:lvlJc w:val="left"/>
      <w:pPr>
        <w:tabs>
          <w:tab w:val="num" w:pos="1492"/>
        </w:tabs>
        <w:ind w:left="1492" w:hanging="360"/>
      </w:pPr>
      <w:rPr>
        <w:rFonts w:ascii="Symbol" w:hAnsi="Symbol" w:hint="default"/>
      </w:rPr>
    </w:lvl>
  </w:abstractNum>
  <w:abstractNum w:abstractNumId="4">
    <w:nsid w:val="FFFFFF81"/>
    <w:multiLevelType w:val="singleLevel"/>
    <w:tmpl w:val="519AFD58"/>
    <w:lvl w:ilvl="0">
      <w:start w:val="1"/>
      <w:numFmt w:val="bullet"/>
      <w:pStyle w:val="ListBullet4"/>
      <w:lvlText w:val=""/>
      <w:lvlJc w:val="left"/>
      <w:pPr>
        <w:tabs>
          <w:tab w:val="num" w:pos="1209"/>
        </w:tabs>
        <w:ind w:left="1209" w:hanging="360"/>
      </w:pPr>
      <w:rPr>
        <w:rFonts w:ascii="Symbol" w:hAnsi="Symbol" w:hint="default"/>
      </w:rPr>
    </w:lvl>
  </w:abstractNum>
  <w:abstractNum w:abstractNumId="5">
    <w:nsid w:val="FFFFFF82"/>
    <w:multiLevelType w:val="singleLevel"/>
    <w:tmpl w:val="5D002CF0"/>
    <w:lvl w:ilvl="0">
      <w:start w:val="1"/>
      <w:numFmt w:val="bullet"/>
      <w:pStyle w:val="ListBullet3"/>
      <w:lvlText w:val=""/>
      <w:lvlJc w:val="left"/>
      <w:pPr>
        <w:tabs>
          <w:tab w:val="num" w:pos="926"/>
        </w:tabs>
        <w:ind w:left="926" w:hanging="360"/>
      </w:pPr>
      <w:rPr>
        <w:rFonts w:ascii="Symbol" w:hAnsi="Symbol" w:hint="default"/>
      </w:rPr>
    </w:lvl>
  </w:abstractNum>
  <w:abstractNum w:abstractNumId="6">
    <w:nsid w:val="FFFFFF83"/>
    <w:multiLevelType w:val="singleLevel"/>
    <w:tmpl w:val="0B6A4BFC"/>
    <w:lvl w:ilvl="0">
      <w:start w:val="1"/>
      <w:numFmt w:val="bullet"/>
      <w:pStyle w:val="ListBullet2"/>
      <w:lvlText w:val=""/>
      <w:lvlJc w:val="left"/>
      <w:pPr>
        <w:tabs>
          <w:tab w:val="num" w:pos="643"/>
        </w:tabs>
        <w:ind w:left="643" w:hanging="360"/>
      </w:pPr>
      <w:rPr>
        <w:rFonts w:ascii="Symbol" w:hAnsi="Symbol" w:hint="default"/>
      </w:rPr>
    </w:lvl>
  </w:abstractNum>
  <w:abstractNum w:abstractNumId="7">
    <w:nsid w:val="FFFFFF88"/>
    <w:multiLevelType w:val="singleLevel"/>
    <w:tmpl w:val="DFF2D11E"/>
    <w:lvl w:ilvl="0">
      <w:start w:val="1"/>
      <w:numFmt w:val="decimal"/>
      <w:pStyle w:val="ListNumber"/>
      <w:lvlText w:val="%1."/>
      <w:lvlJc w:val="left"/>
      <w:pPr>
        <w:tabs>
          <w:tab w:val="num" w:pos="360"/>
        </w:tabs>
        <w:ind w:left="360" w:hanging="360"/>
      </w:pPr>
    </w:lvl>
  </w:abstractNum>
  <w:abstractNum w:abstractNumId="8">
    <w:nsid w:val="FFFFFF89"/>
    <w:multiLevelType w:val="singleLevel"/>
    <w:tmpl w:val="56B831FC"/>
    <w:lvl w:ilvl="0">
      <w:start w:val="1"/>
      <w:numFmt w:val="bullet"/>
      <w:pStyle w:val="ListBullet"/>
      <w:lvlText w:val=""/>
      <w:lvlJc w:val="left"/>
      <w:pPr>
        <w:tabs>
          <w:tab w:val="num" w:pos="360"/>
        </w:tabs>
        <w:ind w:left="360" w:hanging="360"/>
      </w:pPr>
      <w:rPr>
        <w:rFonts w:ascii="Symbol" w:hAnsi="Symbol" w:hint="default"/>
      </w:rPr>
    </w:lvl>
  </w:abstractNum>
  <w:abstractNum w:abstractNumId="9">
    <w:nsid w:val="036D1488"/>
    <w:multiLevelType w:val="multilevel"/>
    <w:tmpl w:val="25161992"/>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nsid w:val="0D6A54B7"/>
    <w:multiLevelType w:val="hybridMultilevel"/>
    <w:tmpl w:val="9132C57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0E11462A"/>
    <w:multiLevelType w:val="hybridMultilevel"/>
    <w:tmpl w:val="E7AC454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nsid w:val="0F0B4758"/>
    <w:multiLevelType w:val="hybridMultilevel"/>
    <w:tmpl w:val="7D9E8E8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nsid w:val="173A2F33"/>
    <w:multiLevelType w:val="hybridMultilevel"/>
    <w:tmpl w:val="BEA0834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nsid w:val="22B9535F"/>
    <w:multiLevelType w:val="hybridMultilevel"/>
    <w:tmpl w:val="9354A9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nsid w:val="22DE6187"/>
    <w:multiLevelType w:val="hybridMultilevel"/>
    <w:tmpl w:val="9354A9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2A996A62"/>
    <w:multiLevelType w:val="hybridMultilevel"/>
    <w:tmpl w:val="159A0BC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nsid w:val="2B2F7779"/>
    <w:multiLevelType w:val="hybridMultilevel"/>
    <w:tmpl w:val="13BED53C"/>
    <w:lvl w:ilvl="0" w:tplc="DECA764E">
      <w:start w:val="1"/>
      <w:numFmt w:val="decimal"/>
      <w:lvlText w:val="%1."/>
      <w:lvlJc w:val="left"/>
      <w:pPr>
        <w:ind w:left="720" w:hanging="360"/>
      </w:pPr>
      <w:rPr>
        <w:rFonts w:hint="default"/>
      </w:r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2BC569CC"/>
    <w:multiLevelType w:val="hybridMultilevel"/>
    <w:tmpl w:val="0BFAF760"/>
    <w:lvl w:ilvl="0" w:tplc="CC800440">
      <w:start w:val="1"/>
      <w:numFmt w:val="decimal"/>
      <w:lvlText w:val="%1"/>
      <w:lvlJc w:val="left"/>
      <w:pPr>
        <w:ind w:left="720" w:hanging="360"/>
      </w:pPr>
      <w:rPr>
        <w:rFonts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nsid w:val="3A2562FA"/>
    <w:multiLevelType w:val="multilevel"/>
    <w:tmpl w:val="A94E92D8"/>
    <w:lvl w:ilvl="0">
      <w:start w:val="1"/>
      <w:numFmt w:val="decimal"/>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0">
    <w:nsid w:val="3F3D4B9A"/>
    <w:multiLevelType w:val="hybridMultilevel"/>
    <w:tmpl w:val="4762F7B6"/>
    <w:lvl w:ilvl="0" w:tplc="18090001">
      <w:start w:val="1"/>
      <w:numFmt w:val="bullet"/>
      <w:lvlText w:val=""/>
      <w:lvlJc w:val="left"/>
      <w:pPr>
        <w:ind w:left="1080" w:hanging="360"/>
      </w:pPr>
      <w:rPr>
        <w:rFonts w:ascii="Symbol" w:hAnsi="Symbol"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1">
    <w:nsid w:val="43CE7370"/>
    <w:multiLevelType w:val="hybridMultilevel"/>
    <w:tmpl w:val="DCDECA14"/>
    <w:lvl w:ilvl="0" w:tplc="1809000F">
      <w:start w:val="1"/>
      <w:numFmt w:val="decimal"/>
      <w:lvlText w:val="%1."/>
      <w:lvlJc w:val="left"/>
      <w:pPr>
        <w:ind w:left="1070" w:hanging="360"/>
      </w:pPr>
    </w:lvl>
    <w:lvl w:ilvl="1" w:tplc="18090019" w:tentative="1">
      <w:start w:val="1"/>
      <w:numFmt w:val="lowerLetter"/>
      <w:lvlText w:val="%2."/>
      <w:lvlJc w:val="left"/>
      <w:pPr>
        <w:ind w:left="1790" w:hanging="360"/>
      </w:pPr>
    </w:lvl>
    <w:lvl w:ilvl="2" w:tplc="1809001B" w:tentative="1">
      <w:start w:val="1"/>
      <w:numFmt w:val="lowerRoman"/>
      <w:lvlText w:val="%3."/>
      <w:lvlJc w:val="right"/>
      <w:pPr>
        <w:ind w:left="2510" w:hanging="180"/>
      </w:pPr>
    </w:lvl>
    <w:lvl w:ilvl="3" w:tplc="1809000F" w:tentative="1">
      <w:start w:val="1"/>
      <w:numFmt w:val="decimal"/>
      <w:lvlText w:val="%4."/>
      <w:lvlJc w:val="left"/>
      <w:pPr>
        <w:ind w:left="3230" w:hanging="360"/>
      </w:pPr>
    </w:lvl>
    <w:lvl w:ilvl="4" w:tplc="18090019" w:tentative="1">
      <w:start w:val="1"/>
      <w:numFmt w:val="lowerLetter"/>
      <w:lvlText w:val="%5."/>
      <w:lvlJc w:val="left"/>
      <w:pPr>
        <w:ind w:left="3950" w:hanging="360"/>
      </w:pPr>
    </w:lvl>
    <w:lvl w:ilvl="5" w:tplc="1809001B" w:tentative="1">
      <w:start w:val="1"/>
      <w:numFmt w:val="lowerRoman"/>
      <w:lvlText w:val="%6."/>
      <w:lvlJc w:val="right"/>
      <w:pPr>
        <w:ind w:left="4670" w:hanging="180"/>
      </w:pPr>
    </w:lvl>
    <w:lvl w:ilvl="6" w:tplc="1809000F" w:tentative="1">
      <w:start w:val="1"/>
      <w:numFmt w:val="decimal"/>
      <w:lvlText w:val="%7."/>
      <w:lvlJc w:val="left"/>
      <w:pPr>
        <w:ind w:left="5390" w:hanging="360"/>
      </w:pPr>
    </w:lvl>
    <w:lvl w:ilvl="7" w:tplc="18090019" w:tentative="1">
      <w:start w:val="1"/>
      <w:numFmt w:val="lowerLetter"/>
      <w:lvlText w:val="%8."/>
      <w:lvlJc w:val="left"/>
      <w:pPr>
        <w:ind w:left="6110" w:hanging="360"/>
      </w:pPr>
    </w:lvl>
    <w:lvl w:ilvl="8" w:tplc="1809001B" w:tentative="1">
      <w:start w:val="1"/>
      <w:numFmt w:val="lowerRoman"/>
      <w:lvlText w:val="%9."/>
      <w:lvlJc w:val="right"/>
      <w:pPr>
        <w:ind w:left="6830" w:hanging="180"/>
      </w:pPr>
    </w:lvl>
  </w:abstractNum>
  <w:abstractNum w:abstractNumId="22">
    <w:nsid w:val="476C5039"/>
    <w:multiLevelType w:val="hybridMultilevel"/>
    <w:tmpl w:val="D0587B6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3">
    <w:nsid w:val="4968562F"/>
    <w:multiLevelType w:val="hybridMultilevel"/>
    <w:tmpl w:val="091E0A24"/>
    <w:lvl w:ilvl="0" w:tplc="CC80044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nsid w:val="4ED7516E"/>
    <w:multiLevelType w:val="hybridMultilevel"/>
    <w:tmpl w:val="2E3E7BF4"/>
    <w:lvl w:ilvl="0" w:tplc="921484B8">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54BC7A32"/>
    <w:multiLevelType w:val="hybridMultilevel"/>
    <w:tmpl w:val="3DD0A1B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nsid w:val="56135C0B"/>
    <w:multiLevelType w:val="hybridMultilevel"/>
    <w:tmpl w:val="9D703956"/>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7">
    <w:nsid w:val="59A4377D"/>
    <w:multiLevelType w:val="hybridMultilevel"/>
    <w:tmpl w:val="C7861A2A"/>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28">
    <w:nsid w:val="5B6C1A01"/>
    <w:multiLevelType w:val="hybridMultilevel"/>
    <w:tmpl w:val="B0CCFDE6"/>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nsid w:val="653275A0"/>
    <w:multiLevelType w:val="hybridMultilevel"/>
    <w:tmpl w:val="9A7E7536"/>
    <w:lvl w:ilvl="0" w:tplc="18090001">
      <w:start w:val="1"/>
      <w:numFmt w:val="bullet"/>
      <w:lvlText w:val=""/>
      <w:lvlJc w:val="left"/>
      <w:pPr>
        <w:ind w:left="720" w:hanging="360"/>
      </w:pPr>
      <w:rPr>
        <w:rFonts w:ascii="Symbol" w:hAnsi="Symbol"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0">
    <w:nsid w:val="6DAD6135"/>
    <w:multiLevelType w:val="multilevel"/>
    <w:tmpl w:val="F8CC692E"/>
    <w:lvl w:ilvl="0">
      <w:start w:val="1"/>
      <w:numFmt w:val="decimal"/>
      <w:pStyle w:val="Gareth-chapter"/>
      <w:suff w:val="space"/>
      <w:lvlText w:val="Chapter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1">
    <w:nsid w:val="6F9036A6"/>
    <w:multiLevelType w:val="hybridMultilevel"/>
    <w:tmpl w:val="6BBEEE9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2">
    <w:nsid w:val="7A1E21C3"/>
    <w:multiLevelType w:val="hybridMultilevel"/>
    <w:tmpl w:val="EA901C2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3">
    <w:nsid w:val="7E8F0BA1"/>
    <w:multiLevelType w:val="hybridMultilevel"/>
    <w:tmpl w:val="9354A9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abstractNumId w:val="8"/>
  </w:num>
  <w:num w:numId="2">
    <w:abstractNumId w:val="6"/>
  </w:num>
  <w:num w:numId="3">
    <w:abstractNumId w:val="5"/>
  </w:num>
  <w:num w:numId="4">
    <w:abstractNumId w:val="4"/>
  </w:num>
  <w:num w:numId="5">
    <w:abstractNumId w:val="3"/>
  </w:num>
  <w:num w:numId="6">
    <w:abstractNumId w:val="7"/>
  </w:num>
  <w:num w:numId="7">
    <w:abstractNumId w:val="2"/>
  </w:num>
  <w:num w:numId="8">
    <w:abstractNumId w:val="1"/>
  </w:num>
  <w:num w:numId="9">
    <w:abstractNumId w:val="0"/>
  </w:num>
  <w:num w:numId="10">
    <w:abstractNumId w:val="21"/>
  </w:num>
  <w:num w:numId="11">
    <w:abstractNumId w:val="22"/>
  </w:num>
  <w:num w:numId="12">
    <w:abstractNumId w:val="11"/>
  </w:num>
  <w:num w:numId="13">
    <w:abstractNumId w:val="27"/>
  </w:num>
  <w:num w:numId="14">
    <w:abstractNumId w:val="28"/>
  </w:num>
  <w:num w:numId="15">
    <w:abstractNumId w:val="32"/>
  </w:num>
  <w:num w:numId="16">
    <w:abstractNumId w:val="25"/>
  </w:num>
  <w:num w:numId="17">
    <w:abstractNumId w:val="10"/>
  </w:num>
  <w:num w:numId="18">
    <w:abstractNumId w:val="26"/>
  </w:num>
  <w:num w:numId="19">
    <w:abstractNumId w:val="23"/>
  </w:num>
  <w:num w:numId="20">
    <w:abstractNumId w:val="24"/>
  </w:num>
  <w:num w:numId="21">
    <w:abstractNumId w:val="15"/>
  </w:num>
  <w:num w:numId="22">
    <w:abstractNumId w:val="12"/>
  </w:num>
  <w:num w:numId="23">
    <w:abstractNumId w:val="31"/>
  </w:num>
  <w:num w:numId="24">
    <w:abstractNumId w:val="20"/>
  </w:num>
  <w:num w:numId="25">
    <w:abstractNumId w:val="17"/>
  </w:num>
  <w:num w:numId="26">
    <w:abstractNumId w:val="30"/>
  </w:num>
  <w:num w:numId="27">
    <w:abstractNumId w:val="19"/>
  </w:num>
  <w:num w:numId="28">
    <w:abstractNumId w:val="9"/>
  </w:num>
  <w:num w:numId="2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9"/>
    <w:lvlOverride w:ilvl="0">
      <w:startOverride w:val="8"/>
    </w:lvlOverride>
    <w:lvlOverride w:ilvl="1">
      <w:startOverride w:val="4"/>
    </w:lvlOverride>
  </w:num>
  <w:num w:numId="33">
    <w:abstractNumId w:val="16"/>
  </w:num>
  <w:num w:numId="34">
    <w:abstractNumId w:val="18"/>
  </w:num>
  <w:num w:numId="35">
    <w:abstractNumId w:val="33"/>
  </w:num>
  <w:num w:numId="36">
    <w:abstractNumId w:val="13"/>
  </w:num>
  <w:num w:numId="37">
    <w:abstractNumId w:val="14"/>
  </w:num>
  <w:num w:numId="38">
    <w:abstractNumId w:val="29"/>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activeWritingStyle w:appName="MSWord" w:lang="en-GB" w:vendorID="64" w:dllVersion="131077" w:nlCheck="1" w:checkStyle="1"/>
  <w:activeWritingStyle w:appName="MSWord" w:lang="en-US"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8" w:nlCheck="1" w:checkStyle="1"/>
  <w:activeWritingStyle w:appName="MSWord" w:lang="fr-FR" w:vendorID="64" w:dllVersion="131078" w:nlCheck="1" w:checkStyle="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16A6"/>
    <w:rsid w:val="00000A07"/>
    <w:rsid w:val="00001347"/>
    <w:rsid w:val="000078A3"/>
    <w:rsid w:val="00007D42"/>
    <w:rsid w:val="000139CD"/>
    <w:rsid w:val="00013BC2"/>
    <w:rsid w:val="000158E9"/>
    <w:rsid w:val="00015C54"/>
    <w:rsid w:val="000160BA"/>
    <w:rsid w:val="00016556"/>
    <w:rsid w:val="00017292"/>
    <w:rsid w:val="00017881"/>
    <w:rsid w:val="00021C18"/>
    <w:rsid w:val="000231CF"/>
    <w:rsid w:val="00024D87"/>
    <w:rsid w:val="00026455"/>
    <w:rsid w:val="00027902"/>
    <w:rsid w:val="000302BA"/>
    <w:rsid w:val="00031C34"/>
    <w:rsid w:val="00031DE2"/>
    <w:rsid w:val="00034576"/>
    <w:rsid w:val="00034B49"/>
    <w:rsid w:val="00035A9A"/>
    <w:rsid w:val="00042BB9"/>
    <w:rsid w:val="00043D3C"/>
    <w:rsid w:val="0004518F"/>
    <w:rsid w:val="00045AEE"/>
    <w:rsid w:val="000468D9"/>
    <w:rsid w:val="0004725D"/>
    <w:rsid w:val="00047A0D"/>
    <w:rsid w:val="00050581"/>
    <w:rsid w:val="0005186F"/>
    <w:rsid w:val="0005308A"/>
    <w:rsid w:val="0005431A"/>
    <w:rsid w:val="000549B4"/>
    <w:rsid w:val="00055492"/>
    <w:rsid w:val="00056201"/>
    <w:rsid w:val="0005764D"/>
    <w:rsid w:val="0005771C"/>
    <w:rsid w:val="00057E82"/>
    <w:rsid w:val="000604DB"/>
    <w:rsid w:val="00061D30"/>
    <w:rsid w:val="00062E33"/>
    <w:rsid w:val="00064762"/>
    <w:rsid w:val="00064948"/>
    <w:rsid w:val="00065FA4"/>
    <w:rsid w:val="000677C9"/>
    <w:rsid w:val="00070E10"/>
    <w:rsid w:val="00070EC3"/>
    <w:rsid w:val="00071304"/>
    <w:rsid w:val="0007169B"/>
    <w:rsid w:val="00072842"/>
    <w:rsid w:val="00074DCF"/>
    <w:rsid w:val="00075E3C"/>
    <w:rsid w:val="00077837"/>
    <w:rsid w:val="00082027"/>
    <w:rsid w:val="00085E9C"/>
    <w:rsid w:val="00086079"/>
    <w:rsid w:val="00090019"/>
    <w:rsid w:val="00090D55"/>
    <w:rsid w:val="00095303"/>
    <w:rsid w:val="00096632"/>
    <w:rsid w:val="000974A7"/>
    <w:rsid w:val="000A113E"/>
    <w:rsid w:val="000A127C"/>
    <w:rsid w:val="000A1BED"/>
    <w:rsid w:val="000A3135"/>
    <w:rsid w:val="000A3B3F"/>
    <w:rsid w:val="000A5F2A"/>
    <w:rsid w:val="000A65C5"/>
    <w:rsid w:val="000B0ADE"/>
    <w:rsid w:val="000B1097"/>
    <w:rsid w:val="000B16DF"/>
    <w:rsid w:val="000B2D0A"/>
    <w:rsid w:val="000B3C97"/>
    <w:rsid w:val="000B5A07"/>
    <w:rsid w:val="000B5D3A"/>
    <w:rsid w:val="000B6EA1"/>
    <w:rsid w:val="000B7C4E"/>
    <w:rsid w:val="000C0CD7"/>
    <w:rsid w:val="000C249D"/>
    <w:rsid w:val="000C28CD"/>
    <w:rsid w:val="000C37FA"/>
    <w:rsid w:val="000C39A3"/>
    <w:rsid w:val="000C519F"/>
    <w:rsid w:val="000D2BA7"/>
    <w:rsid w:val="000D745A"/>
    <w:rsid w:val="000D7FE6"/>
    <w:rsid w:val="000E1066"/>
    <w:rsid w:val="000E2207"/>
    <w:rsid w:val="000E2F49"/>
    <w:rsid w:val="000F1A9B"/>
    <w:rsid w:val="000F295E"/>
    <w:rsid w:val="000F2CDD"/>
    <w:rsid w:val="000F3859"/>
    <w:rsid w:val="000F4B27"/>
    <w:rsid w:val="000F56A9"/>
    <w:rsid w:val="000F5DA2"/>
    <w:rsid w:val="00101250"/>
    <w:rsid w:val="001039D4"/>
    <w:rsid w:val="001059C4"/>
    <w:rsid w:val="001066F6"/>
    <w:rsid w:val="00106892"/>
    <w:rsid w:val="00107FCF"/>
    <w:rsid w:val="001100F1"/>
    <w:rsid w:val="001118AE"/>
    <w:rsid w:val="00111C1D"/>
    <w:rsid w:val="00112B6E"/>
    <w:rsid w:val="00115659"/>
    <w:rsid w:val="001201EE"/>
    <w:rsid w:val="0012071F"/>
    <w:rsid w:val="00123EA3"/>
    <w:rsid w:val="00125ED9"/>
    <w:rsid w:val="0012687F"/>
    <w:rsid w:val="00127C7A"/>
    <w:rsid w:val="00130FC6"/>
    <w:rsid w:val="00131C9B"/>
    <w:rsid w:val="00133E42"/>
    <w:rsid w:val="001363DE"/>
    <w:rsid w:val="00136C14"/>
    <w:rsid w:val="00140554"/>
    <w:rsid w:val="00141A5B"/>
    <w:rsid w:val="00142BA0"/>
    <w:rsid w:val="00143111"/>
    <w:rsid w:val="00144F87"/>
    <w:rsid w:val="00146011"/>
    <w:rsid w:val="00147548"/>
    <w:rsid w:val="001518B5"/>
    <w:rsid w:val="00151E38"/>
    <w:rsid w:val="0015375D"/>
    <w:rsid w:val="00154671"/>
    <w:rsid w:val="00154C15"/>
    <w:rsid w:val="00154DB3"/>
    <w:rsid w:val="00155E2E"/>
    <w:rsid w:val="0015702C"/>
    <w:rsid w:val="00160208"/>
    <w:rsid w:val="0016283C"/>
    <w:rsid w:val="00163B6D"/>
    <w:rsid w:val="001642D1"/>
    <w:rsid w:val="00167C6C"/>
    <w:rsid w:val="00170821"/>
    <w:rsid w:val="0017471F"/>
    <w:rsid w:val="001750C4"/>
    <w:rsid w:val="001763D7"/>
    <w:rsid w:val="00180F3A"/>
    <w:rsid w:val="001813D6"/>
    <w:rsid w:val="00183950"/>
    <w:rsid w:val="00191CDA"/>
    <w:rsid w:val="00194E81"/>
    <w:rsid w:val="00196F6B"/>
    <w:rsid w:val="001A183C"/>
    <w:rsid w:val="001A22B4"/>
    <w:rsid w:val="001A27DD"/>
    <w:rsid w:val="001A737A"/>
    <w:rsid w:val="001A79D9"/>
    <w:rsid w:val="001A7A90"/>
    <w:rsid w:val="001B1D88"/>
    <w:rsid w:val="001B3AB1"/>
    <w:rsid w:val="001B4FBC"/>
    <w:rsid w:val="001B5A4F"/>
    <w:rsid w:val="001B5AC9"/>
    <w:rsid w:val="001B7ACF"/>
    <w:rsid w:val="001C081C"/>
    <w:rsid w:val="001C08A2"/>
    <w:rsid w:val="001C0E3E"/>
    <w:rsid w:val="001C2606"/>
    <w:rsid w:val="001C4432"/>
    <w:rsid w:val="001C583A"/>
    <w:rsid w:val="001C72B2"/>
    <w:rsid w:val="001C7F2C"/>
    <w:rsid w:val="001D18BA"/>
    <w:rsid w:val="001D19D4"/>
    <w:rsid w:val="001D1C84"/>
    <w:rsid w:val="001D2948"/>
    <w:rsid w:val="001D3D4C"/>
    <w:rsid w:val="001D44E1"/>
    <w:rsid w:val="001D50C8"/>
    <w:rsid w:val="001D76F1"/>
    <w:rsid w:val="001E07CB"/>
    <w:rsid w:val="001E14D6"/>
    <w:rsid w:val="001E3B6F"/>
    <w:rsid w:val="001E5D84"/>
    <w:rsid w:val="001E6B95"/>
    <w:rsid w:val="001E76AE"/>
    <w:rsid w:val="001F0821"/>
    <w:rsid w:val="001F1376"/>
    <w:rsid w:val="001F27E9"/>
    <w:rsid w:val="001F3708"/>
    <w:rsid w:val="001F7E96"/>
    <w:rsid w:val="00201B84"/>
    <w:rsid w:val="00203B49"/>
    <w:rsid w:val="0020440F"/>
    <w:rsid w:val="00204767"/>
    <w:rsid w:val="00207D20"/>
    <w:rsid w:val="002102B8"/>
    <w:rsid w:val="00210DAC"/>
    <w:rsid w:val="00210ECF"/>
    <w:rsid w:val="00211153"/>
    <w:rsid w:val="002146E2"/>
    <w:rsid w:val="00214850"/>
    <w:rsid w:val="00214E37"/>
    <w:rsid w:val="00216832"/>
    <w:rsid w:val="0021740B"/>
    <w:rsid w:val="00217BB0"/>
    <w:rsid w:val="00220609"/>
    <w:rsid w:val="002225A7"/>
    <w:rsid w:val="0022309B"/>
    <w:rsid w:val="00226907"/>
    <w:rsid w:val="002272EB"/>
    <w:rsid w:val="00234989"/>
    <w:rsid w:val="00236934"/>
    <w:rsid w:val="00240E29"/>
    <w:rsid w:val="0024413D"/>
    <w:rsid w:val="00244802"/>
    <w:rsid w:val="002454CE"/>
    <w:rsid w:val="00246891"/>
    <w:rsid w:val="00247A3E"/>
    <w:rsid w:val="00250E0D"/>
    <w:rsid w:val="00251201"/>
    <w:rsid w:val="00251649"/>
    <w:rsid w:val="0025293B"/>
    <w:rsid w:val="002540A5"/>
    <w:rsid w:val="00254D16"/>
    <w:rsid w:val="00254F4F"/>
    <w:rsid w:val="00256A41"/>
    <w:rsid w:val="00261E73"/>
    <w:rsid w:val="00264E21"/>
    <w:rsid w:val="00264FE7"/>
    <w:rsid w:val="0026552B"/>
    <w:rsid w:val="0026599F"/>
    <w:rsid w:val="00270F01"/>
    <w:rsid w:val="00274300"/>
    <w:rsid w:val="00275D7B"/>
    <w:rsid w:val="00277114"/>
    <w:rsid w:val="00277E42"/>
    <w:rsid w:val="002801CD"/>
    <w:rsid w:val="00282322"/>
    <w:rsid w:val="00283407"/>
    <w:rsid w:val="002838AC"/>
    <w:rsid w:val="0028422D"/>
    <w:rsid w:val="00284B00"/>
    <w:rsid w:val="0028609C"/>
    <w:rsid w:val="00286897"/>
    <w:rsid w:val="00286BC8"/>
    <w:rsid w:val="00292D9D"/>
    <w:rsid w:val="00294AB3"/>
    <w:rsid w:val="002956A4"/>
    <w:rsid w:val="00297190"/>
    <w:rsid w:val="002A0BFF"/>
    <w:rsid w:val="002A36A2"/>
    <w:rsid w:val="002A47D9"/>
    <w:rsid w:val="002A541E"/>
    <w:rsid w:val="002B25D7"/>
    <w:rsid w:val="002B3309"/>
    <w:rsid w:val="002B3636"/>
    <w:rsid w:val="002B5768"/>
    <w:rsid w:val="002B59F9"/>
    <w:rsid w:val="002B6FB5"/>
    <w:rsid w:val="002B735C"/>
    <w:rsid w:val="002B7687"/>
    <w:rsid w:val="002B7945"/>
    <w:rsid w:val="002C3264"/>
    <w:rsid w:val="002C5180"/>
    <w:rsid w:val="002C6CA1"/>
    <w:rsid w:val="002D2A2F"/>
    <w:rsid w:val="002D4C99"/>
    <w:rsid w:val="002D4D12"/>
    <w:rsid w:val="002D5111"/>
    <w:rsid w:val="002D582E"/>
    <w:rsid w:val="002D5E5F"/>
    <w:rsid w:val="002D6AD0"/>
    <w:rsid w:val="002E3185"/>
    <w:rsid w:val="002E52B9"/>
    <w:rsid w:val="002E53FC"/>
    <w:rsid w:val="002E60C4"/>
    <w:rsid w:val="002E6DCF"/>
    <w:rsid w:val="002E7BAB"/>
    <w:rsid w:val="002F2A4F"/>
    <w:rsid w:val="002F2E19"/>
    <w:rsid w:val="002F37CD"/>
    <w:rsid w:val="002F5249"/>
    <w:rsid w:val="002F5A9E"/>
    <w:rsid w:val="002F6B64"/>
    <w:rsid w:val="002F7958"/>
    <w:rsid w:val="00300E8E"/>
    <w:rsid w:val="003067AB"/>
    <w:rsid w:val="003106C8"/>
    <w:rsid w:val="0031095B"/>
    <w:rsid w:val="003111E5"/>
    <w:rsid w:val="00311675"/>
    <w:rsid w:val="00311A66"/>
    <w:rsid w:val="00314F19"/>
    <w:rsid w:val="00317970"/>
    <w:rsid w:val="0032185A"/>
    <w:rsid w:val="003221B8"/>
    <w:rsid w:val="0032401C"/>
    <w:rsid w:val="00325304"/>
    <w:rsid w:val="00325A33"/>
    <w:rsid w:val="00330381"/>
    <w:rsid w:val="00336EAC"/>
    <w:rsid w:val="003405FF"/>
    <w:rsid w:val="003413E4"/>
    <w:rsid w:val="0034242F"/>
    <w:rsid w:val="0034279C"/>
    <w:rsid w:val="00343411"/>
    <w:rsid w:val="0034395C"/>
    <w:rsid w:val="00347A4B"/>
    <w:rsid w:val="00347E6E"/>
    <w:rsid w:val="00350DA0"/>
    <w:rsid w:val="0035143E"/>
    <w:rsid w:val="00356100"/>
    <w:rsid w:val="003562E3"/>
    <w:rsid w:val="0035691D"/>
    <w:rsid w:val="00357D8C"/>
    <w:rsid w:val="00360164"/>
    <w:rsid w:val="0036047F"/>
    <w:rsid w:val="003613CA"/>
    <w:rsid w:val="003636FD"/>
    <w:rsid w:val="00363809"/>
    <w:rsid w:val="00364693"/>
    <w:rsid w:val="003647BC"/>
    <w:rsid w:val="003663DC"/>
    <w:rsid w:val="003674A3"/>
    <w:rsid w:val="00367B5D"/>
    <w:rsid w:val="0037153E"/>
    <w:rsid w:val="00372FB8"/>
    <w:rsid w:val="0037385E"/>
    <w:rsid w:val="00376457"/>
    <w:rsid w:val="003770A0"/>
    <w:rsid w:val="00377904"/>
    <w:rsid w:val="0038218C"/>
    <w:rsid w:val="00382196"/>
    <w:rsid w:val="003872F6"/>
    <w:rsid w:val="00390946"/>
    <w:rsid w:val="003919CA"/>
    <w:rsid w:val="003935BC"/>
    <w:rsid w:val="00394E7E"/>
    <w:rsid w:val="0039591B"/>
    <w:rsid w:val="00397020"/>
    <w:rsid w:val="003A0147"/>
    <w:rsid w:val="003A385A"/>
    <w:rsid w:val="003A3C29"/>
    <w:rsid w:val="003A46C6"/>
    <w:rsid w:val="003A4EF6"/>
    <w:rsid w:val="003A6B12"/>
    <w:rsid w:val="003A75C2"/>
    <w:rsid w:val="003B1701"/>
    <w:rsid w:val="003B1BCD"/>
    <w:rsid w:val="003B55EB"/>
    <w:rsid w:val="003B65DD"/>
    <w:rsid w:val="003B6DAD"/>
    <w:rsid w:val="003B7E80"/>
    <w:rsid w:val="003C27F1"/>
    <w:rsid w:val="003C37F1"/>
    <w:rsid w:val="003C4803"/>
    <w:rsid w:val="003C4E9F"/>
    <w:rsid w:val="003C655E"/>
    <w:rsid w:val="003D0426"/>
    <w:rsid w:val="003D1167"/>
    <w:rsid w:val="003D3123"/>
    <w:rsid w:val="003D36E2"/>
    <w:rsid w:val="003D4303"/>
    <w:rsid w:val="003D478F"/>
    <w:rsid w:val="003D4E5E"/>
    <w:rsid w:val="003E2AF2"/>
    <w:rsid w:val="003E353D"/>
    <w:rsid w:val="003E5701"/>
    <w:rsid w:val="003F1E1F"/>
    <w:rsid w:val="003F3BDD"/>
    <w:rsid w:val="003F3FC7"/>
    <w:rsid w:val="003F4135"/>
    <w:rsid w:val="003F45BE"/>
    <w:rsid w:val="003F4E55"/>
    <w:rsid w:val="003F5628"/>
    <w:rsid w:val="003F65DF"/>
    <w:rsid w:val="003F6D75"/>
    <w:rsid w:val="003F6E53"/>
    <w:rsid w:val="003F7B91"/>
    <w:rsid w:val="004022CD"/>
    <w:rsid w:val="00402FC5"/>
    <w:rsid w:val="00404BD0"/>
    <w:rsid w:val="0040595E"/>
    <w:rsid w:val="00410F17"/>
    <w:rsid w:val="00411BBB"/>
    <w:rsid w:val="00414316"/>
    <w:rsid w:val="0041659A"/>
    <w:rsid w:val="0041667A"/>
    <w:rsid w:val="0041688A"/>
    <w:rsid w:val="00422EBE"/>
    <w:rsid w:val="00424690"/>
    <w:rsid w:val="00426506"/>
    <w:rsid w:val="00426DC6"/>
    <w:rsid w:val="00432CCF"/>
    <w:rsid w:val="0043402A"/>
    <w:rsid w:val="0043416A"/>
    <w:rsid w:val="0043570B"/>
    <w:rsid w:val="004364D3"/>
    <w:rsid w:val="004378C7"/>
    <w:rsid w:val="00440C07"/>
    <w:rsid w:val="004436F7"/>
    <w:rsid w:val="00445D83"/>
    <w:rsid w:val="00450E72"/>
    <w:rsid w:val="004541C9"/>
    <w:rsid w:val="004542BB"/>
    <w:rsid w:val="0045784D"/>
    <w:rsid w:val="00457852"/>
    <w:rsid w:val="00460BEF"/>
    <w:rsid w:val="00462F0E"/>
    <w:rsid w:val="00466686"/>
    <w:rsid w:val="004747C7"/>
    <w:rsid w:val="004755D1"/>
    <w:rsid w:val="00480240"/>
    <w:rsid w:val="0048092C"/>
    <w:rsid w:val="004828FD"/>
    <w:rsid w:val="00483F9A"/>
    <w:rsid w:val="00484A83"/>
    <w:rsid w:val="00484B51"/>
    <w:rsid w:val="00484DFA"/>
    <w:rsid w:val="00485B15"/>
    <w:rsid w:val="00486608"/>
    <w:rsid w:val="00486CBE"/>
    <w:rsid w:val="004907EE"/>
    <w:rsid w:val="00492D5F"/>
    <w:rsid w:val="004930D7"/>
    <w:rsid w:val="0049507D"/>
    <w:rsid w:val="00497B2E"/>
    <w:rsid w:val="004A018E"/>
    <w:rsid w:val="004A2971"/>
    <w:rsid w:val="004A526D"/>
    <w:rsid w:val="004A53AB"/>
    <w:rsid w:val="004A6921"/>
    <w:rsid w:val="004A6B24"/>
    <w:rsid w:val="004A7DF9"/>
    <w:rsid w:val="004B04AD"/>
    <w:rsid w:val="004B148E"/>
    <w:rsid w:val="004B1D9C"/>
    <w:rsid w:val="004B2EAF"/>
    <w:rsid w:val="004B50E9"/>
    <w:rsid w:val="004C18EB"/>
    <w:rsid w:val="004C2328"/>
    <w:rsid w:val="004C44C2"/>
    <w:rsid w:val="004C52F5"/>
    <w:rsid w:val="004C62B8"/>
    <w:rsid w:val="004D0E26"/>
    <w:rsid w:val="004D2408"/>
    <w:rsid w:val="004D2AAF"/>
    <w:rsid w:val="004D7EA7"/>
    <w:rsid w:val="004E01E7"/>
    <w:rsid w:val="004E2257"/>
    <w:rsid w:val="004E30F5"/>
    <w:rsid w:val="004E452E"/>
    <w:rsid w:val="004E4C17"/>
    <w:rsid w:val="004E61F7"/>
    <w:rsid w:val="004E7659"/>
    <w:rsid w:val="004F1221"/>
    <w:rsid w:val="004F16A6"/>
    <w:rsid w:val="004F5875"/>
    <w:rsid w:val="00500979"/>
    <w:rsid w:val="00502527"/>
    <w:rsid w:val="00503B1A"/>
    <w:rsid w:val="00511F45"/>
    <w:rsid w:val="00513031"/>
    <w:rsid w:val="00513BA2"/>
    <w:rsid w:val="00516F44"/>
    <w:rsid w:val="00521078"/>
    <w:rsid w:val="005222A6"/>
    <w:rsid w:val="005226B0"/>
    <w:rsid w:val="00523013"/>
    <w:rsid w:val="00525058"/>
    <w:rsid w:val="0052574E"/>
    <w:rsid w:val="00527B1E"/>
    <w:rsid w:val="00530449"/>
    <w:rsid w:val="005305EB"/>
    <w:rsid w:val="00531D3D"/>
    <w:rsid w:val="005324D0"/>
    <w:rsid w:val="00533959"/>
    <w:rsid w:val="00536945"/>
    <w:rsid w:val="0054039B"/>
    <w:rsid w:val="00540EC9"/>
    <w:rsid w:val="00543666"/>
    <w:rsid w:val="00544605"/>
    <w:rsid w:val="00544985"/>
    <w:rsid w:val="00545011"/>
    <w:rsid w:val="00545C3A"/>
    <w:rsid w:val="00550859"/>
    <w:rsid w:val="0055092D"/>
    <w:rsid w:val="00550F4E"/>
    <w:rsid w:val="005545BA"/>
    <w:rsid w:val="005557CE"/>
    <w:rsid w:val="0055667A"/>
    <w:rsid w:val="00564206"/>
    <w:rsid w:val="00564E35"/>
    <w:rsid w:val="005657E9"/>
    <w:rsid w:val="005705F2"/>
    <w:rsid w:val="00570B69"/>
    <w:rsid w:val="005750CD"/>
    <w:rsid w:val="005853F8"/>
    <w:rsid w:val="00585E28"/>
    <w:rsid w:val="00585EB0"/>
    <w:rsid w:val="00585F9C"/>
    <w:rsid w:val="005865DA"/>
    <w:rsid w:val="00592814"/>
    <w:rsid w:val="005A07AD"/>
    <w:rsid w:val="005A1434"/>
    <w:rsid w:val="005A18D3"/>
    <w:rsid w:val="005A1AF7"/>
    <w:rsid w:val="005A5E0B"/>
    <w:rsid w:val="005A6B4F"/>
    <w:rsid w:val="005A72C4"/>
    <w:rsid w:val="005A76E8"/>
    <w:rsid w:val="005A7FCC"/>
    <w:rsid w:val="005B05DB"/>
    <w:rsid w:val="005B3BCF"/>
    <w:rsid w:val="005B72C2"/>
    <w:rsid w:val="005C11CB"/>
    <w:rsid w:val="005C28C0"/>
    <w:rsid w:val="005C2A30"/>
    <w:rsid w:val="005C48D0"/>
    <w:rsid w:val="005C4A97"/>
    <w:rsid w:val="005C5ADB"/>
    <w:rsid w:val="005C5F0B"/>
    <w:rsid w:val="005D30C1"/>
    <w:rsid w:val="005D4E43"/>
    <w:rsid w:val="005D6428"/>
    <w:rsid w:val="005D68A3"/>
    <w:rsid w:val="005D705A"/>
    <w:rsid w:val="005D7AB4"/>
    <w:rsid w:val="005D7B58"/>
    <w:rsid w:val="005E1CBD"/>
    <w:rsid w:val="005E5580"/>
    <w:rsid w:val="005E616D"/>
    <w:rsid w:val="005F1D3F"/>
    <w:rsid w:val="005F1FA4"/>
    <w:rsid w:val="005F28B0"/>
    <w:rsid w:val="005F4333"/>
    <w:rsid w:val="005F6E0B"/>
    <w:rsid w:val="005F6FD3"/>
    <w:rsid w:val="00602CF8"/>
    <w:rsid w:val="00603DFD"/>
    <w:rsid w:val="006044CA"/>
    <w:rsid w:val="00606C20"/>
    <w:rsid w:val="006077A9"/>
    <w:rsid w:val="00607984"/>
    <w:rsid w:val="0061313A"/>
    <w:rsid w:val="00613BBD"/>
    <w:rsid w:val="00613C11"/>
    <w:rsid w:val="00613F37"/>
    <w:rsid w:val="00614038"/>
    <w:rsid w:val="00614337"/>
    <w:rsid w:val="006153D0"/>
    <w:rsid w:val="006156D1"/>
    <w:rsid w:val="006161B2"/>
    <w:rsid w:val="00616FDF"/>
    <w:rsid w:val="0061728A"/>
    <w:rsid w:val="006173DC"/>
    <w:rsid w:val="0062016F"/>
    <w:rsid w:val="00623454"/>
    <w:rsid w:val="00625AE6"/>
    <w:rsid w:val="00625B48"/>
    <w:rsid w:val="00627383"/>
    <w:rsid w:val="00630CFD"/>
    <w:rsid w:val="0063134C"/>
    <w:rsid w:val="0063230B"/>
    <w:rsid w:val="006343F1"/>
    <w:rsid w:val="00634C1D"/>
    <w:rsid w:val="00635D3A"/>
    <w:rsid w:val="006360AC"/>
    <w:rsid w:val="00637B2D"/>
    <w:rsid w:val="00637FC7"/>
    <w:rsid w:val="00640826"/>
    <w:rsid w:val="00640F56"/>
    <w:rsid w:val="00641AEC"/>
    <w:rsid w:val="00644281"/>
    <w:rsid w:val="00644AF3"/>
    <w:rsid w:val="0064551F"/>
    <w:rsid w:val="00646D00"/>
    <w:rsid w:val="00647D85"/>
    <w:rsid w:val="00647FC1"/>
    <w:rsid w:val="00650504"/>
    <w:rsid w:val="00650B5B"/>
    <w:rsid w:val="00653CD0"/>
    <w:rsid w:val="00653F77"/>
    <w:rsid w:val="00654281"/>
    <w:rsid w:val="00654472"/>
    <w:rsid w:val="00654475"/>
    <w:rsid w:val="006554D3"/>
    <w:rsid w:val="00655D23"/>
    <w:rsid w:val="00656F2F"/>
    <w:rsid w:val="0065720B"/>
    <w:rsid w:val="00660156"/>
    <w:rsid w:val="00662584"/>
    <w:rsid w:val="00664C58"/>
    <w:rsid w:val="006652D3"/>
    <w:rsid w:val="00666797"/>
    <w:rsid w:val="00666DF6"/>
    <w:rsid w:val="00671707"/>
    <w:rsid w:val="006729EC"/>
    <w:rsid w:val="00673C52"/>
    <w:rsid w:val="00674A0A"/>
    <w:rsid w:val="00674D28"/>
    <w:rsid w:val="006756CB"/>
    <w:rsid w:val="00680F39"/>
    <w:rsid w:val="006816C0"/>
    <w:rsid w:val="006818A7"/>
    <w:rsid w:val="00682722"/>
    <w:rsid w:val="00683C8D"/>
    <w:rsid w:val="00683FED"/>
    <w:rsid w:val="00684AFA"/>
    <w:rsid w:val="006908C5"/>
    <w:rsid w:val="00690D8E"/>
    <w:rsid w:val="00690DF4"/>
    <w:rsid w:val="006934B8"/>
    <w:rsid w:val="006941D3"/>
    <w:rsid w:val="006943F8"/>
    <w:rsid w:val="006945C1"/>
    <w:rsid w:val="00694FD8"/>
    <w:rsid w:val="00697E95"/>
    <w:rsid w:val="006A05A7"/>
    <w:rsid w:val="006A172A"/>
    <w:rsid w:val="006A193C"/>
    <w:rsid w:val="006A218A"/>
    <w:rsid w:val="006A505B"/>
    <w:rsid w:val="006A54E8"/>
    <w:rsid w:val="006A6175"/>
    <w:rsid w:val="006B0AEA"/>
    <w:rsid w:val="006B3F5F"/>
    <w:rsid w:val="006B3FF5"/>
    <w:rsid w:val="006B4A25"/>
    <w:rsid w:val="006B644A"/>
    <w:rsid w:val="006B71C9"/>
    <w:rsid w:val="006B7A4D"/>
    <w:rsid w:val="006C13DE"/>
    <w:rsid w:val="006C1A49"/>
    <w:rsid w:val="006C214B"/>
    <w:rsid w:val="006C2781"/>
    <w:rsid w:val="006C4C1D"/>
    <w:rsid w:val="006C596E"/>
    <w:rsid w:val="006C5D24"/>
    <w:rsid w:val="006C5ECA"/>
    <w:rsid w:val="006C68BD"/>
    <w:rsid w:val="006C6A93"/>
    <w:rsid w:val="006C79D4"/>
    <w:rsid w:val="006C7A2F"/>
    <w:rsid w:val="006C7D4C"/>
    <w:rsid w:val="006D0D49"/>
    <w:rsid w:val="006D2B5C"/>
    <w:rsid w:val="006D2D5F"/>
    <w:rsid w:val="006D36EE"/>
    <w:rsid w:val="006D6018"/>
    <w:rsid w:val="006D6468"/>
    <w:rsid w:val="006D6C5A"/>
    <w:rsid w:val="006D79D5"/>
    <w:rsid w:val="006D7FAB"/>
    <w:rsid w:val="006E045B"/>
    <w:rsid w:val="006E08B2"/>
    <w:rsid w:val="006E2C64"/>
    <w:rsid w:val="006E6916"/>
    <w:rsid w:val="006E7364"/>
    <w:rsid w:val="006E74BE"/>
    <w:rsid w:val="006E7C33"/>
    <w:rsid w:val="006F0559"/>
    <w:rsid w:val="006F0A25"/>
    <w:rsid w:val="006F4595"/>
    <w:rsid w:val="006F5895"/>
    <w:rsid w:val="006F5E7C"/>
    <w:rsid w:val="006F779F"/>
    <w:rsid w:val="00700565"/>
    <w:rsid w:val="00701630"/>
    <w:rsid w:val="00703FA7"/>
    <w:rsid w:val="00704045"/>
    <w:rsid w:val="00705040"/>
    <w:rsid w:val="00705E45"/>
    <w:rsid w:val="007064F3"/>
    <w:rsid w:val="0070670A"/>
    <w:rsid w:val="0070758C"/>
    <w:rsid w:val="0071025F"/>
    <w:rsid w:val="0071061A"/>
    <w:rsid w:val="00710D3F"/>
    <w:rsid w:val="0071232A"/>
    <w:rsid w:val="00712FAE"/>
    <w:rsid w:val="00715FAF"/>
    <w:rsid w:val="00716A5A"/>
    <w:rsid w:val="0071713B"/>
    <w:rsid w:val="00717D21"/>
    <w:rsid w:val="00721952"/>
    <w:rsid w:val="00721A79"/>
    <w:rsid w:val="007230E2"/>
    <w:rsid w:val="007239E4"/>
    <w:rsid w:val="007247E7"/>
    <w:rsid w:val="00731B4A"/>
    <w:rsid w:val="00732401"/>
    <w:rsid w:val="00733F18"/>
    <w:rsid w:val="00736E5B"/>
    <w:rsid w:val="00737C8F"/>
    <w:rsid w:val="007408F1"/>
    <w:rsid w:val="00740CF5"/>
    <w:rsid w:val="00741AFE"/>
    <w:rsid w:val="00745E0D"/>
    <w:rsid w:val="00746E72"/>
    <w:rsid w:val="00747723"/>
    <w:rsid w:val="00753061"/>
    <w:rsid w:val="00753D43"/>
    <w:rsid w:val="00754E55"/>
    <w:rsid w:val="00755959"/>
    <w:rsid w:val="00755E9B"/>
    <w:rsid w:val="007574D9"/>
    <w:rsid w:val="00766035"/>
    <w:rsid w:val="00766904"/>
    <w:rsid w:val="00767898"/>
    <w:rsid w:val="00767D3E"/>
    <w:rsid w:val="00771637"/>
    <w:rsid w:val="007728DA"/>
    <w:rsid w:val="00772C54"/>
    <w:rsid w:val="0077437D"/>
    <w:rsid w:val="00775852"/>
    <w:rsid w:val="00775A60"/>
    <w:rsid w:val="00775EEB"/>
    <w:rsid w:val="0077610A"/>
    <w:rsid w:val="0078119C"/>
    <w:rsid w:val="00781E7F"/>
    <w:rsid w:val="007828DC"/>
    <w:rsid w:val="00784B62"/>
    <w:rsid w:val="00785D44"/>
    <w:rsid w:val="00786DC0"/>
    <w:rsid w:val="00787584"/>
    <w:rsid w:val="0078771C"/>
    <w:rsid w:val="00791D35"/>
    <w:rsid w:val="00792234"/>
    <w:rsid w:val="007928EA"/>
    <w:rsid w:val="00793C64"/>
    <w:rsid w:val="00796F65"/>
    <w:rsid w:val="007A1918"/>
    <w:rsid w:val="007A1E11"/>
    <w:rsid w:val="007A66CC"/>
    <w:rsid w:val="007A6A53"/>
    <w:rsid w:val="007B028F"/>
    <w:rsid w:val="007B05D5"/>
    <w:rsid w:val="007B4C9C"/>
    <w:rsid w:val="007B4E3A"/>
    <w:rsid w:val="007B5826"/>
    <w:rsid w:val="007B60CF"/>
    <w:rsid w:val="007C0177"/>
    <w:rsid w:val="007C0756"/>
    <w:rsid w:val="007C1A8E"/>
    <w:rsid w:val="007C341D"/>
    <w:rsid w:val="007C3476"/>
    <w:rsid w:val="007C44CC"/>
    <w:rsid w:val="007C4D49"/>
    <w:rsid w:val="007C5548"/>
    <w:rsid w:val="007D0DFD"/>
    <w:rsid w:val="007D100C"/>
    <w:rsid w:val="007D153D"/>
    <w:rsid w:val="007D1806"/>
    <w:rsid w:val="007D1AFE"/>
    <w:rsid w:val="007D41C8"/>
    <w:rsid w:val="007D6094"/>
    <w:rsid w:val="007E1021"/>
    <w:rsid w:val="007E1B1A"/>
    <w:rsid w:val="007E1B7A"/>
    <w:rsid w:val="007E3458"/>
    <w:rsid w:val="007E5176"/>
    <w:rsid w:val="007E5EAE"/>
    <w:rsid w:val="007E63B8"/>
    <w:rsid w:val="007E7691"/>
    <w:rsid w:val="007E7E71"/>
    <w:rsid w:val="007E7E74"/>
    <w:rsid w:val="007F06C5"/>
    <w:rsid w:val="007F26C0"/>
    <w:rsid w:val="007F3938"/>
    <w:rsid w:val="007F502B"/>
    <w:rsid w:val="007F6446"/>
    <w:rsid w:val="007F6879"/>
    <w:rsid w:val="00801450"/>
    <w:rsid w:val="00801D67"/>
    <w:rsid w:val="0080340A"/>
    <w:rsid w:val="00803F42"/>
    <w:rsid w:val="00804B11"/>
    <w:rsid w:val="008050BB"/>
    <w:rsid w:val="0080621F"/>
    <w:rsid w:val="00806F61"/>
    <w:rsid w:val="008105D1"/>
    <w:rsid w:val="00812A0D"/>
    <w:rsid w:val="00813089"/>
    <w:rsid w:val="00813A42"/>
    <w:rsid w:val="0081411A"/>
    <w:rsid w:val="00821D09"/>
    <w:rsid w:val="0082424A"/>
    <w:rsid w:val="008276AF"/>
    <w:rsid w:val="008340C9"/>
    <w:rsid w:val="0083430B"/>
    <w:rsid w:val="00835387"/>
    <w:rsid w:val="00835894"/>
    <w:rsid w:val="008366F5"/>
    <w:rsid w:val="00837D69"/>
    <w:rsid w:val="00840F23"/>
    <w:rsid w:val="00841462"/>
    <w:rsid w:val="00842EBB"/>
    <w:rsid w:val="00843FC8"/>
    <w:rsid w:val="0084511F"/>
    <w:rsid w:val="00847B68"/>
    <w:rsid w:val="008506E7"/>
    <w:rsid w:val="00852B8F"/>
    <w:rsid w:val="00853AB3"/>
    <w:rsid w:val="008545FC"/>
    <w:rsid w:val="00854985"/>
    <w:rsid w:val="00855987"/>
    <w:rsid w:val="008575E9"/>
    <w:rsid w:val="00860705"/>
    <w:rsid w:val="00860B28"/>
    <w:rsid w:val="008636E3"/>
    <w:rsid w:val="00865071"/>
    <w:rsid w:val="0086563D"/>
    <w:rsid w:val="00865AD9"/>
    <w:rsid w:val="0086674E"/>
    <w:rsid w:val="00867D58"/>
    <w:rsid w:val="0087098A"/>
    <w:rsid w:val="00872873"/>
    <w:rsid w:val="008743AB"/>
    <w:rsid w:val="0087691C"/>
    <w:rsid w:val="00876C91"/>
    <w:rsid w:val="0087792D"/>
    <w:rsid w:val="0088059C"/>
    <w:rsid w:val="00883FBA"/>
    <w:rsid w:val="00886957"/>
    <w:rsid w:val="00891D78"/>
    <w:rsid w:val="00894014"/>
    <w:rsid w:val="0089503C"/>
    <w:rsid w:val="00895AE9"/>
    <w:rsid w:val="008975E7"/>
    <w:rsid w:val="00897D55"/>
    <w:rsid w:val="008A0696"/>
    <w:rsid w:val="008A0A0A"/>
    <w:rsid w:val="008A3782"/>
    <w:rsid w:val="008A461F"/>
    <w:rsid w:val="008A4ECB"/>
    <w:rsid w:val="008A51A7"/>
    <w:rsid w:val="008A5F3E"/>
    <w:rsid w:val="008B21E7"/>
    <w:rsid w:val="008B722A"/>
    <w:rsid w:val="008C1A50"/>
    <w:rsid w:val="008C2907"/>
    <w:rsid w:val="008C3875"/>
    <w:rsid w:val="008C44DB"/>
    <w:rsid w:val="008C51C4"/>
    <w:rsid w:val="008D33FF"/>
    <w:rsid w:val="008D397C"/>
    <w:rsid w:val="008D6A93"/>
    <w:rsid w:val="008D798E"/>
    <w:rsid w:val="008D7FEC"/>
    <w:rsid w:val="008E0925"/>
    <w:rsid w:val="008E112A"/>
    <w:rsid w:val="008E29B2"/>
    <w:rsid w:val="008E2C3B"/>
    <w:rsid w:val="008E4C68"/>
    <w:rsid w:val="008E5160"/>
    <w:rsid w:val="008E5191"/>
    <w:rsid w:val="008E52F4"/>
    <w:rsid w:val="008E5C2F"/>
    <w:rsid w:val="008E692B"/>
    <w:rsid w:val="008E7521"/>
    <w:rsid w:val="008F08B5"/>
    <w:rsid w:val="008F0EA6"/>
    <w:rsid w:val="008F262A"/>
    <w:rsid w:val="008F4165"/>
    <w:rsid w:val="008F4C51"/>
    <w:rsid w:val="008F5596"/>
    <w:rsid w:val="008F6E91"/>
    <w:rsid w:val="008F735B"/>
    <w:rsid w:val="008F7D81"/>
    <w:rsid w:val="0090065A"/>
    <w:rsid w:val="009007CF"/>
    <w:rsid w:val="00901CA9"/>
    <w:rsid w:val="00902ABC"/>
    <w:rsid w:val="0090364F"/>
    <w:rsid w:val="00905B61"/>
    <w:rsid w:val="009074EB"/>
    <w:rsid w:val="00910566"/>
    <w:rsid w:val="009117E8"/>
    <w:rsid w:val="00911E30"/>
    <w:rsid w:val="009122FE"/>
    <w:rsid w:val="00913030"/>
    <w:rsid w:val="00913405"/>
    <w:rsid w:val="00915245"/>
    <w:rsid w:val="0091716A"/>
    <w:rsid w:val="00920B8F"/>
    <w:rsid w:val="00921E3B"/>
    <w:rsid w:val="009243DF"/>
    <w:rsid w:val="00926920"/>
    <w:rsid w:val="00932171"/>
    <w:rsid w:val="0093333C"/>
    <w:rsid w:val="00933F27"/>
    <w:rsid w:val="00934A51"/>
    <w:rsid w:val="00941509"/>
    <w:rsid w:val="0094213D"/>
    <w:rsid w:val="00943C93"/>
    <w:rsid w:val="009447C6"/>
    <w:rsid w:val="00947843"/>
    <w:rsid w:val="00951735"/>
    <w:rsid w:val="00951E5B"/>
    <w:rsid w:val="0095202E"/>
    <w:rsid w:val="0095463A"/>
    <w:rsid w:val="00954D97"/>
    <w:rsid w:val="00954DAA"/>
    <w:rsid w:val="00954F6E"/>
    <w:rsid w:val="00955504"/>
    <w:rsid w:val="00955653"/>
    <w:rsid w:val="00956E18"/>
    <w:rsid w:val="009573F1"/>
    <w:rsid w:val="009575A7"/>
    <w:rsid w:val="00957B44"/>
    <w:rsid w:val="009618E7"/>
    <w:rsid w:val="00961BDF"/>
    <w:rsid w:val="00961C98"/>
    <w:rsid w:val="009630C8"/>
    <w:rsid w:val="00965363"/>
    <w:rsid w:val="00966609"/>
    <w:rsid w:val="00967DE0"/>
    <w:rsid w:val="00970318"/>
    <w:rsid w:val="00972474"/>
    <w:rsid w:val="00972E18"/>
    <w:rsid w:val="009733C8"/>
    <w:rsid w:val="00973D41"/>
    <w:rsid w:val="00977A3F"/>
    <w:rsid w:val="00980EDC"/>
    <w:rsid w:val="00981540"/>
    <w:rsid w:val="00981B90"/>
    <w:rsid w:val="009833A0"/>
    <w:rsid w:val="00983A5F"/>
    <w:rsid w:val="009840E6"/>
    <w:rsid w:val="0098509B"/>
    <w:rsid w:val="0099099D"/>
    <w:rsid w:val="00991241"/>
    <w:rsid w:val="009934B5"/>
    <w:rsid w:val="0099367B"/>
    <w:rsid w:val="009947F7"/>
    <w:rsid w:val="0099558F"/>
    <w:rsid w:val="0099576F"/>
    <w:rsid w:val="0099587D"/>
    <w:rsid w:val="00996076"/>
    <w:rsid w:val="0099712A"/>
    <w:rsid w:val="009A1E9C"/>
    <w:rsid w:val="009A2A73"/>
    <w:rsid w:val="009A3450"/>
    <w:rsid w:val="009A393A"/>
    <w:rsid w:val="009A3A04"/>
    <w:rsid w:val="009A3C34"/>
    <w:rsid w:val="009A4626"/>
    <w:rsid w:val="009A4776"/>
    <w:rsid w:val="009A65C7"/>
    <w:rsid w:val="009B293F"/>
    <w:rsid w:val="009B6AD6"/>
    <w:rsid w:val="009C0161"/>
    <w:rsid w:val="009C25F1"/>
    <w:rsid w:val="009C3879"/>
    <w:rsid w:val="009C5E03"/>
    <w:rsid w:val="009D0D9E"/>
    <w:rsid w:val="009D0DF4"/>
    <w:rsid w:val="009D10AE"/>
    <w:rsid w:val="009D1721"/>
    <w:rsid w:val="009D1B91"/>
    <w:rsid w:val="009D1CEE"/>
    <w:rsid w:val="009D1F77"/>
    <w:rsid w:val="009E1987"/>
    <w:rsid w:val="009E288B"/>
    <w:rsid w:val="009E3331"/>
    <w:rsid w:val="009E5DD2"/>
    <w:rsid w:val="009F07A6"/>
    <w:rsid w:val="009F2FAD"/>
    <w:rsid w:val="009F569A"/>
    <w:rsid w:val="009F5911"/>
    <w:rsid w:val="009F6401"/>
    <w:rsid w:val="009F7B34"/>
    <w:rsid w:val="00A01BAB"/>
    <w:rsid w:val="00A02F9E"/>
    <w:rsid w:val="00A03E27"/>
    <w:rsid w:val="00A0453C"/>
    <w:rsid w:val="00A06B25"/>
    <w:rsid w:val="00A128AE"/>
    <w:rsid w:val="00A16602"/>
    <w:rsid w:val="00A20E11"/>
    <w:rsid w:val="00A21E99"/>
    <w:rsid w:val="00A238FA"/>
    <w:rsid w:val="00A24F5F"/>
    <w:rsid w:val="00A30047"/>
    <w:rsid w:val="00A304FC"/>
    <w:rsid w:val="00A32C3F"/>
    <w:rsid w:val="00A3379B"/>
    <w:rsid w:val="00A33D36"/>
    <w:rsid w:val="00A340DA"/>
    <w:rsid w:val="00A347C3"/>
    <w:rsid w:val="00A359AE"/>
    <w:rsid w:val="00A37B4B"/>
    <w:rsid w:val="00A40DC3"/>
    <w:rsid w:val="00A417B3"/>
    <w:rsid w:val="00A421C4"/>
    <w:rsid w:val="00A423B4"/>
    <w:rsid w:val="00A44910"/>
    <w:rsid w:val="00A4562F"/>
    <w:rsid w:val="00A47FB1"/>
    <w:rsid w:val="00A5486A"/>
    <w:rsid w:val="00A552E7"/>
    <w:rsid w:val="00A56AD6"/>
    <w:rsid w:val="00A57075"/>
    <w:rsid w:val="00A57D56"/>
    <w:rsid w:val="00A61437"/>
    <w:rsid w:val="00A61536"/>
    <w:rsid w:val="00A61579"/>
    <w:rsid w:val="00A6544E"/>
    <w:rsid w:val="00A65836"/>
    <w:rsid w:val="00A666E1"/>
    <w:rsid w:val="00A70EC2"/>
    <w:rsid w:val="00A72424"/>
    <w:rsid w:val="00A73DDB"/>
    <w:rsid w:val="00A75C3C"/>
    <w:rsid w:val="00A81533"/>
    <w:rsid w:val="00A82117"/>
    <w:rsid w:val="00A858FB"/>
    <w:rsid w:val="00A860CD"/>
    <w:rsid w:val="00A873F3"/>
    <w:rsid w:val="00A90A9D"/>
    <w:rsid w:val="00A90ECC"/>
    <w:rsid w:val="00A92740"/>
    <w:rsid w:val="00A94764"/>
    <w:rsid w:val="00A97010"/>
    <w:rsid w:val="00AA0F92"/>
    <w:rsid w:val="00AA33D0"/>
    <w:rsid w:val="00AA604B"/>
    <w:rsid w:val="00AB1696"/>
    <w:rsid w:val="00AB37C0"/>
    <w:rsid w:val="00AB4199"/>
    <w:rsid w:val="00AB56A2"/>
    <w:rsid w:val="00AC11B0"/>
    <w:rsid w:val="00AC15B8"/>
    <w:rsid w:val="00AC3354"/>
    <w:rsid w:val="00AC4837"/>
    <w:rsid w:val="00AC4941"/>
    <w:rsid w:val="00AC4D6B"/>
    <w:rsid w:val="00AC5ADA"/>
    <w:rsid w:val="00AC6029"/>
    <w:rsid w:val="00AD09BA"/>
    <w:rsid w:val="00AD0DFE"/>
    <w:rsid w:val="00AD1169"/>
    <w:rsid w:val="00AD2F5F"/>
    <w:rsid w:val="00AD3017"/>
    <w:rsid w:val="00AD71A1"/>
    <w:rsid w:val="00AE1A4F"/>
    <w:rsid w:val="00AE2579"/>
    <w:rsid w:val="00AE73BB"/>
    <w:rsid w:val="00AF015C"/>
    <w:rsid w:val="00AF0659"/>
    <w:rsid w:val="00AF094C"/>
    <w:rsid w:val="00AF1C16"/>
    <w:rsid w:val="00AF4237"/>
    <w:rsid w:val="00AF4394"/>
    <w:rsid w:val="00AF5DB2"/>
    <w:rsid w:val="00AF6972"/>
    <w:rsid w:val="00AF6BC4"/>
    <w:rsid w:val="00AF7229"/>
    <w:rsid w:val="00AF7880"/>
    <w:rsid w:val="00AF7940"/>
    <w:rsid w:val="00AF7C63"/>
    <w:rsid w:val="00AF7F8A"/>
    <w:rsid w:val="00B007A8"/>
    <w:rsid w:val="00B03841"/>
    <w:rsid w:val="00B03EFA"/>
    <w:rsid w:val="00B04FFB"/>
    <w:rsid w:val="00B06AAF"/>
    <w:rsid w:val="00B06B26"/>
    <w:rsid w:val="00B071BF"/>
    <w:rsid w:val="00B0720D"/>
    <w:rsid w:val="00B0795B"/>
    <w:rsid w:val="00B12214"/>
    <w:rsid w:val="00B129D2"/>
    <w:rsid w:val="00B1334A"/>
    <w:rsid w:val="00B15046"/>
    <w:rsid w:val="00B15955"/>
    <w:rsid w:val="00B16400"/>
    <w:rsid w:val="00B1648A"/>
    <w:rsid w:val="00B1684A"/>
    <w:rsid w:val="00B17A68"/>
    <w:rsid w:val="00B23FB3"/>
    <w:rsid w:val="00B244EF"/>
    <w:rsid w:val="00B2580F"/>
    <w:rsid w:val="00B26CF3"/>
    <w:rsid w:val="00B277AF"/>
    <w:rsid w:val="00B27D06"/>
    <w:rsid w:val="00B33F5A"/>
    <w:rsid w:val="00B34853"/>
    <w:rsid w:val="00B37117"/>
    <w:rsid w:val="00B37AB4"/>
    <w:rsid w:val="00B41426"/>
    <w:rsid w:val="00B4219A"/>
    <w:rsid w:val="00B4359D"/>
    <w:rsid w:val="00B45CF6"/>
    <w:rsid w:val="00B45D36"/>
    <w:rsid w:val="00B46267"/>
    <w:rsid w:val="00B46E7E"/>
    <w:rsid w:val="00B4795A"/>
    <w:rsid w:val="00B50321"/>
    <w:rsid w:val="00B50635"/>
    <w:rsid w:val="00B540B6"/>
    <w:rsid w:val="00B54244"/>
    <w:rsid w:val="00B54961"/>
    <w:rsid w:val="00B57BAF"/>
    <w:rsid w:val="00B57F4C"/>
    <w:rsid w:val="00B60253"/>
    <w:rsid w:val="00B60B6E"/>
    <w:rsid w:val="00B62836"/>
    <w:rsid w:val="00B62AC1"/>
    <w:rsid w:val="00B62AE6"/>
    <w:rsid w:val="00B63E6C"/>
    <w:rsid w:val="00B65E0F"/>
    <w:rsid w:val="00B65EB6"/>
    <w:rsid w:val="00B66760"/>
    <w:rsid w:val="00B669FE"/>
    <w:rsid w:val="00B70E3E"/>
    <w:rsid w:val="00B712EE"/>
    <w:rsid w:val="00B71B00"/>
    <w:rsid w:val="00B71DEC"/>
    <w:rsid w:val="00B7258B"/>
    <w:rsid w:val="00B73C6D"/>
    <w:rsid w:val="00B747CE"/>
    <w:rsid w:val="00B767EB"/>
    <w:rsid w:val="00B77258"/>
    <w:rsid w:val="00B77C05"/>
    <w:rsid w:val="00B8003A"/>
    <w:rsid w:val="00B81061"/>
    <w:rsid w:val="00B81AEA"/>
    <w:rsid w:val="00B82389"/>
    <w:rsid w:val="00B8253E"/>
    <w:rsid w:val="00B830EC"/>
    <w:rsid w:val="00B8774B"/>
    <w:rsid w:val="00B87950"/>
    <w:rsid w:val="00B9133E"/>
    <w:rsid w:val="00B9259C"/>
    <w:rsid w:val="00B9262D"/>
    <w:rsid w:val="00B92BFF"/>
    <w:rsid w:val="00B92F52"/>
    <w:rsid w:val="00B97009"/>
    <w:rsid w:val="00BA0496"/>
    <w:rsid w:val="00BA3008"/>
    <w:rsid w:val="00BA31AB"/>
    <w:rsid w:val="00BA4DF9"/>
    <w:rsid w:val="00BB0EF5"/>
    <w:rsid w:val="00BB1132"/>
    <w:rsid w:val="00BB1E99"/>
    <w:rsid w:val="00BB2FBE"/>
    <w:rsid w:val="00BB4090"/>
    <w:rsid w:val="00BC14F3"/>
    <w:rsid w:val="00BC2363"/>
    <w:rsid w:val="00BC3BF8"/>
    <w:rsid w:val="00BC3E88"/>
    <w:rsid w:val="00BC5456"/>
    <w:rsid w:val="00BC6621"/>
    <w:rsid w:val="00BC6FB1"/>
    <w:rsid w:val="00BC7EDF"/>
    <w:rsid w:val="00BD0F41"/>
    <w:rsid w:val="00BD24C7"/>
    <w:rsid w:val="00BD302B"/>
    <w:rsid w:val="00BD3E89"/>
    <w:rsid w:val="00BD42E7"/>
    <w:rsid w:val="00BD4816"/>
    <w:rsid w:val="00BD4B42"/>
    <w:rsid w:val="00BD7AA8"/>
    <w:rsid w:val="00BE4E33"/>
    <w:rsid w:val="00BE79EB"/>
    <w:rsid w:val="00BF0CBD"/>
    <w:rsid w:val="00BF1194"/>
    <w:rsid w:val="00BF2300"/>
    <w:rsid w:val="00BF45B7"/>
    <w:rsid w:val="00BF5E28"/>
    <w:rsid w:val="00BF7350"/>
    <w:rsid w:val="00BF77CF"/>
    <w:rsid w:val="00BF7CA7"/>
    <w:rsid w:val="00BF7E16"/>
    <w:rsid w:val="00C00CC8"/>
    <w:rsid w:val="00C01EC2"/>
    <w:rsid w:val="00C021A0"/>
    <w:rsid w:val="00C02BC4"/>
    <w:rsid w:val="00C02F8E"/>
    <w:rsid w:val="00C06ACF"/>
    <w:rsid w:val="00C10956"/>
    <w:rsid w:val="00C111C1"/>
    <w:rsid w:val="00C1189B"/>
    <w:rsid w:val="00C11A13"/>
    <w:rsid w:val="00C14F55"/>
    <w:rsid w:val="00C16725"/>
    <w:rsid w:val="00C23D56"/>
    <w:rsid w:val="00C242DA"/>
    <w:rsid w:val="00C250D2"/>
    <w:rsid w:val="00C277DB"/>
    <w:rsid w:val="00C27D19"/>
    <w:rsid w:val="00C324C8"/>
    <w:rsid w:val="00C34590"/>
    <w:rsid w:val="00C348E8"/>
    <w:rsid w:val="00C35C93"/>
    <w:rsid w:val="00C36B3C"/>
    <w:rsid w:val="00C43DB1"/>
    <w:rsid w:val="00C46862"/>
    <w:rsid w:val="00C46B45"/>
    <w:rsid w:val="00C477DF"/>
    <w:rsid w:val="00C478DF"/>
    <w:rsid w:val="00C51133"/>
    <w:rsid w:val="00C523FF"/>
    <w:rsid w:val="00C56023"/>
    <w:rsid w:val="00C57667"/>
    <w:rsid w:val="00C57FDD"/>
    <w:rsid w:val="00C60253"/>
    <w:rsid w:val="00C603E9"/>
    <w:rsid w:val="00C62F53"/>
    <w:rsid w:val="00C63A30"/>
    <w:rsid w:val="00C64517"/>
    <w:rsid w:val="00C64FF6"/>
    <w:rsid w:val="00C67E40"/>
    <w:rsid w:val="00C72578"/>
    <w:rsid w:val="00C74829"/>
    <w:rsid w:val="00C75029"/>
    <w:rsid w:val="00C76618"/>
    <w:rsid w:val="00C80409"/>
    <w:rsid w:val="00C81957"/>
    <w:rsid w:val="00C8231D"/>
    <w:rsid w:val="00C82A55"/>
    <w:rsid w:val="00C831B9"/>
    <w:rsid w:val="00C8492C"/>
    <w:rsid w:val="00C90065"/>
    <w:rsid w:val="00C90725"/>
    <w:rsid w:val="00C95171"/>
    <w:rsid w:val="00CA2CE5"/>
    <w:rsid w:val="00CA4DF6"/>
    <w:rsid w:val="00CA5CBB"/>
    <w:rsid w:val="00CA61DB"/>
    <w:rsid w:val="00CA7FE3"/>
    <w:rsid w:val="00CB1DCE"/>
    <w:rsid w:val="00CB4DA9"/>
    <w:rsid w:val="00CB5157"/>
    <w:rsid w:val="00CB7FA1"/>
    <w:rsid w:val="00CC07F0"/>
    <w:rsid w:val="00CC1C0A"/>
    <w:rsid w:val="00CC2266"/>
    <w:rsid w:val="00CC3984"/>
    <w:rsid w:val="00CC3C10"/>
    <w:rsid w:val="00CC5457"/>
    <w:rsid w:val="00CC700D"/>
    <w:rsid w:val="00CC759E"/>
    <w:rsid w:val="00CC7E52"/>
    <w:rsid w:val="00CD24C8"/>
    <w:rsid w:val="00CD5F84"/>
    <w:rsid w:val="00CD6479"/>
    <w:rsid w:val="00CE2202"/>
    <w:rsid w:val="00CE28EC"/>
    <w:rsid w:val="00CE36F7"/>
    <w:rsid w:val="00CE3700"/>
    <w:rsid w:val="00CE4115"/>
    <w:rsid w:val="00CE4C2C"/>
    <w:rsid w:val="00CE6F8C"/>
    <w:rsid w:val="00CE7F69"/>
    <w:rsid w:val="00CF0BAD"/>
    <w:rsid w:val="00CF0C20"/>
    <w:rsid w:val="00CF1F03"/>
    <w:rsid w:val="00CF5D9C"/>
    <w:rsid w:val="00D009F2"/>
    <w:rsid w:val="00D0129B"/>
    <w:rsid w:val="00D02486"/>
    <w:rsid w:val="00D029F7"/>
    <w:rsid w:val="00D04AE8"/>
    <w:rsid w:val="00D059B1"/>
    <w:rsid w:val="00D0654F"/>
    <w:rsid w:val="00D07D07"/>
    <w:rsid w:val="00D12E38"/>
    <w:rsid w:val="00D148F2"/>
    <w:rsid w:val="00D15B26"/>
    <w:rsid w:val="00D16FC6"/>
    <w:rsid w:val="00D17FF7"/>
    <w:rsid w:val="00D202A9"/>
    <w:rsid w:val="00D20C48"/>
    <w:rsid w:val="00D21442"/>
    <w:rsid w:val="00D233F8"/>
    <w:rsid w:val="00D23D63"/>
    <w:rsid w:val="00D25277"/>
    <w:rsid w:val="00D256B6"/>
    <w:rsid w:val="00D25E95"/>
    <w:rsid w:val="00D26CE7"/>
    <w:rsid w:val="00D31F7D"/>
    <w:rsid w:val="00D3242C"/>
    <w:rsid w:val="00D32487"/>
    <w:rsid w:val="00D325CE"/>
    <w:rsid w:val="00D3274B"/>
    <w:rsid w:val="00D33966"/>
    <w:rsid w:val="00D33BC3"/>
    <w:rsid w:val="00D3619A"/>
    <w:rsid w:val="00D442F3"/>
    <w:rsid w:val="00D4677C"/>
    <w:rsid w:val="00D467FD"/>
    <w:rsid w:val="00D47695"/>
    <w:rsid w:val="00D5338C"/>
    <w:rsid w:val="00D55381"/>
    <w:rsid w:val="00D639B6"/>
    <w:rsid w:val="00D63BA8"/>
    <w:rsid w:val="00D652D3"/>
    <w:rsid w:val="00D65F68"/>
    <w:rsid w:val="00D6732E"/>
    <w:rsid w:val="00D7205C"/>
    <w:rsid w:val="00D726CA"/>
    <w:rsid w:val="00D73574"/>
    <w:rsid w:val="00D73805"/>
    <w:rsid w:val="00D76D60"/>
    <w:rsid w:val="00D817B3"/>
    <w:rsid w:val="00D831BC"/>
    <w:rsid w:val="00D83AAC"/>
    <w:rsid w:val="00D83E6A"/>
    <w:rsid w:val="00D84671"/>
    <w:rsid w:val="00D9542A"/>
    <w:rsid w:val="00D95A01"/>
    <w:rsid w:val="00D95BD5"/>
    <w:rsid w:val="00D96864"/>
    <w:rsid w:val="00D977FA"/>
    <w:rsid w:val="00D979EA"/>
    <w:rsid w:val="00DA1001"/>
    <w:rsid w:val="00DA1671"/>
    <w:rsid w:val="00DA1E76"/>
    <w:rsid w:val="00DA316D"/>
    <w:rsid w:val="00DA59FB"/>
    <w:rsid w:val="00DA5B4A"/>
    <w:rsid w:val="00DA6C7B"/>
    <w:rsid w:val="00DA794D"/>
    <w:rsid w:val="00DB02EE"/>
    <w:rsid w:val="00DB5A29"/>
    <w:rsid w:val="00DB7F8C"/>
    <w:rsid w:val="00DC0160"/>
    <w:rsid w:val="00DC1248"/>
    <w:rsid w:val="00DC13AD"/>
    <w:rsid w:val="00DC2A47"/>
    <w:rsid w:val="00DC36D0"/>
    <w:rsid w:val="00DC55F0"/>
    <w:rsid w:val="00DC619A"/>
    <w:rsid w:val="00DC66D6"/>
    <w:rsid w:val="00DD2714"/>
    <w:rsid w:val="00DD4AEE"/>
    <w:rsid w:val="00DD4C53"/>
    <w:rsid w:val="00DD5503"/>
    <w:rsid w:val="00DE0C3F"/>
    <w:rsid w:val="00DE1ADB"/>
    <w:rsid w:val="00DE29AC"/>
    <w:rsid w:val="00DE32D5"/>
    <w:rsid w:val="00DE4795"/>
    <w:rsid w:val="00DE5666"/>
    <w:rsid w:val="00DE6605"/>
    <w:rsid w:val="00DE77B5"/>
    <w:rsid w:val="00DF2DA5"/>
    <w:rsid w:val="00DF2F5A"/>
    <w:rsid w:val="00DF3C81"/>
    <w:rsid w:val="00DF3EA1"/>
    <w:rsid w:val="00DF45CE"/>
    <w:rsid w:val="00DF4CB9"/>
    <w:rsid w:val="00DF622C"/>
    <w:rsid w:val="00DF7707"/>
    <w:rsid w:val="00E014A5"/>
    <w:rsid w:val="00E014AE"/>
    <w:rsid w:val="00E01CF6"/>
    <w:rsid w:val="00E03D48"/>
    <w:rsid w:val="00E051D4"/>
    <w:rsid w:val="00E102B1"/>
    <w:rsid w:val="00E1031F"/>
    <w:rsid w:val="00E113CB"/>
    <w:rsid w:val="00E12C13"/>
    <w:rsid w:val="00E14454"/>
    <w:rsid w:val="00E14B05"/>
    <w:rsid w:val="00E14ECF"/>
    <w:rsid w:val="00E15781"/>
    <w:rsid w:val="00E15DDE"/>
    <w:rsid w:val="00E160F1"/>
    <w:rsid w:val="00E16CE0"/>
    <w:rsid w:val="00E173B4"/>
    <w:rsid w:val="00E1772A"/>
    <w:rsid w:val="00E21C7B"/>
    <w:rsid w:val="00E22C64"/>
    <w:rsid w:val="00E22CFF"/>
    <w:rsid w:val="00E2322E"/>
    <w:rsid w:val="00E23399"/>
    <w:rsid w:val="00E2722F"/>
    <w:rsid w:val="00E2762F"/>
    <w:rsid w:val="00E2766A"/>
    <w:rsid w:val="00E2780D"/>
    <w:rsid w:val="00E313DC"/>
    <w:rsid w:val="00E334E7"/>
    <w:rsid w:val="00E34330"/>
    <w:rsid w:val="00E35E9B"/>
    <w:rsid w:val="00E35FC4"/>
    <w:rsid w:val="00E37D7F"/>
    <w:rsid w:val="00E37E73"/>
    <w:rsid w:val="00E4081C"/>
    <w:rsid w:val="00E4214C"/>
    <w:rsid w:val="00E44EA5"/>
    <w:rsid w:val="00E502F0"/>
    <w:rsid w:val="00E519FD"/>
    <w:rsid w:val="00E524B1"/>
    <w:rsid w:val="00E528B8"/>
    <w:rsid w:val="00E5546E"/>
    <w:rsid w:val="00E56C18"/>
    <w:rsid w:val="00E57123"/>
    <w:rsid w:val="00E604C2"/>
    <w:rsid w:val="00E630DE"/>
    <w:rsid w:val="00E67851"/>
    <w:rsid w:val="00E704FB"/>
    <w:rsid w:val="00E710C1"/>
    <w:rsid w:val="00E72AC9"/>
    <w:rsid w:val="00E74889"/>
    <w:rsid w:val="00E75CB7"/>
    <w:rsid w:val="00E77CD8"/>
    <w:rsid w:val="00E830B7"/>
    <w:rsid w:val="00E83B38"/>
    <w:rsid w:val="00E840FD"/>
    <w:rsid w:val="00E85AC9"/>
    <w:rsid w:val="00E8655E"/>
    <w:rsid w:val="00E9039F"/>
    <w:rsid w:val="00E9251A"/>
    <w:rsid w:val="00E9378A"/>
    <w:rsid w:val="00E93897"/>
    <w:rsid w:val="00E94F56"/>
    <w:rsid w:val="00E96B5E"/>
    <w:rsid w:val="00EA389A"/>
    <w:rsid w:val="00EA38E2"/>
    <w:rsid w:val="00EA4282"/>
    <w:rsid w:val="00EA6E1E"/>
    <w:rsid w:val="00EB0A6F"/>
    <w:rsid w:val="00EB1A60"/>
    <w:rsid w:val="00EB23B8"/>
    <w:rsid w:val="00EB5C27"/>
    <w:rsid w:val="00EB60D9"/>
    <w:rsid w:val="00EB7950"/>
    <w:rsid w:val="00EC10C6"/>
    <w:rsid w:val="00EC1A1E"/>
    <w:rsid w:val="00EC343B"/>
    <w:rsid w:val="00EC4062"/>
    <w:rsid w:val="00EC4616"/>
    <w:rsid w:val="00EC6288"/>
    <w:rsid w:val="00ED0C44"/>
    <w:rsid w:val="00ED0C73"/>
    <w:rsid w:val="00ED1697"/>
    <w:rsid w:val="00ED2C66"/>
    <w:rsid w:val="00ED3898"/>
    <w:rsid w:val="00ED6716"/>
    <w:rsid w:val="00ED7F56"/>
    <w:rsid w:val="00EE0512"/>
    <w:rsid w:val="00EE07B4"/>
    <w:rsid w:val="00EE0F00"/>
    <w:rsid w:val="00EE231B"/>
    <w:rsid w:val="00EE2B4D"/>
    <w:rsid w:val="00EE2B6C"/>
    <w:rsid w:val="00EE357F"/>
    <w:rsid w:val="00EE51B9"/>
    <w:rsid w:val="00EE5A41"/>
    <w:rsid w:val="00EE6645"/>
    <w:rsid w:val="00EE6F63"/>
    <w:rsid w:val="00EF2990"/>
    <w:rsid w:val="00EF2A27"/>
    <w:rsid w:val="00EF34E8"/>
    <w:rsid w:val="00F0007A"/>
    <w:rsid w:val="00F00F52"/>
    <w:rsid w:val="00F00F83"/>
    <w:rsid w:val="00F01014"/>
    <w:rsid w:val="00F04C89"/>
    <w:rsid w:val="00F05D9C"/>
    <w:rsid w:val="00F07A9B"/>
    <w:rsid w:val="00F107B7"/>
    <w:rsid w:val="00F133C8"/>
    <w:rsid w:val="00F139E7"/>
    <w:rsid w:val="00F14BE0"/>
    <w:rsid w:val="00F15A64"/>
    <w:rsid w:val="00F1752E"/>
    <w:rsid w:val="00F177D1"/>
    <w:rsid w:val="00F2061A"/>
    <w:rsid w:val="00F20E47"/>
    <w:rsid w:val="00F20F16"/>
    <w:rsid w:val="00F21748"/>
    <w:rsid w:val="00F22BA6"/>
    <w:rsid w:val="00F24465"/>
    <w:rsid w:val="00F24616"/>
    <w:rsid w:val="00F27010"/>
    <w:rsid w:val="00F31EF7"/>
    <w:rsid w:val="00F33A5F"/>
    <w:rsid w:val="00F415FD"/>
    <w:rsid w:val="00F423F1"/>
    <w:rsid w:val="00F43422"/>
    <w:rsid w:val="00F43513"/>
    <w:rsid w:val="00F43970"/>
    <w:rsid w:val="00F439D4"/>
    <w:rsid w:val="00F443D9"/>
    <w:rsid w:val="00F458D7"/>
    <w:rsid w:val="00F46883"/>
    <w:rsid w:val="00F47DA3"/>
    <w:rsid w:val="00F526B4"/>
    <w:rsid w:val="00F5276A"/>
    <w:rsid w:val="00F54CD2"/>
    <w:rsid w:val="00F5572A"/>
    <w:rsid w:val="00F55DD2"/>
    <w:rsid w:val="00F5683C"/>
    <w:rsid w:val="00F57413"/>
    <w:rsid w:val="00F60732"/>
    <w:rsid w:val="00F618C3"/>
    <w:rsid w:val="00F62361"/>
    <w:rsid w:val="00F634B9"/>
    <w:rsid w:val="00F642E8"/>
    <w:rsid w:val="00F6610B"/>
    <w:rsid w:val="00F7005F"/>
    <w:rsid w:val="00F714F3"/>
    <w:rsid w:val="00F71C31"/>
    <w:rsid w:val="00F71F4C"/>
    <w:rsid w:val="00F72457"/>
    <w:rsid w:val="00F74ED5"/>
    <w:rsid w:val="00F74F7A"/>
    <w:rsid w:val="00F7504E"/>
    <w:rsid w:val="00F75532"/>
    <w:rsid w:val="00F769E2"/>
    <w:rsid w:val="00F77F6A"/>
    <w:rsid w:val="00F804C2"/>
    <w:rsid w:val="00F821E9"/>
    <w:rsid w:val="00F827CF"/>
    <w:rsid w:val="00F832E5"/>
    <w:rsid w:val="00F84D16"/>
    <w:rsid w:val="00F8543B"/>
    <w:rsid w:val="00F87333"/>
    <w:rsid w:val="00F87681"/>
    <w:rsid w:val="00F876BB"/>
    <w:rsid w:val="00F90C63"/>
    <w:rsid w:val="00F93FC9"/>
    <w:rsid w:val="00F95D74"/>
    <w:rsid w:val="00F966CF"/>
    <w:rsid w:val="00F97097"/>
    <w:rsid w:val="00FA225C"/>
    <w:rsid w:val="00FA5CC3"/>
    <w:rsid w:val="00FA7462"/>
    <w:rsid w:val="00FB1312"/>
    <w:rsid w:val="00FB4164"/>
    <w:rsid w:val="00FB4B7E"/>
    <w:rsid w:val="00FB4C71"/>
    <w:rsid w:val="00FB572D"/>
    <w:rsid w:val="00FB7806"/>
    <w:rsid w:val="00FC3A9D"/>
    <w:rsid w:val="00FC3B42"/>
    <w:rsid w:val="00FC3BEF"/>
    <w:rsid w:val="00FC5B32"/>
    <w:rsid w:val="00FD1BA1"/>
    <w:rsid w:val="00FD3E11"/>
    <w:rsid w:val="00FD5E21"/>
    <w:rsid w:val="00FD7D90"/>
    <w:rsid w:val="00FE0617"/>
    <w:rsid w:val="00FE476B"/>
    <w:rsid w:val="00FE580B"/>
    <w:rsid w:val="00FE6A34"/>
    <w:rsid w:val="00FF2653"/>
    <w:rsid w:val="00FF50BC"/>
    <w:rsid w:val="00FF6E46"/>
    <w:rsid w:val="00FF71F2"/>
    <w:rsid w:val="00FF7BA0"/>
    <w:rsid w:val="00FF7CC9"/>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martTagType w:namespaceuri="urn:schemas-microsoft-com:office:smarttags" w:name="stockticker"/>
  <w:shapeDefaults>
    <o:shapedefaults v:ext="edit" spidmax="2049"/>
    <o:shapelayout v:ext="edit">
      <o:idmap v:ext="edit" data="1"/>
    </o:shapelayout>
  </w:shapeDefaults>
  <w:decimalSymbol w:val="."/>
  <w:listSeparator w:val=","/>
  <w14:docId w14:val="75FD7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index heading" w:uiPriority="0"/>
    <w:lsdException w:name="caption" w:semiHidden="0" w:uiPriority="35" w:unhideWhenUsed="0" w:qFormat="1"/>
    <w:lsdException w:name="envelope address" w:uiPriority="0"/>
    <w:lsdException w:name="envelope return" w:uiPriority="0"/>
    <w:lsdException w:name="page number"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11"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125ED9"/>
    <w:pPr>
      <w:spacing w:line="360" w:lineRule="auto"/>
      <w:jc w:val="both"/>
    </w:pPr>
    <w:rPr>
      <w:sz w:val="24"/>
      <w:lang w:val="en-GB" w:eastAsia="en-US"/>
    </w:rPr>
  </w:style>
  <w:style w:type="paragraph" w:styleId="Heading1">
    <w:name w:val="heading 1"/>
    <w:basedOn w:val="Normal"/>
    <w:next w:val="content"/>
    <w:autoRedefine/>
    <w:qFormat/>
    <w:rsid w:val="00BB0EF5"/>
    <w:pPr>
      <w:keepNext/>
      <w:pageBreakBefore/>
      <w:numPr>
        <w:numId w:val="28"/>
      </w:numPr>
      <w:spacing w:before="120" w:after="120"/>
      <w:outlineLvl w:val="0"/>
    </w:pPr>
    <w:rPr>
      <w:b/>
      <w:caps/>
      <w:spacing w:val="20"/>
      <w:kern w:val="28"/>
      <w:sz w:val="28"/>
    </w:rPr>
  </w:style>
  <w:style w:type="paragraph" w:styleId="Heading2">
    <w:name w:val="heading 2"/>
    <w:basedOn w:val="Normal"/>
    <w:next w:val="Normal"/>
    <w:qFormat/>
    <w:rsid w:val="00070E10"/>
    <w:pPr>
      <w:keepNext/>
      <w:numPr>
        <w:ilvl w:val="1"/>
        <w:numId w:val="27"/>
      </w:numPr>
      <w:spacing w:before="480" w:after="120"/>
      <w:outlineLvl w:val="1"/>
    </w:pPr>
    <w:rPr>
      <w:b/>
      <w:i/>
      <w:spacing w:val="20"/>
    </w:rPr>
  </w:style>
  <w:style w:type="paragraph" w:styleId="Heading3">
    <w:name w:val="heading 3"/>
    <w:basedOn w:val="Normal"/>
    <w:next w:val="content"/>
    <w:qFormat/>
    <w:pPr>
      <w:keepNext/>
      <w:numPr>
        <w:ilvl w:val="2"/>
        <w:numId w:val="27"/>
      </w:numPr>
      <w:tabs>
        <w:tab w:val="left" w:pos="964"/>
      </w:tabs>
      <w:spacing w:before="360" w:after="120"/>
      <w:outlineLvl w:val="2"/>
    </w:pPr>
    <w:rPr>
      <w:b/>
      <w:spacing w:val="20"/>
    </w:rPr>
  </w:style>
  <w:style w:type="paragraph" w:styleId="Heading4">
    <w:name w:val="heading 4"/>
    <w:basedOn w:val="Normal"/>
    <w:next w:val="content"/>
    <w:link w:val="Heading4Char"/>
    <w:qFormat/>
    <w:pPr>
      <w:keepNext/>
      <w:numPr>
        <w:ilvl w:val="3"/>
        <w:numId w:val="27"/>
      </w:numPr>
      <w:spacing w:before="360" w:after="120"/>
      <w:outlineLvl w:val="3"/>
    </w:pPr>
    <w:rPr>
      <w:spacing w:val="20"/>
    </w:rPr>
  </w:style>
  <w:style w:type="paragraph" w:styleId="Heading5">
    <w:name w:val="heading 5"/>
    <w:basedOn w:val="Normal"/>
    <w:next w:val="Normal"/>
    <w:autoRedefine/>
    <w:qFormat/>
    <w:rsid w:val="001D44E1"/>
    <w:pPr>
      <w:keepNext/>
      <w:numPr>
        <w:ilvl w:val="4"/>
        <w:numId w:val="27"/>
      </w:numPr>
      <w:shd w:val="pct20" w:color="000000" w:fill="FFFFFF"/>
      <w:jc w:val="center"/>
      <w:outlineLvl w:val="4"/>
    </w:pPr>
    <w:rPr>
      <w:b/>
    </w:rPr>
  </w:style>
  <w:style w:type="paragraph" w:styleId="Heading6">
    <w:name w:val="heading 6"/>
    <w:basedOn w:val="Normal"/>
    <w:next w:val="Normal"/>
    <w:qFormat/>
    <w:pPr>
      <w:keepNext/>
      <w:numPr>
        <w:ilvl w:val="5"/>
        <w:numId w:val="27"/>
      </w:numPr>
      <w:jc w:val="center"/>
      <w:outlineLvl w:val="5"/>
    </w:pPr>
    <w:rPr>
      <w:b/>
    </w:rPr>
  </w:style>
  <w:style w:type="paragraph" w:styleId="Heading7">
    <w:name w:val="heading 7"/>
    <w:basedOn w:val="Normal"/>
    <w:next w:val="Normal"/>
    <w:qFormat/>
    <w:pPr>
      <w:keepNext/>
      <w:numPr>
        <w:ilvl w:val="6"/>
        <w:numId w:val="27"/>
      </w:numPr>
      <w:outlineLvl w:val="6"/>
    </w:pPr>
    <w:rPr>
      <w:b/>
      <w:snapToGrid w:val="0"/>
      <w:color w:val="000000"/>
    </w:rPr>
  </w:style>
  <w:style w:type="paragraph" w:styleId="Heading8">
    <w:name w:val="heading 8"/>
    <w:basedOn w:val="Normal"/>
    <w:next w:val="Normal"/>
    <w:qFormat/>
    <w:pPr>
      <w:keepNext/>
      <w:numPr>
        <w:ilvl w:val="7"/>
        <w:numId w:val="27"/>
      </w:numPr>
      <w:outlineLvl w:val="7"/>
    </w:pPr>
    <w:rPr>
      <w:b/>
    </w:rPr>
  </w:style>
  <w:style w:type="paragraph" w:styleId="Heading9">
    <w:name w:val="heading 9"/>
    <w:basedOn w:val="Normal"/>
    <w:next w:val="Normal"/>
    <w:qFormat/>
    <w:pPr>
      <w:keepNext/>
      <w:numPr>
        <w:ilvl w:val="8"/>
        <w:numId w:val="27"/>
      </w:numPr>
      <w:outlineLvl w:val="8"/>
    </w:pPr>
    <w:rPr>
      <w:lang w:val="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t">
    <w:name w:val="content"/>
    <w:basedOn w:val="Normal"/>
  </w:style>
  <w:style w:type="paragraph" w:styleId="Title">
    <w:name w:val="Title"/>
    <w:basedOn w:val="Normal"/>
    <w:qFormat/>
    <w:pPr>
      <w:spacing w:before="240" w:after="60"/>
      <w:jc w:val="center"/>
    </w:pPr>
    <w:rPr>
      <w:b/>
      <w:kern w:val="48"/>
      <w:sz w:val="48"/>
    </w:rPr>
  </w:style>
  <w:style w:type="paragraph" w:customStyle="1" w:styleId="MSCHeading1">
    <w:name w:val="MSC Heading 1"/>
    <w:basedOn w:val="Heading1"/>
    <w:next w:val="content"/>
    <w:autoRedefine/>
    <w:qFormat/>
    <w:rsid w:val="008506E7"/>
    <w:pPr>
      <w:numPr>
        <w:numId w:val="0"/>
      </w:numPr>
      <w:ind w:left="993"/>
    </w:pPr>
    <w:rPr>
      <w:lang w:val="en-IE"/>
    </w:rPr>
  </w:style>
  <w:style w:type="paragraph" w:customStyle="1" w:styleId="MSCHeading2">
    <w:name w:val="MSC Heading 2"/>
    <w:basedOn w:val="Heading2"/>
    <w:next w:val="Normal"/>
    <w:autoRedefine/>
    <w:qFormat/>
    <w:rsid w:val="00B46267"/>
    <w:pPr>
      <w:numPr>
        <w:numId w:val="0"/>
      </w:numPr>
      <w:jc w:val="left"/>
    </w:pPr>
    <w:rPr>
      <w:spacing w:val="0"/>
      <w:lang w:val="en-IE"/>
    </w:rPr>
  </w:style>
  <w:style w:type="paragraph" w:customStyle="1" w:styleId="Style3">
    <w:name w:val="Style3"/>
    <w:basedOn w:val="Heading3"/>
    <w:next w:val="Normal"/>
    <w:autoRedefine/>
    <w:rPr>
      <w:b w:val="0"/>
    </w:rPr>
  </w:style>
  <w:style w:type="paragraph" w:customStyle="1" w:styleId="MSCHeading3">
    <w:name w:val="MSC Heading 3"/>
    <w:basedOn w:val="Heading3"/>
    <w:next w:val="Normal"/>
    <w:autoRedefine/>
    <w:qFormat/>
    <w:rsid w:val="000A3135"/>
    <w:pPr>
      <w:numPr>
        <w:ilvl w:val="0"/>
        <w:numId w:val="0"/>
      </w:numPr>
      <w:tabs>
        <w:tab w:val="clear" w:pos="964"/>
        <w:tab w:val="left" w:pos="536"/>
        <w:tab w:val="left" w:pos="1276"/>
      </w:tabs>
      <w:jc w:val="left"/>
    </w:pPr>
    <w:rPr>
      <w:i/>
      <w:szCs w:val="24"/>
      <w:lang w:val="en-IE"/>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pPr>
      <w:spacing w:line="240" w:lineRule="auto"/>
      <w:ind w:left="720" w:hanging="720"/>
    </w:pPr>
    <w:rPr>
      <w:rFonts w:ascii="Times-Roman" w:hAnsi="Times-Roman"/>
      <w:snapToGrid w:val="0"/>
    </w:rPr>
  </w:style>
  <w:style w:type="paragraph" w:styleId="Footer">
    <w:name w:val="footer"/>
    <w:basedOn w:val="Normal"/>
    <w:link w:val="FooterChar"/>
    <w:uiPriority w:val="99"/>
    <w:pPr>
      <w:tabs>
        <w:tab w:val="center" w:pos="4153"/>
        <w:tab w:val="right" w:pos="8306"/>
      </w:tabs>
    </w:pPr>
  </w:style>
  <w:style w:type="paragraph" w:styleId="BodyText2">
    <w:name w:val="Body Text 2"/>
    <w:basedOn w:val="Normal"/>
    <w:semiHidden/>
    <w:pPr>
      <w:shd w:val="pct25" w:color="000000" w:fill="FFFFFF"/>
      <w:jc w:val="center"/>
    </w:pPr>
    <w:rPr>
      <w:rFonts w:ascii="Arial" w:hAnsi="Arial"/>
    </w:rPr>
  </w:style>
  <w:style w:type="paragraph" w:styleId="BodyText">
    <w:name w:val="Body Text"/>
    <w:basedOn w:val="Normal"/>
    <w:semiHidden/>
    <w:pPr>
      <w:jc w:val="center"/>
    </w:pPr>
  </w:style>
  <w:style w:type="paragraph" w:styleId="Caption">
    <w:name w:val="caption"/>
    <w:basedOn w:val="Normal"/>
    <w:next w:val="content"/>
    <w:uiPriority w:val="35"/>
    <w:qFormat/>
    <w:pPr>
      <w:spacing w:before="120" w:after="120"/>
    </w:pPr>
    <w:rPr>
      <w:b/>
      <w:sz w:val="22"/>
    </w:rPr>
  </w:style>
  <w:style w:type="character" w:styleId="PageNumber">
    <w:name w:val="page number"/>
    <w:basedOn w:val="DefaultParagraphFont"/>
    <w:semiHidden/>
  </w:style>
  <w:style w:type="character" w:styleId="Hyperlink">
    <w:name w:val="Hyperlink"/>
    <w:basedOn w:val="DefaultParagraphFont"/>
    <w:uiPriority w:val="99"/>
    <w:rPr>
      <w:color w:val="0000FF"/>
      <w:u w:val="single"/>
    </w:rPr>
  </w:style>
  <w:style w:type="paragraph" w:customStyle="1" w:styleId="AuthorName">
    <w:name w:val="AuthorName"/>
    <w:basedOn w:val="Title"/>
    <w:rPr>
      <w:sz w:val="32"/>
      <w:lang w:val="en-IE"/>
    </w:rPr>
  </w:style>
  <w:style w:type="paragraph" w:customStyle="1" w:styleId="Institute">
    <w:name w:val="Institute"/>
    <w:basedOn w:val="Title"/>
    <w:pPr>
      <w:spacing w:before="0" w:after="0"/>
    </w:pPr>
    <w:rPr>
      <w:b w:val="0"/>
      <w:i/>
      <w:kern w:val="24"/>
      <w:sz w:val="28"/>
      <w:lang w:val="en-IE"/>
    </w:rPr>
  </w:style>
  <w:style w:type="paragraph" w:customStyle="1" w:styleId="Content0">
    <w:name w:val="Content"/>
    <w:basedOn w:val="Normal"/>
    <w:pPr>
      <w:spacing w:line="324" w:lineRule="auto"/>
    </w:pPr>
  </w:style>
  <w:style w:type="paragraph" w:customStyle="1" w:styleId="CourseTitle">
    <w:name w:val="CourseTitle"/>
    <w:basedOn w:val="Content0"/>
    <w:pPr>
      <w:jc w:val="right"/>
    </w:pPr>
    <w:rPr>
      <w:b/>
      <w:sz w:val="28"/>
    </w:rPr>
  </w:style>
  <w:style w:type="paragraph" w:styleId="TOC1">
    <w:name w:val="toc 1"/>
    <w:basedOn w:val="Normal"/>
    <w:next w:val="Normal"/>
    <w:autoRedefine/>
    <w:uiPriority w:val="39"/>
    <w:rsid w:val="00841462"/>
    <w:pPr>
      <w:tabs>
        <w:tab w:val="right" w:leader="dot" w:pos="8296"/>
      </w:tabs>
      <w:spacing w:before="120" w:after="120"/>
    </w:pPr>
    <w:rPr>
      <w:b/>
      <w:caps/>
    </w:rPr>
  </w:style>
  <w:style w:type="paragraph" w:styleId="TOC2">
    <w:name w:val="toc 2"/>
    <w:basedOn w:val="Normal"/>
    <w:next w:val="Normal"/>
    <w:autoRedefine/>
    <w:uiPriority w:val="39"/>
    <w:rsid w:val="00314F19"/>
    <w:pPr>
      <w:tabs>
        <w:tab w:val="left" w:pos="800"/>
        <w:tab w:val="right" w:leader="dot" w:pos="8381"/>
      </w:tabs>
      <w:ind w:left="198"/>
    </w:pPr>
    <w:rPr>
      <w:smallCaps/>
    </w:rPr>
  </w:style>
  <w:style w:type="paragraph" w:styleId="TOC3">
    <w:name w:val="toc 3"/>
    <w:basedOn w:val="Normal"/>
    <w:next w:val="Normal"/>
    <w:autoRedefine/>
    <w:uiPriority w:val="39"/>
    <w:rsid w:val="00ED3898"/>
    <w:pPr>
      <w:tabs>
        <w:tab w:val="left" w:pos="1200"/>
        <w:tab w:val="left" w:pos="1701"/>
        <w:tab w:val="right" w:leader="dot" w:pos="8114"/>
      </w:tabs>
      <w:ind w:left="403"/>
    </w:pPr>
    <w:rPr>
      <w:i/>
    </w:rPr>
  </w:style>
  <w:style w:type="paragraph" w:styleId="TOC4">
    <w:name w:val="toc 4"/>
    <w:basedOn w:val="Normal"/>
    <w:next w:val="Normal"/>
    <w:autoRedefine/>
    <w:uiPriority w:val="39"/>
    <w:pPr>
      <w:ind w:left="600"/>
    </w:pPr>
    <w:rPr>
      <w:sz w:val="18"/>
    </w:rPr>
  </w:style>
  <w:style w:type="paragraph" w:styleId="TOC5">
    <w:name w:val="toc 5"/>
    <w:basedOn w:val="Normal"/>
    <w:next w:val="Normal"/>
    <w:autoRedefine/>
    <w:uiPriority w:val="39"/>
    <w:pPr>
      <w:ind w:left="800"/>
    </w:pPr>
    <w:rPr>
      <w:sz w:val="18"/>
    </w:rPr>
  </w:style>
  <w:style w:type="paragraph" w:styleId="TOC6">
    <w:name w:val="toc 6"/>
    <w:basedOn w:val="Normal"/>
    <w:next w:val="Normal"/>
    <w:autoRedefine/>
    <w:uiPriority w:val="39"/>
    <w:pPr>
      <w:ind w:left="1000"/>
    </w:pPr>
    <w:rPr>
      <w:sz w:val="18"/>
    </w:rPr>
  </w:style>
  <w:style w:type="paragraph" w:styleId="TOC7">
    <w:name w:val="toc 7"/>
    <w:basedOn w:val="Normal"/>
    <w:next w:val="Normal"/>
    <w:autoRedefine/>
    <w:uiPriority w:val="39"/>
    <w:pPr>
      <w:ind w:left="1200"/>
    </w:pPr>
    <w:rPr>
      <w:sz w:val="18"/>
    </w:rPr>
  </w:style>
  <w:style w:type="paragraph" w:styleId="TOC8">
    <w:name w:val="toc 8"/>
    <w:basedOn w:val="Normal"/>
    <w:next w:val="Normal"/>
    <w:autoRedefine/>
    <w:uiPriority w:val="39"/>
    <w:pPr>
      <w:ind w:left="1400"/>
    </w:pPr>
    <w:rPr>
      <w:sz w:val="18"/>
    </w:rPr>
  </w:style>
  <w:style w:type="paragraph" w:styleId="TOC9">
    <w:name w:val="toc 9"/>
    <w:basedOn w:val="Normal"/>
    <w:next w:val="Normal"/>
    <w:autoRedefine/>
    <w:uiPriority w:val="39"/>
    <w:pPr>
      <w:ind w:left="1600"/>
    </w:pPr>
    <w:rPr>
      <w:sz w:val="18"/>
    </w:rPr>
  </w:style>
  <w:style w:type="paragraph" w:styleId="TableofFigures">
    <w:name w:val="table of figures"/>
    <w:basedOn w:val="Normal"/>
    <w:next w:val="Normal"/>
    <w:uiPriority w:val="99"/>
    <w:pPr>
      <w:ind w:left="403" w:hanging="403"/>
    </w:pPr>
    <w:rPr>
      <w:smallCaps/>
    </w:rPr>
  </w:style>
  <w:style w:type="paragraph" w:styleId="BodyTextIndent">
    <w:name w:val="Body Text Indent"/>
    <w:basedOn w:val="Normal"/>
    <w:semiHidden/>
    <w:pPr>
      <w:ind w:left="170" w:hanging="57"/>
    </w:pPr>
  </w:style>
  <w:style w:type="paragraph" w:customStyle="1" w:styleId="heading1nonumbering">
    <w:name w:val="heading 1 no numbering"/>
    <w:basedOn w:val="Heading1"/>
  </w:style>
  <w:style w:type="paragraph" w:customStyle="1" w:styleId="Heading2nonumbering">
    <w:name w:val="Heading 2 no numbering"/>
    <w:basedOn w:val="Heading2"/>
    <w:pPr>
      <w:numPr>
        <w:numId w:val="0"/>
      </w:numPr>
    </w:pPr>
  </w:style>
  <w:style w:type="paragraph" w:styleId="BodyTextIndent2">
    <w:name w:val="Body Text Indent 2"/>
    <w:basedOn w:val="Normal"/>
    <w:semiHidden/>
    <w:pPr>
      <w:ind w:left="57" w:hanging="57"/>
    </w:pPr>
  </w:style>
  <w:style w:type="paragraph" w:styleId="BodyTextIndent3">
    <w:name w:val="Body Text Indent 3"/>
    <w:basedOn w:val="Normal"/>
    <w:semiHidden/>
    <w:pPr>
      <w:ind w:left="57" w:hanging="57"/>
    </w:pPr>
    <w:rPr>
      <w:i/>
      <w:sz w:val="16"/>
    </w:rPr>
  </w:style>
  <w:style w:type="paragraph" w:styleId="BodyText3">
    <w:name w:val="Body Text 3"/>
    <w:basedOn w:val="Normal"/>
    <w:semiHidden/>
    <w:rPr>
      <w:b/>
      <w:lang w:val="en-IE"/>
    </w:rPr>
  </w:style>
  <w:style w:type="character" w:styleId="FollowedHyperlink">
    <w:name w:val="FollowedHyperlink"/>
    <w:basedOn w:val="DefaultParagraphFont"/>
    <w:semiHidden/>
    <w:rPr>
      <w:color w:val="800080"/>
      <w:u w:val="single"/>
    </w:rPr>
  </w:style>
  <w:style w:type="paragraph" w:styleId="BlockText">
    <w:name w:val="Block Text"/>
    <w:basedOn w:val="Normal"/>
    <w:semiHidden/>
    <w:pPr>
      <w:spacing w:after="120"/>
      <w:ind w:left="1440" w:right="1440"/>
    </w:pPr>
  </w:style>
  <w:style w:type="paragraph" w:customStyle="1" w:styleId="Tablearial">
    <w:name w:val="Table arial"/>
    <w:basedOn w:val="content"/>
    <w:pPr>
      <w:spacing w:line="240" w:lineRule="auto"/>
    </w:pPr>
    <w:rPr>
      <w:rFonts w:ascii="Arial" w:hAnsi="Arial"/>
      <w:sz w:val="20"/>
    </w:rPr>
  </w:style>
  <w:style w:type="paragraph" w:styleId="BodyTextFirstIndent">
    <w:name w:val="Body Text First Indent"/>
    <w:basedOn w:val="BodyText"/>
    <w:semiHidden/>
    <w:pPr>
      <w:spacing w:after="120"/>
      <w:ind w:firstLine="210"/>
      <w:jc w:val="left"/>
    </w:pPr>
    <w:rPr>
      <w:sz w:val="20"/>
    </w:rPr>
  </w:style>
  <w:style w:type="paragraph" w:styleId="BodyTextFirstIndent2">
    <w:name w:val="Body Text First Indent 2"/>
    <w:basedOn w:val="BodyTextIndent"/>
    <w:semiHidden/>
    <w:pPr>
      <w:spacing w:after="120"/>
      <w:ind w:left="283" w:firstLine="210"/>
    </w:pPr>
  </w:style>
  <w:style w:type="paragraph" w:styleId="Closing">
    <w:name w:val="Closing"/>
    <w:basedOn w:val="Normal"/>
    <w:semiHidden/>
    <w:pPr>
      <w:ind w:left="4252"/>
    </w:pPr>
  </w:style>
  <w:style w:type="paragraph" w:styleId="CommentText">
    <w:name w:val="annotation text"/>
    <w:basedOn w:val="Normal"/>
    <w:link w:val="CommentTextChar"/>
    <w:semiHidden/>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rPr>
  </w:style>
  <w:style w:type="paragraph" w:styleId="EnvelopeReturn">
    <w:name w:val="envelope return"/>
    <w:basedOn w:val="Normal"/>
    <w:semiHidden/>
    <w:rPr>
      <w:rFonts w:ascii="Arial" w:hAnsi="Arial"/>
    </w:rPr>
  </w:style>
  <w:style w:type="paragraph" w:styleId="FootnoteText">
    <w:name w:val="footnote text"/>
    <w:basedOn w:val="Normal"/>
    <w:semiHidden/>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link w:val="SubtitleChar"/>
    <w:uiPriority w:val="11"/>
    <w:qFormat/>
    <w:pPr>
      <w:spacing w:after="60"/>
      <w:jc w:val="center"/>
      <w:outlineLvl w:val="1"/>
    </w:pPr>
    <w:rPr>
      <w:rFonts w:ascii="Arial" w:hAnsi="Arial"/>
    </w:rPr>
  </w:style>
  <w:style w:type="character" w:customStyle="1" w:styleId="SubtitleChar">
    <w:name w:val="Subtitle Char"/>
    <w:link w:val="Subtitle"/>
    <w:uiPriority w:val="11"/>
    <w:rsid w:val="000B3C97"/>
    <w:rPr>
      <w:rFonts w:ascii="Arial" w:hAnsi="Arial"/>
      <w:sz w:val="24"/>
      <w:lang w:val="en-GB" w:eastAsia="en-US"/>
    </w:rPr>
  </w:style>
  <w:style w:type="paragraph" w:styleId="TableofAuthorities">
    <w:name w:val="table of authorities"/>
    <w:basedOn w:val="Normal"/>
    <w:next w:val="Normal"/>
    <w:semiHidden/>
    <w:pPr>
      <w:ind w:left="200" w:hanging="200"/>
    </w:pPr>
  </w:style>
  <w:style w:type="paragraph" w:styleId="TOAHeading">
    <w:name w:val="toa heading"/>
    <w:basedOn w:val="Normal"/>
    <w:next w:val="Normal"/>
    <w:semiHidden/>
    <w:pPr>
      <w:spacing w:before="120"/>
    </w:pPr>
    <w:rPr>
      <w:rFonts w:ascii="Arial" w:hAnsi="Arial"/>
      <w:b/>
    </w:rPr>
  </w:style>
  <w:style w:type="paragraph" w:styleId="Quote">
    <w:name w:val="Quote"/>
    <w:basedOn w:val="Normal"/>
    <w:next w:val="Normal"/>
    <w:link w:val="QuoteChar"/>
    <w:uiPriority w:val="29"/>
    <w:qFormat/>
    <w:rsid w:val="000B3C97"/>
    <w:rPr>
      <w:i/>
      <w:iCs/>
      <w:color w:val="000000"/>
    </w:rPr>
  </w:style>
  <w:style w:type="character" w:customStyle="1" w:styleId="QuoteChar">
    <w:name w:val="Quote Char"/>
    <w:basedOn w:val="DefaultParagraphFont"/>
    <w:link w:val="Quote"/>
    <w:uiPriority w:val="29"/>
    <w:rsid w:val="000B3C97"/>
    <w:rPr>
      <w:i/>
      <w:iCs/>
      <w:color w:val="000000"/>
      <w:sz w:val="24"/>
      <w:lang w:val="en-GB" w:eastAsia="en-US"/>
    </w:rPr>
  </w:style>
  <w:style w:type="paragraph" w:customStyle="1" w:styleId="CaptionTable">
    <w:name w:val="Caption Table"/>
    <w:basedOn w:val="Caption"/>
  </w:style>
  <w:style w:type="character" w:styleId="BookTitle">
    <w:name w:val="Book Title"/>
    <w:uiPriority w:val="33"/>
    <w:qFormat/>
    <w:rsid w:val="000B3C97"/>
    <w:rPr>
      <w:b/>
      <w:bCs/>
      <w:smallCaps/>
      <w:spacing w:val="5"/>
    </w:rPr>
  </w:style>
  <w:style w:type="table" w:styleId="TableGrid">
    <w:name w:val="Table Grid"/>
    <w:basedOn w:val="TableNormal"/>
    <w:uiPriority w:val="59"/>
    <w:rsid w:val="000B3C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B3C97"/>
    <w:pPr>
      <w:spacing w:after="200" w:line="276" w:lineRule="auto"/>
      <w:ind w:left="720"/>
      <w:contextualSpacing/>
      <w:jc w:val="left"/>
    </w:pPr>
    <w:rPr>
      <w:rFonts w:ascii="Calibri" w:hAnsi="Calibri"/>
      <w:sz w:val="22"/>
      <w:szCs w:val="22"/>
      <w:lang w:val="en-IE"/>
    </w:rPr>
  </w:style>
  <w:style w:type="paragraph" w:styleId="HTMLPreformatted">
    <w:name w:val="HTML Preformatted"/>
    <w:basedOn w:val="Normal"/>
    <w:link w:val="HTMLPreformattedChar"/>
    <w:uiPriority w:val="99"/>
    <w:unhideWhenUsed/>
    <w:rsid w:val="000B3C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lang w:val="en-IE" w:eastAsia="en-IE"/>
    </w:rPr>
  </w:style>
  <w:style w:type="character" w:customStyle="1" w:styleId="HTMLPreformattedChar">
    <w:name w:val="HTML Preformatted Char"/>
    <w:basedOn w:val="DefaultParagraphFont"/>
    <w:link w:val="HTMLPreformatted"/>
    <w:uiPriority w:val="99"/>
    <w:rsid w:val="000B3C97"/>
    <w:rPr>
      <w:rFonts w:ascii="Courier New" w:hAnsi="Courier New" w:cs="Courier New"/>
    </w:rPr>
  </w:style>
  <w:style w:type="character" w:customStyle="1" w:styleId="apple-converted-space">
    <w:name w:val="apple-converted-space"/>
    <w:rsid w:val="000B3C97"/>
  </w:style>
  <w:style w:type="character" w:styleId="Strong">
    <w:name w:val="Strong"/>
    <w:uiPriority w:val="22"/>
    <w:qFormat/>
    <w:rsid w:val="000B3C97"/>
    <w:rPr>
      <w:b/>
      <w:bCs/>
    </w:rPr>
  </w:style>
  <w:style w:type="paragraph" w:styleId="NoSpacing">
    <w:name w:val="No Spacing"/>
    <w:uiPriority w:val="1"/>
    <w:qFormat/>
    <w:rsid w:val="000B3C97"/>
    <w:pPr>
      <w:jc w:val="both"/>
    </w:pPr>
    <w:rPr>
      <w:sz w:val="24"/>
      <w:lang w:val="en-GB" w:eastAsia="en-US"/>
    </w:rPr>
  </w:style>
  <w:style w:type="character" w:customStyle="1" w:styleId="mw-headline">
    <w:name w:val="mw-headline"/>
    <w:rsid w:val="000B3C97"/>
  </w:style>
  <w:style w:type="paragraph" w:styleId="BalloonText">
    <w:name w:val="Balloon Text"/>
    <w:basedOn w:val="Normal"/>
    <w:link w:val="BalloonTextChar"/>
    <w:uiPriority w:val="99"/>
    <w:semiHidden/>
    <w:unhideWhenUsed/>
    <w:rsid w:val="000B3C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3C97"/>
    <w:rPr>
      <w:rFonts w:ascii="Tahoma" w:hAnsi="Tahoma" w:cs="Tahoma"/>
      <w:sz w:val="16"/>
      <w:szCs w:val="16"/>
      <w:lang w:val="en-GB" w:eastAsia="en-US"/>
    </w:rPr>
  </w:style>
  <w:style w:type="paragraph" w:customStyle="1" w:styleId="Default">
    <w:name w:val="Default"/>
    <w:rsid w:val="000B3C97"/>
    <w:pPr>
      <w:autoSpaceDE w:val="0"/>
      <w:autoSpaceDN w:val="0"/>
      <w:adjustRightInd w:val="0"/>
    </w:pPr>
    <w:rPr>
      <w:color w:val="000000"/>
      <w:sz w:val="24"/>
      <w:szCs w:val="24"/>
    </w:rPr>
  </w:style>
  <w:style w:type="character" w:customStyle="1" w:styleId="A1">
    <w:name w:val="A1"/>
    <w:uiPriority w:val="99"/>
    <w:rsid w:val="000B3C97"/>
    <w:rPr>
      <w:rFonts w:cs="Constantia"/>
      <w:color w:val="000000"/>
      <w:sz w:val="48"/>
      <w:szCs w:val="48"/>
    </w:rPr>
  </w:style>
  <w:style w:type="character" w:customStyle="1" w:styleId="pre">
    <w:name w:val="pre"/>
    <w:basedOn w:val="DefaultParagraphFont"/>
    <w:rsid w:val="000B3C97"/>
  </w:style>
  <w:style w:type="paragraph" w:styleId="TOCHeading">
    <w:name w:val="TOC Heading"/>
    <w:basedOn w:val="Heading1"/>
    <w:next w:val="Normal"/>
    <w:uiPriority w:val="39"/>
    <w:unhideWhenUsed/>
    <w:qFormat/>
    <w:rsid w:val="00787584"/>
    <w:pPr>
      <w:keepLines/>
      <w:pageBreakBefore w:val="0"/>
      <w:spacing w:before="480" w:after="0" w:line="276" w:lineRule="auto"/>
      <w:jc w:val="left"/>
      <w:outlineLvl w:val="9"/>
    </w:pPr>
    <w:rPr>
      <w:rFonts w:asciiTheme="majorHAnsi" w:eastAsiaTheme="majorEastAsia" w:hAnsiTheme="majorHAnsi" w:cstheme="majorBidi"/>
      <w:bCs/>
      <w:caps w:val="0"/>
      <w:color w:val="365F91" w:themeColor="accent1" w:themeShade="BF"/>
      <w:spacing w:val="0"/>
      <w:kern w:val="0"/>
      <w:szCs w:val="28"/>
      <w:lang w:val="en-US" w:eastAsia="ja-JP"/>
    </w:rPr>
  </w:style>
  <w:style w:type="character" w:styleId="FootnoteReference">
    <w:name w:val="footnote reference"/>
    <w:basedOn w:val="DefaultParagraphFont"/>
    <w:uiPriority w:val="99"/>
    <w:semiHidden/>
    <w:unhideWhenUsed/>
    <w:rsid w:val="00E334E7"/>
    <w:rPr>
      <w:vertAlign w:val="superscript"/>
    </w:rPr>
  </w:style>
  <w:style w:type="character" w:styleId="Emphasis">
    <w:name w:val="Emphasis"/>
    <w:basedOn w:val="DefaultParagraphFont"/>
    <w:uiPriority w:val="20"/>
    <w:qFormat/>
    <w:rsid w:val="00E334E7"/>
    <w:rPr>
      <w:i/>
      <w:iCs/>
    </w:rPr>
  </w:style>
  <w:style w:type="paragraph" w:styleId="NormalWeb">
    <w:name w:val="Normal (Web)"/>
    <w:basedOn w:val="Normal"/>
    <w:uiPriority w:val="99"/>
    <w:semiHidden/>
    <w:unhideWhenUsed/>
    <w:rsid w:val="008F0EA6"/>
    <w:pPr>
      <w:spacing w:before="100" w:beforeAutospacing="1" w:after="100" w:afterAutospacing="1" w:line="240" w:lineRule="auto"/>
      <w:jc w:val="left"/>
    </w:pPr>
    <w:rPr>
      <w:szCs w:val="24"/>
      <w:lang w:val="en-IE" w:eastAsia="en-IE"/>
    </w:rPr>
  </w:style>
  <w:style w:type="paragraph" w:customStyle="1" w:styleId="MainBody">
    <w:name w:val="Main Body"/>
    <w:basedOn w:val="BodyText"/>
    <w:rsid w:val="009122FE"/>
    <w:pPr>
      <w:spacing w:line="240" w:lineRule="auto"/>
      <w:jc w:val="both"/>
    </w:pPr>
    <w:rPr>
      <w:rFonts w:eastAsia="MS Mincho"/>
      <w:sz w:val="20"/>
      <w:lang w:val="en-US" w:eastAsia="ja-JP"/>
    </w:rPr>
  </w:style>
  <w:style w:type="character" w:styleId="PlaceholderText">
    <w:name w:val="Placeholder Text"/>
    <w:basedOn w:val="DefaultParagraphFont"/>
    <w:uiPriority w:val="99"/>
    <w:semiHidden/>
    <w:rsid w:val="003647BC"/>
    <w:rPr>
      <w:color w:val="808080"/>
    </w:rPr>
  </w:style>
  <w:style w:type="character" w:customStyle="1" w:styleId="FooterChar">
    <w:name w:val="Footer Char"/>
    <w:basedOn w:val="DefaultParagraphFont"/>
    <w:link w:val="Footer"/>
    <w:uiPriority w:val="99"/>
    <w:rsid w:val="00BC14F3"/>
    <w:rPr>
      <w:sz w:val="24"/>
      <w:lang w:val="en-GB" w:eastAsia="en-US"/>
    </w:rPr>
  </w:style>
  <w:style w:type="character" w:customStyle="1" w:styleId="HeaderChar">
    <w:name w:val="Header Char"/>
    <w:basedOn w:val="DefaultParagraphFont"/>
    <w:link w:val="Header"/>
    <w:uiPriority w:val="99"/>
    <w:rsid w:val="00BC14F3"/>
    <w:rPr>
      <w:sz w:val="24"/>
      <w:lang w:val="en-GB" w:eastAsia="en-US"/>
    </w:rPr>
  </w:style>
  <w:style w:type="paragraph" w:styleId="Revision">
    <w:name w:val="Revision"/>
    <w:hidden/>
    <w:uiPriority w:val="99"/>
    <w:semiHidden/>
    <w:rsid w:val="006C5D24"/>
    <w:rPr>
      <w:sz w:val="24"/>
      <w:lang w:val="en-GB" w:eastAsia="en-US"/>
    </w:rPr>
  </w:style>
  <w:style w:type="character" w:styleId="CommentReference">
    <w:name w:val="annotation reference"/>
    <w:basedOn w:val="DefaultParagraphFont"/>
    <w:uiPriority w:val="99"/>
    <w:semiHidden/>
    <w:unhideWhenUsed/>
    <w:rsid w:val="00B9259C"/>
    <w:rPr>
      <w:sz w:val="18"/>
      <w:szCs w:val="18"/>
    </w:rPr>
  </w:style>
  <w:style w:type="paragraph" w:styleId="CommentSubject">
    <w:name w:val="annotation subject"/>
    <w:basedOn w:val="CommentText"/>
    <w:next w:val="CommentText"/>
    <w:link w:val="CommentSubjectChar"/>
    <w:uiPriority w:val="99"/>
    <w:semiHidden/>
    <w:unhideWhenUsed/>
    <w:rsid w:val="00B9259C"/>
    <w:pPr>
      <w:spacing w:line="240" w:lineRule="auto"/>
    </w:pPr>
    <w:rPr>
      <w:b/>
      <w:bCs/>
      <w:sz w:val="20"/>
    </w:rPr>
  </w:style>
  <w:style w:type="character" w:customStyle="1" w:styleId="CommentTextChar">
    <w:name w:val="Comment Text Char"/>
    <w:basedOn w:val="DefaultParagraphFont"/>
    <w:link w:val="CommentText"/>
    <w:semiHidden/>
    <w:rsid w:val="00B9259C"/>
    <w:rPr>
      <w:sz w:val="24"/>
      <w:lang w:val="en-GB" w:eastAsia="en-US"/>
    </w:rPr>
  </w:style>
  <w:style w:type="character" w:customStyle="1" w:styleId="CommentSubjectChar">
    <w:name w:val="Comment Subject Char"/>
    <w:basedOn w:val="CommentTextChar"/>
    <w:link w:val="CommentSubject"/>
    <w:uiPriority w:val="99"/>
    <w:semiHidden/>
    <w:rsid w:val="00B9259C"/>
    <w:rPr>
      <w:b/>
      <w:bCs/>
      <w:sz w:val="24"/>
      <w:lang w:val="en-GB" w:eastAsia="en-US"/>
    </w:rPr>
  </w:style>
  <w:style w:type="paragraph" w:customStyle="1" w:styleId="Style1">
    <w:name w:val="Style1"/>
    <w:basedOn w:val="MSCHeading1"/>
    <w:next w:val="Normal"/>
    <w:qFormat/>
    <w:rsid w:val="008636E3"/>
  </w:style>
  <w:style w:type="paragraph" w:customStyle="1" w:styleId="Gareth-chapter">
    <w:name w:val="Gareth - chapter"/>
    <w:basedOn w:val="Heading1"/>
    <w:autoRedefine/>
    <w:qFormat/>
    <w:rsid w:val="00523013"/>
    <w:pPr>
      <w:numPr>
        <w:numId w:val="26"/>
      </w:numPr>
    </w:pPr>
    <w:rPr>
      <w:b w:val="0"/>
      <w:caps w:val="0"/>
      <w:lang w:val="en-IE"/>
    </w:rPr>
  </w:style>
  <w:style w:type="character" w:customStyle="1" w:styleId="Heading4Char">
    <w:name w:val="Heading 4 Char"/>
    <w:basedOn w:val="DefaultParagraphFont"/>
    <w:link w:val="Heading4"/>
    <w:rsid w:val="003F1E1F"/>
    <w:rPr>
      <w:spacing w:val="20"/>
      <w:sz w:val="24"/>
      <w:lang w:val="en-GB"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IE" w:eastAsia="en-I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index 1" w:uiPriority="0"/>
    <w:lsdException w:name="index 2" w:uiPriority="0"/>
    <w:lsdException w:name="index 3" w:uiPriority="0"/>
    <w:lsdException w:name="index 4" w:uiPriority="0"/>
    <w:lsdException w:name="index 5" w:uiPriority="0"/>
    <w:lsdException w:name="index 6" w:uiPriority="0"/>
    <w:lsdException w:name="index 7" w:uiPriority="0"/>
    <w:lsdException w:name="index 8" w:uiPriority="0"/>
    <w:lsdException w:name="index 9" w:uiPriority="0"/>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Normal Indent" w:uiPriority="0"/>
    <w:lsdException w:name="footnote text" w:uiPriority="0"/>
    <w:lsdException w:name="annotation text" w:uiPriority="0"/>
    <w:lsdException w:name="index heading" w:uiPriority="0"/>
    <w:lsdException w:name="caption" w:semiHidden="0" w:uiPriority="35" w:unhideWhenUsed="0" w:qFormat="1"/>
    <w:lsdException w:name="envelope address" w:uiPriority="0"/>
    <w:lsdException w:name="envelope return" w:uiPriority="0"/>
    <w:lsdException w:name="page number" w:uiPriority="0"/>
    <w:lsdException w:name="endnote text" w:uiPriority="0"/>
    <w:lsdException w:name="table of authorities" w:uiPriority="0"/>
    <w:lsdException w:name="macro" w:uiPriority="0"/>
    <w:lsdException w:name="toa heading" w:uiPriority="0"/>
    <w:lsdException w:name="List" w:uiPriority="0"/>
    <w:lsdException w:name="List Bullet" w:uiPriority="0"/>
    <w:lsdException w:name="List Number" w:uiPriority="0"/>
    <w:lsdException w:name="List 2" w:uiPriority="0"/>
    <w:lsdException w:name="List 3" w:uiPriority="0"/>
    <w:lsdException w:name="List 4" w:uiPriority="0"/>
    <w:lsdException w:name="List 5" w:uiPriority="0"/>
    <w:lsdException w:name="List Bullet 2" w:uiPriority="0"/>
    <w:lsdException w:name="List Bullet 3" w:uiPriority="0"/>
    <w:lsdException w:name="List Bullet 4" w:uiPriority="0"/>
    <w:lsdException w:name="List Bullet 5" w:uiPriority="0"/>
    <w:lsdException w:name="List Number 2" w:uiPriority="0"/>
    <w:lsdException w:name="List Number 3" w:uiPriority="0"/>
    <w:lsdException w:name="List Number 4" w:uiPriority="0"/>
    <w:lsdException w:name="List Number 5" w:uiPriority="0"/>
    <w:lsdException w:name="Title" w:semiHidden="0" w:uiPriority="0" w:unhideWhenUsed="0" w:qFormat="1"/>
    <w:lsdException w:name="Closing" w:uiPriority="0"/>
    <w:lsdException w:name="Signature" w:uiPriority="0"/>
    <w:lsdException w:name="Default Paragraph Font" w:uiPriority="1"/>
    <w:lsdException w:name="Body Text" w:uiPriority="0"/>
    <w:lsdException w:name="Body Text Indent" w:uiPriority="0"/>
    <w:lsdException w:name="List Continue" w:uiPriority="0"/>
    <w:lsdException w:name="List Continue 2" w:uiPriority="0"/>
    <w:lsdException w:name="List Continue 3" w:uiPriority="0"/>
    <w:lsdException w:name="List Continue 4" w:uiPriority="0"/>
    <w:lsdException w:name="List Continue 5" w:uiPriority="0"/>
    <w:lsdException w:name="Message Header" w:uiPriority="0"/>
    <w:lsdException w:name="Subtitle" w:semiHidden="0" w:uiPriority="11" w:unhideWhenUsed="0" w:qFormat="1"/>
    <w:lsdException w:name="Salutation" w:uiPriority="0"/>
    <w:lsdException w:name="Date" w:uiPriority="0"/>
    <w:lsdException w:name="Body Text First Indent" w:uiPriority="0"/>
    <w:lsdException w:name="Body Text First Indent 2" w:uiPriority="0"/>
    <w:lsdException w:name="Note Heading" w:uiPriority="0"/>
    <w:lsdException w:name="Body Text 2" w:uiPriority="0"/>
    <w:lsdException w:name="Body Text 3" w:uiPriority="0"/>
    <w:lsdException w:name="Body Text Indent 2" w:uiPriority="0"/>
    <w:lsdException w:name="Body Text Indent 3" w:uiPriority="0"/>
    <w:lsdException w:name="Block Text" w:uiPriority="0"/>
    <w:lsdException w:name="FollowedHyperlink" w:uiPriority="0"/>
    <w:lsdException w:name="Strong" w:semiHidden="0" w:uiPriority="22" w:unhideWhenUsed="0" w:qFormat="1"/>
    <w:lsdException w:name="Emphasis" w:semiHidden="0" w:uiPriority="20" w:unhideWhenUsed="0" w:qFormat="1"/>
    <w:lsdException w:name="Document Map" w:uiPriority="0"/>
    <w:lsdException w:name="Plai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0"/>
    <w:lsdException w:name="TOC Heading" w:uiPriority="39" w:qFormat="1"/>
  </w:latentStyles>
  <w:style w:type="paragraph" w:default="1" w:styleId="Normal">
    <w:name w:val="Normal"/>
    <w:qFormat/>
    <w:rsid w:val="00125ED9"/>
    <w:pPr>
      <w:spacing w:line="360" w:lineRule="auto"/>
      <w:jc w:val="both"/>
    </w:pPr>
    <w:rPr>
      <w:sz w:val="24"/>
      <w:lang w:val="en-GB" w:eastAsia="en-US"/>
    </w:rPr>
  </w:style>
  <w:style w:type="paragraph" w:styleId="Heading1">
    <w:name w:val="heading 1"/>
    <w:basedOn w:val="Normal"/>
    <w:next w:val="content"/>
    <w:autoRedefine/>
    <w:qFormat/>
    <w:rsid w:val="00BB0EF5"/>
    <w:pPr>
      <w:keepNext/>
      <w:pageBreakBefore/>
      <w:numPr>
        <w:numId w:val="28"/>
      </w:numPr>
      <w:spacing w:before="120" w:after="120"/>
      <w:outlineLvl w:val="0"/>
    </w:pPr>
    <w:rPr>
      <w:b/>
      <w:caps/>
      <w:spacing w:val="20"/>
      <w:kern w:val="28"/>
      <w:sz w:val="28"/>
    </w:rPr>
  </w:style>
  <w:style w:type="paragraph" w:styleId="Heading2">
    <w:name w:val="heading 2"/>
    <w:basedOn w:val="Normal"/>
    <w:next w:val="Normal"/>
    <w:qFormat/>
    <w:rsid w:val="00070E10"/>
    <w:pPr>
      <w:keepNext/>
      <w:numPr>
        <w:ilvl w:val="1"/>
        <w:numId w:val="27"/>
      </w:numPr>
      <w:spacing w:before="480" w:after="120"/>
      <w:outlineLvl w:val="1"/>
    </w:pPr>
    <w:rPr>
      <w:b/>
      <w:i/>
      <w:spacing w:val="20"/>
    </w:rPr>
  </w:style>
  <w:style w:type="paragraph" w:styleId="Heading3">
    <w:name w:val="heading 3"/>
    <w:basedOn w:val="Normal"/>
    <w:next w:val="content"/>
    <w:qFormat/>
    <w:pPr>
      <w:keepNext/>
      <w:numPr>
        <w:ilvl w:val="2"/>
        <w:numId w:val="27"/>
      </w:numPr>
      <w:tabs>
        <w:tab w:val="left" w:pos="964"/>
      </w:tabs>
      <w:spacing w:before="360" w:after="120"/>
      <w:outlineLvl w:val="2"/>
    </w:pPr>
    <w:rPr>
      <w:b/>
      <w:spacing w:val="20"/>
    </w:rPr>
  </w:style>
  <w:style w:type="paragraph" w:styleId="Heading4">
    <w:name w:val="heading 4"/>
    <w:basedOn w:val="Normal"/>
    <w:next w:val="content"/>
    <w:link w:val="Heading4Char"/>
    <w:qFormat/>
    <w:pPr>
      <w:keepNext/>
      <w:numPr>
        <w:ilvl w:val="3"/>
        <w:numId w:val="27"/>
      </w:numPr>
      <w:spacing w:before="360" w:after="120"/>
      <w:outlineLvl w:val="3"/>
    </w:pPr>
    <w:rPr>
      <w:spacing w:val="20"/>
    </w:rPr>
  </w:style>
  <w:style w:type="paragraph" w:styleId="Heading5">
    <w:name w:val="heading 5"/>
    <w:basedOn w:val="Normal"/>
    <w:next w:val="Normal"/>
    <w:autoRedefine/>
    <w:qFormat/>
    <w:rsid w:val="001D44E1"/>
    <w:pPr>
      <w:keepNext/>
      <w:numPr>
        <w:ilvl w:val="4"/>
        <w:numId w:val="27"/>
      </w:numPr>
      <w:shd w:val="pct20" w:color="000000" w:fill="FFFFFF"/>
      <w:jc w:val="center"/>
      <w:outlineLvl w:val="4"/>
    </w:pPr>
    <w:rPr>
      <w:b/>
    </w:rPr>
  </w:style>
  <w:style w:type="paragraph" w:styleId="Heading6">
    <w:name w:val="heading 6"/>
    <w:basedOn w:val="Normal"/>
    <w:next w:val="Normal"/>
    <w:qFormat/>
    <w:pPr>
      <w:keepNext/>
      <w:numPr>
        <w:ilvl w:val="5"/>
        <w:numId w:val="27"/>
      </w:numPr>
      <w:jc w:val="center"/>
      <w:outlineLvl w:val="5"/>
    </w:pPr>
    <w:rPr>
      <w:b/>
    </w:rPr>
  </w:style>
  <w:style w:type="paragraph" w:styleId="Heading7">
    <w:name w:val="heading 7"/>
    <w:basedOn w:val="Normal"/>
    <w:next w:val="Normal"/>
    <w:qFormat/>
    <w:pPr>
      <w:keepNext/>
      <w:numPr>
        <w:ilvl w:val="6"/>
        <w:numId w:val="27"/>
      </w:numPr>
      <w:outlineLvl w:val="6"/>
    </w:pPr>
    <w:rPr>
      <w:b/>
      <w:snapToGrid w:val="0"/>
      <w:color w:val="000000"/>
    </w:rPr>
  </w:style>
  <w:style w:type="paragraph" w:styleId="Heading8">
    <w:name w:val="heading 8"/>
    <w:basedOn w:val="Normal"/>
    <w:next w:val="Normal"/>
    <w:qFormat/>
    <w:pPr>
      <w:keepNext/>
      <w:numPr>
        <w:ilvl w:val="7"/>
        <w:numId w:val="27"/>
      </w:numPr>
      <w:outlineLvl w:val="7"/>
    </w:pPr>
    <w:rPr>
      <w:b/>
    </w:rPr>
  </w:style>
  <w:style w:type="paragraph" w:styleId="Heading9">
    <w:name w:val="heading 9"/>
    <w:basedOn w:val="Normal"/>
    <w:next w:val="Normal"/>
    <w:qFormat/>
    <w:pPr>
      <w:keepNext/>
      <w:numPr>
        <w:ilvl w:val="8"/>
        <w:numId w:val="27"/>
      </w:numPr>
      <w:outlineLvl w:val="8"/>
    </w:pPr>
    <w:rPr>
      <w:lang w:val="en-I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ntent">
    <w:name w:val="content"/>
    <w:basedOn w:val="Normal"/>
  </w:style>
  <w:style w:type="paragraph" w:styleId="Title">
    <w:name w:val="Title"/>
    <w:basedOn w:val="Normal"/>
    <w:qFormat/>
    <w:pPr>
      <w:spacing w:before="240" w:after="60"/>
      <w:jc w:val="center"/>
    </w:pPr>
    <w:rPr>
      <w:b/>
      <w:kern w:val="48"/>
      <w:sz w:val="48"/>
    </w:rPr>
  </w:style>
  <w:style w:type="paragraph" w:customStyle="1" w:styleId="MSCHeading1">
    <w:name w:val="MSC Heading 1"/>
    <w:basedOn w:val="Heading1"/>
    <w:next w:val="content"/>
    <w:autoRedefine/>
    <w:qFormat/>
    <w:rsid w:val="008506E7"/>
    <w:pPr>
      <w:numPr>
        <w:numId w:val="0"/>
      </w:numPr>
      <w:ind w:left="993"/>
    </w:pPr>
    <w:rPr>
      <w:lang w:val="en-IE"/>
    </w:rPr>
  </w:style>
  <w:style w:type="paragraph" w:customStyle="1" w:styleId="MSCHeading2">
    <w:name w:val="MSC Heading 2"/>
    <w:basedOn w:val="Heading2"/>
    <w:next w:val="Normal"/>
    <w:autoRedefine/>
    <w:qFormat/>
    <w:rsid w:val="00B46267"/>
    <w:pPr>
      <w:numPr>
        <w:numId w:val="0"/>
      </w:numPr>
      <w:jc w:val="left"/>
    </w:pPr>
    <w:rPr>
      <w:spacing w:val="0"/>
      <w:lang w:val="en-IE"/>
    </w:rPr>
  </w:style>
  <w:style w:type="paragraph" w:customStyle="1" w:styleId="Style3">
    <w:name w:val="Style3"/>
    <w:basedOn w:val="Heading3"/>
    <w:next w:val="Normal"/>
    <w:autoRedefine/>
    <w:rPr>
      <w:b w:val="0"/>
    </w:rPr>
  </w:style>
  <w:style w:type="paragraph" w:customStyle="1" w:styleId="MSCHeading3">
    <w:name w:val="MSC Heading 3"/>
    <w:basedOn w:val="Heading3"/>
    <w:next w:val="Normal"/>
    <w:autoRedefine/>
    <w:qFormat/>
    <w:rsid w:val="000A3135"/>
    <w:pPr>
      <w:numPr>
        <w:ilvl w:val="0"/>
        <w:numId w:val="0"/>
      </w:numPr>
      <w:tabs>
        <w:tab w:val="clear" w:pos="964"/>
        <w:tab w:val="left" w:pos="536"/>
        <w:tab w:val="left" w:pos="1276"/>
      </w:tabs>
      <w:jc w:val="left"/>
    </w:pPr>
    <w:rPr>
      <w:i/>
      <w:szCs w:val="24"/>
      <w:lang w:val="en-IE"/>
    </w:rPr>
  </w:style>
  <w:style w:type="paragraph" w:styleId="Header">
    <w:name w:val="header"/>
    <w:basedOn w:val="Normal"/>
    <w:link w:val="HeaderChar"/>
    <w:uiPriority w:val="99"/>
    <w:pPr>
      <w:tabs>
        <w:tab w:val="center" w:pos="4153"/>
        <w:tab w:val="right" w:pos="8306"/>
      </w:tabs>
    </w:pPr>
  </w:style>
  <w:style w:type="paragraph" w:styleId="Bibliography">
    <w:name w:val="Bibliography"/>
    <w:basedOn w:val="Normal"/>
    <w:pPr>
      <w:spacing w:line="240" w:lineRule="auto"/>
      <w:ind w:left="720" w:hanging="720"/>
    </w:pPr>
    <w:rPr>
      <w:rFonts w:ascii="Times-Roman" w:hAnsi="Times-Roman"/>
      <w:snapToGrid w:val="0"/>
    </w:rPr>
  </w:style>
  <w:style w:type="paragraph" w:styleId="Footer">
    <w:name w:val="footer"/>
    <w:basedOn w:val="Normal"/>
    <w:link w:val="FooterChar"/>
    <w:uiPriority w:val="99"/>
    <w:pPr>
      <w:tabs>
        <w:tab w:val="center" w:pos="4153"/>
        <w:tab w:val="right" w:pos="8306"/>
      </w:tabs>
    </w:pPr>
  </w:style>
  <w:style w:type="paragraph" w:styleId="BodyText2">
    <w:name w:val="Body Text 2"/>
    <w:basedOn w:val="Normal"/>
    <w:semiHidden/>
    <w:pPr>
      <w:shd w:val="pct25" w:color="000000" w:fill="FFFFFF"/>
      <w:jc w:val="center"/>
    </w:pPr>
    <w:rPr>
      <w:rFonts w:ascii="Arial" w:hAnsi="Arial"/>
    </w:rPr>
  </w:style>
  <w:style w:type="paragraph" w:styleId="BodyText">
    <w:name w:val="Body Text"/>
    <w:basedOn w:val="Normal"/>
    <w:semiHidden/>
    <w:pPr>
      <w:jc w:val="center"/>
    </w:pPr>
  </w:style>
  <w:style w:type="paragraph" w:styleId="Caption">
    <w:name w:val="caption"/>
    <w:basedOn w:val="Normal"/>
    <w:next w:val="content"/>
    <w:uiPriority w:val="35"/>
    <w:qFormat/>
    <w:pPr>
      <w:spacing w:before="120" w:after="120"/>
    </w:pPr>
    <w:rPr>
      <w:b/>
      <w:sz w:val="22"/>
    </w:rPr>
  </w:style>
  <w:style w:type="character" w:styleId="PageNumber">
    <w:name w:val="page number"/>
    <w:basedOn w:val="DefaultParagraphFont"/>
    <w:semiHidden/>
  </w:style>
  <w:style w:type="character" w:styleId="Hyperlink">
    <w:name w:val="Hyperlink"/>
    <w:basedOn w:val="DefaultParagraphFont"/>
    <w:uiPriority w:val="99"/>
    <w:rPr>
      <w:color w:val="0000FF"/>
      <w:u w:val="single"/>
    </w:rPr>
  </w:style>
  <w:style w:type="paragraph" w:customStyle="1" w:styleId="AuthorName">
    <w:name w:val="AuthorName"/>
    <w:basedOn w:val="Title"/>
    <w:rPr>
      <w:sz w:val="32"/>
      <w:lang w:val="en-IE"/>
    </w:rPr>
  </w:style>
  <w:style w:type="paragraph" w:customStyle="1" w:styleId="Institute">
    <w:name w:val="Institute"/>
    <w:basedOn w:val="Title"/>
    <w:pPr>
      <w:spacing w:before="0" w:after="0"/>
    </w:pPr>
    <w:rPr>
      <w:b w:val="0"/>
      <w:i/>
      <w:kern w:val="24"/>
      <w:sz w:val="28"/>
      <w:lang w:val="en-IE"/>
    </w:rPr>
  </w:style>
  <w:style w:type="paragraph" w:customStyle="1" w:styleId="Content0">
    <w:name w:val="Content"/>
    <w:basedOn w:val="Normal"/>
    <w:pPr>
      <w:spacing w:line="324" w:lineRule="auto"/>
    </w:pPr>
  </w:style>
  <w:style w:type="paragraph" w:customStyle="1" w:styleId="CourseTitle">
    <w:name w:val="CourseTitle"/>
    <w:basedOn w:val="Content0"/>
    <w:pPr>
      <w:jc w:val="right"/>
    </w:pPr>
    <w:rPr>
      <w:b/>
      <w:sz w:val="28"/>
    </w:rPr>
  </w:style>
  <w:style w:type="paragraph" w:styleId="TOC1">
    <w:name w:val="toc 1"/>
    <w:basedOn w:val="Normal"/>
    <w:next w:val="Normal"/>
    <w:autoRedefine/>
    <w:uiPriority w:val="39"/>
    <w:rsid w:val="00841462"/>
    <w:pPr>
      <w:tabs>
        <w:tab w:val="right" w:leader="dot" w:pos="8296"/>
      </w:tabs>
      <w:spacing w:before="120" w:after="120"/>
    </w:pPr>
    <w:rPr>
      <w:b/>
      <w:caps/>
    </w:rPr>
  </w:style>
  <w:style w:type="paragraph" w:styleId="TOC2">
    <w:name w:val="toc 2"/>
    <w:basedOn w:val="Normal"/>
    <w:next w:val="Normal"/>
    <w:autoRedefine/>
    <w:uiPriority w:val="39"/>
    <w:rsid w:val="00314F19"/>
    <w:pPr>
      <w:tabs>
        <w:tab w:val="left" w:pos="800"/>
        <w:tab w:val="right" w:leader="dot" w:pos="8381"/>
      </w:tabs>
      <w:ind w:left="198"/>
    </w:pPr>
    <w:rPr>
      <w:smallCaps/>
    </w:rPr>
  </w:style>
  <w:style w:type="paragraph" w:styleId="TOC3">
    <w:name w:val="toc 3"/>
    <w:basedOn w:val="Normal"/>
    <w:next w:val="Normal"/>
    <w:autoRedefine/>
    <w:uiPriority w:val="39"/>
    <w:rsid w:val="00ED3898"/>
    <w:pPr>
      <w:tabs>
        <w:tab w:val="left" w:pos="1200"/>
        <w:tab w:val="left" w:pos="1701"/>
        <w:tab w:val="right" w:leader="dot" w:pos="8114"/>
      </w:tabs>
      <w:ind w:left="403"/>
    </w:pPr>
    <w:rPr>
      <w:i/>
    </w:rPr>
  </w:style>
  <w:style w:type="paragraph" w:styleId="TOC4">
    <w:name w:val="toc 4"/>
    <w:basedOn w:val="Normal"/>
    <w:next w:val="Normal"/>
    <w:autoRedefine/>
    <w:uiPriority w:val="39"/>
    <w:pPr>
      <w:ind w:left="600"/>
    </w:pPr>
    <w:rPr>
      <w:sz w:val="18"/>
    </w:rPr>
  </w:style>
  <w:style w:type="paragraph" w:styleId="TOC5">
    <w:name w:val="toc 5"/>
    <w:basedOn w:val="Normal"/>
    <w:next w:val="Normal"/>
    <w:autoRedefine/>
    <w:uiPriority w:val="39"/>
    <w:pPr>
      <w:ind w:left="800"/>
    </w:pPr>
    <w:rPr>
      <w:sz w:val="18"/>
    </w:rPr>
  </w:style>
  <w:style w:type="paragraph" w:styleId="TOC6">
    <w:name w:val="toc 6"/>
    <w:basedOn w:val="Normal"/>
    <w:next w:val="Normal"/>
    <w:autoRedefine/>
    <w:uiPriority w:val="39"/>
    <w:pPr>
      <w:ind w:left="1000"/>
    </w:pPr>
    <w:rPr>
      <w:sz w:val="18"/>
    </w:rPr>
  </w:style>
  <w:style w:type="paragraph" w:styleId="TOC7">
    <w:name w:val="toc 7"/>
    <w:basedOn w:val="Normal"/>
    <w:next w:val="Normal"/>
    <w:autoRedefine/>
    <w:uiPriority w:val="39"/>
    <w:pPr>
      <w:ind w:left="1200"/>
    </w:pPr>
    <w:rPr>
      <w:sz w:val="18"/>
    </w:rPr>
  </w:style>
  <w:style w:type="paragraph" w:styleId="TOC8">
    <w:name w:val="toc 8"/>
    <w:basedOn w:val="Normal"/>
    <w:next w:val="Normal"/>
    <w:autoRedefine/>
    <w:uiPriority w:val="39"/>
    <w:pPr>
      <w:ind w:left="1400"/>
    </w:pPr>
    <w:rPr>
      <w:sz w:val="18"/>
    </w:rPr>
  </w:style>
  <w:style w:type="paragraph" w:styleId="TOC9">
    <w:name w:val="toc 9"/>
    <w:basedOn w:val="Normal"/>
    <w:next w:val="Normal"/>
    <w:autoRedefine/>
    <w:uiPriority w:val="39"/>
    <w:pPr>
      <w:ind w:left="1600"/>
    </w:pPr>
    <w:rPr>
      <w:sz w:val="18"/>
    </w:rPr>
  </w:style>
  <w:style w:type="paragraph" w:styleId="TableofFigures">
    <w:name w:val="table of figures"/>
    <w:basedOn w:val="Normal"/>
    <w:next w:val="Normal"/>
    <w:uiPriority w:val="99"/>
    <w:pPr>
      <w:ind w:left="403" w:hanging="403"/>
    </w:pPr>
    <w:rPr>
      <w:smallCaps/>
    </w:rPr>
  </w:style>
  <w:style w:type="paragraph" w:styleId="BodyTextIndent">
    <w:name w:val="Body Text Indent"/>
    <w:basedOn w:val="Normal"/>
    <w:semiHidden/>
    <w:pPr>
      <w:ind w:left="170" w:hanging="57"/>
    </w:pPr>
  </w:style>
  <w:style w:type="paragraph" w:customStyle="1" w:styleId="heading1nonumbering">
    <w:name w:val="heading 1 no numbering"/>
    <w:basedOn w:val="Heading1"/>
  </w:style>
  <w:style w:type="paragraph" w:customStyle="1" w:styleId="Heading2nonumbering">
    <w:name w:val="Heading 2 no numbering"/>
    <w:basedOn w:val="Heading2"/>
    <w:pPr>
      <w:numPr>
        <w:numId w:val="0"/>
      </w:numPr>
    </w:pPr>
  </w:style>
  <w:style w:type="paragraph" w:styleId="BodyTextIndent2">
    <w:name w:val="Body Text Indent 2"/>
    <w:basedOn w:val="Normal"/>
    <w:semiHidden/>
    <w:pPr>
      <w:ind w:left="57" w:hanging="57"/>
    </w:pPr>
  </w:style>
  <w:style w:type="paragraph" w:styleId="BodyTextIndent3">
    <w:name w:val="Body Text Indent 3"/>
    <w:basedOn w:val="Normal"/>
    <w:semiHidden/>
    <w:pPr>
      <w:ind w:left="57" w:hanging="57"/>
    </w:pPr>
    <w:rPr>
      <w:i/>
      <w:sz w:val="16"/>
    </w:rPr>
  </w:style>
  <w:style w:type="paragraph" w:styleId="BodyText3">
    <w:name w:val="Body Text 3"/>
    <w:basedOn w:val="Normal"/>
    <w:semiHidden/>
    <w:rPr>
      <w:b/>
      <w:lang w:val="en-IE"/>
    </w:rPr>
  </w:style>
  <w:style w:type="character" w:styleId="FollowedHyperlink">
    <w:name w:val="FollowedHyperlink"/>
    <w:basedOn w:val="DefaultParagraphFont"/>
    <w:semiHidden/>
    <w:rPr>
      <w:color w:val="800080"/>
      <w:u w:val="single"/>
    </w:rPr>
  </w:style>
  <w:style w:type="paragraph" w:styleId="BlockText">
    <w:name w:val="Block Text"/>
    <w:basedOn w:val="Normal"/>
    <w:semiHidden/>
    <w:pPr>
      <w:spacing w:after="120"/>
      <w:ind w:left="1440" w:right="1440"/>
    </w:pPr>
  </w:style>
  <w:style w:type="paragraph" w:customStyle="1" w:styleId="Tablearial">
    <w:name w:val="Table arial"/>
    <w:basedOn w:val="content"/>
    <w:pPr>
      <w:spacing w:line="240" w:lineRule="auto"/>
    </w:pPr>
    <w:rPr>
      <w:rFonts w:ascii="Arial" w:hAnsi="Arial"/>
      <w:sz w:val="20"/>
    </w:rPr>
  </w:style>
  <w:style w:type="paragraph" w:styleId="BodyTextFirstIndent">
    <w:name w:val="Body Text First Indent"/>
    <w:basedOn w:val="BodyText"/>
    <w:semiHidden/>
    <w:pPr>
      <w:spacing w:after="120"/>
      <w:ind w:firstLine="210"/>
      <w:jc w:val="left"/>
    </w:pPr>
    <w:rPr>
      <w:sz w:val="20"/>
    </w:rPr>
  </w:style>
  <w:style w:type="paragraph" w:styleId="BodyTextFirstIndent2">
    <w:name w:val="Body Text First Indent 2"/>
    <w:basedOn w:val="BodyTextIndent"/>
    <w:semiHidden/>
    <w:pPr>
      <w:spacing w:after="120"/>
      <w:ind w:left="283" w:firstLine="210"/>
    </w:pPr>
  </w:style>
  <w:style w:type="paragraph" w:styleId="Closing">
    <w:name w:val="Closing"/>
    <w:basedOn w:val="Normal"/>
    <w:semiHidden/>
    <w:pPr>
      <w:ind w:left="4252"/>
    </w:pPr>
  </w:style>
  <w:style w:type="paragraph" w:styleId="CommentText">
    <w:name w:val="annotation text"/>
    <w:basedOn w:val="Normal"/>
    <w:link w:val="CommentTextChar"/>
    <w:semiHidden/>
  </w:style>
  <w:style w:type="paragraph" w:styleId="Date">
    <w:name w:val="Date"/>
    <w:basedOn w:val="Normal"/>
    <w:next w:val="Normal"/>
    <w:semiHidden/>
  </w:style>
  <w:style w:type="paragraph" w:styleId="DocumentMap">
    <w:name w:val="Document Map"/>
    <w:basedOn w:val="Normal"/>
    <w:semiHidden/>
    <w:pPr>
      <w:shd w:val="clear" w:color="auto" w:fill="000080"/>
    </w:pPr>
    <w:rPr>
      <w:rFonts w:ascii="Tahoma" w:hAnsi="Tahoma"/>
    </w:rPr>
  </w:style>
  <w:style w:type="paragraph" w:styleId="EndnoteText">
    <w:name w:val="endnote text"/>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ascii="Arial" w:hAnsi="Arial"/>
    </w:rPr>
  </w:style>
  <w:style w:type="paragraph" w:styleId="EnvelopeReturn">
    <w:name w:val="envelope return"/>
    <w:basedOn w:val="Normal"/>
    <w:semiHidden/>
    <w:rPr>
      <w:rFonts w:ascii="Arial" w:hAnsi="Arial"/>
    </w:rPr>
  </w:style>
  <w:style w:type="paragraph" w:styleId="FootnoteText">
    <w:name w:val="footnote text"/>
    <w:basedOn w:val="Normal"/>
    <w:semiHidden/>
  </w:style>
  <w:style w:type="paragraph" w:styleId="Index1">
    <w:name w:val="index 1"/>
    <w:basedOn w:val="Normal"/>
    <w:next w:val="Normal"/>
    <w:autoRedefine/>
    <w:semiHidden/>
    <w:pPr>
      <w:ind w:left="200" w:hanging="200"/>
    </w:pPr>
  </w:style>
  <w:style w:type="paragraph" w:styleId="Index2">
    <w:name w:val="index 2"/>
    <w:basedOn w:val="Normal"/>
    <w:next w:val="Normal"/>
    <w:autoRedefine/>
    <w:semiHidden/>
    <w:pPr>
      <w:ind w:left="400" w:hanging="200"/>
    </w:pPr>
  </w:style>
  <w:style w:type="paragraph" w:styleId="Index3">
    <w:name w:val="index 3"/>
    <w:basedOn w:val="Normal"/>
    <w:next w:val="Normal"/>
    <w:autoRedefine/>
    <w:semiHidden/>
    <w:pPr>
      <w:ind w:left="600" w:hanging="200"/>
    </w:pPr>
  </w:style>
  <w:style w:type="paragraph" w:styleId="Index4">
    <w:name w:val="index 4"/>
    <w:basedOn w:val="Normal"/>
    <w:next w:val="Normal"/>
    <w:autoRedefine/>
    <w:semiHidden/>
    <w:pPr>
      <w:ind w:left="800" w:hanging="200"/>
    </w:pPr>
  </w:style>
  <w:style w:type="paragraph" w:styleId="Index5">
    <w:name w:val="index 5"/>
    <w:basedOn w:val="Normal"/>
    <w:next w:val="Normal"/>
    <w:autoRedefine/>
    <w:semiHidden/>
    <w:pPr>
      <w:ind w:left="1000" w:hanging="200"/>
    </w:pPr>
  </w:style>
  <w:style w:type="paragraph" w:styleId="Index6">
    <w:name w:val="index 6"/>
    <w:basedOn w:val="Normal"/>
    <w:next w:val="Normal"/>
    <w:autoRedefine/>
    <w:semiHidden/>
    <w:pPr>
      <w:ind w:left="1200" w:hanging="200"/>
    </w:pPr>
  </w:style>
  <w:style w:type="paragraph" w:styleId="Index7">
    <w:name w:val="index 7"/>
    <w:basedOn w:val="Normal"/>
    <w:next w:val="Normal"/>
    <w:autoRedefine/>
    <w:semiHidden/>
    <w:pPr>
      <w:ind w:left="1400" w:hanging="200"/>
    </w:pPr>
  </w:style>
  <w:style w:type="paragraph" w:styleId="Index8">
    <w:name w:val="index 8"/>
    <w:basedOn w:val="Normal"/>
    <w:next w:val="Normal"/>
    <w:autoRedefine/>
    <w:semiHidden/>
    <w:pPr>
      <w:ind w:left="1600" w:hanging="200"/>
    </w:pPr>
  </w:style>
  <w:style w:type="paragraph" w:styleId="Index9">
    <w:name w:val="index 9"/>
    <w:basedOn w:val="Normal"/>
    <w:next w:val="Normal"/>
    <w:autoRedefine/>
    <w:semiHidden/>
    <w:pPr>
      <w:ind w:left="1800" w:hanging="200"/>
    </w:pPr>
  </w:style>
  <w:style w:type="paragraph" w:styleId="IndexHeading">
    <w:name w:val="index heading"/>
    <w:basedOn w:val="Normal"/>
    <w:next w:val="Index1"/>
    <w:semiHidden/>
    <w:rPr>
      <w:rFonts w:ascii="Arial" w:hAnsi="Arial"/>
      <w:b/>
    </w:rPr>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lang w:val="en-GB" w:eastAsia="en-US"/>
    </w:r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rPr>
  </w:style>
  <w:style w:type="paragraph" w:styleId="NormalIndent">
    <w:name w:val="Normal Indent"/>
    <w:basedOn w:val="Normal"/>
    <w:semiHidden/>
    <w:pPr>
      <w:ind w:left="720"/>
    </w:pPr>
  </w:style>
  <w:style w:type="paragraph" w:styleId="NoteHeading">
    <w:name w:val="Note Heading"/>
    <w:basedOn w:val="Normal"/>
    <w:next w:val="Normal"/>
    <w:semiHidden/>
  </w:style>
  <w:style w:type="paragraph" w:styleId="PlainText">
    <w:name w:val="Plain Text"/>
    <w:basedOn w:val="Normal"/>
    <w:semiHidden/>
    <w:rPr>
      <w:rFonts w:ascii="Courier New" w:hAnsi="Courier New"/>
    </w:rPr>
  </w:style>
  <w:style w:type="paragraph" w:styleId="Salutation">
    <w:name w:val="Salutation"/>
    <w:basedOn w:val="Normal"/>
    <w:next w:val="Normal"/>
    <w:semiHidden/>
  </w:style>
  <w:style w:type="paragraph" w:styleId="Signature">
    <w:name w:val="Signature"/>
    <w:basedOn w:val="Normal"/>
    <w:semiHidden/>
    <w:pPr>
      <w:ind w:left="4252"/>
    </w:pPr>
  </w:style>
  <w:style w:type="paragraph" w:styleId="Subtitle">
    <w:name w:val="Subtitle"/>
    <w:basedOn w:val="Normal"/>
    <w:link w:val="SubtitleChar"/>
    <w:uiPriority w:val="11"/>
    <w:qFormat/>
    <w:pPr>
      <w:spacing w:after="60"/>
      <w:jc w:val="center"/>
      <w:outlineLvl w:val="1"/>
    </w:pPr>
    <w:rPr>
      <w:rFonts w:ascii="Arial" w:hAnsi="Arial"/>
    </w:rPr>
  </w:style>
  <w:style w:type="character" w:customStyle="1" w:styleId="SubtitleChar">
    <w:name w:val="Subtitle Char"/>
    <w:link w:val="Subtitle"/>
    <w:uiPriority w:val="11"/>
    <w:rsid w:val="000B3C97"/>
    <w:rPr>
      <w:rFonts w:ascii="Arial" w:hAnsi="Arial"/>
      <w:sz w:val="24"/>
      <w:lang w:val="en-GB" w:eastAsia="en-US"/>
    </w:rPr>
  </w:style>
  <w:style w:type="paragraph" w:styleId="TableofAuthorities">
    <w:name w:val="table of authorities"/>
    <w:basedOn w:val="Normal"/>
    <w:next w:val="Normal"/>
    <w:semiHidden/>
    <w:pPr>
      <w:ind w:left="200" w:hanging="200"/>
    </w:pPr>
  </w:style>
  <w:style w:type="paragraph" w:styleId="TOAHeading">
    <w:name w:val="toa heading"/>
    <w:basedOn w:val="Normal"/>
    <w:next w:val="Normal"/>
    <w:semiHidden/>
    <w:pPr>
      <w:spacing w:before="120"/>
    </w:pPr>
    <w:rPr>
      <w:rFonts w:ascii="Arial" w:hAnsi="Arial"/>
      <w:b/>
    </w:rPr>
  </w:style>
  <w:style w:type="paragraph" w:styleId="Quote">
    <w:name w:val="Quote"/>
    <w:basedOn w:val="Normal"/>
    <w:next w:val="Normal"/>
    <w:link w:val="QuoteChar"/>
    <w:uiPriority w:val="29"/>
    <w:qFormat/>
    <w:rsid w:val="000B3C97"/>
    <w:rPr>
      <w:i/>
      <w:iCs/>
      <w:color w:val="000000"/>
    </w:rPr>
  </w:style>
  <w:style w:type="character" w:customStyle="1" w:styleId="QuoteChar">
    <w:name w:val="Quote Char"/>
    <w:basedOn w:val="DefaultParagraphFont"/>
    <w:link w:val="Quote"/>
    <w:uiPriority w:val="29"/>
    <w:rsid w:val="000B3C97"/>
    <w:rPr>
      <w:i/>
      <w:iCs/>
      <w:color w:val="000000"/>
      <w:sz w:val="24"/>
      <w:lang w:val="en-GB" w:eastAsia="en-US"/>
    </w:rPr>
  </w:style>
  <w:style w:type="paragraph" w:customStyle="1" w:styleId="CaptionTable">
    <w:name w:val="Caption Table"/>
    <w:basedOn w:val="Caption"/>
  </w:style>
  <w:style w:type="character" w:styleId="BookTitle">
    <w:name w:val="Book Title"/>
    <w:uiPriority w:val="33"/>
    <w:qFormat/>
    <w:rsid w:val="000B3C97"/>
    <w:rPr>
      <w:b/>
      <w:bCs/>
      <w:smallCaps/>
      <w:spacing w:val="5"/>
    </w:rPr>
  </w:style>
  <w:style w:type="table" w:styleId="TableGrid">
    <w:name w:val="Table Grid"/>
    <w:basedOn w:val="TableNormal"/>
    <w:uiPriority w:val="59"/>
    <w:rsid w:val="000B3C9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uiPriority w:val="34"/>
    <w:qFormat/>
    <w:rsid w:val="000B3C97"/>
    <w:pPr>
      <w:spacing w:after="200" w:line="276" w:lineRule="auto"/>
      <w:ind w:left="720"/>
      <w:contextualSpacing/>
      <w:jc w:val="left"/>
    </w:pPr>
    <w:rPr>
      <w:rFonts w:ascii="Calibri" w:hAnsi="Calibri"/>
      <w:sz w:val="22"/>
      <w:szCs w:val="22"/>
      <w:lang w:val="en-IE"/>
    </w:rPr>
  </w:style>
  <w:style w:type="paragraph" w:styleId="HTMLPreformatted">
    <w:name w:val="HTML Preformatted"/>
    <w:basedOn w:val="Normal"/>
    <w:link w:val="HTMLPreformattedChar"/>
    <w:uiPriority w:val="99"/>
    <w:unhideWhenUsed/>
    <w:rsid w:val="000B3C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hAnsi="Courier New" w:cs="Courier New"/>
      <w:sz w:val="20"/>
      <w:lang w:val="en-IE" w:eastAsia="en-IE"/>
    </w:rPr>
  </w:style>
  <w:style w:type="character" w:customStyle="1" w:styleId="HTMLPreformattedChar">
    <w:name w:val="HTML Preformatted Char"/>
    <w:basedOn w:val="DefaultParagraphFont"/>
    <w:link w:val="HTMLPreformatted"/>
    <w:uiPriority w:val="99"/>
    <w:rsid w:val="000B3C97"/>
    <w:rPr>
      <w:rFonts w:ascii="Courier New" w:hAnsi="Courier New" w:cs="Courier New"/>
    </w:rPr>
  </w:style>
  <w:style w:type="character" w:customStyle="1" w:styleId="apple-converted-space">
    <w:name w:val="apple-converted-space"/>
    <w:rsid w:val="000B3C97"/>
  </w:style>
  <w:style w:type="character" w:styleId="Strong">
    <w:name w:val="Strong"/>
    <w:uiPriority w:val="22"/>
    <w:qFormat/>
    <w:rsid w:val="000B3C97"/>
    <w:rPr>
      <w:b/>
      <w:bCs/>
    </w:rPr>
  </w:style>
  <w:style w:type="paragraph" w:styleId="NoSpacing">
    <w:name w:val="No Spacing"/>
    <w:uiPriority w:val="1"/>
    <w:qFormat/>
    <w:rsid w:val="000B3C97"/>
    <w:pPr>
      <w:jc w:val="both"/>
    </w:pPr>
    <w:rPr>
      <w:sz w:val="24"/>
      <w:lang w:val="en-GB" w:eastAsia="en-US"/>
    </w:rPr>
  </w:style>
  <w:style w:type="character" w:customStyle="1" w:styleId="mw-headline">
    <w:name w:val="mw-headline"/>
    <w:rsid w:val="000B3C97"/>
  </w:style>
  <w:style w:type="paragraph" w:styleId="BalloonText">
    <w:name w:val="Balloon Text"/>
    <w:basedOn w:val="Normal"/>
    <w:link w:val="BalloonTextChar"/>
    <w:uiPriority w:val="99"/>
    <w:semiHidden/>
    <w:unhideWhenUsed/>
    <w:rsid w:val="000B3C97"/>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B3C97"/>
    <w:rPr>
      <w:rFonts w:ascii="Tahoma" w:hAnsi="Tahoma" w:cs="Tahoma"/>
      <w:sz w:val="16"/>
      <w:szCs w:val="16"/>
      <w:lang w:val="en-GB" w:eastAsia="en-US"/>
    </w:rPr>
  </w:style>
  <w:style w:type="paragraph" w:customStyle="1" w:styleId="Default">
    <w:name w:val="Default"/>
    <w:rsid w:val="000B3C97"/>
    <w:pPr>
      <w:autoSpaceDE w:val="0"/>
      <w:autoSpaceDN w:val="0"/>
      <w:adjustRightInd w:val="0"/>
    </w:pPr>
    <w:rPr>
      <w:color w:val="000000"/>
      <w:sz w:val="24"/>
      <w:szCs w:val="24"/>
    </w:rPr>
  </w:style>
  <w:style w:type="character" w:customStyle="1" w:styleId="A1">
    <w:name w:val="A1"/>
    <w:uiPriority w:val="99"/>
    <w:rsid w:val="000B3C97"/>
    <w:rPr>
      <w:rFonts w:cs="Constantia"/>
      <w:color w:val="000000"/>
      <w:sz w:val="48"/>
      <w:szCs w:val="48"/>
    </w:rPr>
  </w:style>
  <w:style w:type="character" w:customStyle="1" w:styleId="pre">
    <w:name w:val="pre"/>
    <w:basedOn w:val="DefaultParagraphFont"/>
    <w:rsid w:val="000B3C97"/>
  </w:style>
  <w:style w:type="paragraph" w:styleId="TOCHeading">
    <w:name w:val="TOC Heading"/>
    <w:basedOn w:val="Heading1"/>
    <w:next w:val="Normal"/>
    <w:uiPriority w:val="39"/>
    <w:unhideWhenUsed/>
    <w:qFormat/>
    <w:rsid w:val="00787584"/>
    <w:pPr>
      <w:keepLines/>
      <w:pageBreakBefore w:val="0"/>
      <w:spacing w:before="480" w:after="0" w:line="276" w:lineRule="auto"/>
      <w:jc w:val="left"/>
      <w:outlineLvl w:val="9"/>
    </w:pPr>
    <w:rPr>
      <w:rFonts w:asciiTheme="majorHAnsi" w:eastAsiaTheme="majorEastAsia" w:hAnsiTheme="majorHAnsi" w:cstheme="majorBidi"/>
      <w:bCs/>
      <w:caps w:val="0"/>
      <w:color w:val="365F91" w:themeColor="accent1" w:themeShade="BF"/>
      <w:spacing w:val="0"/>
      <w:kern w:val="0"/>
      <w:szCs w:val="28"/>
      <w:lang w:val="en-US" w:eastAsia="ja-JP"/>
    </w:rPr>
  </w:style>
  <w:style w:type="character" w:styleId="FootnoteReference">
    <w:name w:val="footnote reference"/>
    <w:basedOn w:val="DefaultParagraphFont"/>
    <w:uiPriority w:val="99"/>
    <w:semiHidden/>
    <w:unhideWhenUsed/>
    <w:rsid w:val="00E334E7"/>
    <w:rPr>
      <w:vertAlign w:val="superscript"/>
    </w:rPr>
  </w:style>
  <w:style w:type="character" w:styleId="Emphasis">
    <w:name w:val="Emphasis"/>
    <w:basedOn w:val="DefaultParagraphFont"/>
    <w:uiPriority w:val="20"/>
    <w:qFormat/>
    <w:rsid w:val="00E334E7"/>
    <w:rPr>
      <w:i/>
      <w:iCs/>
    </w:rPr>
  </w:style>
  <w:style w:type="paragraph" w:styleId="NormalWeb">
    <w:name w:val="Normal (Web)"/>
    <w:basedOn w:val="Normal"/>
    <w:uiPriority w:val="99"/>
    <w:semiHidden/>
    <w:unhideWhenUsed/>
    <w:rsid w:val="008F0EA6"/>
    <w:pPr>
      <w:spacing w:before="100" w:beforeAutospacing="1" w:after="100" w:afterAutospacing="1" w:line="240" w:lineRule="auto"/>
      <w:jc w:val="left"/>
    </w:pPr>
    <w:rPr>
      <w:szCs w:val="24"/>
      <w:lang w:val="en-IE" w:eastAsia="en-IE"/>
    </w:rPr>
  </w:style>
  <w:style w:type="paragraph" w:customStyle="1" w:styleId="MainBody">
    <w:name w:val="Main Body"/>
    <w:basedOn w:val="BodyText"/>
    <w:rsid w:val="009122FE"/>
    <w:pPr>
      <w:spacing w:line="240" w:lineRule="auto"/>
      <w:jc w:val="both"/>
    </w:pPr>
    <w:rPr>
      <w:rFonts w:eastAsia="MS Mincho"/>
      <w:sz w:val="20"/>
      <w:lang w:val="en-US" w:eastAsia="ja-JP"/>
    </w:rPr>
  </w:style>
  <w:style w:type="character" w:styleId="PlaceholderText">
    <w:name w:val="Placeholder Text"/>
    <w:basedOn w:val="DefaultParagraphFont"/>
    <w:uiPriority w:val="99"/>
    <w:semiHidden/>
    <w:rsid w:val="003647BC"/>
    <w:rPr>
      <w:color w:val="808080"/>
    </w:rPr>
  </w:style>
  <w:style w:type="character" w:customStyle="1" w:styleId="FooterChar">
    <w:name w:val="Footer Char"/>
    <w:basedOn w:val="DefaultParagraphFont"/>
    <w:link w:val="Footer"/>
    <w:uiPriority w:val="99"/>
    <w:rsid w:val="00BC14F3"/>
    <w:rPr>
      <w:sz w:val="24"/>
      <w:lang w:val="en-GB" w:eastAsia="en-US"/>
    </w:rPr>
  </w:style>
  <w:style w:type="character" w:customStyle="1" w:styleId="HeaderChar">
    <w:name w:val="Header Char"/>
    <w:basedOn w:val="DefaultParagraphFont"/>
    <w:link w:val="Header"/>
    <w:uiPriority w:val="99"/>
    <w:rsid w:val="00BC14F3"/>
    <w:rPr>
      <w:sz w:val="24"/>
      <w:lang w:val="en-GB" w:eastAsia="en-US"/>
    </w:rPr>
  </w:style>
  <w:style w:type="paragraph" w:styleId="Revision">
    <w:name w:val="Revision"/>
    <w:hidden/>
    <w:uiPriority w:val="99"/>
    <w:semiHidden/>
    <w:rsid w:val="006C5D24"/>
    <w:rPr>
      <w:sz w:val="24"/>
      <w:lang w:val="en-GB" w:eastAsia="en-US"/>
    </w:rPr>
  </w:style>
  <w:style w:type="character" w:styleId="CommentReference">
    <w:name w:val="annotation reference"/>
    <w:basedOn w:val="DefaultParagraphFont"/>
    <w:uiPriority w:val="99"/>
    <w:semiHidden/>
    <w:unhideWhenUsed/>
    <w:rsid w:val="00B9259C"/>
    <w:rPr>
      <w:sz w:val="18"/>
      <w:szCs w:val="18"/>
    </w:rPr>
  </w:style>
  <w:style w:type="paragraph" w:styleId="CommentSubject">
    <w:name w:val="annotation subject"/>
    <w:basedOn w:val="CommentText"/>
    <w:next w:val="CommentText"/>
    <w:link w:val="CommentSubjectChar"/>
    <w:uiPriority w:val="99"/>
    <w:semiHidden/>
    <w:unhideWhenUsed/>
    <w:rsid w:val="00B9259C"/>
    <w:pPr>
      <w:spacing w:line="240" w:lineRule="auto"/>
    </w:pPr>
    <w:rPr>
      <w:b/>
      <w:bCs/>
      <w:sz w:val="20"/>
    </w:rPr>
  </w:style>
  <w:style w:type="character" w:customStyle="1" w:styleId="CommentTextChar">
    <w:name w:val="Comment Text Char"/>
    <w:basedOn w:val="DefaultParagraphFont"/>
    <w:link w:val="CommentText"/>
    <w:semiHidden/>
    <w:rsid w:val="00B9259C"/>
    <w:rPr>
      <w:sz w:val="24"/>
      <w:lang w:val="en-GB" w:eastAsia="en-US"/>
    </w:rPr>
  </w:style>
  <w:style w:type="character" w:customStyle="1" w:styleId="CommentSubjectChar">
    <w:name w:val="Comment Subject Char"/>
    <w:basedOn w:val="CommentTextChar"/>
    <w:link w:val="CommentSubject"/>
    <w:uiPriority w:val="99"/>
    <w:semiHidden/>
    <w:rsid w:val="00B9259C"/>
    <w:rPr>
      <w:b/>
      <w:bCs/>
      <w:sz w:val="24"/>
      <w:lang w:val="en-GB" w:eastAsia="en-US"/>
    </w:rPr>
  </w:style>
  <w:style w:type="paragraph" w:customStyle="1" w:styleId="Style1">
    <w:name w:val="Style1"/>
    <w:basedOn w:val="MSCHeading1"/>
    <w:next w:val="Normal"/>
    <w:qFormat/>
    <w:rsid w:val="008636E3"/>
  </w:style>
  <w:style w:type="paragraph" w:customStyle="1" w:styleId="Gareth-chapter">
    <w:name w:val="Gareth - chapter"/>
    <w:basedOn w:val="Heading1"/>
    <w:autoRedefine/>
    <w:qFormat/>
    <w:rsid w:val="00523013"/>
    <w:pPr>
      <w:numPr>
        <w:numId w:val="26"/>
      </w:numPr>
    </w:pPr>
    <w:rPr>
      <w:b w:val="0"/>
      <w:caps w:val="0"/>
      <w:lang w:val="en-IE"/>
    </w:rPr>
  </w:style>
  <w:style w:type="character" w:customStyle="1" w:styleId="Heading4Char">
    <w:name w:val="Heading 4 Char"/>
    <w:basedOn w:val="DefaultParagraphFont"/>
    <w:link w:val="Heading4"/>
    <w:rsid w:val="003F1E1F"/>
    <w:rPr>
      <w:spacing w:val="20"/>
      <w:sz w:val="24"/>
      <w:lang w:val="en-GB"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6169463">
      <w:bodyDiv w:val="1"/>
      <w:marLeft w:val="0"/>
      <w:marRight w:val="0"/>
      <w:marTop w:val="0"/>
      <w:marBottom w:val="0"/>
      <w:divBdr>
        <w:top w:val="none" w:sz="0" w:space="0" w:color="auto"/>
        <w:left w:val="none" w:sz="0" w:space="0" w:color="auto"/>
        <w:bottom w:val="none" w:sz="0" w:space="0" w:color="auto"/>
        <w:right w:val="none" w:sz="0" w:space="0" w:color="auto"/>
      </w:divBdr>
      <w:divsChild>
        <w:div w:id="230890866">
          <w:marLeft w:val="270"/>
          <w:marRight w:val="0"/>
          <w:marTop w:val="0"/>
          <w:marBottom w:val="0"/>
          <w:divBdr>
            <w:top w:val="none" w:sz="0" w:space="0" w:color="auto"/>
            <w:left w:val="none" w:sz="0" w:space="0" w:color="auto"/>
            <w:bottom w:val="none" w:sz="0" w:space="0" w:color="auto"/>
            <w:right w:val="none" w:sz="0" w:space="0" w:color="auto"/>
          </w:divBdr>
          <w:divsChild>
            <w:div w:id="148012644">
              <w:marLeft w:val="0"/>
              <w:marRight w:val="0"/>
              <w:marTop w:val="0"/>
              <w:marBottom w:val="450"/>
              <w:divBdr>
                <w:top w:val="none" w:sz="0" w:space="0" w:color="auto"/>
                <w:left w:val="none" w:sz="0" w:space="0" w:color="auto"/>
                <w:bottom w:val="none" w:sz="0" w:space="0" w:color="auto"/>
                <w:right w:val="none" w:sz="0" w:space="0" w:color="auto"/>
              </w:divBdr>
              <w:divsChild>
                <w:div w:id="1011758668">
                  <w:marLeft w:val="0"/>
                  <w:marRight w:val="0"/>
                  <w:marTop w:val="0"/>
                  <w:marBottom w:val="0"/>
                  <w:divBdr>
                    <w:top w:val="none" w:sz="0" w:space="0" w:color="auto"/>
                    <w:left w:val="single" w:sz="6" w:space="4" w:color="DFDFDF"/>
                    <w:bottom w:val="single" w:sz="6" w:space="4" w:color="DFDFDF"/>
                    <w:right w:val="single" w:sz="6" w:space="4" w:color="DFDFDF"/>
                  </w:divBdr>
                </w:div>
              </w:divsChild>
            </w:div>
            <w:div w:id="215050904">
              <w:marLeft w:val="0"/>
              <w:marRight w:val="0"/>
              <w:marTop w:val="0"/>
              <w:marBottom w:val="0"/>
              <w:divBdr>
                <w:top w:val="none" w:sz="0" w:space="0" w:color="auto"/>
                <w:left w:val="none" w:sz="0" w:space="0" w:color="auto"/>
                <w:bottom w:val="none" w:sz="0" w:space="0" w:color="auto"/>
                <w:right w:val="none" w:sz="0" w:space="0" w:color="auto"/>
              </w:divBdr>
            </w:div>
            <w:div w:id="615984432">
              <w:marLeft w:val="0"/>
              <w:marRight w:val="0"/>
              <w:marTop w:val="150"/>
              <w:marBottom w:val="450"/>
              <w:divBdr>
                <w:top w:val="none" w:sz="0" w:space="0" w:color="auto"/>
                <w:left w:val="none" w:sz="0" w:space="0" w:color="auto"/>
                <w:bottom w:val="none" w:sz="0" w:space="0" w:color="auto"/>
                <w:right w:val="none" w:sz="0" w:space="0" w:color="auto"/>
              </w:divBdr>
              <w:divsChild>
                <w:div w:id="1175848027">
                  <w:marLeft w:val="0"/>
                  <w:marRight w:val="0"/>
                  <w:marTop w:val="0"/>
                  <w:marBottom w:val="0"/>
                  <w:divBdr>
                    <w:top w:val="none" w:sz="0" w:space="0" w:color="auto"/>
                    <w:left w:val="single" w:sz="6" w:space="4" w:color="5F953C"/>
                    <w:bottom w:val="single" w:sz="6" w:space="8" w:color="5F953C"/>
                    <w:right w:val="single" w:sz="6" w:space="4" w:color="5F953C"/>
                  </w:divBdr>
                </w:div>
                <w:div w:id="1233351238">
                  <w:marLeft w:val="0"/>
                  <w:marRight w:val="0"/>
                  <w:marTop w:val="0"/>
                  <w:marBottom w:val="0"/>
                  <w:divBdr>
                    <w:top w:val="none" w:sz="0" w:space="0" w:color="auto"/>
                    <w:left w:val="single" w:sz="6" w:space="0" w:color="5F953C"/>
                    <w:bottom w:val="single" w:sz="6" w:space="0" w:color="5F953C"/>
                    <w:right w:val="single" w:sz="6" w:space="0" w:color="5F953C"/>
                  </w:divBdr>
                </w:div>
              </w:divsChild>
            </w:div>
            <w:div w:id="679235718">
              <w:marLeft w:val="0"/>
              <w:marRight w:val="0"/>
              <w:marTop w:val="150"/>
              <w:marBottom w:val="450"/>
              <w:divBdr>
                <w:top w:val="none" w:sz="0" w:space="0" w:color="auto"/>
                <w:left w:val="none" w:sz="0" w:space="0" w:color="auto"/>
                <w:bottom w:val="none" w:sz="0" w:space="0" w:color="auto"/>
                <w:right w:val="none" w:sz="0" w:space="0" w:color="auto"/>
              </w:divBdr>
              <w:divsChild>
                <w:div w:id="567226953">
                  <w:marLeft w:val="0"/>
                  <w:marRight w:val="0"/>
                  <w:marTop w:val="0"/>
                  <w:marBottom w:val="0"/>
                  <w:divBdr>
                    <w:top w:val="none" w:sz="0" w:space="0" w:color="auto"/>
                    <w:left w:val="single" w:sz="6" w:space="4" w:color="5F953C"/>
                    <w:bottom w:val="single" w:sz="6" w:space="8" w:color="5F953C"/>
                    <w:right w:val="single" w:sz="6" w:space="4" w:color="5F953C"/>
                  </w:divBdr>
                </w:div>
                <w:div w:id="1897666648">
                  <w:marLeft w:val="0"/>
                  <w:marRight w:val="0"/>
                  <w:marTop w:val="0"/>
                  <w:marBottom w:val="0"/>
                  <w:divBdr>
                    <w:top w:val="none" w:sz="0" w:space="0" w:color="auto"/>
                    <w:left w:val="single" w:sz="6" w:space="0" w:color="5F953C"/>
                    <w:bottom w:val="single" w:sz="6" w:space="0" w:color="5F953C"/>
                    <w:right w:val="single" w:sz="6" w:space="0" w:color="5F953C"/>
                  </w:divBdr>
                </w:div>
              </w:divsChild>
            </w:div>
            <w:div w:id="1355109471">
              <w:marLeft w:val="0"/>
              <w:marRight w:val="0"/>
              <w:marTop w:val="150"/>
              <w:marBottom w:val="450"/>
              <w:divBdr>
                <w:top w:val="none" w:sz="0" w:space="0" w:color="auto"/>
                <w:left w:val="none" w:sz="0" w:space="0" w:color="auto"/>
                <w:bottom w:val="none" w:sz="0" w:space="0" w:color="auto"/>
                <w:right w:val="none" w:sz="0" w:space="0" w:color="auto"/>
              </w:divBdr>
              <w:divsChild>
                <w:div w:id="1374379003">
                  <w:marLeft w:val="0"/>
                  <w:marRight w:val="0"/>
                  <w:marTop w:val="0"/>
                  <w:marBottom w:val="0"/>
                  <w:divBdr>
                    <w:top w:val="single" w:sz="6" w:space="4" w:color="99B4D3"/>
                    <w:left w:val="single" w:sz="6" w:space="4" w:color="99B4D3"/>
                    <w:bottom w:val="single" w:sz="6" w:space="4" w:color="99B4D3"/>
                    <w:right w:val="single" w:sz="6" w:space="4" w:color="99B4D3"/>
                  </w:divBdr>
                  <w:divsChild>
                    <w:div w:id="1763408433">
                      <w:marLeft w:val="0"/>
                      <w:marRight w:val="0"/>
                      <w:marTop w:val="0"/>
                      <w:marBottom w:val="225"/>
                      <w:divBdr>
                        <w:top w:val="none" w:sz="0" w:space="0" w:color="auto"/>
                        <w:left w:val="none" w:sz="0" w:space="0" w:color="auto"/>
                        <w:bottom w:val="none" w:sz="0" w:space="0" w:color="auto"/>
                        <w:right w:val="none" w:sz="0" w:space="0" w:color="auto"/>
                      </w:divBdr>
                    </w:div>
                  </w:divsChild>
                </w:div>
              </w:divsChild>
            </w:div>
            <w:div w:id="1419058950">
              <w:marLeft w:val="0"/>
              <w:marRight w:val="0"/>
              <w:marTop w:val="150"/>
              <w:marBottom w:val="450"/>
              <w:divBdr>
                <w:top w:val="none" w:sz="0" w:space="0" w:color="auto"/>
                <w:left w:val="none" w:sz="0" w:space="0" w:color="auto"/>
                <w:bottom w:val="none" w:sz="0" w:space="0" w:color="auto"/>
                <w:right w:val="none" w:sz="0" w:space="0" w:color="auto"/>
              </w:divBdr>
              <w:divsChild>
                <w:div w:id="1676229942">
                  <w:marLeft w:val="0"/>
                  <w:marRight w:val="0"/>
                  <w:marTop w:val="0"/>
                  <w:marBottom w:val="0"/>
                  <w:divBdr>
                    <w:top w:val="none" w:sz="0" w:space="0" w:color="auto"/>
                    <w:left w:val="none" w:sz="0" w:space="0" w:color="auto"/>
                    <w:bottom w:val="none" w:sz="0" w:space="0" w:color="auto"/>
                    <w:right w:val="none" w:sz="0" w:space="0" w:color="auto"/>
                  </w:divBdr>
                  <w:divsChild>
                    <w:div w:id="1171869544">
                      <w:marLeft w:val="0"/>
                      <w:marRight w:val="0"/>
                      <w:marTop w:val="0"/>
                      <w:marBottom w:val="0"/>
                      <w:divBdr>
                        <w:top w:val="none" w:sz="0" w:space="0" w:color="auto"/>
                        <w:left w:val="single" w:sz="6" w:space="4" w:color="5F953C"/>
                        <w:bottom w:val="single" w:sz="6" w:space="8" w:color="5F953C"/>
                        <w:right w:val="single" w:sz="6" w:space="4" w:color="5F953C"/>
                      </w:divBdr>
                      <w:divsChild>
                        <w:div w:id="104468363">
                          <w:marLeft w:val="0"/>
                          <w:marRight w:val="0"/>
                          <w:marTop w:val="0"/>
                          <w:marBottom w:val="0"/>
                          <w:divBdr>
                            <w:top w:val="none" w:sz="0" w:space="0" w:color="auto"/>
                            <w:left w:val="none" w:sz="0" w:space="0" w:color="auto"/>
                            <w:bottom w:val="none" w:sz="0" w:space="0" w:color="auto"/>
                            <w:right w:val="none" w:sz="0" w:space="0" w:color="auto"/>
                          </w:divBdr>
                        </w:div>
                      </w:divsChild>
                    </w:div>
                    <w:div w:id="1519849302">
                      <w:marLeft w:val="0"/>
                      <w:marRight w:val="0"/>
                      <w:marTop w:val="0"/>
                      <w:marBottom w:val="0"/>
                      <w:divBdr>
                        <w:top w:val="none" w:sz="0" w:space="0" w:color="auto"/>
                        <w:left w:val="single" w:sz="6" w:space="0" w:color="5F953C"/>
                        <w:bottom w:val="single" w:sz="6" w:space="0" w:color="5F953C"/>
                        <w:right w:val="single" w:sz="6" w:space="0" w:color="5F953C"/>
                      </w:divBdr>
                    </w:div>
                  </w:divsChild>
                </w:div>
              </w:divsChild>
            </w:div>
            <w:div w:id="1501892884">
              <w:marLeft w:val="0"/>
              <w:marRight w:val="0"/>
              <w:marTop w:val="0"/>
              <w:marBottom w:val="0"/>
              <w:divBdr>
                <w:top w:val="none" w:sz="0" w:space="0" w:color="auto"/>
                <w:left w:val="none" w:sz="0" w:space="0" w:color="auto"/>
                <w:bottom w:val="none" w:sz="0" w:space="0" w:color="auto"/>
                <w:right w:val="none" w:sz="0" w:space="0" w:color="auto"/>
              </w:divBdr>
              <w:divsChild>
                <w:div w:id="375547330">
                  <w:marLeft w:val="0"/>
                  <w:marRight w:val="0"/>
                  <w:marTop w:val="0"/>
                  <w:marBottom w:val="0"/>
                  <w:divBdr>
                    <w:top w:val="none" w:sz="0" w:space="0" w:color="auto"/>
                    <w:left w:val="none" w:sz="0" w:space="0" w:color="auto"/>
                    <w:bottom w:val="none" w:sz="0" w:space="0" w:color="auto"/>
                    <w:right w:val="none" w:sz="0" w:space="0" w:color="auto"/>
                  </w:divBdr>
                  <w:divsChild>
                    <w:div w:id="628323219">
                      <w:marLeft w:val="0"/>
                      <w:marRight w:val="0"/>
                      <w:marTop w:val="0"/>
                      <w:marBottom w:val="0"/>
                      <w:divBdr>
                        <w:top w:val="none" w:sz="0" w:space="0" w:color="auto"/>
                        <w:left w:val="none" w:sz="0" w:space="0" w:color="auto"/>
                        <w:bottom w:val="none" w:sz="0" w:space="0" w:color="auto"/>
                        <w:right w:val="none" w:sz="0" w:space="0" w:color="auto"/>
                      </w:divBdr>
                      <w:divsChild>
                        <w:div w:id="413626447">
                          <w:marLeft w:val="0"/>
                          <w:marRight w:val="150"/>
                          <w:marTop w:val="0"/>
                          <w:marBottom w:val="0"/>
                          <w:divBdr>
                            <w:top w:val="none" w:sz="0" w:space="0" w:color="auto"/>
                            <w:left w:val="none" w:sz="0" w:space="0" w:color="auto"/>
                            <w:bottom w:val="none" w:sz="0" w:space="0" w:color="auto"/>
                            <w:right w:val="none" w:sz="0" w:space="0" w:color="auto"/>
                          </w:divBdr>
                        </w:div>
                        <w:div w:id="1452894506">
                          <w:marLeft w:val="300"/>
                          <w:marRight w:val="0"/>
                          <w:marTop w:val="0"/>
                          <w:marBottom w:val="0"/>
                          <w:divBdr>
                            <w:top w:val="none" w:sz="0" w:space="0" w:color="auto"/>
                            <w:left w:val="none" w:sz="0" w:space="0" w:color="auto"/>
                            <w:bottom w:val="none" w:sz="0" w:space="0" w:color="auto"/>
                            <w:right w:val="none" w:sz="0" w:space="0" w:color="auto"/>
                          </w:divBdr>
                        </w:div>
                      </w:divsChild>
                    </w:div>
                    <w:div w:id="1877889787">
                      <w:marLeft w:val="0"/>
                      <w:marRight w:val="0"/>
                      <w:marTop w:val="0"/>
                      <w:marBottom w:val="0"/>
                      <w:divBdr>
                        <w:top w:val="none" w:sz="0" w:space="0" w:color="auto"/>
                        <w:left w:val="none" w:sz="0" w:space="0" w:color="auto"/>
                        <w:bottom w:val="none" w:sz="0" w:space="0" w:color="auto"/>
                        <w:right w:val="none" w:sz="0" w:space="0" w:color="auto"/>
                      </w:divBdr>
                      <w:divsChild>
                        <w:div w:id="482357774">
                          <w:marLeft w:val="0"/>
                          <w:marRight w:val="0"/>
                          <w:marTop w:val="0"/>
                          <w:marBottom w:val="0"/>
                          <w:divBdr>
                            <w:top w:val="none" w:sz="0" w:space="0" w:color="auto"/>
                            <w:left w:val="none" w:sz="0" w:space="0" w:color="auto"/>
                            <w:bottom w:val="none" w:sz="0" w:space="0" w:color="auto"/>
                            <w:right w:val="none" w:sz="0" w:space="0" w:color="auto"/>
                          </w:divBdr>
                        </w:div>
                        <w:div w:id="1257207182">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2146777044">
                  <w:marLeft w:val="0"/>
                  <w:marRight w:val="0"/>
                  <w:marTop w:val="0"/>
                  <w:marBottom w:val="0"/>
                  <w:divBdr>
                    <w:top w:val="none" w:sz="0" w:space="0" w:color="auto"/>
                    <w:left w:val="none" w:sz="0" w:space="0" w:color="auto"/>
                    <w:bottom w:val="none" w:sz="0" w:space="0" w:color="auto"/>
                    <w:right w:val="none" w:sz="0" w:space="0" w:color="auto"/>
                  </w:divBdr>
                  <w:divsChild>
                    <w:div w:id="588076255">
                      <w:marLeft w:val="0"/>
                      <w:marRight w:val="0"/>
                      <w:marTop w:val="0"/>
                      <w:marBottom w:val="0"/>
                      <w:divBdr>
                        <w:top w:val="none" w:sz="0" w:space="0" w:color="auto"/>
                        <w:left w:val="none" w:sz="0" w:space="0" w:color="auto"/>
                        <w:bottom w:val="none" w:sz="0" w:space="0" w:color="auto"/>
                        <w:right w:val="none" w:sz="0" w:space="0" w:color="auto"/>
                      </w:divBdr>
                      <w:divsChild>
                        <w:div w:id="1013414866">
                          <w:marLeft w:val="0"/>
                          <w:marRight w:val="0"/>
                          <w:marTop w:val="0"/>
                          <w:marBottom w:val="0"/>
                          <w:divBdr>
                            <w:top w:val="none" w:sz="0" w:space="0" w:color="auto"/>
                            <w:left w:val="none" w:sz="0" w:space="0" w:color="auto"/>
                            <w:bottom w:val="none" w:sz="0" w:space="0" w:color="auto"/>
                            <w:right w:val="none" w:sz="0" w:space="0" w:color="auto"/>
                          </w:divBdr>
                        </w:div>
                        <w:div w:id="1576744708">
                          <w:marLeft w:val="0"/>
                          <w:marRight w:val="150"/>
                          <w:marTop w:val="0"/>
                          <w:marBottom w:val="0"/>
                          <w:divBdr>
                            <w:top w:val="none" w:sz="0" w:space="0" w:color="auto"/>
                            <w:left w:val="none" w:sz="0" w:space="0" w:color="auto"/>
                            <w:bottom w:val="none" w:sz="0" w:space="0" w:color="auto"/>
                            <w:right w:val="none" w:sz="0" w:space="0" w:color="auto"/>
                          </w:divBdr>
                        </w:div>
                      </w:divsChild>
                    </w:div>
                    <w:div w:id="1437598578">
                      <w:marLeft w:val="0"/>
                      <w:marRight w:val="0"/>
                      <w:marTop w:val="0"/>
                      <w:marBottom w:val="0"/>
                      <w:divBdr>
                        <w:top w:val="none" w:sz="0" w:space="0" w:color="auto"/>
                        <w:left w:val="none" w:sz="0" w:space="0" w:color="auto"/>
                        <w:bottom w:val="none" w:sz="0" w:space="0" w:color="auto"/>
                        <w:right w:val="none" w:sz="0" w:space="0" w:color="auto"/>
                      </w:divBdr>
                      <w:divsChild>
                        <w:div w:id="874124355">
                          <w:marLeft w:val="0"/>
                          <w:marRight w:val="150"/>
                          <w:marTop w:val="0"/>
                          <w:marBottom w:val="0"/>
                          <w:divBdr>
                            <w:top w:val="none" w:sz="0" w:space="0" w:color="auto"/>
                            <w:left w:val="none" w:sz="0" w:space="0" w:color="auto"/>
                            <w:bottom w:val="none" w:sz="0" w:space="0" w:color="auto"/>
                            <w:right w:val="none" w:sz="0" w:space="0" w:color="auto"/>
                          </w:divBdr>
                        </w:div>
                        <w:div w:id="1125923565">
                          <w:marLeft w:val="30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8391341">
          <w:marLeft w:val="150"/>
          <w:marRight w:val="0"/>
          <w:marTop w:val="0"/>
          <w:marBottom w:val="0"/>
          <w:divBdr>
            <w:top w:val="none" w:sz="0" w:space="0" w:color="auto"/>
            <w:left w:val="none" w:sz="0" w:space="0" w:color="auto"/>
            <w:bottom w:val="none" w:sz="0" w:space="0" w:color="auto"/>
            <w:right w:val="none" w:sz="0" w:space="0" w:color="auto"/>
          </w:divBdr>
          <w:divsChild>
            <w:div w:id="58482753">
              <w:marLeft w:val="525"/>
              <w:marRight w:val="0"/>
              <w:marTop w:val="0"/>
              <w:marBottom w:val="150"/>
              <w:divBdr>
                <w:top w:val="none" w:sz="0" w:space="0" w:color="auto"/>
                <w:left w:val="none" w:sz="0" w:space="0" w:color="auto"/>
                <w:bottom w:val="none" w:sz="0" w:space="0" w:color="auto"/>
                <w:right w:val="none" w:sz="0" w:space="0" w:color="auto"/>
              </w:divBdr>
            </w:div>
            <w:div w:id="91707713">
              <w:marLeft w:val="525"/>
              <w:marRight w:val="0"/>
              <w:marTop w:val="0"/>
              <w:marBottom w:val="150"/>
              <w:divBdr>
                <w:top w:val="none" w:sz="0" w:space="0" w:color="auto"/>
                <w:left w:val="none" w:sz="0" w:space="0" w:color="auto"/>
                <w:bottom w:val="none" w:sz="0" w:space="0" w:color="auto"/>
                <w:right w:val="none" w:sz="0" w:space="0" w:color="auto"/>
              </w:divBdr>
            </w:div>
            <w:div w:id="435908865">
              <w:marLeft w:val="525"/>
              <w:marRight w:val="0"/>
              <w:marTop w:val="0"/>
              <w:marBottom w:val="150"/>
              <w:divBdr>
                <w:top w:val="none" w:sz="0" w:space="0" w:color="auto"/>
                <w:left w:val="none" w:sz="0" w:space="0" w:color="auto"/>
                <w:bottom w:val="none" w:sz="0" w:space="0" w:color="auto"/>
                <w:right w:val="none" w:sz="0" w:space="0" w:color="auto"/>
              </w:divBdr>
              <w:divsChild>
                <w:div w:id="1348826281">
                  <w:marLeft w:val="0"/>
                  <w:marRight w:val="0"/>
                  <w:marTop w:val="0"/>
                  <w:marBottom w:val="0"/>
                  <w:divBdr>
                    <w:top w:val="none" w:sz="0" w:space="0" w:color="auto"/>
                    <w:left w:val="none" w:sz="0" w:space="0" w:color="auto"/>
                    <w:bottom w:val="none" w:sz="0" w:space="0" w:color="auto"/>
                    <w:right w:val="none" w:sz="0" w:space="0" w:color="auto"/>
                  </w:divBdr>
                  <w:divsChild>
                    <w:div w:id="1345590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9919576">
              <w:marLeft w:val="0"/>
              <w:marRight w:val="0"/>
              <w:marTop w:val="0"/>
              <w:marBottom w:val="150"/>
              <w:divBdr>
                <w:top w:val="none" w:sz="0" w:space="0" w:color="auto"/>
                <w:left w:val="none" w:sz="0" w:space="0" w:color="auto"/>
                <w:bottom w:val="none" w:sz="0" w:space="0" w:color="auto"/>
                <w:right w:val="none" w:sz="0" w:space="0" w:color="auto"/>
              </w:divBdr>
              <w:divsChild>
                <w:div w:id="1668708391">
                  <w:marLeft w:val="0"/>
                  <w:marRight w:val="0"/>
                  <w:marTop w:val="0"/>
                  <w:marBottom w:val="0"/>
                  <w:divBdr>
                    <w:top w:val="none" w:sz="0" w:space="0" w:color="auto"/>
                    <w:left w:val="none" w:sz="0" w:space="0" w:color="auto"/>
                    <w:bottom w:val="none" w:sz="0" w:space="0" w:color="auto"/>
                    <w:right w:val="none" w:sz="0" w:space="0" w:color="auto"/>
                  </w:divBdr>
                  <w:divsChild>
                    <w:div w:id="909312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2221854">
              <w:marLeft w:val="0"/>
              <w:marRight w:val="0"/>
              <w:marTop w:val="0"/>
              <w:marBottom w:val="0"/>
              <w:divBdr>
                <w:top w:val="none" w:sz="0" w:space="0" w:color="auto"/>
                <w:left w:val="none" w:sz="0" w:space="0" w:color="auto"/>
                <w:bottom w:val="none" w:sz="0" w:space="0" w:color="auto"/>
                <w:right w:val="none" w:sz="0" w:space="0" w:color="auto"/>
              </w:divBdr>
              <w:divsChild>
                <w:div w:id="247660842">
                  <w:marLeft w:val="0"/>
                  <w:marRight w:val="0"/>
                  <w:marTop w:val="0"/>
                  <w:marBottom w:val="0"/>
                  <w:divBdr>
                    <w:top w:val="none" w:sz="0" w:space="0" w:color="auto"/>
                    <w:left w:val="none" w:sz="0" w:space="0" w:color="auto"/>
                    <w:bottom w:val="none" w:sz="0" w:space="0" w:color="auto"/>
                    <w:right w:val="none" w:sz="0" w:space="0" w:color="auto"/>
                  </w:divBdr>
                  <w:divsChild>
                    <w:div w:id="436829069">
                      <w:marLeft w:val="0"/>
                      <w:marRight w:val="0"/>
                      <w:marTop w:val="0"/>
                      <w:marBottom w:val="0"/>
                      <w:divBdr>
                        <w:top w:val="none" w:sz="0" w:space="0" w:color="auto"/>
                        <w:left w:val="none" w:sz="0" w:space="0" w:color="auto"/>
                        <w:bottom w:val="none" w:sz="0" w:space="0" w:color="auto"/>
                        <w:right w:val="none" w:sz="0" w:space="0" w:color="auto"/>
                      </w:divBdr>
                      <w:divsChild>
                        <w:div w:id="1420711569">
                          <w:marLeft w:val="0"/>
                          <w:marRight w:val="0"/>
                          <w:marTop w:val="0"/>
                          <w:marBottom w:val="0"/>
                          <w:divBdr>
                            <w:top w:val="none" w:sz="0" w:space="0" w:color="auto"/>
                            <w:left w:val="none" w:sz="0" w:space="0" w:color="auto"/>
                            <w:bottom w:val="none" w:sz="0" w:space="0" w:color="auto"/>
                            <w:right w:val="none" w:sz="0" w:space="0" w:color="auto"/>
                          </w:divBdr>
                          <w:divsChild>
                            <w:div w:id="892081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3331703">
                      <w:marLeft w:val="0"/>
                      <w:marRight w:val="0"/>
                      <w:marTop w:val="0"/>
                      <w:marBottom w:val="0"/>
                      <w:divBdr>
                        <w:top w:val="none" w:sz="0" w:space="0" w:color="auto"/>
                        <w:left w:val="none" w:sz="0" w:space="0" w:color="auto"/>
                        <w:bottom w:val="none" w:sz="0" w:space="0" w:color="auto"/>
                        <w:right w:val="none" w:sz="0" w:space="0" w:color="auto"/>
                      </w:divBdr>
                      <w:divsChild>
                        <w:div w:id="1162356535">
                          <w:marLeft w:val="0"/>
                          <w:marRight w:val="165"/>
                          <w:marTop w:val="0"/>
                          <w:marBottom w:val="0"/>
                          <w:divBdr>
                            <w:top w:val="none" w:sz="0" w:space="0" w:color="auto"/>
                            <w:left w:val="none" w:sz="0" w:space="0" w:color="auto"/>
                            <w:bottom w:val="none" w:sz="0" w:space="0" w:color="auto"/>
                            <w:right w:val="none" w:sz="0" w:space="0" w:color="auto"/>
                          </w:divBdr>
                          <w:divsChild>
                            <w:div w:id="1854952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064962">
              <w:marLeft w:val="0"/>
              <w:marRight w:val="0"/>
              <w:marTop w:val="0"/>
              <w:marBottom w:val="150"/>
              <w:divBdr>
                <w:top w:val="none" w:sz="0" w:space="0" w:color="auto"/>
                <w:left w:val="none" w:sz="0" w:space="0" w:color="auto"/>
                <w:bottom w:val="none" w:sz="0" w:space="0" w:color="auto"/>
                <w:right w:val="none" w:sz="0" w:space="0" w:color="auto"/>
              </w:divBdr>
            </w:div>
            <w:div w:id="917057411">
              <w:marLeft w:val="525"/>
              <w:marRight w:val="0"/>
              <w:marTop w:val="0"/>
              <w:marBottom w:val="150"/>
              <w:divBdr>
                <w:top w:val="none" w:sz="0" w:space="0" w:color="auto"/>
                <w:left w:val="none" w:sz="0" w:space="0" w:color="auto"/>
                <w:bottom w:val="none" w:sz="0" w:space="0" w:color="auto"/>
                <w:right w:val="none" w:sz="0" w:space="0" w:color="auto"/>
              </w:divBdr>
              <w:divsChild>
                <w:div w:id="1804469810">
                  <w:marLeft w:val="0"/>
                  <w:marRight w:val="0"/>
                  <w:marTop w:val="0"/>
                  <w:marBottom w:val="0"/>
                  <w:divBdr>
                    <w:top w:val="none" w:sz="0" w:space="0" w:color="auto"/>
                    <w:left w:val="none" w:sz="0" w:space="0" w:color="auto"/>
                    <w:bottom w:val="none" w:sz="0" w:space="0" w:color="auto"/>
                    <w:right w:val="none" w:sz="0" w:space="0" w:color="auto"/>
                  </w:divBdr>
                  <w:divsChild>
                    <w:div w:id="1266422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1167936">
              <w:marLeft w:val="0"/>
              <w:marRight w:val="0"/>
              <w:marTop w:val="0"/>
              <w:marBottom w:val="450"/>
              <w:divBdr>
                <w:top w:val="none" w:sz="0" w:space="0" w:color="auto"/>
                <w:left w:val="none" w:sz="0" w:space="0" w:color="auto"/>
                <w:bottom w:val="single" w:sz="6" w:space="0" w:color="7BB45B"/>
                <w:right w:val="none" w:sz="0" w:space="0" w:color="auto"/>
              </w:divBdr>
              <w:divsChild>
                <w:div w:id="333341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9806174">
      <w:bodyDiv w:val="1"/>
      <w:marLeft w:val="0"/>
      <w:marRight w:val="0"/>
      <w:marTop w:val="0"/>
      <w:marBottom w:val="0"/>
      <w:divBdr>
        <w:top w:val="none" w:sz="0" w:space="0" w:color="auto"/>
        <w:left w:val="none" w:sz="0" w:space="0" w:color="auto"/>
        <w:bottom w:val="none" w:sz="0" w:space="0" w:color="auto"/>
        <w:right w:val="none" w:sz="0" w:space="0" w:color="auto"/>
      </w:divBdr>
    </w:div>
    <w:div w:id="396443160">
      <w:bodyDiv w:val="1"/>
      <w:marLeft w:val="0"/>
      <w:marRight w:val="0"/>
      <w:marTop w:val="0"/>
      <w:marBottom w:val="0"/>
      <w:divBdr>
        <w:top w:val="none" w:sz="0" w:space="0" w:color="auto"/>
        <w:left w:val="none" w:sz="0" w:space="0" w:color="auto"/>
        <w:bottom w:val="none" w:sz="0" w:space="0" w:color="auto"/>
        <w:right w:val="none" w:sz="0" w:space="0" w:color="auto"/>
      </w:divBdr>
    </w:div>
    <w:div w:id="557279359">
      <w:bodyDiv w:val="1"/>
      <w:marLeft w:val="0"/>
      <w:marRight w:val="0"/>
      <w:marTop w:val="0"/>
      <w:marBottom w:val="0"/>
      <w:divBdr>
        <w:top w:val="none" w:sz="0" w:space="0" w:color="auto"/>
        <w:left w:val="none" w:sz="0" w:space="0" w:color="auto"/>
        <w:bottom w:val="none" w:sz="0" w:space="0" w:color="auto"/>
        <w:right w:val="none" w:sz="0" w:space="0" w:color="auto"/>
      </w:divBdr>
      <w:divsChild>
        <w:div w:id="1968120502">
          <w:marLeft w:val="0"/>
          <w:marRight w:val="0"/>
          <w:marTop w:val="0"/>
          <w:marBottom w:val="0"/>
          <w:divBdr>
            <w:top w:val="none" w:sz="0" w:space="0" w:color="auto"/>
            <w:left w:val="none" w:sz="0" w:space="0" w:color="auto"/>
            <w:bottom w:val="none" w:sz="0" w:space="0" w:color="auto"/>
            <w:right w:val="none" w:sz="0" w:space="0" w:color="auto"/>
          </w:divBdr>
        </w:div>
        <w:div w:id="888154855">
          <w:marLeft w:val="0"/>
          <w:marRight w:val="0"/>
          <w:marTop w:val="0"/>
          <w:marBottom w:val="0"/>
          <w:divBdr>
            <w:top w:val="none" w:sz="0" w:space="0" w:color="auto"/>
            <w:left w:val="none" w:sz="0" w:space="0" w:color="auto"/>
            <w:bottom w:val="none" w:sz="0" w:space="0" w:color="auto"/>
            <w:right w:val="none" w:sz="0" w:space="0" w:color="auto"/>
          </w:divBdr>
        </w:div>
        <w:div w:id="2034721199">
          <w:marLeft w:val="0"/>
          <w:marRight w:val="0"/>
          <w:marTop w:val="0"/>
          <w:marBottom w:val="0"/>
          <w:divBdr>
            <w:top w:val="none" w:sz="0" w:space="0" w:color="auto"/>
            <w:left w:val="none" w:sz="0" w:space="0" w:color="auto"/>
            <w:bottom w:val="none" w:sz="0" w:space="0" w:color="auto"/>
            <w:right w:val="none" w:sz="0" w:space="0" w:color="auto"/>
          </w:divBdr>
        </w:div>
      </w:divsChild>
    </w:div>
    <w:div w:id="578056290">
      <w:bodyDiv w:val="1"/>
      <w:marLeft w:val="0"/>
      <w:marRight w:val="0"/>
      <w:marTop w:val="0"/>
      <w:marBottom w:val="0"/>
      <w:divBdr>
        <w:top w:val="none" w:sz="0" w:space="0" w:color="auto"/>
        <w:left w:val="none" w:sz="0" w:space="0" w:color="auto"/>
        <w:bottom w:val="none" w:sz="0" w:space="0" w:color="auto"/>
        <w:right w:val="none" w:sz="0" w:space="0" w:color="auto"/>
      </w:divBdr>
    </w:div>
    <w:div w:id="596596964">
      <w:bodyDiv w:val="1"/>
      <w:marLeft w:val="0"/>
      <w:marRight w:val="0"/>
      <w:marTop w:val="0"/>
      <w:marBottom w:val="0"/>
      <w:divBdr>
        <w:top w:val="none" w:sz="0" w:space="0" w:color="auto"/>
        <w:left w:val="none" w:sz="0" w:space="0" w:color="auto"/>
        <w:bottom w:val="none" w:sz="0" w:space="0" w:color="auto"/>
        <w:right w:val="none" w:sz="0" w:space="0" w:color="auto"/>
      </w:divBdr>
    </w:div>
    <w:div w:id="640353512">
      <w:bodyDiv w:val="1"/>
      <w:marLeft w:val="0"/>
      <w:marRight w:val="0"/>
      <w:marTop w:val="0"/>
      <w:marBottom w:val="0"/>
      <w:divBdr>
        <w:top w:val="none" w:sz="0" w:space="0" w:color="auto"/>
        <w:left w:val="none" w:sz="0" w:space="0" w:color="auto"/>
        <w:bottom w:val="none" w:sz="0" w:space="0" w:color="auto"/>
        <w:right w:val="none" w:sz="0" w:space="0" w:color="auto"/>
      </w:divBdr>
    </w:div>
    <w:div w:id="1064647546">
      <w:bodyDiv w:val="1"/>
      <w:marLeft w:val="0"/>
      <w:marRight w:val="0"/>
      <w:marTop w:val="0"/>
      <w:marBottom w:val="0"/>
      <w:divBdr>
        <w:top w:val="none" w:sz="0" w:space="0" w:color="auto"/>
        <w:left w:val="none" w:sz="0" w:space="0" w:color="auto"/>
        <w:bottom w:val="none" w:sz="0" w:space="0" w:color="auto"/>
        <w:right w:val="none" w:sz="0" w:space="0" w:color="auto"/>
      </w:divBdr>
    </w:div>
    <w:div w:id="1254316212">
      <w:bodyDiv w:val="1"/>
      <w:marLeft w:val="0"/>
      <w:marRight w:val="0"/>
      <w:marTop w:val="0"/>
      <w:marBottom w:val="0"/>
      <w:divBdr>
        <w:top w:val="none" w:sz="0" w:space="0" w:color="auto"/>
        <w:left w:val="none" w:sz="0" w:space="0" w:color="auto"/>
        <w:bottom w:val="none" w:sz="0" w:space="0" w:color="auto"/>
        <w:right w:val="none" w:sz="0" w:space="0" w:color="auto"/>
      </w:divBdr>
    </w:div>
    <w:div w:id="1383289339">
      <w:bodyDiv w:val="1"/>
      <w:marLeft w:val="0"/>
      <w:marRight w:val="0"/>
      <w:marTop w:val="0"/>
      <w:marBottom w:val="0"/>
      <w:divBdr>
        <w:top w:val="none" w:sz="0" w:space="0" w:color="auto"/>
        <w:left w:val="none" w:sz="0" w:space="0" w:color="auto"/>
        <w:bottom w:val="none" w:sz="0" w:space="0" w:color="auto"/>
        <w:right w:val="none" w:sz="0" w:space="0" w:color="auto"/>
      </w:divBdr>
    </w:div>
    <w:div w:id="1423604658">
      <w:bodyDiv w:val="1"/>
      <w:marLeft w:val="0"/>
      <w:marRight w:val="0"/>
      <w:marTop w:val="0"/>
      <w:marBottom w:val="0"/>
      <w:divBdr>
        <w:top w:val="none" w:sz="0" w:space="0" w:color="auto"/>
        <w:left w:val="none" w:sz="0" w:space="0" w:color="auto"/>
        <w:bottom w:val="none" w:sz="0" w:space="0" w:color="auto"/>
        <w:right w:val="none" w:sz="0" w:space="0" w:color="auto"/>
      </w:divBdr>
    </w:div>
    <w:div w:id="1423919534">
      <w:bodyDiv w:val="1"/>
      <w:marLeft w:val="0"/>
      <w:marRight w:val="0"/>
      <w:marTop w:val="0"/>
      <w:marBottom w:val="0"/>
      <w:divBdr>
        <w:top w:val="none" w:sz="0" w:space="0" w:color="auto"/>
        <w:left w:val="none" w:sz="0" w:space="0" w:color="auto"/>
        <w:bottom w:val="none" w:sz="0" w:space="0" w:color="auto"/>
        <w:right w:val="none" w:sz="0" w:space="0" w:color="auto"/>
      </w:divBdr>
    </w:div>
    <w:div w:id="1821193098">
      <w:bodyDiv w:val="1"/>
      <w:marLeft w:val="0"/>
      <w:marRight w:val="0"/>
      <w:marTop w:val="0"/>
      <w:marBottom w:val="0"/>
      <w:divBdr>
        <w:top w:val="none" w:sz="0" w:space="0" w:color="auto"/>
        <w:left w:val="none" w:sz="0" w:space="0" w:color="auto"/>
        <w:bottom w:val="none" w:sz="0" w:space="0" w:color="auto"/>
        <w:right w:val="none" w:sz="0" w:space="0" w:color="auto"/>
      </w:divBdr>
    </w:div>
    <w:div w:id="2053533532">
      <w:bodyDiv w:val="1"/>
      <w:marLeft w:val="0"/>
      <w:marRight w:val="0"/>
      <w:marTop w:val="0"/>
      <w:marBottom w:val="0"/>
      <w:divBdr>
        <w:top w:val="none" w:sz="0" w:space="0" w:color="auto"/>
        <w:left w:val="none" w:sz="0" w:space="0" w:color="auto"/>
        <w:bottom w:val="none" w:sz="0" w:space="0" w:color="auto"/>
        <w:right w:val="none" w:sz="0" w:space="0" w:color="auto"/>
      </w:divBdr>
    </w:div>
    <w:div w:id="2112621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emf"/><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chart" Target="charts/chart2.xml"/><Relationship Id="rId55" Type="http://schemas.openxmlformats.org/officeDocument/2006/relationships/chart" Target="charts/chart7.xml"/><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emf"/><Relationship Id="rId54" Type="http://schemas.openxmlformats.org/officeDocument/2006/relationships/chart" Target="charts/chart6.xml"/><Relationship Id="rId62"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chart" Target="charts/chart5.xml"/><Relationship Id="rId58"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emf"/><Relationship Id="rId49" Type="http://schemas.openxmlformats.org/officeDocument/2006/relationships/chart" Target="charts/chart1.xml"/><Relationship Id="rId57" Type="http://schemas.openxmlformats.org/officeDocument/2006/relationships/chart" Target="charts/chart9.xml"/><Relationship Id="rId61" Type="http://schemas.openxmlformats.org/officeDocument/2006/relationships/oleObject" Target="embeddings/oleObject2.bin"/><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chart" Target="charts/chart4.xml"/><Relationship Id="rId60" Type="http://schemas.openxmlformats.org/officeDocument/2006/relationships/image" Target="media/image35.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8.emf"/><Relationship Id="rId27" Type="http://schemas.openxmlformats.org/officeDocument/2006/relationships/image" Target="media/image13.emf"/><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emf"/><Relationship Id="rId48" Type="http://schemas.openxmlformats.org/officeDocument/2006/relationships/oleObject" Target="embeddings/oleObject1.bin"/><Relationship Id="rId56" Type="http://schemas.openxmlformats.org/officeDocument/2006/relationships/chart" Target="charts/chart8.xml"/><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chart" Target="charts/chart3.xml"/><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gif"/><Relationship Id="rId25" Type="http://schemas.openxmlformats.org/officeDocument/2006/relationships/image" Target="media/image11.png"/><Relationship Id="rId33" Type="http://schemas.openxmlformats.org/officeDocument/2006/relationships/image" Target="media/image19.emf"/><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34.png"/></Relationships>
</file>

<file path=word/_rels/footnotes.xml.rels><?xml version="1.0" encoding="UTF-8" standalone="yes"?>
<Relationships xmlns="http://schemas.openxmlformats.org/package/2006/relationships"><Relationship Id="rId3" Type="http://schemas.openxmlformats.org/officeDocument/2006/relationships/hyperlink" Target="https://github.com/d13125710/AntSolverGUI/tree/master/Release" TargetMode="External"/><Relationship Id="rId2" Type="http://schemas.openxmlformats.org/officeDocument/2006/relationships/hyperlink" Target="http://en.wikipedia.org/wiki/P-value" TargetMode="External"/><Relationship Id="rId1" Type="http://schemas.openxmlformats.org/officeDocument/2006/relationships/hyperlink" Target="http://www.math.uwaterloo.ca/tsp/data/ml/monalisa.html" TargetMode="External"/></Relationships>
</file>

<file path=word/charts/_rels/chart1.xml.rels><?xml version="1.0" encoding="UTF-8" standalone="yes"?>
<Relationships xmlns="http://schemas.openxmlformats.org/package/2006/relationships"><Relationship Id="rId2" Type="http://schemas.openxmlformats.org/officeDocument/2006/relationships/oleObject" Target="file:///C:\Users\gareth\Documents\Visual%20Studio%202010\Projects\ACOWIN\dissertation\AlphabetaParEx1.xlsx" TargetMode="External"/><Relationship Id="rId1" Type="http://schemas.openxmlformats.org/officeDocument/2006/relationships/themeOverride" Target="../theme/themeOverride1.xml"/></Relationships>
</file>

<file path=word/charts/_rels/chart2.xml.rels><?xml version="1.0" encoding="UTF-8" standalone="yes"?>
<Relationships xmlns="http://schemas.openxmlformats.org/package/2006/relationships"><Relationship Id="rId1" Type="http://schemas.openxmlformats.org/officeDocument/2006/relationships/oleObject" Target="file:///C:\Users\gareth\Documents\Visual%20Studio%202010\Projects\ACOWIN\dissertation\AlphabetaParEx1.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gareth\Documents\Visual%20Studio%202010\Projects\ACOWIN\x64\Release\elitestExperiment1.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gareth\Documents\Visual%20Studio%202010\Projects\ACOWIN\acoparmeterstestok.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gareth\Documents\Visual%20Studio%202010\Projects\ACOWIN\branchingfactor.xlsx" TargetMode="External"/></Relationships>
</file>

<file path=word/charts/_rels/chart6.xml.rels><?xml version="1.0" encoding="UTF-8" standalone="yes"?>
<Relationships xmlns="http://schemas.openxmlformats.org/package/2006/relationships"><Relationship Id="rId2" Type="http://schemas.openxmlformats.org/officeDocument/2006/relationships/oleObject" Target="file:///C:\Users\gareth\Documents\Visual%20Studio%202010\Projects\ACOWIN\dissertation\pheromones_berlin52.xlsx" TargetMode="External"/><Relationship Id="rId1" Type="http://schemas.openxmlformats.org/officeDocument/2006/relationships/themeOverride" Target="../theme/themeOverride2.xml"/></Relationships>
</file>

<file path=word/charts/_rels/chart7.xml.rels><?xml version="1.0" encoding="UTF-8" standalone="yes"?>
<Relationships xmlns="http://schemas.openxmlformats.org/package/2006/relationships"><Relationship Id="rId1" Type="http://schemas.openxmlformats.org/officeDocument/2006/relationships/oleObject" Target="file:///C:\Users\gareth\Documents\Book1.xlsx" TargetMode="External"/></Relationships>
</file>

<file path=word/charts/_rels/chart8.xml.rels><?xml version="1.0" encoding="UTF-8" standalone="yes"?>
<Relationships xmlns="http://schemas.openxmlformats.org/package/2006/relationships"><Relationship Id="rId2" Type="http://schemas.openxmlformats.org/officeDocument/2006/relationships/oleObject" Target="file:///C:\Users\gareth\Documents\Visual%20Studio%202010\Projects\ACOWIN\dissertation\pheromones_berlin52.xlsx" TargetMode="External"/><Relationship Id="rId1" Type="http://schemas.openxmlformats.org/officeDocument/2006/relationships/themeOverride" Target="../theme/themeOverride3.xml"/></Relationships>
</file>

<file path=word/charts/_rels/chart9.xml.rels><?xml version="1.0" encoding="UTF-8" standalone="yes"?>
<Relationships xmlns="http://schemas.openxmlformats.org/package/2006/relationships"><Relationship Id="rId2" Type="http://schemas.openxmlformats.org/officeDocument/2006/relationships/oleObject" Target="file:///C:\Users\gareth\Documents\Visual%20Studio%202010\Projects\ACOWIN\dissertation\pheromones_berlin52.xlsx" TargetMode="External"/><Relationship Id="rId1" Type="http://schemas.openxmlformats.org/officeDocument/2006/relationships/themeOverride" Target="../theme/themeOverride4.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GB" sz="1100" b="1" i="0" u="none" strike="noStrike" baseline="0">
                <a:effectLst/>
                <a:latin typeface="Times New Roman" pitchFamily="18" charset="0"/>
                <a:cs typeface="Times New Roman" pitchFamily="18" charset="0"/>
              </a:rPr>
              <a:t>α,β error percentage</a:t>
            </a:r>
            <a:endParaRPr lang="en-IE" sz="1100">
              <a:latin typeface="Times New Roman" pitchFamily="18" charset="0"/>
              <a:cs typeface="Times New Roman" pitchFamily="18" charset="0"/>
            </a:endParaRPr>
          </a:p>
        </c:rich>
      </c:tx>
      <c:layout>
        <c:manualLayout>
          <c:xMode val="edge"/>
          <c:yMode val="edge"/>
          <c:x val="0.29013660977264999"/>
          <c:y val="0"/>
        </c:manualLayout>
      </c:layout>
      <c:overlay val="0"/>
    </c:title>
    <c:autoTitleDeleted val="0"/>
    <c:plotArea>
      <c:layout>
        <c:manualLayout>
          <c:layoutTarget val="inner"/>
          <c:xMode val="edge"/>
          <c:yMode val="edge"/>
          <c:x val="5.2219676447504998E-2"/>
          <c:y val="9.3207039157005706E-2"/>
          <c:w val="0.923809147067014"/>
          <c:h val="0.81689107127291805"/>
        </c:manualLayout>
      </c:layout>
      <c:lineChart>
        <c:grouping val="stacked"/>
        <c:varyColors val="0"/>
        <c:ser>
          <c:idx val="0"/>
          <c:order val="0"/>
          <c:tx>
            <c:v>Berlin52</c:v>
          </c:tx>
          <c:marker>
            <c:symbol val="none"/>
          </c:marker>
          <c:cat>
            <c:strRef>
              <c:f>Data!$D$1:$BD$3</c:f>
              <c:strCache>
                <c:ptCount val="50"/>
                <c:pt idx="0">
                  <c:v>[ 0,0]</c:v>
                </c:pt>
                <c:pt idx="1">
                  <c:v>[ 0,1]</c:v>
                </c:pt>
                <c:pt idx="2">
                  <c:v>[ 0,2]</c:v>
                </c:pt>
                <c:pt idx="3">
                  <c:v>[ 0,3]</c:v>
                </c:pt>
                <c:pt idx="4">
                  <c:v>[ 0,4]</c:v>
                </c:pt>
                <c:pt idx="5">
                  <c:v>[ 0,5]</c:v>
                </c:pt>
                <c:pt idx="6">
                  <c:v>[ 0,6]</c:v>
                </c:pt>
                <c:pt idx="7">
                  <c:v>[ 0,7]</c:v>
                </c:pt>
                <c:pt idx="8">
                  <c:v>[ 0,8]</c:v>
                </c:pt>
                <c:pt idx="9">
                  <c:v>[ 0,9]</c:v>
                </c:pt>
                <c:pt idx="10">
                  <c:v>[ 1,0]</c:v>
                </c:pt>
                <c:pt idx="11">
                  <c:v>[ 1,1]</c:v>
                </c:pt>
                <c:pt idx="12">
                  <c:v>[ 1,2]</c:v>
                </c:pt>
                <c:pt idx="13">
                  <c:v>[ 1,3]</c:v>
                </c:pt>
                <c:pt idx="14">
                  <c:v>[ 1,4]</c:v>
                </c:pt>
                <c:pt idx="15">
                  <c:v>[ 1,5]</c:v>
                </c:pt>
                <c:pt idx="16">
                  <c:v>[ 1,6]</c:v>
                </c:pt>
                <c:pt idx="17">
                  <c:v>[ 1,7]</c:v>
                </c:pt>
                <c:pt idx="18">
                  <c:v>[ 1,8]</c:v>
                </c:pt>
                <c:pt idx="19">
                  <c:v>[ 1,9]</c:v>
                </c:pt>
                <c:pt idx="20">
                  <c:v>[ 2,0]</c:v>
                </c:pt>
                <c:pt idx="21">
                  <c:v>[ 2,1]</c:v>
                </c:pt>
                <c:pt idx="22">
                  <c:v>[ 2,2]</c:v>
                </c:pt>
                <c:pt idx="23">
                  <c:v>[ 2,3]</c:v>
                </c:pt>
                <c:pt idx="24">
                  <c:v>[ 2,4]</c:v>
                </c:pt>
                <c:pt idx="25">
                  <c:v>[ 2,5]</c:v>
                </c:pt>
                <c:pt idx="26">
                  <c:v>[ 2,6]</c:v>
                </c:pt>
                <c:pt idx="27">
                  <c:v>[ 2,7]</c:v>
                </c:pt>
                <c:pt idx="28">
                  <c:v>[ 2,8]</c:v>
                </c:pt>
                <c:pt idx="29">
                  <c:v>[ 2,9]</c:v>
                </c:pt>
                <c:pt idx="30">
                  <c:v>[ 3,0]</c:v>
                </c:pt>
                <c:pt idx="31">
                  <c:v>[ 3,1]</c:v>
                </c:pt>
                <c:pt idx="32">
                  <c:v>[ 3,2]</c:v>
                </c:pt>
                <c:pt idx="33">
                  <c:v>[ 3,3]</c:v>
                </c:pt>
                <c:pt idx="34">
                  <c:v>[ 3,4]</c:v>
                </c:pt>
                <c:pt idx="35">
                  <c:v>[ 3,5]</c:v>
                </c:pt>
                <c:pt idx="36">
                  <c:v>[ 3,6]</c:v>
                </c:pt>
                <c:pt idx="37">
                  <c:v>[ 3,7]</c:v>
                </c:pt>
                <c:pt idx="38">
                  <c:v>[ 3,8]</c:v>
                </c:pt>
                <c:pt idx="39">
                  <c:v>[ 3,9]</c:v>
                </c:pt>
                <c:pt idx="40">
                  <c:v>[ 4,0]</c:v>
                </c:pt>
                <c:pt idx="41">
                  <c:v>[ 4,1]</c:v>
                </c:pt>
                <c:pt idx="42">
                  <c:v>[ 4,2]</c:v>
                </c:pt>
                <c:pt idx="43">
                  <c:v>[ 4,3]</c:v>
                </c:pt>
                <c:pt idx="44">
                  <c:v>[ 4,4]</c:v>
                </c:pt>
                <c:pt idx="45">
                  <c:v>[ 4,5]</c:v>
                </c:pt>
                <c:pt idx="46">
                  <c:v>[ 4,6]</c:v>
                </c:pt>
                <c:pt idx="47">
                  <c:v>[ 4,7]</c:v>
                </c:pt>
                <c:pt idx="48">
                  <c:v>[ 4,8]</c:v>
                </c:pt>
                <c:pt idx="49">
                  <c:v>[ 4,9]</c:v>
                </c:pt>
              </c:strCache>
            </c:strRef>
          </c:cat>
          <c:val>
            <c:numRef>
              <c:f>Data!$D$13:$BD$13</c:f>
              <c:numCache>
                <c:formatCode>General</c:formatCode>
                <c:ptCount val="53"/>
                <c:pt idx="0">
                  <c:v>79.936798373552321</c:v>
                </c:pt>
                <c:pt idx="1">
                  <c:v>46.066472200123762</c:v>
                </c:pt>
                <c:pt idx="2">
                  <c:v>25.49058605144522</c:v>
                </c:pt>
                <c:pt idx="3">
                  <c:v>16.2291169451074</c:v>
                </c:pt>
                <c:pt idx="4">
                  <c:v>11.68346150446388</c:v>
                </c:pt>
                <c:pt idx="5">
                  <c:v>8.18748342614691</c:v>
                </c:pt>
                <c:pt idx="6">
                  <c:v>6.4660125519314056</c:v>
                </c:pt>
                <c:pt idx="7">
                  <c:v>5.2682754353398709</c:v>
                </c:pt>
                <c:pt idx="8">
                  <c:v>4.611950853000959</c:v>
                </c:pt>
                <c:pt idx="9">
                  <c:v>4.7997878546804547</c:v>
                </c:pt>
                <c:pt idx="10">
                  <c:v>68.352779987624558</c:v>
                </c:pt>
                <c:pt idx="11">
                  <c:v>8.2427296031114512</c:v>
                </c:pt>
                <c:pt idx="12">
                  <c:v>3.9976133651551309</c:v>
                </c:pt>
                <c:pt idx="13">
                  <c:v>2.284981879253952</c:v>
                </c:pt>
                <c:pt idx="14">
                  <c:v>1.2551931406346719</c:v>
                </c:pt>
                <c:pt idx="15">
                  <c:v>1.4518695306284799</c:v>
                </c:pt>
                <c:pt idx="16">
                  <c:v>2.130292583753207</c:v>
                </c:pt>
                <c:pt idx="17">
                  <c:v>1.9601343587023741</c:v>
                </c:pt>
                <c:pt idx="18">
                  <c:v>2.6429771059842611</c:v>
                </c:pt>
                <c:pt idx="19">
                  <c:v>1.502696013435866</c:v>
                </c:pt>
                <c:pt idx="20">
                  <c:v>71.508441615840184</c:v>
                </c:pt>
                <c:pt idx="21">
                  <c:v>14.23804472730488</c:v>
                </c:pt>
                <c:pt idx="22">
                  <c:v>7.6217625740298738</c:v>
                </c:pt>
                <c:pt idx="23">
                  <c:v>5.0826482807389697</c:v>
                </c:pt>
                <c:pt idx="24">
                  <c:v>3.4296826659595192</c:v>
                </c:pt>
                <c:pt idx="25">
                  <c:v>3.1026252983293561</c:v>
                </c:pt>
                <c:pt idx="26">
                  <c:v>2.5479536816052368</c:v>
                </c:pt>
                <c:pt idx="27">
                  <c:v>3.0076018739503199</c:v>
                </c:pt>
                <c:pt idx="28">
                  <c:v>3.3501281711305611</c:v>
                </c:pt>
                <c:pt idx="29">
                  <c:v>2.556793069919558</c:v>
                </c:pt>
                <c:pt idx="30">
                  <c:v>75.015468929550053</c:v>
                </c:pt>
                <c:pt idx="31">
                  <c:v>20.668699725978971</c:v>
                </c:pt>
                <c:pt idx="32">
                  <c:v>12.28895960399541</c:v>
                </c:pt>
                <c:pt idx="33">
                  <c:v>8.7067974896137077</c:v>
                </c:pt>
                <c:pt idx="34">
                  <c:v>5.7986387341995904</c:v>
                </c:pt>
                <c:pt idx="35">
                  <c:v>4.8351454079377749</c:v>
                </c:pt>
                <c:pt idx="36">
                  <c:v>4.5765932997436698</c:v>
                </c:pt>
                <c:pt idx="37">
                  <c:v>4.47936002828604</c:v>
                </c:pt>
                <c:pt idx="38">
                  <c:v>4.4020153805356674</c:v>
                </c:pt>
                <c:pt idx="39">
                  <c:v>3.7920975868469902</c:v>
                </c:pt>
                <c:pt idx="40">
                  <c:v>81.532307964288847</c:v>
                </c:pt>
                <c:pt idx="41">
                  <c:v>31.830637319897459</c:v>
                </c:pt>
                <c:pt idx="42">
                  <c:v>17.871033324493951</c:v>
                </c:pt>
                <c:pt idx="43">
                  <c:v>10.266949527092731</c:v>
                </c:pt>
                <c:pt idx="44">
                  <c:v>10.419428975514901</c:v>
                </c:pt>
                <c:pt idx="45">
                  <c:v>8.0593122955891499</c:v>
                </c:pt>
                <c:pt idx="46">
                  <c:v>6.7422434367541797</c:v>
                </c:pt>
                <c:pt idx="47">
                  <c:v>5.7853796517280971</c:v>
                </c:pt>
                <c:pt idx="48">
                  <c:v>5.0274021037744223</c:v>
                </c:pt>
                <c:pt idx="49">
                  <c:v>5.1710421638822597</c:v>
                </c:pt>
                <c:pt idx="50">
                  <c:v>1.2551931406346719</c:v>
                </c:pt>
              </c:numCache>
            </c:numRef>
          </c:val>
          <c:smooth val="0"/>
        </c:ser>
        <c:ser>
          <c:idx val="1"/>
          <c:order val="1"/>
          <c:tx>
            <c:v>bier127</c:v>
          </c:tx>
          <c:marker>
            <c:symbol val="none"/>
          </c:marker>
          <c:val>
            <c:numRef>
              <c:f>Data!$D$24:$BA$24</c:f>
              <c:numCache>
                <c:formatCode>General</c:formatCode>
                <c:ptCount val="50"/>
                <c:pt idx="0">
                  <c:v>129.46221741262411</c:v>
                </c:pt>
                <c:pt idx="1">
                  <c:v>84.703927901117694</c:v>
                </c:pt>
                <c:pt idx="2">
                  <c:v>39.889135005044423</c:v>
                </c:pt>
                <c:pt idx="3">
                  <c:v>22.90740208428446</c:v>
                </c:pt>
                <c:pt idx="4">
                  <c:v>16.196462690857441</c:v>
                </c:pt>
                <c:pt idx="5">
                  <c:v>12.955338372138909</c:v>
                </c:pt>
                <c:pt idx="6">
                  <c:v>11.550785411136101</c:v>
                </c:pt>
                <c:pt idx="7">
                  <c:v>10.13566448543876</c:v>
                </c:pt>
                <c:pt idx="8">
                  <c:v>9.2310467075858185</c:v>
                </c:pt>
                <c:pt idx="9">
                  <c:v>8.0550435963770308</c:v>
                </c:pt>
                <c:pt idx="10">
                  <c:v>121.76916183358411</c:v>
                </c:pt>
                <c:pt idx="11">
                  <c:v>12.57108717584531</c:v>
                </c:pt>
                <c:pt idx="12">
                  <c:v>5.9018560164127498</c:v>
                </c:pt>
                <c:pt idx="13">
                  <c:v>4.9066355545786102</c:v>
                </c:pt>
                <c:pt idx="14">
                  <c:v>3.7706498030131361</c:v>
                </c:pt>
                <c:pt idx="15">
                  <c:v>3.5819764066665498</c:v>
                </c:pt>
                <c:pt idx="16">
                  <c:v>3.3789305783353951</c:v>
                </c:pt>
                <c:pt idx="17">
                  <c:v>3.709637420176636</c:v>
                </c:pt>
                <c:pt idx="18">
                  <c:v>3.326090754862677</c:v>
                </c:pt>
                <c:pt idx="19">
                  <c:v>3.6596157206224711</c:v>
                </c:pt>
                <c:pt idx="20">
                  <c:v>119.1770514533065</c:v>
                </c:pt>
                <c:pt idx="21">
                  <c:v>15.568021057021911</c:v>
                </c:pt>
                <c:pt idx="22">
                  <c:v>9.0233509747890626</c:v>
                </c:pt>
                <c:pt idx="23">
                  <c:v>6.6287910812014266</c:v>
                </c:pt>
                <c:pt idx="24">
                  <c:v>5.4047389571814088</c:v>
                </c:pt>
                <c:pt idx="25">
                  <c:v>5.0218968228470846</c:v>
                </c:pt>
                <c:pt idx="26">
                  <c:v>4.4746171578656702</c:v>
                </c:pt>
                <c:pt idx="27">
                  <c:v>4.0124448352242954</c:v>
                </c:pt>
                <c:pt idx="28">
                  <c:v>4.13728772481584</c:v>
                </c:pt>
                <c:pt idx="29">
                  <c:v>4.0394988248423296</c:v>
                </c:pt>
                <c:pt idx="30">
                  <c:v>127.73048026467821</c:v>
                </c:pt>
                <c:pt idx="31">
                  <c:v>26.142326530382089</c:v>
                </c:pt>
                <c:pt idx="32">
                  <c:v>14.50234749722414</c:v>
                </c:pt>
                <c:pt idx="33">
                  <c:v>10.97109732109141</c:v>
                </c:pt>
                <c:pt idx="34">
                  <c:v>8.1810137355359807</c:v>
                </c:pt>
                <c:pt idx="35">
                  <c:v>7.56384459737464</c:v>
                </c:pt>
                <c:pt idx="36">
                  <c:v>6.0106355996685874</c:v>
                </c:pt>
                <c:pt idx="37">
                  <c:v>6.001758509325172</c:v>
                </c:pt>
                <c:pt idx="38">
                  <c:v>5.0747366463198036</c:v>
                </c:pt>
                <c:pt idx="39">
                  <c:v>5.2853914092310514</c:v>
                </c:pt>
                <c:pt idx="40">
                  <c:v>129.97074787372549</c:v>
                </c:pt>
                <c:pt idx="41">
                  <c:v>32.715036945604567</c:v>
                </c:pt>
                <c:pt idx="42">
                  <c:v>18.852967202673831</c:v>
                </c:pt>
                <c:pt idx="43">
                  <c:v>14.12105533104501</c:v>
                </c:pt>
                <c:pt idx="44">
                  <c:v>10.696330239033269</c:v>
                </c:pt>
                <c:pt idx="45">
                  <c:v>9.3243266092896668</c:v>
                </c:pt>
                <c:pt idx="46">
                  <c:v>8.750133860886125</c:v>
                </c:pt>
                <c:pt idx="47">
                  <c:v>7.2758323328993413</c:v>
                </c:pt>
                <c:pt idx="48">
                  <c:v>6.2718756869177046</c:v>
                </c:pt>
                <c:pt idx="49">
                  <c:v>6.8774905170130056</c:v>
                </c:pt>
              </c:numCache>
            </c:numRef>
          </c:val>
          <c:smooth val="0"/>
        </c:ser>
        <c:ser>
          <c:idx val="2"/>
          <c:order val="2"/>
          <c:tx>
            <c:v>eil101</c:v>
          </c:tx>
          <c:marker>
            <c:symbol val="none"/>
          </c:marker>
          <c:val>
            <c:numRef>
              <c:f>Data!$D$36:$BA$36</c:f>
              <c:numCache>
                <c:formatCode>General</c:formatCode>
                <c:ptCount val="50"/>
                <c:pt idx="0">
                  <c:v>134.52570217276099</c:v>
                </c:pt>
                <c:pt idx="1">
                  <c:v>86.777954425013306</c:v>
                </c:pt>
                <c:pt idx="2">
                  <c:v>50.105988341282448</c:v>
                </c:pt>
                <c:pt idx="3">
                  <c:v>30.524642289348169</c:v>
                </c:pt>
                <c:pt idx="4">
                  <c:v>22.946475887652358</c:v>
                </c:pt>
                <c:pt idx="5">
                  <c:v>17.938526762056181</c:v>
                </c:pt>
                <c:pt idx="6">
                  <c:v>15.023847376788551</c:v>
                </c:pt>
                <c:pt idx="7">
                  <c:v>12.771595124536301</c:v>
                </c:pt>
                <c:pt idx="8">
                  <c:v>11.817700052994169</c:v>
                </c:pt>
                <c:pt idx="9">
                  <c:v>10.99629040805511</c:v>
                </c:pt>
                <c:pt idx="10">
                  <c:v>123.2379438261792</c:v>
                </c:pt>
                <c:pt idx="11">
                  <c:v>19.634340222575521</c:v>
                </c:pt>
                <c:pt idx="12">
                  <c:v>9.7244303126656106</c:v>
                </c:pt>
                <c:pt idx="13">
                  <c:v>7.2866984631690581</c:v>
                </c:pt>
                <c:pt idx="14">
                  <c:v>5.3259141494435474</c:v>
                </c:pt>
                <c:pt idx="15">
                  <c:v>5.6438791732909381</c:v>
                </c:pt>
                <c:pt idx="16">
                  <c:v>5.2994170641229514</c:v>
                </c:pt>
                <c:pt idx="17">
                  <c:v>5.1404345521992472</c:v>
                </c:pt>
                <c:pt idx="18">
                  <c:v>5.9088500264970776</c:v>
                </c:pt>
                <c:pt idx="19">
                  <c:v>5.8293587705352357</c:v>
                </c:pt>
                <c:pt idx="20">
                  <c:v>121.0121886592475</c:v>
                </c:pt>
                <c:pt idx="21">
                  <c:v>20.508744038155779</c:v>
                </c:pt>
                <c:pt idx="22">
                  <c:v>12.29464758876524</c:v>
                </c:pt>
                <c:pt idx="23">
                  <c:v>8.0551139374668725</c:v>
                </c:pt>
                <c:pt idx="24">
                  <c:v>7.2602013778484276</c:v>
                </c:pt>
                <c:pt idx="25">
                  <c:v>6.6772655007949107</c:v>
                </c:pt>
                <c:pt idx="26">
                  <c:v>6.3063063063062996</c:v>
                </c:pt>
                <c:pt idx="27">
                  <c:v>6.3328033916269284</c:v>
                </c:pt>
                <c:pt idx="28">
                  <c:v>6.518282988871225</c:v>
                </c:pt>
                <c:pt idx="29">
                  <c:v>6.8892421833598396</c:v>
                </c:pt>
                <c:pt idx="30">
                  <c:v>130.2331743508214</c:v>
                </c:pt>
                <c:pt idx="31">
                  <c:v>30.10068892421835</c:v>
                </c:pt>
                <c:pt idx="32">
                  <c:v>19.55484896661368</c:v>
                </c:pt>
                <c:pt idx="33">
                  <c:v>12.48012718600954</c:v>
                </c:pt>
                <c:pt idx="34">
                  <c:v>10.227874933757301</c:v>
                </c:pt>
                <c:pt idx="35">
                  <c:v>8.5320614732379383</c:v>
                </c:pt>
                <c:pt idx="36">
                  <c:v>7.684154742978266</c:v>
                </c:pt>
                <c:pt idx="37">
                  <c:v>8.1611022787493503</c:v>
                </c:pt>
                <c:pt idx="38">
                  <c:v>7.5781664016958068</c:v>
                </c:pt>
                <c:pt idx="39">
                  <c:v>7.9756226815050297</c:v>
                </c:pt>
                <c:pt idx="40">
                  <c:v>132.53842077371499</c:v>
                </c:pt>
                <c:pt idx="41">
                  <c:v>38.606253312135671</c:v>
                </c:pt>
                <c:pt idx="42">
                  <c:v>24.35082140964494</c:v>
                </c:pt>
                <c:pt idx="43">
                  <c:v>16.64016958134604</c:v>
                </c:pt>
                <c:pt idx="44">
                  <c:v>14.175940646528881</c:v>
                </c:pt>
                <c:pt idx="45">
                  <c:v>11.23476417594064</c:v>
                </c:pt>
                <c:pt idx="46">
                  <c:v>10.67832538420773</c:v>
                </c:pt>
                <c:pt idx="47">
                  <c:v>10.28086910439851</c:v>
                </c:pt>
                <c:pt idx="48">
                  <c:v>9.8304186539480707</c:v>
                </c:pt>
                <c:pt idx="49">
                  <c:v>8.585055643879171</c:v>
                </c:pt>
              </c:numCache>
            </c:numRef>
          </c:val>
          <c:smooth val="0"/>
        </c:ser>
        <c:ser>
          <c:idx val="3"/>
          <c:order val="3"/>
          <c:tx>
            <c:v>eil51</c:v>
          </c:tx>
          <c:marker>
            <c:symbol val="none"/>
          </c:marker>
          <c:val>
            <c:numRef>
              <c:f>Data!$D$47:$BA$47</c:f>
              <c:numCache>
                <c:formatCode>General</c:formatCode>
                <c:ptCount val="50"/>
                <c:pt idx="0">
                  <c:v>81.690140845070431</c:v>
                </c:pt>
                <c:pt idx="1">
                  <c:v>51.799687010954607</c:v>
                </c:pt>
                <c:pt idx="2">
                  <c:v>31.37715179968701</c:v>
                </c:pt>
                <c:pt idx="3">
                  <c:v>20.070422535211179</c:v>
                </c:pt>
                <c:pt idx="4">
                  <c:v>14.2018779342723</c:v>
                </c:pt>
                <c:pt idx="5">
                  <c:v>10.4851330203443</c:v>
                </c:pt>
                <c:pt idx="6">
                  <c:v>8.9593114241001484</c:v>
                </c:pt>
                <c:pt idx="7">
                  <c:v>7.4334898278560297</c:v>
                </c:pt>
                <c:pt idx="8">
                  <c:v>7.1205007824726101</c:v>
                </c:pt>
                <c:pt idx="9">
                  <c:v>7.0031298904538302</c:v>
                </c:pt>
                <c:pt idx="10">
                  <c:v>66.705790297339576</c:v>
                </c:pt>
                <c:pt idx="11">
                  <c:v>8.5289514866979381</c:v>
                </c:pt>
                <c:pt idx="12">
                  <c:v>2.856025039123625</c:v>
                </c:pt>
                <c:pt idx="13">
                  <c:v>2.347417840375587</c:v>
                </c:pt>
                <c:pt idx="14">
                  <c:v>2.464788732394366</c:v>
                </c:pt>
                <c:pt idx="15">
                  <c:v>2.464788732394366</c:v>
                </c:pt>
                <c:pt idx="16">
                  <c:v>2.0735524256650968</c:v>
                </c:pt>
                <c:pt idx="17">
                  <c:v>2.699530516431925</c:v>
                </c:pt>
                <c:pt idx="18">
                  <c:v>2.9733959311424152</c:v>
                </c:pt>
                <c:pt idx="19">
                  <c:v>2.816901408450704</c:v>
                </c:pt>
                <c:pt idx="20">
                  <c:v>66.314553990610406</c:v>
                </c:pt>
                <c:pt idx="21">
                  <c:v>13.49765258215962</c:v>
                </c:pt>
                <c:pt idx="22">
                  <c:v>6.8857589984350476</c:v>
                </c:pt>
                <c:pt idx="23">
                  <c:v>5.6338028169014036</c:v>
                </c:pt>
                <c:pt idx="24">
                  <c:v>4.5383411580594633</c:v>
                </c:pt>
                <c:pt idx="25">
                  <c:v>4.225352112676056</c:v>
                </c:pt>
                <c:pt idx="26">
                  <c:v>3.5602503912363108</c:v>
                </c:pt>
                <c:pt idx="27">
                  <c:v>2.816901408450704</c:v>
                </c:pt>
                <c:pt idx="28">
                  <c:v>3.44287949921753</c:v>
                </c:pt>
                <c:pt idx="29">
                  <c:v>3.2472613458528912</c:v>
                </c:pt>
                <c:pt idx="30">
                  <c:v>78.208137715179831</c:v>
                </c:pt>
                <c:pt idx="31">
                  <c:v>23.59154929577462</c:v>
                </c:pt>
                <c:pt idx="32">
                  <c:v>12.754303599374021</c:v>
                </c:pt>
                <c:pt idx="33">
                  <c:v>8.37245696400627</c:v>
                </c:pt>
                <c:pt idx="34">
                  <c:v>7.7073552425664937</c:v>
                </c:pt>
                <c:pt idx="35">
                  <c:v>5.712050078247243</c:v>
                </c:pt>
                <c:pt idx="36">
                  <c:v>5.712050078247243</c:v>
                </c:pt>
                <c:pt idx="37">
                  <c:v>5.0078247261345794</c:v>
                </c:pt>
                <c:pt idx="38">
                  <c:v>4.2644757433489771</c:v>
                </c:pt>
                <c:pt idx="39">
                  <c:v>4.3427230046948404</c:v>
                </c:pt>
                <c:pt idx="40">
                  <c:v>80.51643192488261</c:v>
                </c:pt>
                <c:pt idx="41">
                  <c:v>29.068857589984351</c:v>
                </c:pt>
                <c:pt idx="42">
                  <c:v>17.292644757433489</c:v>
                </c:pt>
                <c:pt idx="43">
                  <c:v>10.05477308294209</c:v>
                </c:pt>
                <c:pt idx="44">
                  <c:v>9.9374021909233132</c:v>
                </c:pt>
                <c:pt idx="45">
                  <c:v>7.6291079812206579</c:v>
                </c:pt>
                <c:pt idx="46">
                  <c:v>7.981220657276995</c:v>
                </c:pt>
                <c:pt idx="47">
                  <c:v>7.5508607198748097</c:v>
                </c:pt>
                <c:pt idx="48">
                  <c:v>5.5555555555555438</c:v>
                </c:pt>
                <c:pt idx="49">
                  <c:v>5.4381846635367754</c:v>
                </c:pt>
              </c:numCache>
            </c:numRef>
          </c:val>
          <c:smooth val="0"/>
        </c:ser>
        <c:ser>
          <c:idx val="4"/>
          <c:order val="4"/>
          <c:tx>
            <c:v>ulysses16</c:v>
          </c:tx>
          <c:marker>
            <c:symbol val="none"/>
          </c:marker>
          <c:val>
            <c:numRef>
              <c:f>Data!$D$58:$BA$58</c:f>
              <c:numCache>
                <c:formatCode>General</c:formatCode>
                <c:ptCount val="50"/>
                <c:pt idx="0">
                  <c:v>22.96739077610922</c:v>
                </c:pt>
                <c:pt idx="1">
                  <c:v>5.3652135879865837</c:v>
                </c:pt>
                <c:pt idx="2">
                  <c:v>1.6571900665791941</c:v>
                </c:pt>
                <c:pt idx="3">
                  <c:v>0.58317538999854202</c:v>
                </c:pt>
                <c:pt idx="4">
                  <c:v>0.30373718229090302</c:v>
                </c:pt>
                <c:pt idx="5">
                  <c:v>0.38635369587403401</c:v>
                </c:pt>
                <c:pt idx="6">
                  <c:v>0.66336200612334195</c:v>
                </c:pt>
                <c:pt idx="7">
                  <c:v>0.99382806045585304</c:v>
                </c:pt>
                <c:pt idx="8">
                  <c:v>0.85775380278951796</c:v>
                </c:pt>
                <c:pt idx="9">
                  <c:v>0.90878164941438999</c:v>
                </c:pt>
                <c:pt idx="10">
                  <c:v>4.0117607036983101</c:v>
                </c:pt>
                <c:pt idx="11">
                  <c:v>3.6448461874908897E-2</c:v>
                </c:pt>
                <c:pt idx="12">
                  <c:v>0.12392477037469</c:v>
                </c:pt>
                <c:pt idx="13">
                  <c:v>8.5046411041449596E-2</c:v>
                </c:pt>
                <c:pt idx="14">
                  <c:v>0.24784954074938001</c:v>
                </c:pt>
                <c:pt idx="15">
                  <c:v>0.31588666958254802</c:v>
                </c:pt>
                <c:pt idx="16">
                  <c:v>0.49569908149876102</c:v>
                </c:pt>
                <c:pt idx="17">
                  <c:v>0.38392379841570201</c:v>
                </c:pt>
                <c:pt idx="18">
                  <c:v>0.56859600524857901</c:v>
                </c:pt>
                <c:pt idx="19">
                  <c:v>0.41551246537396103</c:v>
                </c:pt>
                <c:pt idx="20">
                  <c:v>8.545949360936973</c:v>
                </c:pt>
                <c:pt idx="21">
                  <c:v>1.093453856247266</c:v>
                </c:pt>
                <c:pt idx="22">
                  <c:v>0.65850221120669195</c:v>
                </c:pt>
                <c:pt idx="23">
                  <c:v>0.71195995528988298</c:v>
                </c:pt>
                <c:pt idx="24">
                  <c:v>0.78728677649803203</c:v>
                </c:pt>
                <c:pt idx="25">
                  <c:v>0.86261359770618096</c:v>
                </c:pt>
                <c:pt idx="26">
                  <c:v>0.81887544345629104</c:v>
                </c:pt>
                <c:pt idx="27">
                  <c:v>0.95737959858094401</c:v>
                </c:pt>
                <c:pt idx="28">
                  <c:v>0.71195995528988298</c:v>
                </c:pt>
                <c:pt idx="29">
                  <c:v>0.78728677649803203</c:v>
                </c:pt>
                <c:pt idx="30">
                  <c:v>17.86703601108033</c:v>
                </c:pt>
                <c:pt idx="31">
                  <c:v>4.9934392768625147</c:v>
                </c:pt>
                <c:pt idx="32">
                  <c:v>2.3934489964523542</c:v>
                </c:pt>
                <c:pt idx="33">
                  <c:v>0.39121349079068402</c:v>
                </c:pt>
                <c:pt idx="34">
                  <c:v>1.1201827282888619</c:v>
                </c:pt>
                <c:pt idx="35">
                  <c:v>1.093453856247266</c:v>
                </c:pt>
                <c:pt idx="36">
                  <c:v>1.1566311901637709</c:v>
                </c:pt>
                <c:pt idx="37">
                  <c:v>0.85532390533119895</c:v>
                </c:pt>
                <c:pt idx="38">
                  <c:v>0.73868882733149099</c:v>
                </c:pt>
                <c:pt idx="39">
                  <c:v>0.95008990620596201</c:v>
                </c:pt>
                <c:pt idx="40">
                  <c:v>21.237303785780231</c:v>
                </c:pt>
                <c:pt idx="41">
                  <c:v>7.8752976624386504</c:v>
                </c:pt>
                <c:pt idx="42">
                  <c:v>6.0334353890265788</c:v>
                </c:pt>
                <c:pt idx="43">
                  <c:v>2.4590562278271899</c:v>
                </c:pt>
                <c:pt idx="44">
                  <c:v>1.377751858871556</c:v>
                </c:pt>
                <c:pt idx="45">
                  <c:v>1.2805559605384611</c:v>
                </c:pt>
                <c:pt idx="46">
                  <c:v>3.2998007484084129</c:v>
                </c:pt>
                <c:pt idx="47">
                  <c:v>2.1431695582446419</c:v>
                </c:pt>
                <c:pt idx="48">
                  <c:v>1.9317684793701699</c:v>
                </c:pt>
                <c:pt idx="49">
                  <c:v>1.098313651163916</c:v>
                </c:pt>
              </c:numCache>
            </c:numRef>
          </c:val>
          <c:smooth val="0"/>
        </c:ser>
        <c:ser>
          <c:idx val="5"/>
          <c:order val="5"/>
          <c:tx>
            <c:v>ulysses22</c:v>
          </c:tx>
          <c:marker>
            <c:symbol val="none"/>
          </c:marker>
          <c:val>
            <c:numRef>
              <c:f>Data!$D$69:$BA$69</c:f>
              <c:numCache>
                <c:formatCode>General</c:formatCode>
                <c:ptCount val="50"/>
                <c:pt idx="0">
                  <c:v>43.832881790959647</c:v>
                </c:pt>
                <c:pt idx="1">
                  <c:v>14.397072104187471</c:v>
                </c:pt>
                <c:pt idx="2">
                  <c:v>4.7934787775084367</c:v>
                </c:pt>
                <c:pt idx="3">
                  <c:v>2.870858881125522</c:v>
                </c:pt>
                <c:pt idx="4">
                  <c:v>1.578021769095493</c:v>
                </c:pt>
                <c:pt idx="5">
                  <c:v>1.8489471933076711</c:v>
                </c:pt>
                <c:pt idx="6">
                  <c:v>2.78292694519702</c:v>
                </c:pt>
                <c:pt idx="7">
                  <c:v>1.9487618232805779</c:v>
                </c:pt>
                <c:pt idx="8">
                  <c:v>2.8970008080231988</c:v>
                </c:pt>
                <c:pt idx="9">
                  <c:v>2.94453158420077</c:v>
                </c:pt>
                <c:pt idx="10">
                  <c:v>17.308332145063879</c:v>
                </c:pt>
                <c:pt idx="11">
                  <c:v>0.77712819050335102</c:v>
                </c:pt>
                <c:pt idx="12">
                  <c:v>0.31607966158087802</c:v>
                </c:pt>
                <c:pt idx="13">
                  <c:v>0.52759161557108203</c:v>
                </c:pt>
                <c:pt idx="14">
                  <c:v>0.66780740529492399</c:v>
                </c:pt>
                <c:pt idx="15">
                  <c:v>0.74623318598792299</c:v>
                </c:pt>
                <c:pt idx="16">
                  <c:v>0.96962783402253006</c:v>
                </c:pt>
                <c:pt idx="17">
                  <c:v>1.093207852084229</c:v>
                </c:pt>
                <c:pt idx="18">
                  <c:v>1.1835163268216169</c:v>
                </c:pt>
                <c:pt idx="19">
                  <c:v>1.5019725272113651</c:v>
                </c:pt>
                <c:pt idx="20">
                  <c:v>20.2885118113978</c:v>
                </c:pt>
                <c:pt idx="21">
                  <c:v>2.3931745805408959</c:v>
                </c:pt>
                <c:pt idx="22">
                  <c:v>1.9321260516184231</c:v>
                </c:pt>
                <c:pt idx="23">
                  <c:v>1.1597509387328251</c:v>
                </c:pt>
                <c:pt idx="24">
                  <c:v>0.98151052806691896</c:v>
                </c:pt>
                <c:pt idx="25">
                  <c:v>1.0171586102001</c:v>
                </c:pt>
                <c:pt idx="26">
                  <c:v>1.03617092067114</c:v>
                </c:pt>
                <c:pt idx="27">
                  <c:v>1.47107752269595</c:v>
                </c:pt>
                <c:pt idx="28">
                  <c:v>1.261942107514616</c:v>
                </c:pt>
                <c:pt idx="29">
                  <c:v>1.5661390750510911</c:v>
                </c:pt>
                <c:pt idx="30">
                  <c:v>24.041066590617429</c:v>
                </c:pt>
                <c:pt idx="31">
                  <c:v>5.6775512144113351</c:v>
                </c:pt>
                <c:pt idx="32">
                  <c:v>2.307619183421258</c:v>
                </c:pt>
                <c:pt idx="33">
                  <c:v>1.9677741337516039</c:v>
                </c:pt>
                <c:pt idx="34">
                  <c:v>1.8608298873520599</c:v>
                </c:pt>
                <c:pt idx="35">
                  <c:v>3.0847473739246118</c:v>
                </c:pt>
                <c:pt idx="36">
                  <c:v>1.9463852844716949</c:v>
                </c:pt>
                <c:pt idx="37">
                  <c:v>1.820428727601126</c:v>
                </c:pt>
                <c:pt idx="38">
                  <c:v>1.668330243832882</c:v>
                </c:pt>
                <c:pt idx="39">
                  <c:v>1.820428727601126</c:v>
                </c:pt>
                <c:pt idx="40">
                  <c:v>33.620894529207582</c:v>
                </c:pt>
                <c:pt idx="41">
                  <c:v>9.0641190170635522</c:v>
                </c:pt>
                <c:pt idx="42">
                  <c:v>5.8985693236370587</c:v>
                </c:pt>
                <c:pt idx="43">
                  <c:v>6.0577974238319268</c:v>
                </c:pt>
                <c:pt idx="44">
                  <c:v>4.3823375635723991</c:v>
                </c:pt>
                <c:pt idx="45">
                  <c:v>2.2791007177147158</c:v>
                </c:pt>
                <c:pt idx="46">
                  <c:v>3.0086981320404962</c:v>
                </c:pt>
                <c:pt idx="47">
                  <c:v>1.858453348543178</c:v>
                </c:pt>
                <c:pt idx="48">
                  <c:v>1.9677741337516039</c:v>
                </c:pt>
                <c:pt idx="49">
                  <c:v>1.9653975949427209</c:v>
                </c:pt>
              </c:numCache>
            </c:numRef>
          </c:val>
          <c:smooth val="0"/>
        </c:ser>
        <c:dLbls>
          <c:showLegendKey val="0"/>
          <c:showVal val="0"/>
          <c:showCatName val="0"/>
          <c:showSerName val="0"/>
          <c:showPercent val="0"/>
          <c:showBubbleSize val="0"/>
        </c:dLbls>
        <c:marker val="1"/>
        <c:smooth val="0"/>
        <c:axId val="637937920"/>
        <c:axId val="823854592"/>
      </c:lineChart>
      <c:catAx>
        <c:axId val="637937920"/>
        <c:scaling>
          <c:orientation val="minMax"/>
        </c:scaling>
        <c:delete val="0"/>
        <c:axPos val="b"/>
        <c:title>
          <c:tx>
            <c:rich>
              <a:bodyPr rot="0" vert="horz"/>
              <a:lstStyle/>
              <a:p>
                <a:pPr>
                  <a:defRPr/>
                </a:pPr>
                <a:r>
                  <a:rPr lang="en-GB" sz="1000" b="1" i="0" u="none" strike="noStrike" baseline="0">
                    <a:effectLst/>
                  </a:rPr>
                  <a:t>[α,β]</a:t>
                </a:r>
                <a:endParaRPr lang="en-IE"/>
              </a:p>
            </c:rich>
          </c:tx>
          <c:overlay val="0"/>
        </c:title>
        <c:majorTickMark val="out"/>
        <c:minorTickMark val="in"/>
        <c:tickLblPos val="nextTo"/>
        <c:crossAx val="823854592"/>
        <c:crosses val="autoZero"/>
        <c:auto val="1"/>
        <c:lblAlgn val="ctr"/>
        <c:lblOffset val="100"/>
        <c:tickLblSkip val="3"/>
        <c:noMultiLvlLbl val="0"/>
      </c:catAx>
      <c:valAx>
        <c:axId val="823854592"/>
        <c:scaling>
          <c:orientation val="minMax"/>
          <c:max val="500"/>
        </c:scaling>
        <c:delete val="0"/>
        <c:axPos val="l"/>
        <c:title>
          <c:tx>
            <c:rich>
              <a:bodyPr rot="0" vert="horz"/>
              <a:lstStyle/>
              <a:p>
                <a:pPr>
                  <a:defRPr/>
                </a:pPr>
                <a:r>
                  <a:rPr lang="en-IE"/>
                  <a:t>% error</a:t>
                </a:r>
              </a:p>
            </c:rich>
          </c:tx>
          <c:layout>
            <c:manualLayout>
              <c:xMode val="edge"/>
              <c:yMode val="edge"/>
              <c:x val="0"/>
              <c:y val="4.4108044270947E-2"/>
            </c:manualLayout>
          </c:layout>
          <c:overlay val="0"/>
        </c:title>
        <c:numFmt formatCode="General" sourceLinked="1"/>
        <c:majorTickMark val="none"/>
        <c:minorTickMark val="none"/>
        <c:tickLblPos val="nextTo"/>
        <c:crossAx val="637937920"/>
        <c:crosses val="autoZero"/>
        <c:crossBetween val="between"/>
      </c:valAx>
    </c:plotArea>
    <c:legend>
      <c:legendPos val="r"/>
      <c:layout>
        <c:manualLayout>
          <c:xMode val="edge"/>
          <c:yMode val="edge"/>
          <c:x val="0.79674904777053002"/>
          <c:y val="6.9813362620597494E-2"/>
          <c:w val="0.193272515784916"/>
          <c:h val="0.42449423177223899"/>
        </c:manualLayout>
      </c:layout>
      <c:overlay val="0"/>
    </c:legend>
    <c:plotVisOnly val="1"/>
    <c:dispBlanksAs val="gap"/>
    <c:showDLblsOverMax val="0"/>
  </c:chart>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a:t>average % error</a:t>
            </a:r>
          </a:p>
        </c:rich>
      </c:tx>
      <c:overlay val="0"/>
    </c:title>
    <c:autoTitleDeleted val="0"/>
    <c:plotArea>
      <c:layout/>
      <c:lineChart>
        <c:grouping val="standard"/>
        <c:varyColors val="0"/>
        <c:ser>
          <c:idx val="0"/>
          <c:order val="0"/>
          <c:tx>
            <c:v>average error</c:v>
          </c:tx>
          <c:marker>
            <c:symbol val="none"/>
          </c:marker>
          <c:cat>
            <c:strRef>
              <c:f>Data!$D$3:$BA$3</c:f>
              <c:strCache>
                <c:ptCount val="50"/>
                <c:pt idx="0">
                  <c:v>[ 0,0]</c:v>
                </c:pt>
                <c:pt idx="1">
                  <c:v>[ 0,1]</c:v>
                </c:pt>
                <c:pt idx="2">
                  <c:v>[ 0,2]</c:v>
                </c:pt>
                <c:pt idx="3">
                  <c:v>[ 0,3]</c:v>
                </c:pt>
                <c:pt idx="4">
                  <c:v>[ 0,4]</c:v>
                </c:pt>
                <c:pt idx="5">
                  <c:v>[ 0,5]</c:v>
                </c:pt>
                <c:pt idx="6">
                  <c:v>[ 0,6]</c:v>
                </c:pt>
                <c:pt idx="7">
                  <c:v>[ 0,7]</c:v>
                </c:pt>
                <c:pt idx="8">
                  <c:v>[ 0,8]</c:v>
                </c:pt>
                <c:pt idx="9">
                  <c:v>[ 0,9]</c:v>
                </c:pt>
                <c:pt idx="10">
                  <c:v>[ 1,0]</c:v>
                </c:pt>
                <c:pt idx="11">
                  <c:v>[ 1,1]</c:v>
                </c:pt>
                <c:pt idx="12">
                  <c:v>[ 1,2]</c:v>
                </c:pt>
                <c:pt idx="13">
                  <c:v>[ 1,3]</c:v>
                </c:pt>
                <c:pt idx="14">
                  <c:v>[ 1,4]</c:v>
                </c:pt>
                <c:pt idx="15">
                  <c:v>[ 1,5]</c:v>
                </c:pt>
                <c:pt idx="16">
                  <c:v>[ 1,6]</c:v>
                </c:pt>
                <c:pt idx="17">
                  <c:v>[ 1,7]</c:v>
                </c:pt>
                <c:pt idx="18">
                  <c:v>[ 1,8]</c:v>
                </c:pt>
                <c:pt idx="19">
                  <c:v>[ 1,9]</c:v>
                </c:pt>
                <c:pt idx="20">
                  <c:v>[ 2,0]</c:v>
                </c:pt>
                <c:pt idx="21">
                  <c:v>[ 2,1]</c:v>
                </c:pt>
                <c:pt idx="22">
                  <c:v>[ 2,2]</c:v>
                </c:pt>
                <c:pt idx="23">
                  <c:v>[ 2,3]</c:v>
                </c:pt>
                <c:pt idx="24">
                  <c:v>[ 2,4]</c:v>
                </c:pt>
                <c:pt idx="25">
                  <c:v>[ 2,5]</c:v>
                </c:pt>
                <c:pt idx="26">
                  <c:v>[ 2,6]</c:v>
                </c:pt>
                <c:pt idx="27">
                  <c:v>[ 2,7]</c:v>
                </c:pt>
                <c:pt idx="28">
                  <c:v>[ 2,8]</c:v>
                </c:pt>
                <c:pt idx="29">
                  <c:v>[ 2,9]</c:v>
                </c:pt>
                <c:pt idx="30">
                  <c:v>[ 3,0]</c:v>
                </c:pt>
                <c:pt idx="31">
                  <c:v>[ 3,1]</c:v>
                </c:pt>
                <c:pt idx="32">
                  <c:v>[ 3,2]</c:v>
                </c:pt>
                <c:pt idx="33">
                  <c:v>[ 3,3]</c:v>
                </c:pt>
                <c:pt idx="34">
                  <c:v>[ 3,4]</c:v>
                </c:pt>
                <c:pt idx="35">
                  <c:v>[ 3,5]</c:v>
                </c:pt>
                <c:pt idx="36">
                  <c:v>[ 3,6]</c:v>
                </c:pt>
                <c:pt idx="37">
                  <c:v>[ 3,7]</c:v>
                </c:pt>
                <c:pt idx="38">
                  <c:v>[ 3,8]</c:v>
                </c:pt>
                <c:pt idx="39">
                  <c:v>[ 3,9]</c:v>
                </c:pt>
                <c:pt idx="40">
                  <c:v>[ 4,0]</c:v>
                </c:pt>
                <c:pt idx="41">
                  <c:v>[ 4,1]</c:v>
                </c:pt>
                <c:pt idx="42">
                  <c:v>[ 4,2]</c:v>
                </c:pt>
                <c:pt idx="43">
                  <c:v>[ 4,3]</c:v>
                </c:pt>
                <c:pt idx="44">
                  <c:v>[ 4,4]</c:v>
                </c:pt>
                <c:pt idx="45">
                  <c:v>[ 4,5]</c:v>
                </c:pt>
                <c:pt idx="46">
                  <c:v>[ 4,6]</c:v>
                </c:pt>
                <c:pt idx="47">
                  <c:v>[ 4,7]</c:v>
                </c:pt>
                <c:pt idx="48">
                  <c:v>[ 4,8]</c:v>
                </c:pt>
                <c:pt idx="49">
                  <c:v>[ 4,9]</c:v>
                </c:pt>
              </c:strCache>
            </c:strRef>
          </c:cat>
          <c:val>
            <c:numRef>
              <c:f>Data!$D$74:$BC$74</c:f>
              <c:numCache>
                <c:formatCode>General</c:formatCode>
                <c:ptCount val="52"/>
                <c:pt idx="0">
                  <c:v>82.069188561846161</c:v>
                </c:pt>
                <c:pt idx="1">
                  <c:v>48.185054538230553</c:v>
                </c:pt>
                <c:pt idx="2">
                  <c:v>25.552255006924462</c:v>
                </c:pt>
                <c:pt idx="3">
                  <c:v>15.53093635417923</c:v>
                </c:pt>
                <c:pt idx="4">
                  <c:v>11.151672828105401</c:v>
                </c:pt>
                <c:pt idx="5">
                  <c:v>8.6336304116446705</c:v>
                </c:pt>
                <c:pt idx="6">
                  <c:v>7.5743742858794318</c:v>
                </c:pt>
                <c:pt idx="7">
                  <c:v>6.4252691261512327</c:v>
                </c:pt>
                <c:pt idx="8">
                  <c:v>6.0893255011443834</c:v>
                </c:pt>
                <c:pt idx="9">
                  <c:v>5.7845941638635976</c:v>
                </c:pt>
                <c:pt idx="10">
                  <c:v>66.897628132248329</c:v>
                </c:pt>
                <c:pt idx="11">
                  <c:v>8.298447523434751</c:v>
                </c:pt>
                <c:pt idx="12">
                  <c:v>3.8199881942187708</c:v>
                </c:pt>
                <c:pt idx="13">
                  <c:v>2.906395293998286</c:v>
                </c:pt>
                <c:pt idx="14">
                  <c:v>2.2887004619216742</c:v>
                </c:pt>
                <c:pt idx="15">
                  <c:v>2.3674389497584678</c:v>
                </c:pt>
                <c:pt idx="16">
                  <c:v>2.3912532612329911</c:v>
                </c:pt>
                <c:pt idx="17">
                  <c:v>2.4978114163350211</c:v>
                </c:pt>
                <c:pt idx="18">
                  <c:v>2.7672376917594401</c:v>
                </c:pt>
                <c:pt idx="19">
                  <c:v>2.6210094842716001</c:v>
                </c:pt>
                <c:pt idx="20">
                  <c:v>67.807782815222993</c:v>
                </c:pt>
                <c:pt idx="21">
                  <c:v>11.216515140238389</c:v>
                </c:pt>
                <c:pt idx="22">
                  <c:v>6.4026913998073907</c:v>
                </c:pt>
                <c:pt idx="23">
                  <c:v>4.545344501721897</c:v>
                </c:pt>
                <c:pt idx="24">
                  <c:v>3.7336269106022968</c:v>
                </c:pt>
                <c:pt idx="25">
                  <c:v>3.484485323758947</c:v>
                </c:pt>
                <c:pt idx="26">
                  <c:v>3.1240289835234911</c:v>
                </c:pt>
                <c:pt idx="27">
                  <c:v>3.0997014384215231</c:v>
                </c:pt>
                <c:pt idx="28">
                  <c:v>3.2370800744732762</c:v>
                </c:pt>
                <c:pt idx="29">
                  <c:v>3.1810368792539561</c:v>
                </c:pt>
                <c:pt idx="30">
                  <c:v>75.515893976987883</c:v>
                </c:pt>
                <c:pt idx="31">
                  <c:v>18.529042494604671</c:v>
                </c:pt>
                <c:pt idx="32">
                  <c:v>10.633587974513469</c:v>
                </c:pt>
                <c:pt idx="33">
                  <c:v>7.1482444308772024</c:v>
                </c:pt>
                <c:pt idx="34">
                  <c:v>5.8159825436166974</c:v>
                </c:pt>
                <c:pt idx="35">
                  <c:v>5.136883797828248</c:v>
                </c:pt>
                <c:pt idx="36">
                  <c:v>4.5144083658788752</c:v>
                </c:pt>
                <c:pt idx="37">
                  <c:v>4.3876330292379047</c:v>
                </c:pt>
                <c:pt idx="38">
                  <c:v>3.954402207177441</c:v>
                </c:pt>
                <c:pt idx="39">
                  <c:v>4.0277255526808284</c:v>
                </c:pt>
                <c:pt idx="40">
                  <c:v>79.902684475266653</c:v>
                </c:pt>
                <c:pt idx="41">
                  <c:v>24.860033641187279</c:v>
                </c:pt>
                <c:pt idx="42">
                  <c:v>15.04991190115164</c:v>
                </c:pt>
                <c:pt idx="43">
                  <c:v>9.9333001956808307</c:v>
                </c:pt>
                <c:pt idx="44">
                  <c:v>8.4981985790740531</c:v>
                </c:pt>
                <c:pt idx="45">
                  <c:v>6.6345279567155293</c:v>
                </c:pt>
                <c:pt idx="46">
                  <c:v>6.74340370326233</c:v>
                </c:pt>
                <c:pt idx="47">
                  <c:v>5.8157607859480969</c:v>
                </c:pt>
                <c:pt idx="48">
                  <c:v>5.0974657688862433</c:v>
                </c:pt>
                <c:pt idx="49">
                  <c:v>4.8559140390696296</c:v>
                </c:pt>
                <c:pt idx="50">
                  <c:v>2.2887004619216742</c:v>
                </c:pt>
                <c:pt idx="51">
                  <c:v>82.069188561846161</c:v>
                </c:pt>
              </c:numCache>
            </c:numRef>
          </c:val>
          <c:smooth val="0"/>
        </c:ser>
        <c:dLbls>
          <c:showLegendKey val="0"/>
          <c:showVal val="0"/>
          <c:showCatName val="0"/>
          <c:showSerName val="0"/>
          <c:showPercent val="0"/>
          <c:showBubbleSize val="0"/>
        </c:dLbls>
        <c:marker val="1"/>
        <c:smooth val="0"/>
        <c:axId val="824658560"/>
        <c:axId val="837464832"/>
      </c:lineChart>
      <c:catAx>
        <c:axId val="824658560"/>
        <c:scaling>
          <c:orientation val="minMax"/>
        </c:scaling>
        <c:delete val="0"/>
        <c:axPos val="b"/>
        <c:title>
          <c:tx>
            <c:rich>
              <a:bodyPr/>
              <a:lstStyle/>
              <a:p>
                <a:pPr>
                  <a:defRPr/>
                </a:pPr>
                <a:r>
                  <a:rPr lang="en-GB" sz="1000" b="1" i="0" u="none" strike="noStrike" baseline="0">
                    <a:effectLst/>
                  </a:rPr>
                  <a:t>[α, β] </a:t>
                </a:r>
                <a:endParaRPr lang="en-IE"/>
              </a:p>
            </c:rich>
          </c:tx>
          <c:overlay val="0"/>
        </c:title>
        <c:majorTickMark val="out"/>
        <c:minorTickMark val="none"/>
        <c:tickLblPos val="nextTo"/>
        <c:crossAx val="837464832"/>
        <c:crosses val="autoZero"/>
        <c:auto val="1"/>
        <c:lblAlgn val="ctr"/>
        <c:lblOffset val="100"/>
        <c:noMultiLvlLbl val="0"/>
      </c:catAx>
      <c:valAx>
        <c:axId val="837464832"/>
        <c:scaling>
          <c:orientation val="minMax"/>
        </c:scaling>
        <c:delete val="0"/>
        <c:axPos val="l"/>
        <c:majorGridlines/>
        <c:numFmt formatCode="General" sourceLinked="1"/>
        <c:majorTickMark val="out"/>
        <c:minorTickMark val="none"/>
        <c:tickLblPos val="nextTo"/>
        <c:crossAx val="824658560"/>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E"/>
              <a:t>EAS</a:t>
            </a:r>
            <a:r>
              <a:rPr lang="en-IE" baseline="0"/>
              <a:t> weight w error percentage</a:t>
            </a:r>
            <a:endParaRPr lang="en-IE"/>
          </a:p>
        </c:rich>
      </c:tx>
      <c:layout>
        <c:manualLayout>
          <c:xMode val="edge"/>
          <c:yMode val="edge"/>
          <c:x val="0.17213907383322499"/>
          <c:y val="0"/>
        </c:manualLayout>
      </c:layout>
      <c:overlay val="1"/>
    </c:title>
    <c:autoTitleDeleted val="0"/>
    <c:plotArea>
      <c:layout>
        <c:manualLayout>
          <c:layoutTarget val="inner"/>
          <c:xMode val="edge"/>
          <c:yMode val="edge"/>
          <c:x val="7.5853362516748402E-2"/>
          <c:y val="2.3264875395730199E-2"/>
          <c:w val="0.68726600948915395"/>
          <c:h val="0.82229609807888604"/>
        </c:manualLayout>
      </c:layout>
      <c:lineChart>
        <c:grouping val="standard"/>
        <c:varyColors val="0"/>
        <c:ser>
          <c:idx val="0"/>
          <c:order val="0"/>
          <c:tx>
            <c:v>berlin52</c:v>
          </c:tx>
          <c:marker>
            <c:symbol val="none"/>
          </c:marker>
          <c:cat>
            <c:strRef>
              <c:f>Data!$C$3:$M$3</c:f>
              <c:strCache>
                <c:ptCount val="11"/>
                <c:pt idx="0">
                  <c:v>0</c:v>
                </c:pt>
                <c:pt idx="1">
                  <c:v>1</c:v>
                </c:pt>
                <c:pt idx="2">
                  <c:v>2</c:v>
                </c:pt>
                <c:pt idx="3">
                  <c:v>3</c:v>
                </c:pt>
                <c:pt idx="4">
                  <c:v>4</c:v>
                </c:pt>
                <c:pt idx="5">
                  <c:v>5</c:v>
                </c:pt>
                <c:pt idx="6">
                  <c:v>6</c:v>
                </c:pt>
                <c:pt idx="7">
                  <c:v>7</c:v>
                </c:pt>
                <c:pt idx="8">
                  <c:v>8</c:v>
                </c:pt>
                <c:pt idx="9">
                  <c:v>9</c:v>
                </c:pt>
                <c:pt idx="10">
                  <c:v>10</c:v>
                </c:pt>
              </c:strCache>
            </c:strRef>
          </c:cat>
          <c:val>
            <c:numRef>
              <c:f>Data!$C$7:$M$7</c:f>
              <c:numCache>
                <c:formatCode>General</c:formatCode>
                <c:ptCount val="11"/>
                <c:pt idx="0">
                  <c:v>2.970034473614426</c:v>
                </c:pt>
                <c:pt idx="1">
                  <c:v>2.612039246884116</c:v>
                </c:pt>
                <c:pt idx="2">
                  <c:v>2.2010076902678342</c:v>
                </c:pt>
                <c:pt idx="3">
                  <c:v>2.108194112967384</c:v>
                </c:pt>
                <c:pt idx="4">
                  <c:v>1.7634579687085661</c:v>
                </c:pt>
                <c:pt idx="5">
                  <c:v>1.9888623707239459</c:v>
                </c:pt>
                <c:pt idx="6">
                  <c:v>1.458499071864227</c:v>
                </c:pt>
                <c:pt idx="7">
                  <c:v>1.8960487934234951</c:v>
                </c:pt>
                <c:pt idx="8">
                  <c:v>1.180058339962875</c:v>
                </c:pt>
                <c:pt idx="9">
                  <c:v>1.5645717316361709</c:v>
                </c:pt>
                <c:pt idx="10">
                  <c:v>1.180058339962875</c:v>
                </c:pt>
              </c:numCache>
            </c:numRef>
          </c:val>
          <c:smooth val="0"/>
        </c:ser>
        <c:ser>
          <c:idx val="1"/>
          <c:order val="1"/>
          <c:tx>
            <c:v>bier127</c:v>
          </c:tx>
          <c:marker>
            <c:symbol val="none"/>
          </c:marker>
          <c:val>
            <c:numRef>
              <c:f>Data!$C$11:$M$11</c:f>
              <c:numCache>
                <c:formatCode>General</c:formatCode>
                <c:ptCount val="11"/>
                <c:pt idx="0">
                  <c:v>6.9072217243536702</c:v>
                </c:pt>
                <c:pt idx="1">
                  <c:v>7.0653184761840349</c:v>
                </c:pt>
                <c:pt idx="2">
                  <c:v>6.9410392113762027</c:v>
                </c:pt>
                <c:pt idx="3">
                  <c:v>7.0881452799242446</c:v>
                </c:pt>
                <c:pt idx="4">
                  <c:v>6.782942459545831</c:v>
                </c:pt>
                <c:pt idx="5">
                  <c:v>6.6595086319135621</c:v>
                </c:pt>
                <c:pt idx="6">
                  <c:v>6.5047936287854444</c:v>
                </c:pt>
                <c:pt idx="7">
                  <c:v>6.7947785800037197</c:v>
                </c:pt>
                <c:pt idx="8">
                  <c:v>6.4845031365719219</c:v>
                </c:pt>
                <c:pt idx="9">
                  <c:v>6.4845031365719219</c:v>
                </c:pt>
                <c:pt idx="10">
                  <c:v>5.6187754687949036</c:v>
                </c:pt>
              </c:numCache>
            </c:numRef>
          </c:val>
          <c:smooth val="0"/>
        </c:ser>
        <c:ser>
          <c:idx val="2"/>
          <c:order val="2"/>
          <c:tx>
            <c:v>eil101</c:v>
          </c:tx>
          <c:marker>
            <c:symbol val="none"/>
          </c:marker>
          <c:val>
            <c:numRef>
              <c:f>Data!$C$17:$M$17</c:f>
              <c:numCache>
                <c:formatCode>General</c:formatCode>
                <c:ptCount val="11"/>
                <c:pt idx="0">
                  <c:v>10.174880763116059</c:v>
                </c:pt>
                <c:pt idx="1">
                  <c:v>9.0620031796502403</c:v>
                </c:pt>
                <c:pt idx="2">
                  <c:v>10.65182829888712</c:v>
                </c:pt>
                <c:pt idx="3">
                  <c:v>10.174880763116059</c:v>
                </c:pt>
                <c:pt idx="4">
                  <c:v>9.8569157392686808</c:v>
                </c:pt>
                <c:pt idx="5">
                  <c:v>9.8569157392686808</c:v>
                </c:pt>
                <c:pt idx="6">
                  <c:v>9.6979332273449952</c:v>
                </c:pt>
                <c:pt idx="7">
                  <c:v>9.5389507154213007</c:v>
                </c:pt>
                <c:pt idx="8">
                  <c:v>9.0620031796502403</c:v>
                </c:pt>
                <c:pt idx="9">
                  <c:v>9.0620031796502403</c:v>
                </c:pt>
                <c:pt idx="10">
                  <c:v>9.2209856915739206</c:v>
                </c:pt>
              </c:numCache>
            </c:numRef>
          </c:val>
          <c:smooth val="0"/>
        </c:ser>
        <c:ser>
          <c:idx val="3"/>
          <c:order val="3"/>
          <c:tx>
            <c:v>eili51</c:v>
          </c:tx>
          <c:marker>
            <c:symbol val="none"/>
          </c:marker>
          <c:val>
            <c:numRef>
              <c:f>Data!$C$21:$M$21</c:f>
              <c:numCache>
                <c:formatCode>General</c:formatCode>
                <c:ptCount val="11"/>
                <c:pt idx="0">
                  <c:v>6.3380281690140841</c:v>
                </c:pt>
                <c:pt idx="1">
                  <c:v>5.6338028169014036</c:v>
                </c:pt>
                <c:pt idx="2">
                  <c:v>4.460093896713615</c:v>
                </c:pt>
                <c:pt idx="3">
                  <c:v>5.1643192488262688</c:v>
                </c:pt>
                <c:pt idx="4">
                  <c:v>3.9906103286384971</c:v>
                </c:pt>
                <c:pt idx="5">
                  <c:v>4.460093896713615</c:v>
                </c:pt>
                <c:pt idx="6">
                  <c:v>3.755868544600939</c:v>
                </c:pt>
                <c:pt idx="7">
                  <c:v>3.5211267605633809</c:v>
                </c:pt>
                <c:pt idx="8">
                  <c:v>3.755868544600939</c:v>
                </c:pt>
                <c:pt idx="9">
                  <c:v>3.0516431924882532</c:v>
                </c:pt>
                <c:pt idx="10">
                  <c:v>3.286384976525822</c:v>
                </c:pt>
              </c:numCache>
            </c:numRef>
          </c:val>
          <c:smooth val="0"/>
        </c:ser>
        <c:ser>
          <c:idx val="4"/>
          <c:order val="4"/>
          <c:tx>
            <c:v>ulysses16</c:v>
          </c:tx>
          <c:marker>
            <c:symbol val="none"/>
          </c:marker>
          <c:val>
            <c:numRef>
              <c:f>Data!$C$25:$M$25</c:f>
              <c:numCache>
                <c:formatCode>General</c:formatCode>
                <c:ptCount val="11"/>
                <c:pt idx="0">
                  <c:v>0.30616707974923502</c:v>
                </c:pt>
                <c:pt idx="1">
                  <c:v>0.933080623997667</c:v>
                </c:pt>
                <c:pt idx="2">
                  <c:v>0.88934246974777698</c:v>
                </c:pt>
                <c:pt idx="3">
                  <c:v>0.29158769499927101</c:v>
                </c:pt>
                <c:pt idx="4">
                  <c:v>0.90392185449773998</c:v>
                </c:pt>
                <c:pt idx="5">
                  <c:v>0.26242892549934399</c:v>
                </c:pt>
                <c:pt idx="6">
                  <c:v>0.97681877824755803</c:v>
                </c:pt>
                <c:pt idx="7">
                  <c:v>0.49569908149876102</c:v>
                </c:pt>
                <c:pt idx="8">
                  <c:v>0.96223939349759402</c:v>
                </c:pt>
                <c:pt idx="9">
                  <c:v>0.81644554599795904</c:v>
                </c:pt>
                <c:pt idx="10">
                  <c:v>0.81644554599795904</c:v>
                </c:pt>
              </c:numCache>
            </c:numRef>
          </c:val>
          <c:smooth val="0"/>
        </c:ser>
        <c:ser>
          <c:idx val="5"/>
          <c:order val="5"/>
          <c:tx>
            <c:v>ulysses22</c:v>
          </c:tx>
          <c:marker>
            <c:symbol val="none"/>
          </c:marker>
          <c:val>
            <c:numRef>
              <c:f>Data!$C$29:$M$29</c:f>
              <c:numCache>
                <c:formatCode>General</c:formatCode>
                <c:ptCount val="11"/>
                <c:pt idx="0">
                  <c:v>1.4401825181805219</c:v>
                </c:pt>
                <c:pt idx="1">
                  <c:v>1.3546271210608869</c:v>
                </c:pt>
                <c:pt idx="2">
                  <c:v>0.85555397119635002</c:v>
                </c:pt>
                <c:pt idx="3">
                  <c:v>1.582774846713247</c:v>
                </c:pt>
                <c:pt idx="4">
                  <c:v>1.19777555967489</c:v>
                </c:pt>
                <c:pt idx="5">
                  <c:v>1.1835163268216169</c:v>
                </c:pt>
                <c:pt idx="6">
                  <c:v>1.2833309567945239</c:v>
                </c:pt>
                <c:pt idx="7">
                  <c:v>0.79851703978325905</c:v>
                </c:pt>
                <c:pt idx="8">
                  <c:v>1.212034792528162</c:v>
                </c:pt>
                <c:pt idx="9">
                  <c:v>0.95536860116925704</c:v>
                </c:pt>
                <c:pt idx="10">
                  <c:v>1.297590189647797</c:v>
                </c:pt>
              </c:numCache>
            </c:numRef>
          </c:val>
          <c:smooth val="0"/>
        </c:ser>
        <c:ser>
          <c:idx val="6"/>
          <c:order val="6"/>
          <c:tx>
            <c:v>average</c:v>
          </c:tx>
          <c:marker>
            <c:symbol val="none"/>
          </c:marker>
          <c:dLbls>
            <c:dLbl>
              <c:idx val="0"/>
              <c:tx>
                <c:rich>
                  <a:bodyPr/>
                  <a:lstStyle/>
                  <a:p>
                    <a:r>
                      <a:rPr lang="en-US"/>
                      <a:t>4.68</a:t>
                    </a:r>
                  </a:p>
                </c:rich>
              </c:tx>
              <c:showLegendKey val="0"/>
              <c:showVal val="1"/>
              <c:showCatName val="0"/>
              <c:showSerName val="0"/>
              <c:showPercent val="0"/>
              <c:showBubbleSize val="0"/>
            </c:dLbl>
            <c:dLbl>
              <c:idx val="1"/>
              <c:tx>
                <c:rich>
                  <a:bodyPr/>
                  <a:lstStyle/>
                  <a:p>
                    <a:r>
                      <a:rPr lang="en-US"/>
                      <a:t>4.44</a:t>
                    </a:r>
                  </a:p>
                </c:rich>
              </c:tx>
              <c:showLegendKey val="0"/>
              <c:showVal val="1"/>
              <c:showCatName val="0"/>
              <c:showSerName val="0"/>
              <c:showPercent val="0"/>
              <c:showBubbleSize val="0"/>
            </c:dLbl>
            <c:dLbl>
              <c:idx val="2"/>
              <c:layout>
                <c:manualLayout>
                  <c:x val="-2.7298363699538499E-3"/>
                  <c:y val="0"/>
                </c:manualLayout>
              </c:layout>
              <c:tx>
                <c:rich>
                  <a:bodyPr/>
                  <a:lstStyle/>
                  <a:p>
                    <a:r>
                      <a:rPr lang="en-US"/>
                      <a:t>4.33</a:t>
                    </a:r>
                  </a:p>
                </c:rich>
              </c:tx>
              <c:showLegendKey val="0"/>
              <c:showVal val="1"/>
              <c:showCatName val="0"/>
              <c:showSerName val="0"/>
              <c:showPercent val="0"/>
              <c:showBubbleSize val="0"/>
            </c:dLbl>
            <c:dLbl>
              <c:idx val="3"/>
              <c:tx>
                <c:rich>
                  <a:bodyPr/>
                  <a:lstStyle/>
                  <a:p>
                    <a:r>
                      <a:rPr lang="en-US"/>
                      <a:t>4.40</a:t>
                    </a:r>
                  </a:p>
                </c:rich>
              </c:tx>
              <c:showLegendKey val="0"/>
              <c:showVal val="1"/>
              <c:showCatName val="0"/>
              <c:showSerName val="0"/>
              <c:showPercent val="0"/>
              <c:showBubbleSize val="0"/>
            </c:dLbl>
            <c:dLbl>
              <c:idx val="4"/>
              <c:tx>
                <c:rich>
                  <a:bodyPr/>
                  <a:lstStyle/>
                  <a:p>
                    <a:r>
                      <a:rPr lang="en-US"/>
                      <a:t>4.08</a:t>
                    </a:r>
                  </a:p>
                </c:rich>
              </c:tx>
              <c:showLegendKey val="0"/>
              <c:showVal val="1"/>
              <c:showCatName val="0"/>
              <c:showSerName val="0"/>
              <c:showPercent val="0"/>
              <c:showBubbleSize val="0"/>
            </c:dLbl>
            <c:dLbl>
              <c:idx val="5"/>
              <c:tx>
                <c:rich>
                  <a:bodyPr/>
                  <a:lstStyle/>
                  <a:p>
                    <a:r>
                      <a:rPr lang="en-US"/>
                      <a:t>4.06</a:t>
                    </a:r>
                  </a:p>
                </c:rich>
              </c:tx>
              <c:showLegendKey val="0"/>
              <c:showVal val="1"/>
              <c:showCatName val="0"/>
              <c:showSerName val="0"/>
              <c:showPercent val="0"/>
              <c:showBubbleSize val="0"/>
            </c:dLbl>
            <c:dLbl>
              <c:idx val="6"/>
              <c:tx>
                <c:rich>
                  <a:bodyPr/>
                  <a:lstStyle/>
                  <a:p>
                    <a:r>
                      <a:rPr lang="en-US"/>
                      <a:t>3.94</a:t>
                    </a:r>
                  </a:p>
                </c:rich>
              </c:tx>
              <c:showLegendKey val="0"/>
              <c:showVal val="1"/>
              <c:showCatName val="0"/>
              <c:showSerName val="0"/>
              <c:showPercent val="0"/>
              <c:showBubbleSize val="0"/>
            </c:dLbl>
            <c:dLbl>
              <c:idx val="7"/>
              <c:tx>
                <c:rich>
                  <a:bodyPr/>
                  <a:lstStyle/>
                  <a:p>
                    <a:r>
                      <a:rPr lang="en-US"/>
                      <a:t>3.84</a:t>
                    </a:r>
                  </a:p>
                </c:rich>
              </c:tx>
              <c:showLegendKey val="0"/>
              <c:showVal val="1"/>
              <c:showCatName val="0"/>
              <c:showSerName val="0"/>
              <c:showPercent val="0"/>
              <c:showBubbleSize val="0"/>
            </c:dLbl>
            <c:dLbl>
              <c:idx val="8"/>
              <c:tx>
                <c:rich>
                  <a:bodyPr/>
                  <a:lstStyle/>
                  <a:p>
                    <a:r>
                      <a:rPr lang="en-US"/>
                      <a:t>3.77</a:t>
                    </a:r>
                  </a:p>
                </c:rich>
              </c:tx>
              <c:showLegendKey val="0"/>
              <c:showVal val="1"/>
              <c:showCatName val="0"/>
              <c:showSerName val="0"/>
              <c:showPercent val="0"/>
              <c:showBubbleSize val="0"/>
            </c:dLbl>
            <c:dLbl>
              <c:idx val="9"/>
              <c:tx>
                <c:rich>
                  <a:bodyPr/>
                  <a:lstStyle/>
                  <a:p>
                    <a:r>
                      <a:rPr lang="en-US"/>
                      <a:t>3.65</a:t>
                    </a:r>
                  </a:p>
                </c:rich>
              </c:tx>
              <c:showLegendKey val="0"/>
              <c:showVal val="1"/>
              <c:showCatName val="0"/>
              <c:showSerName val="0"/>
              <c:showPercent val="0"/>
              <c:showBubbleSize val="0"/>
            </c:dLbl>
            <c:dLbl>
              <c:idx val="10"/>
              <c:tx>
                <c:rich>
                  <a:bodyPr/>
                  <a:lstStyle/>
                  <a:p>
                    <a:r>
                      <a:rPr lang="en-US"/>
                      <a:t>3.57</a:t>
                    </a:r>
                  </a:p>
                </c:rich>
              </c:tx>
              <c:showLegendKey val="0"/>
              <c:showVal val="1"/>
              <c:showCatName val="0"/>
              <c:showSerName val="0"/>
              <c:showPercent val="0"/>
              <c:showBubbleSize val="0"/>
            </c:dLbl>
            <c:showLegendKey val="0"/>
            <c:showVal val="1"/>
            <c:showCatName val="0"/>
            <c:showSerName val="0"/>
            <c:showPercent val="0"/>
            <c:showBubbleSize val="0"/>
            <c:showLeaderLines val="0"/>
          </c:dLbls>
          <c:val>
            <c:numRef>
              <c:f>Data!$C$32:$M$32</c:f>
              <c:numCache>
                <c:formatCode>General</c:formatCode>
                <c:ptCount val="11"/>
                <c:pt idx="0">
                  <c:v>4.6894191213379957</c:v>
                </c:pt>
                <c:pt idx="1">
                  <c:v>4.4434785774463856</c:v>
                </c:pt>
                <c:pt idx="2">
                  <c:v>4.3331442563648146</c:v>
                </c:pt>
                <c:pt idx="3">
                  <c:v>4.4016503244244181</c:v>
                </c:pt>
                <c:pt idx="4">
                  <c:v>4.0826039850557008</c:v>
                </c:pt>
                <c:pt idx="5">
                  <c:v>4.0685543151567831</c:v>
                </c:pt>
                <c:pt idx="6">
                  <c:v>3.946207367939615</c:v>
                </c:pt>
                <c:pt idx="7">
                  <c:v>3.8408534951156521</c:v>
                </c:pt>
                <c:pt idx="8">
                  <c:v>3.7761178978019552</c:v>
                </c:pt>
                <c:pt idx="9">
                  <c:v>3.6557558979189682</c:v>
                </c:pt>
                <c:pt idx="10">
                  <c:v>3.570040035417215</c:v>
                </c:pt>
              </c:numCache>
            </c:numRef>
          </c:val>
          <c:smooth val="0"/>
        </c:ser>
        <c:dLbls>
          <c:showLegendKey val="0"/>
          <c:showVal val="0"/>
          <c:showCatName val="0"/>
          <c:showSerName val="0"/>
          <c:showPercent val="0"/>
          <c:showBubbleSize val="0"/>
        </c:dLbls>
        <c:marker val="1"/>
        <c:smooth val="0"/>
        <c:axId val="314108544"/>
        <c:axId val="314110720"/>
      </c:lineChart>
      <c:catAx>
        <c:axId val="314108544"/>
        <c:scaling>
          <c:orientation val="minMax"/>
        </c:scaling>
        <c:delete val="0"/>
        <c:axPos val="b"/>
        <c:title>
          <c:tx>
            <c:rich>
              <a:bodyPr/>
              <a:lstStyle/>
              <a:p>
                <a:pPr>
                  <a:defRPr/>
                </a:pPr>
                <a:r>
                  <a:rPr lang="en-IE"/>
                  <a:t>w</a:t>
                </a:r>
              </a:p>
            </c:rich>
          </c:tx>
          <c:layout>
            <c:manualLayout>
              <c:xMode val="edge"/>
              <c:yMode val="edge"/>
              <c:x val="0.42107362235314999"/>
              <c:y val="0.92438381447571405"/>
            </c:manualLayout>
          </c:layout>
          <c:overlay val="0"/>
        </c:title>
        <c:majorTickMark val="out"/>
        <c:minorTickMark val="none"/>
        <c:tickLblPos val="nextTo"/>
        <c:crossAx val="314110720"/>
        <c:crosses val="autoZero"/>
        <c:auto val="1"/>
        <c:lblAlgn val="ctr"/>
        <c:lblOffset val="100"/>
        <c:noMultiLvlLbl val="0"/>
      </c:catAx>
      <c:valAx>
        <c:axId val="314110720"/>
        <c:scaling>
          <c:orientation val="minMax"/>
        </c:scaling>
        <c:delete val="0"/>
        <c:axPos val="l"/>
        <c:title>
          <c:tx>
            <c:rich>
              <a:bodyPr rot="-5400000" vert="horz"/>
              <a:lstStyle/>
              <a:p>
                <a:pPr>
                  <a:defRPr/>
                </a:pPr>
                <a:r>
                  <a:rPr lang="en-IE"/>
                  <a:t>error percentage</a:t>
                </a:r>
              </a:p>
            </c:rich>
          </c:tx>
          <c:layout>
            <c:manualLayout>
              <c:xMode val="edge"/>
              <c:yMode val="edge"/>
              <c:x val="0"/>
              <c:y val="0.318743646470173"/>
            </c:manualLayout>
          </c:layout>
          <c:overlay val="0"/>
        </c:title>
        <c:numFmt formatCode="General" sourceLinked="1"/>
        <c:majorTickMark val="out"/>
        <c:minorTickMark val="none"/>
        <c:tickLblPos val="nextTo"/>
        <c:crossAx val="314108544"/>
        <c:crosses val="autoZero"/>
        <c:crossBetween val="between"/>
      </c:valAx>
    </c:plotArea>
    <c:legend>
      <c:legendPos val="r"/>
      <c:layout>
        <c:manualLayout>
          <c:xMode val="edge"/>
          <c:yMode val="edge"/>
          <c:x val="0.74759911428631898"/>
          <c:y val="5.1010960569271201E-2"/>
          <c:w val="0.252400910994306"/>
          <c:h val="0.54316816138164004"/>
        </c:manualLayout>
      </c:layou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E" sz="1200"/>
              <a:t>ACS xi,q0</a:t>
            </a:r>
            <a:r>
              <a:rPr lang="en-IE" sz="1200" baseline="0"/>
              <a:t> parameters error percentage</a:t>
            </a:r>
            <a:endParaRPr lang="en-IE" sz="1200"/>
          </a:p>
        </c:rich>
      </c:tx>
      <c:layout>
        <c:manualLayout>
          <c:xMode val="edge"/>
          <c:yMode val="edge"/>
          <c:x val="0.274656305625682"/>
          <c:y val="2.6586903165893099E-3"/>
        </c:manualLayout>
      </c:layout>
      <c:overlay val="1"/>
    </c:title>
    <c:autoTitleDeleted val="0"/>
    <c:plotArea>
      <c:layout>
        <c:manualLayout>
          <c:layoutTarget val="inner"/>
          <c:xMode val="edge"/>
          <c:yMode val="edge"/>
          <c:x val="7.8110236220472501E-2"/>
          <c:y val="3.48355422095349E-2"/>
          <c:w val="0.73238582364332006"/>
          <c:h val="0.77018448379957405"/>
        </c:manualLayout>
      </c:layout>
      <c:lineChart>
        <c:grouping val="standard"/>
        <c:varyColors val="0"/>
        <c:ser>
          <c:idx val="0"/>
          <c:order val="0"/>
          <c:tx>
            <c:v>berlin52</c:v>
          </c:tx>
          <c:marker>
            <c:symbol val="none"/>
          </c:marker>
          <c:cat>
            <c:strRef>
              <c:f>Data!$A$5:$BN$5</c:f>
              <c:strCache>
                <c:ptCount val="65"/>
                <c:pt idx="1">
                  <c:v>[xi,q0]</c:v>
                </c:pt>
                <c:pt idx="2">
                  <c:v>[ 0.1,0.1]</c:v>
                </c:pt>
                <c:pt idx="3">
                  <c:v>[ 0.1,0.2]</c:v>
                </c:pt>
                <c:pt idx="4">
                  <c:v>[ 0.1,0.3]</c:v>
                </c:pt>
                <c:pt idx="5">
                  <c:v>[ 0.1,0.4]</c:v>
                </c:pt>
                <c:pt idx="6">
                  <c:v>[ 0.1,0.5]</c:v>
                </c:pt>
                <c:pt idx="7">
                  <c:v>[ 0.1,0.6]</c:v>
                </c:pt>
                <c:pt idx="8">
                  <c:v>[ 0.1,0.7]</c:v>
                </c:pt>
                <c:pt idx="9">
                  <c:v>[ 0.1,0.8]</c:v>
                </c:pt>
                <c:pt idx="10">
                  <c:v>[ 0.1,0.9]</c:v>
                </c:pt>
                <c:pt idx="11">
                  <c:v>[ 0.2,0.1]</c:v>
                </c:pt>
                <c:pt idx="12">
                  <c:v>[ 0.2,0.2]</c:v>
                </c:pt>
                <c:pt idx="13">
                  <c:v>[ 0.2,0.3]</c:v>
                </c:pt>
                <c:pt idx="14">
                  <c:v>[ 0.2,0.4]</c:v>
                </c:pt>
                <c:pt idx="15">
                  <c:v>[ 0.2,0.5]</c:v>
                </c:pt>
                <c:pt idx="16">
                  <c:v>[ 0.2,0.6]</c:v>
                </c:pt>
                <c:pt idx="17">
                  <c:v>[ 0.2,0.7]</c:v>
                </c:pt>
                <c:pt idx="18">
                  <c:v>[ 0.2,0.8]</c:v>
                </c:pt>
                <c:pt idx="19">
                  <c:v>[ 0.2,0.9]</c:v>
                </c:pt>
                <c:pt idx="20">
                  <c:v>[ 0.3,0.1]</c:v>
                </c:pt>
                <c:pt idx="21">
                  <c:v>[ 0.3,0.2]</c:v>
                </c:pt>
                <c:pt idx="22">
                  <c:v>[ 0.3,0.3]</c:v>
                </c:pt>
                <c:pt idx="23">
                  <c:v>[ 0.3,0.4]</c:v>
                </c:pt>
                <c:pt idx="24">
                  <c:v>[ 0.3,0.5]</c:v>
                </c:pt>
                <c:pt idx="25">
                  <c:v>[ 0.3,0.6]</c:v>
                </c:pt>
                <c:pt idx="26">
                  <c:v>[ 0.3,0.7]</c:v>
                </c:pt>
                <c:pt idx="27">
                  <c:v>[ 0.3,0.8]</c:v>
                </c:pt>
                <c:pt idx="28">
                  <c:v>[ 0.3,0.9]</c:v>
                </c:pt>
                <c:pt idx="29">
                  <c:v>[ 0.4,0.1]</c:v>
                </c:pt>
                <c:pt idx="30">
                  <c:v>[ 0.4,0.2]</c:v>
                </c:pt>
                <c:pt idx="31">
                  <c:v>[ 0.4,0.3]</c:v>
                </c:pt>
                <c:pt idx="32">
                  <c:v>[ 0.4,0.4]</c:v>
                </c:pt>
                <c:pt idx="33">
                  <c:v>[ 0.4,0.5]</c:v>
                </c:pt>
                <c:pt idx="34">
                  <c:v>[ 0.4,0.6]</c:v>
                </c:pt>
                <c:pt idx="35">
                  <c:v>[ 0.4,0.7]</c:v>
                </c:pt>
                <c:pt idx="36">
                  <c:v>[ 0.4,0.8]</c:v>
                </c:pt>
                <c:pt idx="37">
                  <c:v>[ 0.4,0.9]</c:v>
                </c:pt>
                <c:pt idx="38">
                  <c:v>[ 0.5,0.1]</c:v>
                </c:pt>
                <c:pt idx="39">
                  <c:v>[ 0.5,0.2]</c:v>
                </c:pt>
                <c:pt idx="40">
                  <c:v>[ 0.5,0.3]</c:v>
                </c:pt>
                <c:pt idx="41">
                  <c:v>[ 0.5,0.4]</c:v>
                </c:pt>
                <c:pt idx="42">
                  <c:v>[ 0.5,0.5]</c:v>
                </c:pt>
                <c:pt idx="43">
                  <c:v>[ 0.5,0.6]</c:v>
                </c:pt>
                <c:pt idx="44">
                  <c:v>[ 0.5,0.7]</c:v>
                </c:pt>
                <c:pt idx="45">
                  <c:v>[ 0.5,0.8]</c:v>
                </c:pt>
                <c:pt idx="46">
                  <c:v>[ 0.5,0.9]</c:v>
                </c:pt>
                <c:pt idx="47">
                  <c:v>[ 0.3,0.91]</c:v>
                </c:pt>
                <c:pt idx="48">
                  <c:v>[ 0.3,0.92]</c:v>
                </c:pt>
                <c:pt idx="49">
                  <c:v>[ 0.3,0.93]</c:v>
                </c:pt>
                <c:pt idx="50">
                  <c:v>[ 0.3,0.94]</c:v>
                </c:pt>
                <c:pt idx="51">
                  <c:v>[ 0.3,0.95]</c:v>
                </c:pt>
                <c:pt idx="52">
                  <c:v>[ 0.3,0.96]</c:v>
                </c:pt>
                <c:pt idx="53">
                  <c:v>[ 0.3,0.97]</c:v>
                </c:pt>
                <c:pt idx="54">
                  <c:v>[ 0.3,0.98]</c:v>
                </c:pt>
                <c:pt idx="55">
                  <c:v>[ 0.3,0.99]</c:v>
                </c:pt>
                <c:pt idx="56">
                  <c:v>[ 0.1,0.91]</c:v>
                </c:pt>
                <c:pt idx="57">
                  <c:v>[ 0.1,0.92]</c:v>
                </c:pt>
                <c:pt idx="58">
                  <c:v>[ 0.1,0.93]</c:v>
                </c:pt>
                <c:pt idx="59">
                  <c:v>[ 0.1,0.94]</c:v>
                </c:pt>
                <c:pt idx="60">
                  <c:v>[ 0.1,0.95]</c:v>
                </c:pt>
                <c:pt idx="61">
                  <c:v>[ 0.1,0.96]</c:v>
                </c:pt>
                <c:pt idx="62">
                  <c:v>[ 0.1,0.97]</c:v>
                </c:pt>
                <c:pt idx="63">
                  <c:v>[ 0.1,0.98]</c:v>
                </c:pt>
                <c:pt idx="64">
                  <c:v>[ 0.1,0.99]</c:v>
                </c:pt>
              </c:strCache>
            </c:strRef>
          </c:cat>
          <c:val>
            <c:numRef>
              <c:f>Data!$A$9:$BN$9</c:f>
              <c:numCache>
                <c:formatCode>General</c:formatCode>
                <c:ptCount val="66"/>
                <c:pt idx="2">
                  <c:v>4.4417926279501501</c:v>
                </c:pt>
                <c:pt idx="3">
                  <c:v>4.4417926279501501</c:v>
                </c:pt>
                <c:pt idx="4">
                  <c:v>3.0363298859718908</c:v>
                </c:pt>
                <c:pt idx="5">
                  <c:v>2.9965526385574122</c:v>
                </c:pt>
                <c:pt idx="6">
                  <c:v>3.7258021744895231</c:v>
                </c:pt>
                <c:pt idx="7">
                  <c:v>2.4131530098117211</c:v>
                </c:pt>
                <c:pt idx="8">
                  <c:v>2.1479713603818622</c:v>
                </c:pt>
                <c:pt idx="9">
                  <c:v>4.7069742773799907</c:v>
                </c:pt>
                <c:pt idx="10">
                  <c:v>1.8164942985945369</c:v>
                </c:pt>
                <c:pt idx="11">
                  <c:v>7.7830814107663748</c:v>
                </c:pt>
                <c:pt idx="12">
                  <c:v>6.2052505966587086</c:v>
                </c:pt>
                <c:pt idx="13">
                  <c:v>4.892601431980907</c:v>
                </c:pt>
                <c:pt idx="14">
                  <c:v>2.7446300715990462</c:v>
                </c:pt>
                <c:pt idx="15">
                  <c:v>2.6650755767700871</c:v>
                </c:pt>
                <c:pt idx="16">
                  <c:v>2.5324847520551579</c:v>
                </c:pt>
                <c:pt idx="17">
                  <c:v>1.180058339962875</c:v>
                </c:pt>
                <c:pt idx="18">
                  <c:v>2.1479713603818622</c:v>
                </c:pt>
                <c:pt idx="19">
                  <c:v>2.3335985149827629</c:v>
                </c:pt>
                <c:pt idx="20">
                  <c:v>7.19968178202069</c:v>
                </c:pt>
                <c:pt idx="21">
                  <c:v>4.1500928135773014</c:v>
                </c:pt>
                <c:pt idx="22">
                  <c:v>5.290373906125696</c:v>
                </c:pt>
                <c:pt idx="23">
                  <c:v>3.7788385043754982</c:v>
                </c:pt>
                <c:pt idx="24">
                  <c:v>1.7104216388225939</c:v>
                </c:pt>
                <c:pt idx="25">
                  <c:v>2.3203394325112701</c:v>
                </c:pt>
                <c:pt idx="26">
                  <c:v>3.7523203394325111</c:v>
                </c:pt>
                <c:pt idx="27">
                  <c:v>2.254044020153803</c:v>
                </c:pt>
                <c:pt idx="28">
                  <c:v>4.203129143463272</c:v>
                </c:pt>
                <c:pt idx="29">
                  <c:v>7.7698223282948824</c:v>
                </c:pt>
                <c:pt idx="30">
                  <c:v>7.3322726067356143</c:v>
                </c:pt>
                <c:pt idx="31">
                  <c:v>4.9588968443383719</c:v>
                </c:pt>
                <c:pt idx="32">
                  <c:v>5.9931052771148234</c:v>
                </c:pt>
                <c:pt idx="33">
                  <c:v>2.7446300715990462</c:v>
                </c:pt>
                <c:pt idx="34">
                  <c:v>1.286130999734818</c:v>
                </c:pt>
                <c:pt idx="35">
                  <c:v>1.935826040837973</c:v>
                </c:pt>
                <c:pt idx="36">
                  <c:v>1.60434897905065</c:v>
                </c:pt>
                <c:pt idx="37">
                  <c:v>1.0474675152479449</c:v>
                </c:pt>
                <c:pt idx="38">
                  <c:v>5.7411827101564556</c:v>
                </c:pt>
                <c:pt idx="39">
                  <c:v>8.9233625033147685</c:v>
                </c:pt>
                <c:pt idx="40">
                  <c:v>3.473879607531158</c:v>
                </c:pt>
                <c:pt idx="41">
                  <c:v>3.4871386900026522</c:v>
                </c:pt>
                <c:pt idx="42">
                  <c:v>3.6329885971890752</c:v>
                </c:pt>
                <c:pt idx="43">
                  <c:v>3.407584195173694</c:v>
                </c:pt>
                <c:pt idx="44">
                  <c:v>2.8639618138424821</c:v>
                </c:pt>
                <c:pt idx="45">
                  <c:v>1.2993900822063109</c:v>
                </c:pt>
                <c:pt idx="46">
                  <c:v>3.2882524529302568</c:v>
                </c:pt>
                <c:pt idx="47">
                  <c:v>3.2749933704587639</c:v>
                </c:pt>
                <c:pt idx="48">
                  <c:v>2.0021214531954401</c:v>
                </c:pt>
                <c:pt idx="49">
                  <c:v>2.5987801644126232</c:v>
                </c:pt>
                <c:pt idx="50">
                  <c:v>1.07398568019093</c:v>
                </c:pt>
                <c:pt idx="51">
                  <c:v>3.1821797931583138</c:v>
                </c:pt>
                <c:pt idx="52">
                  <c:v>1.7899761336515521</c:v>
                </c:pt>
                <c:pt idx="53">
                  <c:v>3.3280297003447359</c:v>
                </c:pt>
                <c:pt idx="54">
                  <c:v>4.2694245558207378</c:v>
                </c:pt>
                <c:pt idx="55">
                  <c:v>5.3831874834261466</c:v>
                </c:pt>
                <c:pt idx="56">
                  <c:v>2.2407849376823141</c:v>
                </c:pt>
                <c:pt idx="57">
                  <c:v>1.219835587377353</c:v>
                </c:pt>
                <c:pt idx="58">
                  <c:v>2.6783346592415809</c:v>
                </c:pt>
                <c:pt idx="59">
                  <c:v>1.9225669583664811</c:v>
                </c:pt>
                <c:pt idx="60">
                  <c:v>3.6064704322460881</c:v>
                </c:pt>
                <c:pt idx="61">
                  <c:v>2.0816759480243969</c:v>
                </c:pt>
                <c:pt idx="62">
                  <c:v>3.6462476796605672</c:v>
                </c:pt>
                <c:pt idx="63">
                  <c:v>2.7844073190135239</c:v>
                </c:pt>
                <c:pt idx="64">
                  <c:v>4.0837974012198401</c:v>
                </c:pt>
                <c:pt idx="65">
                  <c:v>1.0474675152479449</c:v>
                </c:pt>
              </c:numCache>
            </c:numRef>
          </c:val>
          <c:smooth val="0"/>
        </c:ser>
        <c:ser>
          <c:idx val="1"/>
          <c:order val="1"/>
          <c:tx>
            <c:v>bier127</c:v>
          </c:tx>
          <c:marker>
            <c:symbol val="none"/>
          </c:marker>
          <c:val>
            <c:numRef>
              <c:f>Data!$A$14:$BN$14</c:f>
              <c:numCache>
                <c:formatCode>General</c:formatCode>
                <c:ptCount val="66"/>
                <c:pt idx="2">
                  <c:v>10.74381562706075</c:v>
                </c:pt>
                <c:pt idx="3">
                  <c:v>8.8897719010500307</c:v>
                </c:pt>
                <c:pt idx="4">
                  <c:v>8.1576233070120505</c:v>
                </c:pt>
                <c:pt idx="5">
                  <c:v>6.49972100573207</c:v>
                </c:pt>
                <c:pt idx="6">
                  <c:v>6.5969462809218671</c:v>
                </c:pt>
                <c:pt idx="7">
                  <c:v>5.5849579817723747</c:v>
                </c:pt>
                <c:pt idx="8">
                  <c:v>5.1013679173500623</c:v>
                </c:pt>
                <c:pt idx="9">
                  <c:v>3.996381528888588</c:v>
                </c:pt>
                <c:pt idx="10">
                  <c:v>3.972709287972811</c:v>
                </c:pt>
                <c:pt idx="11">
                  <c:v>11.3888841920157</c:v>
                </c:pt>
                <c:pt idx="12">
                  <c:v>8.2912023807510558</c:v>
                </c:pt>
                <c:pt idx="13">
                  <c:v>9.0140511658578415</c:v>
                </c:pt>
                <c:pt idx="14">
                  <c:v>7.7002417950322197</c:v>
                </c:pt>
                <c:pt idx="15">
                  <c:v>6.1336467087130799</c:v>
                </c:pt>
                <c:pt idx="16">
                  <c:v>5.7303731759692971</c:v>
                </c:pt>
                <c:pt idx="17">
                  <c:v>5.1935205694864628</c:v>
                </c:pt>
                <c:pt idx="18">
                  <c:v>3.9676366649194299</c:v>
                </c:pt>
                <c:pt idx="19">
                  <c:v>3.942273549652525</c:v>
                </c:pt>
                <c:pt idx="20">
                  <c:v>12.44145347559223</c:v>
                </c:pt>
                <c:pt idx="21">
                  <c:v>11.56388968735734</c:v>
                </c:pt>
                <c:pt idx="22">
                  <c:v>8.4374630121235672</c:v>
                </c:pt>
                <c:pt idx="23">
                  <c:v>7.9783906257926001</c:v>
                </c:pt>
                <c:pt idx="24">
                  <c:v>7.2462420317546199</c:v>
                </c:pt>
                <c:pt idx="25">
                  <c:v>6.0888385384082007</c:v>
                </c:pt>
                <c:pt idx="26">
                  <c:v>5.8013898987166268</c:v>
                </c:pt>
                <c:pt idx="27">
                  <c:v>4.7555841125445957</c:v>
                </c:pt>
                <c:pt idx="28">
                  <c:v>4.2694577365955846</c:v>
                </c:pt>
                <c:pt idx="29">
                  <c:v>10.66603540690892</c:v>
                </c:pt>
                <c:pt idx="30">
                  <c:v>9.8358161005055713</c:v>
                </c:pt>
                <c:pt idx="31">
                  <c:v>9.0216601004379307</c:v>
                </c:pt>
                <c:pt idx="32">
                  <c:v>8.1009790162493047</c:v>
                </c:pt>
                <c:pt idx="33">
                  <c:v>7.1151992695422699</c:v>
                </c:pt>
                <c:pt idx="34">
                  <c:v>6.2942797720701371</c:v>
                </c:pt>
                <c:pt idx="35">
                  <c:v>5.3913528685683367</c:v>
                </c:pt>
                <c:pt idx="36">
                  <c:v>4.4368542973571641</c:v>
                </c:pt>
                <c:pt idx="37">
                  <c:v>4.4402360460594146</c:v>
                </c:pt>
                <c:pt idx="38">
                  <c:v>11.27475017331462</c:v>
                </c:pt>
                <c:pt idx="39">
                  <c:v>9.7994623019563427</c:v>
                </c:pt>
                <c:pt idx="40">
                  <c:v>9.2854364992137501</c:v>
                </c:pt>
                <c:pt idx="41">
                  <c:v>9.1112764410476625</c:v>
                </c:pt>
                <c:pt idx="42">
                  <c:v>6.9613297035897297</c:v>
                </c:pt>
                <c:pt idx="43">
                  <c:v>6.5259295581745276</c:v>
                </c:pt>
                <c:pt idx="44">
                  <c:v>4.6871037013239549</c:v>
                </c:pt>
                <c:pt idx="45">
                  <c:v>4.5628244365161112</c:v>
                </c:pt>
                <c:pt idx="46">
                  <c:v>4.2246495662907284</c:v>
                </c:pt>
                <c:pt idx="47">
                  <c:v>3.976936473850627</c:v>
                </c:pt>
                <c:pt idx="48">
                  <c:v>4.4791261561353384</c:v>
                </c:pt>
                <c:pt idx="49">
                  <c:v>3.6768062765255909</c:v>
                </c:pt>
                <c:pt idx="50">
                  <c:v>4.6676586462859744</c:v>
                </c:pt>
                <c:pt idx="51">
                  <c:v>3.719078135303755</c:v>
                </c:pt>
                <c:pt idx="52">
                  <c:v>3.9718638507972468</c:v>
                </c:pt>
                <c:pt idx="53">
                  <c:v>4.0183628954532402</c:v>
                </c:pt>
                <c:pt idx="54">
                  <c:v>4.2178860688862008</c:v>
                </c:pt>
                <c:pt idx="55">
                  <c:v>4.9136808643749683</c:v>
                </c:pt>
                <c:pt idx="56">
                  <c:v>4.8646455081922753</c:v>
                </c:pt>
                <c:pt idx="57">
                  <c:v>4.579733180027393</c:v>
                </c:pt>
                <c:pt idx="58">
                  <c:v>5.6906376287178047</c:v>
                </c:pt>
                <c:pt idx="59">
                  <c:v>4.0132902723998578</c:v>
                </c:pt>
                <c:pt idx="60">
                  <c:v>4.2728394852978502</c:v>
                </c:pt>
                <c:pt idx="61">
                  <c:v>4.4275544884259528</c:v>
                </c:pt>
                <c:pt idx="62">
                  <c:v>4.9770886525422302</c:v>
                </c:pt>
                <c:pt idx="63">
                  <c:v>5.4775874604758066</c:v>
                </c:pt>
                <c:pt idx="64">
                  <c:v>5.086995485365482</c:v>
                </c:pt>
                <c:pt idx="65">
                  <c:v>3.6768062765255909</c:v>
                </c:pt>
              </c:numCache>
            </c:numRef>
          </c:val>
          <c:smooth val="0"/>
        </c:ser>
        <c:ser>
          <c:idx val="2"/>
          <c:order val="2"/>
          <c:tx>
            <c:v>eil101</c:v>
          </c:tx>
          <c:marker>
            <c:symbol val="none"/>
          </c:marker>
          <c:val>
            <c:numRef>
              <c:f>Data!$A$19:$BN$19</c:f>
              <c:numCache>
                <c:formatCode>General</c:formatCode>
                <c:ptCount val="66"/>
                <c:pt idx="2">
                  <c:v>14.78537360890302</c:v>
                </c:pt>
                <c:pt idx="3">
                  <c:v>13.35453100158983</c:v>
                </c:pt>
                <c:pt idx="4">
                  <c:v>11.446740858505571</c:v>
                </c:pt>
                <c:pt idx="5">
                  <c:v>9.5389507154213007</c:v>
                </c:pt>
                <c:pt idx="6">
                  <c:v>9.3799682034976168</c:v>
                </c:pt>
                <c:pt idx="7">
                  <c:v>5.4054054054054053</c:v>
                </c:pt>
                <c:pt idx="8">
                  <c:v>7.154213036565964</c:v>
                </c:pt>
                <c:pt idx="9">
                  <c:v>5.5643879173290776</c:v>
                </c:pt>
                <c:pt idx="10">
                  <c:v>5.5643879173290776</c:v>
                </c:pt>
                <c:pt idx="11">
                  <c:v>17.965023847376688</c:v>
                </c:pt>
                <c:pt idx="12">
                  <c:v>15.262321144674081</c:v>
                </c:pt>
                <c:pt idx="13">
                  <c:v>15.262321144674081</c:v>
                </c:pt>
                <c:pt idx="14">
                  <c:v>11.76470588235294</c:v>
                </c:pt>
                <c:pt idx="15">
                  <c:v>9.8569157392686808</c:v>
                </c:pt>
                <c:pt idx="16">
                  <c:v>6.8362480127186096</c:v>
                </c:pt>
                <c:pt idx="17">
                  <c:v>5.8823529411764666</c:v>
                </c:pt>
                <c:pt idx="18">
                  <c:v>5.7233704292527827</c:v>
                </c:pt>
                <c:pt idx="19">
                  <c:v>4.4515103338632747</c:v>
                </c:pt>
                <c:pt idx="20">
                  <c:v>17.965023847376688</c:v>
                </c:pt>
                <c:pt idx="21">
                  <c:v>15.262321144674081</c:v>
                </c:pt>
                <c:pt idx="22">
                  <c:v>13.35453100158983</c:v>
                </c:pt>
                <c:pt idx="23">
                  <c:v>12.241653418124001</c:v>
                </c:pt>
                <c:pt idx="24">
                  <c:v>10.9697933227345</c:v>
                </c:pt>
                <c:pt idx="25">
                  <c:v>8.4260731319554676</c:v>
                </c:pt>
                <c:pt idx="26">
                  <c:v>8.1081081081080981</c:v>
                </c:pt>
                <c:pt idx="27">
                  <c:v>6.2003179650238476</c:v>
                </c:pt>
                <c:pt idx="28">
                  <c:v>5.0874403815580296</c:v>
                </c:pt>
                <c:pt idx="29">
                  <c:v>18.75993640699523</c:v>
                </c:pt>
                <c:pt idx="30">
                  <c:v>14.944356120826709</c:v>
                </c:pt>
                <c:pt idx="31">
                  <c:v>14.78537360890302</c:v>
                </c:pt>
                <c:pt idx="32">
                  <c:v>11.287758346581869</c:v>
                </c:pt>
                <c:pt idx="33">
                  <c:v>10.174880763116059</c:v>
                </c:pt>
                <c:pt idx="34">
                  <c:v>7.7901430842607331</c:v>
                </c:pt>
                <c:pt idx="35">
                  <c:v>7.6311605723370377</c:v>
                </c:pt>
                <c:pt idx="36">
                  <c:v>4.9284578696343386</c:v>
                </c:pt>
                <c:pt idx="37">
                  <c:v>5.246422893481717</c:v>
                </c:pt>
                <c:pt idx="38">
                  <c:v>19.236883942766291</c:v>
                </c:pt>
                <c:pt idx="39">
                  <c:v>16.852146263910971</c:v>
                </c:pt>
                <c:pt idx="40">
                  <c:v>14.626391096979329</c:v>
                </c:pt>
                <c:pt idx="41">
                  <c:v>12.559618441971381</c:v>
                </c:pt>
                <c:pt idx="42">
                  <c:v>10.174880763116059</c:v>
                </c:pt>
                <c:pt idx="43">
                  <c:v>7.6311605723370377</c:v>
                </c:pt>
                <c:pt idx="44">
                  <c:v>7.6311605723370377</c:v>
                </c:pt>
                <c:pt idx="45">
                  <c:v>5.4054054054054053</c:v>
                </c:pt>
                <c:pt idx="46">
                  <c:v>5.5643879173290776</c:v>
                </c:pt>
                <c:pt idx="47">
                  <c:v>5.0874403815580296</c:v>
                </c:pt>
                <c:pt idx="48">
                  <c:v>4.7694753577106477</c:v>
                </c:pt>
                <c:pt idx="49">
                  <c:v>6.0413354531001602</c:v>
                </c:pt>
                <c:pt idx="50">
                  <c:v>6.2003179650238476</c:v>
                </c:pt>
                <c:pt idx="51">
                  <c:v>7.154213036565964</c:v>
                </c:pt>
                <c:pt idx="52">
                  <c:v>6.518282988871225</c:v>
                </c:pt>
                <c:pt idx="53">
                  <c:v>6.8362480127186096</c:v>
                </c:pt>
                <c:pt idx="54">
                  <c:v>8.7440381558028477</c:v>
                </c:pt>
                <c:pt idx="55">
                  <c:v>11.128775834658191</c:v>
                </c:pt>
                <c:pt idx="56">
                  <c:v>5.246422893481717</c:v>
                </c:pt>
                <c:pt idx="57">
                  <c:v>6.6772655007949107</c:v>
                </c:pt>
                <c:pt idx="58">
                  <c:v>4.9284578696343386</c:v>
                </c:pt>
                <c:pt idx="59">
                  <c:v>6.0413354531001602</c:v>
                </c:pt>
                <c:pt idx="60">
                  <c:v>6.359300476947535</c:v>
                </c:pt>
                <c:pt idx="61">
                  <c:v>6.518282988871225</c:v>
                </c:pt>
                <c:pt idx="62">
                  <c:v>6.8362480127186096</c:v>
                </c:pt>
                <c:pt idx="63">
                  <c:v>6.518282988871225</c:v>
                </c:pt>
                <c:pt idx="64">
                  <c:v>7.7901430842607331</c:v>
                </c:pt>
                <c:pt idx="65">
                  <c:v>4.4515103338632747</c:v>
                </c:pt>
              </c:numCache>
            </c:numRef>
          </c:val>
          <c:smooth val="0"/>
        </c:ser>
        <c:ser>
          <c:idx val="3"/>
          <c:order val="3"/>
          <c:tx>
            <c:v>ulysses16</c:v>
          </c:tx>
          <c:marker>
            <c:symbol val="none"/>
          </c:marker>
          <c:val>
            <c:numRef>
              <c:f>Data!$A$29:$BN$29</c:f>
              <c:numCache>
                <c:formatCode>General</c:formatCode>
                <c:ptCount val="66"/>
                <c:pt idx="2">
                  <c:v>7.2896923749817794E-2</c:v>
                </c:pt>
                <c:pt idx="3">
                  <c:v>0.53943723574865099</c:v>
                </c:pt>
                <c:pt idx="4">
                  <c:v>0.34990523399912499</c:v>
                </c:pt>
                <c:pt idx="5">
                  <c:v>0.20411138649949001</c:v>
                </c:pt>
                <c:pt idx="6">
                  <c:v>0.29158769499927101</c:v>
                </c:pt>
                <c:pt idx="7">
                  <c:v>0.34990523399912499</c:v>
                </c:pt>
                <c:pt idx="8">
                  <c:v>0.743548622248141</c:v>
                </c:pt>
                <c:pt idx="9">
                  <c:v>0.17495261699956299</c:v>
                </c:pt>
                <c:pt idx="10">
                  <c:v>1.005977547747485</c:v>
                </c:pt>
                <c:pt idx="11">
                  <c:v>0.364484618749089</c:v>
                </c:pt>
                <c:pt idx="12">
                  <c:v>0.277008310249308</c:v>
                </c:pt>
                <c:pt idx="13">
                  <c:v>0.30616707974923502</c:v>
                </c:pt>
                <c:pt idx="14">
                  <c:v>0.21869077124945299</c:v>
                </c:pt>
                <c:pt idx="15">
                  <c:v>0.131214462749672</c:v>
                </c:pt>
                <c:pt idx="16">
                  <c:v>0.26242892549934399</c:v>
                </c:pt>
                <c:pt idx="17">
                  <c:v>0.32074646449919803</c:v>
                </c:pt>
                <c:pt idx="18">
                  <c:v>0.75812800699810501</c:v>
                </c:pt>
                <c:pt idx="19">
                  <c:v>0.65607231374835995</c:v>
                </c:pt>
                <c:pt idx="20">
                  <c:v>0.20411138649949001</c:v>
                </c:pt>
                <c:pt idx="21">
                  <c:v>0.21869077124945299</c:v>
                </c:pt>
                <c:pt idx="22">
                  <c:v>0.53943723574865099</c:v>
                </c:pt>
                <c:pt idx="23">
                  <c:v>0.21869077124945299</c:v>
                </c:pt>
                <c:pt idx="24">
                  <c:v>0.277008310249308</c:v>
                </c:pt>
                <c:pt idx="25">
                  <c:v>0.116635077999708</c:v>
                </c:pt>
                <c:pt idx="26">
                  <c:v>0.65607231374835995</c:v>
                </c:pt>
                <c:pt idx="27">
                  <c:v>0.87476308499781297</c:v>
                </c:pt>
                <c:pt idx="28">
                  <c:v>1.10803324099723</c:v>
                </c:pt>
                <c:pt idx="29">
                  <c:v>0.52485785099868798</c:v>
                </c:pt>
                <c:pt idx="30">
                  <c:v>0.48111969674879701</c:v>
                </c:pt>
                <c:pt idx="31">
                  <c:v>0.16037323224959901</c:v>
                </c:pt>
                <c:pt idx="32">
                  <c:v>0.116635077999708</c:v>
                </c:pt>
                <c:pt idx="33">
                  <c:v>0.131214462749672</c:v>
                </c:pt>
                <c:pt idx="34">
                  <c:v>0.379064003499052</c:v>
                </c:pt>
                <c:pt idx="35">
                  <c:v>0.145793847499636</c:v>
                </c:pt>
                <c:pt idx="36">
                  <c:v>0.67065169849832396</c:v>
                </c:pt>
                <c:pt idx="37">
                  <c:v>0.364484618749089</c:v>
                </c:pt>
                <c:pt idx="38">
                  <c:v>0.40822277299897902</c:v>
                </c:pt>
                <c:pt idx="39">
                  <c:v>0.131214462749672</c:v>
                </c:pt>
                <c:pt idx="40">
                  <c:v>0.51027846624872397</c:v>
                </c:pt>
                <c:pt idx="41">
                  <c:v>0.20411138649949001</c:v>
                </c:pt>
                <c:pt idx="42">
                  <c:v>0.16037323224959901</c:v>
                </c:pt>
                <c:pt idx="43">
                  <c:v>0.49569908149876102</c:v>
                </c:pt>
                <c:pt idx="44">
                  <c:v>0.20411138649949001</c:v>
                </c:pt>
                <c:pt idx="45">
                  <c:v>0.277008310249308</c:v>
                </c:pt>
                <c:pt idx="46">
                  <c:v>0.81644554599795904</c:v>
                </c:pt>
                <c:pt idx="47">
                  <c:v>0.81644554599795904</c:v>
                </c:pt>
                <c:pt idx="48">
                  <c:v>0.81644554599795904</c:v>
                </c:pt>
                <c:pt idx="49">
                  <c:v>0.81644554599795904</c:v>
                </c:pt>
                <c:pt idx="50">
                  <c:v>0.42280215774894297</c:v>
                </c:pt>
                <c:pt idx="51">
                  <c:v>0.30616707974923502</c:v>
                </c:pt>
                <c:pt idx="52">
                  <c:v>1.1955095494970109</c:v>
                </c:pt>
                <c:pt idx="53">
                  <c:v>1.51625601399621</c:v>
                </c:pt>
                <c:pt idx="54">
                  <c:v>1.2100889342469749</c:v>
                </c:pt>
                <c:pt idx="55">
                  <c:v>3.2803615687418</c:v>
                </c:pt>
                <c:pt idx="56">
                  <c:v>0.10205569324974501</c:v>
                </c:pt>
                <c:pt idx="57">
                  <c:v>0.86018370024784896</c:v>
                </c:pt>
                <c:pt idx="58">
                  <c:v>0.78728677649803203</c:v>
                </c:pt>
                <c:pt idx="59">
                  <c:v>0.84560431549788595</c:v>
                </c:pt>
                <c:pt idx="60">
                  <c:v>1.049715701997376</c:v>
                </c:pt>
                <c:pt idx="61">
                  <c:v>1.4433590902463911</c:v>
                </c:pt>
                <c:pt idx="62">
                  <c:v>0.94766000874763101</c:v>
                </c:pt>
                <c:pt idx="63">
                  <c:v>0.91850123924770399</c:v>
                </c:pt>
                <c:pt idx="64">
                  <c:v>1.282985857996793</c:v>
                </c:pt>
                <c:pt idx="65">
                  <c:v>7.2896923749817794E-2</c:v>
                </c:pt>
              </c:numCache>
            </c:numRef>
          </c:val>
          <c:smooth val="0"/>
        </c:ser>
        <c:ser>
          <c:idx val="4"/>
          <c:order val="4"/>
          <c:tx>
            <c:v>ulysses22</c:v>
          </c:tx>
          <c:marker>
            <c:symbol val="none"/>
          </c:marker>
          <c:val>
            <c:numRef>
              <c:f>Data!$A$34:$BN$34</c:f>
              <c:numCache>
                <c:formatCode>General</c:formatCode>
                <c:ptCount val="66"/>
                <c:pt idx="2">
                  <c:v>1.753885640952517</c:v>
                </c:pt>
                <c:pt idx="3">
                  <c:v>1.2690717239412519</c:v>
                </c:pt>
                <c:pt idx="4">
                  <c:v>0.926850135462712</c:v>
                </c:pt>
                <c:pt idx="5">
                  <c:v>0.926850135462712</c:v>
                </c:pt>
                <c:pt idx="6">
                  <c:v>1.31184942250107</c:v>
                </c:pt>
                <c:pt idx="7">
                  <c:v>0.51333238271781001</c:v>
                </c:pt>
                <c:pt idx="8">
                  <c:v>1.212034792528162</c:v>
                </c:pt>
                <c:pt idx="9">
                  <c:v>1.1692570939683451</c:v>
                </c:pt>
                <c:pt idx="10">
                  <c:v>1.511478682446884</c:v>
                </c:pt>
                <c:pt idx="11">
                  <c:v>1.0837016968487101</c:v>
                </c:pt>
                <c:pt idx="12">
                  <c:v>1.6540710109796091</c:v>
                </c:pt>
                <c:pt idx="13">
                  <c:v>1.7111079423927</c:v>
                </c:pt>
                <c:pt idx="14">
                  <c:v>0.47055468415799201</c:v>
                </c:pt>
                <c:pt idx="15">
                  <c:v>1.9820333666048771</c:v>
                </c:pt>
                <c:pt idx="16">
                  <c:v>1.5399971481534289</c:v>
                </c:pt>
                <c:pt idx="17">
                  <c:v>1.297590189647797</c:v>
                </c:pt>
                <c:pt idx="18">
                  <c:v>1.0124055325823469</c:v>
                </c:pt>
                <c:pt idx="19">
                  <c:v>1.7681448738057901</c:v>
                </c:pt>
                <c:pt idx="20">
                  <c:v>1.8679595037786969</c:v>
                </c:pt>
                <c:pt idx="21">
                  <c:v>1.2262940253814341</c:v>
                </c:pt>
                <c:pt idx="22">
                  <c:v>0.32796235562526699</c:v>
                </c:pt>
                <c:pt idx="23">
                  <c:v>0.94110936831598502</c:v>
                </c:pt>
                <c:pt idx="24">
                  <c:v>1.4829602167403391</c:v>
                </c:pt>
                <c:pt idx="25">
                  <c:v>0.45629545130471999</c:v>
                </c:pt>
                <c:pt idx="26">
                  <c:v>0.45629545130471999</c:v>
                </c:pt>
                <c:pt idx="27">
                  <c:v>1.753885640952517</c:v>
                </c:pt>
                <c:pt idx="28">
                  <c:v>1.9820333666048771</c:v>
                </c:pt>
                <c:pt idx="29">
                  <c:v>1.112220162555255</c:v>
                </c:pt>
                <c:pt idx="30">
                  <c:v>1.6540710109796091</c:v>
                </c:pt>
                <c:pt idx="31">
                  <c:v>1.1835163268216169</c:v>
                </c:pt>
                <c:pt idx="32">
                  <c:v>2.0390702980179669</c:v>
                </c:pt>
                <c:pt idx="33">
                  <c:v>1.468700983887067</c:v>
                </c:pt>
                <c:pt idx="34">
                  <c:v>1.112220162555255</c:v>
                </c:pt>
                <c:pt idx="35">
                  <c:v>1.19777555967489</c:v>
                </c:pt>
                <c:pt idx="36">
                  <c:v>1.6968487095394269</c:v>
                </c:pt>
                <c:pt idx="37">
                  <c:v>2.1388849279908739</c:v>
                </c:pt>
                <c:pt idx="38">
                  <c:v>1.326108655354342</c:v>
                </c:pt>
                <c:pt idx="39">
                  <c:v>1.6540710109796091</c:v>
                </c:pt>
                <c:pt idx="40">
                  <c:v>1.554256381006702</c:v>
                </c:pt>
                <c:pt idx="41">
                  <c:v>1.425923285327249</c:v>
                </c:pt>
                <c:pt idx="42">
                  <c:v>2.0390702980179669</c:v>
                </c:pt>
                <c:pt idx="43">
                  <c:v>1.853700270925424</c:v>
                </c:pt>
                <c:pt idx="44">
                  <c:v>0.42777698559817501</c:v>
                </c:pt>
                <c:pt idx="45">
                  <c:v>1.0837016968487101</c:v>
                </c:pt>
                <c:pt idx="46">
                  <c:v>1.1835163268216169</c:v>
                </c:pt>
                <c:pt idx="47">
                  <c:v>2.0390702980179669</c:v>
                </c:pt>
                <c:pt idx="48">
                  <c:v>2.7662911735348632</c:v>
                </c:pt>
                <c:pt idx="49">
                  <c:v>3.0372165977470411</c:v>
                </c:pt>
                <c:pt idx="50">
                  <c:v>1.1407386282617999</c:v>
                </c:pt>
                <c:pt idx="51">
                  <c:v>2.552402680735776</c:v>
                </c:pt>
                <c:pt idx="52">
                  <c:v>1.8109225723656071</c:v>
                </c:pt>
                <c:pt idx="53">
                  <c:v>2.9801796663339521</c:v>
                </c:pt>
                <c:pt idx="54">
                  <c:v>1.8109225723656071</c:v>
                </c:pt>
                <c:pt idx="55">
                  <c:v>5.3186938542706406</c:v>
                </c:pt>
                <c:pt idx="56">
                  <c:v>1.254812491087979</c:v>
                </c:pt>
                <c:pt idx="57">
                  <c:v>1.425923285327249</c:v>
                </c:pt>
                <c:pt idx="58">
                  <c:v>1.0979609297019819</c:v>
                </c:pt>
                <c:pt idx="59">
                  <c:v>1.1407386282617999</c:v>
                </c:pt>
                <c:pt idx="60">
                  <c:v>2.523884215029232</c:v>
                </c:pt>
                <c:pt idx="61">
                  <c:v>1.497219449593612</c:v>
                </c:pt>
                <c:pt idx="62">
                  <c:v>1.6968487095394269</c:v>
                </c:pt>
                <c:pt idx="63">
                  <c:v>1.6255525452730639</c:v>
                </c:pt>
                <c:pt idx="64">
                  <c:v>4.4346214173677456</c:v>
                </c:pt>
                <c:pt idx="65">
                  <c:v>0.32796235562526699</c:v>
                </c:pt>
              </c:numCache>
            </c:numRef>
          </c:val>
          <c:smooth val="0"/>
        </c:ser>
        <c:ser>
          <c:idx val="5"/>
          <c:order val="5"/>
          <c:tx>
            <c:v>avg error</c:v>
          </c:tx>
          <c:marker>
            <c:symbol val="none"/>
          </c:marker>
          <c:trendline>
            <c:trendlineType val="linear"/>
            <c:dispRSqr val="0"/>
            <c:dispEq val="0"/>
          </c:trendline>
          <c:val>
            <c:numRef>
              <c:f>Data!$C$36:$BM$36</c:f>
              <c:numCache>
                <c:formatCode>General</c:formatCode>
                <c:ptCount val="63"/>
                <c:pt idx="0">
                  <c:v>6.2385945409196104</c:v>
                </c:pt>
                <c:pt idx="1">
                  <c:v>5.4924497311655864</c:v>
                </c:pt>
                <c:pt idx="2">
                  <c:v>4.6122196609253736</c:v>
                </c:pt>
                <c:pt idx="3">
                  <c:v>3.869638179026873</c:v>
                </c:pt>
                <c:pt idx="4">
                  <c:v>4.0205091974766756</c:v>
                </c:pt>
                <c:pt idx="5">
                  <c:v>2.9646467957116358</c:v>
                </c:pt>
                <c:pt idx="6">
                  <c:v>3.1177589282416309</c:v>
                </c:pt>
                <c:pt idx="7">
                  <c:v>3.2670939605340159</c:v>
                </c:pt>
                <c:pt idx="8">
                  <c:v>2.7813248570902531</c:v>
                </c:pt>
                <c:pt idx="9">
                  <c:v>7.6045715478138858</c:v>
                </c:pt>
                <c:pt idx="10">
                  <c:v>6.0249912233377252</c:v>
                </c:pt>
                <c:pt idx="11">
                  <c:v>6.2149225249385456</c:v>
                </c:pt>
                <c:pt idx="12">
                  <c:v>4.4815722555050233</c:v>
                </c:pt>
                <c:pt idx="13">
                  <c:v>3.9309645437595169</c:v>
                </c:pt>
                <c:pt idx="14">
                  <c:v>3.1299110477827181</c:v>
                </c:pt>
                <c:pt idx="15">
                  <c:v>2.7818616522039208</c:v>
                </c:pt>
                <c:pt idx="16">
                  <c:v>2.5421174137329068</c:v>
                </c:pt>
                <c:pt idx="17">
                  <c:v>2.544045940398457</c:v>
                </c:pt>
                <c:pt idx="18">
                  <c:v>8.0997362981158592</c:v>
                </c:pt>
                <c:pt idx="19">
                  <c:v>6.1860206871651302</c:v>
                </c:pt>
                <c:pt idx="20">
                  <c:v>5.6363853520253286</c:v>
                </c:pt>
                <c:pt idx="21">
                  <c:v>5.0147100254410448</c:v>
                </c:pt>
                <c:pt idx="22">
                  <c:v>4.1621350828045296</c:v>
                </c:pt>
                <c:pt idx="23">
                  <c:v>3.3708471734383392</c:v>
                </c:pt>
                <c:pt idx="24">
                  <c:v>3.4028964332621969</c:v>
                </c:pt>
                <c:pt idx="25">
                  <c:v>2.952754849328838</c:v>
                </c:pt>
                <c:pt idx="26">
                  <c:v>3.1662519515990981</c:v>
                </c:pt>
                <c:pt idx="27">
                  <c:v>8.4283268929384807</c:v>
                </c:pt>
                <c:pt idx="28">
                  <c:v>6.6860300227892067</c:v>
                </c:pt>
                <c:pt idx="29">
                  <c:v>5.8398995962565463</c:v>
                </c:pt>
                <c:pt idx="30">
                  <c:v>5.2938166881066229</c:v>
                </c:pt>
                <c:pt idx="31">
                  <c:v>4.2317490159158497</c:v>
                </c:pt>
                <c:pt idx="32">
                  <c:v>3.0450481210575582</c:v>
                </c:pt>
                <c:pt idx="33">
                  <c:v>3.1082211215489108</c:v>
                </c:pt>
                <c:pt idx="34">
                  <c:v>2.574972935069654</c:v>
                </c:pt>
                <c:pt idx="35">
                  <c:v>2.5192383789715862</c:v>
                </c:pt>
                <c:pt idx="36">
                  <c:v>7.5440239266258358</c:v>
                </c:pt>
                <c:pt idx="37">
                  <c:v>7.4395419746792797</c:v>
                </c:pt>
                <c:pt idx="38">
                  <c:v>5.8082171806405851</c:v>
                </c:pt>
                <c:pt idx="39">
                  <c:v>5.0906561315748959</c:v>
                </c:pt>
                <c:pt idx="40">
                  <c:v>4.2975906671021846</c:v>
                </c:pt>
                <c:pt idx="41">
                  <c:v>3.8667431091058702</c:v>
                </c:pt>
                <c:pt idx="42">
                  <c:v>3.1051693113419749</c:v>
                </c:pt>
                <c:pt idx="43">
                  <c:v>2.4568343312606471</c:v>
                </c:pt>
                <c:pt idx="44">
                  <c:v>2.8258643469450209</c:v>
                </c:pt>
                <c:pt idx="45">
                  <c:v>2.7672227956847828</c:v>
                </c:pt>
                <c:pt idx="46">
                  <c:v>2.9417268491708262</c:v>
                </c:pt>
                <c:pt idx="47">
                  <c:v>3.0863336463598272</c:v>
                </c:pt>
                <c:pt idx="48">
                  <c:v>2.6421534863145171</c:v>
                </c:pt>
                <c:pt idx="49">
                  <c:v>3.366737617006482</c:v>
                </c:pt>
                <c:pt idx="50">
                  <c:v>2.938995489259697</c:v>
                </c:pt>
                <c:pt idx="51">
                  <c:v>3.7000338415683531</c:v>
                </c:pt>
                <c:pt idx="52">
                  <c:v>4.0404951026268163</c:v>
                </c:pt>
                <c:pt idx="53">
                  <c:v>5.8257128450434017</c:v>
                </c:pt>
                <c:pt idx="54">
                  <c:v>2.636899596672011</c:v>
                </c:pt>
                <c:pt idx="55">
                  <c:v>2.8126028850187881</c:v>
                </c:pt>
                <c:pt idx="56">
                  <c:v>2.8825589866886192</c:v>
                </c:pt>
                <c:pt idx="57">
                  <c:v>2.6793686139940331</c:v>
                </c:pt>
                <c:pt idx="58">
                  <c:v>3.4381852866614642</c:v>
                </c:pt>
                <c:pt idx="59">
                  <c:v>3.0525849675895289</c:v>
                </c:pt>
                <c:pt idx="60">
                  <c:v>3.7606978266536801</c:v>
                </c:pt>
                <c:pt idx="61">
                  <c:v>3.4351194215678582</c:v>
                </c:pt>
                <c:pt idx="62">
                  <c:v>4.5622298211602894</c:v>
                </c:pt>
              </c:numCache>
            </c:numRef>
          </c:val>
          <c:smooth val="0"/>
        </c:ser>
        <c:dLbls>
          <c:showLegendKey val="0"/>
          <c:showVal val="0"/>
          <c:showCatName val="0"/>
          <c:showSerName val="0"/>
          <c:showPercent val="0"/>
          <c:showBubbleSize val="0"/>
        </c:dLbls>
        <c:marker val="1"/>
        <c:smooth val="0"/>
        <c:axId val="339449728"/>
        <c:axId val="339456000"/>
      </c:lineChart>
      <c:catAx>
        <c:axId val="339449728"/>
        <c:scaling>
          <c:orientation val="minMax"/>
        </c:scaling>
        <c:delete val="0"/>
        <c:axPos val="b"/>
        <c:title>
          <c:tx>
            <c:rich>
              <a:bodyPr/>
              <a:lstStyle/>
              <a:p>
                <a:pPr>
                  <a:defRPr/>
                </a:pPr>
                <a:r>
                  <a:rPr lang="en-IE">
                    <a:latin typeface="Times New Roman" pitchFamily="18" charset="0"/>
                    <a:cs typeface="Times New Roman" pitchFamily="18" charset="0"/>
                  </a:rPr>
                  <a:t>[xi,q0]</a:t>
                </a:r>
              </a:p>
            </c:rich>
          </c:tx>
          <c:layout>
            <c:manualLayout>
              <c:xMode val="edge"/>
              <c:yMode val="edge"/>
              <c:x val="0.41525663284938003"/>
              <c:y val="0.94096367684728699"/>
            </c:manualLayout>
          </c:layout>
          <c:overlay val="0"/>
        </c:title>
        <c:majorTickMark val="out"/>
        <c:minorTickMark val="none"/>
        <c:tickLblPos val="nextTo"/>
        <c:crossAx val="339456000"/>
        <c:crosses val="autoZero"/>
        <c:auto val="1"/>
        <c:lblAlgn val="ctr"/>
        <c:lblOffset val="100"/>
        <c:noMultiLvlLbl val="0"/>
      </c:catAx>
      <c:valAx>
        <c:axId val="339456000"/>
        <c:scaling>
          <c:orientation val="minMax"/>
          <c:max val="20"/>
          <c:min val="0"/>
        </c:scaling>
        <c:delete val="0"/>
        <c:axPos val="l"/>
        <c:title>
          <c:tx>
            <c:rich>
              <a:bodyPr rot="0" vert="wordArtVert"/>
              <a:lstStyle/>
              <a:p>
                <a:pPr>
                  <a:defRPr>
                    <a:latin typeface="Times New Roman" pitchFamily="18" charset="0"/>
                    <a:cs typeface="Times New Roman" pitchFamily="18" charset="0"/>
                  </a:defRPr>
                </a:pPr>
                <a:r>
                  <a:rPr lang="en-IE" sz="1000">
                    <a:latin typeface="Times New Roman" pitchFamily="18" charset="0"/>
                    <a:cs typeface="Times New Roman" pitchFamily="18" charset="0"/>
                  </a:rPr>
                  <a:t>error percentage %</a:t>
                </a:r>
              </a:p>
            </c:rich>
          </c:tx>
          <c:layout>
            <c:manualLayout>
              <c:xMode val="edge"/>
              <c:yMode val="edge"/>
              <c:x val="0"/>
              <c:y val="3.8674775494017502E-2"/>
            </c:manualLayout>
          </c:layout>
          <c:overlay val="0"/>
        </c:title>
        <c:numFmt formatCode="General" sourceLinked="1"/>
        <c:majorTickMark val="out"/>
        <c:minorTickMark val="none"/>
        <c:tickLblPos val="nextTo"/>
        <c:crossAx val="339449728"/>
        <c:crosses val="autoZero"/>
        <c:crossBetween val="between"/>
      </c:valAx>
    </c:plotArea>
    <c:legend>
      <c:legendPos val="r"/>
      <c:layout>
        <c:manualLayout>
          <c:xMode val="edge"/>
          <c:yMode val="edge"/>
          <c:x val="0.754869738697314"/>
          <c:y val="5.1622485169595299E-2"/>
          <c:w val="0.23216179325571401"/>
          <c:h val="0.40439373532255801"/>
        </c:manualLayout>
      </c:layou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4.3684495190313602E-2"/>
          <c:y val="3.5257365077575903E-2"/>
          <c:w val="0.81536299113053301"/>
          <c:h val="0.910785954346499"/>
        </c:manualLayout>
      </c:layout>
      <c:scatterChart>
        <c:scatterStyle val="lineMarker"/>
        <c:varyColors val="0"/>
        <c:ser>
          <c:idx val="0"/>
          <c:order val="0"/>
          <c:tx>
            <c:v>as</c:v>
          </c:tx>
          <c:marker>
            <c:symbol val="none"/>
          </c:marker>
          <c:xVal>
            <c:numRef>
              <c:f>Data!$C$4:$SH$4</c:f>
              <c:numCache>
                <c:formatCode>General</c:formatCode>
                <c:ptCount val="5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numCache>
            </c:numRef>
          </c:xVal>
          <c:yVal>
            <c:numRef>
              <c:f>Data!$C$5:$SH$5</c:f>
              <c:numCache>
                <c:formatCode>General</c:formatCode>
                <c:ptCount val="500"/>
                <c:pt idx="0">
                  <c:v>60.007899999999999</c:v>
                </c:pt>
                <c:pt idx="1">
                  <c:v>59.763800000000003</c:v>
                </c:pt>
                <c:pt idx="2">
                  <c:v>59.389800000000001</c:v>
                </c:pt>
                <c:pt idx="3">
                  <c:v>58.917299999999997</c:v>
                </c:pt>
                <c:pt idx="4">
                  <c:v>58.200800000000001</c:v>
                </c:pt>
                <c:pt idx="5">
                  <c:v>57.196899999999999</c:v>
                </c:pt>
                <c:pt idx="6">
                  <c:v>55.755899999999997</c:v>
                </c:pt>
                <c:pt idx="7">
                  <c:v>54.035400000000003</c:v>
                </c:pt>
                <c:pt idx="8">
                  <c:v>51.842500000000001</c:v>
                </c:pt>
                <c:pt idx="9">
                  <c:v>49.110200000000013</c:v>
                </c:pt>
                <c:pt idx="10">
                  <c:v>45.909400000000012</c:v>
                </c:pt>
                <c:pt idx="11">
                  <c:v>41.610200000000013</c:v>
                </c:pt>
                <c:pt idx="12">
                  <c:v>36.535400000000003</c:v>
                </c:pt>
                <c:pt idx="13">
                  <c:v>30.732299999999981</c:v>
                </c:pt>
                <c:pt idx="14">
                  <c:v>25.610199999999999</c:v>
                </c:pt>
                <c:pt idx="15">
                  <c:v>20.9528</c:v>
                </c:pt>
                <c:pt idx="16">
                  <c:v>15.2677</c:v>
                </c:pt>
                <c:pt idx="17">
                  <c:v>8.0787400000000016</c:v>
                </c:pt>
                <c:pt idx="18">
                  <c:v>3.2637800000000001</c:v>
                </c:pt>
                <c:pt idx="19">
                  <c:v>2.4409399999999999</c:v>
                </c:pt>
                <c:pt idx="20">
                  <c:v>2.1181100000000002</c:v>
                </c:pt>
                <c:pt idx="21">
                  <c:v>1.9370099999999999</c:v>
                </c:pt>
                <c:pt idx="22">
                  <c:v>1.87008</c:v>
                </c:pt>
                <c:pt idx="23">
                  <c:v>1.7795300000000001</c:v>
                </c:pt>
                <c:pt idx="24">
                  <c:v>1.7125999999999999</c:v>
                </c:pt>
                <c:pt idx="25">
                  <c:v>1.6417299999999999</c:v>
                </c:pt>
                <c:pt idx="26">
                  <c:v>1.57874</c:v>
                </c:pt>
                <c:pt idx="27">
                  <c:v>1.50787</c:v>
                </c:pt>
                <c:pt idx="28">
                  <c:v>1.44882</c:v>
                </c:pt>
                <c:pt idx="29">
                  <c:v>1.42126</c:v>
                </c:pt>
                <c:pt idx="30">
                  <c:v>1.37008</c:v>
                </c:pt>
                <c:pt idx="31">
                  <c:v>1.29921</c:v>
                </c:pt>
                <c:pt idx="32">
                  <c:v>1.2598400000000001</c:v>
                </c:pt>
                <c:pt idx="33">
                  <c:v>1.2125999999999999</c:v>
                </c:pt>
                <c:pt idx="34">
                  <c:v>1.1141700000000001</c:v>
                </c:pt>
                <c:pt idx="35">
                  <c:v>1.02362</c:v>
                </c:pt>
                <c:pt idx="36">
                  <c:v>1.0157499999999999</c:v>
                </c:pt>
                <c:pt idx="37">
                  <c:v>1</c:v>
                </c:pt>
                <c:pt idx="38">
                  <c:v>1.0157499999999999</c:v>
                </c:pt>
                <c:pt idx="39">
                  <c:v>1</c:v>
                </c:pt>
                <c:pt idx="40">
                  <c:v>1</c:v>
                </c:pt>
                <c:pt idx="41">
                  <c:v>1</c:v>
                </c:pt>
                <c:pt idx="42">
                  <c:v>1</c:v>
                </c:pt>
                <c:pt idx="43">
                  <c:v>1.0118100000000001</c:v>
                </c:pt>
                <c:pt idx="44">
                  <c:v>1.00787</c:v>
                </c:pt>
                <c:pt idx="45">
                  <c:v>1.0157499999999999</c:v>
                </c:pt>
                <c:pt idx="46">
                  <c:v>1.02362</c:v>
                </c:pt>
                <c:pt idx="47">
                  <c:v>1.02362</c:v>
                </c:pt>
                <c:pt idx="48">
                  <c:v>1.01969</c:v>
                </c:pt>
                <c:pt idx="49">
                  <c:v>1.00787</c:v>
                </c:pt>
                <c:pt idx="50">
                  <c:v>1.02362</c:v>
                </c:pt>
                <c:pt idx="51">
                  <c:v>1.01969</c:v>
                </c:pt>
                <c:pt idx="52">
                  <c:v>1.00787</c:v>
                </c:pt>
                <c:pt idx="53">
                  <c:v>1.00787</c:v>
                </c:pt>
                <c:pt idx="54">
                  <c:v>1.00787</c:v>
                </c:pt>
                <c:pt idx="55">
                  <c:v>1.0157499999999999</c:v>
                </c:pt>
                <c:pt idx="56">
                  <c:v>1.00787</c:v>
                </c:pt>
                <c:pt idx="57">
                  <c:v>1.00787</c:v>
                </c:pt>
                <c:pt idx="58">
                  <c:v>1.00787</c:v>
                </c:pt>
                <c:pt idx="59">
                  <c:v>1.00787</c:v>
                </c:pt>
                <c:pt idx="60">
                  <c:v>1.00787</c:v>
                </c:pt>
                <c:pt idx="61">
                  <c:v>1.00787</c:v>
                </c:pt>
                <c:pt idx="62">
                  <c:v>1.00787</c:v>
                </c:pt>
                <c:pt idx="63">
                  <c:v>1.0118100000000001</c:v>
                </c:pt>
                <c:pt idx="64">
                  <c:v>1.02362</c:v>
                </c:pt>
                <c:pt idx="65">
                  <c:v>1.0039400000000001</c:v>
                </c:pt>
                <c:pt idx="66">
                  <c:v>1.00787</c:v>
                </c:pt>
                <c:pt idx="67">
                  <c:v>1.0157499999999999</c:v>
                </c:pt>
                <c:pt idx="68">
                  <c:v>1.00787</c:v>
                </c:pt>
                <c:pt idx="69">
                  <c:v>1.00787</c:v>
                </c:pt>
                <c:pt idx="70">
                  <c:v>1.00787</c:v>
                </c:pt>
                <c:pt idx="71">
                  <c:v>1.00787</c:v>
                </c:pt>
                <c:pt idx="72">
                  <c:v>1.0157499999999999</c:v>
                </c:pt>
                <c:pt idx="73">
                  <c:v>1.0157499999999999</c:v>
                </c:pt>
                <c:pt idx="74">
                  <c:v>1.0157499999999999</c:v>
                </c:pt>
                <c:pt idx="75">
                  <c:v>1.0315000000000001</c:v>
                </c:pt>
                <c:pt idx="76">
                  <c:v>1.0157499999999999</c:v>
                </c:pt>
                <c:pt idx="77">
                  <c:v>1.02362</c:v>
                </c:pt>
                <c:pt idx="78">
                  <c:v>1.0157499999999999</c:v>
                </c:pt>
                <c:pt idx="79">
                  <c:v>1.02362</c:v>
                </c:pt>
                <c:pt idx="80">
                  <c:v>1.02362</c:v>
                </c:pt>
                <c:pt idx="81">
                  <c:v>1.01969</c:v>
                </c:pt>
                <c:pt idx="82">
                  <c:v>1.00787</c:v>
                </c:pt>
                <c:pt idx="83">
                  <c:v>1.0157499999999999</c:v>
                </c:pt>
                <c:pt idx="84">
                  <c:v>1.0118100000000001</c:v>
                </c:pt>
                <c:pt idx="85">
                  <c:v>1.02362</c:v>
                </c:pt>
                <c:pt idx="86">
                  <c:v>1.02362</c:v>
                </c:pt>
                <c:pt idx="87">
                  <c:v>1.0157499999999999</c:v>
                </c:pt>
                <c:pt idx="88">
                  <c:v>1</c:v>
                </c:pt>
                <c:pt idx="89">
                  <c:v>1.00787</c:v>
                </c:pt>
                <c:pt idx="90">
                  <c:v>1.00787</c:v>
                </c:pt>
                <c:pt idx="91">
                  <c:v>1.00787</c:v>
                </c:pt>
                <c:pt idx="92">
                  <c:v>1</c:v>
                </c:pt>
                <c:pt idx="93">
                  <c:v>1.0157499999999999</c:v>
                </c:pt>
                <c:pt idx="94">
                  <c:v>1.0157499999999999</c:v>
                </c:pt>
                <c:pt idx="95">
                  <c:v>1.0157499999999999</c:v>
                </c:pt>
                <c:pt idx="96">
                  <c:v>1.0118100000000001</c:v>
                </c:pt>
                <c:pt idx="97">
                  <c:v>1.0039400000000001</c:v>
                </c:pt>
                <c:pt idx="98">
                  <c:v>1.00787</c:v>
                </c:pt>
                <c:pt idx="99">
                  <c:v>1.0157499999999999</c:v>
                </c:pt>
                <c:pt idx="100">
                  <c:v>1</c:v>
                </c:pt>
                <c:pt idx="101">
                  <c:v>1.00787</c:v>
                </c:pt>
                <c:pt idx="102">
                  <c:v>1.0157499999999999</c:v>
                </c:pt>
                <c:pt idx="103">
                  <c:v>1.02362</c:v>
                </c:pt>
                <c:pt idx="104">
                  <c:v>1.0157499999999999</c:v>
                </c:pt>
                <c:pt idx="105">
                  <c:v>1.0157499999999999</c:v>
                </c:pt>
                <c:pt idx="106">
                  <c:v>1.00787</c:v>
                </c:pt>
                <c:pt idx="107">
                  <c:v>1.0157499999999999</c:v>
                </c:pt>
                <c:pt idx="108">
                  <c:v>1</c:v>
                </c:pt>
                <c:pt idx="109">
                  <c:v>1.0118100000000001</c:v>
                </c:pt>
                <c:pt idx="110">
                  <c:v>1.00787</c:v>
                </c:pt>
                <c:pt idx="111">
                  <c:v>1.00787</c:v>
                </c:pt>
                <c:pt idx="112">
                  <c:v>1.00787</c:v>
                </c:pt>
                <c:pt idx="113">
                  <c:v>1.0157499999999999</c:v>
                </c:pt>
                <c:pt idx="114">
                  <c:v>1.0157499999999999</c:v>
                </c:pt>
                <c:pt idx="115">
                  <c:v>1.02756</c:v>
                </c:pt>
                <c:pt idx="116">
                  <c:v>1.01969</c:v>
                </c:pt>
                <c:pt idx="117">
                  <c:v>1.0118100000000001</c:v>
                </c:pt>
                <c:pt idx="118">
                  <c:v>1.00787</c:v>
                </c:pt>
                <c:pt idx="119">
                  <c:v>1.00787</c:v>
                </c:pt>
                <c:pt idx="120">
                  <c:v>1.0157499999999999</c:v>
                </c:pt>
                <c:pt idx="121">
                  <c:v>1.0157499999999999</c:v>
                </c:pt>
                <c:pt idx="122">
                  <c:v>1.0118100000000001</c:v>
                </c:pt>
                <c:pt idx="123">
                  <c:v>1.0157499999999999</c:v>
                </c:pt>
                <c:pt idx="124">
                  <c:v>1.02362</c:v>
                </c:pt>
                <c:pt idx="125">
                  <c:v>1.02362</c:v>
                </c:pt>
                <c:pt idx="126">
                  <c:v>1.02362</c:v>
                </c:pt>
                <c:pt idx="127">
                  <c:v>1.00787</c:v>
                </c:pt>
                <c:pt idx="128">
                  <c:v>1.0157499999999999</c:v>
                </c:pt>
                <c:pt idx="129">
                  <c:v>1.0157499999999999</c:v>
                </c:pt>
                <c:pt idx="130">
                  <c:v>1.0157499999999999</c:v>
                </c:pt>
                <c:pt idx="131">
                  <c:v>1.0157499999999999</c:v>
                </c:pt>
                <c:pt idx="132">
                  <c:v>1.00787</c:v>
                </c:pt>
                <c:pt idx="133">
                  <c:v>1.01969</c:v>
                </c:pt>
                <c:pt idx="134">
                  <c:v>1.0157499999999999</c:v>
                </c:pt>
                <c:pt idx="135">
                  <c:v>1.00787</c:v>
                </c:pt>
                <c:pt idx="136">
                  <c:v>1.00787</c:v>
                </c:pt>
                <c:pt idx="137">
                  <c:v>1.0157499999999999</c:v>
                </c:pt>
                <c:pt idx="138">
                  <c:v>1.00787</c:v>
                </c:pt>
                <c:pt idx="139">
                  <c:v>1.0157499999999999</c:v>
                </c:pt>
                <c:pt idx="140">
                  <c:v>1.0157499999999999</c:v>
                </c:pt>
                <c:pt idx="141">
                  <c:v>1.00787</c:v>
                </c:pt>
                <c:pt idx="142">
                  <c:v>1.0157499999999999</c:v>
                </c:pt>
                <c:pt idx="143">
                  <c:v>1.0118100000000001</c:v>
                </c:pt>
                <c:pt idx="144">
                  <c:v>1.0157499999999999</c:v>
                </c:pt>
                <c:pt idx="145">
                  <c:v>1.0039400000000001</c:v>
                </c:pt>
                <c:pt idx="146">
                  <c:v>1.01969</c:v>
                </c:pt>
                <c:pt idx="147">
                  <c:v>1.0157499999999999</c:v>
                </c:pt>
                <c:pt idx="148">
                  <c:v>1.02362</c:v>
                </c:pt>
                <c:pt idx="149">
                  <c:v>1.0157499999999999</c:v>
                </c:pt>
                <c:pt idx="150">
                  <c:v>1.0118100000000001</c:v>
                </c:pt>
                <c:pt idx="151">
                  <c:v>1.0039400000000001</c:v>
                </c:pt>
                <c:pt idx="152">
                  <c:v>1.0157499999999999</c:v>
                </c:pt>
                <c:pt idx="153">
                  <c:v>1.0157499999999999</c:v>
                </c:pt>
                <c:pt idx="154">
                  <c:v>1.0157499999999999</c:v>
                </c:pt>
                <c:pt idx="155">
                  <c:v>1.00787</c:v>
                </c:pt>
                <c:pt idx="156">
                  <c:v>1.0157499999999999</c:v>
                </c:pt>
                <c:pt idx="157">
                  <c:v>1.02362</c:v>
                </c:pt>
                <c:pt idx="158">
                  <c:v>1.0157499999999999</c:v>
                </c:pt>
                <c:pt idx="159">
                  <c:v>1.02362</c:v>
                </c:pt>
                <c:pt idx="160">
                  <c:v>1.0157499999999999</c:v>
                </c:pt>
                <c:pt idx="161">
                  <c:v>1.0157499999999999</c:v>
                </c:pt>
                <c:pt idx="162">
                  <c:v>1.0157499999999999</c:v>
                </c:pt>
                <c:pt idx="163">
                  <c:v>1.0157499999999999</c:v>
                </c:pt>
                <c:pt idx="164">
                  <c:v>1.02362</c:v>
                </c:pt>
                <c:pt idx="165">
                  <c:v>1.02362</c:v>
                </c:pt>
                <c:pt idx="166">
                  <c:v>1.02362</c:v>
                </c:pt>
                <c:pt idx="167">
                  <c:v>1.0157499999999999</c:v>
                </c:pt>
                <c:pt idx="168">
                  <c:v>1.00787</c:v>
                </c:pt>
                <c:pt idx="169">
                  <c:v>1.0157499999999999</c:v>
                </c:pt>
                <c:pt idx="170">
                  <c:v>1.0157499999999999</c:v>
                </c:pt>
                <c:pt idx="171">
                  <c:v>1.0118100000000001</c:v>
                </c:pt>
                <c:pt idx="172">
                  <c:v>1.0157499999999999</c:v>
                </c:pt>
                <c:pt idx="173">
                  <c:v>1.0157499999999999</c:v>
                </c:pt>
                <c:pt idx="174">
                  <c:v>1.00787</c:v>
                </c:pt>
                <c:pt idx="175">
                  <c:v>1.0157499999999999</c:v>
                </c:pt>
                <c:pt idx="176">
                  <c:v>1.0157499999999999</c:v>
                </c:pt>
                <c:pt idx="177">
                  <c:v>1.0157499999999999</c:v>
                </c:pt>
                <c:pt idx="178">
                  <c:v>1.0118100000000001</c:v>
                </c:pt>
                <c:pt idx="179">
                  <c:v>1.00787</c:v>
                </c:pt>
                <c:pt idx="180">
                  <c:v>1.00787</c:v>
                </c:pt>
                <c:pt idx="181">
                  <c:v>1</c:v>
                </c:pt>
                <c:pt idx="182">
                  <c:v>1.00787</c:v>
                </c:pt>
                <c:pt idx="183">
                  <c:v>1.00787</c:v>
                </c:pt>
                <c:pt idx="184">
                  <c:v>1.0157499999999999</c:v>
                </c:pt>
                <c:pt idx="185">
                  <c:v>1.01969</c:v>
                </c:pt>
                <c:pt idx="186">
                  <c:v>1.0315000000000001</c:v>
                </c:pt>
                <c:pt idx="187">
                  <c:v>1.0157499999999999</c:v>
                </c:pt>
                <c:pt idx="188">
                  <c:v>1.00787</c:v>
                </c:pt>
                <c:pt idx="189">
                  <c:v>1.0157499999999999</c:v>
                </c:pt>
                <c:pt idx="190">
                  <c:v>1.0118100000000001</c:v>
                </c:pt>
                <c:pt idx="191">
                  <c:v>1.0157499999999999</c:v>
                </c:pt>
                <c:pt idx="192">
                  <c:v>1.0157499999999999</c:v>
                </c:pt>
                <c:pt idx="193">
                  <c:v>1.0157499999999999</c:v>
                </c:pt>
                <c:pt idx="194">
                  <c:v>1.00787</c:v>
                </c:pt>
                <c:pt idx="195">
                  <c:v>1.02362</c:v>
                </c:pt>
                <c:pt idx="196">
                  <c:v>1.0157499999999999</c:v>
                </c:pt>
                <c:pt idx="197">
                  <c:v>1.00787</c:v>
                </c:pt>
                <c:pt idx="198">
                  <c:v>1.00787</c:v>
                </c:pt>
                <c:pt idx="199">
                  <c:v>1.00787</c:v>
                </c:pt>
                <c:pt idx="200">
                  <c:v>1.0157499999999999</c:v>
                </c:pt>
                <c:pt idx="201">
                  <c:v>1.0157499999999999</c:v>
                </c:pt>
                <c:pt idx="202">
                  <c:v>1.0157499999999999</c:v>
                </c:pt>
                <c:pt idx="203">
                  <c:v>1.0157499999999999</c:v>
                </c:pt>
                <c:pt idx="204">
                  <c:v>1.00787</c:v>
                </c:pt>
                <c:pt idx="205">
                  <c:v>1.0039400000000001</c:v>
                </c:pt>
                <c:pt idx="206">
                  <c:v>1.0118100000000001</c:v>
                </c:pt>
                <c:pt idx="207">
                  <c:v>1</c:v>
                </c:pt>
                <c:pt idx="208">
                  <c:v>1.0118100000000001</c:v>
                </c:pt>
                <c:pt idx="209">
                  <c:v>1.00787</c:v>
                </c:pt>
                <c:pt idx="210">
                  <c:v>1.0157499999999999</c:v>
                </c:pt>
                <c:pt idx="211">
                  <c:v>1.0157499999999999</c:v>
                </c:pt>
                <c:pt idx="212">
                  <c:v>1.0315000000000001</c:v>
                </c:pt>
                <c:pt idx="213">
                  <c:v>1.0157499999999999</c:v>
                </c:pt>
                <c:pt idx="214">
                  <c:v>1.00787</c:v>
                </c:pt>
                <c:pt idx="215">
                  <c:v>1</c:v>
                </c:pt>
                <c:pt idx="216">
                  <c:v>1.0157499999999999</c:v>
                </c:pt>
                <c:pt idx="217">
                  <c:v>1.0157499999999999</c:v>
                </c:pt>
                <c:pt idx="218">
                  <c:v>1.0157499999999999</c:v>
                </c:pt>
                <c:pt idx="219">
                  <c:v>1.00787</c:v>
                </c:pt>
                <c:pt idx="220">
                  <c:v>1.0157499999999999</c:v>
                </c:pt>
                <c:pt idx="221">
                  <c:v>1.0039400000000001</c:v>
                </c:pt>
                <c:pt idx="222">
                  <c:v>1.0157499999999999</c:v>
                </c:pt>
                <c:pt idx="223">
                  <c:v>1.01969</c:v>
                </c:pt>
                <c:pt idx="224">
                  <c:v>1.0157499999999999</c:v>
                </c:pt>
                <c:pt idx="225">
                  <c:v>1.0118100000000001</c:v>
                </c:pt>
                <c:pt idx="226">
                  <c:v>1.02362</c:v>
                </c:pt>
                <c:pt idx="227">
                  <c:v>1.02362</c:v>
                </c:pt>
                <c:pt idx="228">
                  <c:v>1.02362</c:v>
                </c:pt>
                <c:pt idx="229">
                  <c:v>1.02362</c:v>
                </c:pt>
                <c:pt idx="230">
                  <c:v>1.02362</c:v>
                </c:pt>
                <c:pt idx="231">
                  <c:v>1.0157499999999999</c:v>
                </c:pt>
                <c:pt idx="232">
                  <c:v>1.00787</c:v>
                </c:pt>
                <c:pt idx="233">
                  <c:v>1.02362</c:v>
                </c:pt>
                <c:pt idx="234">
                  <c:v>1.0157499999999999</c:v>
                </c:pt>
                <c:pt idx="235">
                  <c:v>1.0157499999999999</c:v>
                </c:pt>
                <c:pt idx="236">
                  <c:v>1.0157499999999999</c:v>
                </c:pt>
                <c:pt idx="237">
                  <c:v>1.00787</c:v>
                </c:pt>
                <c:pt idx="238">
                  <c:v>1.0157499999999999</c:v>
                </c:pt>
                <c:pt idx="239">
                  <c:v>1.00787</c:v>
                </c:pt>
                <c:pt idx="240">
                  <c:v>1.00787</c:v>
                </c:pt>
                <c:pt idx="241">
                  <c:v>1.0157499999999999</c:v>
                </c:pt>
                <c:pt idx="242">
                  <c:v>1.0157499999999999</c:v>
                </c:pt>
                <c:pt idx="243">
                  <c:v>1.0118100000000001</c:v>
                </c:pt>
                <c:pt idx="244">
                  <c:v>1.0157499999999999</c:v>
                </c:pt>
                <c:pt idx="245">
                  <c:v>1.00787</c:v>
                </c:pt>
                <c:pt idx="246">
                  <c:v>1.0157499999999999</c:v>
                </c:pt>
                <c:pt idx="247">
                  <c:v>1.02362</c:v>
                </c:pt>
                <c:pt idx="248">
                  <c:v>1</c:v>
                </c:pt>
                <c:pt idx="249">
                  <c:v>1.0157499999999999</c:v>
                </c:pt>
                <c:pt idx="250">
                  <c:v>1.0157499999999999</c:v>
                </c:pt>
                <c:pt idx="251">
                  <c:v>1.0315000000000001</c:v>
                </c:pt>
                <c:pt idx="252">
                  <c:v>1.01969</c:v>
                </c:pt>
                <c:pt idx="253">
                  <c:v>1.0157499999999999</c:v>
                </c:pt>
                <c:pt idx="254">
                  <c:v>1.0157499999999999</c:v>
                </c:pt>
                <c:pt idx="255">
                  <c:v>1.00787</c:v>
                </c:pt>
                <c:pt idx="256">
                  <c:v>1.00787</c:v>
                </c:pt>
                <c:pt idx="257">
                  <c:v>1.02362</c:v>
                </c:pt>
                <c:pt idx="258">
                  <c:v>1.00787</c:v>
                </c:pt>
                <c:pt idx="259">
                  <c:v>1.02362</c:v>
                </c:pt>
                <c:pt idx="260">
                  <c:v>1.0315000000000001</c:v>
                </c:pt>
                <c:pt idx="261">
                  <c:v>1.0315000000000001</c:v>
                </c:pt>
                <c:pt idx="262">
                  <c:v>1.0315000000000001</c:v>
                </c:pt>
                <c:pt idx="263">
                  <c:v>1.0157499999999999</c:v>
                </c:pt>
                <c:pt idx="264">
                  <c:v>1.00787</c:v>
                </c:pt>
                <c:pt idx="265">
                  <c:v>1.02362</c:v>
                </c:pt>
                <c:pt idx="266">
                  <c:v>1.00787</c:v>
                </c:pt>
                <c:pt idx="267">
                  <c:v>1</c:v>
                </c:pt>
                <c:pt idx="268">
                  <c:v>1</c:v>
                </c:pt>
                <c:pt idx="269">
                  <c:v>1.00787</c:v>
                </c:pt>
                <c:pt idx="270">
                  <c:v>1.0157499999999999</c:v>
                </c:pt>
                <c:pt idx="271">
                  <c:v>1.0157499999999999</c:v>
                </c:pt>
                <c:pt idx="272">
                  <c:v>1.0157499999999999</c:v>
                </c:pt>
                <c:pt idx="273">
                  <c:v>1.00787</c:v>
                </c:pt>
                <c:pt idx="274">
                  <c:v>1.00787</c:v>
                </c:pt>
                <c:pt idx="275">
                  <c:v>1.0157499999999999</c:v>
                </c:pt>
                <c:pt idx="276">
                  <c:v>1.0157499999999999</c:v>
                </c:pt>
                <c:pt idx="277">
                  <c:v>1.0315000000000001</c:v>
                </c:pt>
                <c:pt idx="278">
                  <c:v>1.02362</c:v>
                </c:pt>
                <c:pt idx="279">
                  <c:v>1.02362</c:v>
                </c:pt>
                <c:pt idx="280">
                  <c:v>1.0315000000000001</c:v>
                </c:pt>
                <c:pt idx="281">
                  <c:v>1.0157499999999999</c:v>
                </c:pt>
                <c:pt idx="282">
                  <c:v>1.0315000000000001</c:v>
                </c:pt>
                <c:pt idx="283">
                  <c:v>1.02362</c:v>
                </c:pt>
                <c:pt idx="284">
                  <c:v>1.0157499999999999</c:v>
                </c:pt>
                <c:pt idx="285">
                  <c:v>1.02362</c:v>
                </c:pt>
                <c:pt idx="286">
                  <c:v>1.0157499999999999</c:v>
                </c:pt>
                <c:pt idx="287">
                  <c:v>1.01969</c:v>
                </c:pt>
                <c:pt idx="288">
                  <c:v>1.00787</c:v>
                </c:pt>
                <c:pt idx="289">
                  <c:v>1.0157499999999999</c:v>
                </c:pt>
                <c:pt idx="290">
                  <c:v>1.00787</c:v>
                </c:pt>
                <c:pt idx="291">
                  <c:v>1.0157499999999999</c:v>
                </c:pt>
                <c:pt idx="292">
                  <c:v>1.00787</c:v>
                </c:pt>
                <c:pt idx="293">
                  <c:v>1.0118100000000001</c:v>
                </c:pt>
                <c:pt idx="294">
                  <c:v>1.0157499999999999</c:v>
                </c:pt>
                <c:pt idx="295">
                  <c:v>1</c:v>
                </c:pt>
                <c:pt idx="296">
                  <c:v>1.00787</c:v>
                </c:pt>
                <c:pt idx="297">
                  <c:v>1.00787</c:v>
                </c:pt>
                <c:pt idx="298">
                  <c:v>1.00787</c:v>
                </c:pt>
                <c:pt idx="299">
                  <c:v>1.00787</c:v>
                </c:pt>
                <c:pt idx="300">
                  <c:v>1.00787</c:v>
                </c:pt>
                <c:pt idx="301">
                  <c:v>1.0157499999999999</c:v>
                </c:pt>
                <c:pt idx="302">
                  <c:v>1.0157499999999999</c:v>
                </c:pt>
                <c:pt idx="303">
                  <c:v>1.0118100000000001</c:v>
                </c:pt>
                <c:pt idx="304">
                  <c:v>1.00787</c:v>
                </c:pt>
                <c:pt idx="305">
                  <c:v>1.0157499999999999</c:v>
                </c:pt>
                <c:pt idx="306">
                  <c:v>1.00787</c:v>
                </c:pt>
                <c:pt idx="307">
                  <c:v>1.00787</c:v>
                </c:pt>
                <c:pt idx="308">
                  <c:v>1.0118100000000001</c:v>
                </c:pt>
                <c:pt idx="309">
                  <c:v>1.0157499999999999</c:v>
                </c:pt>
                <c:pt idx="310">
                  <c:v>1.00787</c:v>
                </c:pt>
                <c:pt idx="311">
                  <c:v>1.00787</c:v>
                </c:pt>
                <c:pt idx="312">
                  <c:v>1.0354300000000001</c:v>
                </c:pt>
                <c:pt idx="313">
                  <c:v>1.0315000000000001</c:v>
                </c:pt>
                <c:pt idx="314">
                  <c:v>1.00787</c:v>
                </c:pt>
                <c:pt idx="315">
                  <c:v>1.00787</c:v>
                </c:pt>
                <c:pt idx="316">
                  <c:v>1.00787</c:v>
                </c:pt>
                <c:pt idx="317">
                  <c:v>1.00787</c:v>
                </c:pt>
                <c:pt idx="318">
                  <c:v>1.01969</c:v>
                </c:pt>
                <c:pt idx="319">
                  <c:v>1.00787</c:v>
                </c:pt>
                <c:pt idx="320">
                  <c:v>1.00787</c:v>
                </c:pt>
                <c:pt idx="321">
                  <c:v>1.00787</c:v>
                </c:pt>
                <c:pt idx="322">
                  <c:v>1.0118100000000001</c:v>
                </c:pt>
                <c:pt idx="323">
                  <c:v>1.00787</c:v>
                </c:pt>
                <c:pt idx="324">
                  <c:v>1.00787</c:v>
                </c:pt>
                <c:pt idx="325">
                  <c:v>1.0157499999999999</c:v>
                </c:pt>
                <c:pt idx="326">
                  <c:v>1.0157499999999999</c:v>
                </c:pt>
                <c:pt idx="327">
                  <c:v>1.00787</c:v>
                </c:pt>
                <c:pt idx="328">
                  <c:v>1.00787</c:v>
                </c:pt>
                <c:pt idx="329">
                  <c:v>1</c:v>
                </c:pt>
                <c:pt idx="330">
                  <c:v>1.01969</c:v>
                </c:pt>
                <c:pt idx="331">
                  <c:v>1</c:v>
                </c:pt>
                <c:pt idx="332">
                  <c:v>1.0157499999999999</c:v>
                </c:pt>
                <c:pt idx="333">
                  <c:v>1.00787</c:v>
                </c:pt>
                <c:pt idx="334">
                  <c:v>1.0157499999999999</c:v>
                </c:pt>
                <c:pt idx="335">
                  <c:v>1.00787</c:v>
                </c:pt>
                <c:pt idx="336">
                  <c:v>1.01969</c:v>
                </c:pt>
                <c:pt idx="337">
                  <c:v>1.02756</c:v>
                </c:pt>
                <c:pt idx="338">
                  <c:v>1.01969</c:v>
                </c:pt>
                <c:pt idx="339">
                  <c:v>1.02756</c:v>
                </c:pt>
                <c:pt idx="340">
                  <c:v>1.01969</c:v>
                </c:pt>
                <c:pt idx="341">
                  <c:v>1.01969</c:v>
                </c:pt>
                <c:pt idx="342">
                  <c:v>1.01969</c:v>
                </c:pt>
                <c:pt idx="343">
                  <c:v>1.01969</c:v>
                </c:pt>
                <c:pt idx="344">
                  <c:v>1.0118100000000001</c:v>
                </c:pt>
                <c:pt idx="345">
                  <c:v>1.0118100000000001</c:v>
                </c:pt>
                <c:pt idx="346">
                  <c:v>1.01969</c:v>
                </c:pt>
                <c:pt idx="347">
                  <c:v>1.01969</c:v>
                </c:pt>
                <c:pt idx="348">
                  <c:v>1.01969</c:v>
                </c:pt>
                <c:pt idx="349">
                  <c:v>1.01969</c:v>
                </c:pt>
                <c:pt idx="350">
                  <c:v>1.0157499999999999</c:v>
                </c:pt>
                <c:pt idx="351">
                  <c:v>1.01969</c:v>
                </c:pt>
                <c:pt idx="352">
                  <c:v>1.0039400000000001</c:v>
                </c:pt>
                <c:pt idx="353">
                  <c:v>1.01969</c:v>
                </c:pt>
                <c:pt idx="354">
                  <c:v>1.02362</c:v>
                </c:pt>
                <c:pt idx="355">
                  <c:v>1.0315000000000001</c:v>
                </c:pt>
                <c:pt idx="356">
                  <c:v>1.02362</c:v>
                </c:pt>
                <c:pt idx="357">
                  <c:v>1.0157499999999999</c:v>
                </c:pt>
                <c:pt idx="358">
                  <c:v>1.0157499999999999</c:v>
                </c:pt>
                <c:pt idx="359">
                  <c:v>1.0157499999999999</c:v>
                </c:pt>
                <c:pt idx="360">
                  <c:v>1.0157499999999999</c:v>
                </c:pt>
                <c:pt idx="361">
                  <c:v>1.0157499999999999</c:v>
                </c:pt>
                <c:pt idx="362">
                  <c:v>1.0157499999999999</c:v>
                </c:pt>
                <c:pt idx="363">
                  <c:v>1.02756</c:v>
                </c:pt>
                <c:pt idx="364">
                  <c:v>1.02362</c:v>
                </c:pt>
                <c:pt idx="365">
                  <c:v>1.0157499999999999</c:v>
                </c:pt>
                <c:pt idx="366">
                  <c:v>1.02362</c:v>
                </c:pt>
                <c:pt idx="367">
                  <c:v>1.01969</c:v>
                </c:pt>
                <c:pt idx="368">
                  <c:v>1.02362</c:v>
                </c:pt>
                <c:pt idx="369">
                  <c:v>1.0157499999999999</c:v>
                </c:pt>
                <c:pt idx="370">
                  <c:v>1.0157499999999999</c:v>
                </c:pt>
                <c:pt idx="371">
                  <c:v>1.02362</c:v>
                </c:pt>
                <c:pt idx="372">
                  <c:v>1.02362</c:v>
                </c:pt>
                <c:pt idx="373">
                  <c:v>1.02362</c:v>
                </c:pt>
                <c:pt idx="374">
                  <c:v>1.0315000000000001</c:v>
                </c:pt>
                <c:pt idx="375">
                  <c:v>1.02756</c:v>
                </c:pt>
                <c:pt idx="376">
                  <c:v>1.02756</c:v>
                </c:pt>
                <c:pt idx="377">
                  <c:v>1.01969</c:v>
                </c:pt>
                <c:pt idx="378">
                  <c:v>1.0118100000000001</c:v>
                </c:pt>
                <c:pt idx="379">
                  <c:v>1.0118100000000001</c:v>
                </c:pt>
                <c:pt idx="380">
                  <c:v>1.0157499999999999</c:v>
                </c:pt>
                <c:pt idx="381">
                  <c:v>1.0118100000000001</c:v>
                </c:pt>
                <c:pt idx="382">
                  <c:v>1.01969</c:v>
                </c:pt>
                <c:pt idx="383">
                  <c:v>1.0118100000000001</c:v>
                </c:pt>
                <c:pt idx="384">
                  <c:v>1.0157499999999999</c:v>
                </c:pt>
                <c:pt idx="385">
                  <c:v>1.00787</c:v>
                </c:pt>
                <c:pt idx="386">
                  <c:v>1.02362</c:v>
                </c:pt>
                <c:pt idx="387">
                  <c:v>1.02362</c:v>
                </c:pt>
                <c:pt idx="388">
                  <c:v>1.02362</c:v>
                </c:pt>
                <c:pt idx="389">
                  <c:v>1.0157499999999999</c:v>
                </c:pt>
                <c:pt idx="390">
                  <c:v>1.00787</c:v>
                </c:pt>
                <c:pt idx="391">
                  <c:v>1.0157499999999999</c:v>
                </c:pt>
                <c:pt idx="392">
                  <c:v>1.01969</c:v>
                </c:pt>
                <c:pt idx="393">
                  <c:v>1.00787</c:v>
                </c:pt>
                <c:pt idx="394">
                  <c:v>1.00787</c:v>
                </c:pt>
                <c:pt idx="395">
                  <c:v>1.0118100000000001</c:v>
                </c:pt>
                <c:pt idx="396">
                  <c:v>1.02362</c:v>
                </c:pt>
                <c:pt idx="397">
                  <c:v>1.0157499999999999</c:v>
                </c:pt>
                <c:pt idx="398">
                  <c:v>1.0157499999999999</c:v>
                </c:pt>
                <c:pt idx="399">
                  <c:v>1.02756</c:v>
                </c:pt>
                <c:pt idx="400">
                  <c:v>1.01969</c:v>
                </c:pt>
                <c:pt idx="401">
                  <c:v>1.01969</c:v>
                </c:pt>
                <c:pt idx="402">
                  <c:v>1.01969</c:v>
                </c:pt>
                <c:pt idx="403">
                  <c:v>1.02756</c:v>
                </c:pt>
                <c:pt idx="404">
                  <c:v>1.02756</c:v>
                </c:pt>
                <c:pt idx="405">
                  <c:v>1.02362</c:v>
                </c:pt>
                <c:pt idx="406">
                  <c:v>1.0354300000000001</c:v>
                </c:pt>
                <c:pt idx="407">
                  <c:v>1.01969</c:v>
                </c:pt>
                <c:pt idx="408">
                  <c:v>1.02756</c:v>
                </c:pt>
                <c:pt idx="409">
                  <c:v>1.0157499999999999</c:v>
                </c:pt>
                <c:pt idx="410">
                  <c:v>1.0118100000000001</c:v>
                </c:pt>
                <c:pt idx="411">
                  <c:v>1.0118100000000001</c:v>
                </c:pt>
                <c:pt idx="412">
                  <c:v>1.01969</c:v>
                </c:pt>
                <c:pt idx="413">
                  <c:v>1.0118100000000001</c:v>
                </c:pt>
                <c:pt idx="414">
                  <c:v>1.0118100000000001</c:v>
                </c:pt>
                <c:pt idx="415">
                  <c:v>1.01969</c:v>
                </c:pt>
                <c:pt idx="416">
                  <c:v>1.02362</c:v>
                </c:pt>
                <c:pt idx="417">
                  <c:v>1.01969</c:v>
                </c:pt>
                <c:pt idx="418">
                  <c:v>1.0118100000000001</c:v>
                </c:pt>
                <c:pt idx="419">
                  <c:v>1.0118100000000001</c:v>
                </c:pt>
                <c:pt idx="420">
                  <c:v>1.02756</c:v>
                </c:pt>
                <c:pt idx="421">
                  <c:v>1.02756</c:v>
                </c:pt>
                <c:pt idx="422">
                  <c:v>1.0315000000000001</c:v>
                </c:pt>
                <c:pt idx="423">
                  <c:v>1.02756</c:v>
                </c:pt>
                <c:pt idx="424">
                  <c:v>1.02756</c:v>
                </c:pt>
                <c:pt idx="425">
                  <c:v>1.02756</c:v>
                </c:pt>
                <c:pt idx="426">
                  <c:v>1.01969</c:v>
                </c:pt>
                <c:pt idx="427">
                  <c:v>1.01969</c:v>
                </c:pt>
                <c:pt idx="428">
                  <c:v>1.0157499999999999</c:v>
                </c:pt>
                <c:pt idx="429">
                  <c:v>1.0157499999999999</c:v>
                </c:pt>
                <c:pt idx="430">
                  <c:v>1.0157499999999999</c:v>
                </c:pt>
                <c:pt idx="431">
                  <c:v>1.0157499999999999</c:v>
                </c:pt>
                <c:pt idx="432">
                  <c:v>1.00787</c:v>
                </c:pt>
                <c:pt idx="433">
                  <c:v>1.0157499999999999</c:v>
                </c:pt>
                <c:pt idx="434">
                  <c:v>1.0118100000000001</c:v>
                </c:pt>
                <c:pt idx="435">
                  <c:v>1.0157499999999999</c:v>
                </c:pt>
                <c:pt idx="436">
                  <c:v>1.0118100000000001</c:v>
                </c:pt>
                <c:pt idx="437">
                  <c:v>1.01969</c:v>
                </c:pt>
                <c:pt idx="438">
                  <c:v>1.0039400000000001</c:v>
                </c:pt>
                <c:pt idx="439">
                  <c:v>1.00787</c:v>
                </c:pt>
                <c:pt idx="440">
                  <c:v>1.00787</c:v>
                </c:pt>
                <c:pt idx="441">
                  <c:v>1.00787</c:v>
                </c:pt>
                <c:pt idx="442">
                  <c:v>1.0157499999999999</c:v>
                </c:pt>
                <c:pt idx="443">
                  <c:v>1.0157499999999999</c:v>
                </c:pt>
                <c:pt idx="444">
                  <c:v>1.02756</c:v>
                </c:pt>
                <c:pt idx="445">
                  <c:v>1.02756</c:v>
                </c:pt>
                <c:pt idx="446">
                  <c:v>1.01969</c:v>
                </c:pt>
                <c:pt idx="447">
                  <c:v>1.02756</c:v>
                </c:pt>
                <c:pt idx="448">
                  <c:v>1.0157499999999999</c:v>
                </c:pt>
                <c:pt idx="449">
                  <c:v>1.0118100000000001</c:v>
                </c:pt>
                <c:pt idx="450">
                  <c:v>1.0157499999999999</c:v>
                </c:pt>
                <c:pt idx="451">
                  <c:v>1.0157499999999999</c:v>
                </c:pt>
                <c:pt idx="452">
                  <c:v>1.00787</c:v>
                </c:pt>
                <c:pt idx="453">
                  <c:v>1.0157499999999999</c:v>
                </c:pt>
                <c:pt idx="454">
                  <c:v>1.00787</c:v>
                </c:pt>
                <c:pt idx="455">
                  <c:v>1.0157499999999999</c:v>
                </c:pt>
                <c:pt idx="456">
                  <c:v>1</c:v>
                </c:pt>
                <c:pt idx="457">
                  <c:v>1</c:v>
                </c:pt>
                <c:pt idx="458">
                  <c:v>1.0157499999999999</c:v>
                </c:pt>
                <c:pt idx="459">
                  <c:v>1.0118100000000001</c:v>
                </c:pt>
                <c:pt idx="460">
                  <c:v>1</c:v>
                </c:pt>
                <c:pt idx="461">
                  <c:v>1.0039400000000001</c:v>
                </c:pt>
                <c:pt idx="462">
                  <c:v>1</c:v>
                </c:pt>
                <c:pt idx="463">
                  <c:v>1.0039400000000001</c:v>
                </c:pt>
                <c:pt idx="464">
                  <c:v>1.00787</c:v>
                </c:pt>
                <c:pt idx="465">
                  <c:v>1.0157499999999999</c:v>
                </c:pt>
                <c:pt idx="466">
                  <c:v>1.00787</c:v>
                </c:pt>
                <c:pt idx="467">
                  <c:v>1.0157499999999999</c:v>
                </c:pt>
                <c:pt idx="468">
                  <c:v>1.00787</c:v>
                </c:pt>
                <c:pt idx="469">
                  <c:v>1.00787</c:v>
                </c:pt>
                <c:pt idx="470">
                  <c:v>1.00787</c:v>
                </c:pt>
                <c:pt idx="471">
                  <c:v>1.02362</c:v>
                </c:pt>
                <c:pt idx="472">
                  <c:v>1</c:v>
                </c:pt>
                <c:pt idx="473">
                  <c:v>1.00787</c:v>
                </c:pt>
                <c:pt idx="474">
                  <c:v>1</c:v>
                </c:pt>
                <c:pt idx="475">
                  <c:v>1</c:v>
                </c:pt>
                <c:pt idx="476">
                  <c:v>1.0157499999999999</c:v>
                </c:pt>
                <c:pt idx="477">
                  <c:v>1.00787</c:v>
                </c:pt>
                <c:pt idx="478">
                  <c:v>1.0157499999999999</c:v>
                </c:pt>
                <c:pt idx="479">
                  <c:v>1.00787</c:v>
                </c:pt>
                <c:pt idx="480">
                  <c:v>1.01969</c:v>
                </c:pt>
                <c:pt idx="481">
                  <c:v>1.00787</c:v>
                </c:pt>
                <c:pt idx="482">
                  <c:v>1.0157499999999999</c:v>
                </c:pt>
                <c:pt idx="483">
                  <c:v>1.00787</c:v>
                </c:pt>
                <c:pt idx="484">
                  <c:v>1.0157499999999999</c:v>
                </c:pt>
                <c:pt idx="485">
                  <c:v>1.00787</c:v>
                </c:pt>
                <c:pt idx="486">
                  <c:v>1.0157499999999999</c:v>
                </c:pt>
                <c:pt idx="487">
                  <c:v>1.0157499999999999</c:v>
                </c:pt>
                <c:pt idx="488">
                  <c:v>1.0157499999999999</c:v>
                </c:pt>
                <c:pt idx="489">
                  <c:v>1.02362</c:v>
                </c:pt>
                <c:pt idx="490">
                  <c:v>1.0157499999999999</c:v>
                </c:pt>
                <c:pt idx="491">
                  <c:v>1.0157499999999999</c:v>
                </c:pt>
                <c:pt idx="492">
                  <c:v>1.02362</c:v>
                </c:pt>
                <c:pt idx="493">
                  <c:v>1.00787</c:v>
                </c:pt>
                <c:pt idx="494">
                  <c:v>1.00787</c:v>
                </c:pt>
                <c:pt idx="495">
                  <c:v>1.02362</c:v>
                </c:pt>
                <c:pt idx="496">
                  <c:v>1.0157499999999999</c:v>
                </c:pt>
                <c:pt idx="497">
                  <c:v>1.01969</c:v>
                </c:pt>
                <c:pt idx="498">
                  <c:v>1.00787</c:v>
                </c:pt>
                <c:pt idx="499">
                  <c:v>1.0118100000000001</c:v>
                </c:pt>
              </c:numCache>
            </c:numRef>
          </c:yVal>
          <c:smooth val="0"/>
        </c:ser>
        <c:ser>
          <c:idx val="1"/>
          <c:order val="1"/>
          <c:tx>
            <c:v>EAS</c:v>
          </c:tx>
          <c:marker>
            <c:symbol val="none"/>
          </c:marker>
          <c:xVal>
            <c:numRef>
              <c:f>Data!$C$4:$SH$4</c:f>
              <c:numCache>
                <c:formatCode>General</c:formatCode>
                <c:ptCount val="5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numCache>
            </c:numRef>
          </c:xVal>
          <c:yVal>
            <c:numRef>
              <c:f>Data!$C$6:$SH$6</c:f>
              <c:numCache>
                <c:formatCode>General</c:formatCode>
                <c:ptCount val="500"/>
                <c:pt idx="0">
                  <c:v>59.897599999999997</c:v>
                </c:pt>
                <c:pt idx="1">
                  <c:v>59.685000000000002</c:v>
                </c:pt>
                <c:pt idx="2">
                  <c:v>59.307099999999998</c:v>
                </c:pt>
                <c:pt idx="3">
                  <c:v>58.657499999999999</c:v>
                </c:pt>
                <c:pt idx="4">
                  <c:v>57.814999999999998</c:v>
                </c:pt>
                <c:pt idx="5">
                  <c:v>56.566899999999997</c:v>
                </c:pt>
                <c:pt idx="6">
                  <c:v>55.066899999999997</c:v>
                </c:pt>
                <c:pt idx="7">
                  <c:v>53.129899999999999</c:v>
                </c:pt>
                <c:pt idx="8">
                  <c:v>50.897599999999997</c:v>
                </c:pt>
                <c:pt idx="9">
                  <c:v>47.846499999999999</c:v>
                </c:pt>
                <c:pt idx="10">
                  <c:v>44.094499999999996</c:v>
                </c:pt>
                <c:pt idx="11">
                  <c:v>39.507899999999999</c:v>
                </c:pt>
                <c:pt idx="12">
                  <c:v>33.755899999999997</c:v>
                </c:pt>
                <c:pt idx="13">
                  <c:v>27.4331</c:v>
                </c:pt>
                <c:pt idx="14">
                  <c:v>21.397600000000001</c:v>
                </c:pt>
                <c:pt idx="15">
                  <c:v>16.192900000000009</c:v>
                </c:pt>
                <c:pt idx="16">
                  <c:v>10.9764</c:v>
                </c:pt>
                <c:pt idx="17">
                  <c:v>5.3346499999999999</c:v>
                </c:pt>
                <c:pt idx="18">
                  <c:v>2.94882</c:v>
                </c:pt>
                <c:pt idx="19">
                  <c:v>2.437009999999999</c:v>
                </c:pt>
                <c:pt idx="20">
                  <c:v>2.232279999999998</c:v>
                </c:pt>
                <c:pt idx="21">
                  <c:v>2.039369999999999</c:v>
                </c:pt>
                <c:pt idx="22">
                  <c:v>1.92913</c:v>
                </c:pt>
                <c:pt idx="23">
                  <c:v>1.87402</c:v>
                </c:pt>
                <c:pt idx="24">
                  <c:v>1.8307100000000001</c:v>
                </c:pt>
                <c:pt idx="25">
                  <c:v>1.7598400000000001</c:v>
                </c:pt>
                <c:pt idx="26">
                  <c:v>1.6889799999999999</c:v>
                </c:pt>
                <c:pt idx="27">
                  <c:v>1.5905499999999999</c:v>
                </c:pt>
                <c:pt idx="28">
                  <c:v>1.5472399999999999</c:v>
                </c:pt>
                <c:pt idx="29">
                  <c:v>1.4960599999999999</c:v>
                </c:pt>
                <c:pt idx="30">
                  <c:v>1.3858299999999999</c:v>
                </c:pt>
                <c:pt idx="31">
                  <c:v>1.32677</c:v>
                </c:pt>
                <c:pt idx="32">
                  <c:v>1.23228</c:v>
                </c:pt>
                <c:pt idx="33">
                  <c:v>1.1338600000000001</c:v>
                </c:pt>
                <c:pt idx="34">
                  <c:v>1.0354300000000001</c:v>
                </c:pt>
                <c:pt idx="35">
                  <c:v>1.0354300000000001</c:v>
                </c:pt>
                <c:pt idx="36">
                  <c:v>1.0393699999999999</c:v>
                </c:pt>
                <c:pt idx="37">
                  <c:v>1.0315000000000001</c:v>
                </c:pt>
                <c:pt idx="38">
                  <c:v>1.0315000000000001</c:v>
                </c:pt>
                <c:pt idx="39">
                  <c:v>1.0315000000000001</c:v>
                </c:pt>
                <c:pt idx="40">
                  <c:v>1.0315000000000001</c:v>
                </c:pt>
                <c:pt idx="41">
                  <c:v>1.0315000000000001</c:v>
                </c:pt>
                <c:pt idx="42">
                  <c:v>1.0393699999999999</c:v>
                </c:pt>
                <c:pt idx="43">
                  <c:v>1.0315000000000001</c:v>
                </c:pt>
                <c:pt idx="44">
                  <c:v>1.0354300000000001</c:v>
                </c:pt>
                <c:pt idx="45">
                  <c:v>1.02362</c:v>
                </c:pt>
                <c:pt idx="46">
                  <c:v>1.0393699999999999</c:v>
                </c:pt>
                <c:pt idx="47">
                  <c:v>1.02756</c:v>
                </c:pt>
                <c:pt idx="48">
                  <c:v>1.0393699999999999</c:v>
                </c:pt>
                <c:pt idx="49">
                  <c:v>1.04331</c:v>
                </c:pt>
                <c:pt idx="50">
                  <c:v>1.0315000000000001</c:v>
                </c:pt>
                <c:pt idx="51">
                  <c:v>1.0315000000000001</c:v>
                </c:pt>
                <c:pt idx="52">
                  <c:v>1.0393699999999999</c:v>
                </c:pt>
                <c:pt idx="53">
                  <c:v>1.0315000000000001</c:v>
                </c:pt>
                <c:pt idx="54">
                  <c:v>1.02362</c:v>
                </c:pt>
                <c:pt idx="55">
                  <c:v>1.02362</c:v>
                </c:pt>
                <c:pt idx="56">
                  <c:v>1.02756</c:v>
                </c:pt>
                <c:pt idx="57">
                  <c:v>1.02362</c:v>
                </c:pt>
                <c:pt idx="58">
                  <c:v>1.02362</c:v>
                </c:pt>
                <c:pt idx="59">
                  <c:v>1.0354300000000001</c:v>
                </c:pt>
                <c:pt idx="60">
                  <c:v>1.0472399999999999</c:v>
                </c:pt>
                <c:pt idx="61">
                  <c:v>1.0393699999999999</c:v>
                </c:pt>
                <c:pt idx="62">
                  <c:v>1.0354300000000001</c:v>
                </c:pt>
                <c:pt idx="63">
                  <c:v>1.0315000000000001</c:v>
                </c:pt>
                <c:pt idx="64">
                  <c:v>1.0393699999999999</c:v>
                </c:pt>
                <c:pt idx="65">
                  <c:v>1.0315000000000001</c:v>
                </c:pt>
                <c:pt idx="66">
                  <c:v>1.0354300000000001</c:v>
                </c:pt>
                <c:pt idx="67">
                  <c:v>1.04331</c:v>
                </c:pt>
                <c:pt idx="68">
                  <c:v>1.0551200000000001</c:v>
                </c:pt>
                <c:pt idx="69">
                  <c:v>1.0551200000000001</c:v>
                </c:pt>
                <c:pt idx="70">
                  <c:v>1.0551200000000001</c:v>
                </c:pt>
                <c:pt idx="71">
                  <c:v>1.0393699999999999</c:v>
                </c:pt>
                <c:pt idx="72">
                  <c:v>1.0551200000000001</c:v>
                </c:pt>
                <c:pt idx="73">
                  <c:v>1.0472399999999999</c:v>
                </c:pt>
                <c:pt idx="74">
                  <c:v>1.0472399999999999</c:v>
                </c:pt>
                <c:pt idx="75">
                  <c:v>1.0472399999999999</c:v>
                </c:pt>
                <c:pt idx="76">
                  <c:v>1.0393699999999999</c:v>
                </c:pt>
                <c:pt idx="77">
                  <c:v>1.0472399999999999</c:v>
                </c:pt>
                <c:pt idx="78">
                  <c:v>1.0472399999999999</c:v>
                </c:pt>
                <c:pt idx="79">
                  <c:v>1.0472399999999999</c:v>
                </c:pt>
                <c:pt idx="80">
                  <c:v>1.0472399999999999</c:v>
                </c:pt>
                <c:pt idx="81">
                  <c:v>1.0472399999999999</c:v>
                </c:pt>
                <c:pt idx="82">
                  <c:v>1.0551200000000001</c:v>
                </c:pt>
                <c:pt idx="83">
                  <c:v>1.0551200000000001</c:v>
                </c:pt>
                <c:pt idx="84">
                  <c:v>1.0393699999999999</c:v>
                </c:pt>
                <c:pt idx="85">
                  <c:v>1.0315000000000001</c:v>
                </c:pt>
                <c:pt idx="86">
                  <c:v>1.05118</c:v>
                </c:pt>
                <c:pt idx="87">
                  <c:v>1.0551200000000001</c:v>
                </c:pt>
                <c:pt idx="88">
                  <c:v>1.0551200000000001</c:v>
                </c:pt>
                <c:pt idx="89">
                  <c:v>1.0551200000000001</c:v>
                </c:pt>
                <c:pt idx="90">
                  <c:v>1.0472399999999999</c:v>
                </c:pt>
                <c:pt idx="91">
                  <c:v>1.0472399999999999</c:v>
                </c:pt>
                <c:pt idx="92">
                  <c:v>1.0472399999999999</c:v>
                </c:pt>
                <c:pt idx="93">
                  <c:v>1.0472399999999999</c:v>
                </c:pt>
                <c:pt idx="94">
                  <c:v>1.04331</c:v>
                </c:pt>
                <c:pt idx="95">
                  <c:v>1.0551200000000001</c:v>
                </c:pt>
                <c:pt idx="96">
                  <c:v>1.0315000000000001</c:v>
                </c:pt>
                <c:pt idx="97">
                  <c:v>1.0393699999999999</c:v>
                </c:pt>
                <c:pt idx="98">
                  <c:v>1.05118</c:v>
                </c:pt>
                <c:pt idx="99">
                  <c:v>1.0551200000000001</c:v>
                </c:pt>
                <c:pt idx="100">
                  <c:v>1.0551200000000001</c:v>
                </c:pt>
                <c:pt idx="101">
                  <c:v>1.0629900000000001</c:v>
                </c:pt>
                <c:pt idx="102">
                  <c:v>1.0551200000000001</c:v>
                </c:pt>
                <c:pt idx="103">
                  <c:v>1.0472399999999999</c:v>
                </c:pt>
                <c:pt idx="104">
                  <c:v>1.0551200000000001</c:v>
                </c:pt>
                <c:pt idx="105">
                  <c:v>1.0472399999999999</c:v>
                </c:pt>
                <c:pt idx="106">
                  <c:v>1.0472399999999999</c:v>
                </c:pt>
                <c:pt idx="107">
                  <c:v>1.0393699999999999</c:v>
                </c:pt>
                <c:pt idx="108">
                  <c:v>1.0315000000000001</c:v>
                </c:pt>
                <c:pt idx="109">
                  <c:v>1.0315000000000001</c:v>
                </c:pt>
                <c:pt idx="110">
                  <c:v>1.0472399999999999</c:v>
                </c:pt>
                <c:pt idx="111">
                  <c:v>1.05118</c:v>
                </c:pt>
                <c:pt idx="112">
                  <c:v>1.0551200000000001</c:v>
                </c:pt>
                <c:pt idx="113">
                  <c:v>1.0472399999999999</c:v>
                </c:pt>
                <c:pt idx="114">
                  <c:v>1.0315000000000001</c:v>
                </c:pt>
                <c:pt idx="115">
                  <c:v>1.0393699999999999</c:v>
                </c:pt>
                <c:pt idx="116">
                  <c:v>1.05118</c:v>
                </c:pt>
                <c:pt idx="117">
                  <c:v>1.0551200000000001</c:v>
                </c:pt>
                <c:pt idx="118">
                  <c:v>1.0551200000000001</c:v>
                </c:pt>
                <c:pt idx="119">
                  <c:v>1.05118</c:v>
                </c:pt>
                <c:pt idx="120">
                  <c:v>1.0551200000000001</c:v>
                </c:pt>
                <c:pt idx="121">
                  <c:v>1.0472399999999999</c:v>
                </c:pt>
                <c:pt idx="122">
                  <c:v>1.0551200000000001</c:v>
                </c:pt>
                <c:pt idx="123">
                  <c:v>1.0472399999999999</c:v>
                </c:pt>
                <c:pt idx="124">
                  <c:v>1.0629900000000001</c:v>
                </c:pt>
                <c:pt idx="125">
                  <c:v>1.05118</c:v>
                </c:pt>
                <c:pt idx="126">
                  <c:v>1.0551200000000001</c:v>
                </c:pt>
                <c:pt idx="127">
                  <c:v>1.0393699999999999</c:v>
                </c:pt>
                <c:pt idx="128">
                  <c:v>1.0393699999999999</c:v>
                </c:pt>
                <c:pt idx="129">
                  <c:v>1.0393699999999999</c:v>
                </c:pt>
                <c:pt idx="130">
                  <c:v>1.04331</c:v>
                </c:pt>
                <c:pt idx="131">
                  <c:v>1.0393699999999999</c:v>
                </c:pt>
                <c:pt idx="132">
                  <c:v>1.0393699999999999</c:v>
                </c:pt>
                <c:pt idx="133">
                  <c:v>1.04331</c:v>
                </c:pt>
                <c:pt idx="134">
                  <c:v>1.0472399999999999</c:v>
                </c:pt>
                <c:pt idx="135">
                  <c:v>1.0393699999999999</c:v>
                </c:pt>
                <c:pt idx="136">
                  <c:v>1.0472399999999999</c:v>
                </c:pt>
                <c:pt idx="137">
                  <c:v>1.0472399999999999</c:v>
                </c:pt>
                <c:pt idx="138">
                  <c:v>1.0472399999999999</c:v>
                </c:pt>
                <c:pt idx="139">
                  <c:v>1.0472399999999999</c:v>
                </c:pt>
                <c:pt idx="140">
                  <c:v>1.0551200000000001</c:v>
                </c:pt>
                <c:pt idx="141">
                  <c:v>1.0551200000000001</c:v>
                </c:pt>
                <c:pt idx="142">
                  <c:v>1.0472399999999999</c:v>
                </c:pt>
                <c:pt idx="143">
                  <c:v>1.0551200000000001</c:v>
                </c:pt>
                <c:pt idx="144">
                  <c:v>1.0551200000000001</c:v>
                </c:pt>
                <c:pt idx="145">
                  <c:v>1.0551200000000001</c:v>
                </c:pt>
                <c:pt idx="146">
                  <c:v>1.0472399999999999</c:v>
                </c:pt>
                <c:pt idx="147">
                  <c:v>1.0472399999999999</c:v>
                </c:pt>
                <c:pt idx="148">
                  <c:v>1.04331</c:v>
                </c:pt>
                <c:pt idx="149">
                  <c:v>1.0472399999999999</c:v>
                </c:pt>
                <c:pt idx="150">
                  <c:v>1.0472399999999999</c:v>
                </c:pt>
                <c:pt idx="151">
                  <c:v>1.02362</c:v>
                </c:pt>
                <c:pt idx="152">
                  <c:v>1.0315000000000001</c:v>
                </c:pt>
                <c:pt idx="153">
                  <c:v>1.0315000000000001</c:v>
                </c:pt>
                <c:pt idx="154">
                  <c:v>1.02362</c:v>
                </c:pt>
                <c:pt idx="155">
                  <c:v>1.0551200000000001</c:v>
                </c:pt>
                <c:pt idx="156">
                  <c:v>1.0472399999999999</c:v>
                </c:pt>
                <c:pt idx="157">
                  <c:v>1.0472399999999999</c:v>
                </c:pt>
                <c:pt idx="158">
                  <c:v>1.0472399999999999</c:v>
                </c:pt>
                <c:pt idx="159">
                  <c:v>1.05118</c:v>
                </c:pt>
                <c:pt idx="160">
                  <c:v>1.0551200000000001</c:v>
                </c:pt>
                <c:pt idx="161">
                  <c:v>1.0551200000000001</c:v>
                </c:pt>
                <c:pt idx="162">
                  <c:v>1.0551200000000001</c:v>
                </c:pt>
                <c:pt idx="163">
                  <c:v>1.0393699999999999</c:v>
                </c:pt>
                <c:pt idx="164">
                  <c:v>1.0472399999999999</c:v>
                </c:pt>
                <c:pt idx="165">
                  <c:v>1.0472399999999999</c:v>
                </c:pt>
                <c:pt idx="166">
                  <c:v>1.0472399999999999</c:v>
                </c:pt>
                <c:pt idx="167">
                  <c:v>1.0551200000000001</c:v>
                </c:pt>
                <c:pt idx="168">
                  <c:v>1.0551200000000001</c:v>
                </c:pt>
                <c:pt idx="169">
                  <c:v>1.0472399999999999</c:v>
                </c:pt>
                <c:pt idx="170">
                  <c:v>1.0472399999999999</c:v>
                </c:pt>
                <c:pt idx="171">
                  <c:v>1.0551200000000001</c:v>
                </c:pt>
                <c:pt idx="172">
                  <c:v>1.0472399999999999</c:v>
                </c:pt>
                <c:pt idx="173">
                  <c:v>1.0472399999999999</c:v>
                </c:pt>
                <c:pt idx="174">
                  <c:v>1.0590599999999999</c:v>
                </c:pt>
                <c:pt idx="175">
                  <c:v>1.0551200000000001</c:v>
                </c:pt>
                <c:pt idx="176">
                  <c:v>1.05118</c:v>
                </c:pt>
                <c:pt idx="177">
                  <c:v>1.0629900000000001</c:v>
                </c:pt>
                <c:pt idx="178">
                  <c:v>1.0551200000000001</c:v>
                </c:pt>
                <c:pt idx="179">
                  <c:v>1.0472399999999999</c:v>
                </c:pt>
                <c:pt idx="180">
                  <c:v>1.0551200000000001</c:v>
                </c:pt>
                <c:pt idx="181">
                  <c:v>1.0472399999999999</c:v>
                </c:pt>
                <c:pt idx="182">
                  <c:v>1.0472399999999999</c:v>
                </c:pt>
                <c:pt idx="183">
                  <c:v>1.05118</c:v>
                </c:pt>
                <c:pt idx="184">
                  <c:v>1.0393699999999999</c:v>
                </c:pt>
                <c:pt idx="185">
                  <c:v>1.05118</c:v>
                </c:pt>
                <c:pt idx="186">
                  <c:v>1.05118</c:v>
                </c:pt>
                <c:pt idx="187">
                  <c:v>1.0393699999999999</c:v>
                </c:pt>
                <c:pt idx="188">
                  <c:v>1.0472399999999999</c:v>
                </c:pt>
                <c:pt idx="189">
                  <c:v>1.05118</c:v>
                </c:pt>
                <c:pt idx="190">
                  <c:v>1.0551200000000001</c:v>
                </c:pt>
                <c:pt idx="191">
                  <c:v>1.0551200000000001</c:v>
                </c:pt>
                <c:pt idx="192">
                  <c:v>1.0472399999999999</c:v>
                </c:pt>
                <c:pt idx="193">
                  <c:v>1.0551200000000001</c:v>
                </c:pt>
                <c:pt idx="194">
                  <c:v>1.0472399999999999</c:v>
                </c:pt>
                <c:pt idx="195">
                  <c:v>1.0472399999999999</c:v>
                </c:pt>
                <c:pt idx="196">
                  <c:v>1.0472399999999999</c:v>
                </c:pt>
                <c:pt idx="197">
                  <c:v>1.0551200000000001</c:v>
                </c:pt>
                <c:pt idx="198">
                  <c:v>1.0472399999999999</c:v>
                </c:pt>
                <c:pt idx="199">
                  <c:v>1.0393699999999999</c:v>
                </c:pt>
                <c:pt idx="200">
                  <c:v>1.0551200000000001</c:v>
                </c:pt>
                <c:pt idx="201">
                  <c:v>1.0472399999999999</c:v>
                </c:pt>
                <c:pt idx="202">
                  <c:v>1.0472399999999999</c:v>
                </c:pt>
                <c:pt idx="203">
                  <c:v>1.0472399999999999</c:v>
                </c:pt>
                <c:pt idx="204">
                  <c:v>1.0551200000000001</c:v>
                </c:pt>
                <c:pt idx="205">
                  <c:v>1.0551200000000001</c:v>
                </c:pt>
                <c:pt idx="206">
                  <c:v>1.0551200000000001</c:v>
                </c:pt>
                <c:pt idx="207">
                  <c:v>1.0472399999999999</c:v>
                </c:pt>
                <c:pt idx="208">
                  <c:v>1.0551200000000001</c:v>
                </c:pt>
                <c:pt idx="209">
                  <c:v>1.0393699999999999</c:v>
                </c:pt>
                <c:pt idx="210">
                  <c:v>1.04331</c:v>
                </c:pt>
                <c:pt idx="211">
                  <c:v>1.05118</c:v>
                </c:pt>
                <c:pt idx="212">
                  <c:v>1.0472399999999999</c:v>
                </c:pt>
                <c:pt idx="213">
                  <c:v>1.0551200000000001</c:v>
                </c:pt>
                <c:pt idx="214">
                  <c:v>1.0472399999999999</c:v>
                </c:pt>
                <c:pt idx="215">
                  <c:v>1.0551200000000001</c:v>
                </c:pt>
                <c:pt idx="216">
                  <c:v>1.0472399999999999</c:v>
                </c:pt>
                <c:pt idx="217">
                  <c:v>1.0393699999999999</c:v>
                </c:pt>
                <c:pt idx="218">
                  <c:v>1.0472399999999999</c:v>
                </c:pt>
                <c:pt idx="219">
                  <c:v>1.0551200000000001</c:v>
                </c:pt>
                <c:pt idx="220">
                  <c:v>1.0551200000000001</c:v>
                </c:pt>
                <c:pt idx="221">
                  <c:v>1.0551200000000001</c:v>
                </c:pt>
                <c:pt idx="222">
                  <c:v>1.05118</c:v>
                </c:pt>
                <c:pt idx="223">
                  <c:v>1.0393699999999999</c:v>
                </c:pt>
                <c:pt idx="224">
                  <c:v>1.0393699999999999</c:v>
                </c:pt>
                <c:pt idx="225">
                  <c:v>1.0472399999999999</c:v>
                </c:pt>
                <c:pt idx="226">
                  <c:v>1.0393699999999999</c:v>
                </c:pt>
                <c:pt idx="227">
                  <c:v>1.04331</c:v>
                </c:pt>
                <c:pt idx="228">
                  <c:v>1.0472399999999999</c:v>
                </c:pt>
                <c:pt idx="229">
                  <c:v>1.0551200000000001</c:v>
                </c:pt>
                <c:pt idx="230">
                  <c:v>1.0472399999999999</c:v>
                </c:pt>
                <c:pt idx="231">
                  <c:v>1.04331</c:v>
                </c:pt>
                <c:pt idx="232">
                  <c:v>1.05118</c:v>
                </c:pt>
                <c:pt idx="233">
                  <c:v>1.0551200000000001</c:v>
                </c:pt>
                <c:pt idx="234">
                  <c:v>1.0551200000000001</c:v>
                </c:pt>
                <c:pt idx="235">
                  <c:v>1.0472399999999999</c:v>
                </c:pt>
                <c:pt idx="236">
                  <c:v>1.0472399999999999</c:v>
                </c:pt>
                <c:pt idx="237">
                  <c:v>1.04331</c:v>
                </c:pt>
                <c:pt idx="238">
                  <c:v>1.0393699999999999</c:v>
                </c:pt>
                <c:pt idx="239">
                  <c:v>1.04331</c:v>
                </c:pt>
                <c:pt idx="240">
                  <c:v>1.0551200000000001</c:v>
                </c:pt>
                <c:pt idx="241">
                  <c:v>1.0472399999999999</c:v>
                </c:pt>
                <c:pt idx="242">
                  <c:v>1.0551200000000001</c:v>
                </c:pt>
                <c:pt idx="243">
                  <c:v>1.0472399999999999</c:v>
                </c:pt>
                <c:pt idx="244">
                  <c:v>1.05118</c:v>
                </c:pt>
                <c:pt idx="245">
                  <c:v>1.0393699999999999</c:v>
                </c:pt>
                <c:pt idx="246">
                  <c:v>1.0315000000000001</c:v>
                </c:pt>
                <c:pt idx="247">
                  <c:v>1.0354300000000001</c:v>
                </c:pt>
                <c:pt idx="248">
                  <c:v>1.0393699999999999</c:v>
                </c:pt>
                <c:pt idx="249">
                  <c:v>1.0354300000000001</c:v>
                </c:pt>
                <c:pt idx="250">
                  <c:v>1.0472399999999999</c:v>
                </c:pt>
                <c:pt idx="251">
                  <c:v>1.05118</c:v>
                </c:pt>
                <c:pt idx="252">
                  <c:v>1.0551200000000001</c:v>
                </c:pt>
                <c:pt idx="253">
                  <c:v>1.05118</c:v>
                </c:pt>
                <c:pt idx="254">
                  <c:v>1.0393699999999999</c:v>
                </c:pt>
                <c:pt idx="255">
                  <c:v>1.0393699999999999</c:v>
                </c:pt>
                <c:pt idx="256">
                  <c:v>1.0393699999999999</c:v>
                </c:pt>
                <c:pt idx="257">
                  <c:v>1.0393699999999999</c:v>
                </c:pt>
                <c:pt idx="258">
                  <c:v>1.05118</c:v>
                </c:pt>
                <c:pt idx="259">
                  <c:v>1.0472399999999999</c:v>
                </c:pt>
                <c:pt idx="260">
                  <c:v>1.0472399999999999</c:v>
                </c:pt>
                <c:pt idx="261">
                  <c:v>1.0472399999999999</c:v>
                </c:pt>
                <c:pt idx="262">
                  <c:v>1.0393699999999999</c:v>
                </c:pt>
                <c:pt idx="263">
                  <c:v>1.04331</c:v>
                </c:pt>
                <c:pt idx="264">
                  <c:v>1.0472399999999999</c:v>
                </c:pt>
                <c:pt idx="265">
                  <c:v>1.0393699999999999</c:v>
                </c:pt>
                <c:pt idx="266">
                  <c:v>1.04331</c:v>
                </c:pt>
                <c:pt idx="267">
                  <c:v>1.04331</c:v>
                </c:pt>
                <c:pt idx="268">
                  <c:v>1.04331</c:v>
                </c:pt>
                <c:pt idx="269">
                  <c:v>1.0551200000000001</c:v>
                </c:pt>
                <c:pt idx="270">
                  <c:v>1.0393699999999999</c:v>
                </c:pt>
                <c:pt idx="271">
                  <c:v>1.0472399999999999</c:v>
                </c:pt>
                <c:pt idx="272">
                  <c:v>1.0472399999999999</c:v>
                </c:pt>
                <c:pt idx="273">
                  <c:v>1.0472399999999999</c:v>
                </c:pt>
                <c:pt idx="274">
                  <c:v>1.0354300000000001</c:v>
                </c:pt>
                <c:pt idx="275">
                  <c:v>1.0315000000000001</c:v>
                </c:pt>
                <c:pt idx="276">
                  <c:v>1.0354300000000001</c:v>
                </c:pt>
                <c:pt idx="277">
                  <c:v>1.0472399999999999</c:v>
                </c:pt>
                <c:pt idx="278">
                  <c:v>1.0393699999999999</c:v>
                </c:pt>
                <c:pt idx="279">
                  <c:v>1.0472399999999999</c:v>
                </c:pt>
                <c:pt idx="280">
                  <c:v>1.0472399999999999</c:v>
                </c:pt>
                <c:pt idx="281">
                  <c:v>1.05118</c:v>
                </c:pt>
                <c:pt idx="282">
                  <c:v>1.0551200000000001</c:v>
                </c:pt>
                <c:pt idx="283">
                  <c:v>1.0551200000000001</c:v>
                </c:pt>
                <c:pt idx="284">
                  <c:v>1.05118</c:v>
                </c:pt>
                <c:pt idx="285">
                  <c:v>1.0472399999999999</c:v>
                </c:pt>
                <c:pt idx="286">
                  <c:v>1.05118</c:v>
                </c:pt>
                <c:pt idx="287">
                  <c:v>1.04331</c:v>
                </c:pt>
                <c:pt idx="288">
                  <c:v>1.0472399999999999</c:v>
                </c:pt>
                <c:pt idx="289">
                  <c:v>1.0393699999999999</c:v>
                </c:pt>
                <c:pt idx="290">
                  <c:v>1.0472399999999999</c:v>
                </c:pt>
                <c:pt idx="291">
                  <c:v>1.04331</c:v>
                </c:pt>
                <c:pt idx="292">
                  <c:v>1.0393699999999999</c:v>
                </c:pt>
                <c:pt idx="293">
                  <c:v>1.0472399999999999</c:v>
                </c:pt>
                <c:pt idx="294">
                  <c:v>1.05118</c:v>
                </c:pt>
                <c:pt idx="295">
                  <c:v>1.0393699999999999</c:v>
                </c:pt>
                <c:pt idx="296">
                  <c:v>1.0551200000000001</c:v>
                </c:pt>
                <c:pt idx="297">
                  <c:v>1.0629900000000001</c:v>
                </c:pt>
                <c:pt idx="298">
                  <c:v>1.0393699999999999</c:v>
                </c:pt>
                <c:pt idx="299">
                  <c:v>1.0472399999999999</c:v>
                </c:pt>
                <c:pt idx="300">
                  <c:v>1.0393699999999999</c:v>
                </c:pt>
                <c:pt idx="301">
                  <c:v>1.0551200000000001</c:v>
                </c:pt>
                <c:pt idx="302">
                  <c:v>1.0472399999999999</c:v>
                </c:pt>
                <c:pt idx="303">
                  <c:v>1.0472399999999999</c:v>
                </c:pt>
                <c:pt idx="304">
                  <c:v>1.0393699999999999</c:v>
                </c:pt>
                <c:pt idx="305">
                  <c:v>1.04331</c:v>
                </c:pt>
                <c:pt idx="306">
                  <c:v>1.0551200000000001</c:v>
                </c:pt>
                <c:pt idx="307">
                  <c:v>1.0472399999999999</c:v>
                </c:pt>
                <c:pt idx="308">
                  <c:v>1.0472399999999999</c:v>
                </c:pt>
                <c:pt idx="309">
                  <c:v>1.0472399999999999</c:v>
                </c:pt>
                <c:pt idx="310">
                  <c:v>1.05118</c:v>
                </c:pt>
                <c:pt idx="311">
                  <c:v>1.0551200000000001</c:v>
                </c:pt>
                <c:pt idx="312">
                  <c:v>1.04331</c:v>
                </c:pt>
                <c:pt idx="313">
                  <c:v>1.04331</c:v>
                </c:pt>
                <c:pt idx="314">
                  <c:v>1.0472399999999999</c:v>
                </c:pt>
                <c:pt idx="315">
                  <c:v>1.0472399999999999</c:v>
                </c:pt>
                <c:pt idx="316">
                  <c:v>1.0315000000000001</c:v>
                </c:pt>
                <c:pt idx="317">
                  <c:v>1.0354300000000001</c:v>
                </c:pt>
                <c:pt idx="318">
                  <c:v>1.0472399999999999</c:v>
                </c:pt>
                <c:pt idx="319">
                  <c:v>1.0393699999999999</c:v>
                </c:pt>
                <c:pt idx="320">
                  <c:v>1.0472399999999999</c:v>
                </c:pt>
                <c:pt idx="321">
                  <c:v>1.0590599999999999</c:v>
                </c:pt>
                <c:pt idx="322">
                  <c:v>1.0551200000000001</c:v>
                </c:pt>
                <c:pt idx="323">
                  <c:v>1.0472399999999999</c:v>
                </c:pt>
                <c:pt idx="324">
                  <c:v>1.0472399999999999</c:v>
                </c:pt>
                <c:pt idx="325">
                  <c:v>1.0472399999999999</c:v>
                </c:pt>
                <c:pt idx="326">
                  <c:v>1.0393699999999999</c:v>
                </c:pt>
                <c:pt idx="327">
                  <c:v>1.0393699999999999</c:v>
                </c:pt>
                <c:pt idx="328">
                  <c:v>1.05118</c:v>
                </c:pt>
                <c:pt idx="329">
                  <c:v>1.0590599999999999</c:v>
                </c:pt>
                <c:pt idx="330">
                  <c:v>1.05118</c:v>
                </c:pt>
                <c:pt idx="331">
                  <c:v>1.04331</c:v>
                </c:pt>
                <c:pt idx="332">
                  <c:v>1.05118</c:v>
                </c:pt>
                <c:pt idx="333">
                  <c:v>1.0472399999999999</c:v>
                </c:pt>
                <c:pt idx="334">
                  <c:v>1.0551200000000001</c:v>
                </c:pt>
                <c:pt idx="335">
                  <c:v>1.0472399999999999</c:v>
                </c:pt>
                <c:pt idx="336">
                  <c:v>1.0472399999999999</c:v>
                </c:pt>
                <c:pt idx="337">
                  <c:v>1.0393699999999999</c:v>
                </c:pt>
                <c:pt idx="338">
                  <c:v>1.0393699999999999</c:v>
                </c:pt>
                <c:pt idx="339">
                  <c:v>1.0315000000000001</c:v>
                </c:pt>
                <c:pt idx="340">
                  <c:v>1.0315000000000001</c:v>
                </c:pt>
                <c:pt idx="341">
                  <c:v>1.04331</c:v>
                </c:pt>
                <c:pt idx="342">
                  <c:v>1.0472399999999999</c:v>
                </c:pt>
                <c:pt idx="343">
                  <c:v>1.0315000000000001</c:v>
                </c:pt>
                <c:pt idx="344">
                  <c:v>1.0393699999999999</c:v>
                </c:pt>
                <c:pt idx="345">
                  <c:v>1.0393699999999999</c:v>
                </c:pt>
                <c:pt idx="346">
                  <c:v>1.0393699999999999</c:v>
                </c:pt>
                <c:pt idx="347">
                  <c:v>1.0393699999999999</c:v>
                </c:pt>
                <c:pt idx="348">
                  <c:v>1.0551200000000001</c:v>
                </c:pt>
                <c:pt idx="349">
                  <c:v>1.0472399999999999</c:v>
                </c:pt>
                <c:pt idx="350">
                  <c:v>1.0472399999999999</c:v>
                </c:pt>
                <c:pt idx="351">
                  <c:v>1.0393699999999999</c:v>
                </c:pt>
                <c:pt idx="352">
                  <c:v>1.0393699999999999</c:v>
                </c:pt>
                <c:pt idx="353">
                  <c:v>1.0354300000000001</c:v>
                </c:pt>
                <c:pt idx="354">
                  <c:v>1.0551200000000001</c:v>
                </c:pt>
                <c:pt idx="355">
                  <c:v>1.0629900000000001</c:v>
                </c:pt>
                <c:pt idx="356">
                  <c:v>1.0472399999999999</c:v>
                </c:pt>
                <c:pt idx="357">
                  <c:v>1.0472399999999999</c:v>
                </c:pt>
                <c:pt idx="358">
                  <c:v>1.0472399999999999</c:v>
                </c:pt>
                <c:pt idx="359">
                  <c:v>1.0551200000000001</c:v>
                </c:pt>
                <c:pt idx="360">
                  <c:v>1.0551200000000001</c:v>
                </c:pt>
                <c:pt idx="361">
                  <c:v>1.0472399999999999</c:v>
                </c:pt>
                <c:pt idx="362">
                  <c:v>1.0551200000000001</c:v>
                </c:pt>
                <c:pt idx="363">
                  <c:v>1.0551200000000001</c:v>
                </c:pt>
                <c:pt idx="364">
                  <c:v>1.0551200000000001</c:v>
                </c:pt>
                <c:pt idx="365">
                  <c:v>1.0393699999999999</c:v>
                </c:pt>
                <c:pt idx="366">
                  <c:v>1.0551200000000001</c:v>
                </c:pt>
                <c:pt idx="367">
                  <c:v>1.0472399999999999</c:v>
                </c:pt>
                <c:pt idx="368">
                  <c:v>1.0472399999999999</c:v>
                </c:pt>
                <c:pt idx="369">
                  <c:v>1.0472399999999999</c:v>
                </c:pt>
                <c:pt idx="370">
                  <c:v>1.0472399999999999</c:v>
                </c:pt>
                <c:pt idx="371">
                  <c:v>1.0472399999999999</c:v>
                </c:pt>
                <c:pt idx="372">
                  <c:v>1.0551200000000001</c:v>
                </c:pt>
                <c:pt idx="373">
                  <c:v>1.0472399999999999</c:v>
                </c:pt>
                <c:pt idx="374">
                  <c:v>1.0393699999999999</c:v>
                </c:pt>
                <c:pt idx="375">
                  <c:v>1.0393699999999999</c:v>
                </c:pt>
                <c:pt idx="376">
                  <c:v>1.0551200000000001</c:v>
                </c:pt>
                <c:pt idx="377">
                  <c:v>1.0629900000000001</c:v>
                </c:pt>
                <c:pt idx="378">
                  <c:v>1.0472399999999999</c:v>
                </c:pt>
                <c:pt idx="379">
                  <c:v>1.04331</c:v>
                </c:pt>
                <c:pt idx="380">
                  <c:v>1.0472399999999999</c:v>
                </c:pt>
                <c:pt idx="381">
                  <c:v>1.0472399999999999</c:v>
                </c:pt>
                <c:pt idx="382">
                  <c:v>1.0472399999999999</c:v>
                </c:pt>
                <c:pt idx="383">
                  <c:v>1.04331</c:v>
                </c:pt>
                <c:pt idx="384">
                  <c:v>1.0551200000000001</c:v>
                </c:pt>
                <c:pt idx="385">
                  <c:v>1.0551200000000001</c:v>
                </c:pt>
                <c:pt idx="386">
                  <c:v>1.0393699999999999</c:v>
                </c:pt>
                <c:pt idx="387">
                  <c:v>1.0472399999999999</c:v>
                </c:pt>
                <c:pt idx="388">
                  <c:v>1.05118</c:v>
                </c:pt>
                <c:pt idx="389">
                  <c:v>1.0551200000000001</c:v>
                </c:pt>
                <c:pt idx="390">
                  <c:v>1.0472399999999999</c:v>
                </c:pt>
                <c:pt idx="391">
                  <c:v>1.0551200000000001</c:v>
                </c:pt>
                <c:pt idx="392">
                  <c:v>1.0551200000000001</c:v>
                </c:pt>
                <c:pt idx="393">
                  <c:v>1.0551200000000001</c:v>
                </c:pt>
                <c:pt idx="394">
                  <c:v>1.05118</c:v>
                </c:pt>
                <c:pt idx="395">
                  <c:v>1.0551200000000001</c:v>
                </c:pt>
                <c:pt idx="396">
                  <c:v>1.0472399999999999</c:v>
                </c:pt>
                <c:pt idx="397">
                  <c:v>1.0551200000000001</c:v>
                </c:pt>
                <c:pt idx="398">
                  <c:v>1.0472399999999999</c:v>
                </c:pt>
                <c:pt idx="399">
                  <c:v>1.0472399999999999</c:v>
                </c:pt>
                <c:pt idx="400">
                  <c:v>1.0472399999999999</c:v>
                </c:pt>
                <c:pt idx="401">
                  <c:v>1.0393699999999999</c:v>
                </c:pt>
                <c:pt idx="402">
                  <c:v>1.0472399999999999</c:v>
                </c:pt>
                <c:pt idx="403">
                  <c:v>1.0472399999999999</c:v>
                </c:pt>
                <c:pt idx="404">
                  <c:v>1.0551200000000001</c:v>
                </c:pt>
                <c:pt idx="405">
                  <c:v>1.0472399999999999</c:v>
                </c:pt>
                <c:pt idx="406">
                  <c:v>1.05118</c:v>
                </c:pt>
                <c:pt idx="407">
                  <c:v>1.0551200000000001</c:v>
                </c:pt>
                <c:pt idx="408">
                  <c:v>1.0472399999999999</c:v>
                </c:pt>
                <c:pt idx="409">
                  <c:v>1.0393699999999999</c:v>
                </c:pt>
                <c:pt idx="410">
                  <c:v>1.0472399999999999</c:v>
                </c:pt>
                <c:pt idx="411">
                  <c:v>1.0472399999999999</c:v>
                </c:pt>
                <c:pt idx="412">
                  <c:v>1.0393699999999999</c:v>
                </c:pt>
                <c:pt idx="413">
                  <c:v>1.0354300000000001</c:v>
                </c:pt>
                <c:pt idx="414">
                  <c:v>1.05118</c:v>
                </c:pt>
                <c:pt idx="415">
                  <c:v>1.0472399999999999</c:v>
                </c:pt>
                <c:pt idx="416">
                  <c:v>1.0472399999999999</c:v>
                </c:pt>
                <c:pt idx="417">
                  <c:v>1.0472399999999999</c:v>
                </c:pt>
                <c:pt idx="418">
                  <c:v>1.0472399999999999</c:v>
                </c:pt>
                <c:pt idx="419">
                  <c:v>1.0472399999999999</c:v>
                </c:pt>
                <c:pt idx="420">
                  <c:v>1.04331</c:v>
                </c:pt>
                <c:pt idx="421">
                  <c:v>1.0551200000000001</c:v>
                </c:pt>
                <c:pt idx="422">
                  <c:v>1.0551200000000001</c:v>
                </c:pt>
                <c:pt idx="423">
                  <c:v>1.0472399999999999</c:v>
                </c:pt>
                <c:pt idx="424">
                  <c:v>1.0315000000000001</c:v>
                </c:pt>
                <c:pt idx="425">
                  <c:v>1.0551200000000001</c:v>
                </c:pt>
                <c:pt idx="426">
                  <c:v>1.0472399999999999</c:v>
                </c:pt>
                <c:pt idx="427">
                  <c:v>1.0393699999999999</c:v>
                </c:pt>
                <c:pt idx="428">
                  <c:v>1.0315000000000001</c:v>
                </c:pt>
                <c:pt idx="429">
                  <c:v>1.04331</c:v>
                </c:pt>
                <c:pt idx="430">
                  <c:v>1.0629900000000001</c:v>
                </c:pt>
                <c:pt idx="431">
                  <c:v>1.0472399999999999</c:v>
                </c:pt>
                <c:pt idx="432">
                  <c:v>1.0551200000000001</c:v>
                </c:pt>
                <c:pt idx="433">
                  <c:v>1.0472399999999999</c:v>
                </c:pt>
                <c:pt idx="434">
                  <c:v>1.0393699999999999</c:v>
                </c:pt>
                <c:pt idx="435">
                  <c:v>1.04331</c:v>
                </c:pt>
                <c:pt idx="436">
                  <c:v>1.0472399999999999</c:v>
                </c:pt>
                <c:pt idx="437">
                  <c:v>1.0472399999999999</c:v>
                </c:pt>
                <c:pt idx="438">
                  <c:v>1.0393699999999999</c:v>
                </c:pt>
                <c:pt idx="439">
                  <c:v>1.05118</c:v>
                </c:pt>
                <c:pt idx="440">
                  <c:v>1.05118</c:v>
                </c:pt>
                <c:pt idx="441">
                  <c:v>1.0472399999999999</c:v>
                </c:pt>
                <c:pt idx="442">
                  <c:v>1.0393699999999999</c:v>
                </c:pt>
                <c:pt idx="443">
                  <c:v>1.0393699999999999</c:v>
                </c:pt>
                <c:pt idx="444">
                  <c:v>1.04331</c:v>
                </c:pt>
                <c:pt idx="445">
                  <c:v>1.04331</c:v>
                </c:pt>
                <c:pt idx="446">
                  <c:v>1.0393699999999999</c:v>
                </c:pt>
                <c:pt idx="447">
                  <c:v>1.0629900000000001</c:v>
                </c:pt>
                <c:pt idx="448">
                  <c:v>1.0393699999999999</c:v>
                </c:pt>
                <c:pt idx="449">
                  <c:v>1.0472399999999999</c:v>
                </c:pt>
                <c:pt idx="450">
                  <c:v>1.0315000000000001</c:v>
                </c:pt>
                <c:pt idx="451">
                  <c:v>1.0393699999999999</c:v>
                </c:pt>
                <c:pt idx="452">
                  <c:v>1.0393699999999999</c:v>
                </c:pt>
                <c:pt idx="453">
                  <c:v>1.0393699999999999</c:v>
                </c:pt>
                <c:pt idx="454">
                  <c:v>1.0354300000000001</c:v>
                </c:pt>
                <c:pt idx="455">
                  <c:v>1.0393699999999999</c:v>
                </c:pt>
                <c:pt idx="456">
                  <c:v>1.0472399999999999</c:v>
                </c:pt>
                <c:pt idx="457">
                  <c:v>1.0393699999999999</c:v>
                </c:pt>
                <c:pt idx="458">
                  <c:v>1.0393699999999999</c:v>
                </c:pt>
                <c:pt idx="459">
                  <c:v>1.0393699999999999</c:v>
                </c:pt>
                <c:pt idx="460">
                  <c:v>1.05118</c:v>
                </c:pt>
                <c:pt idx="461">
                  <c:v>1.0551200000000001</c:v>
                </c:pt>
                <c:pt idx="462">
                  <c:v>1.0393699999999999</c:v>
                </c:pt>
                <c:pt idx="463">
                  <c:v>1.0393699999999999</c:v>
                </c:pt>
                <c:pt idx="464">
                  <c:v>1.0472399999999999</c:v>
                </c:pt>
                <c:pt idx="465">
                  <c:v>1.05118</c:v>
                </c:pt>
                <c:pt idx="466">
                  <c:v>1.0551200000000001</c:v>
                </c:pt>
                <c:pt idx="467">
                  <c:v>1.0393699999999999</c:v>
                </c:pt>
                <c:pt idx="468">
                  <c:v>1.0354300000000001</c:v>
                </c:pt>
                <c:pt idx="469">
                  <c:v>1.0551200000000001</c:v>
                </c:pt>
                <c:pt idx="470">
                  <c:v>1.05118</c:v>
                </c:pt>
                <c:pt idx="471">
                  <c:v>1.0551200000000001</c:v>
                </c:pt>
                <c:pt idx="472">
                  <c:v>1.0551200000000001</c:v>
                </c:pt>
                <c:pt idx="473">
                  <c:v>1.0551200000000001</c:v>
                </c:pt>
                <c:pt idx="474">
                  <c:v>1.0551200000000001</c:v>
                </c:pt>
                <c:pt idx="475">
                  <c:v>1.0551200000000001</c:v>
                </c:pt>
                <c:pt idx="476">
                  <c:v>1.0551200000000001</c:v>
                </c:pt>
                <c:pt idx="477">
                  <c:v>1.0629900000000001</c:v>
                </c:pt>
                <c:pt idx="478">
                  <c:v>1.0472399999999999</c:v>
                </c:pt>
                <c:pt idx="479">
                  <c:v>1.05118</c:v>
                </c:pt>
                <c:pt idx="480">
                  <c:v>1.04331</c:v>
                </c:pt>
                <c:pt idx="481">
                  <c:v>1.0551200000000001</c:v>
                </c:pt>
                <c:pt idx="482">
                  <c:v>1.0551200000000001</c:v>
                </c:pt>
                <c:pt idx="483">
                  <c:v>1.0551200000000001</c:v>
                </c:pt>
                <c:pt idx="484">
                  <c:v>1.0472399999999999</c:v>
                </c:pt>
                <c:pt idx="485">
                  <c:v>1.0393699999999999</c:v>
                </c:pt>
                <c:pt idx="486">
                  <c:v>1.05118</c:v>
                </c:pt>
                <c:pt idx="487">
                  <c:v>1.0472399999999999</c:v>
                </c:pt>
                <c:pt idx="488">
                  <c:v>1.05118</c:v>
                </c:pt>
                <c:pt idx="489">
                  <c:v>1.0472399999999999</c:v>
                </c:pt>
                <c:pt idx="490">
                  <c:v>1.0472399999999999</c:v>
                </c:pt>
                <c:pt idx="491">
                  <c:v>1.0472399999999999</c:v>
                </c:pt>
                <c:pt idx="492">
                  <c:v>1.0590599999999999</c:v>
                </c:pt>
                <c:pt idx="493">
                  <c:v>1.0551200000000001</c:v>
                </c:pt>
                <c:pt idx="494">
                  <c:v>1.0551200000000001</c:v>
                </c:pt>
                <c:pt idx="495">
                  <c:v>1.0551200000000001</c:v>
                </c:pt>
                <c:pt idx="496">
                  <c:v>1.0551200000000001</c:v>
                </c:pt>
                <c:pt idx="497">
                  <c:v>1.0551200000000001</c:v>
                </c:pt>
                <c:pt idx="498">
                  <c:v>1.0669299999999999</c:v>
                </c:pt>
                <c:pt idx="499">
                  <c:v>1.0748</c:v>
                </c:pt>
              </c:numCache>
            </c:numRef>
          </c:yVal>
          <c:smooth val="0"/>
        </c:ser>
        <c:ser>
          <c:idx val="2"/>
          <c:order val="2"/>
          <c:tx>
            <c:v>BWAS</c:v>
          </c:tx>
          <c:marker>
            <c:symbol val="none"/>
          </c:marker>
          <c:xVal>
            <c:numRef>
              <c:f>Data!$C$4:$SH$4</c:f>
              <c:numCache>
                <c:formatCode>General</c:formatCode>
                <c:ptCount val="5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numCache>
            </c:numRef>
          </c:xVal>
          <c:yVal>
            <c:numRef>
              <c:f>Data!$C$7:$SH$7</c:f>
              <c:numCache>
                <c:formatCode>General</c:formatCode>
                <c:ptCount val="500"/>
                <c:pt idx="0">
                  <c:v>63</c:v>
                </c:pt>
                <c:pt idx="1">
                  <c:v>63</c:v>
                </c:pt>
                <c:pt idx="2">
                  <c:v>63</c:v>
                </c:pt>
                <c:pt idx="3">
                  <c:v>63</c:v>
                </c:pt>
                <c:pt idx="4">
                  <c:v>63</c:v>
                </c:pt>
                <c:pt idx="5">
                  <c:v>63</c:v>
                </c:pt>
                <c:pt idx="6">
                  <c:v>63</c:v>
                </c:pt>
                <c:pt idx="7">
                  <c:v>63</c:v>
                </c:pt>
                <c:pt idx="8">
                  <c:v>62.984299999999998</c:v>
                </c:pt>
                <c:pt idx="9">
                  <c:v>63</c:v>
                </c:pt>
                <c:pt idx="10">
                  <c:v>63</c:v>
                </c:pt>
                <c:pt idx="11">
                  <c:v>63</c:v>
                </c:pt>
                <c:pt idx="12">
                  <c:v>63</c:v>
                </c:pt>
                <c:pt idx="13">
                  <c:v>63</c:v>
                </c:pt>
                <c:pt idx="14">
                  <c:v>63</c:v>
                </c:pt>
                <c:pt idx="15">
                  <c:v>63</c:v>
                </c:pt>
                <c:pt idx="16">
                  <c:v>63</c:v>
                </c:pt>
                <c:pt idx="17">
                  <c:v>63</c:v>
                </c:pt>
                <c:pt idx="18">
                  <c:v>63</c:v>
                </c:pt>
                <c:pt idx="19">
                  <c:v>63</c:v>
                </c:pt>
                <c:pt idx="20">
                  <c:v>63</c:v>
                </c:pt>
                <c:pt idx="21">
                  <c:v>63</c:v>
                </c:pt>
                <c:pt idx="22">
                  <c:v>63</c:v>
                </c:pt>
                <c:pt idx="23">
                  <c:v>63</c:v>
                </c:pt>
                <c:pt idx="24">
                  <c:v>63</c:v>
                </c:pt>
                <c:pt idx="25">
                  <c:v>63</c:v>
                </c:pt>
                <c:pt idx="26">
                  <c:v>63</c:v>
                </c:pt>
                <c:pt idx="27">
                  <c:v>63</c:v>
                </c:pt>
                <c:pt idx="28">
                  <c:v>63</c:v>
                </c:pt>
                <c:pt idx="29">
                  <c:v>63</c:v>
                </c:pt>
                <c:pt idx="30">
                  <c:v>63</c:v>
                </c:pt>
                <c:pt idx="31">
                  <c:v>63</c:v>
                </c:pt>
                <c:pt idx="32">
                  <c:v>63</c:v>
                </c:pt>
                <c:pt idx="33">
                  <c:v>63</c:v>
                </c:pt>
                <c:pt idx="34">
                  <c:v>63</c:v>
                </c:pt>
                <c:pt idx="35">
                  <c:v>63</c:v>
                </c:pt>
                <c:pt idx="36">
                  <c:v>63</c:v>
                </c:pt>
                <c:pt idx="37">
                  <c:v>63</c:v>
                </c:pt>
                <c:pt idx="38">
                  <c:v>63</c:v>
                </c:pt>
                <c:pt idx="39">
                  <c:v>63</c:v>
                </c:pt>
                <c:pt idx="40">
                  <c:v>63</c:v>
                </c:pt>
                <c:pt idx="41">
                  <c:v>63</c:v>
                </c:pt>
                <c:pt idx="42">
                  <c:v>63</c:v>
                </c:pt>
                <c:pt idx="43">
                  <c:v>63</c:v>
                </c:pt>
                <c:pt idx="44">
                  <c:v>63</c:v>
                </c:pt>
                <c:pt idx="45">
                  <c:v>63</c:v>
                </c:pt>
                <c:pt idx="46">
                  <c:v>63</c:v>
                </c:pt>
                <c:pt idx="47">
                  <c:v>63</c:v>
                </c:pt>
                <c:pt idx="48">
                  <c:v>63</c:v>
                </c:pt>
                <c:pt idx="49">
                  <c:v>63</c:v>
                </c:pt>
                <c:pt idx="50">
                  <c:v>62.976400000000012</c:v>
                </c:pt>
                <c:pt idx="51">
                  <c:v>1</c:v>
                </c:pt>
                <c:pt idx="52">
                  <c:v>63</c:v>
                </c:pt>
                <c:pt idx="53">
                  <c:v>63</c:v>
                </c:pt>
                <c:pt idx="54">
                  <c:v>63</c:v>
                </c:pt>
                <c:pt idx="55">
                  <c:v>63</c:v>
                </c:pt>
                <c:pt idx="56">
                  <c:v>63</c:v>
                </c:pt>
                <c:pt idx="57">
                  <c:v>63</c:v>
                </c:pt>
                <c:pt idx="58">
                  <c:v>63</c:v>
                </c:pt>
                <c:pt idx="59">
                  <c:v>63</c:v>
                </c:pt>
                <c:pt idx="60">
                  <c:v>63</c:v>
                </c:pt>
                <c:pt idx="61">
                  <c:v>63</c:v>
                </c:pt>
                <c:pt idx="62">
                  <c:v>63</c:v>
                </c:pt>
                <c:pt idx="63">
                  <c:v>63</c:v>
                </c:pt>
                <c:pt idx="64">
                  <c:v>63</c:v>
                </c:pt>
                <c:pt idx="65">
                  <c:v>1</c:v>
                </c:pt>
                <c:pt idx="66">
                  <c:v>63</c:v>
                </c:pt>
                <c:pt idx="67">
                  <c:v>63</c:v>
                </c:pt>
                <c:pt idx="68">
                  <c:v>63</c:v>
                </c:pt>
                <c:pt idx="69">
                  <c:v>63</c:v>
                </c:pt>
                <c:pt idx="70">
                  <c:v>63</c:v>
                </c:pt>
                <c:pt idx="71">
                  <c:v>63</c:v>
                </c:pt>
                <c:pt idx="72">
                  <c:v>63</c:v>
                </c:pt>
                <c:pt idx="73">
                  <c:v>63</c:v>
                </c:pt>
                <c:pt idx="74">
                  <c:v>63</c:v>
                </c:pt>
                <c:pt idx="75">
                  <c:v>63</c:v>
                </c:pt>
                <c:pt idx="76">
                  <c:v>63</c:v>
                </c:pt>
                <c:pt idx="77">
                  <c:v>63</c:v>
                </c:pt>
                <c:pt idx="78">
                  <c:v>63</c:v>
                </c:pt>
                <c:pt idx="79">
                  <c:v>63</c:v>
                </c:pt>
                <c:pt idx="80">
                  <c:v>63</c:v>
                </c:pt>
                <c:pt idx="81">
                  <c:v>63</c:v>
                </c:pt>
                <c:pt idx="82">
                  <c:v>63</c:v>
                </c:pt>
                <c:pt idx="83">
                  <c:v>63</c:v>
                </c:pt>
                <c:pt idx="84">
                  <c:v>63</c:v>
                </c:pt>
                <c:pt idx="85">
                  <c:v>63</c:v>
                </c:pt>
                <c:pt idx="86">
                  <c:v>63</c:v>
                </c:pt>
                <c:pt idx="87">
                  <c:v>63</c:v>
                </c:pt>
                <c:pt idx="88">
                  <c:v>63</c:v>
                </c:pt>
                <c:pt idx="89">
                  <c:v>63</c:v>
                </c:pt>
                <c:pt idx="90">
                  <c:v>63</c:v>
                </c:pt>
                <c:pt idx="91">
                  <c:v>63</c:v>
                </c:pt>
                <c:pt idx="92">
                  <c:v>63</c:v>
                </c:pt>
                <c:pt idx="93">
                  <c:v>63</c:v>
                </c:pt>
                <c:pt idx="94">
                  <c:v>63</c:v>
                </c:pt>
                <c:pt idx="95">
                  <c:v>63</c:v>
                </c:pt>
                <c:pt idx="96">
                  <c:v>63</c:v>
                </c:pt>
                <c:pt idx="97">
                  <c:v>63</c:v>
                </c:pt>
                <c:pt idx="98">
                  <c:v>63</c:v>
                </c:pt>
                <c:pt idx="99">
                  <c:v>62.992100000000001</c:v>
                </c:pt>
                <c:pt idx="100">
                  <c:v>1.0157499999999999</c:v>
                </c:pt>
                <c:pt idx="101">
                  <c:v>63</c:v>
                </c:pt>
                <c:pt idx="102">
                  <c:v>63</c:v>
                </c:pt>
                <c:pt idx="103">
                  <c:v>63</c:v>
                </c:pt>
                <c:pt idx="104">
                  <c:v>63</c:v>
                </c:pt>
                <c:pt idx="105">
                  <c:v>63</c:v>
                </c:pt>
                <c:pt idx="106">
                  <c:v>63</c:v>
                </c:pt>
                <c:pt idx="107">
                  <c:v>63</c:v>
                </c:pt>
                <c:pt idx="108">
                  <c:v>63</c:v>
                </c:pt>
                <c:pt idx="109">
                  <c:v>63</c:v>
                </c:pt>
                <c:pt idx="110">
                  <c:v>63</c:v>
                </c:pt>
                <c:pt idx="111">
                  <c:v>63</c:v>
                </c:pt>
                <c:pt idx="112">
                  <c:v>63</c:v>
                </c:pt>
                <c:pt idx="113">
                  <c:v>63</c:v>
                </c:pt>
                <c:pt idx="114">
                  <c:v>63</c:v>
                </c:pt>
                <c:pt idx="115">
                  <c:v>63</c:v>
                </c:pt>
                <c:pt idx="116">
                  <c:v>63</c:v>
                </c:pt>
                <c:pt idx="117">
                  <c:v>63</c:v>
                </c:pt>
                <c:pt idx="118">
                  <c:v>63</c:v>
                </c:pt>
                <c:pt idx="119">
                  <c:v>63</c:v>
                </c:pt>
                <c:pt idx="120">
                  <c:v>63</c:v>
                </c:pt>
                <c:pt idx="121">
                  <c:v>63</c:v>
                </c:pt>
                <c:pt idx="122">
                  <c:v>63</c:v>
                </c:pt>
                <c:pt idx="123">
                  <c:v>1.0472399999999999</c:v>
                </c:pt>
                <c:pt idx="124">
                  <c:v>63</c:v>
                </c:pt>
                <c:pt idx="125">
                  <c:v>63</c:v>
                </c:pt>
                <c:pt idx="126">
                  <c:v>63</c:v>
                </c:pt>
                <c:pt idx="127">
                  <c:v>63</c:v>
                </c:pt>
                <c:pt idx="128">
                  <c:v>62.992100000000001</c:v>
                </c:pt>
                <c:pt idx="129">
                  <c:v>63</c:v>
                </c:pt>
                <c:pt idx="130">
                  <c:v>63</c:v>
                </c:pt>
                <c:pt idx="131">
                  <c:v>63</c:v>
                </c:pt>
                <c:pt idx="132">
                  <c:v>63</c:v>
                </c:pt>
                <c:pt idx="133">
                  <c:v>63</c:v>
                </c:pt>
                <c:pt idx="134">
                  <c:v>63</c:v>
                </c:pt>
                <c:pt idx="135">
                  <c:v>63</c:v>
                </c:pt>
                <c:pt idx="136">
                  <c:v>63</c:v>
                </c:pt>
                <c:pt idx="137">
                  <c:v>63</c:v>
                </c:pt>
                <c:pt idx="138">
                  <c:v>63</c:v>
                </c:pt>
                <c:pt idx="139">
                  <c:v>63</c:v>
                </c:pt>
                <c:pt idx="140">
                  <c:v>63</c:v>
                </c:pt>
                <c:pt idx="141">
                  <c:v>63</c:v>
                </c:pt>
                <c:pt idx="142">
                  <c:v>63</c:v>
                </c:pt>
                <c:pt idx="143">
                  <c:v>63</c:v>
                </c:pt>
                <c:pt idx="144">
                  <c:v>63</c:v>
                </c:pt>
                <c:pt idx="145">
                  <c:v>63</c:v>
                </c:pt>
                <c:pt idx="146">
                  <c:v>63</c:v>
                </c:pt>
                <c:pt idx="147">
                  <c:v>63</c:v>
                </c:pt>
                <c:pt idx="148">
                  <c:v>63</c:v>
                </c:pt>
                <c:pt idx="149">
                  <c:v>63</c:v>
                </c:pt>
                <c:pt idx="150">
                  <c:v>63</c:v>
                </c:pt>
                <c:pt idx="151">
                  <c:v>63</c:v>
                </c:pt>
                <c:pt idx="152">
                  <c:v>63</c:v>
                </c:pt>
                <c:pt idx="153">
                  <c:v>63</c:v>
                </c:pt>
                <c:pt idx="154">
                  <c:v>63</c:v>
                </c:pt>
                <c:pt idx="155">
                  <c:v>63</c:v>
                </c:pt>
                <c:pt idx="156">
                  <c:v>63</c:v>
                </c:pt>
                <c:pt idx="157">
                  <c:v>63</c:v>
                </c:pt>
                <c:pt idx="158">
                  <c:v>63</c:v>
                </c:pt>
                <c:pt idx="159">
                  <c:v>63</c:v>
                </c:pt>
                <c:pt idx="160">
                  <c:v>63</c:v>
                </c:pt>
                <c:pt idx="161">
                  <c:v>63</c:v>
                </c:pt>
                <c:pt idx="162">
                  <c:v>63</c:v>
                </c:pt>
                <c:pt idx="163">
                  <c:v>63</c:v>
                </c:pt>
                <c:pt idx="164">
                  <c:v>63</c:v>
                </c:pt>
                <c:pt idx="165">
                  <c:v>63</c:v>
                </c:pt>
                <c:pt idx="166">
                  <c:v>63</c:v>
                </c:pt>
                <c:pt idx="167">
                  <c:v>63</c:v>
                </c:pt>
                <c:pt idx="168">
                  <c:v>63</c:v>
                </c:pt>
                <c:pt idx="169">
                  <c:v>63</c:v>
                </c:pt>
                <c:pt idx="170">
                  <c:v>63</c:v>
                </c:pt>
                <c:pt idx="171">
                  <c:v>63</c:v>
                </c:pt>
                <c:pt idx="172">
                  <c:v>63</c:v>
                </c:pt>
                <c:pt idx="173">
                  <c:v>63</c:v>
                </c:pt>
                <c:pt idx="174">
                  <c:v>63</c:v>
                </c:pt>
                <c:pt idx="175">
                  <c:v>63</c:v>
                </c:pt>
                <c:pt idx="176">
                  <c:v>63</c:v>
                </c:pt>
                <c:pt idx="177">
                  <c:v>63</c:v>
                </c:pt>
                <c:pt idx="178">
                  <c:v>63</c:v>
                </c:pt>
                <c:pt idx="179">
                  <c:v>63</c:v>
                </c:pt>
                <c:pt idx="180">
                  <c:v>63</c:v>
                </c:pt>
                <c:pt idx="181">
                  <c:v>63</c:v>
                </c:pt>
                <c:pt idx="182">
                  <c:v>63</c:v>
                </c:pt>
                <c:pt idx="183">
                  <c:v>63</c:v>
                </c:pt>
                <c:pt idx="184">
                  <c:v>63</c:v>
                </c:pt>
                <c:pt idx="185">
                  <c:v>63</c:v>
                </c:pt>
                <c:pt idx="186">
                  <c:v>63</c:v>
                </c:pt>
                <c:pt idx="187">
                  <c:v>63</c:v>
                </c:pt>
                <c:pt idx="188">
                  <c:v>63</c:v>
                </c:pt>
                <c:pt idx="189">
                  <c:v>63</c:v>
                </c:pt>
                <c:pt idx="190">
                  <c:v>63</c:v>
                </c:pt>
                <c:pt idx="191">
                  <c:v>63</c:v>
                </c:pt>
                <c:pt idx="192">
                  <c:v>63</c:v>
                </c:pt>
                <c:pt idx="193">
                  <c:v>63</c:v>
                </c:pt>
                <c:pt idx="194">
                  <c:v>63</c:v>
                </c:pt>
                <c:pt idx="195">
                  <c:v>63</c:v>
                </c:pt>
                <c:pt idx="196">
                  <c:v>63</c:v>
                </c:pt>
                <c:pt idx="197">
                  <c:v>63</c:v>
                </c:pt>
                <c:pt idx="198">
                  <c:v>63</c:v>
                </c:pt>
                <c:pt idx="199">
                  <c:v>63</c:v>
                </c:pt>
                <c:pt idx="200">
                  <c:v>63</c:v>
                </c:pt>
                <c:pt idx="201">
                  <c:v>63</c:v>
                </c:pt>
                <c:pt idx="202">
                  <c:v>63</c:v>
                </c:pt>
                <c:pt idx="203">
                  <c:v>63</c:v>
                </c:pt>
                <c:pt idx="204">
                  <c:v>63</c:v>
                </c:pt>
                <c:pt idx="205">
                  <c:v>63</c:v>
                </c:pt>
                <c:pt idx="206">
                  <c:v>63</c:v>
                </c:pt>
                <c:pt idx="207">
                  <c:v>63</c:v>
                </c:pt>
                <c:pt idx="208">
                  <c:v>62.984299999999998</c:v>
                </c:pt>
                <c:pt idx="209">
                  <c:v>63</c:v>
                </c:pt>
                <c:pt idx="210">
                  <c:v>63</c:v>
                </c:pt>
                <c:pt idx="211">
                  <c:v>63</c:v>
                </c:pt>
                <c:pt idx="212">
                  <c:v>63</c:v>
                </c:pt>
                <c:pt idx="213">
                  <c:v>63</c:v>
                </c:pt>
                <c:pt idx="214">
                  <c:v>63</c:v>
                </c:pt>
                <c:pt idx="215">
                  <c:v>63</c:v>
                </c:pt>
                <c:pt idx="216">
                  <c:v>63</c:v>
                </c:pt>
                <c:pt idx="217">
                  <c:v>63</c:v>
                </c:pt>
                <c:pt idx="218">
                  <c:v>63</c:v>
                </c:pt>
                <c:pt idx="219">
                  <c:v>63</c:v>
                </c:pt>
                <c:pt idx="220">
                  <c:v>63</c:v>
                </c:pt>
                <c:pt idx="221">
                  <c:v>63</c:v>
                </c:pt>
                <c:pt idx="222">
                  <c:v>63</c:v>
                </c:pt>
                <c:pt idx="223">
                  <c:v>63</c:v>
                </c:pt>
                <c:pt idx="224">
                  <c:v>63</c:v>
                </c:pt>
                <c:pt idx="225">
                  <c:v>63</c:v>
                </c:pt>
                <c:pt idx="226">
                  <c:v>63</c:v>
                </c:pt>
                <c:pt idx="227">
                  <c:v>63</c:v>
                </c:pt>
                <c:pt idx="228">
                  <c:v>63</c:v>
                </c:pt>
                <c:pt idx="229">
                  <c:v>63</c:v>
                </c:pt>
                <c:pt idx="230">
                  <c:v>63</c:v>
                </c:pt>
                <c:pt idx="231">
                  <c:v>63</c:v>
                </c:pt>
                <c:pt idx="232">
                  <c:v>63</c:v>
                </c:pt>
                <c:pt idx="233">
                  <c:v>63</c:v>
                </c:pt>
                <c:pt idx="234">
                  <c:v>63</c:v>
                </c:pt>
                <c:pt idx="235">
                  <c:v>63</c:v>
                </c:pt>
                <c:pt idx="236">
                  <c:v>63</c:v>
                </c:pt>
                <c:pt idx="237">
                  <c:v>63</c:v>
                </c:pt>
                <c:pt idx="238">
                  <c:v>63</c:v>
                </c:pt>
                <c:pt idx="239">
                  <c:v>63</c:v>
                </c:pt>
                <c:pt idx="240">
                  <c:v>63</c:v>
                </c:pt>
                <c:pt idx="241">
                  <c:v>63</c:v>
                </c:pt>
                <c:pt idx="242">
                  <c:v>63</c:v>
                </c:pt>
                <c:pt idx="243">
                  <c:v>63</c:v>
                </c:pt>
                <c:pt idx="244">
                  <c:v>63</c:v>
                </c:pt>
                <c:pt idx="245">
                  <c:v>63</c:v>
                </c:pt>
                <c:pt idx="246">
                  <c:v>63</c:v>
                </c:pt>
                <c:pt idx="247">
                  <c:v>63</c:v>
                </c:pt>
                <c:pt idx="248">
                  <c:v>63</c:v>
                </c:pt>
                <c:pt idx="249">
                  <c:v>63</c:v>
                </c:pt>
                <c:pt idx="250">
                  <c:v>63</c:v>
                </c:pt>
                <c:pt idx="251">
                  <c:v>63</c:v>
                </c:pt>
                <c:pt idx="252">
                  <c:v>63</c:v>
                </c:pt>
                <c:pt idx="253">
                  <c:v>63</c:v>
                </c:pt>
                <c:pt idx="254">
                  <c:v>63</c:v>
                </c:pt>
                <c:pt idx="255">
                  <c:v>63</c:v>
                </c:pt>
                <c:pt idx="256">
                  <c:v>63</c:v>
                </c:pt>
                <c:pt idx="257">
                  <c:v>63</c:v>
                </c:pt>
                <c:pt idx="258">
                  <c:v>63</c:v>
                </c:pt>
                <c:pt idx="259">
                  <c:v>63</c:v>
                </c:pt>
                <c:pt idx="260">
                  <c:v>63</c:v>
                </c:pt>
                <c:pt idx="261">
                  <c:v>63</c:v>
                </c:pt>
                <c:pt idx="262">
                  <c:v>63</c:v>
                </c:pt>
                <c:pt idx="263">
                  <c:v>62.992100000000001</c:v>
                </c:pt>
                <c:pt idx="264">
                  <c:v>63</c:v>
                </c:pt>
                <c:pt idx="265">
                  <c:v>63</c:v>
                </c:pt>
                <c:pt idx="266">
                  <c:v>63</c:v>
                </c:pt>
                <c:pt idx="267">
                  <c:v>63</c:v>
                </c:pt>
                <c:pt idx="268">
                  <c:v>63</c:v>
                </c:pt>
                <c:pt idx="269">
                  <c:v>63</c:v>
                </c:pt>
                <c:pt idx="270">
                  <c:v>63</c:v>
                </c:pt>
                <c:pt idx="271">
                  <c:v>63</c:v>
                </c:pt>
                <c:pt idx="272">
                  <c:v>63</c:v>
                </c:pt>
                <c:pt idx="273">
                  <c:v>63</c:v>
                </c:pt>
                <c:pt idx="274">
                  <c:v>63</c:v>
                </c:pt>
                <c:pt idx="275">
                  <c:v>63</c:v>
                </c:pt>
                <c:pt idx="276">
                  <c:v>63</c:v>
                </c:pt>
                <c:pt idx="277">
                  <c:v>63</c:v>
                </c:pt>
                <c:pt idx="278">
                  <c:v>63</c:v>
                </c:pt>
                <c:pt idx="279">
                  <c:v>63</c:v>
                </c:pt>
                <c:pt idx="280">
                  <c:v>63</c:v>
                </c:pt>
                <c:pt idx="281">
                  <c:v>63</c:v>
                </c:pt>
                <c:pt idx="282">
                  <c:v>63</c:v>
                </c:pt>
                <c:pt idx="283">
                  <c:v>63</c:v>
                </c:pt>
                <c:pt idx="284">
                  <c:v>63</c:v>
                </c:pt>
                <c:pt idx="285">
                  <c:v>63</c:v>
                </c:pt>
                <c:pt idx="286">
                  <c:v>63</c:v>
                </c:pt>
                <c:pt idx="287">
                  <c:v>63</c:v>
                </c:pt>
                <c:pt idx="288">
                  <c:v>63</c:v>
                </c:pt>
                <c:pt idx="289">
                  <c:v>63</c:v>
                </c:pt>
                <c:pt idx="290">
                  <c:v>63</c:v>
                </c:pt>
                <c:pt idx="291">
                  <c:v>63</c:v>
                </c:pt>
                <c:pt idx="292">
                  <c:v>63</c:v>
                </c:pt>
                <c:pt idx="293">
                  <c:v>63</c:v>
                </c:pt>
                <c:pt idx="294">
                  <c:v>63</c:v>
                </c:pt>
                <c:pt idx="295">
                  <c:v>62.992100000000001</c:v>
                </c:pt>
                <c:pt idx="296">
                  <c:v>63</c:v>
                </c:pt>
                <c:pt idx="297">
                  <c:v>63</c:v>
                </c:pt>
                <c:pt idx="298">
                  <c:v>63</c:v>
                </c:pt>
                <c:pt idx="299">
                  <c:v>63</c:v>
                </c:pt>
                <c:pt idx="300">
                  <c:v>63</c:v>
                </c:pt>
                <c:pt idx="301">
                  <c:v>63</c:v>
                </c:pt>
                <c:pt idx="302">
                  <c:v>63</c:v>
                </c:pt>
                <c:pt idx="303">
                  <c:v>63</c:v>
                </c:pt>
                <c:pt idx="304">
                  <c:v>63</c:v>
                </c:pt>
                <c:pt idx="305">
                  <c:v>63</c:v>
                </c:pt>
                <c:pt idx="306">
                  <c:v>63</c:v>
                </c:pt>
                <c:pt idx="307">
                  <c:v>63</c:v>
                </c:pt>
                <c:pt idx="308">
                  <c:v>63</c:v>
                </c:pt>
                <c:pt idx="309">
                  <c:v>63</c:v>
                </c:pt>
                <c:pt idx="310">
                  <c:v>63</c:v>
                </c:pt>
                <c:pt idx="311">
                  <c:v>63</c:v>
                </c:pt>
                <c:pt idx="312">
                  <c:v>63</c:v>
                </c:pt>
                <c:pt idx="313">
                  <c:v>63</c:v>
                </c:pt>
                <c:pt idx="314">
                  <c:v>63</c:v>
                </c:pt>
                <c:pt idx="315">
                  <c:v>63</c:v>
                </c:pt>
                <c:pt idx="316">
                  <c:v>63</c:v>
                </c:pt>
                <c:pt idx="317">
                  <c:v>63</c:v>
                </c:pt>
                <c:pt idx="318">
                  <c:v>63</c:v>
                </c:pt>
                <c:pt idx="319">
                  <c:v>63</c:v>
                </c:pt>
                <c:pt idx="320">
                  <c:v>63</c:v>
                </c:pt>
                <c:pt idx="321">
                  <c:v>63</c:v>
                </c:pt>
                <c:pt idx="322">
                  <c:v>63</c:v>
                </c:pt>
                <c:pt idx="323">
                  <c:v>63</c:v>
                </c:pt>
                <c:pt idx="324">
                  <c:v>63</c:v>
                </c:pt>
                <c:pt idx="325">
                  <c:v>63</c:v>
                </c:pt>
                <c:pt idx="326">
                  <c:v>63</c:v>
                </c:pt>
                <c:pt idx="327">
                  <c:v>63</c:v>
                </c:pt>
                <c:pt idx="328">
                  <c:v>63</c:v>
                </c:pt>
                <c:pt idx="329">
                  <c:v>63</c:v>
                </c:pt>
                <c:pt idx="330">
                  <c:v>63</c:v>
                </c:pt>
                <c:pt idx="331">
                  <c:v>63</c:v>
                </c:pt>
                <c:pt idx="332">
                  <c:v>63</c:v>
                </c:pt>
                <c:pt idx="333">
                  <c:v>63</c:v>
                </c:pt>
                <c:pt idx="334">
                  <c:v>63</c:v>
                </c:pt>
                <c:pt idx="335">
                  <c:v>63</c:v>
                </c:pt>
                <c:pt idx="336">
                  <c:v>63</c:v>
                </c:pt>
                <c:pt idx="337">
                  <c:v>63</c:v>
                </c:pt>
                <c:pt idx="338">
                  <c:v>63</c:v>
                </c:pt>
                <c:pt idx="339">
                  <c:v>63</c:v>
                </c:pt>
                <c:pt idx="340">
                  <c:v>63</c:v>
                </c:pt>
                <c:pt idx="341">
                  <c:v>63</c:v>
                </c:pt>
                <c:pt idx="342">
                  <c:v>63</c:v>
                </c:pt>
                <c:pt idx="343">
                  <c:v>63</c:v>
                </c:pt>
                <c:pt idx="344">
                  <c:v>63</c:v>
                </c:pt>
                <c:pt idx="345">
                  <c:v>63</c:v>
                </c:pt>
                <c:pt idx="346">
                  <c:v>63</c:v>
                </c:pt>
                <c:pt idx="347">
                  <c:v>63</c:v>
                </c:pt>
                <c:pt idx="348">
                  <c:v>63</c:v>
                </c:pt>
                <c:pt idx="349">
                  <c:v>63</c:v>
                </c:pt>
                <c:pt idx="350">
                  <c:v>63</c:v>
                </c:pt>
                <c:pt idx="351">
                  <c:v>63</c:v>
                </c:pt>
                <c:pt idx="352">
                  <c:v>63</c:v>
                </c:pt>
                <c:pt idx="353">
                  <c:v>63</c:v>
                </c:pt>
                <c:pt idx="354">
                  <c:v>63</c:v>
                </c:pt>
                <c:pt idx="355">
                  <c:v>63</c:v>
                </c:pt>
                <c:pt idx="356">
                  <c:v>63</c:v>
                </c:pt>
                <c:pt idx="357">
                  <c:v>63</c:v>
                </c:pt>
                <c:pt idx="358">
                  <c:v>63</c:v>
                </c:pt>
                <c:pt idx="359">
                  <c:v>63</c:v>
                </c:pt>
                <c:pt idx="360">
                  <c:v>63</c:v>
                </c:pt>
                <c:pt idx="361">
                  <c:v>63</c:v>
                </c:pt>
                <c:pt idx="362">
                  <c:v>63</c:v>
                </c:pt>
                <c:pt idx="363">
                  <c:v>63</c:v>
                </c:pt>
                <c:pt idx="364">
                  <c:v>63</c:v>
                </c:pt>
                <c:pt idx="365">
                  <c:v>63</c:v>
                </c:pt>
                <c:pt idx="366">
                  <c:v>63</c:v>
                </c:pt>
                <c:pt idx="367">
                  <c:v>63</c:v>
                </c:pt>
                <c:pt idx="368">
                  <c:v>63</c:v>
                </c:pt>
                <c:pt idx="369">
                  <c:v>63</c:v>
                </c:pt>
                <c:pt idx="370">
                  <c:v>63</c:v>
                </c:pt>
                <c:pt idx="371">
                  <c:v>63</c:v>
                </c:pt>
                <c:pt idx="372">
                  <c:v>63</c:v>
                </c:pt>
                <c:pt idx="373">
                  <c:v>63</c:v>
                </c:pt>
                <c:pt idx="374">
                  <c:v>63</c:v>
                </c:pt>
                <c:pt idx="375">
                  <c:v>63</c:v>
                </c:pt>
                <c:pt idx="376">
                  <c:v>63</c:v>
                </c:pt>
                <c:pt idx="377">
                  <c:v>63</c:v>
                </c:pt>
                <c:pt idx="378">
                  <c:v>62.992100000000001</c:v>
                </c:pt>
                <c:pt idx="379">
                  <c:v>63</c:v>
                </c:pt>
                <c:pt idx="380">
                  <c:v>63</c:v>
                </c:pt>
                <c:pt idx="381">
                  <c:v>63</c:v>
                </c:pt>
                <c:pt idx="382">
                  <c:v>63</c:v>
                </c:pt>
                <c:pt idx="383">
                  <c:v>63</c:v>
                </c:pt>
                <c:pt idx="384">
                  <c:v>1</c:v>
                </c:pt>
                <c:pt idx="385">
                  <c:v>63</c:v>
                </c:pt>
                <c:pt idx="386">
                  <c:v>63</c:v>
                </c:pt>
                <c:pt idx="387">
                  <c:v>63</c:v>
                </c:pt>
                <c:pt idx="388">
                  <c:v>63</c:v>
                </c:pt>
                <c:pt idx="389">
                  <c:v>63</c:v>
                </c:pt>
                <c:pt idx="390">
                  <c:v>63</c:v>
                </c:pt>
                <c:pt idx="391">
                  <c:v>63</c:v>
                </c:pt>
                <c:pt idx="392">
                  <c:v>62.992100000000001</c:v>
                </c:pt>
                <c:pt idx="393">
                  <c:v>63</c:v>
                </c:pt>
                <c:pt idx="394">
                  <c:v>63</c:v>
                </c:pt>
                <c:pt idx="395">
                  <c:v>63</c:v>
                </c:pt>
                <c:pt idx="396">
                  <c:v>63</c:v>
                </c:pt>
                <c:pt idx="397">
                  <c:v>63</c:v>
                </c:pt>
                <c:pt idx="398">
                  <c:v>63</c:v>
                </c:pt>
                <c:pt idx="399">
                  <c:v>63</c:v>
                </c:pt>
                <c:pt idx="400">
                  <c:v>63</c:v>
                </c:pt>
                <c:pt idx="401">
                  <c:v>63</c:v>
                </c:pt>
                <c:pt idx="402">
                  <c:v>63</c:v>
                </c:pt>
                <c:pt idx="403">
                  <c:v>63</c:v>
                </c:pt>
                <c:pt idx="404">
                  <c:v>63</c:v>
                </c:pt>
                <c:pt idx="405">
                  <c:v>63</c:v>
                </c:pt>
                <c:pt idx="406">
                  <c:v>63</c:v>
                </c:pt>
                <c:pt idx="407">
                  <c:v>63</c:v>
                </c:pt>
                <c:pt idx="408">
                  <c:v>63</c:v>
                </c:pt>
                <c:pt idx="409">
                  <c:v>63</c:v>
                </c:pt>
                <c:pt idx="410">
                  <c:v>63</c:v>
                </c:pt>
                <c:pt idx="411">
                  <c:v>63</c:v>
                </c:pt>
                <c:pt idx="412">
                  <c:v>63</c:v>
                </c:pt>
                <c:pt idx="413">
                  <c:v>63</c:v>
                </c:pt>
                <c:pt idx="414">
                  <c:v>63</c:v>
                </c:pt>
                <c:pt idx="415">
                  <c:v>63</c:v>
                </c:pt>
                <c:pt idx="416">
                  <c:v>63</c:v>
                </c:pt>
                <c:pt idx="417">
                  <c:v>63</c:v>
                </c:pt>
                <c:pt idx="418">
                  <c:v>63</c:v>
                </c:pt>
                <c:pt idx="419">
                  <c:v>63</c:v>
                </c:pt>
                <c:pt idx="420">
                  <c:v>63</c:v>
                </c:pt>
                <c:pt idx="421">
                  <c:v>63</c:v>
                </c:pt>
                <c:pt idx="422">
                  <c:v>63</c:v>
                </c:pt>
                <c:pt idx="423">
                  <c:v>63</c:v>
                </c:pt>
                <c:pt idx="424">
                  <c:v>63</c:v>
                </c:pt>
                <c:pt idx="425">
                  <c:v>63</c:v>
                </c:pt>
                <c:pt idx="426">
                  <c:v>63</c:v>
                </c:pt>
                <c:pt idx="427">
                  <c:v>63</c:v>
                </c:pt>
                <c:pt idx="428">
                  <c:v>63</c:v>
                </c:pt>
                <c:pt idx="429">
                  <c:v>63</c:v>
                </c:pt>
                <c:pt idx="430">
                  <c:v>63</c:v>
                </c:pt>
                <c:pt idx="431">
                  <c:v>63</c:v>
                </c:pt>
                <c:pt idx="432">
                  <c:v>63</c:v>
                </c:pt>
                <c:pt idx="433">
                  <c:v>63</c:v>
                </c:pt>
                <c:pt idx="434">
                  <c:v>63</c:v>
                </c:pt>
                <c:pt idx="435">
                  <c:v>63</c:v>
                </c:pt>
                <c:pt idx="436">
                  <c:v>63</c:v>
                </c:pt>
                <c:pt idx="437">
                  <c:v>63</c:v>
                </c:pt>
                <c:pt idx="438">
                  <c:v>63</c:v>
                </c:pt>
                <c:pt idx="439">
                  <c:v>63</c:v>
                </c:pt>
                <c:pt idx="440">
                  <c:v>63</c:v>
                </c:pt>
                <c:pt idx="441">
                  <c:v>63</c:v>
                </c:pt>
                <c:pt idx="442">
                  <c:v>63</c:v>
                </c:pt>
                <c:pt idx="443">
                  <c:v>63</c:v>
                </c:pt>
                <c:pt idx="444">
                  <c:v>63</c:v>
                </c:pt>
                <c:pt idx="445">
                  <c:v>63</c:v>
                </c:pt>
                <c:pt idx="446">
                  <c:v>63</c:v>
                </c:pt>
                <c:pt idx="447">
                  <c:v>63</c:v>
                </c:pt>
                <c:pt idx="448">
                  <c:v>63</c:v>
                </c:pt>
                <c:pt idx="449">
                  <c:v>63</c:v>
                </c:pt>
                <c:pt idx="450">
                  <c:v>63</c:v>
                </c:pt>
                <c:pt idx="451">
                  <c:v>63</c:v>
                </c:pt>
                <c:pt idx="452">
                  <c:v>63</c:v>
                </c:pt>
                <c:pt idx="453">
                  <c:v>63</c:v>
                </c:pt>
                <c:pt idx="454">
                  <c:v>63</c:v>
                </c:pt>
                <c:pt idx="455">
                  <c:v>63</c:v>
                </c:pt>
                <c:pt idx="456">
                  <c:v>63</c:v>
                </c:pt>
                <c:pt idx="457">
                  <c:v>63</c:v>
                </c:pt>
                <c:pt idx="458">
                  <c:v>63</c:v>
                </c:pt>
                <c:pt idx="459">
                  <c:v>63</c:v>
                </c:pt>
                <c:pt idx="460">
                  <c:v>63</c:v>
                </c:pt>
                <c:pt idx="461">
                  <c:v>63</c:v>
                </c:pt>
                <c:pt idx="462">
                  <c:v>63</c:v>
                </c:pt>
                <c:pt idx="463">
                  <c:v>63</c:v>
                </c:pt>
                <c:pt idx="464">
                  <c:v>63</c:v>
                </c:pt>
                <c:pt idx="465">
                  <c:v>63</c:v>
                </c:pt>
                <c:pt idx="466">
                  <c:v>63</c:v>
                </c:pt>
                <c:pt idx="467">
                  <c:v>63</c:v>
                </c:pt>
                <c:pt idx="468">
                  <c:v>63</c:v>
                </c:pt>
                <c:pt idx="469">
                  <c:v>1</c:v>
                </c:pt>
                <c:pt idx="470">
                  <c:v>63</c:v>
                </c:pt>
                <c:pt idx="471">
                  <c:v>63</c:v>
                </c:pt>
                <c:pt idx="472">
                  <c:v>63</c:v>
                </c:pt>
                <c:pt idx="473">
                  <c:v>63</c:v>
                </c:pt>
                <c:pt idx="474">
                  <c:v>63</c:v>
                </c:pt>
                <c:pt idx="475">
                  <c:v>63</c:v>
                </c:pt>
                <c:pt idx="476">
                  <c:v>63</c:v>
                </c:pt>
                <c:pt idx="477">
                  <c:v>63</c:v>
                </c:pt>
                <c:pt idx="478">
                  <c:v>63</c:v>
                </c:pt>
                <c:pt idx="479">
                  <c:v>63</c:v>
                </c:pt>
                <c:pt idx="480">
                  <c:v>63</c:v>
                </c:pt>
                <c:pt idx="481">
                  <c:v>63</c:v>
                </c:pt>
                <c:pt idx="482">
                  <c:v>63</c:v>
                </c:pt>
                <c:pt idx="483">
                  <c:v>63</c:v>
                </c:pt>
                <c:pt idx="484">
                  <c:v>63</c:v>
                </c:pt>
                <c:pt idx="485">
                  <c:v>63</c:v>
                </c:pt>
                <c:pt idx="486">
                  <c:v>63</c:v>
                </c:pt>
                <c:pt idx="487">
                  <c:v>63</c:v>
                </c:pt>
                <c:pt idx="488">
                  <c:v>63</c:v>
                </c:pt>
                <c:pt idx="489">
                  <c:v>63</c:v>
                </c:pt>
                <c:pt idx="490">
                  <c:v>63</c:v>
                </c:pt>
                <c:pt idx="491">
                  <c:v>63</c:v>
                </c:pt>
                <c:pt idx="492">
                  <c:v>63</c:v>
                </c:pt>
                <c:pt idx="493">
                  <c:v>63</c:v>
                </c:pt>
                <c:pt idx="494">
                  <c:v>63</c:v>
                </c:pt>
                <c:pt idx="495">
                  <c:v>63</c:v>
                </c:pt>
                <c:pt idx="496">
                  <c:v>63</c:v>
                </c:pt>
                <c:pt idx="497">
                  <c:v>63</c:v>
                </c:pt>
                <c:pt idx="498">
                  <c:v>63</c:v>
                </c:pt>
                <c:pt idx="499">
                  <c:v>63</c:v>
                </c:pt>
              </c:numCache>
            </c:numRef>
          </c:yVal>
          <c:smooth val="0"/>
        </c:ser>
        <c:ser>
          <c:idx val="3"/>
          <c:order val="3"/>
          <c:tx>
            <c:v>MMAS</c:v>
          </c:tx>
          <c:marker>
            <c:symbol val="none"/>
          </c:marker>
          <c:xVal>
            <c:numRef>
              <c:f>Data!$C$4:$SH$4</c:f>
              <c:numCache>
                <c:formatCode>General</c:formatCode>
                <c:ptCount val="5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numCache>
            </c:numRef>
          </c:xVal>
          <c:yVal>
            <c:numRef>
              <c:f>Data!$C$8:$SH$8</c:f>
              <c:numCache>
                <c:formatCode>General</c:formatCode>
                <c:ptCount val="500"/>
                <c:pt idx="0">
                  <c:v>63</c:v>
                </c:pt>
                <c:pt idx="1">
                  <c:v>63</c:v>
                </c:pt>
                <c:pt idx="2">
                  <c:v>63</c:v>
                </c:pt>
                <c:pt idx="3">
                  <c:v>63</c:v>
                </c:pt>
                <c:pt idx="4">
                  <c:v>63</c:v>
                </c:pt>
                <c:pt idx="5">
                  <c:v>63</c:v>
                </c:pt>
                <c:pt idx="6">
                  <c:v>63</c:v>
                </c:pt>
                <c:pt idx="7">
                  <c:v>63</c:v>
                </c:pt>
                <c:pt idx="8">
                  <c:v>2.1102400000000001</c:v>
                </c:pt>
                <c:pt idx="9">
                  <c:v>1.42913</c:v>
                </c:pt>
                <c:pt idx="10">
                  <c:v>1.1574800000000001</c:v>
                </c:pt>
                <c:pt idx="11">
                  <c:v>1.0393699999999999</c:v>
                </c:pt>
                <c:pt idx="12">
                  <c:v>1.00787</c:v>
                </c:pt>
                <c:pt idx="13">
                  <c:v>1</c:v>
                </c:pt>
                <c:pt idx="14">
                  <c:v>1</c:v>
                </c:pt>
                <c:pt idx="15">
                  <c:v>1</c:v>
                </c:pt>
                <c:pt idx="16">
                  <c:v>1</c:v>
                </c:pt>
                <c:pt idx="17">
                  <c:v>1</c:v>
                </c:pt>
                <c:pt idx="18">
                  <c:v>1</c:v>
                </c:pt>
                <c:pt idx="19">
                  <c:v>1</c:v>
                </c:pt>
                <c:pt idx="20">
                  <c:v>1</c:v>
                </c:pt>
                <c:pt idx="21">
                  <c:v>1</c:v>
                </c:pt>
                <c:pt idx="22">
                  <c:v>1</c:v>
                </c:pt>
                <c:pt idx="23">
                  <c:v>1</c:v>
                </c:pt>
                <c:pt idx="24">
                  <c:v>1</c:v>
                </c:pt>
                <c:pt idx="25">
                  <c:v>1.3070900000000001</c:v>
                </c:pt>
                <c:pt idx="26">
                  <c:v>1.34646</c:v>
                </c:pt>
                <c:pt idx="27">
                  <c:v>1.3858299999999999</c:v>
                </c:pt>
                <c:pt idx="28">
                  <c:v>1.3858299999999999</c:v>
                </c:pt>
                <c:pt idx="29">
                  <c:v>1.4094500000000001</c:v>
                </c:pt>
                <c:pt idx="30">
                  <c:v>1.2204699999999999</c:v>
                </c:pt>
                <c:pt idx="31">
                  <c:v>1.09449</c:v>
                </c:pt>
                <c:pt idx="32">
                  <c:v>1.0866100000000001</c:v>
                </c:pt>
                <c:pt idx="33">
                  <c:v>1.07874</c:v>
                </c:pt>
                <c:pt idx="34">
                  <c:v>1.0472399999999999</c:v>
                </c:pt>
                <c:pt idx="35">
                  <c:v>1.0315000000000001</c:v>
                </c:pt>
                <c:pt idx="36">
                  <c:v>1.0157499999999999</c:v>
                </c:pt>
                <c:pt idx="37">
                  <c:v>1.00787</c:v>
                </c:pt>
                <c:pt idx="38">
                  <c:v>1</c:v>
                </c:pt>
                <c:pt idx="39">
                  <c:v>1</c:v>
                </c:pt>
                <c:pt idx="40">
                  <c:v>1</c:v>
                </c:pt>
                <c:pt idx="41">
                  <c:v>1</c:v>
                </c:pt>
                <c:pt idx="42">
                  <c:v>1</c:v>
                </c:pt>
                <c:pt idx="43">
                  <c:v>1</c:v>
                </c:pt>
                <c:pt idx="44">
                  <c:v>1</c:v>
                </c:pt>
                <c:pt idx="45">
                  <c:v>1</c:v>
                </c:pt>
                <c:pt idx="46">
                  <c:v>1</c:v>
                </c:pt>
                <c:pt idx="47">
                  <c:v>1</c:v>
                </c:pt>
                <c:pt idx="48">
                  <c:v>1</c:v>
                </c:pt>
                <c:pt idx="49">
                  <c:v>1</c:v>
                </c:pt>
                <c:pt idx="50">
                  <c:v>1</c:v>
                </c:pt>
                <c:pt idx="51">
                  <c:v>1</c:v>
                </c:pt>
                <c:pt idx="52">
                  <c:v>1</c:v>
                </c:pt>
                <c:pt idx="53">
                  <c:v>1</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1</c:v>
                </c:pt>
                <c:pt idx="84">
                  <c:v>1</c:v>
                </c:pt>
                <c:pt idx="85">
                  <c:v>1</c:v>
                </c:pt>
                <c:pt idx="86">
                  <c:v>1</c:v>
                </c:pt>
                <c:pt idx="87">
                  <c:v>1</c:v>
                </c:pt>
                <c:pt idx="88">
                  <c:v>1</c:v>
                </c:pt>
                <c:pt idx="89">
                  <c:v>1</c:v>
                </c:pt>
                <c:pt idx="90">
                  <c:v>1</c:v>
                </c:pt>
                <c:pt idx="91">
                  <c:v>1</c:v>
                </c:pt>
                <c:pt idx="92">
                  <c:v>1</c:v>
                </c:pt>
                <c:pt idx="93">
                  <c:v>1</c:v>
                </c:pt>
                <c:pt idx="94">
                  <c:v>1</c:v>
                </c:pt>
                <c:pt idx="95">
                  <c:v>1</c:v>
                </c:pt>
                <c:pt idx="96">
                  <c:v>1</c:v>
                </c:pt>
                <c:pt idx="97">
                  <c:v>1</c:v>
                </c:pt>
                <c:pt idx="98">
                  <c:v>1</c:v>
                </c:pt>
                <c:pt idx="99">
                  <c:v>1</c:v>
                </c:pt>
                <c:pt idx="100">
                  <c:v>1</c:v>
                </c:pt>
                <c:pt idx="101">
                  <c:v>1</c:v>
                </c:pt>
                <c:pt idx="102">
                  <c:v>1</c:v>
                </c:pt>
                <c:pt idx="103">
                  <c:v>1</c:v>
                </c:pt>
                <c:pt idx="104">
                  <c:v>1</c:v>
                </c:pt>
                <c:pt idx="105">
                  <c:v>1</c:v>
                </c:pt>
                <c:pt idx="106">
                  <c:v>1</c:v>
                </c:pt>
                <c:pt idx="107">
                  <c:v>63</c:v>
                </c:pt>
                <c:pt idx="108">
                  <c:v>63</c:v>
                </c:pt>
                <c:pt idx="109">
                  <c:v>63</c:v>
                </c:pt>
                <c:pt idx="110">
                  <c:v>63</c:v>
                </c:pt>
                <c:pt idx="111">
                  <c:v>63</c:v>
                </c:pt>
                <c:pt idx="112">
                  <c:v>63</c:v>
                </c:pt>
                <c:pt idx="113">
                  <c:v>63</c:v>
                </c:pt>
                <c:pt idx="114">
                  <c:v>63</c:v>
                </c:pt>
                <c:pt idx="115">
                  <c:v>63</c:v>
                </c:pt>
                <c:pt idx="116">
                  <c:v>2.40157</c:v>
                </c:pt>
                <c:pt idx="117">
                  <c:v>1.3307100000000001</c:v>
                </c:pt>
                <c:pt idx="118">
                  <c:v>1.1141700000000001</c:v>
                </c:pt>
                <c:pt idx="119">
                  <c:v>1.0118100000000001</c:v>
                </c:pt>
                <c:pt idx="120">
                  <c:v>1.00787</c:v>
                </c:pt>
                <c:pt idx="121">
                  <c:v>1</c:v>
                </c:pt>
                <c:pt idx="122">
                  <c:v>1</c:v>
                </c:pt>
                <c:pt idx="123">
                  <c:v>1</c:v>
                </c:pt>
                <c:pt idx="124">
                  <c:v>1</c:v>
                </c:pt>
                <c:pt idx="125">
                  <c:v>1.34646</c:v>
                </c:pt>
                <c:pt idx="126">
                  <c:v>1.37008</c:v>
                </c:pt>
                <c:pt idx="127">
                  <c:v>1.3858299999999999</c:v>
                </c:pt>
                <c:pt idx="128">
                  <c:v>1.3858299999999999</c:v>
                </c:pt>
                <c:pt idx="129">
                  <c:v>1.3858299999999999</c:v>
                </c:pt>
                <c:pt idx="130">
                  <c:v>1.1417299999999999</c:v>
                </c:pt>
                <c:pt idx="131">
                  <c:v>1.0157499999999999</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2598400000000001</c:v>
                </c:pt>
                <c:pt idx="151">
                  <c:v>1.28346</c:v>
                </c:pt>
                <c:pt idx="152">
                  <c:v>1.29921</c:v>
                </c:pt>
                <c:pt idx="153">
                  <c:v>1.29921</c:v>
                </c:pt>
                <c:pt idx="154">
                  <c:v>1.29921</c:v>
                </c:pt>
                <c:pt idx="155">
                  <c:v>1.1181099999999999</c:v>
                </c:pt>
                <c:pt idx="156">
                  <c:v>1.02362</c:v>
                </c:pt>
                <c:pt idx="157">
                  <c:v>1.0157499999999999</c:v>
                </c:pt>
                <c:pt idx="158">
                  <c:v>1</c:v>
                </c:pt>
                <c:pt idx="159">
                  <c:v>1</c:v>
                </c:pt>
                <c:pt idx="160">
                  <c:v>1</c:v>
                </c:pt>
                <c:pt idx="161">
                  <c:v>1</c:v>
                </c:pt>
                <c:pt idx="162">
                  <c:v>1</c:v>
                </c:pt>
                <c:pt idx="163">
                  <c:v>1</c:v>
                </c:pt>
                <c:pt idx="164">
                  <c:v>1</c:v>
                </c:pt>
                <c:pt idx="165">
                  <c:v>1</c:v>
                </c:pt>
                <c:pt idx="166">
                  <c:v>1</c:v>
                </c:pt>
                <c:pt idx="167">
                  <c:v>1</c:v>
                </c:pt>
                <c:pt idx="168">
                  <c:v>1</c:v>
                </c:pt>
                <c:pt idx="169">
                  <c:v>1</c:v>
                </c:pt>
                <c:pt idx="170">
                  <c:v>1</c:v>
                </c:pt>
                <c:pt idx="171">
                  <c:v>1</c:v>
                </c:pt>
                <c:pt idx="172">
                  <c:v>1</c:v>
                </c:pt>
                <c:pt idx="173">
                  <c:v>1</c:v>
                </c:pt>
                <c:pt idx="174">
                  <c:v>1</c:v>
                </c:pt>
                <c:pt idx="175">
                  <c:v>1.19685</c:v>
                </c:pt>
                <c:pt idx="176">
                  <c:v>1.19685</c:v>
                </c:pt>
                <c:pt idx="177">
                  <c:v>1.19685</c:v>
                </c:pt>
                <c:pt idx="178">
                  <c:v>1.19685</c:v>
                </c:pt>
                <c:pt idx="179">
                  <c:v>1.19685</c:v>
                </c:pt>
                <c:pt idx="180">
                  <c:v>1.02362</c:v>
                </c:pt>
                <c:pt idx="181">
                  <c:v>1</c:v>
                </c:pt>
                <c:pt idx="182">
                  <c:v>1</c:v>
                </c:pt>
                <c:pt idx="183">
                  <c:v>63</c:v>
                </c:pt>
                <c:pt idx="184">
                  <c:v>63</c:v>
                </c:pt>
                <c:pt idx="185">
                  <c:v>63</c:v>
                </c:pt>
                <c:pt idx="186">
                  <c:v>63</c:v>
                </c:pt>
                <c:pt idx="187">
                  <c:v>63</c:v>
                </c:pt>
                <c:pt idx="188">
                  <c:v>63</c:v>
                </c:pt>
                <c:pt idx="189">
                  <c:v>63</c:v>
                </c:pt>
                <c:pt idx="190">
                  <c:v>63</c:v>
                </c:pt>
                <c:pt idx="191">
                  <c:v>63</c:v>
                </c:pt>
                <c:pt idx="192">
                  <c:v>3.4881899999999999</c:v>
                </c:pt>
                <c:pt idx="193">
                  <c:v>1.47244</c:v>
                </c:pt>
                <c:pt idx="194">
                  <c:v>1.14961</c:v>
                </c:pt>
                <c:pt idx="195">
                  <c:v>1.0629900000000001</c:v>
                </c:pt>
                <c:pt idx="196">
                  <c:v>1.0393699999999999</c:v>
                </c:pt>
                <c:pt idx="197">
                  <c:v>1.0157499999999999</c:v>
                </c:pt>
                <c:pt idx="198">
                  <c:v>1.00787</c:v>
                </c:pt>
                <c:pt idx="199">
                  <c:v>1</c:v>
                </c:pt>
                <c:pt idx="200">
                  <c:v>1.26772</c:v>
                </c:pt>
                <c:pt idx="201">
                  <c:v>1.29921</c:v>
                </c:pt>
                <c:pt idx="202">
                  <c:v>1.3070900000000001</c:v>
                </c:pt>
                <c:pt idx="203">
                  <c:v>1.3149599999999999</c:v>
                </c:pt>
                <c:pt idx="204">
                  <c:v>1.3149599999999999</c:v>
                </c:pt>
                <c:pt idx="205">
                  <c:v>1.1417299999999999</c:v>
                </c:pt>
                <c:pt idx="206">
                  <c:v>1.0157499999999999</c:v>
                </c:pt>
                <c:pt idx="207">
                  <c:v>1.00787</c:v>
                </c:pt>
                <c:pt idx="208">
                  <c:v>1.00787</c:v>
                </c:pt>
                <c:pt idx="209">
                  <c:v>1</c:v>
                </c:pt>
                <c:pt idx="210">
                  <c:v>1</c:v>
                </c:pt>
                <c:pt idx="211">
                  <c:v>1</c:v>
                </c:pt>
                <c:pt idx="212">
                  <c:v>1</c:v>
                </c:pt>
                <c:pt idx="213">
                  <c:v>1</c:v>
                </c:pt>
                <c:pt idx="214">
                  <c:v>1</c:v>
                </c:pt>
                <c:pt idx="215">
                  <c:v>1</c:v>
                </c:pt>
                <c:pt idx="216">
                  <c:v>1</c:v>
                </c:pt>
                <c:pt idx="217">
                  <c:v>1</c:v>
                </c:pt>
                <c:pt idx="218">
                  <c:v>1</c:v>
                </c:pt>
                <c:pt idx="219">
                  <c:v>1</c:v>
                </c:pt>
                <c:pt idx="220">
                  <c:v>1</c:v>
                </c:pt>
                <c:pt idx="221">
                  <c:v>1</c:v>
                </c:pt>
                <c:pt idx="222">
                  <c:v>1</c:v>
                </c:pt>
                <c:pt idx="223">
                  <c:v>1</c:v>
                </c:pt>
                <c:pt idx="224">
                  <c:v>1</c:v>
                </c:pt>
                <c:pt idx="225">
                  <c:v>1.1811</c:v>
                </c:pt>
                <c:pt idx="226">
                  <c:v>1.1889799999999999</c:v>
                </c:pt>
                <c:pt idx="227">
                  <c:v>1.1889799999999999</c:v>
                </c:pt>
                <c:pt idx="228">
                  <c:v>1.1889799999999999</c:v>
                </c:pt>
                <c:pt idx="229">
                  <c:v>1.1889799999999999</c:v>
                </c:pt>
                <c:pt idx="230">
                  <c:v>1.0157499999999999</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17323</c:v>
                </c:pt>
                <c:pt idx="251">
                  <c:v>1.1811</c:v>
                </c:pt>
                <c:pt idx="252">
                  <c:v>1.1811</c:v>
                </c:pt>
                <c:pt idx="253">
                  <c:v>1.1811</c:v>
                </c:pt>
                <c:pt idx="254">
                  <c:v>1.1811</c:v>
                </c:pt>
                <c:pt idx="255">
                  <c:v>1.0551200000000001</c:v>
                </c:pt>
                <c:pt idx="256">
                  <c:v>1.0157499999999999</c:v>
                </c:pt>
                <c:pt idx="257">
                  <c:v>1</c:v>
                </c:pt>
                <c:pt idx="258">
                  <c:v>1</c:v>
                </c:pt>
                <c:pt idx="259">
                  <c:v>63</c:v>
                </c:pt>
                <c:pt idx="260">
                  <c:v>63</c:v>
                </c:pt>
                <c:pt idx="261">
                  <c:v>63</c:v>
                </c:pt>
                <c:pt idx="262">
                  <c:v>63</c:v>
                </c:pt>
                <c:pt idx="263">
                  <c:v>63</c:v>
                </c:pt>
                <c:pt idx="264">
                  <c:v>63</c:v>
                </c:pt>
                <c:pt idx="265">
                  <c:v>63</c:v>
                </c:pt>
                <c:pt idx="266">
                  <c:v>63</c:v>
                </c:pt>
                <c:pt idx="267">
                  <c:v>63</c:v>
                </c:pt>
                <c:pt idx="268">
                  <c:v>2.2795299999999998</c:v>
                </c:pt>
                <c:pt idx="269">
                  <c:v>1.42913</c:v>
                </c:pt>
                <c:pt idx="270">
                  <c:v>1.21654</c:v>
                </c:pt>
                <c:pt idx="271">
                  <c:v>1.1417299999999999</c:v>
                </c:pt>
                <c:pt idx="272">
                  <c:v>1.1181099999999999</c:v>
                </c:pt>
                <c:pt idx="273">
                  <c:v>1.10236</c:v>
                </c:pt>
                <c:pt idx="274">
                  <c:v>1.0866100000000001</c:v>
                </c:pt>
                <c:pt idx="275">
                  <c:v>1.3818900000000001</c:v>
                </c:pt>
                <c:pt idx="276">
                  <c:v>1.35039</c:v>
                </c:pt>
                <c:pt idx="277">
                  <c:v>1.34646</c:v>
                </c:pt>
                <c:pt idx="278">
                  <c:v>1.3307100000000001</c:v>
                </c:pt>
                <c:pt idx="279">
                  <c:v>1.330710000000000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3307100000000001</c:v>
                </c:pt>
                <c:pt idx="301">
                  <c:v>1.35433</c:v>
                </c:pt>
                <c:pt idx="302">
                  <c:v>1.35433</c:v>
                </c:pt>
                <c:pt idx="303">
                  <c:v>1.3622000000000001</c:v>
                </c:pt>
                <c:pt idx="304">
                  <c:v>1.3622000000000001</c:v>
                </c:pt>
                <c:pt idx="305">
                  <c:v>1.07874</c:v>
                </c:pt>
                <c:pt idx="306">
                  <c:v>1.0157499999999999</c:v>
                </c:pt>
                <c:pt idx="307">
                  <c:v>1.0157499999999999</c:v>
                </c:pt>
                <c:pt idx="308">
                  <c:v>1.0157499999999999</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pt idx="325">
                  <c:v>1.2913399999999999</c:v>
                </c:pt>
                <c:pt idx="326">
                  <c:v>1.2913399999999999</c:v>
                </c:pt>
                <c:pt idx="327">
                  <c:v>1.3149599999999999</c:v>
                </c:pt>
                <c:pt idx="328">
                  <c:v>1.32283</c:v>
                </c:pt>
                <c:pt idx="329">
                  <c:v>1.32283</c:v>
                </c:pt>
                <c:pt idx="330">
                  <c:v>1.0393699999999999</c:v>
                </c:pt>
                <c:pt idx="331">
                  <c:v>1.0393699999999999</c:v>
                </c:pt>
                <c:pt idx="332">
                  <c:v>1.02362</c:v>
                </c:pt>
                <c:pt idx="333">
                  <c:v>1</c:v>
                </c:pt>
                <c:pt idx="334">
                  <c:v>1</c:v>
                </c:pt>
                <c:pt idx="335">
                  <c:v>63</c:v>
                </c:pt>
                <c:pt idx="336">
                  <c:v>63</c:v>
                </c:pt>
                <c:pt idx="337">
                  <c:v>63</c:v>
                </c:pt>
                <c:pt idx="338">
                  <c:v>63</c:v>
                </c:pt>
                <c:pt idx="339">
                  <c:v>63</c:v>
                </c:pt>
                <c:pt idx="340">
                  <c:v>63</c:v>
                </c:pt>
                <c:pt idx="341">
                  <c:v>63</c:v>
                </c:pt>
                <c:pt idx="342">
                  <c:v>63</c:v>
                </c:pt>
                <c:pt idx="343">
                  <c:v>63</c:v>
                </c:pt>
                <c:pt idx="344">
                  <c:v>2.1889799999999999</c:v>
                </c:pt>
                <c:pt idx="345">
                  <c:v>1.4252</c:v>
                </c:pt>
                <c:pt idx="346">
                  <c:v>1.12598</c:v>
                </c:pt>
                <c:pt idx="347">
                  <c:v>1.0393699999999999</c:v>
                </c:pt>
                <c:pt idx="348">
                  <c:v>1.0157499999999999</c:v>
                </c:pt>
                <c:pt idx="349">
                  <c:v>1.00787</c:v>
                </c:pt>
                <c:pt idx="350">
                  <c:v>1.32283</c:v>
                </c:pt>
                <c:pt idx="351">
                  <c:v>1.32283</c:v>
                </c:pt>
                <c:pt idx="352">
                  <c:v>1.32283</c:v>
                </c:pt>
                <c:pt idx="353">
                  <c:v>1.32283</c:v>
                </c:pt>
                <c:pt idx="354">
                  <c:v>1.32283</c:v>
                </c:pt>
                <c:pt idx="355">
                  <c:v>1.0551200000000001</c:v>
                </c:pt>
                <c:pt idx="356">
                  <c:v>1.0157499999999999</c:v>
                </c:pt>
                <c:pt idx="357">
                  <c:v>1.0157499999999999</c:v>
                </c:pt>
                <c:pt idx="358">
                  <c:v>1</c:v>
                </c:pt>
                <c:pt idx="359">
                  <c:v>1</c:v>
                </c:pt>
                <c:pt idx="360">
                  <c:v>1</c:v>
                </c:pt>
                <c:pt idx="361">
                  <c:v>1</c:v>
                </c:pt>
                <c:pt idx="362">
                  <c:v>1</c:v>
                </c:pt>
                <c:pt idx="363">
                  <c:v>1</c:v>
                </c:pt>
                <c:pt idx="364">
                  <c:v>1</c:v>
                </c:pt>
                <c:pt idx="365">
                  <c:v>1</c:v>
                </c:pt>
                <c:pt idx="366">
                  <c:v>1</c:v>
                </c:pt>
                <c:pt idx="367">
                  <c:v>1</c:v>
                </c:pt>
                <c:pt idx="368">
                  <c:v>1</c:v>
                </c:pt>
                <c:pt idx="369">
                  <c:v>1</c:v>
                </c:pt>
                <c:pt idx="370">
                  <c:v>1</c:v>
                </c:pt>
                <c:pt idx="371">
                  <c:v>1</c:v>
                </c:pt>
                <c:pt idx="372">
                  <c:v>1</c:v>
                </c:pt>
                <c:pt idx="373">
                  <c:v>1</c:v>
                </c:pt>
                <c:pt idx="374">
                  <c:v>1</c:v>
                </c:pt>
                <c:pt idx="375">
                  <c:v>1.26772</c:v>
                </c:pt>
                <c:pt idx="376">
                  <c:v>1.29921</c:v>
                </c:pt>
                <c:pt idx="377">
                  <c:v>1.32283</c:v>
                </c:pt>
                <c:pt idx="378">
                  <c:v>1.3307100000000001</c:v>
                </c:pt>
                <c:pt idx="379">
                  <c:v>1.3307100000000001</c:v>
                </c:pt>
                <c:pt idx="380">
                  <c:v>1.1653500000000001</c:v>
                </c:pt>
                <c:pt idx="381">
                  <c:v>1.0866100000000001</c:v>
                </c:pt>
                <c:pt idx="382">
                  <c:v>1.0551200000000001</c:v>
                </c:pt>
                <c:pt idx="383">
                  <c:v>1.0472399999999999</c:v>
                </c:pt>
                <c:pt idx="384">
                  <c:v>1.0472399999999999</c:v>
                </c:pt>
                <c:pt idx="385">
                  <c:v>1.0354300000000001</c:v>
                </c:pt>
                <c:pt idx="386">
                  <c:v>1</c:v>
                </c:pt>
                <c:pt idx="387">
                  <c:v>1</c:v>
                </c:pt>
                <c:pt idx="388">
                  <c:v>1</c:v>
                </c:pt>
                <c:pt idx="389">
                  <c:v>1</c:v>
                </c:pt>
                <c:pt idx="390">
                  <c:v>1</c:v>
                </c:pt>
                <c:pt idx="391">
                  <c:v>1</c:v>
                </c:pt>
                <c:pt idx="392">
                  <c:v>1</c:v>
                </c:pt>
                <c:pt idx="393">
                  <c:v>1</c:v>
                </c:pt>
                <c:pt idx="394">
                  <c:v>1</c:v>
                </c:pt>
                <c:pt idx="395">
                  <c:v>1</c:v>
                </c:pt>
                <c:pt idx="396">
                  <c:v>1</c:v>
                </c:pt>
                <c:pt idx="397">
                  <c:v>1</c:v>
                </c:pt>
                <c:pt idx="398">
                  <c:v>1</c:v>
                </c:pt>
                <c:pt idx="399">
                  <c:v>1</c:v>
                </c:pt>
                <c:pt idx="400">
                  <c:v>1.2283500000000001</c:v>
                </c:pt>
                <c:pt idx="401">
                  <c:v>1.2362200000000001</c:v>
                </c:pt>
                <c:pt idx="402">
                  <c:v>1.2362200000000001</c:v>
                </c:pt>
                <c:pt idx="403">
                  <c:v>1.2362200000000001</c:v>
                </c:pt>
                <c:pt idx="404">
                  <c:v>1.2362200000000001</c:v>
                </c:pt>
                <c:pt idx="405">
                  <c:v>1.0315000000000001</c:v>
                </c:pt>
                <c:pt idx="406">
                  <c:v>1.0157499999999999</c:v>
                </c:pt>
                <c:pt idx="407">
                  <c:v>1.0157499999999999</c:v>
                </c:pt>
                <c:pt idx="408">
                  <c:v>1.0157499999999999</c:v>
                </c:pt>
                <c:pt idx="409">
                  <c:v>1</c:v>
                </c:pt>
                <c:pt idx="410">
                  <c:v>1</c:v>
                </c:pt>
                <c:pt idx="411">
                  <c:v>63</c:v>
                </c:pt>
                <c:pt idx="412">
                  <c:v>63</c:v>
                </c:pt>
                <c:pt idx="413">
                  <c:v>63</c:v>
                </c:pt>
                <c:pt idx="414">
                  <c:v>63</c:v>
                </c:pt>
                <c:pt idx="415">
                  <c:v>63</c:v>
                </c:pt>
                <c:pt idx="416">
                  <c:v>63</c:v>
                </c:pt>
                <c:pt idx="417">
                  <c:v>63</c:v>
                </c:pt>
                <c:pt idx="418">
                  <c:v>63</c:v>
                </c:pt>
                <c:pt idx="419">
                  <c:v>63</c:v>
                </c:pt>
                <c:pt idx="420">
                  <c:v>3.2834599999999998</c:v>
                </c:pt>
                <c:pt idx="421">
                  <c:v>1.5</c:v>
                </c:pt>
                <c:pt idx="422">
                  <c:v>1.24803</c:v>
                </c:pt>
                <c:pt idx="423">
                  <c:v>1.1063000000000001</c:v>
                </c:pt>
                <c:pt idx="424">
                  <c:v>1.0472399999999999</c:v>
                </c:pt>
                <c:pt idx="425">
                  <c:v>1.3425199999999999</c:v>
                </c:pt>
                <c:pt idx="426">
                  <c:v>1.35433</c:v>
                </c:pt>
                <c:pt idx="427">
                  <c:v>1.3622000000000001</c:v>
                </c:pt>
                <c:pt idx="428">
                  <c:v>1.37008</c:v>
                </c:pt>
                <c:pt idx="429">
                  <c:v>1.37795</c:v>
                </c:pt>
                <c:pt idx="430">
                  <c:v>1.1417299999999999</c:v>
                </c:pt>
                <c:pt idx="431">
                  <c:v>1.0393699999999999</c:v>
                </c:pt>
                <c:pt idx="432">
                  <c:v>1.0393699999999999</c:v>
                </c:pt>
                <c:pt idx="433">
                  <c:v>1.0157499999999999</c:v>
                </c:pt>
                <c:pt idx="434">
                  <c:v>1.00787</c:v>
                </c:pt>
                <c:pt idx="435">
                  <c:v>1</c:v>
                </c:pt>
                <c:pt idx="436">
                  <c:v>1</c:v>
                </c:pt>
                <c:pt idx="437">
                  <c:v>1</c:v>
                </c:pt>
                <c:pt idx="438">
                  <c:v>1</c:v>
                </c:pt>
                <c:pt idx="439">
                  <c:v>1</c:v>
                </c:pt>
                <c:pt idx="440">
                  <c:v>1</c:v>
                </c:pt>
                <c:pt idx="441">
                  <c:v>1</c:v>
                </c:pt>
                <c:pt idx="442">
                  <c:v>1</c:v>
                </c:pt>
                <c:pt idx="443">
                  <c:v>1</c:v>
                </c:pt>
                <c:pt idx="444">
                  <c:v>1</c:v>
                </c:pt>
                <c:pt idx="445">
                  <c:v>1</c:v>
                </c:pt>
                <c:pt idx="446">
                  <c:v>1</c:v>
                </c:pt>
                <c:pt idx="447">
                  <c:v>1</c:v>
                </c:pt>
                <c:pt idx="448">
                  <c:v>1</c:v>
                </c:pt>
                <c:pt idx="449">
                  <c:v>1</c:v>
                </c:pt>
                <c:pt idx="450">
                  <c:v>1.25197</c:v>
                </c:pt>
                <c:pt idx="451">
                  <c:v>1.25197</c:v>
                </c:pt>
                <c:pt idx="452">
                  <c:v>1.25197</c:v>
                </c:pt>
                <c:pt idx="453">
                  <c:v>1.25197</c:v>
                </c:pt>
                <c:pt idx="454">
                  <c:v>1.25197</c:v>
                </c:pt>
                <c:pt idx="455">
                  <c:v>1</c:v>
                </c:pt>
                <c:pt idx="456">
                  <c:v>1</c:v>
                </c:pt>
                <c:pt idx="457">
                  <c:v>1</c:v>
                </c:pt>
                <c:pt idx="458">
                  <c:v>1</c:v>
                </c:pt>
                <c:pt idx="459">
                  <c:v>1</c:v>
                </c:pt>
                <c:pt idx="460">
                  <c:v>1</c:v>
                </c:pt>
                <c:pt idx="461">
                  <c:v>1</c:v>
                </c:pt>
                <c:pt idx="462">
                  <c:v>1</c:v>
                </c:pt>
                <c:pt idx="463">
                  <c:v>1</c:v>
                </c:pt>
                <c:pt idx="464">
                  <c:v>1</c:v>
                </c:pt>
                <c:pt idx="465">
                  <c:v>1</c:v>
                </c:pt>
                <c:pt idx="466">
                  <c:v>1</c:v>
                </c:pt>
                <c:pt idx="467">
                  <c:v>1</c:v>
                </c:pt>
                <c:pt idx="468">
                  <c:v>1</c:v>
                </c:pt>
                <c:pt idx="469">
                  <c:v>1</c:v>
                </c:pt>
                <c:pt idx="470">
                  <c:v>1</c:v>
                </c:pt>
                <c:pt idx="471">
                  <c:v>1</c:v>
                </c:pt>
                <c:pt idx="472">
                  <c:v>1</c:v>
                </c:pt>
                <c:pt idx="473">
                  <c:v>1</c:v>
                </c:pt>
                <c:pt idx="474">
                  <c:v>1</c:v>
                </c:pt>
                <c:pt idx="475">
                  <c:v>1.25197</c:v>
                </c:pt>
                <c:pt idx="476">
                  <c:v>1.2598400000000001</c:v>
                </c:pt>
                <c:pt idx="477">
                  <c:v>1.28346</c:v>
                </c:pt>
                <c:pt idx="478">
                  <c:v>1.28346</c:v>
                </c:pt>
                <c:pt idx="479">
                  <c:v>1.28346</c:v>
                </c:pt>
                <c:pt idx="480">
                  <c:v>1.0629900000000001</c:v>
                </c:pt>
                <c:pt idx="481">
                  <c:v>1.0315000000000001</c:v>
                </c:pt>
                <c:pt idx="482">
                  <c:v>1.0472399999999999</c:v>
                </c:pt>
                <c:pt idx="483">
                  <c:v>1.0157499999999999</c:v>
                </c:pt>
                <c:pt idx="484">
                  <c:v>1.0157499999999999</c:v>
                </c:pt>
                <c:pt idx="485">
                  <c:v>1.0157499999999999</c:v>
                </c:pt>
                <c:pt idx="486">
                  <c:v>1.0157499999999999</c:v>
                </c:pt>
                <c:pt idx="487">
                  <c:v>1.0157499999999999</c:v>
                </c:pt>
                <c:pt idx="488">
                  <c:v>63</c:v>
                </c:pt>
                <c:pt idx="489">
                  <c:v>63</c:v>
                </c:pt>
                <c:pt idx="490">
                  <c:v>63</c:v>
                </c:pt>
                <c:pt idx="491">
                  <c:v>63</c:v>
                </c:pt>
                <c:pt idx="492">
                  <c:v>63</c:v>
                </c:pt>
                <c:pt idx="493">
                  <c:v>63</c:v>
                </c:pt>
                <c:pt idx="494">
                  <c:v>63</c:v>
                </c:pt>
                <c:pt idx="495">
                  <c:v>63</c:v>
                </c:pt>
                <c:pt idx="496">
                  <c:v>63</c:v>
                </c:pt>
                <c:pt idx="497">
                  <c:v>2.6771699999999998</c:v>
                </c:pt>
                <c:pt idx="498">
                  <c:v>1.4606300000000001</c:v>
                </c:pt>
                <c:pt idx="499">
                  <c:v>1.2086600000000001</c:v>
                </c:pt>
              </c:numCache>
            </c:numRef>
          </c:yVal>
          <c:smooth val="0"/>
        </c:ser>
        <c:ser>
          <c:idx val="4"/>
          <c:order val="4"/>
          <c:tx>
            <c:v>ACS</c:v>
          </c:tx>
          <c:marker>
            <c:symbol val="none"/>
          </c:marker>
          <c:xVal>
            <c:numRef>
              <c:f>Data!$C$4:$SH$4</c:f>
              <c:numCache>
                <c:formatCode>General</c:formatCode>
                <c:ptCount val="500"/>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pt idx="256">
                  <c:v>256</c:v>
                </c:pt>
                <c:pt idx="257">
                  <c:v>257</c:v>
                </c:pt>
                <c:pt idx="258">
                  <c:v>258</c:v>
                </c:pt>
                <c:pt idx="259">
                  <c:v>259</c:v>
                </c:pt>
                <c:pt idx="260">
                  <c:v>260</c:v>
                </c:pt>
                <c:pt idx="261">
                  <c:v>261</c:v>
                </c:pt>
                <c:pt idx="262">
                  <c:v>262</c:v>
                </c:pt>
                <c:pt idx="263">
                  <c:v>263</c:v>
                </c:pt>
                <c:pt idx="264">
                  <c:v>264</c:v>
                </c:pt>
                <c:pt idx="265">
                  <c:v>265</c:v>
                </c:pt>
                <c:pt idx="266">
                  <c:v>266</c:v>
                </c:pt>
                <c:pt idx="267">
                  <c:v>267</c:v>
                </c:pt>
                <c:pt idx="268">
                  <c:v>268</c:v>
                </c:pt>
                <c:pt idx="269">
                  <c:v>269</c:v>
                </c:pt>
                <c:pt idx="270">
                  <c:v>270</c:v>
                </c:pt>
                <c:pt idx="271">
                  <c:v>271</c:v>
                </c:pt>
                <c:pt idx="272">
                  <c:v>272</c:v>
                </c:pt>
                <c:pt idx="273">
                  <c:v>273</c:v>
                </c:pt>
                <c:pt idx="274">
                  <c:v>274</c:v>
                </c:pt>
                <c:pt idx="275">
                  <c:v>275</c:v>
                </c:pt>
                <c:pt idx="276">
                  <c:v>276</c:v>
                </c:pt>
                <c:pt idx="277">
                  <c:v>277</c:v>
                </c:pt>
                <c:pt idx="278">
                  <c:v>278</c:v>
                </c:pt>
                <c:pt idx="279">
                  <c:v>279</c:v>
                </c:pt>
                <c:pt idx="280">
                  <c:v>280</c:v>
                </c:pt>
                <c:pt idx="281">
                  <c:v>281</c:v>
                </c:pt>
                <c:pt idx="282">
                  <c:v>282</c:v>
                </c:pt>
                <c:pt idx="283">
                  <c:v>283</c:v>
                </c:pt>
                <c:pt idx="284">
                  <c:v>284</c:v>
                </c:pt>
                <c:pt idx="285">
                  <c:v>285</c:v>
                </c:pt>
                <c:pt idx="286">
                  <c:v>286</c:v>
                </c:pt>
                <c:pt idx="287">
                  <c:v>287</c:v>
                </c:pt>
                <c:pt idx="288">
                  <c:v>288</c:v>
                </c:pt>
                <c:pt idx="289">
                  <c:v>289</c:v>
                </c:pt>
                <c:pt idx="290">
                  <c:v>290</c:v>
                </c:pt>
                <c:pt idx="291">
                  <c:v>291</c:v>
                </c:pt>
                <c:pt idx="292">
                  <c:v>292</c:v>
                </c:pt>
                <c:pt idx="293">
                  <c:v>293</c:v>
                </c:pt>
                <c:pt idx="294">
                  <c:v>294</c:v>
                </c:pt>
                <c:pt idx="295">
                  <c:v>295</c:v>
                </c:pt>
                <c:pt idx="296">
                  <c:v>296</c:v>
                </c:pt>
                <c:pt idx="297">
                  <c:v>297</c:v>
                </c:pt>
                <c:pt idx="298">
                  <c:v>298</c:v>
                </c:pt>
                <c:pt idx="299">
                  <c:v>299</c:v>
                </c:pt>
                <c:pt idx="300">
                  <c:v>300</c:v>
                </c:pt>
                <c:pt idx="301">
                  <c:v>301</c:v>
                </c:pt>
                <c:pt idx="302">
                  <c:v>302</c:v>
                </c:pt>
                <c:pt idx="303">
                  <c:v>303</c:v>
                </c:pt>
                <c:pt idx="304">
                  <c:v>304</c:v>
                </c:pt>
                <c:pt idx="305">
                  <c:v>305</c:v>
                </c:pt>
                <c:pt idx="306">
                  <c:v>306</c:v>
                </c:pt>
                <c:pt idx="307">
                  <c:v>307</c:v>
                </c:pt>
                <c:pt idx="308">
                  <c:v>308</c:v>
                </c:pt>
                <c:pt idx="309">
                  <c:v>309</c:v>
                </c:pt>
                <c:pt idx="310">
                  <c:v>310</c:v>
                </c:pt>
                <c:pt idx="311">
                  <c:v>311</c:v>
                </c:pt>
                <c:pt idx="312">
                  <c:v>312</c:v>
                </c:pt>
                <c:pt idx="313">
                  <c:v>313</c:v>
                </c:pt>
                <c:pt idx="314">
                  <c:v>314</c:v>
                </c:pt>
                <c:pt idx="315">
                  <c:v>315</c:v>
                </c:pt>
                <c:pt idx="316">
                  <c:v>316</c:v>
                </c:pt>
                <c:pt idx="317">
                  <c:v>317</c:v>
                </c:pt>
                <c:pt idx="318">
                  <c:v>318</c:v>
                </c:pt>
                <c:pt idx="319">
                  <c:v>319</c:v>
                </c:pt>
                <c:pt idx="320">
                  <c:v>320</c:v>
                </c:pt>
                <c:pt idx="321">
                  <c:v>321</c:v>
                </c:pt>
                <c:pt idx="322">
                  <c:v>322</c:v>
                </c:pt>
                <c:pt idx="323">
                  <c:v>323</c:v>
                </c:pt>
                <c:pt idx="324">
                  <c:v>324</c:v>
                </c:pt>
                <c:pt idx="325">
                  <c:v>325</c:v>
                </c:pt>
                <c:pt idx="326">
                  <c:v>326</c:v>
                </c:pt>
                <c:pt idx="327">
                  <c:v>327</c:v>
                </c:pt>
                <c:pt idx="328">
                  <c:v>328</c:v>
                </c:pt>
                <c:pt idx="329">
                  <c:v>329</c:v>
                </c:pt>
                <c:pt idx="330">
                  <c:v>330</c:v>
                </c:pt>
                <c:pt idx="331">
                  <c:v>331</c:v>
                </c:pt>
                <c:pt idx="332">
                  <c:v>332</c:v>
                </c:pt>
                <c:pt idx="333">
                  <c:v>333</c:v>
                </c:pt>
                <c:pt idx="334">
                  <c:v>334</c:v>
                </c:pt>
                <c:pt idx="335">
                  <c:v>335</c:v>
                </c:pt>
                <c:pt idx="336">
                  <c:v>336</c:v>
                </c:pt>
                <c:pt idx="337">
                  <c:v>337</c:v>
                </c:pt>
                <c:pt idx="338">
                  <c:v>338</c:v>
                </c:pt>
                <c:pt idx="339">
                  <c:v>339</c:v>
                </c:pt>
                <c:pt idx="340">
                  <c:v>340</c:v>
                </c:pt>
                <c:pt idx="341">
                  <c:v>341</c:v>
                </c:pt>
                <c:pt idx="342">
                  <c:v>342</c:v>
                </c:pt>
                <c:pt idx="343">
                  <c:v>343</c:v>
                </c:pt>
                <c:pt idx="344">
                  <c:v>344</c:v>
                </c:pt>
                <c:pt idx="345">
                  <c:v>345</c:v>
                </c:pt>
                <c:pt idx="346">
                  <c:v>346</c:v>
                </c:pt>
                <c:pt idx="347">
                  <c:v>347</c:v>
                </c:pt>
                <c:pt idx="348">
                  <c:v>348</c:v>
                </c:pt>
                <c:pt idx="349">
                  <c:v>349</c:v>
                </c:pt>
                <c:pt idx="350">
                  <c:v>350</c:v>
                </c:pt>
                <c:pt idx="351">
                  <c:v>351</c:v>
                </c:pt>
                <c:pt idx="352">
                  <c:v>352</c:v>
                </c:pt>
                <c:pt idx="353">
                  <c:v>353</c:v>
                </c:pt>
                <c:pt idx="354">
                  <c:v>354</c:v>
                </c:pt>
                <c:pt idx="355">
                  <c:v>355</c:v>
                </c:pt>
                <c:pt idx="356">
                  <c:v>356</c:v>
                </c:pt>
                <c:pt idx="357">
                  <c:v>357</c:v>
                </c:pt>
                <c:pt idx="358">
                  <c:v>358</c:v>
                </c:pt>
                <c:pt idx="359">
                  <c:v>359</c:v>
                </c:pt>
                <c:pt idx="360">
                  <c:v>360</c:v>
                </c:pt>
                <c:pt idx="361">
                  <c:v>361</c:v>
                </c:pt>
                <c:pt idx="362">
                  <c:v>362</c:v>
                </c:pt>
                <c:pt idx="363">
                  <c:v>363</c:v>
                </c:pt>
                <c:pt idx="364">
                  <c:v>364</c:v>
                </c:pt>
                <c:pt idx="365">
                  <c:v>365</c:v>
                </c:pt>
                <c:pt idx="366">
                  <c:v>366</c:v>
                </c:pt>
                <c:pt idx="367">
                  <c:v>367</c:v>
                </c:pt>
                <c:pt idx="368">
                  <c:v>368</c:v>
                </c:pt>
                <c:pt idx="369">
                  <c:v>369</c:v>
                </c:pt>
                <c:pt idx="370">
                  <c:v>370</c:v>
                </c:pt>
                <c:pt idx="371">
                  <c:v>371</c:v>
                </c:pt>
                <c:pt idx="372">
                  <c:v>372</c:v>
                </c:pt>
                <c:pt idx="373">
                  <c:v>373</c:v>
                </c:pt>
                <c:pt idx="374">
                  <c:v>374</c:v>
                </c:pt>
                <c:pt idx="375">
                  <c:v>375</c:v>
                </c:pt>
                <c:pt idx="376">
                  <c:v>376</c:v>
                </c:pt>
                <c:pt idx="377">
                  <c:v>377</c:v>
                </c:pt>
                <c:pt idx="378">
                  <c:v>378</c:v>
                </c:pt>
                <c:pt idx="379">
                  <c:v>379</c:v>
                </c:pt>
                <c:pt idx="380">
                  <c:v>380</c:v>
                </c:pt>
                <c:pt idx="381">
                  <c:v>381</c:v>
                </c:pt>
                <c:pt idx="382">
                  <c:v>382</c:v>
                </c:pt>
                <c:pt idx="383">
                  <c:v>383</c:v>
                </c:pt>
                <c:pt idx="384">
                  <c:v>384</c:v>
                </c:pt>
                <c:pt idx="385">
                  <c:v>385</c:v>
                </c:pt>
                <c:pt idx="386">
                  <c:v>386</c:v>
                </c:pt>
                <c:pt idx="387">
                  <c:v>387</c:v>
                </c:pt>
                <c:pt idx="388">
                  <c:v>388</c:v>
                </c:pt>
                <c:pt idx="389">
                  <c:v>389</c:v>
                </c:pt>
                <c:pt idx="390">
                  <c:v>390</c:v>
                </c:pt>
                <c:pt idx="391">
                  <c:v>391</c:v>
                </c:pt>
                <c:pt idx="392">
                  <c:v>392</c:v>
                </c:pt>
                <c:pt idx="393">
                  <c:v>393</c:v>
                </c:pt>
                <c:pt idx="394">
                  <c:v>394</c:v>
                </c:pt>
                <c:pt idx="395">
                  <c:v>395</c:v>
                </c:pt>
                <c:pt idx="396">
                  <c:v>396</c:v>
                </c:pt>
                <c:pt idx="397">
                  <c:v>397</c:v>
                </c:pt>
                <c:pt idx="398">
                  <c:v>398</c:v>
                </c:pt>
                <c:pt idx="399">
                  <c:v>399</c:v>
                </c:pt>
                <c:pt idx="400">
                  <c:v>400</c:v>
                </c:pt>
                <c:pt idx="401">
                  <c:v>401</c:v>
                </c:pt>
                <c:pt idx="402">
                  <c:v>402</c:v>
                </c:pt>
                <c:pt idx="403">
                  <c:v>403</c:v>
                </c:pt>
                <c:pt idx="404">
                  <c:v>404</c:v>
                </c:pt>
                <c:pt idx="405">
                  <c:v>405</c:v>
                </c:pt>
                <c:pt idx="406">
                  <c:v>406</c:v>
                </c:pt>
                <c:pt idx="407">
                  <c:v>407</c:v>
                </c:pt>
                <c:pt idx="408">
                  <c:v>408</c:v>
                </c:pt>
                <c:pt idx="409">
                  <c:v>409</c:v>
                </c:pt>
                <c:pt idx="410">
                  <c:v>410</c:v>
                </c:pt>
                <c:pt idx="411">
                  <c:v>411</c:v>
                </c:pt>
                <c:pt idx="412">
                  <c:v>412</c:v>
                </c:pt>
                <c:pt idx="413">
                  <c:v>413</c:v>
                </c:pt>
                <c:pt idx="414">
                  <c:v>414</c:v>
                </c:pt>
                <c:pt idx="415">
                  <c:v>415</c:v>
                </c:pt>
                <c:pt idx="416">
                  <c:v>416</c:v>
                </c:pt>
                <c:pt idx="417">
                  <c:v>417</c:v>
                </c:pt>
                <c:pt idx="418">
                  <c:v>418</c:v>
                </c:pt>
                <c:pt idx="419">
                  <c:v>419</c:v>
                </c:pt>
                <c:pt idx="420">
                  <c:v>420</c:v>
                </c:pt>
                <c:pt idx="421">
                  <c:v>421</c:v>
                </c:pt>
                <c:pt idx="422">
                  <c:v>422</c:v>
                </c:pt>
                <c:pt idx="423">
                  <c:v>423</c:v>
                </c:pt>
                <c:pt idx="424">
                  <c:v>424</c:v>
                </c:pt>
                <c:pt idx="425">
                  <c:v>425</c:v>
                </c:pt>
                <c:pt idx="426">
                  <c:v>426</c:v>
                </c:pt>
                <c:pt idx="427">
                  <c:v>427</c:v>
                </c:pt>
                <c:pt idx="428">
                  <c:v>428</c:v>
                </c:pt>
                <c:pt idx="429">
                  <c:v>429</c:v>
                </c:pt>
                <c:pt idx="430">
                  <c:v>430</c:v>
                </c:pt>
                <c:pt idx="431">
                  <c:v>431</c:v>
                </c:pt>
                <c:pt idx="432">
                  <c:v>432</c:v>
                </c:pt>
                <c:pt idx="433">
                  <c:v>433</c:v>
                </c:pt>
                <c:pt idx="434">
                  <c:v>434</c:v>
                </c:pt>
                <c:pt idx="435">
                  <c:v>435</c:v>
                </c:pt>
                <c:pt idx="436">
                  <c:v>436</c:v>
                </c:pt>
                <c:pt idx="437">
                  <c:v>437</c:v>
                </c:pt>
                <c:pt idx="438">
                  <c:v>438</c:v>
                </c:pt>
                <c:pt idx="439">
                  <c:v>439</c:v>
                </c:pt>
                <c:pt idx="440">
                  <c:v>440</c:v>
                </c:pt>
                <c:pt idx="441">
                  <c:v>441</c:v>
                </c:pt>
                <c:pt idx="442">
                  <c:v>442</c:v>
                </c:pt>
                <c:pt idx="443">
                  <c:v>443</c:v>
                </c:pt>
                <c:pt idx="444">
                  <c:v>444</c:v>
                </c:pt>
                <c:pt idx="445">
                  <c:v>445</c:v>
                </c:pt>
                <c:pt idx="446">
                  <c:v>446</c:v>
                </c:pt>
                <c:pt idx="447">
                  <c:v>447</c:v>
                </c:pt>
                <c:pt idx="448">
                  <c:v>448</c:v>
                </c:pt>
                <c:pt idx="449">
                  <c:v>449</c:v>
                </c:pt>
                <c:pt idx="450">
                  <c:v>450</c:v>
                </c:pt>
                <c:pt idx="451">
                  <c:v>451</c:v>
                </c:pt>
                <c:pt idx="452">
                  <c:v>452</c:v>
                </c:pt>
                <c:pt idx="453">
                  <c:v>453</c:v>
                </c:pt>
                <c:pt idx="454">
                  <c:v>454</c:v>
                </c:pt>
                <c:pt idx="455">
                  <c:v>455</c:v>
                </c:pt>
                <c:pt idx="456">
                  <c:v>456</c:v>
                </c:pt>
                <c:pt idx="457">
                  <c:v>457</c:v>
                </c:pt>
                <c:pt idx="458">
                  <c:v>458</c:v>
                </c:pt>
                <c:pt idx="459">
                  <c:v>459</c:v>
                </c:pt>
                <c:pt idx="460">
                  <c:v>460</c:v>
                </c:pt>
                <c:pt idx="461">
                  <c:v>461</c:v>
                </c:pt>
                <c:pt idx="462">
                  <c:v>462</c:v>
                </c:pt>
                <c:pt idx="463">
                  <c:v>463</c:v>
                </c:pt>
                <c:pt idx="464">
                  <c:v>464</c:v>
                </c:pt>
                <c:pt idx="465">
                  <c:v>465</c:v>
                </c:pt>
                <c:pt idx="466">
                  <c:v>466</c:v>
                </c:pt>
                <c:pt idx="467">
                  <c:v>467</c:v>
                </c:pt>
                <c:pt idx="468">
                  <c:v>468</c:v>
                </c:pt>
                <c:pt idx="469">
                  <c:v>469</c:v>
                </c:pt>
                <c:pt idx="470">
                  <c:v>470</c:v>
                </c:pt>
                <c:pt idx="471">
                  <c:v>471</c:v>
                </c:pt>
                <c:pt idx="472">
                  <c:v>472</c:v>
                </c:pt>
                <c:pt idx="473">
                  <c:v>473</c:v>
                </c:pt>
                <c:pt idx="474">
                  <c:v>474</c:v>
                </c:pt>
                <c:pt idx="475">
                  <c:v>475</c:v>
                </c:pt>
                <c:pt idx="476">
                  <c:v>476</c:v>
                </c:pt>
                <c:pt idx="477">
                  <c:v>477</c:v>
                </c:pt>
                <c:pt idx="478">
                  <c:v>478</c:v>
                </c:pt>
                <c:pt idx="479">
                  <c:v>479</c:v>
                </c:pt>
                <c:pt idx="480">
                  <c:v>480</c:v>
                </c:pt>
                <c:pt idx="481">
                  <c:v>481</c:v>
                </c:pt>
                <c:pt idx="482">
                  <c:v>482</c:v>
                </c:pt>
                <c:pt idx="483">
                  <c:v>483</c:v>
                </c:pt>
                <c:pt idx="484">
                  <c:v>484</c:v>
                </c:pt>
                <c:pt idx="485">
                  <c:v>485</c:v>
                </c:pt>
                <c:pt idx="486">
                  <c:v>486</c:v>
                </c:pt>
                <c:pt idx="487">
                  <c:v>487</c:v>
                </c:pt>
                <c:pt idx="488">
                  <c:v>488</c:v>
                </c:pt>
                <c:pt idx="489">
                  <c:v>489</c:v>
                </c:pt>
                <c:pt idx="490">
                  <c:v>490</c:v>
                </c:pt>
                <c:pt idx="491">
                  <c:v>491</c:v>
                </c:pt>
                <c:pt idx="492">
                  <c:v>492</c:v>
                </c:pt>
                <c:pt idx="493">
                  <c:v>493</c:v>
                </c:pt>
                <c:pt idx="494">
                  <c:v>494</c:v>
                </c:pt>
                <c:pt idx="495">
                  <c:v>495</c:v>
                </c:pt>
                <c:pt idx="496">
                  <c:v>496</c:v>
                </c:pt>
                <c:pt idx="497">
                  <c:v>497</c:v>
                </c:pt>
                <c:pt idx="498">
                  <c:v>498</c:v>
                </c:pt>
                <c:pt idx="499">
                  <c:v>499</c:v>
                </c:pt>
              </c:numCache>
            </c:numRef>
          </c:xVal>
          <c:yVal>
            <c:numRef>
              <c:f>Data!$C$9:$SH$9</c:f>
              <c:numCache>
                <c:formatCode>General</c:formatCode>
                <c:ptCount val="500"/>
                <c:pt idx="0">
                  <c:v>1.00787</c:v>
                </c:pt>
                <c:pt idx="1">
                  <c:v>1.00787</c:v>
                </c:pt>
                <c:pt idx="2">
                  <c:v>1.00787</c:v>
                </c:pt>
                <c:pt idx="3">
                  <c:v>1.00787</c:v>
                </c:pt>
                <c:pt idx="4">
                  <c:v>1.00787</c:v>
                </c:pt>
                <c:pt idx="5">
                  <c:v>1.00787</c:v>
                </c:pt>
                <c:pt idx="6">
                  <c:v>1.00787</c:v>
                </c:pt>
                <c:pt idx="7">
                  <c:v>1.02756</c:v>
                </c:pt>
                <c:pt idx="8">
                  <c:v>1.02756</c:v>
                </c:pt>
                <c:pt idx="9">
                  <c:v>1.0472399999999999</c:v>
                </c:pt>
                <c:pt idx="10">
                  <c:v>1.09449</c:v>
                </c:pt>
                <c:pt idx="11">
                  <c:v>1.1181099999999999</c:v>
                </c:pt>
                <c:pt idx="12">
                  <c:v>1.12598</c:v>
                </c:pt>
                <c:pt idx="13">
                  <c:v>1.12205</c:v>
                </c:pt>
                <c:pt idx="14">
                  <c:v>1.12205</c:v>
                </c:pt>
                <c:pt idx="15">
                  <c:v>1.12205</c:v>
                </c:pt>
                <c:pt idx="16">
                  <c:v>1.12598</c:v>
                </c:pt>
                <c:pt idx="17">
                  <c:v>1.12205</c:v>
                </c:pt>
                <c:pt idx="18">
                  <c:v>1.12205</c:v>
                </c:pt>
                <c:pt idx="19">
                  <c:v>1.12205</c:v>
                </c:pt>
                <c:pt idx="20">
                  <c:v>1.12598</c:v>
                </c:pt>
                <c:pt idx="21">
                  <c:v>1.12205</c:v>
                </c:pt>
                <c:pt idx="22">
                  <c:v>1.12205</c:v>
                </c:pt>
                <c:pt idx="23">
                  <c:v>1.1181099999999999</c:v>
                </c:pt>
                <c:pt idx="24">
                  <c:v>1.12598</c:v>
                </c:pt>
                <c:pt idx="25">
                  <c:v>1.1181099999999999</c:v>
                </c:pt>
                <c:pt idx="26">
                  <c:v>1.12598</c:v>
                </c:pt>
                <c:pt idx="27">
                  <c:v>1.1181099999999999</c:v>
                </c:pt>
                <c:pt idx="28">
                  <c:v>1.1181099999999999</c:v>
                </c:pt>
                <c:pt idx="29">
                  <c:v>1.1181099999999999</c:v>
                </c:pt>
                <c:pt idx="30">
                  <c:v>1.1141700000000001</c:v>
                </c:pt>
                <c:pt idx="31">
                  <c:v>1.1181099999999999</c:v>
                </c:pt>
                <c:pt idx="32">
                  <c:v>1.1063000000000001</c:v>
                </c:pt>
                <c:pt idx="33">
                  <c:v>1.09843</c:v>
                </c:pt>
                <c:pt idx="34">
                  <c:v>1.09449</c:v>
                </c:pt>
                <c:pt idx="35">
                  <c:v>1.09449</c:v>
                </c:pt>
                <c:pt idx="36">
                  <c:v>1.09449</c:v>
                </c:pt>
                <c:pt idx="37">
                  <c:v>1.09449</c:v>
                </c:pt>
                <c:pt idx="38">
                  <c:v>1.0905499999999999</c:v>
                </c:pt>
                <c:pt idx="39">
                  <c:v>1.0866100000000001</c:v>
                </c:pt>
                <c:pt idx="40">
                  <c:v>1.0905499999999999</c:v>
                </c:pt>
                <c:pt idx="41">
                  <c:v>1.0866100000000001</c:v>
                </c:pt>
                <c:pt idx="42">
                  <c:v>1.0905499999999999</c:v>
                </c:pt>
                <c:pt idx="43">
                  <c:v>1.0866100000000001</c:v>
                </c:pt>
                <c:pt idx="44">
                  <c:v>1.0905499999999999</c:v>
                </c:pt>
                <c:pt idx="45">
                  <c:v>1.0866100000000001</c:v>
                </c:pt>
                <c:pt idx="46">
                  <c:v>1.0905499999999999</c:v>
                </c:pt>
                <c:pt idx="47">
                  <c:v>1.0905499999999999</c:v>
                </c:pt>
                <c:pt idx="48">
                  <c:v>1.0905499999999999</c:v>
                </c:pt>
                <c:pt idx="49">
                  <c:v>1.0905499999999999</c:v>
                </c:pt>
                <c:pt idx="50">
                  <c:v>1.0905499999999999</c:v>
                </c:pt>
                <c:pt idx="51">
                  <c:v>1.0905499999999999</c:v>
                </c:pt>
                <c:pt idx="52">
                  <c:v>1.0905499999999999</c:v>
                </c:pt>
                <c:pt idx="53">
                  <c:v>1.0905499999999999</c:v>
                </c:pt>
                <c:pt idx="54">
                  <c:v>1.0905499999999999</c:v>
                </c:pt>
                <c:pt idx="55">
                  <c:v>1.0826800000000001</c:v>
                </c:pt>
                <c:pt idx="56">
                  <c:v>1.0905499999999999</c:v>
                </c:pt>
                <c:pt idx="57">
                  <c:v>1.0866100000000001</c:v>
                </c:pt>
                <c:pt idx="58">
                  <c:v>1.0866100000000001</c:v>
                </c:pt>
                <c:pt idx="59">
                  <c:v>1.0866100000000001</c:v>
                </c:pt>
                <c:pt idx="60">
                  <c:v>1.0866100000000001</c:v>
                </c:pt>
                <c:pt idx="61">
                  <c:v>1.0866100000000001</c:v>
                </c:pt>
                <c:pt idx="62">
                  <c:v>1.0866100000000001</c:v>
                </c:pt>
                <c:pt idx="63">
                  <c:v>1.0826800000000001</c:v>
                </c:pt>
                <c:pt idx="64">
                  <c:v>1.0866100000000001</c:v>
                </c:pt>
                <c:pt idx="65">
                  <c:v>1.07874</c:v>
                </c:pt>
                <c:pt idx="66">
                  <c:v>1.0866100000000001</c:v>
                </c:pt>
                <c:pt idx="67">
                  <c:v>1.07874</c:v>
                </c:pt>
                <c:pt idx="68">
                  <c:v>1.0866100000000001</c:v>
                </c:pt>
                <c:pt idx="69">
                  <c:v>1.07874</c:v>
                </c:pt>
                <c:pt idx="70">
                  <c:v>1.0826800000000001</c:v>
                </c:pt>
                <c:pt idx="71">
                  <c:v>1.0748</c:v>
                </c:pt>
                <c:pt idx="72">
                  <c:v>1.0826800000000001</c:v>
                </c:pt>
                <c:pt idx="73">
                  <c:v>1.07874</c:v>
                </c:pt>
                <c:pt idx="74">
                  <c:v>1.0826800000000001</c:v>
                </c:pt>
                <c:pt idx="75">
                  <c:v>1.07874</c:v>
                </c:pt>
                <c:pt idx="76">
                  <c:v>1.0826800000000001</c:v>
                </c:pt>
                <c:pt idx="77">
                  <c:v>1.07874</c:v>
                </c:pt>
                <c:pt idx="78">
                  <c:v>1.0826800000000001</c:v>
                </c:pt>
                <c:pt idx="79">
                  <c:v>1.0748</c:v>
                </c:pt>
                <c:pt idx="80">
                  <c:v>1.0826800000000001</c:v>
                </c:pt>
                <c:pt idx="81">
                  <c:v>1.07874</c:v>
                </c:pt>
                <c:pt idx="82">
                  <c:v>1.0826800000000001</c:v>
                </c:pt>
                <c:pt idx="83">
                  <c:v>1.07874</c:v>
                </c:pt>
                <c:pt idx="84">
                  <c:v>1.0826800000000001</c:v>
                </c:pt>
                <c:pt idx="85">
                  <c:v>1.07874</c:v>
                </c:pt>
                <c:pt idx="86">
                  <c:v>1.0826800000000001</c:v>
                </c:pt>
                <c:pt idx="87">
                  <c:v>1.0748</c:v>
                </c:pt>
                <c:pt idx="88">
                  <c:v>1.0826800000000001</c:v>
                </c:pt>
                <c:pt idx="89">
                  <c:v>1.07874</c:v>
                </c:pt>
                <c:pt idx="90">
                  <c:v>1.0826800000000001</c:v>
                </c:pt>
                <c:pt idx="91">
                  <c:v>1.07874</c:v>
                </c:pt>
                <c:pt idx="92">
                  <c:v>1.0826800000000001</c:v>
                </c:pt>
                <c:pt idx="93">
                  <c:v>1.07874</c:v>
                </c:pt>
                <c:pt idx="94">
                  <c:v>1.0826800000000001</c:v>
                </c:pt>
                <c:pt idx="95">
                  <c:v>1.07874</c:v>
                </c:pt>
                <c:pt idx="96">
                  <c:v>1.0826800000000001</c:v>
                </c:pt>
                <c:pt idx="97">
                  <c:v>1.07874</c:v>
                </c:pt>
                <c:pt idx="98">
                  <c:v>1.0826800000000001</c:v>
                </c:pt>
                <c:pt idx="99">
                  <c:v>1.07874</c:v>
                </c:pt>
                <c:pt idx="100">
                  <c:v>1.0826800000000001</c:v>
                </c:pt>
                <c:pt idx="101">
                  <c:v>1.07874</c:v>
                </c:pt>
                <c:pt idx="102">
                  <c:v>1.0826800000000001</c:v>
                </c:pt>
                <c:pt idx="103">
                  <c:v>1.07874</c:v>
                </c:pt>
                <c:pt idx="104">
                  <c:v>1.0826800000000001</c:v>
                </c:pt>
                <c:pt idx="105">
                  <c:v>1.0748</c:v>
                </c:pt>
                <c:pt idx="106">
                  <c:v>1.0826800000000001</c:v>
                </c:pt>
                <c:pt idx="107">
                  <c:v>1.07874</c:v>
                </c:pt>
                <c:pt idx="108">
                  <c:v>1.0826800000000001</c:v>
                </c:pt>
                <c:pt idx="109">
                  <c:v>1.07874</c:v>
                </c:pt>
                <c:pt idx="110">
                  <c:v>1.0826800000000001</c:v>
                </c:pt>
                <c:pt idx="111">
                  <c:v>1.07874</c:v>
                </c:pt>
                <c:pt idx="112">
                  <c:v>1.0826800000000001</c:v>
                </c:pt>
                <c:pt idx="113">
                  <c:v>1.07874</c:v>
                </c:pt>
                <c:pt idx="114">
                  <c:v>1.0826800000000001</c:v>
                </c:pt>
                <c:pt idx="115">
                  <c:v>1.07874</c:v>
                </c:pt>
                <c:pt idx="116">
                  <c:v>1.0826800000000001</c:v>
                </c:pt>
                <c:pt idx="117">
                  <c:v>1.07874</c:v>
                </c:pt>
                <c:pt idx="118">
                  <c:v>1.0826800000000001</c:v>
                </c:pt>
                <c:pt idx="119">
                  <c:v>1.0748</c:v>
                </c:pt>
                <c:pt idx="120">
                  <c:v>1.0826800000000001</c:v>
                </c:pt>
                <c:pt idx="121">
                  <c:v>1.07874</c:v>
                </c:pt>
                <c:pt idx="122">
                  <c:v>1.0826800000000001</c:v>
                </c:pt>
                <c:pt idx="123">
                  <c:v>1.0748</c:v>
                </c:pt>
                <c:pt idx="124">
                  <c:v>1.0826800000000001</c:v>
                </c:pt>
                <c:pt idx="125">
                  <c:v>1.07874</c:v>
                </c:pt>
                <c:pt idx="126">
                  <c:v>1.0826800000000001</c:v>
                </c:pt>
                <c:pt idx="127">
                  <c:v>1.0748</c:v>
                </c:pt>
                <c:pt idx="128">
                  <c:v>1.0826800000000001</c:v>
                </c:pt>
                <c:pt idx="129">
                  <c:v>1.0748</c:v>
                </c:pt>
                <c:pt idx="130">
                  <c:v>1.0826800000000001</c:v>
                </c:pt>
                <c:pt idx="131">
                  <c:v>1.07874</c:v>
                </c:pt>
                <c:pt idx="132">
                  <c:v>1.0826800000000001</c:v>
                </c:pt>
                <c:pt idx="133">
                  <c:v>1.0748</c:v>
                </c:pt>
                <c:pt idx="134">
                  <c:v>1.0826800000000001</c:v>
                </c:pt>
                <c:pt idx="135">
                  <c:v>1.07874</c:v>
                </c:pt>
                <c:pt idx="136">
                  <c:v>1.0826800000000001</c:v>
                </c:pt>
                <c:pt idx="137">
                  <c:v>1.0748</c:v>
                </c:pt>
                <c:pt idx="138">
                  <c:v>1.0826800000000001</c:v>
                </c:pt>
                <c:pt idx="139">
                  <c:v>1.07874</c:v>
                </c:pt>
                <c:pt idx="140">
                  <c:v>1.0826800000000001</c:v>
                </c:pt>
                <c:pt idx="141">
                  <c:v>1.07874</c:v>
                </c:pt>
                <c:pt idx="142">
                  <c:v>1.0826800000000001</c:v>
                </c:pt>
                <c:pt idx="143">
                  <c:v>1.07874</c:v>
                </c:pt>
                <c:pt idx="144">
                  <c:v>1.0826800000000001</c:v>
                </c:pt>
                <c:pt idx="145">
                  <c:v>1.07874</c:v>
                </c:pt>
                <c:pt idx="146">
                  <c:v>1.0826800000000001</c:v>
                </c:pt>
                <c:pt idx="147">
                  <c:v>1.07874</c:v>
                </c:pt>
                <c:pt idx="148">
                  <c:v>1.0826800000000001</c:v>
                </c:pt>
                <c:pt idx="149">
                  <c:v>1.07874</c:v>
                </c:pt>
                <c:pt idx="150">
                  <c:v>1.0826800000000001</c:v>
                </c:pt>
                <c:pt idx="151">
                  <c:v>1.07874</c:v>
                </c:pt>
                <c:pt idx="152">
                  <c:v>1.0826800000000001</c:v>
                </c:pt>
                <c:pt idx="153">
                  <c:v>1.07874</c:v>
                </c:pt>
                <c:pt idx="154">
                  <c:v>1.0826800000000001</c:v>
                </c:pt>
                <c:pt idx="155">
                  <c:v>1.07874</c:v>
                </c:pt>
                <c:pt idx="156">
                  <c:v>1.0826800000000001</c:v>
                </c:pt>
                <c:pt idx="157">
                  <c:v>1.07874</c:v>
                </c:pt>
                <c:pt idx="158">
                  <c:v>1.0826800000000001</c:v>
                </c:pt>
                <c:pt idx="159">
                  <c:v>1.07874</c:v>
                </c:pt>
                <c:pt idx="160">
                  <c:v>1.0826800000000001</c:v>
                </c:pt>
                <c:pt idx="161">
                  <c:v>1.09449</c:v>
                </c:pt>
                <c:pt idx="162">
                  <c:v>1.09449</c:v>
                </c:pt>
                <c:pt idx="163">
                  <c:v>1.0866100000000001</c:v>
                </c:pt>
                <c:pt idx="164">
                  <c:v>1.0866100000000001</c:v>
                </c:pt>
                <c:pt idx="165">
                  <c:v>1.0866100000000001</c:v>
                </c:pt>
                <c:pt idx="166">
                  <c:v>1.07874</c:v>
                </c:pt>
                <c:pt idx="167">
                  <c:v>1.0826800000000001</c:v>
                </c:pt>
                <c:pt idx="168">
                  <c:v>1.0826800000000001</c:v>
                </c:pt>
                <c:pt idx="169">
                  <c:v>1.0826800000000001</c:v>
                </c:pt>
                <c:pt idx="170">
                  <c:v>1.0748</c:v>
                </c:pt>
                <c:pt idx="171">
                  <c:v>1.0826800000000001</c:v>
                </c:pt>
                <c:pt idx="172">
                  <c:v>1.0748</c:v>
                </c:pt>
                <c:pt idx="173">
                  <c:v>1.0826800000000001</c:v>
                </c:pt>
                <c:pt idx="174">
                  <c:v>1.0748</c:v>
                </c:pt>
                <c:pt idx="175">
                  <c:v>1.0826800000000001</c:v>
                </c:pt>
                <c:pt idx="176">
                  <c:v>1.07874</c:v>
                </c:pt>
                <c:pt idx="177">
                  <c:v>1.0669299999999999</c:v>
                </c:pt>
                <c:pt idx="178">
                  <c:v>1.07874</c:v>
                </c:pt>
                <c:pt idx="179">
                  <c:v>1.0748</c:v>
                </c:pt>
                <c:pt idx="180">
                  <c:v>1.07087</c:v>
                </c:pt>
                <c:pt idx="181">
                  <c:v>1.07087</c:v>
                </c:pt>
                <c:pt idx="182">
                  <c:v>1.07087</c:v>
                </c:pt>
                <c:pt idx="183">
                  <c:v>1.0748</c:v>
                </c:pt>
                <c:pt idx="184">
                  <c:v>1.07087</c:v>
                </c:pt>
                <c:pt idx="185">
                  <c:v>1.0748</c:v>
                </c:pt>
                <c:pt idx="186">
                  <c:v>1.07087</c:v>
                </c:pt>
                <c:pt idx="187">
                  <c:v>1.0748</c:v>
                </c:pt>
                <c:pt idx="188">
                  <c:v>1.0748</c:v>
                </c:pt>
                <c:pt idx="189">
                  <c:v>1.0669299999999999</c:v>
                </c:pt>
                <c:pt idx="190">
                  <c:v>1.0748</c:v>
                </c:pt>
                <c:pt idx="191">
                  <c:v>1.0748</c:v>
                </c:pt>
                <c:pt idx="192">
                  <c:v>1.0748</c:v>
                </c:pt>
                <c:pt idx="193">
                  <c:v>1.0748</c:v>
                </c:pt>
                <c:pt idx="194">
                  <c:v>1.0748</c:v>
                </c:pt>
                <c:pt idx="195">
                  <c:v>1.0826800000000001</c:v>
                </c:pt>
                <c:pt idx="196">
                  <c:v>1.09449</c:v>
                </c:pt>
                <c:pt idx="197">
                  <c:v>1.09449</c:v>
                </c:pt>
                <c:pt idx="198">
                  <c:v>1.09843</c:v>
                </c:pt>
                <c:pt idx="199">
                  <c:v>1.10236</c:v>
                </c:pt>
                <c:pt idx="200">
                  <c:v>1.09843</c:v>
                </c:pt>
                <c:pt idx="201">
                  <c:v>1.09449</c:v>
                </c:pt>
                <c:pt idx="202">
                  <c:v>1.10236</c:v>
                </c:pt>
                <c:pt idx="203">
                  <c:v>1.0905499999999999</c:v>
                </c:pt>
                <c:pt idx="204">
                  <c:v>1.10236</c:v>
                </c:pt>
                <c:pt idx="205">
                  <c:v>1.0905499999999999</c:v>
                </c:pt>
                <c:pt idx="206">
                  <c:v>1.10236</c:v>
                </c:pt>
                <c:pt idx="207">
                  <c:v>1.09843</c:v>
                </c:pt>
                <c:pt idx="208">
                  <c:v>1.10236</c:v>
                </c:pt>
                <c:pt idx="209">
                  <c:v>1.0905499999999999</c:v>
                </c:pt>
                <c:pt idx="210">
                  <c:v>1.09843</c:v>
                </c:pt>
                <c:pt idx="211">
                  <c:v>1.0905499999999999</c:v>
                </c:pt>
                <c:pt idx="212">
                  <c:v>1.09843</c:v>
                </c:pt>
                <c:pt idx="213">
                  <c:v>1.09843</c:v>
                </c:pt>
                <c:pt idx="214">
                  <c:v>1.0905499999999999</c:v>
                </c:pt>
                <c:pt idx="215">
                  <c:v>1.0905499999999999</c:v>
                </c:pt>
                <c:pt idx="216">
                  <c:v>1.0905499999999999</c:v>
                </c:pt>
                <c:pt idx="217">
                  <c:v>1.0866100000000001</c:v>
                </c:pt>
                <c:pt idx="218">
                  <c:v>1.0905499999999999</c:v>
                </c:pt>
                <c:pt idx="219">
                  <c:v>1.0826800000000001</c:v>
                </c:pt>
                <c:pt idx="220">
                  <c:v>1.0905499999999999</c:v>
                </c:pt>
                <c:pt idx="221">
                  <c:v>1.07874</c:v>
                </c:pt>
                <c:pt idx="222">
                  <c:v>1.09449</c:v>
                </c:pt>
                <c:pt idx="223">
                  <c:v>1.0826800000000001</c:v>
                </c:pt>
                <c:pt idx="224">
                  <c:v>1.0866100000000001</c:v>
                </c:pt>
                <c:pt idx="225">
                  <c:v>1.07087</c:v>
                </c:pt>
                <c:pt idx="226">
                  <c:v>1.0866100000000001</c:v>
                </c:pt>
                <c:pt idx="227">
                  <c:v>1.0905499999999999</c:v>
                </c:pt>
                <c:pt idx="228">
                  <c:v>1.0905499999999999</c:v>
                </c:pt>
                <c:pt idx="229">
                  <c:v>1.0905499999999999</c:v>
                </c:pt>
                <c:pt idx="230">
                  <c:v>1.0905499999999999</c:v>
                </c:pt>
                <c:pt idx="231">
                  <c:v>1.0905499999999999</c:v>
                </c:pt>
                <c:pt idx="232">
                  <c:v>1.0866100000000001</c:v>
                </c:pt>
                <c:pt idx="233">
                  <c:v>1.0905499999999999</c:v>
                </c:pt>
                <c:pt idx="234">
                  <c:v>1.0866100000000001</c:v>
                </c:pt>
                <c:pt idx="235">
                  <c:v>1.0905499999999999</c:v>
                </c:pt>
                <c:pt idx="236">
                  <c:v>1.0866100000000001</c:v>
                </c:pt>
                <c:pt idx="237">
                  <c:v>1.0866100000000001</c:v>
                </c:pt>
                <c:pt idx="238">
                  <c:v>1.0826800000000001</c:v>
                </c:pt>
                <c:pt idx="239">
                  <c:v>1.0866100000000001</c:v>
                </c:pt>
                <c:pt idx="240">
                  <c:v>1.07874</c:v>
                </c:pt>
                <c:pt idx="241">
                  <c:v>1.0866100000000001</c:v>
                </c:pt>
                <c:pt idx="242">
                  <c:v>1.0826800000000001</c:v>
                </c:pt>
                <c:pt idx="243">
                  <c:v>1.0905499999999999</c:v>
                </c:pt>
                <c:pt idx="244">
                  <c:v>1.0866100000000001</c:v>
                </c:pt>
                <c:pt idx="245">
                  <c:v>1.0905499999999999</c:v>
                </c:pt>
                <c:pt idx="246">
                  <c:v>1.0866100000000001</c:v>
                </c:pt>
                <c:pt idx="247">
                  <c:v>1.0905499999999999</c:v>
                </c:pt>
                <c:pt idx="248">
                  <c:v>1.0748</c:v>
                </c:pt>
                <c:pt idx="249">
                  <c:v>1.0826800000000001</c:v>
                </c:pt>
                <c:pt idx="250">
                  <c:v>1.0905499999999999</c:v>
                </c:pt>
                <c:pt idx="251">
                  <c:v>1.0866100000000001</c:v>
                </c:pt>
                <c:pt idx="252">
                  <c:v>1.0866100000000001</c:v>
                </c:pt>
                <c:pt idx="253">
                  <c:v>1.0866100000000001</c:v>
                </c:pt>
                <c:pt idx="254">
                  <c:v>1.0905499999999999</c:v>
                </c:pt>
                <c:pt idx="255">
                  <c:v>1.0866100000000001</c:v>
                </c:pt>
                <c:pt idx="256">
                  <c:v>1.0905499999999999</c:v>
                </c:pt>
                <c:pt idx="257">
                  <c:v>1.0826800000000001</c:v>
                </c:pt>
                <c:pt idx="258">
                  <c:v>1.0866100000000001</c:v>
                </c:pt>
                <c:pt idx="259">
                  <c:v>1.0826800000000001</c:v>
                </c:pt>
                <c:pt idx="260">
                  <c:v>1.0905499999999999</c:v>
                </c:pt>
                <c:pt idx="261">
                  <c:v>1.0866100000000001</c:v>
                </c:pt>
                <c:pt idx="262">
                  <c:v>1.0905499999999999</c:v>
                </c:pt>
                <c:pt idx="263">
                  <c:v>1.0866100000000001</c:v>
                </c:pt>
                <c:pt idx="264">
                  <c:v>1.0866100000000001</c:v>
                </c:pt>
                <c:pt idx="265">
                  <c:v>1.0826800000000001</c:v>
                </c:pt>
                <c:pt idx="266">
                  <c:v>1.0866100000000001</c:v>
                </c:pt>
                <c:pt idx="267">
                  <c:v>1.0826800000000001</c:v>
                </c:pt>
                <c:pt idx="268">
                  <c:v>1.0866100000000001</c:v>
                </c:pt>
                <c:pt idx="269">
                  <c:v>1.0748</c:v>
                </c:pt>
                <c:pt idx="270">
                  <c:v>1.0826800000000001</c:v>
                </c:pt>
                <c:pt idx="271">
                  <c:v>1.0826800000000001</c:v>
                </c:pt>
                <c:pt idx="272">
                  <c:v>1.0748</c:v>
                </c:pt>
                <c:pt idx="273">
                  <c:v>1.0826800000000001</c:v>
                </c:pt>
                <c:pt idx="274">
                  <c:v>1.0826800000000001</c:v>
                </c:pt>
                <c:pt idx="275">
                  <c:v>1.07087</c:v>
                </c:pt>
                <c:pt idx="276">
                  <c:v>1.07874</c:v>
                </c:pt>
                <c:pt idx="277">
                  <c:v>1.07874</c:v>
                </c:pt>
                <c:pt idx="278">
                  <c:v>1.07874</c:v>
                </c:pt>
                <c:pt idx="279">
                  <c:v>1.0826800000000001</c:v>
                </c:pt>
                <c:pt idx="280">
                  <c:v>1.07874</c:v>
                </c:pt>
                <c:pt idx="281">
                  <c:v>1.07874</c:v>
                </c:pt>
                <c:pt idx="282">
                  <c:v>1.0748</c:v>
                </c:pt>
                <c:pt idx="283">
                  <c:v>1.07874</c:v>
                </c:pt>
                <c:pt idx="284">
                  <c:v>1.07874</c:v>
                </c:pt>
                <c:pt idx="285">
                  <c:v>1.07874</c:v>
                </c:pt>
                <c:pt idx="286">
                  <c:v>1.0748</c:v>
                </c:pt>
                <c:pt idx="287">
                  <c:v>1.0826800000000001</c:v>
                </c:pt>
                <c:pt idx="288">
                  <c:v>1.0748</c:v>
                </c:pt>
                <c:pt idx="289">
                  <c:v>1.0826800000000001</c:v>
                </c:pt>
                <c:pt idx="290">
                  <c:v>1.07874</c:v>
                </c:pt>
                <c:pt idx="291">
                  <c:v>1.0826800000000001</c:v>
                </c:pt>
                <c:pt idx="292">
                  <c:v>1.0826800000000001</c:v>
                </c:pt>
                <c:pt idx="293">
                  <c:v>1.0826800000000001</c:v>
                </c:pt>
                <c:pt idx="294">
                  <c:v>1.0748</c:v>
                </c:pt>
                <c:pt idx="295">
                  <c:v>1.07874</c:v>
                </c:pt>
                <c:pt idx="296">
                  <c:v>1.07874</c:v>
                </c:pt>
                <c:pt idx="297">
                  <c:v>1.07874</c:v>
                </c:pt>
                <c:pt idx="298">
                  <c:v>1.07874</c:v>
                </c:pt>
                <c:pt idx="299">
                  <c:v>1.07874</c:v>
                </c:pt>
                <c:pt idx="300">
                  <c:v>1.07087</c:v>
                </c:pt>
                <c:pt idx="301">
                  <c:v>1.0748</c:v>
                </c:pt>
                <c:pt idx="302">
                  <c:v>1.0669299999999999</c:v>
                </c:pt>
                <c:pt idx="303">
                  <c:v>1.0748</c:v>
                </c:pt>
                <c:pt idx="304">
                  <c:v>1.07087</c:v>
                </c:pt>
                <c:pt idx="305">
                  <c:v>1.07874</c:v>
                </c:pt>
                <c:pt idx="306">
                  <c:v>1.07087</c:v>
                </c:pt>
                <c:pt idx="307">
                  <c:v>1.0826800000000001</c:v>
                </c:pt>
                <c:pt idx="308">
                  <c:v>1.0826800000000001</c:v>
                </c:pt>
                <c:pt idx="309">
                  <c:v>1.0826800000000001</c:v>
                </c:pt>
                <c:pt idx="310">
                  <c:v>1.0826800000000001</c:v>
                </c:pt>
                <c:pt idx="311">
                  <c:v>1.0826800000000001</c:v>
                </c:pt>
                <c:pt idx="312">
                  <c:v>1.0748</c:v>
                </c:pt>
                <c:pt idx="313">
                  <c:v>1.0826800000000001</c:v>
                </c:pt>
                <c:pt idx="314">
                  <c:v>1.0826800000000001</c:v>
                </c:pt>
                <c:pt idx="315">
                  <c:v>1.0826800000000001</c:v>
                </c:pt>
                <c:pt idx="316">
                  <c:v>1.0826800000000001</c:v>
                </c:pt>
                <c:pt idx="317">
                  <c:v>1.0826800000000001</c:v>
                </c:pt>
                <c:pt idx="318">
                  <c:v>1.0826800000000001</c:v>
                </c:pt>
                <c:pt idx="319">
                  <c:v>1.0826800000000001</c:v>
                </c:pt>
                <c:pt idx="320">
                  <c:v>1.0826800000000001</c:v>
                </c:pt>
                <c:pt idx="321">
                  <c:v>1.0826800000000001</c:v>
                </c:pt>
                <c:pt idx="322">
                  <c:v>1.0748</c:v>
                </c:pt>
                <c:pt idx="323">
                  <c:v>1.0748</c:v>
                </c:pt>
                <c:pt idx="324">
                  <c:v>1.0748</c:v>
                </c:pt>
                <c:pt idx="325">
                  <c:v>1.0748</c:v>
                </c:pt>
                <c:pt idx="326">
                  <c:v>1.07874</c:v>
                </c:pt>
                <c:pt idx="327">
                  <c:v>1.07874</c:v>
                </c:pt>
                <c:pt idx="328">
                  <c:v>1.07874</c:v>
                </c:pt>
                <c:pt idx="329">
                  <c:v>1.07087</c:v>
                </c:pt>
                <c:pt idx="330">
                  <c:v>1.07874</c:v>
                </c:pt>
                <c:pt idx="331">
                  <c:v>1.0748</c:v>
                </c:pt>
                <c:pt idx="332">
                  <c:v>1.0669299999999999</c:v>
                </c:pt>
                <c:pt idx="333">
                  <c:v>1.07087</c:v>
                </c:pt>
                <c:pt idx="334">
                  <c:v>1.0669299999999999</c:v>
                </c:pt>
                <c:pt idx="335">
                  <c:v>1.07874</c:v>
                </c:pt>
                <c:pt idx="336">
                  <c:v>1.07087</c:v>
                </c:pt>
                <c:pt idx="337">
                  <c:v>1.07874</c:v>
                </c:pt>
                <c:pt idx="338">
                  <c:v>1.0748</c:v>
                </c:pt>
                <c:pt idx="339">
                  <c:v>1.0826800000000001</c:v>
                </c:pt>
                <c:pt idx="340">
                  <c:v>1.0826800000000001</c:v>
                </c:pt>
                <c:pt idx="341">
                  <c:v>1.07874</c:v>
                </c:pt>
                <c:pt idx="342">
                  <c:v>1.07874</c:v>
                </c:pt>
                <c:pt idx="343">
                  <c:v>1.0748</c:v>
                </c:pt>
                <c:pt idx="344">
                  <c:v>1.0669299999999999</c:v>
                </c:pt>
                <c:pt idx="345">
                  <c:v>1.07874</c:v>
                </c:pt>
                <c:pt idx="346">
                  <c:v>1.07874</c:v>
                </c:pt>
                <c:pt idx="347">
                  <c:v>1.0748</c:v>
                </c:pt>
                <c:pt idx="348">
                  <c:v>1.07087</c:v>
                </c:pt>
                <c:pt idx="349">
                  <c:v>1.0748</c:v>
                </c:pt>
                <c:pt idx="350">
                  <c:v>1.07087</c:v>
                </c:pt>
                <c:pt idx="351">
                  <c:v>1.07087</c:v>
                </c:pt>
                <c:pt idx="352">
                  <c:v>1.0748</c:v>
                </c:pt>
                <c:pt idx="353">
                  <c:v>1.07087</c:v>
                </c:pt>
                <c:pt idx="354">
                  <c:v>1.0748</c:v>
                </c:pt>
                <c:pt idx="355">
                  <c:v>1.0669299999999999</c:v>
                </c:pt>
                <c:pt idx="356">
                  <c:v>1.07874</c:v>
                </c:pt>
                <c:pt idx="357">
                  <c:v>1.0826800000000001</c:v>
                </c:pt>
                <c:pt idx="358">
                  <c:v>1.0826800000000001</c:v>
                </c:pt>
                <c:pt idx="359">
                  <c:v>1.07087</c:v>
                </c:pt>
                <c:pt idx="360">
                  <c:v>1.0748</c:v>
                </c:pt>
                <c:pt idx="361">
                  <c:v>1.07087</c:v>
                </c:pt>
                <c:pt idx="362">
                  <c:v>1.0826800000000001</c:v>
                </c:pt>
                <c:pt idx="363">
                  <c:v>1.0826800000000001</c:v>
                </c:pt>
                <c:pt idx="364">
                  <c:v>1.07874</c:v>
                </c:pt>
                <c:pt idx="365">
                  <c:v>1.0748</c:v>
                </c:pt>
                <c:pt idx="366">
                  <c:v>1.0669299999999999</c:v>
                </c:pt>
                <c:pt idx="367">
                  <c:v>1.0826800000000001</c:v>
                </c:pt>
                <c:pt idx="368">
                  <c:v>1.0826800000000001</c:v>
                </c:pt>
                <c:pt idx="369">
                  <c:v>1.0826800000000001</c:v>
                </c:pt>
                <c:pt idx="370">
                  <c:v>1.0826800000000001</c:v>
                </c:pt>
                <c:pt idx="371">
                  <c:v>1.0826800000000001</c:v>
                </c:pt>
                <c:pt idx="372">
                  <c:v>1.0748</c:v>
                </c:pt>
                <c:pt idx="373">
                  <c:v>1.0748</c:v>
                </c:pt>
                <c:pt idx="374">
                  <c:v>1.07874</c:v>
                </c:pt>
                <c:pt idx="375">
                  <c:v>1.0826800000000001</c:v>
                </c:pt>
                <c:pt idx="376">
                  <c:v>1.07874</c:v>
                </c:pt>
                <c:pt idx="377">
                  <c:v>1.07087</c:v>
                </c:pt>
                <c:pt idx="378">
                  <c:v>1.07874</c:v>
                </c:pt>
                <c:pt idx="379">
                  <c:v>1.0826800000000001</c:v>
                </c:pt>
                <c:pt idx="380">
                  <c:v>1.0826800000000001</c:v>
                </c:pt>
                <c:pt idx="381">
                  <c:v>1.0826800000000001</c:v>
                </c:pt>
                <c:pt idx="382">
                  <c:v>1.0826800000000001</c:v>
                </c:pt>
                <c:pt idx="383">
                  <c:v>1.07874</c:v>
                </c:pt>
                <c:pt idx="384">
                  <c:v>1.0748</c:v>
                </c:pt>
                <c:pt idx="385">
                  <c:v>1.0826800000000001</c:v>
                </c:pt>
                <c:pt idx="386">
                  <c:v>1.0826800000000001</c:v>
                </c:pt>
                <c:pt idx="387">
                  <c:v>1.0826800000000001</c:v>
                </c:pt>
                <c:pt idx="388">
                  <c:v>1.07874</c:v>
                </c:pt>
                <c:pt idx="389">
                  <c:v>1.0748</c:v>
                </c:pt>
                <c:pt idx="390">
                  <c:v>1.0748</c:v>
                </c:pt>
                <c:pt idx="391">
                  <c:v>1.07874</c:v>
                </c:pt>
                <c:pt idx="392">
                  <c:v>1.0748</c:v>
                </c:pt>
                <c:pt idx="393">
                  <c:v>1.07087</c:v>
                </c:pt>
                <c:pt idx="394">
                  <c:v>1.0669299999999999</c:v>
                </c:pt>
                <c:pt idx="395">
                  <c:v>1.0748</c:v>
                </c:pt>
                <c:pt idx="396">
                  <c:v>1.07087</c:v>
                </c:pt>
                <c:pt idx="397">
                  <c:v>1.0748</c:v>
                </c:pt>
                <c:pt idx="398">
                  <c:v>1.0748</c:v>
                </c:pt>
                <c:pt idx="399">
                  <c:v>1.0748</c:v>
                </c:pt>
                <c:pt idx="400">
                  <c:v>1.0748</c:v>
                </c:pt>
                <c:pt idx="401">
                  <c:v>1.07087</c:v>
                </c:pt>
                <c:pt idx="402">
                  <c:v>1.07874</c:v>
                </c:pt>
                <c:pt idx="403">
                  <c:v>1.0748</c:v>
                </c:pt>
                <c:pt idx="404">
                  <c:v>1.0748</c:v>
                </c:pt>
                <c:pt idx="405">
                  <c:v>1.0826800000000001</c:v>
                </c:pt>
                <c:pt idx="406">
                  <c:v>1.0826800000000001</c:v>
                </c:pt>
                <c:pt idx="407">
                  <c:v>1.0826800000000001</c:v>
                </c:pt>
                <c:pt idx="408">
                  <c:v>1.07874</c:v>
                </c:pt>
                <c:pt idx="409">
                  <c:v>1.0826800000000001</c:v>
                </c:pt>
                <c:pt idx="410">
                  <c:v>1.07874</c:v>
                </c:pt>
                <c:pt idx="411">
                  <c:v>1.0748</c:v>
                </c:pt>
                <c:pt idx="412">
                  <c:v>1.07874</c:v>
                </c:pt>
                <c:pt idx="413">
                  <c:v>1.0826800000000001</c:v>
                </c:pt>
                <c:pt idx="414">
                  <c:v>1.07874</c:v>
                </c:pt>
                <c:pt idx="415">
                  <c:v>1.07874</c:v>
                </c:pt>
                <c:pt idx="416">
                  <c:v>1.0748</c:v>
                </c:pt>
                <c:pt idx="417">
                  <c:v>1.0748</c:v>
                </c:pt>
                <c:pt idx="418">
                  <c:v>1.0669299999999999</c:v>
                </c:pt>
                <c:pt idx="419">
                  <c:v>1.07874</c:v>
                </c:pt>
                <c:pt idx="420">
                  <c:v>1.07874</c:v>
                </c:pt>
                <c:pt idx="421">
                  <c:v>1.0669299999999999</c:v>
                </c:pt>
                <c:pt idx="422">
                  <c:v>1.0748</c:v>
                </c:pt>
                <c:pt idx="423">
                  <c:v>1.0748</c:v>
                </c:pt>
                <c:pt idx="424">
                  <c:v>1.0748</c:v>
                </c:pt>
                <c:pt idx="425">
                  <c:v>1.0669299999999999</c:v>
                </c:pt>
                <c:pt idx="426">
                  <c:v>1.0748</c:v>
                </c:pt>
                <c:pt idx="427">
                  <c:v>1.0748</c:v>
                </c:pt>
                <c:pt idx="428">
                  <c:v>1.0748</c:v>
                </c:pt>
                <c:pt idx="429">
                  <c:v>1.0748</c:v>
                </c:pt>
                <c:pt idx="430">
                  <c:v>1.0748</c:v>
                </c:pt>
                <c:pt idx="431">
                  <c:v>1.07087</c:v>
                </c:pt>
                <c:pt idx="432">
                  <c:v>1.0669299999999999</c:v>
                </c:pt>
                <c:pt idx="433">
                  <c:v>1.0748</c:v>
                </c:pt>
                <c:pt idx="434">
                  <c:v>1.0669299999999999</c:v>
                </c:pt>
                <c:pt idx="435">
                  <c:v>1.07087</c:v>
                </c:pt>
                <c:pt idx="436">
                  <c:v>1.0748</c:v>
                </c:pt>
                <c:pt idx="437">
                  <c:v>1.0629900000000001</c:v>
                </c:pt>
                <c:pt idx="438">
                  <c:v>1.07087</c:v>
                </c:pt>
                <c:pt idx="439">
                  <c:v>1.0748</c:v>
                </c:pt>
                <c:pt idx="440">
                  <c:v>1.07087</c:v>
                </c:pt>
                <c:pt idx="441">
                  <c:v>1.0669299999999999</c:v>
                </c:pt>
                <c:pt idx="442">
                  <c:v>1.0748</c:v>
                </c:pt>
                <c:pt idx="443">
                  <c:v>1.0748</c:v>
                </c:pt>
                <c:pt idx="444">
                  <c:v>1.0748</c:v>
                </c:pt>
                <c:pt idx="445">
                  <c:v>1.0748</c:v>
                </c:pt>
                <c:pt idx="446">
                  <c:v>1.07087</c:v>
                </c:pt>
                <c:pt idx="447">
                  <c:v>1.0669299999999999</c:v>
                </c:pt>
                <c:pt idx="448">
                  <c:v>1.07087</c:v>
                </c:pt>
                <c:pt idx="449">
                  <c:v>1.0748</c:v>
                </c:pt>
                <c:pt idx="450">
                  <c:v>1.0748</c:v>
                </c:pt>
                <c:pt idx="451">
                  <c:v>1.0748</c:v>
                </c:pt>
                <c:pt idx="452">
                  <c:v>1.0748</c:v>
                </c:pt>
                <c:pt idx="453">
                  <c:v>1.0748</c:v>
                </c:pt>
                <c:pt idx="454">
                  <c:v>1.07087</c:v>
                </c:pt>
                <c:pt idx="455">
                  <c:v>1.07087</c:v>
                </c:pt>
                <c:pt idx="456">
                  <c:v>1.0748</c:v>
                </c:pt>
                <c:pt idx="457">
                  <c:v>1.0748</c:v>
                </c:pt>
                <c:pt idx="458">
                  <c:v>1.07087</c:v>
                </c:pt>
                <c:pt idx="459">
                  <c:v>1.0748</c:v>
                </c:pt>
                <c:pt idx="460">
                  <c:v>1.0748</c:v>
                </c:pt>
                <c:pt idx="461">
                  <c:v>1.0748</c:v>
                </c:pt>
                <c:pt idx="462">
                  <c:v>1.0748</c:v>
                </c:pt>
                <c:pt idx="463">
                  <c:v>1.0748</c:v>
                </c:pt>
                <c:pt idx="464">
                  <c:v>1.0629900000000001</c:v>
                </c:pt>
                <c:pt idx="465">
                  <c:v>1.0748</c:v>
                </c:pt>
                <c:pt idx="466">
                  <c:v>1.0748</c:v>
                </c:pt>
                <c:pt idx="467">
                  <c:v>1.07087</c:v>
                </c:pt>
                <c:pt idx="468">
                  <c:v>1.07087</c:v>
                </c:pt>
                <c:pt idx="469">
                  <c:v>1.0748</c:v>
                </c:pt>
                <c:pt idx="470">
                  <c:v>1.07087</c:v>
                </c:pt>
                <c:pt idx="471">
                  <c:v>1.0748</c:v>
                </c:pt>
                <c:pt idx="472">
                  <c:v>1.0669299999999999</c:v>
                </c:pt>
                <c:pt idx="473">
                  <c:v>1.0826800000000001</c:v>
                </c:pt>
                <c:pt idx="474">
                  <c:v>1.0826800000000001</c:v>
                </c:pt>
                <c:pt idx="475">
                  <c:v>1.0826800000000001</c:v>
                </c:pt>
                <c:pt idx="476">
                  <c:v>1.07087</c:v>
                </c:pt>
                <c:pt idx="477">
                  <c:v>1.0826800000000001</c:v>
                </c:pt>
                <c:pt idx="478">
                  <c:v>1.0826800000000001</c:v>
                </c:pt>
                <c:pt idx="479">
                  <c:v>1.07874</c:v>
                </c:pt>
                <c:pt idx="480">
                  <c:v>1.07087</c:v>
                </c:pt>
                <c:pt idx="481">
                  <c:v>1.0748</c:v>
                </c:pt>
                <c:pt idx="482">
                  <c:v>1.07087</c:v>
                </c:pt>
                <c:pt idx="483">
                  <c:v>1.0826800000000001</c:v>
                </c:pt>
                <c:pt idx="484">
                  <c:v>1.07874</c:v>
                </c:pt>
                <c:pt idx="485">
                  <c:v>1.0826800000000001</c:v>
                </c:pt>
                <c:pt idx="486">
                  <c:v>1.0826800000000001</c:v>
                </c:pt>
                <c:pt idx="487">
                  <c:v>1.0826800000000001</c:v>
                </c:pt>
                <c:pt idx="488">
                  <c:v>1.0826800000000001</c:v>
                </c:pt>
                <c:pt idx="489">
                  <c:v>1.07087</c:v>
                </c:pt>
                <c:pt idx="490">
                  <c:v>1.07874</c:v>
                </c:pt>
                <c:pt idx="491">
                  <c:v>1.0826800000000001</c:v>
                </c:pt>
                <c:pt idx="492">
                  <c:v>1.0826800000000001</c:v>
                </c:pt>
                <c:pt idx="493">
                  <c:v>1.07087</c:v>
                </c:pt>
                <c:pt idx="494">
                  <c:v>1.0748</c:v>
                </c:pt>
                <c:pt idx="495">
                  <c:v>1.0669299999999999</c:v>
                </c:pt>
                <c:pt idx="496">
                  <c:v>1.0826800000000001</c:v>
                </c:pt>
                <c:pt idx="497">
                  <c:v>1.0826800000000001</c:v>
                </c:pt>
                <c:pt idx="498">
                  <c:v>1.0826800000000001</c:v>
                </c:pt>
                <c:pt idx="499">
                  <c:v>1.0826800000000001</c:v>
                </c:pt>
              </c:numCache>
            </c:numRef>
          </c:yVal>
          <c:smooth val="0"/>
        </c:ser>
        <c:dLbls>
          <c:showLegendKey val="0"/>
          <c:showVal val="0"/>
          <c:showCatName val="0"/>
          <c:showSerName val="0"/>
          <c:showPercent val="0"/>
          <c:showBubbleSize val="0"/>
        </c:dLbls>
        <c:axId val="314019200"/>
        <c:axId val="314029184"/>
      </c:scatterChart>
      <c:valAx>
        <c:axId val="314019200"/>
        <c:scaling>
          <c:logBase val="10"/>
          <c:orientation val="minMax"/>
        </c:scaling>
        <c:delete val="0"/>
        <c:axPos val="b"/>
        <c:numFmt formatCode="General" sourceLinked="1"/>
        <c:majorTickMark val="out"/>
        <c:minorTickMark val="none"/>
        <c:tickLblPos val="nextTo"/>
        <c:crossAx val="314029184"/>
        <c:crosses val="autoZero"/>
        <c:crossBetween val="midCat"/>
      </c:valAx>
      <c:valAx>
        <c:axId val="314029184"/>
        <c:scaling>
          <c:orientation val="minMax"/>
        </c:scaling>
        <c:delete val="0"/>
        <c:axPos val="l"/>
        <c:numFmt formatCode="General" sourceLinked="1"/>
        <c:majorTickMark val="out"/>
        <c:minorTickMark val="none"/>
        <c:tickLblPos val="nextTo"/>
        <c:crossAx val="314019200"/>
        <c:crosses val="autoZero"/>
        <c:crossBetween val="midCat"/>
      </c:valAx>
      <c:spPr>
        <a:noFill/>
        <a:ln w="25400">
          <a:noFill/>
        </a:ln>
      </c:spPr>
    </c:plotArea>
    <c:legend>
      <c:legendPos val="r"/>
      <c:layout>
        <c:manualLayout>
          <c:xMode val="edge"/>
          <c:yMode val="edge"/>
          <c:x val="0.83737028446665396"/>
          <c:y val="0.37297055409758101"/>
          <c:w val="0.13685735599125501"/>
          <c:h val="0.38576888369870999"/>
        </c:manualLayout>
      </c:layou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berlin52</a:t>
            </a:r>
            <a:r>
              <a:rPr lang="en-IE" baseline="0"/>
              <a:t> pheromone matrix</a:t>
            </a:r>
            <a:endParaRPr lang="en-IE"/>
          </a:p>
        </c:rich>
      </c:tx>
      <c:overlay val="0"/>
    </c:title>
    <c:autoTitleDeleted val="0"/>
    <c:view3D>
      <c:rotX val="30"/>
      <c:rotY val="40"/>
      <c:rAngAx val="0"/>
      <c:perspective val="30"/>
    </c:view3D>
    <c:floor>
      <c:thickness val="0"/>
    </c:floor>
    <c:sideWall>
      <c:thickness val="0"/>
    </c:sideWall>
    <c:backWall>
      <c:thickness val="0"/>
    </c:backWall>
    <c:plotArea>
      <c:layout>
        <c:manualLayout>
          <c:layoutTarget val="inner"/>
          <c:xMode val="edge"/>
          <c:yMode val="edge"/>
          <c:x val="6.5904776519256705E-2"/>
          <c:y val="0.10457298524528499"/>
          <c:w val="0.74468022800438605"/>
          <c:h val="0.78046786374524602"/>
        </c:manualLayout>
      </c:layout>
      <c:surface3DChart>
        <c:wireframe val="0"/>
        <c:ser>
          <c:idx val="0"/>
          <c:order val="0"/>
          <c:val>
            <c:numRef>
              <c:f>Sheet3!$D$118:$BC$118</c:f>
              <c:numCache>
                <c:formatCode>General</c:formatCode>
                <c:ptCount val="52"/>
                <c:pt idx="0">
                  <c:v>8.8204599999999994E-2</c:v>
                </c:pt>
                <c:pt idx="1">
                  <c:v>5.5272099999999998E-2</c:v>
                </c:pt>
                <c:pt idx="2">
                  <c:v>7.2307499999999997E-2</c:v>
                </c:pt>
                <c:pt idx="3">
                  <c:v>9.53093E-2</c:v>
                </c:pt>
                <c:pt idx="4">
                  <c:v>2.5132000000000002E-2</c:v>
                </c:pt>
                <c:pt idx="5">
                  <c:v>1.93213E-2</c:v>
                </c:pt>
                <c:pt idx="6">
                  <c:v>9.9435399999999993E-2</c:v>
                </c:pt>
                <c:pt idx="7">
                  <c:v>8.2021499999999997E-2</c:v>
                </c:pt>
                <c:pt idx="8">
                  <c:v>1.1346800000000001E-2</c:v>
                </c:pt>
                <c:pt idx="9">
                  <c:v>2.2006899999999999E-2</c:v>
                </c:pt>
                <c:pt idx="10">
                  <c:v>9.5400899999999993E-3</c:v>
                </c:pt>
                <c:pt idx="11">
                  <c:v>3.7177599999999998E-2</c:v>
                </c:pt>
                <c:pt idx="12">
                  <c:v>5.6859E-2</c:v>
                </c:pt>
                <c:pt idx="13">
                  <c:v>7.2609599999999996E-2</c:v>
                </c:pt>
                <c:pt idx="14">
                  <c:v>2.4454500000000001E-2</c:v>
                </c:pt>
                <c:pt idx="15">
                  <c:v>2.09418E-2</c:v>
                </c:pt>
                <c:pt idx="16">
                  <c:v>9.8437499999999997E-2</c:v>
                </c:pt>
                <c:pt idx="17">
                  <c:v>3.5285499999999997E-2</c:v>
                </c:pt>
                <c:pt idx="18">
                  <c:v>9.9011199999999994E-2</c:v>
                </c:pt>
                <c:pt idx="19">
                  <c:v>5.4600700000000002E-2</c:v>
                </c:pt>
                <c:pt idx="20">
                  <c:v>1.2109699999999999E-2</c:v>
                </c:pt>
                <c:pt idx="21">
                  <c:v>4.1587600000000002E-2</c:v>
                </c:pt>
                <c:pt idx="22">
                  <c:v>3.3551999999999998E-2</c:v>
                </c:pt>
                <c:pt idx="23">
                  <c:v>3.3082100000000003E-2</c:v>
                </c:pt>
                <c:pt idx="24">
                  <c:v>2.5666100000000001E-2</c:v>
                </c:pt>
                <c:pt idx="25">
                  <c:v>2.9419799999999999E-3</c:v>
                </c:pt>
                <c:pt idx="26">
                  <c:v>8.6437600000000003E-2</c:v>
                </c:pt>
                <c:pt idx="27">
                  <c:v>3.7443200000000003E-2</c:v>
                </c:pt>
                <c:pt idx="28">
                  <c:v>3.11472E-2</c:v>
                </c:pt>
                <c:pt idx="29">
                  <c:v>2.3160500000000001E-2</c:v>
                </c:pt>
                <c:pt idx="30">
                  <c:v>8.6523000000000003E-2</c:v>
                </c:pt>
                <c:pt idx="31">
                  <c:v>4.7373899999999997E-2</c:v>
                </c:pt>
                <c:pt idx="32">
                  <c:v>9.7360100000000005E-2</c:v>
                </c:pt>
                <c:pt idx="33">
                  <c:v>1.0937799999999999E-2</c:v>
                </c:pt>
                <c:pt idx="34">
                  <c:v>4.5677099999999998E-2</c:v>
                </c:pt>
                <c:pt idx="35">
                  <c:v>5.3697300000000003E-2</c:v>
                </c:pt>
                <c:pt idx="36">
                  <c:v>8.2360299999999997E-2</c:v>
                </c:pt>
                <c:pt idx="37">
                  <c:v>9.2352100000000006E-2</c:v>
                </c:pt>
                <c:pt idx="38">
                  <c:v>7.1278999999999995E-2</c:v>
                </c:pt>
                <c:pt idx="39">
                  <c:v>7.0870100000000005E-2</c:v>
                </c:pt>
                <c:pt idx="40">
                  <c:v>4.5960899999999999E-2</c:v>
                </c:pt>
                <c:pt idx="41">
                  <c:v>2.3361900000000001E-2</c:v>
                </c:pt>
                <c:pt idx="42">
                  <c:v>7.8710299999999997E-2</c:v>
                </c:pt>
                <c:pt idx="43">
                  <c:v>4.9479700000000001E-2</c:v>
                </c:pt>
                <c:pt idx="44">
                  <c:v>6.2245599999999998E-2</c:v>
                </c:pt>
                <c:pt idx="45">
                  <c:v>2.3072000000000001E-3</c:v>
                </c:pt>
                <c:pt idx="46">
                  <c:v>3.85754E-3</c:v>
                </c:pt>
                <c:pt idx="47">
                  <c:v>8.8753899999999997E-2</c:v>
                </c:pt>
                <c:pt idx="48">
                  <c:v>3.2044400000000001E-2</c:v>
                </c:pt>
                <c:pt idx="49">
                  <c:v>8.2424399999999995E-2</c:v>
                </c:pt>
                <c:pt idx="50">
                  <c:v>1.5631599999999999E-2</c:v>
                </c:pt>
                <c:pt idx="51">
                  <c:v>4.90371E-2</c:v>
                </c:pt>
              </c:numCache>
            </c:numRef>
          </c:val>
        </c:ser>
        <c:ser>
          <c:idx val="1"/>
          <c:order val="1"/>
          <c:val>
            <c:numRef>
              <c:f>Sheet3!$D$119:$BC$119</c:f>
              <c:numCache>
                <c:formatCode>General</c:formatCode>
                <c:ptCount val="52"/>
                <c:pt idx="0">
                  <c:v>5.5272099999999998E-2</c:v>
                </c:pt>
                <c:pt idx="1">
                  <c:v>2.8077000000000002E-3</c:v>
                </c:pt>
                <c:pt idx="2">
                  <c:v>3.2670100000000001E-2</c:v>
                </c:pt>
                <c:pt idx="3">
                  <c:v>2.6102500000000001E-2</c:v>
                </c:pt>
                <c:pt idx="4">
                  <c:v>1.06601E-2</c:v>
                </c:pt>
                <c:pt idx="5">
                  <c:v>5.08896E-2</c:v>
                </c:pt>
                <c:pt idx="6">
                  <c:v>3.8795099999999999E-2</c:v>
                </c:pt>
                <c:pt idx="7">
                  <c:v>1.34495E-2</c:v>
                </c:pt>
                <c:pt idx="8">
                  <c:v>7.5301400000000004E-2</c:v>
                </c:pt>
                <c:pt idx="9">
                  <c:v>1.08524E-2</c:v>
                </c:pt>
                <c:pt idx="10">
                  <c:v>9.3307299999999996E-2</c:v>
                </c:pt>
                <c:pt idx="11">
                  <c:v>7.4806999999999998E-2</c:v>
                </c:pt>
                <c:pt idx="12">
                  <c:v>3.5923299999999998E-2</c:v>
                </c:pt>
                <c:pt idx="13">
                  <c:v>7.97754E-3</c:v>
                </c:pt>
                <c:pt idx="14">
                  <c:v>3.3835900000000002E-2</c:v>
                </c:pt>
                <c:pt idx="15">
                  <c:v>8.2821099999999995E-2</c:v>
                </c:pt>
                <c:pt idx="16">
                  <c:v>8.5351099999999999E-2</c:v>
                </c:pt>
                <c:pt idx="17">
                  <c:v>2.90231E-3</c:v>
                </c:pt>
                <c:pt idx="18">
                  <c:v>9.9002000000000007E-2</c:v>
                </c:pt>
                <c:pt idx="19">
                  <c:v>2.6740300000000002E-2</c:v>
                </c:pt>
                <c:pt idx="20">
                  <c:v>9.8614499999999994E-2</c:v>
                </c:pt>
                <c:pt idx="21">
                  <c:v>5.41185E-2</c:v>
                </c:pt>
                <c:pt idx="22">
                  <c:v>9.0890200000000004E-2</c:v>
                </c:pt>
                <c:pt idx="23">
                  <c:v>7.4916800000000006E-2</c:v>
                </c:pt>
                <c:pt idx="24">
                  <c:v>9.5483299999999993E-2</c:v>
                </c:pt>
                <c:pt idx="25">
                  <c:v>8.0455899999999997E-2</c:v>
                </c:pt>
                <c:pt idx="26">
                  <c:v>3.7571300000000002E-2</c:v>
                </c:pt>
                <c:pt idx="27">
                  <c:v>3.7299699999999998E-2</c:v>
                </c:pt>
                <c:pt idx="28">
                  <c:v>2.94809E-3</c:v>
                </c:pt>
                <c:pt idx="29">
                  <c:v>2.3609100000000001E-2</c:v>
                </c:pt>
                <c:pt idx="30">
                  <c:v>5.55895E-2</c:v>
                </c:pt>
                <c:pt idx="31">
                  <c:v>2.79458E-2</c:v>
                </c:pt>
                <c:pt idx="32">
                  <c:v>1.7731299999999998E-2</c:v>
                </c:pt>
                <c:pt idx="33">
                  <c:v>1.0617400000000001E-2</c:v>
                </c:pt>
                <c:pt idx="34">
                  <c:v>1.24607E-2</c:v>
                </c:pt>
                <c:pt idx="35">
                  <c:v>2.7506300000000001E-2</c:v>
                </c:pt>
                <c:pt idx="36">
                  <c:v>6.8782599999999999E-2</c:v>
                </c:pt>
                <c:pt idx="37">
                  <c:v>1.6379299999999999E-2</c:v>
                </c:pt>
                <c:pt idx="38">
                  <c:v>8.91903E-2</c:v>
                </c:pt>
                <c:pt idx="39">
                  <c:v>4.5738099999999997E-2</c:v>
                </c:pt>
                <c:pt idx="40">
                  <c:v>7.9766199999999995E-2</c:v>
                </c:pt>
                <c:pt idx="41">
                  <c:v>2.6136099999999999E-2</c:v>
                </c:pt>
                <c:pt idx="42">
                  <c:v>4.27412E-2</c:v>
                </c:pt>
                <c:pt idx="43">
                  <c:v>8.4005200000000002E-2</c:v>
                </c:pt>
                <c:pt idx="44">
                  <c:v>3.1583600000000003E-2</c:v>
                </c:pt>
                <c:pt idx="45">
                  <c:v>9.7985799999999998E-2</c:v>
                </c:pt>
                <c:pt idx="46">
                  <c:v>6.8571999999999994E-2</c:v>
                </c:pt>
                <c:pt idx="47">
                  <c:v>9.7756899999999994E-2</c:v>
                </c:pt>
                <c:pt idx="48">
                  <c:v>2.4863400000000001E-2</c:v>
                </c:pt>
                <c:pt idx="49">
                  <c:v>2.537E-2</c:v>
                </c:pt>
                <c:pt idx="50">
                  <c:v>6.3103099999999995E-2</c:v>
                </c:pt>
                <c:pt idx="51">
                  <c:v>5.9062499999999997E-2</c:v>
                </c:pt>
              </c:numCache>
            </c:numRef>
          </c:val>
        </c:ser>
        <c:ser>
          <c:idx val="2"/>
          <c:order val="2"/>
          <c:val>
            <c:numRef>
              <c:f>Sheet3!$D$120:$BC$120</c:f>
              <c:numCache>
                <c:formatCode>General</c:formatCode>
                <c:ptCount val="52"/>
                <c:pt idx="0">
                  <c:v>7.2307499999999997E-2</c:v>
                </c:pt>
                <c:pt idx="1">
                  <c:v>3.2670100000000001E-2</c:v>
                </c:pt>
                <c:pt idx="2">
                  <c:v>5.4191700000000002E-2</c:v>
                </c:pt>
                <c:pt idx="3">
                  <c:v>3.8346499999999999E-2</c:v>
                </c:pt>
                <c:pt idx="4">
                  <c:v>4.2436000000000001E-2</c:v>
                </c:pt>
                <c:pt idx="5">
                  <c:v>1.13712E-2</c:v>
                </c:pt>
                <c:pt idx="6">
                  <c:v>4.9058499999999998E-2</c:v>
                </c:pt>
                <c:pt idx="7">
                  <c:v>2.21259E-2</c:v>
                </c:pt>
                <c:pt idx="8">
                  <c:v>7.9464099999999996E-2</c:v>
                </c:pt>
                <c:pt idx="9">
                  <c:v>4.0711700000000003E-2</c:v>
                </c:pt>
                <c:pt idx="10">
                  <c:v>5.6831600000000003E-2</c:v>
                </c:pt>
                <c:pt idx="11">
                  <c:v>9.5840300000000003E-2</c:v>
                </c:pt>
                <c:pt idx="12">
                  <c:v>5.6901800000000002E-2</c:v>
                </c:pt>
                <c:pt idx="13">
                  <c:v>6.5837599999999996E-2</c:v>
                </c:pt>
                <c:pt idx="14">
                  <c:v>5.52232E-2</c:v>
                </c:pt>
                <c:pt idx="15">
                  <c:v>8.2171099999999997E-2</c:v>
                </c:pt>
                <c:pt idx="16">
                  <c:v>8.6934999999999998E-2</c:v>
                </c:pt>
                <c:pt idx="17">
                  <c:v>4.5460399999999998E-2</c:v>
                </c:pt>
                <c:pt idx="18">
                  <c:v>1.9016100000000001E-2</c:v>
                </c:pt>
                <c:pt idx="19">
                  <c:v>5.39964E-2</c:v>
                </c:pt>
                <c:pt idx="20">
                  <c:v>3.5068799999999997E-2</c:v>
                </c:pt>
                <c:pt idx="21">
                  <c:v>4.4749299999999999E-2</c:v>
                </c:pt>
                <c:pt idx="22">
                  <c:v>3.2566299999999999E-2</c:v>
                </c:pt>
                <c:pt idx="23">
                  <c:v>4.6894699999999997E-2</c:v>
                </c:pt>
                <c:pt idx="24">
                  <c:v>3.2630399999999997E-2</c:v>
                </c:pt>
                <c:pt idx="25">
                  <c:v>4.7813300000000003E-2</c:v>
                </c:pt>
                <c:pt idx="26">
                  <c:v>2.2949899999999998E-3</c:v>
                </c:pt>
                <c:pt idx="27">
                  <c:v>7.1629999999999999E-2</c:v>
                </c:pt>
                <c:pt idx="28">
                  <c:v>8.9269699999999994E-2</c:v>
                </c:pt>
                <c:pt idx="29">
                  <c:v>7.0207800000000001E-2</c:v>
                </c:pt>
                <c:pt idx="30">
                  <c:v>6.9200700000000004E-2</c:v>
                </c:pt>
                <c:pt idx="31">
                  <c:v>2.6670099999999999E-2</c:v>
                </c:pt>
                <c:pt idx="32">
                  <c:v>5.4444999999999997E-3</c:v>
                </c:pt>
                <c:pt idx="33">
                  <c:v>7.1428599999999995E-2</c:v>
                </c:pt>
                <c:pt idx="34">
                  <c:v>2.1341599999999999E-2</c:v>
                </c:pt>
                <c:pt idx="35">
                  <c:v>1.06754E-2</c:v>
                </c:pt>
                <c:pt idx="36">
                  <c:v>8.4954400000000097E-2</c:v>
                </c:pt>
                <c:pt idx="37">
                  <c:v>6.7424499999999998E-2</c:v>
                </c:pt>
                <c:pt idx="38">
                  <c:v>6.3539499999999997E-3</c:v>
                </c:pt>
                <c:pt idx="39">
                  <c:v>3.5001699999999997E-2</c:v>
                </c:pt>
                <c:pt idx="40">
                  <c:v>4.7395199999999998E-2</c:v>
                </c:pt>
                <c:pt idx="41">
                  <c:v>4.3085999999999999E-2</c:v>
                </c:pt>
                <c:pt idx="42">
                  <c:v>4.3949700000000001E-2</c:v>
                </c:pt>
                <c:pt idx="43">
                  <c:v>3.62011E-2</c:v>
                </c:pt>
                <c:pt idx="44">
                  <c:v>4.0702500000000003E-2</c:v>
                </c:pt>
                <c:pt idx="45">
                  <c:v>6.4751100000000006E-2</c:v>
                </c:pt>
                <c:pt idx="46">
                  <c:v>3.8398399999999999E-2</c:v>
                </c:pt>
                <c:pt idx="47">
                  <c:v>8.8518899999999998E-2</c:v>
                </c:pt>
                <c:pt idx="48">
                  <c:v>5.3624100000000001E-2</c:v>
                </c:pt>
                <c:pt idx="49">
                  <c:v>9.2696899999999999E-2</c:v>
                </c:pt>
                <c:pt idx="50">
                  <c:v>9.1048900000000002E-2</c:v>
                </c:pt>
                <c:pt idx="51">
                  <c:v>1.63915E-2</c:v>
                </c:pt>
              </c:numCache>
            </c:numRef>
          </c:val>
        </c:ser>
        <c:ser>
          <c:idx val="3"/>
          <c:order val="3"/>
          <c:val>
            <c:numRef>
              <c:f>Sheet3!$D$121:$BC$121</c:f>
              <c:numCache>
                <c:formatCode>General</c:formatCode>
                <c:ptCount val="52"/>
                <c:pt idx="0">
                  <c:v>9.53093E-2</c:v>
                </c:pt>
                <c:pt idx="1">
                  <c:v>2.6102500000000001E-2</c:v>
                </c:pt>
                <c:pt idx="2">
                  <c:v>3.8346499999999999E-2</c:v>
                </c:pt>
                <c:pt idx="3">
                  <c:v>6.8300399999999999E-3</c:v>
                </c:pt>
                <c:pt idx="4">
                  <c:v>8.1603400000000006E-2</c:v>
                </c:pt>
                <c:pt idx="5">
                  <c:v>3.1904000000000002E-2</c:v>
                </c:pt>
                <c:pt idx="6">
                  <c:v>5.62304E-2</c:v>
                </c:pt>
                <c:pt idx="7">
                  <c:v>5.3178499999999997E-2</c:v>
                </c:pt>
                <c:pt idx="8">
                  <c:v>7.53471E-2</c:v>
                </c:pt>
                <c:pt idx="9">
                  <c:v>7.6357300000000003E-2</c:v>
                </c:pt>
                <c:pt idx="10">
                  <c:v>4.1669999999999999E-2</c:v>
                </c:pt>
                <c:pt idx="11">
                  <c:v>4.3836800000000002E-2</c:v>
                </c:pt>
                <c:pt idx="12">
                  <c:v>1.2756699999999999E-2</c:v>
                </c:pt>
                <c:pt idx="13">
                  <c:v>6.1638199999999997E-2</c:v>
                </c:pt>
                <c:pt idx="14">
                  <c:v>5.9212000000000001E-2</c:v>
                </c:pt>
                <c:pt idx="15">
                  <c:v>8.8879100000000003E-2</c:v>
                </c:pt>
                <c:pt idx="16">
                  <c:v>8.5396899999999998E-2</c:v>
                </c:pt>
                <c:pt idx="17">
                  <c:v>8.9715299999999998E-2</c:v>
                </c:pt>
                <c:pt idx="18">
                  <c:v>1.26255E-2</c:v>
                </c:pt>
                <c:pt idx="19">
                  <c:v>4.7798100000000003E-2</c:v>
                </c:pt>
                <c:pt idx="20">
                  <c:v>2.4872600000000002E-2</c:v>
                </c:pt>
                <c:pt idx="21">
                  <c:v>4.3223400000000002E-2</c:v>
                </c:pt>
                <c:pt idx="22">
                  <c:v>7.6976799999999998E-2</c:v>
                </c:pt>
                <c:pt idx="23">
                  <c:v>9.1991900000000001E-2</c:v>
                </c:pt>
                <c:pt idx="24">
                  <c:v>6.5334000000000003E-2</c:v>
                </c:pt>
                <c:pt idx="25">
                  <c:v>4.7953700000000002E-2</c:v>
                </c:pt>
                <c:pt idx="26">
                  <c:v>6.1119399999999997E-2</c:v>
                </c:pt>
                <c:pt idx="27">
                  <c:v>6.7275000000000001E-2</c:v>
                </c:pt>
                <c:pt idx="28">
                  <c:v>5.9633200000000003E-3</c:v>
                </c:pt>
                <c:pt idx="29">
                  <c:v>3.5374000000000003E-2</c:v>
                </c:pt>
                <c:pt idx="30">
                  <c:v>7.0192599999999994E-2</c:v>
                </c:pt>
                <c:pt idx="31">
                  <c:v>5.63829E-2</c:v>
                </c:pt>
                <c:pt idx="32">
                  <c:v>7.3491600000000004E-2</c:v>
                </c:pt>
                <c:pt idx="33">
                  <c:v>5.10269E-3</c:v>
                </c:pt>
                <c:pt idx="34">
                  <c:v>6.8132600000000001E-2</c:v>
                </c:pt>
                <c:pt idx="35">
                  <c:v>4.1456300000000001E-2</c:v>
                </c:pt>
                <c:pt idx="36">
                  <c:v>8.4670599999999999E-2</c:v>
                </c:pt>
                <c:pt idx="37">
                  <c:v>8.7435499999999999E-2</c:v>
                </c:pt>
                <c:pt idx="38">
                  <c:v>4.01532E-2</c:v>
                </c:pt>
                <c:pt idx="39">
                  <c:v>6.6554799999999997E-2</c:v>
                </c:pt>
                <c:pt idx="40">
                  <c:v>8.8106899999999995E-3</c:v>
                </c:pt>
                <c:pt idx="41">
                  <c:v>5.8168300000000003E-3</c:v>
                </c:pt>
                <c:pt idx="42">
                  <c:v>5.5268999999999999E-2</c:v>
                </c:pt>
                <c:pt idx="43">
                  <c:v>1.49541E-4</c:v>
                </c:pt>
                <c:pt idx="44">
                  <c:v>3.02499E-2</c:v>
                </c:pt>
                <c:pt idx="45">
                  <c:v>3.9368899999999998E-2</c:v>
                </c:pt>
                <c:pt idx="46">
                  <c:v>2.8778999999999999E-2</c:v>
                </c:pt>
                <c:pt idx="47">
                  <c:v>9.7628699999999999E-2</c:v>
                </c:pt>
                <c:pt idx="48">
                  <c:v>1.08737E-2</c:v>
                </c:pt>
                <c:pt idx="49">
                  <c:v>8.5372500000000004E-2</c:v>
                </c:pt>
                <c:pt idx="50">
                  <c:v>8.4768200000000002E-2</c:v>
                </c:pt>
                <c:pt idx="51">
                  <c:v>6.3789799999999994E-2</c:v>
                </c:pt>
              </c:numCache>
            </c:numRef>
          </c:val>
        </c:ser>
        <c:ser>
          <c:idx val="4"/>
          <c:order val="4"/>
          <c:val>
            <c:numRef>
              <c:f>Sheet3!$D$122:$BC$122</c:f>
              <c:numCache>
                <c:formatCode>General</c:formatCode>
                <c:ptCount val="52"/>
                <c:pt idx="0">
                  <c:v>2.5132000000000002E-2</c:v>
                </c:pt>
                <c:pt idx="1">
                  <c:v>1.06601E-2</c:v>
                </c:pt>
                <c:pt idx="2">
                  <c:v>4.2436000000000001E-2</c:v>
                </c:pt>
                <c:pt idx="3">
                  <c:v>8.1603400000000006E-2</c:v>
                </c:pt>
                <c:pt idx="4">
                  <c:v>1.1960200000000001E-2</c:v>
                </c:pt>
                <c:pt idx="5">
                  <c:v>1.17862E-2</c:v>
                </c:pt>
                <c:pt idx="6">
                  <c:v>1.8494200000000001E-3</c:v>
                </c:pt>
                <c:pt idx="7">
                  <c:v>4.0873399999999997E-2</c:v>
                </c:pt>
                <c:pt idx="8">
                  <c:v>2.3267300000000001E-2</c:v>
                </c:pt>
                <c:pt idx="9">
                  <c:v>5.2797E-4</c:v>
                </c:pt>
                <c:pt idx="10">
                  <c:v>5.1277200000000002E-2</c:v>
                </c:pt>
                <c:pt idx="11">
                  <c:v>7.8035800000000002E-2</c:v>
                </c:pt>
                <c:pt idx="12">
                  <c:v>5.8909900000000001E-2</c:v>
                </c:pt>
                <c:pt idx="13">
                  <c:v>3.2267200000000003E-2</c:v>
                </c:pt>
                <c:pt idx="14">
                  <c:v>4.2545899999999998E-2</c:v>
                </c:pt>
                <c:pt idx="15">
                  <c:v>2.5330399999999999E-2</c:v>
                </c:pt>
                <c:pt idx="16">
                  <c:v>5.9807100000000002E-2</c:v>
                </c:pt>
                <c:pt idx="17">
                  <c:v>6.6716499999999998E-2</c:v>
                </c:pt>
                <c:pt idx="18">
                  <c:v>7.9952400000000007E-2</c:v>
                </c:pt>
                <c:pt idx="19">
                  <c:v>6.9920999999999997E-2</c:v>
                </c:pt>
                <c:pt idx="20">
                  <c:v>4.6760500000000003E-2</c:v>
                </c:pt>
                <c:pt idx="21">
                  <c:v>2.1600999999999999E-2</c:v>
                </c:pt>
                <c:pt idx="22">
                  <c:v>5.3932300000000002E-2</c:v>
                </c:pt>
                <c:pt idx="23">
                  <c:v>6.3222100000000003E-2</c:v>
                </c:pt>
                <c:pt idx="24">
                  <c:v>3.2960000000000003E-2</c:v>
                </c:pt>
                <c:pt idx="25">
                  <c:v>8.5167999999999994E-2</c:v>
                </c:pt>
                <c:pt idx="26">
                  <c:v>5.35478E-2</c:v>
                </c:pt>
                <c:pt idx="27">
                  <c:v>3.3414699999999999E-2</c:v>
                </c:pt>
                <c:pt idx="28">
                  <c:v>3.64757E-2</c:v>
                </c:pt>
                <c:pt idx="29">
                  <c:v>2.8650800000000001E-2</c:v>
                </c:pt>
                <c:pt idx="30">
                  <c:v>7.9003299999999999E-2</c:v>
                </c:pt>
                <c:pt idx="31">
                  <c:v>9.7933900000000004E-2</c:v>
                </c:pt>
                <c:pt idx="32">
                  <c:v>9.2757999999999993E-2</c:v>
                </c:pt>
                <c:pt idx="33">
                  <c:v>1.88025E-2</c:v>
                </c:pt>
                <c:pt idx="34">
                  <c:v>5.4124600000000002E-2</c:v>
                </c:pt>
                <c:pt idx="35">
                  <c:v>7.5966699999999998E-2</c:v>
                </c:pt>
                <c:pt idx="36">
                  <c:v>6.7140699999999998E-2</c:v>
                </c:pt>
                <c:pt idx="37">
                  <c:v>3.0387299999999999E-2</c:v>
                </c:pt>
                <c:pt idx="38">
                  <c:v>3.8877500000000002E-2</c:v>
                </c:pt>
                <c:pt idx="39">
                  <c:v>9.6743700000000003E-4</c:v>
                </c:pt>
                <c:pt idx="40">
                  <c:v>6.7342100000000002E-2</c:v>
                </c:pt>
                <c:pt idx="41">
                  <c:v>5.8665700000000001E-2</c:v>
                </c:pt>
                <c:pt idx="42">
                  <c:v>4.1859199999999999E-2</c:v>
                </c:pt>
                <c:pt idx="43">
                  <c:v>3.3146200000000001E-2</c:v>
                </c:pt>
                <c:pt idx="44">
                  <c:v>5.5967900000000001E-2</c:v>
                </c:pt>
                <c:pt idx="45">
                  <c:v>3.1916300000000002E-2</c:v>
                </c:pt>
                <c:pt idx="46">
                  <c:v>3.2801299999999999E-2</c:v>
                </c:pt>
                <c:pt idx="47">
                  <c:v>7.1965699999999994E-2</c:v>
                </c:pt>
                <c:pt idx="48">
                  <c:v>6.2996300000000005E-2</c:v>
                </c:pt>
                <c:pt idx="49">
                  <c:v>2.3917399999999998E-2</c:v>
                </c:pt>
                <c:pt idx="50">
                  <c:v>5.5061499999999999E-2</c:v>
                </c:pt>
                <c:pt idx="51">
                  <c:v>6.8651400000000001E-2</c:v>
                </c:pt>
              </c:numCache>
            </c:numRef>
          </c:val>
        </c:ser>
        <c:ser>
          <c:idx val="5"/>
          <c:order val="5"/>
          <c:val>
            <c:numRef>
              <c:f>Sheet3!$D$123:$BC$123</c:f>
              <c:numCache>
                <c:formatCode>General</c:formatCode>
                <c:ptCount val="52"/>
                <c:pt idx="0">
                  <c:v>1.93213E-2</c:v>
                </c:pt>
                <c:pt idx="1">
                  <c:v>5.08896E-2</c:v>
                </c:pt>
                <c:pt idx="2">
                  <c:v>1.13712E-2</c:v>
                </c:pt>
                <c:pt idx="3">
                  <c:v>3.1904000000000002E-2</c:v>
                </c:pt>
                <c:pt idx="4">
                  <c:v>1.17862E-2</c:v>
                </c:pt>
                <c:pt idx="5">
                  <c:v>5.5449100000000001E-2</c:v>
                </c:pt>
                <c:pt idx="6">
                  <c:v>7.0574100000000001E-2</c:v>
                </c:pt>
                <c:pt idx="7">
                  <c:v>2.8931499999999999E-2</c:v>
                </c:pt>
                <c:pt idx="8">
                  <c:v>4.0702500000000003E-2</c:v>
                </c:pt>
                <c:pt idx="9">
                  <c:v>6.4333000000000001E-2</c:v>
                </c:pt>
                <c:pt idx="10">
                  <c:v>8.9388699999999998E-3</c:v>
                </c:pt>
                <c:pt idx="11">
                  <c:v>5.6450100000000003E-2</c:v>
                </c:pt>
                <c:pt idx="12">
                  <c:v>1.9080199999999999E-2</c:v>
                </c:pt>
                <c:pt idx="13">
                  <c:v>9.7802700000000006E-2</c:v>
                </c:pt>
                <c:pt idx="14">
                  <c:v>5.7380899999999999E-2</c:v>
                </c:pt>
                <c:pt idx="15">
                  <c:v>8.3696999999999994E-2</c:v>
                </c:pt>
                <c:pt idx="16">
                  <c:v>3.88562E-2</c:v>
                </c:pt>
                <c:pt idx="17">
                  <c:v>7.9821199999999995E-2</c:v>
                </c:pt>
                <c:pt idx="18">
                  <c:v>5.61235E-2</c:v>
                </c:pt>
                <c:pt idx="19">
                  <c:v>5.2311799999999999E-2</c:v>
                </c:pt>
                <c:pt idx="20">
                  <c:v>9.0737600000000002E-2</c:v>
                </c:pt>
                <c:pt idx="21">
                  <c:v>6.0335100000000003E-2</c:v>
                </c:pt>
                <c:pt idx="22">
                  <c:v>8.6996100000000007E-2</c:v>
                </c:pt>
                <c:pt idx="23">
                  <c:v>1.11606E-2</c:v>
                </c:pt>
                <c:pt idx="24">
                  <c:v>8.8289999999999993E-2</c:v>
                </c:pt>
                <c:pt idx="25">
                  <c:v>7.7758099999999997E-2</c:v>
                </c:pt>
                <c:pt idx="26">
                  <c:v>3.5920300000000002E-2</c:v>
                </c:pt>
                <c:pt idx="27">
                  <c:v>7.8847600000000004E-2</c:v>
                </c:pt>
                <c:pt idx="28">
                  <c:v>3.0429999999999999E-2</c:v>
                </c:pt>
                <c:pt idx="29">
                  <c:v>2.1491099999999999E-2</c:v>
                </c:pt>
                <c:pt idx="30">
                  <c:v>5.5433799999999998E-2</c:v>
                </c:pt>
                <c:pt idx="31">
                  <c:v>6.1799999999999997E-3</c:v>
                </c:pt>
                <c:pt idx="32">
                  <c:v>6.3933199999999996E-2</c:v>
                </c:pt>
                <c:pt idx="33">
                  <c:v>9.4402899999999998E-2</c:v>
                </c:pt>
                <c:pt idx="34">
                  <c:v>2.7161500000000002E-2</c:v>
                </c:pt>
                <c:pt idx="35">
                  <c:v>3.8715800000000002E-2</c:v>
                </c:pt>
                <c:pt idx="36">
                  <c:v>4.5908999999999998E-2</c:v>
                </c:pt>
                <c:pt idx="37">
                  <c:v>7.5341000000000005E-2</c:v>
                </c:pt>
                <c:pt idx="38">
                  <c:v>2.4341600000000001E-2</c:v>
                </c:pt>
                <c:pt idx="39">
                  <c:v>7.9226099999999994E-2</c:v>
                </c:pt>
                <c:pt idx="40">
                  <c:v>6.33564E-3</c:v>
                </c:pt>
                <c:pt idx="41">
                  <c:v>8.1630900000000006E-2</c:v>
                </c:pt>
                <c:pt idx="42">
                  <c:v>7.4309500000000001E-2</c:v>
                </c:pt>
                <c:pt idx="43">
                  <c:v>5.02091E-2</c:v>
                </c:pt>
                <c:pt idx="44">
                  <c:v>1.0534999999999999E-2</c:v>
                </c:pt>
                <c:pt idx="45">
                  <c:v>3.1574400000000002E-2</c:v>
                </c:pt>
                <c:pt idx="46">
                  <c:v>2.0993700000000001E-2</c:v>
                </c:pt>
                <c:pt idx="47">
                  <c:v>5.6392100000000001E-2</c:v>
                </c:pt>
                <c:pt idx="48">
                  <c:v>2.16803E-2</c:v>
                </c:pt>
                <c:pt idx="49">
                  <c:v>6.94906E-3</c:v>
                </c:pt>
                <c:pt idx="50">
                  <c:v>8.7441599999999994E-2</c:v>
                </c:pt>
                <c:pt idx="51">
                  <c:v>4.7233499999999998E-2</c:v>
                </c:pt>
              </c:numCache>
            </c:numRef>
          </c:val>
        </c:ser>
        <c:ser>
          <c:idx val="6"/>
          <c:order val="6"/>
          <c:val>
            <c:numRef>
              <c:f>Sheet3!$D$124:$BC$124</c:f>
              <c:numCache>
                <c:formatCode>General</c:formatCode>
                <c:ptCount val="52"/>
                <c:pt idx="0">
                  <c:v>9.9435399999999993E-2</c:v>
                </c:pt>
                <c:pt idx="1">
                  <c:v>3.8795099999999999E-2</c:v>
                </c:pt>
                <c:pt idx="2">
                  <c:v>4.9058499999999998E-2</c:v>
                </c:pt>
                <c:pt idx="3">
                  <c:v>5.62304E-2</c:v>
                </c:pt>
                <c:pt idx="4">
                  <c:v>1.8494200000000001E-3</c:v>
                </c:pt>
                <c:pt idx="5">
                  <c:v>7.0574100000000001E-2</c:v>
                </c:pt>
                <c:pt idx="6">
                  <c:v>7.6696100000000003E-2</c:v>
                </c:pt>
                <c:pt idx="7">
                  <c:v>8.02118E-2</c:v>
                </c:pt>
                <c:pt idx="8">
                  <c:v>5.1045300000000002E-2</c:v>
                </c:pt>
                <c:pt idx="9">
                  <c:v>2.5046499999999999E-2</c:v>
                </c:pt>
                <c:pt idx="10">
                  <c:v>8.9938000000000004E-2</c:v>
                </c:pt>
                <c:pt idx="11">
                  <c:v>8.1432500000000005E-2</c:v>
                </c:pt>
                <c:pt idx="12">
                  <c:v>7.3280999999999999E-2</c:v>
                </c:pt>
                <c:pt idx="13">
                  <c:v>6.4397099999999999E-2</c:v>
                </c:pt>
                <c:pt idx="14">
                  <c:v>1.6165700000000002E-2</c:v>
                </c:pt>
                <c:pt idx="15">
                  <c:v>4.3089099999999998E-2</c:v>
                </c:pt>
                <c:pt idx="16">
                  <c:v>9.8574800000000001E-3</c:v>
                </c:pt>
                <c:pt idx="17">
                  <c:v>3.80261E-2</c:v>
                </c:pt>
                <c:pt idx="18">
                  <c:v>7.5331899999999993E-2</c:v>
                </c:pt>
                <c:pt idx="19">
                  <c:v>3.0881700000000002E-2</c:v>
                </c:pt>
                <c:pt idx="20">
                  <c:v>2.9264200000000001E-2</c:v>
                </c:pt>
                <c:pt idx="21">
                  <c:v>8.6733599999999994E-2</c:v>
                </c:pt>
                <c:pt idx="22">
                  <c:v>6.2575199999999997E-2</c:v>
                </c:pt>
                <c:pt idx="23">
                  <c:v>8.8833300000000004E-2</c:v>
                </c:pt>
                <c:pt idx="24">
                  <c:v>3.1424899999999999E-2</c:v>
                </c:pt>
                <c:pt idx="25">
                  <c:v>8.5882100000000003E-2</c:v>
                </c:pt>
                <c:pt idx="26">
                  <c:v>6.0741000000000003E-2</c:v>
                </c:pt>
                <c:pt idx="27">
                  <c:v>5.1783799999999998E-2</c:v>
                </c:pt>
                <c:pt idx="28">
                  <c:v>6.0219099999999998E-2</c:v>
                </c:pt>
                <c:pt idx="29">
                  <c:v>5.7917999999999997E-2</c:v>
                </c:pt>
                <c:pt idx="30">
                  <c:v>5.2861100000000001E-2</c:v>
                </c:pt>
                <c:pt idx="31">
                  <c:v>5.7899699999999998E-2</c:v>
                </c:pt>
                <c:pt idx="32">
                  <c:v>1.5964200000000001E-2</c:v>
                </c:pt>
                <c:pt idx="33">
                  <c:v>8.4850599999999998E-2</c:v>
                </c:pt>
                <c:pt idx="34">
                  <c:v>3.4666000000000002E-2</c:v>
                </c:pt>
                <c:pt idx="35">
                  <c:v>6.1159100000000001E-2</c:v>
                </c:pt>
                <c:pt idx="36">
                  <c:v>6.7931199999999997E-2</c:v>
                </c:pt>
                <c:pt idx="37">
                  <c:v>2.07526E-2</c:v>
                </c:pt>
                <c:pt idx="38">
                  <c:v>2.7082100000000001E-2</c:v>
                </c:pt>
                <c:pt idx="39">
                  <c:v>4.3864300000000002E-2</c:v>
                </c:pt>
                <c:pt idx="40">
                  <c:v>6.6823300000000002E-2</c:v>
                </c:pt>
                <c:pt idx="41">
                  <c:v>4.2848000000000001E-3</c:v>
                </c:pt>
                <c:pt idx="42">
                  <c:v>8.8735599999999998E-2</c:v>
                </c:pt>
                <c:pt idx="43">
                  <c:v>2.91452E-2</c:v>
                </c:pt>
                <c:pt idx="44">
                  <c:v>5.7301600000000001E-2</c:v>
                </c:pt>
                <c:pt idx="45">
                  <c:v>7.1166099999999996E-2</c:v>
                </c:pt>
                <c:pt idx="46">
                  <c:v>2.84341E-2</c:v>
                </c:pt>
                <c:pt idx="47">
                  <c:v>9.3438499999999994E-2</c:v>
                </c:pt>
                <c:pt idx="48">
                  <c:v>9.0469099999999997E-2</c:v>
                </c:pt>
                <c:pt idx="49">
                  <c:v>6.6682900000000003E-2</c:v>
                </c:pt>
                <c:pt idx="50">
                  <c:v>1.7694600000000001E-2</c:v>
                </c:pt>
                <c:pt idx="51">
                  <c:v>7.9009399999999994E-2</c:v>
                </c:pt>
              </c:numCache>
            </c:numRef>
          </c:val>
        </c:ser>
        <c:ser>
          <c:idx val="7"/>
          <c:order val="7"/>
          <c:val>
            <c:numRef>
              <c:f>Sheet3!$D$125:$BC$125</c:f>
              <c:numCache>
                <c:formatCode>General</c:formatCode>
                <c:ptCount val="52"/>
                <c:pt idx="0">
                  <c:v>8.2021499999999997E-2</c:v>
                </c:pt>
                <c:pt idx="1">
                  <c:v>1.34495E-2</c:v>
                </c:pt>
                <c:pt idx="2">
                  <c:v>2.21259E-2</c:v>
                </c:pt>
                <c:pt idx="3">
                  <c:v>5.3178499999999997E-2</c:v>
                </c:pt>
                <c:pt idx="4">
                  <c:v>4.0873399999999997E-2</c:v>
                </c:pt>
                <c:pt idx="5">
                  <c:v>2.8931499999999999E-2</c:v>
                </c:pt>
                <c:pt idx="6">
                  <c:v>8.02118E-2</c:v>
                </c:pt>
                <c:pt idx="7">
                  <c:v>2.3331399999999999E-2</c:v>
                </c:pt>
                <c:pt idx="8">
                  <c:v>4.3351500000000001E-2</c:v>
                </c:pt>
                <c:pt idx="9">
                  <c:v>5.3294500000000002E-2</c:v>
                </c:pt>
                <c:pt idx="10">
                  <c:v>9.4720299999999993E-2</c:v>
                </c:pt>
                <c:pt idx="11">
                  <c:v>6.6002400000000003E-2</c:v>
                </c:pt>
                <c:pt idx="12">
                  <c:v>6.46901E-2</c:v>
                </c:pt>
                <c:pt idx="13">
                  <c:v>3.8627300000000003E-2</c:v>
                </c:pt>
                <c:pt idx="14">
                  <c:v>8.6523000000000003E-2</c:v>
                </c:pt>
                <c:pt idx="15">
                  <c:v>9.8510700000000007E-2</c:v>
                </c:pt>
                <c:pt idx="16">
                  <c:v>7.7425499999999994E-2</c:v>
                </c:pt>
                <c:pt idx="17">
                  <c:v>3.13364E-2</c:v>
                </c:pt>
                <c:pt idx="18">
                  <c:v>7.80053E-2</c:v>
                </c:pt>
                <c:pt idx="19">
                  <c:v>5.1872300000000003E-2</c:v>
                </c:pt>
                <c:pt idx="20">
                  <c:v>5.4225299999999997E-2</c:v>
                </c:pt>
                <c:pt idx="21">
                  <c:v>3.7144099999999999E-2</c:v>
                </c:pt>
                <c:pt idx="22">
                  <c:v>6.1858000000000003E-2</c:v>
                </c:pt>
                <c:pt idx="23">
                  <c:v>2.2150300000000001E-2</c:v>
                </c:pt>
                <c:pt idx="24">
                  <c:v>7.3430599999999999E-2</c:v>
                </c:pt>
                <c:pt idx="25">
                  <c:v>5.80706E-2</c:v>
                </c:pt>
                <c:pt idx="26">
                  <c:v>6.7690100000000003E-2</c:v>
                </c:pt>
                <c:pt idx="27">
                  <c:v>3.2947799999999999E-2</c:v>
                </c:pt>
                <c:pt idx="28">
                  <c:v>8.1539399999999998E-2</c:v>
                </c:pt>
                <c:pt idx="29">
                  <c:v>5.49211E-2</c:v>
                </c:pt>
                <c:pt idx="30">
                  <c:v>2.45125E-2</c:v>
                </c:pt>
                <c:pt idx="31">
                  <c:v>9.7903400000000002E-2</c:v>
                </c:pt>
                <c:pt idx="32">
                  <c:v>5.5714600000000003E-2</c:v>
                </c:pt>
                <c:pt idx="33">
                  <c:v>9.7903399999999998E-3</c:v>
                </c:pt>
                <c:pt idx="34">
                  <c:v>2.3267300000000001E-2</c:v>
                </c:pt>
                <c:pt idx="35">
                  <c:v>8.3187399999999995E-2</c:v>
                </c:pt>
                <c:pt idx="36">
                  <c:v>6.62832E-2</c:v>
                </c:pt>
                <c:pt idx="37">
                  <c:v>8.8567800000000002E-2</c:v>
                </c:pt>
                <c:pt idx="38">
                  <c:v>7.9299300000000003E-2</c:v>
                </c:pt>
                <c:pt idx="39">
                  <c:v>7.00186E-2</c:v>
                </c:pt>
                <c:pt idx="40">
                  <c:v>3.9237599999999997E-2</c:v>
                </c:pt>
                <c:pt idx="41">
                  <c:v>3.41807E-3</c:v>
                </c:pt>
                <c:pt idx="42">
                  <c:v>9.4869800000000004E-2</c:v>
                </c:pt>
                <c:pt idx="43">
                  <c:v>1.71545E-2</c:v>
                </c:pt>
                <c:pt idx="44">
                  <c:v>1.87353E-2</c:v>
                </c:pt>
                <c:pt idx="45">
                  <c:v>7.5313599999999994E-2</c:v>
                </c:pt>
                <c:pt idx="46">
                  <c:v>2.1646800000000001E-2</c:v>
                </c:pt>
                <c:pt idx="47">
                  <c:v>2.3392400000000001E-2</c:v>
                </c:pt>
                <c:pt idx="48">
                  <c:v>2.9596899999999999E-2</c:v>
                </c:pt>
                <c:pt idx="49">
                  <c:v>9.6499500000000002E-2</c:v>
                </c:pt>
                <c:pt idx="50">
                  <c:v>2.32307E-2</c:v>
                </c:pt>
                <c:pt idx="51">
                  <c:v>9.0060100000000004E-2</c:v>
                </c:pt>
              </c:numCache>
            </c:numRef>
          </c:val>
        </c:ser>
        <c:ser>
          <c:idx val="8"/>
          <c:order val="8"/>
          <c:val>
            <c:numRef>
              <c:f>Sheet3!$D$126:$BC$126</c:f>
              <c:numCache>
                <c:formatCode>General</c:formatCode>
                <c:ptCount val="52"/>
                <c:pt idx="0">
                  <c:v>1.1346800000000001E-2</c:v>
                </c:pt>
                <c:pt idx="1">
                  <c:v>7.5301400000000004E-2</c:v>
                </c:pt>
                <c:pt idx="2">
                  <c:v>7.9464099999999996E-2</c:v>
                </c:pt>
                <c:pt idx="3">
                  <c:v>7.53471E-2</c:v>
                </c:pt>
                <c:pt idx="4">
                  <c:v>2.3267300000000001E-2</c:v>
                </c:pt>
                <c:pt idx="5">
                  <c:v>4.0702500000000003E-2</c:v>
                </c:pt>
                <c:pt idx="6">
                  <c:v>5.1045300000000002E-2</c:v>
                </c:pt>
                <c:pt idx="7">
                  <c:v>4.3351500000000001E-2</c:v>
                </c:pt>
                <c:pt idx="8">
                  <c:v>1.26041E-2</c:v>
                </c:pt>
                <c:pt idx="9">
                  <c:v>8.7142600000000001E-2</c:v>
                </c:pt>
                <c:pt idx="10">
                  <c:v>5.7899699999999998E-2</c:v>
                </c:pt>
                <c:pt idx="11">
                  <c:v>6.3194700000000006E-2</c:v>
                </c:pt>
                <c:pt idx="12">
                  <c:v>3.98877E-3</c:v>
                </c:pt>
                <c:pt idx="13">
                  <c:v>5.3004500000000003E-2</c:v>
                </c:pt>
                <c:pt idx="14">
                  <c:v>1.5549199999999999E-2</c:v>
                </c:pt>
                <c:pt idx="15">
                  <c:v>7.0281099999999999E-2</c:v>
                </c:pt>
                <c:pt idx="16">
                  <c:v>6.7915900000000001E-2</c:v>
                </c:pt>
                <c:pt idx="17">
                  <c:v>1.61321E-2</c:v>
                </c:pt>
                <c:pt idx="18">
                  <c:v>2.8702700000000001E-2</c:v>
                </c:pt>
                <c:pt idx="19">
                  <c:v>6.6991200000000001E-2</c:v>
                </c:pt>
                <c:pt idx="20">
                  <c:v>5.1988300000000001E-2</c:v>
                </c:pt>
                <c:pt idx="21">
                  <c:v>7.4971800000000005E-2</c:v>
                </c:pt>
                <c:pt idx="22">
                  <c:v>8.4911600000000004E-2</c:v>
                </c:pt>
                <c:pt idx="23">
                  <c:v>8.0776399999999998E-2</c:v>
                </c:pt>
                <c:pt idx="24">
                  <c:v>8.6834300000000003E-2</c:v>
                </c:pt>
                <c:pt idx="25">
                  <c:v>3.9085099999999998E-2</c:v>
                </c:pt>
                <c:pt idx="26">
                  <c:v>6.0978999999999998E-2</c:v>
                </c:pt>
                <c:pt idx="27">
                  <c:v>5.6456199999999998E-2</c:v>
                </c:pt>
                <c:pt idx="28">
                  <c:v>9.8571699999999998E-2</c:v>
                </c:pt>
                <c:pt idx="29">
                  <c:v>4.1688299999999998E-2</c:v>
                </c:pt>
                <c:pt idx="30">
                  <c:v>3.5474699999999998E-2</c:v>
                </c:pt>
                <c:pt idx="31">
                  <c:v>6.8742899999999996E-2</c:v>
                </c:pt>
                <c:pt idx="32">
                  <c:v>2.13355E-2</c:v>
                </c:pt>
                <c:pt idx="33">
                  <c:v>5.2116500000000003E-2</c:v>
                </c:pt>
                <c:pt idx="34">
                  <c:v>1.22379E-3</c:v>
                </c:pt>
                <c:pt idx="35">
                  <c:v>3.4733100000000003E-2</c:v>
                </c:pt>
                <c:pt idx="36">
                  <c:v>9.7720299999999993E-3</c:v>
                </c:pt>
                <c:pt idx="37">
                  <c:v>8.8341900000000001E-2</c:v>
                </c:pt>
                <c:pt idx="38">
                  <c:v>7.7816099999999999E-2</c:v>
                </c:pt>
                <c:pt idx="39">
                  <c:v>2.6398499999999998E-2</c:v>
                </c:pt>
                <c:pt idx="40">
                  <c:v>5.15305E-2</c:v>
                </c:pt>
                <c:pt idx="41">
                  <c:v>2.9465600000000002E-2</c:v>
                </c:pt>
                <c:pt idx="42">
                  <c:v>2.4082200000000002E-2</c:v>
                </c:pt>
                <c:pt idx="43">
                  <c:v>8.30988E-2</c:v>
                </c:pt>
                <c:pt idx="44">
                  <c:v>7.9766199999999995E-2</c:v>
                </c:pt>
                <c:pt idx="45">
                  <c:v>2.8229600000000001E-2</c:v>
                </c:pt>
                <c:pt idx="46">
                  <c:v>5.06302E-2</c:v>
                </c:pt>
                <c:pt idx="47">
                  <c:v>2.4073000000000001E-2</c:v>
                </c:pt>
                <c:pt idx="48">
                  <c:v>8.5644100000000001E-2</c:v>
                </c:pt>
                <c:pt idx="49">
                  <c:v>2.3505399999999999E-2</c:v>
                </c:pt>
                <c:pt idx="50">
                  <c:v>3.2309900000000003E-2</c:v>
                </c:pt>
                <c:pt idx="51">
                  <c:v>6.0951600000000002E-2</c:v>
                </c:pt>
              </c:numCache>
            </c:numRef>
          </c:val>
        </c:ser>
        <c:ser>
          <c:idx val="9"/>
          <c:order val="9"/>
          <c:val>
            <c:numRef>
              <c:f>Sheet3!$D$127:$BC$127</c:f>
              <c:numCache>
                <c:formatCode>General</c:formatCode>
                <c:ptCount val="52"/>
                <c:pt idx="0">
                  <c:v>2.2006899999999999E-2</c:v>
                </c:pt>
                <c:pt idx="1">
                  <c:v>1.08524E-2</c:v>
                </c:pt>
                <c:pt idx="2">
                  <c:v>4.0711700000000003E-2</c:v>
                </c:pt>
                <c:pt idx="3">
                  <c:v>7.6357300000000003E-2</c:v>
                </c:pt>
                <c:pt idx="4">
                  <c:v>5.2797E-4</c:v>
                </c:pt>
                <c:pt idx="5">
                  <c:v>6.4333000000000001E-2</c:v>
                </c:pt>
                <c:pt idx="6">
                  <c:v>2.5046499999999999E-2</c:v>
                </c:pt>
                <c:pt idx="7">
                  <c:v>5.3294500000000002E-2</c:v>
                </c:pt>
                <c:pt idx="8">
                  <c:v>8.7142600000000001E-2</c:v>
                </c:pt>
                <c:pt idx="9">
                  <c:v>3.05612E-2</c:v>
                </c:pt>
                <c:pt idx="10">
                  <c:v>2.3233699999999999E-2</c:v>
                </c:pt>
                <c:pt idx="11">
                  <c:v>8.0590200000000001E-2</c:v>
                </c:pt>
                <c:pt idx="12">
                  <c:v>6.8910799999999994E-2</c:v>
                </c:pt>
                <c:pt idx="13">
                  <c:v>7.1278999999999995E-2</c:v>
                </c:pt>
                <c:pt idx="14">
                  <c:v>1.7502400000000001E-2</c:v>
                </c:pt>
                <c:pt idx="15">
                  <c:v>7.4419399999999997E-2</c:v>
                </c:pt>
                <c:pt idx="16">
                  <c:v>6.2160100000000003E-2</c:v>
                </c:pt>
                <c:pt idx="17">
                  <c:v>1.2039599999999999E-2</c:v>
                </c:pt>
                <c:pt idx="18">
                  <c:v>3.1644600000000002E-2</c:v>
                </c:pt>
                <c:pt idx="19">
                  <c:v>9.2779299999999995E-2</c:v>
                </c:pt>
                <c:pt idx="20">
                  <c:v>7.8981899999999994E-3</c:v>
                </c:pt>
                <c:pt idx="21">
                  <c:v>1.0654E-2</c:v>
                </c:pt>
                <c:pt idx="22">
                  <c:v>6.13117E-3</c:v>
                </c:pt>
                <c:pt idx="23">
                  <c:v>6.4577200000000001E-3</c:v>
                </c:pt>
                <c:pt idx="24">
                  <c:v>1.7395600000000001E-2</c:v>
                </c:pt>
                <c:pt idx="25">
                  <c:v>9.1528100000000001E-2</c:v>
                </c:pt>
                <c:pt idx="26">
                  <c:v>1.36601E-2</c:v>
                </c:pt>
                <c:pt idx="27">
                  <c:v>3.41044E-2</c:v>
                </c:pt>
                <c:pt idx="28">
                  <c:v>1.53966E-2</c:v>
                </c:pt>
                <c:pt idx="29">
                  <c:v>8.1575999999999992E-3</c:v>
                </c:pt>
                <c:pt idx="30">
                  <c:v>2.1652899999999999E-2</c:v>
                </c:pt>
                <c:pt idx="31">
                  <c:v>4.7090099999999996E-3</c:v>
                </c:pt>
                <c:pt idx="32">
                  <c:v>2.6276400000000001E-3</c:v>
                </c:pt>
                <c:pt idx="33">
                  <c:v>5.66118E-3</c:v>
                </c:pt>
                <c:pt idx="34">
                  <c:v>5.4756300000000001E-2</c:v>
                </c:pt>
                <c:pt idx="35">
                  <c:v>2.01239E-2</c:v>
                </c:pt>
                <c:pt idx="36">
                  <c:v>1.8286699999999999E-2</c:v>
                </c:pt>
                <c:pt idx="37">
                  <c:v>8.3245299999999994E-2</c:v>
                </c:pt>
                <c:pt idx="38">
                  <c:v>5.7350400000000003E-2</c:v>
                </c:pt>
                <c:pt idx="39">
                  <c:v>1.7538999999999999E-2</c:v>
                </c:pt>
                <c:pt idx="40">
                  <c:v>2.5482999999999999E-3</c:v>
                </c:pt>
                <c:pt idx="41">
                  <c:v>5.6718600000000001E-2</c:v>
                </c:pt>
                <c:pt idx="42">
                  <c:v>5.6031999999999998E-2</c:v>
                </c:pt>
                <c:pt idx="43">
                  <c:v>3.2010900000000002E-2</c:v>
                </c:pt>
                <c:pt idx="44">
                  <c:v>5.9068599999999999E-2</c:v>
                </c:pt>
                <c:pt idx="45">
                  <c:v>2.0993700000000001E-2</c:v>
                </c:pt>
                <c:pt idx="46">
                  <c:v>2.2131999999999999E-2</c:v>
                </c:pt>
                <c:pt idx="47">
                  <c:v>5.8934300000000002E-2</c:v>
                </c:pt>
                <c:pt idx="48">
                  <c:v>1.7474900000000002E-2</c:v>
                </c:pt>
                <c:pt idx="49">
                  <c:v>1.25889E-2</c:v>
                </c:pt>
                <c:pt idx="50">
                  <c:v>3.4208200000000001E-2</c:v>
                </c:pt>
                <c:pt idx="51">
                  <c:v>1.6565400000000001E-2</c:v>
                </c:pt>
              </c:numCache>
            </c:numRef>
          </c:val>
        </c:ser>
        <c:ser>
          <c:idx val="10"/>
          <c:order val="10"/>
          <c:val>
            <c:numRef>
              <c:f>Sheet3!$D$128:$BC$128</c:f>
              <c:numCache>
                <c:formatCode>General</c:formatCode>
                <c:ptCount val="52"/>
                <c:pt idx="0">
                  <c:v>9.5400899999999993E-3</c:v>
                </c:pt>
                <c:pt idx="1">
                  <c:v>9.3307299999999996E-2</c:v>
                </c:pt>
                <c:pt idx="2">
                  <c:v>5.6831600000000003E-2</c:v>
                </c:pt>
                <c:pt idx="3">
                  <c:v>4.1669999999999999E-2</c:v>
                </c:pt>
                <c:pt idx="4">
                  <c:v>5.1277200000000002E-2</c:v>
                </c:pt>
                <c:pt idx="5">
                  <c:v>8.9388699999999998E-3</c:v>
                </c:pt>
                <c:pt idx="6">
                  <c:v>8.9938000000000004E-2</c:v>
                </c:pt>
                <c:pt idx="7">
                  <c:v>9.4720299999999993E-2</c:v>
                </c:pt>
                <c:pt idx="8">
                  <c:v>5.7899699999999998E-2</c:v>
                </c:pt>
                <c:pt idx="9">
                  <c:v>2.3233699999999999E-2</c:v>
                </c:pt>
                <c:pt idx="10">
                  <c:v>5.0239600000000002E-2</c:v>
                </c:pt>
                <c:pt idx="11">
                  <c:v>6.6484600000000005E-2</c:v>
                </c:pt>
                <c:pt idx="12">
                  <c:v>5.5085899999999998E-3</c:v>
                </c:pt>
                <c:pt idx="13">
                  <c:v>6.4424599999999999E-2</c:v>
                </c:pt>
                <c:pt idx="14">
                  <c:v>6.6545599999999996E-2</c:v>
                </c:pt>
                <c:pt idx="15">
                  <c:v>5.3013699999999997E-2</c:v>
                </c:pt>
                <c:pt idx="16">
                  <c:v>9.6475099999999994E-2</c:v>
                </c:pt>
                <c:pt idx="17">
                  <c:v>8.9959399999999995E-2</c:v>
                </c:pt>
                <c:pt idx="18">
                  <c:v>1.4090399999999999E-2</c:v>
                </c:pt>
                <c:pt idx="19">
                  <c:v>3.5725E-2</c:v>
                </c:pt>
                <c:pt idx="20">
                  <c:v>4.1151199999999999E-2</c:v>
                </c:pt>
                <c:pt idx="21">
                  <c:v>5.7029900000000001E-2</c:v>
                </c:pt>
                <c:pt idx="22">
                  <c:v>6.2099099999999997E-2</c:v>
                </c:pt>
                <c:pt idx="23">
                  <c:v>4.2872399999999998E-2</c:v>
                </c:pt>
                <c:pt idx="24">
                  <c:v>9.6362199999999995E-2</c:v>
                </c:pt>
                <c:pt idx="25">
                  <c:v>3.30424E-2</c:v>
                </c:pt>
                <c:pt idx="26">
                  <c:v>8.3104999999999998E-2</c:v>
                </c:pt>
                <c:pt idx="27">
                  <c:v>5.9147900000000003E-2</c:v>
                </c:pt>
                <c:pt idx="28">
                  <c:v>7.8490599999999994E-2</c:v>
                </c:pt>
                <c:pt idx="29">
                  <c:v>9.8110900000000001E-2</c:v>
                </c:pt>
                <c:pt idx="30">
                  <c:v>6.5459199999999995E-2</c:v>
                </c:pt>
                <c:pt idx="31">
                  <c:v>3.8197000000000002E-2</c:v>
                </c:pt>
                <c:pt idx="32">
                  <c:v>7.5988E-2</c:v>
                </c:pt>
                <c:pt idx="33">
                  <c:v>5.7527399999999999E-2</c:v>
                </c:pt>
                <c:pt idx="34">
                  <c:v>2.5849199999999999E-2</c:v>
                </c:pt>
                <c:pt idx="35">
                  <c:v>1.51006E-2</c:v>
                </c:pt>
                <c:pt idx="36">
                  <c:v>6.18854E-2</c:v>
                </c:pt>
                <c:pt idx="37">
                  <c:v>5.4295499999999997E-2</c:v>
                </c:pt>
                <c:pt idx="38">
                  <c:v>2.1768900000000001E-2</c:v>
                </c:pt>
                <c:pt idx="39">
                  <c:v>1.8894000000000001E-2</c:v>
                </c:pt>
                <c:pt idx="40">
                  <c:v>6.2715499999999999E-3</c:v>
                </c:pt>
                <c:pt idx="41">
                  <c:v>8.1600400000000003E-2</c:v>
                </c:pt>
                <c:pt idx="42">
                  <c:v>6.4036999999999997E-2</c:v>
                </c:pt>
                <c:pt idx="43">
                  <c:v>8.5052000000000003E-2</c:v>
                </c:pt>
                <c:pt idx="44">
                  <c:v>8.8824100000000003E-2</c:v>
                </c:pt>
                <c:pt idx="45">
                  <c:v>9.5333699999999993E-2</c:v>
                </c:pt>
                <c:pt idx="46">
                  <c:v>2.92917E-2</c:v>
                </c:pt>
                <c:pt idx="47">
                  <c:v>6.7998299999999998E-2</c:v>
                </c:pt>
                <c:pt idx="48">
                  <c:v>1.1264400000000001E-2</c:v>
                </c:pt>
                <c:pt idx="49">
                  <c:v>2.6572499999999999E-2</c:v>
                </c:pt>
                <c:pt idx="50">
                  <c:v>7.2493699999999994E-2</c:v>
                </c:pt>
                <c:pt idx="51">
                  <c:v>5.3596600000000001E-2</c:v>
                </c:pt>
              </c:numCache>
            </c:numRef>
          </c:val>
        </c:ser>
        <c:ser>
          <c:idx val="11"/>
          <c:order val="11"/>
          <c:val>
            <c:numRef>
              <c:f>Sheet3!$D$129:$BC$129</c:f>
              <c:numCache>
                <c:formatCode>General</c:formatCode>
                <c:ptCount val="52"/>
                <c:pt idx="0">
                  <c:v>3.7177599999999998E-2</c:v>
                </c:pt>
                <c:pt idx="1">
                  <c:v>7.4806999999999998E-2</c:v>
                </c:pt>
                <c:pt idx="2">
                  <c:v>9.5840300000000003E-2</c:v>
                </c:pt>
                <c:pt idx="3">
                  <c:v>4.3836800000000002E-2</c:v>
                </c:pt>
                <c:pt idx="4">
                  <c:v>7.8035800000000002E-2</c:v>
                </c:pt>
                <c:pt idx="5">
                  <c:v>5.6450100000000003E-2</c:v>
                </c:pt>
                <c:pt idx="6">
                  <c:v>8.1432500000000005E-2</c:v>
                </c:pt>
                <c:pt idx="7">
                  <c:v>6.6002400000000003E-2</c:v>
                </c:pt>
                <c:pt idx="8">
                  <c:v>6.3194700000000006E-2</c:v>
                </c:pt>
                <c:pt idx="9">
                  <c:v>8.0590200000000001E-2</c:v>
                </c:pt>
                <c:pt idx="10">
                  <c:v>6.6484600000000005E-2</c:v>
                </c:pt>
                <c:pt idx="11">
                  <c:v>4.9574300000000002E-2</c:v>
                </c:pt>
                <c:pt idx="12">
                  <c:v>1.2122000000000001E-2</c:v>
                </c:pt>
                <c:pt idx="13">
                  <c:v>9.4549400000000006E-2</c:v>
                </c:pt>
                <c:pt idx="14">
                  <c:v>3.8663900000000001E-2</c:v>
                </c:pt>
                <c:pt idx="15">
                  <c:v>4.6104300000000001E-2</c:v>
                </c:pt>
                <c:pt idx="16">
                  <c:v>4.9754300000000001E-2</c:v>
                </c:pt>
                <c:pt idx="17">
                  <c:v>5.9627100000000002E-2</c:v>
                </c:pt>
                <c:pt idx="18">
                  <c:v>7.3750999999999997E-2</c:v>
                </c:pt>
                <c:pt idx="19">
                  <c:v>9.4753900000000002E-2</c:v>
                </c:pt>
                <c:pt idx="20">
                  <c:v>4.2689299999999999E-2</c:v>
                </c:pt>
                <c:pt idx="21">
                  <c:v>4.8341299999999999E-3</c:v>
                </c:pt>
                <c:pt idx="22">
                  <c:v>1.29765E-2</c:v>
                </c:pt>
                <c:pt idx="23">
                  <c:v>8.8897400000000001E-2</c:v>
                </c:pt>
                <c:pt idx="24">
                  <c:v>4.8609899999999998E-2</c:v>
                </c:pt>
                <c:pt idx="25">
                  <c:v>6.0670799999999999E-3</c:v>
                </c:pt>
                <c:pt idx="26">
                  <c:v>6.6860000000000003E-2</c:v>
                </c:pt>
                <c:pt idx="27">
                  <c:v>5.2571199999999998E-2</c:v>
                </c:pt>
                <c:pt idx="28">
                  <c:v>4.6485800000000001E-2</c:v>
                </c:pt>
                <c:pt idx="29">
                  <c:v>1.13529E-3</c:v>
                </c:pt>
                <c:pt idx="30">
                  <c:v>9.8443600000000006E-2</c:v>
                </c:pt>
                <c:pt idx="31">
                  <c:v>2.9816600000000001E-3</c:v>
                </c:pt>
                <c:pt idx="32">
                  <c:v>9.9078299999999994E-2</c:v>
                </c:pt>
                <c:pt idx="33">
                  <c:v>5.2259899999999998E-2</c:v>
                </c:pt>
                <c:pt idx="34">
                  <c:v>8.5824200000000003E-2</c:v>
                </c:pt>
                <c:pt idx="35">
                  <c:v>1.29978E-2</c:v>
                </c:pt>
                <c:pt idx="36">
                  <c:v>1.5427099999999999E-2</c:v>
                </c:pt>
                <c:pt idx="37">
                  <c:v>8.5726499999999994E-3</c:v>
                </c:pt>
                <c:pt idx="38">
                  <c:v>8.4633899999999998E-2</c:v>
                </c:pt>
                <c:pt idx="39">
                  <c:v>7.3647299999999999E-2</c:v>
                </c:pt>
                <c:pt idx="40">
                  <c:v>1.3382399999999999E-2</c:v>
                </c:pt>
                <c:pt idx="41">
                  <c:v>6.8629999999999997E-2</c:v>
                </c:pt>
                <c:pt idx="42">
                  <c:v>9.0539300000000003E-2</c:v>
                </c:pt>
                <c:pt idx="43">
                  <c:v>5.66271E-2</c:v>
                </c:pt>
                <c:pt idx="44">
                  <c:v>8.2067299999999996E-2</c:v>
                </c:pt>
                <c:pt idx="45">
                  <c:v>4.2893800000000003E-2</c:v>
                </c:pt>
                <c:pt idx="46">
                  <c:v>1.7487100000000001E-3</c:v>
                </c:pt>
                <c:pt idx="47">
                  <c:v>7.6793700000000006E-2</c:v>
                </c:pt>
                <c:pt idx="48">
                  <c:v>4.4389199999999997E-2</c:v>
                </c:pt>
                <c:pt idx="49">
                  <c:v>1.6238900000000001E-2</c:v>
                </c:pt>
                <c:pt idx="50">
                  <c:v>8.1514900000000001E-2</c:v>
                </c:pt>
                <c:pt idx="51">
                  <c:v>5.4667800000000003E-2</c:v>
                </c:pt>
              </c:numCache>
            </c:numRef>
          </c:val>
        </c:ser>
        <c:ser>
          <c:idx val="12"/>
          <c:order val="12"/>
          <c:val>
            <c:numRef>
              <c:f>Sheet3!$D$130:$BC$130</c:f>
              <c:numCache>
                <c:formatCode>General</c:formatCode>
                <c:ptCount val="52"/>
                <c:pt idx="0">
                  <c:v>5.6859E-2</c:v>
                </c:pt>
                <c:pt idx="1">
                  <c:v>3.5923299999999998E-2</c:v>
                </c:pt>
                <c:pt idx="2">
                  <c:v>5.6901800000000002E-2</c:v>
                </c:pt>
                <c:pt idx="3">
                  <c:v>1.2756699999999999E-2</c:v>
                </c:pt>
                <c:pt idx="4">
                  <c:v>5.8909900000000001E-2</c:v>
                </c:pt>
                <c:pt idx="5">
                  <c:v>1.9080199999999999E-2</c:v>
                </c:pt>
                <c:pt idx="6">
                  <c:v>7.3280999999999999E-2</c:v>
                </c:pt>
                <c:pt idx="7">
                  <c:v>6.46901E-2</c:v>
                </c:pt>
                <c:pt idx="8">
                  <c:v>3.98877E-3</c:v>
                </c:pt>
                <c:pt idx="9">
                  <c:v>6.8910799999999994E-2</c:v>
                </c:pt>
                <c:pt idx="10">
                  <c:v>5.5085899999999998E-3</c:v>
                </c:pt>
                <c:pt idx="11">
                  <c:v>1.2122000000000001E-2</c:v>
                </c:pt>
                <c:pt idx="12">
                  <c:v>6.1552799999999998E-2</c:v>
                </c:pt>
                <c:pt idx="13">
                  <c:v>6.5099000000000004E-2</c:v>
                </c:pt>
                <c:pt idx="14">
                  <c:v>6.2755199999999997E-2</c:v>
                </c:pt>
                <c:pt idx="15">
                  <c:v>2.4485E-2</c:v>
                </c:pt>
                <c:pt idx="16">
                  <c:v>4.9137899999999998E-2</c:v>
                </c:pt>
                <c:pt idx="17">
                  <c:v>8.9348999999999998E-2</c:v>
                </c:pt>
                <c:pt idx="18">
                  <c:v>8.1337900000000005E-2</c:v>
                </c:pt>
                <c:pt idx="19">
                  <c:v>5.7719699999999999E-2</c:v>
                </c:pt>
                <c:pt idx="20">
                  <c:v>7.1449899999999997E-2</c:v>
                </c:pt>
                <c:pt idx="21">
                  <c:v>8.9937999999999997E-3</c:v>
                </c:pt>
                <c:pt idx="22">
                  <c:v>2.0944899999999999E-2</c:v>
                </c:pt>
                <c:pt idx="23">
                  <c:v>4.8072799999999999E-2</c:v>
                </c:pt>
                <c:pt idx="24">
                  <c:v>7.1062299999999995E-2</c:v>
                </c:pt>
                <c:pt idx="25">
                  <c:v>6.1986100000000002E-2</c:v>
                </c:pt>
                <c:pt idx="26">
                  <c:v>6.5672800000000003E-2</c:v>
                </c:pt>
                <c:pt idx="27">
                  <c:v>8.9056100000000096E-2</c:v>
                </c:pt>
                <c:pt idx="28">
                  <c:v>2.6694499999999999E-2</c:v>
                </c:pt>
                <c:pt idx="29">
                  <c:v>5.1881500000000005E-4</c:v>
                </c:pt>
                <c:pt idx="30">
                  <c:v>4.19782E-2</c:v>
                </c:pt>
                <c:pt idx="31">
                  <c:v>9.4683699999999996E-2</c:v>
                </c:pt>
                <c:pt idx="32">
                  <c:v>6.5691100000000002E-2</c:v>
                </c:pt>
                <c:pt idx="33">
                  <c:v>3.5493E-3</c:v>
                </c:pt>
                <c:pt idx="34">
                  <c:v>3.1217399999999999E-2</c:v>
                </c:pt>
                <c:pt idx="35">
                  <c:v>1.19785E-2</c:v>
                </c:pt>
                <c:pt idx="36">
                  <c:v>7.65343E-2</c:v>
                </c:pt>
                <c:pt idx="37">
                  <c:v>8.9300199999999996E-2</c:v>
                </c:pt>
                <c:pt idx="38">
                  <c:v>8.2122299999999995E-2</c:v>
                </c:pt>
                <c:pt idx="39">
                  <c:v>3.34758E-2</c:v>
                </c:pt>
                <c:pt idx="40">
                  <c:v>2.1332400000000001E-2</c:v>
                </c:pt>
                <c:pt idx="41">
                  <c:v>2.77383E-2</c:v>
                </c:pt>
                <c:pt idx="42">
                  <c:v>2.3307000000000001E-2</c:v>
                </c:pt>
                <c:pt idx="43">
                  <c:v>9.7170899999999994E-3</c:v>
                </c:pt>
                <c:pt idx="44">
                  <c:v>4.8335200000000002E-2</c:v>
                </c:pt>
                <c:pt idx="45">
                  <c:v>5.3099199999999999E-2</c:v>
                </c:pt>
                <c:pt idx="46">
                  <c:v>7.5774400000000006E-2</c:v>
                </c:pt>
                <c:pt idx="47">
                  <c:v>6.17481E-2</c:v>
                </c:pt>
                <c:pt idx="48">
                  <c:v>4.4190799999999997E-3</c:v>
                </c:pt>
                <c:pt idx="49">
                  <c:v>7.6369500000000007E-2</c:v>
                </c:pt>
                <c:pt idx="50">
                  <c:v>6.5407300000000002E-2</c:v>
                </c:pt>
                <c:pt idx="51">
                  <c:v>9.3627699999999994E-2</c:v>
                </c:pt>
              </c:numCache>
            </c:numRef>
          </c:val>
        </c:ser>
        <c:ser>
          <c:idx val="13"/>
          <c:order val="13"/>
          <c:val>
            <c:numRef>
              <c:f>Sheet3!$D$131:$BC$131</c:f>
              <c:numCache>
                <c:formatCode>General</c:formatCode>
                <c:ptCount val="52"/>
                <c:pt idx="0">
                  <c:v>7.2609599999999996E-2</c:v>
                </c:pt>
                <c:pt idx="1">
                  <c:v>7.97754E-3</c:v>
                </c:pt>
                <c:pt idx="2">
                  <c:v>6.5837599999999996E-2</c:v>
                </c:pt>
                <c:pt idx="3">
                  <c:v>6.1638199999999997E-2</c:v>
                </c:pt>
                <c:pt idx="4">
                  <c:v>3.2267200000000003E-2</c:v>
                </c:pt>
                <c:pt idx="5">
                  <c:v>9.7802700000000006E-2</c:v>
                </c:pt>
                <c:pt idx="6">
                  <c:v>6.4397099999999999E-2</c:v>
                </c:pt>
                <c:pt idx="7">
                  <c:v>3.8627300000000003E-2</c:v>
                </c:pt>
                <c:pt idx="8">
                  <c:v>5.3004500000000003E-2</c:v>
                </c:pt>
                <c:pt idx="9">
                  <c:v>7.1278999999999995E-2</c:v>
                </c:pt>
                <c:pt idx="10">
                  <c:v>6.4424599999999999E-2</c:v>
                </c:pt>
                <c:pt idx="11">
                  <c:v>9.4549400000000006E-2</c:v>
                </c:pt>
                <c:pt idx="12">
                  <c:v>6.5099000000000004E-2</c:v>
                </c:pt>
                <c:pt idx="13">
                  <c:v>5.1893700000000001E-2</c:v>
                </c:pt>
                <c:pt idx="14">
                  <c:v>2.4570499999999999E-2</c:v>
                </c:pt>
                <c:pt idx="15">
                  <c:v>3.3509299999999999E-2</c:v>
                </c:pt>
                <c:pt idx="16">
                  <c:v>3.9652699999999999E-2</c:v>
                </c:pt>
                <c:pt idx="17">
                  <c:v>8.7093699999999996E-2</c:v>
                </c:pt>
                <c:pt idx="18">
                  <c:v>2.6197100000000001E-2</c:v>
                </c:pt>
                <c:pt idx="19">
                  <c:v>8.7679699999999999E-2</c:v>
                </c:pt>
                <c:pt idx="20">
                  <c:v>2.32856E-2</c:v>
                </c:pt>
                <c:pt idx="21">
                  <c:v>7.8722500000000001E-2</c:v>
                </c:pt>
                <c:pt idx="22">
                  <c:v>1.43956E-2</c:v>
                </c:pt>
                <c:pt idx="23">
                  <c:v>3.96771E-2</c:v>
                </c:pt>
                <c:pt idx="24">
                  <c:v>7.6229099999999994E-2</c:v>
                </c:pt>
                <c:pt idx="25">
                  <c:v>1.60772E-2</c:v>
                </c:pt>
                <c:pt idx="26">
                  <c:v>9.0038800000000002E-2</c:v>
                </c:pt>
                <c:pt idx="27">
                  <c:v>1.2103600000000001E-2</c:v>
                </c:pt>
                <c:pt idx="28">
                  <c:v>1.54576E-2</c:v>
                </c:pt>
                <c:pt idx="29">
                  <c:v>4.56832E-2</c:v>
                </c:pt>
                <c:pt idx="30">
                  <c:v>2.6841E-2</c:v>
                </c:pt>
                <c:pt idx="31">
                  <c:v>6.6039E-2</c:v>
                </c:pt>
                <c:pt idx="32">
                  <c:v>1.2067E-2</c:v>
                </c:pt>
                <c:pt idx="33">
                  <c:v>3.3790100000000003E-2</c:v>
                </c:pt>
                <c:pt idx="34">
                  <c:v>3.3881599999999998E-2</c:v>
                </c:pt>
                <c:pt idx="35">
                  <c:v>6.3527299999999995E-2</c:v>
                </c:pt>
                <c:pt idx="36">
                  <c:v>5.3733900000000001E-2</c:v>
                </c:pt>
                <c:pt idx="37">
                  <c:v>2.8876599999999999E-2</c:v>
                </c:pt>
                <c:pt idx="38">
                  <c:v>1.8085299999999999E-2</c:v>
                </c:pt>
                <c:pt idx="39">
                  <c:v>3.00974E-2</c:v>
                </c:pt>
                <c:pt idx="40">
                  <c:v>7.2481500000000001E-3</c:v>
                </c:pt>
                <c:pt idx="41">
                  <c:v>2.41462E-2</c:v>
                </c:pt>
                <c:pt idx="42">
                  <c:v>4.6723800000000003E-2</c:v>
                </c:pt>
                <c:pt idx="43">
                  <c:v>1.7258200000000001E-2</c:v>
                </c:pt>
                <c:pt idx="44">
                  <c:v>8.1005300000000002E-2</c:v>
                </c:pt>
                <c:pt idx="45">
                  <c:v>2.00293E-2</c:v>
                </c:pt>
                <c:pt idx="46">
                  <c:v>9.9246200000000003E-3</c:v>
                </c:pt>
                <c:pt idx="47">
                  <c:v>6.4989199999999997E-2</c:v>
                </c:pt>
                <c:pt idx="48">
                  <c:v>8.7487400000000007E-2</c:v>
                </c:pt>
                <c:pt idx="49">
                  <c:v>8.66817E-2</c:v>
                </c:pt>
                <c:pt idx="50">
                  <c:v>8.3175100000000002E-2</c:v>
                </c:pt>
                <c:pt idx="51">
                  <c:v>6.4244499999999996E-2</c:v>
                </c:pt>
              </c:numCache>
            </c:numRef>
          </c:val>
        </c:ser>
        <c:ser>
          <c:idx val="14"/>
          <c:order val="14"/>
          <c:val>
            <c:numRef>
              <c:f>Sheet3!$D$132:$BC$132</c:f>
              <c:numCache>
                <c:formatCode>General</c:formatCode>
                <c:ptCount val="52"/>
                <c:pt idx="0">
                  <c:v>2.4454500000000001E-2</c:v>
                </c:pt>
                <c:pt idx="1">
                  <c:v>3.3835900000000002E-2</c:v>
                </c:pt>
                <c:pt idx="2">
                  <c:v>5.52232E-2</c:v>
                </c:pt>
                <c:pt idx="3">
                  <c:v>5.9212000000000001E-2</c:v>
                </c:pt>
                <c:pt idx="4">
                  <c:v>4.2545899999999998E-2</c:v>
                </c:pt>
                <c:pt idx="5">
                  <c:v>5.7380899999999999E-2</c:v>
                </c:pt>
                <c:pt idx="6">
                  <c:v>1.6165700000000002E-2</c:v>
                </c:pt>
                <c:pt idx="7">
                  <c:v>8.6523000000000003E-2</c:v>
                </c:pt>
                <c:pt idx="8">
                  <c:v>1.5549199999999999E-2</c:v>
                </c:pt>
                <c:pt idx="9">
                  <c:v>1.7502400000000001E-2</c:v>
                </c:pt>
                <c:pt idx="10">
                  <c:v>6.6545599999999996E-2</c:v>
                </c:pt>
                <c:pt idx="11">
                  <c:v>3.8663900000000001E-2</c:v>
                </c:pt>
                <c:pt idx="12">
                  <c:v>6.2755199999999997E-2</c:v>
                </c:pt>
                <c:pt idx="13">
                  <c:v>2.4570499999999999E-2</c:v>
                </c:pt>
                <c:pt idx="14">
                  <c:v>2.06E-2</c:v>
                </c:pt>
                <c:pt idx="15">
                  <c:v>7.2508900000000001E-2</c:v>
                </c:pt>
                <c:pt idx="16">
                  <c:v>5.3038099999999998E-2</c:v>
                </c:pt>
                <c:pt idx="17">
                  <c:v>7.3891399999999996E-2</c:v>
                </c:pt>
                <c:pt idx="18">
                  <c:v>5.6883400000000001E-2</c:v>
                </c:pt>
                <c:pt idx="19">
                  <c:v>7.4175199999999997E-2</c:v>
                </c:pt>
                <c:pt idx="20">
                  <c:v>8.8729500000000003E-2</c:v>
                </c:pt>
                <c:pt idx="21">
                  <c:v>9.8065100000000002E-2</c:v>
                </c:pt>
                <c:pt idx="22">
                  <c:v>3.44707E-2</c:v>
                </c:pt>
                <c:pt idx="23">
                  <c:v>2.4778000000000001E-2</c:v>
                </c:pt>
                <c:pt idx="24">
                  <c:v>6.2837599999999993E-2</c:v>
                </c:pt>
                <c:pt idx="25">
                  <c:v>9.7802700000000006E-2</c:v>
                </c:pt>
                <c:pt idx="26">
                  <c:v>9.1384599999999996E-2</c:v>
                </c:pt>
                <c:pt idx="27">
                  <c:v>4.7151100000000001E-2</c:v>
                </c:pt>
                <c:pt idx="28">
                  <c:v>6.5034900000000007E-2</c:v>
                </c:pt>
                <c:pt idx="29">
                  <c:v>2.4152300000000002E-2</c:v>
                </c:pt>
                <c:pt idx="30">
                  <c:v>4.7080900000000002E-2</c:v>
                </c:pt>
                <c:pt idx="31">
                  <c:v>4.8695299999999997E-2</c:v>
                </c:pt>
                <c:pt idx="32">
                  <c:v>2.26997E-2</c:v>
                </c:pt>
                <c:pt idx="33">
                  <c:v>6.8996199999999994E-2</c:v>
                </c:pt>
                <c:pt idx="34">
                  <c:v>1.49693E-2</c:v>
                </c:pt>
                <c:pt idx="35">
                  <c:v>3.3875500000000003E-2</c:v>
                </c:pt>
                <c:pt idx="36">
                  <c:v>1.3391500000000001E-2</c:v>
                </c:pt>
                <c:pt idx="37">
                  <c:v>7.7520099999999995E-2</c:v>
                </c:pt>
                <c:pt idx="38">
                  <c:v>1.48991E-2</c:v>
                </c:pt>
                <c:pt idx="39">
                  <c:v>1.6736399999999999E-2</c:v>
                </c:pt>
                <c:pt idx="40">
                  <c:v>7.7379699999999996E-2</c:v>
                </c:pt>
                <c:pt idx="41">
                  <c:v>6.0741000000000003E-2</c:v>
                </c:pt>
                <c:pt idx="42">
                  <c:v>8.5671600000000001E-2</c:v>
                </c:pt>
                <c:pt idx="43">
                  <c:v>3.3390299999999998E-2</c:v>
                </c:pt>
                <c:pt idx="44">
                  <c:v>3.01126E-2</c:v>
                </c:pt>
                <c:pt idx="45">
                  <c:v>7.9897500000000003E-3</c:v>
                </c:pt>
                <c:pt idx="46">
                  <c:v>9.7524899999999998E-2</c:v>
                </c:pt>
                <c:pt idx="47">
                  <c:v>5.4521300000000002E-2</c:v>
                </c:pt>
                <c:pt idx="48">
                  <c:v>7.4748999999999996E-2</c:v>
                </c:pt>
                <c:pt idx="49">
                  <c:v>9.9426299999999995E-2</c:v>
                </c:pt>
                <c:pt idx="50">
                  <c:v>6.4647399999999994E-2</c:v>
                </c:pt>
                <c:pt idx="51">
                  <c:v>9.7875900000000002E-2</c:v>
                </c:pt>
              </c:numCache>
            </c:numRef>
          </c:val>
        </c:ser>
        <c:ser>
          <c:idx val="15"/>
          <c:order val="15"/>
          <c:val>
            <c:numRef>
              <c:f>Sheet3!$D$133:$BC$133</c:f>
              <c:numCache>
                <c:formatCode>General</c:formatCode>
                <c:ptCount val="52"/>
                <c:pt idx="0">
                  <c:v>2.09418E-2</c:v>
                </c:pt>
                <c:pt idx="1">
                  <c:v>8.2821099999999995E-2</c:v>
                </c:pt>
                <c:pt idx="2">
                  <c:v>8.2171099999999997E-2</c:v>
                </c:pt>
                <c:pt idx="3">
                  <c:v>8.8879100000000003E-2</c:v>
                </c:pt>
                <c:pt idx="4">
                  <c:v>2.5330399999999999E-2</c:v>
                </c:pt>
                <c:pt idx="5">
                  <c:v>8.3696999999999994E-2</c:v>
                </c:pt>
                <c:pt idx="6">
                  <c:v>4.3089099999999998E-2</c:v>
                </c:pt>
                <c:pt idx="7">
                  <c:v>9.8510700000000007E-2</c:v>
                </c:pt>
                <c:pt idx="8">
                  <c:v>7.0281099999999999E-2</c:v>
                </c:pt>
                <c:pt idx="9">
                  <c:v>7.4419399999999997E-2</c:v>
                </c:pt>
                <c:pt idx="10">
                  <c:v>5.3013699999999997E-2</c:v>
                </c:pt>
                <c:pt idx="11">
                  <c:v>4.6104300000000001E-2</c:v>
                </c:pt>
                <c:pt idx="12">
                  <c:v>2.4485E-2</c:v>
                </c:pt>
                <c:pt idx="13">
                  <c:v>3.3509299999999999E-2</c:v>
                </c:pt>
                <c:pt idx="14">
                  <c:v>7.2508900000000001E-2</c:v>
                </c:pt>
                <c:pt idx="15">
                  <c:v>1.15482E-2</c:v>
                </c:pt>
                <c:pt idx="16">
                  <c:v>5.5323999999999998E-2</c:v>
                </c:pt>
                <c:pt idx="17">
                  <c:v>1.0742499999999999E-3</c:v>
                </c:pt>
                <c:pt idx="18">
                  <c:v>1.46702E-2</c:v>
                </c:pt>
                <c:pt idx="19">
                  <c:v>3.6695499999999999E-2</c:v>
                </c:pt>
                <c:pt idx="20">
                  <c:v>7.3622900000000005E-2</c:v>
                </c:pt>
                <c:pt idx="21">
                  <c:v>7.9039899999999996E-2</c:v>
                </c:pt>
                <c:pt idx="22">
                  <c:v>6.5504900000000005E-2</c:v>
                </c:pt>
                <c:pt idx="23">
                  <c:v>3.773E-2</c:v>
                </c:pt>
                <c:pt idx="24">
                  <c:v>8.76614E-2</c:v>
                </c:pt>
                <c:pt idx="25">
                  <c:v>4.2082000000000001E-2</c:v>
                </c:pt>
                <c:pt idx="26">
                  <c:v>3.4150199999999999E-3</c:v>
                </c:pt>
                <c:pt idx="27">
                  <c:v>7.4294299999999994E-2</c:v>
                </c:pt>
                <c:pt idx="28">
                  <c:v>6.5279099999999996E-3</c:v>
                </c:pt>
                <c:pt idx="29">
                  <c:v>6.5166199999999994E-2</c:v>
                </c:pt>
                <c:pt idx="30">
                  <c:v>4.8146000000000001E-2</c:v>
                </c:pt>
                <c:pt idx="31">
                  <c:v>5.2302599999999998E-2</c:v>
                </c:pt>
                <c:pt idx="32">
                  <c:v>2.6245899999999999E-2</c:v>
                </c:pt>
                <c:pt idx="33">
                  <c:v>8.0263700000000003E-4</c:v>
                </c:pt>
                <c:pt idx="34">
                  <c:v>3.7604899999999997E-2</c:v>
                </c:pt>
                <c:pt idx="35">
                  <c:v>8.6477200000000004E-2</c:v>
                </c:pt>
                <c:pt idx="36">
                  <c:v>9.2236100000000001E-2</c:v>
                </c:pt>
                <c:pt idx="37">
                  <c:v>4.1535700000000002E-2</c:v>
                </c:pt>
                <c:pt idx="38">
                  <c:v>9.0359200000000001E-2</c:v>
                </c:pt>
                <c:pt idx="39">
                  <c:v>6.2810099999999994E-2</c:v>
                </c:pt>
                <c:pt idx="40">
                  <c:v>6.1836599999999999E-2</c:v>
                </c:pt>
                <c:pt idx="41">
                  <c:v>8.24458E-2</c:v>
                </c:pt>
                <c:pt idx="42">
                  <c:v>6.8138699999999996E-2</c:v>
                </c:pt>
                <c:pt idx="43">
                  <c:v>1.0986699999999999E-3</c:v>
                </c:pt>
                <c:pt idx="44">
                  <c:v>6.6798899999999994E-2</c:v>
                </c:pt>
                <c:pt idx="45">
                  <c:v>8.3657300000000004E-2</c:v>
                </c:pt>
                <c:pt idx="46">
                  <c:v>3.8349599999999998E-2</c:v>
                </c:pt>
                <c:pt idx="47">
                  <c:v>1.7420000000000001E-2</c:v>
                </c:pt>
                <c:pt idx="48">
                  <c:v>7.5795799999999997E-2</c:v>
                </c:pt>
                <c:pt idx="49">
                  <c:v>3.2828799999999998E-2</c:v>
                </c:pt>
                <c:pt idx="50">
                  <c:v>3.6548999999999998E-2</c:v>
                </c:pt>
                <c:pt idx="51">
                  <c:v>8.6645100000000003E-2</c:v>
                </c:pt>
              </c:numCache>
            </c:numRef>
          </c:val>
        </c:ser>
        <c:ser>
          <c:idx val="16"/>
          <c:order val="16"/>
          <c:val>
            <c:numRef>
              <c:f>Sheet3!$D$134:$BC$134</c:f>
              <c:numCache>
                <c:formatCode>General</c:formatCode>
                <c:ptCount val="52"/>
                <c:pt idx="0">
                  <c:v>9.8437499999999997E-2</c:v>
                </c:pt>
                <c:pt idx="1">
                  <c:v>8.5351099999999999E-2</c:v>
                </c:pt>
                <c:pt idx="2">
                  <c:v>8.6934999999999998E-2</c:v>
                </c:pt>
                <c:pt idx="3">
                  <c:v>8.5396899999999998E-2</c:v>
                </c:pt>
                <c:pt idx="4">
                  <c:v>5.9807100000000002E-2</c:v>
                </c:pt>
                <c:pt idx="5">
                  <c:v>3.88562E-2</c:v>
                </c:pt>
                <c:pt idx="6">
                  <c:v>9.8574800000000001E-3</c:v>
                </c:pt>
                <c:pt idx="7">
                  <c:v>7.7425499999999994E-2</c:v>
                </c:pt>
                <c:pt idx="8">
                  <c:v>6.7915900000000001E-2</c:v>
                </c:pt>
                <c:pt idx="9">
                  <c:v>6.2160100000000003E-2</c:v>
                </c:pt>
                <c:pt idx="10">
                  <c:v>9.6475099999999994E-2</c:v>
                </c:pt>
                <c:pt idx="11">
                  <c:v>4.9754300000000001E-2</c:v>
                </c:pt>
                <c:pt idx="12">
                  <c:v>4.9137899999999998E-2</c:v>
                </c:pt>
                <c:pt idx="13">
                  <c:v>3.9652699999999999E-2</c:v>
                </c:pt>
                <c:pt idx="14">
                  <c:v>5.3038099999999998E-2</c:v>
                </c:pt>
                <c:pt idx="15">
                  <c:v>5.5323999999999998E-2</c:v>
                </c:pt>
                <c:pt idx="16">
                  <c:v>7.9488500000000004E-2</c:v>
                </c:pt>
                <c:pt idx="17">
                  <c:v>2.3731200000000001E-2</c:v>
                </c:pt>
                <c:pt idx="18">
                  <c:v>4.8158200000000002E-3</c:v>
                </c:pt>
                <c:pt idx="19">
                  <c:v>7.9744899999999994E-2</c:v>
                </c:pt>
                <c:pt idx="20">
                  <c:v>9.3005199999999996E-2</c:v>
                </c:pt>
                <c:pt idx="21">
                  <c:v>9.5425300000000005E-2</c:v>
                </c:pt>
                <c:pt idx="22">
                  <c:v>7.1043999999999996E-2</c:v>
                </c:pt>
                <c:pt idx="23">
                  <c:v>1.09867E-4</c:v>
                </c:pt>
                <c:pt idx="24">
                  <c:v>3.6347499999999998E-2</c:v>
                </c:pt>
                <c:pt idx="25">
                  <c:v>2.6578600000000001E-2</c:v>
                </c:pt>
                <c:pt idx="26">
                  <c:v>5.0892699999999999E-2</c:v>
                </c:pt>
                <c:pt idx="27">
                  <c:v>1.1413899999999999E-2</c:v>
                </c:pt>
                <c:pt idx="28">
                  <c:v>4.7856099999999999E-2</c:v>
                </c:pt>
                <c:pt idx="29">
                  <c:v>7.9195499999999992E-3</c:v>
                </c:pt>
                <c:pt idx="30">
                  <c:v>5.0758400000000002E-2</c:v>
                </c:pt>
                <c:pt idx="31">
                  <c:v>1.15055E-2</c:v>
                </c:pt>
                <c:pt idx="32">
                  <c:v>5.1118500000000002E-3</c:v>
                </c:pt>
                <c:pt idx="33">
                  <c:v>9.7564600000000001E-2</c:v>
                </c:pt>
                <c:pt idx="34">
                  <c:v>2.2553199999999999E-2</c:v>
                </c:pt>
                <c:pt idx="35">
                  <c:v>7.1871099999999993E-2</c:v>
                </c:pt>
                <c:pt idx="36">
                  <c:v>3.7476700000000002E-2</c:v>
                </c:pt>
                <c:pt idx="37">
                  <c:v>3.3487999999999997E-2</c:v>
                </c:pt>
                <c:pt idx="38">
                  <c:v>7.6189499999999993E-2</c:v>
                </c:pt>
                <c:pt idx="39">
                  <c:v>5.0132799999999998E-2</c:v>
                </c:pt>
                <c:pt idx="40">
                  <c:v>3.85449E-2</c:v>
                </c:pt>
                <c:pt idx="41">
                  <c:v>4.60799E-2</c:v>
                </c:pt>
                <c:pt idx="42">
                  <c:v>9.2089599999999994E-2</c:v>
                </c:pt>
                <c:pt idx="43">
                  <c:v>2.5421900000000002E-3</c:v>
                </c:pt>
                <c:pt idx="44">
                  <c:v>7.8688900000000006E-2</c:v>
                </c:pt>
                <c:pt idx="45">
                  <c:v>7.0589299999999994E-2</c:v>
                </c:pt>
                <c:pt idx="46">
                  <c:v>3.3683299999999999E-2</c:v>
                </c:pt>
                <c:pt idx="47">
                  <c:v>9.6493399999999993E-2</c:v>
                </c:pt>
                <c:pt idx="48">
                  <c:v>1.7526799999999999E-2</c:v>
                </c:pt>
                <c:pt idx="49">
                  <c:v>5.9654499999999999E-2</c:v>
                </c:pt>
                <c:pt idx="50">
                  <c:v>5.9913899999999999E-2</c:v>
                </c:pt>
                <c:pt idx="51">
                  <c:v>2.2989599999999999E-2</c:v>
                </c:pt>
              </c:numCache>
            </c:numRef>
          </c:val>
        </c:ser>
        <c:ser>
          <c:idx val="17"/>
          <c:order val="17"/>
          <c:val>
            <c:numRef>
              <c:f>Sheet3!$D$135:$BC$135</c:f>
              <c:numCache>
                <c:formatCode>General</c:formatCode>
                <c:ptCount val="52"/>
                <c:pt idx="0">
                  <c:v>3.5285499999999997E-2</c:v>
                </c:pt>
                <c:pt idx="1">
                  <c:v>2.90231E-3</c:v>
                </c:pt>
                <c:pt idx="2">
                  <c:v>4.5460399999999998E-2</c:v>
                </c:pt>
                <c:pt idx="3">
                  <c:v>8.9715299999999998E-2</c:v>
                </c:pt>
                <c:pt idx="4">
                  <c:v>6.6716499999999998E-2</c:v>
                </c:pt>
                <c:pt idx="5">
                  <c:v>7.9821199999999995E-2</c:v>
                </c:pt>
                <c:pt idx="6">
                  <c:v>3.80261E-2</c:v>
                </c:pt>
                <c:pt idx="7">
                  <c:v>3.13364E-2</c:v>
                </c:pt>
                <c:pt idx="8">
                  <c:v>1.61321E-2</c:v>
                </c:pt>
                <c:pt idx="9">
                  <c:v>1.2039599999999999E-2</c:v>
                </c:pt>
                <c:pt idx="10">
                  <c:v>8.9959399999999995E-2</c:v>
                </c:pt>
                <c:pt idx="11">
                  <c:v>5.9627100000000002E-2</c:v>
                </c:pt>
                <c:pt idx="12">
                  <c:v>8.9348999999999998E-2</c:v>
                </c:pt>
                <c:pt idx="13">
                  <c:v>8.7093699999999996E-2</c:v>
                </c:pt>
                <c:pt idx="14">
                  <c:v>7.3891399999999996E-2</c:v>
                </c:pt>
                <c:pt idx="15">
                  <c:v>1.0742499999999999E-3</c:v>
                </c:pt>
                <c:pt idx="16">
                  <c:v>2.3731200000000001E-2</c:v>
                </c:pt>
                <c:pt idx="17">
                  <c:v>9.2309299999999997E-2</c:v>
                </c:pt>
                <c:pt idx="18">
                  <c:v>5.4741100000000001E-2</c:v>
                </c:pt>
                <c:pt idx="19">
                  <c:v>1.88696E-2</c:v>
                </c:pt>
                <c:pt idx="20">
                  <c:v>9.4851499999999995E-3</c:v>
                </c:pt>
                <c:pt idx="21">
                  <c:v>8.9391799999999993E-2</c:v>
                </c:pt>
                <c:pt idx="22">
                  <c:v>9.1274800000000003E-2</c:v>
                </c:pt>
                <c:pt idx="23">
                  <c:v>4.1236599999999998E-2</c:v>
                </c:pt>
                <c:pt idx="24">
                  <c:v>3.9503200000000002E-2</c:v>
                </c:pt>
                <c:pt idx="25">
                  <c:v>1.39927E-2</c:v>
                </c:pt>
                <c:pt idx="26">
                  <c:v>1.2387499999999999E-2</c:v>
                </c:pt>
                <c:pt idx="27">
                  <c:v>4.8274200000000003E-2</c:v>
                </c:pt>
                <c:pt idx="28">
                  <c:v>6.7033899999999993E-2</c:v>
                </c:pt>
                <c:pt idx="29">
                  <c:v>4.7065599999999999E-2</c:v>
                </c:pt>
                <c:pt idx="30">
                  <c:v>2.0050699999999999E-3</c:v>
                </c:pt>
                <c:pt idx="31">
                  <c:v>9.9542199999999997E-2</c:v>
                </c:pt>
                <c:pt idx="32">
                  <c:v>6.2428699999999997E-2</c:v>
                </c:pt>
                <c:pt idx="33">
                  <c:v>6.7406199999999999E-2</c:v>
                </c:pt>
                <c:pt idx="34">
                  <c:v>7.5350199999999999E-3</c:v>
                </c:pt>
                <c:pt idx="35">
                  <c:v>3.3701599999999998E-2</c:v>
                </c:pt>
                <c:pt idx="36">
                  <c:v>4.0772700000000002E-2</c:v>
                </c:pt>
                <c:pt idx="37">
                  <c:v>1.41636E-2</c:v>
                </c:pt>
                <c:pt idx="38">
                  <c:v>2.3560299999999998E-3</c:v>
                </c:pt>
                <c:pt idx="39">
                  <c:v>3.10221E-2</c:v>
                </c:pt>
                <c:pt idx="40">
                  <c:v>2.4365999999999999E-2</c:v>
                </c:pt>
                <c:pt idx="41">
                  <c:v>4.9345399999999998E-2</c:v>
                </c:pt>
                <c:pt idx="42">
                  <c:v>4.8320000000000002E-2</c:v>
                </c:pt>
                <c:pt idx="43">
                  <c:v>7.5866000000000003E-2</c:v>
                </c:pt>
                <c:pt idx="44">
                  <c:v>5.2461299999999999E-3</c:v>
                </c:pt>
                <c:pt idx="45">
                  <c:v>2.03009E-2</c:v>
                </c:pt>
                <c:pt idx="46">
                  <c:v>5.8265900000000002E-2</c:v>
                </c:pt>
                <c:pt idx="47">
                  <c:v>1.9196100000000001E-2</c:v>
                </c:pt>
                <c:pt idx="48">
                  <c:v>7.6662500000000003E-3</c:v>
                </c:pt>
                <c:pt idx="49">
                  <c:v>2.22388E-2</c:v>
                </c:pt>
                <c:pt idx="50">
                  <c:v>5.84948E-2</c:v>
                </c:pt>
                <c:pt idx="51">
                  <c:v>4.1093200000000003E-2</c:v>
                </c:pt>
              </c:numCache>
            </c:numRef>
          </c:val>
        </c:ser>
        <c:ser>
          <c:idx val="18"/>
          <c:order val="18"/>
          <c:val>
            <c:numRef>
              <c:f>Sheet3!$D$136:$BC$136</c:f>
              <c:numCache>
                <c:formatCode>General</c:formatCode>
                <c:ptCount val="52"/>
                <c:pt idx="0">
                  <c:v>9.9011199999999994E-2</c:v>
                </c:pt>
                <c:pt idx="1">
                  <c:v>9.9002000000000007E-2</c:v>
                </c:pt>
                <c:pt idx="2">
                  <c:v>1.9016100000000001E-2</c:v>
                </c:pt>
                <c:pt idx="3">
                  <c:v>1.26255E-2</c:v>
                </c:pt>
                <c:pt idx="4">
                  <c:v>7.9952400000000007E-2</c:v>
                </c:pt>
                <c:pt idx="5">
                  <c:v>5.61235E-2</c:v>
                </c:pt>
                <c:pt idx="6">
                  <c:v>7.5331899999999993E-2</c:v>
                </c:pt>
                <c:pt idx="7">
                  <c:v>7.80053E-2</c:v>
                </c:pt>
                <c:pt idx="8">
                  <c:v>2.8702700000000001E-2</c:v>
                </c:pt>
                <c:pt idx="9">
                  <c:v>3.1644600000000002E-2</c:v>
                </c:pt>
                <c:pt idx="10">
                  <c:v>1.4090399999999999E-2</c:v>
                </c:pt>
                <c:pt idx="11">
                  <c:v>7.3750999999999997E-2</c:v>
                </c:pt>
                <c:pt idx="12">
                  <c:v>8.1337900000000005E-2</c:v>
                </c:pt>
                <c:pt idx="13">
                  <c:v>2.6197100000000001E-2</c:v>
                </c:pt>
                <c:pt idx="14">
                  <c:v>5.6883400000000001E-2</c:v>
                </c:pt>
                <c:pt idx="15">
                  <c:v>1.46702E-2</c:v>
                </c:pt>
                <c:pt idx="16">
                  <c:v>4.8158200000000002E-3</c:v>
                </c:pt>
                <c:pt idx="17">
                  <c:v>5.4741100000000001E-2</c:v>
                </c:pt>
                <c:pt idx="18">
                  <c:v>6.1217100000000003E-2</c:v>
                </c:pt>
                <c:pt idx="19">
                  <c:v>6.6344200000000006E-2</c:v>
                </c:pt>
                <c:pt idx="20">
                  <c:v>9.5684699999999998E-2</c:v>
                </c:pt>
                <c:pt idx="21">
                  <c:v>6.4995300000000006E-2</c:v>
                </c:pt>
                <c:pt idx="22">
                  <c:v>7.1746000000000004E-2</c:v>
                </c:pt>
                <c:pt idx="23">
                  <c:v>8.7109000000000006E-2</c:v>
                </c:pt>
                <c:pt idx="24">
                  <c:v>7.6277999999999999E-2</c:v>
                </c:pt>
                <c:pt idx="25">
                  <c:v>2.6551100000000001E-4</c:v>
                </c:pt>
                <c:pt idx="26">
                  <c:v>2.21259E-3</c:v>
                </c:pt>
                <c:pt idx="27">
                  <c:v>3.1446300000000003E-2</c:v>
                </c:pt>
                <c:pt idx="28">
                  <c:v>8.3224000000000006E-3</c:v>
                </c:pt>
                <c:pt idx="29">
                  <c:v>8.30317E-2</c:v>
                </c:pt>
                <c:pt idx="30">
                  <c:v>9.1470099999999999E-2</c:v>
                </c:pt>
                <c:pt idx="31">
                  <c:v>6.1311699999999997E-2</c:v>
                </c:pt>
                <c:pt idx="32">
                  <c:v>7.1385799999999999E-2</c:v>
                </c:pt>
                <c:pt idx="33">
                  <c:v>1.7514600000000002E-2</c:v>
                </c:pt>
                <c:pt idx="34">
                  <c:v>8.7926900000000002E-2</c:v>
                </c:pt>
                <c:pt idx="35">
                  <c:v>1.32756E-3</c:v>
                </c:pt>
                <c:pt idx="36">
                  <c:v>1.0849299999999999E-2</c:v>
                </c:pt>
                <c:pt idx="37">
                  <c:v>2.6892900000000001E-2</c:v>
                </c:pt>
                <c:pt idx="38">
                  <c:v>6.2071599999999998E-2</c:v>
                </c:pt>
                <c:pt idx="39">
                  <c:v>5.1338200000000001E-2</c:v>
                </c:pt>
                <c:pt idx="40">
                  <c:v>5.0431799999999999E-2</c:v>
                </c:pt>
                <c:pt idx="41">
                  <c:v>6.5782599999999997E-2</c:v>
                </c:pt>
                <c:pt idx="42">
                  <c:v>1.8961100000000002E-2</c:v>
                </c:pt>
                <c:pt idx="43">
                  <c:v>9.88647E-2</c:v>
                </c:pt>
                <c:pt idx="44">
                  <c:v>4.6540699999999997E-3</c:v>
                </c:pt>
                <c:pt idx="45">
                  <c:v>3.27403E-2</c:v>
                </c:pt>
                <c:pt idx="46">
                  <c:v>1.07242E-2</c:v>
                </c:pt>
                <c:pt idx="47">
                  <c:v>3.1626300000000003E-2</c:v>
                </c:pt>
                <c:pt idx="48">
                  <c:v>9.1375499999999998E-2</c:v>
                </c:pt>
                <c:pt idx="49">
                  <c:v>8.2784499999999997E-2</c:v>
                </c:pt>
                <c:pt idx="50">
                  <c:v>4.9061599999999997E-2</c:v>
                </c:pt>
                <c:pt idx="51">
                  <c:v>5.0047300000000003E-2</c:v>
                </c:pt>
              </c:numCache>
            </c:numRef>
          </c:val>
        </c:ser>
        <c:ser>
          <c:idx val="19"/>
          <c:order val="19"/>
          <c:val>
            <c:numRef>
              <c:f>Sheet3!$D$137:$BC$137</c:f>
              <c:numCache>
                <c:formatCode>General</c:formatCode>
                <c:ptCount val="52"/>
                <c:pt idx="0">
                  <c:v>5.4600700000000002E-2</c:v>
                </c:pt>
                <c:pt idx="1">
                  <c:v>2.6740300000000002E-2</c:v>
                </c:pt>
                <c:pt idx="2">
                  <c:v>5.39964E-2</c:v>
                </c:pt>
                <c:pt idx="3">
                  <c:v>4.7798100000000003E-2</c:v>
                </c:pt>
                <c:pt idx="4">
                  <c:v>6.9920999999999997E-2</c:v>
                </c:pt>
                <c:pt idx="5">
                  <c:v>5.2311799999999999E-2</c:v>
                </c:pt>
                <c:pt idx="6">
                  <c:v>3.0881700000000002E-2</c:v>
                </c:pt>
                <c:pt idx="7">
                  <c:v>5.1872300000000003E-2</c:v>
                </c:pt>
                <c:pt idx="8">
                  <c:v>6.6991200000000001E-2</c:v>
                </c:pt>
                <c:pt idx="9">
                  <c:v>9.2779299999999995E-2</c:v>
                </c:pt>
                <c:pt idx="10">
                  <c:v>3.5725E-2</c:v>
                </c:pt>
                <c:pt idx="11">
                  <c:v>9.4753900000000002E-2</c:v>
                </c:pt>
                <c:pt idx="12">
                  <c:v>5.7719699999999999E-2</c:v>
                </c:pt>
                <c:pt idx="13">
                  <c:v>8.7679699999999999E-2</c:v>
                </c:pt>
                <c:pt idx="14">
                  <c:v>7.4175199999999997E-2</c:v>
                </c:pt>
                <c:pt idx="15">
                  <c:v>3.6695499999999999E-2</c:v>
                </c:pt>
                <c:pt idx="16">
                  <c:v>7.9744899999999994E-2</c:v>
                </c:pt>
                <c:pt idx="17">
                  <c:v>1.88696E-2</c:v>
                </c:pt>
                <c:pt idx="18">
                  <c:v>6.6344200000000006E-2</c:v>
                </c:pt>
                <c:pt idx="19">
                  <c:v>7.0339100000000002E-2</c:v>
                </c:pt>
                <c:pt idx="20">
                  <c:v>1.59917E-3</c:v>
                </c:pt>
                <c:pt idx="21">
                  <c:v>5.5082899999999997E-2</c:v>
                </c:pt>
                <c:pt idx="22">
                  <c:v>1.7181900000000001E-3</c:v>
                </c:pt>
                <c:pt idx="23">
                  <c:v>2.9612099999999999E-2</c:v>
                </c:pt>
                <c:pt idx="24">
                  <c:v>9.5547300000000002E-2</c:v>
                </c:pt>
                <c:pt idx="25">
                  <c:v>3.21848E-2</c:v>
                </c:pt>
                <c:pt idx="26">
                  <c:v>1.5411800000000001E-3</c:v>
                </c:pt>
                <c:pt idx="27">
                  <c:v>3.5389299999999999E-2</c:v>
                </c:pt>
                <c:pt idx="28">
                  <c:v>5.3169300000000003E-2</c:v>
                </c:pt>
                <c:pt idx="29">
                  <c:v>9.8107899999999998E-2</c:v>
                </c:pt>
                <c:pt idx="30">
                  <c:v>8.2088700000000001E-2</c:v>
                </c:pt>
                <c:pt idx="31">
                  <c:v>7.9964599999999997E-2</c:v>
                </c:pt>
                <c:pt idx="32">
                  <c:v>6.3881300000000002E-2</c:v>
                </c:pt>
                <c:pt idx="33">
                  <c:v>1.8289699999999999E-2</c:v>
                </c:pt>
                <c:pt idx="34">
                  <c:v>2.6233699999999999E-2</c:v>
                </c:pt>
                <c:pt idx="35">
                  <c:v>6.7555799999999999E-2</c:v>
                </c:pt>
                <c:pt idx="36">
                  <c:v>1.96448E-2</c:v>
                </c:pt>
                <c:pt idx="37">
                  <c:v>1.3428100000000001E-3</c:v>
                </c:pt>
                <c:pt idx="38">
                  <c:v>5.0642399999999997E-2</c:v>
                </c:pt>
                <c:pt idx="39">
                  <c:v>7.6793700000000006E-2</c:v>
                </c:pt>
                <c:pt idx="40">
                  <c:v>7.7462100000000006E-2</c:v>
                </c:pt>
                <c:pt idx="41">
                  <c:v>6.1543599999999997E-2</c:v>
                </c:pt>
                <c:pt idx="42">
                  <c:v>6.8269899999999994E-2</c:v>
                </c:pt>
                <c:pt idx="43">
                  <c:v>2.3212400000000001E-2</c:v>
                </c:pt>
                <c:pt idx="44">
                  <c:v>2.1860399999999999E-2</c:v>
                </c:pt>
                <c:pt idx="45">
                  <c:v>8.1325700000000001E-2</c:v>
                </c:pt>
                <c:pt idx="46">
                  <c:v>5.0859099999999997E-2</c:v>
                </c:pt>
                <c:pt idx="47">
                  <c:v>2.1774999999999999E-2</c:v>
                </c:pt>
                <c:pt idx="48">
                  <c:v>2.7420900000000002E-2</c:v>
                </c:pt>
                <c:pt idx="49">
                  <c:v>7.3790700000000001E-2</c:v>
                </c:pt>
                <c:pt idx="50">
                  <c:v>9.1445700000000005E-2</c:v>
                </c:pt>
                <c:pt idx="51">
                  <c:v>4.9354500000000003E-2</c:v>
                </c:pt>
              </c:numCache>
            </c:numRef>
          </c:val>
        </c:ser>
        <c:ser>
          <c:idx val="20"/>
          <c:order val="20"/>
          <c:val>
            <c:numRef>
              <c:f>Sheet3!$D$138:$BC$138</c:f>
              <c:numCache>
                <c:formatCode>General</c:formatCode>
                <c:ptCount val="52"/>
                <c:pt idx="0">
                  <c:v>1.2109699999999999E-2</c:v>
                </c:pt>
                <c:pt idx="1">
                  <c:v>9.8614499999999994E-2</c:v>
                </c:pt>
                <c:pt idx="2">
                  <c:v>3.5068799999999997E-2</c:v>
                </c:pt>
                <c:pt idx="3">
                  <c:v>2.4872600000000002E-2</c:v>
                </c:pt>
                <c:pt idx="4">
                  <c:v>4.6760500000000003E-2</c:v>
                </c:pt>
                <c:pt idx="5">
                  <c:v>9.0737600000000002E-2</c:v>
                </c:pt>
                <c:pt idx="6">
                  <c:v>2.9264200000000001E-2</c:v>
                </c:pt>
                <c:pt idx="7">
                  <c:v>5.4225299999999997E-2</c:v>
                </c:pt>
                <c:pt idx="8">
                  <c:v>5.1988300000000001E-2</c:v>
                </c:pt>
                <c:pt idx="9">
                  <c:v>7.8981899999999994E-3</c:v>
                </c:pt>
                <c:pt idx="10">
                  <c:v>4.1151199999999999E-2</c:v>
                </c:pt>
                <c:pt idx="11">
                  <c:v>4.2689299999999999E-2</c:v>
                </c:pt>
                <c:pt idx="12">
                  <c:v>7.1449899999999997E-2</c:v>
                </c:pt>
                <c:pt idx="13">
                  <c:v>2.32856E-2</c:v>
                </c:pt>
                <c:pt idx="14">
                  <c:v>8.8729500000000003E-2</c:v>
                </c:pt>
                <c:pt idx="15">
                  <c:v>7.3622900000000005E-2</c:v>
                </c:pt>
                <c:pt idx="16">
                  <c:v>9.3005199999999996E-2</c:v>
                </c:pt>
                <c:pt idx="17">
                  <c:v>9.4851499999999995E-3</c:v>
                </c:pt>
                <c:pt idx="18">
                  <c:v>9.5684699999999998E-2</c:v>
                </c:pt>
                <c:pt idx="19">
                  <c:v>1.59917E-3</c:v>
                </c:pt>
                <c:pt idx="20">
                  <c:v>2.6035300000000001E-2</c:v>
                </c:pt>
                <c:pt idx="21">
                  <c:v>1.5903199999999999E-2</c:v>
                </c:pt>
                <c:pt idx="22">
                  <c:v>6.3008499999999995E-2</c:v>
                </c:pt>
                <c:pt idx="23">
                  <c:v>4.8225299999999999E-2</c:v>
                </c:pt>
                <c:pt idx="24">
                  <c:v>9.4015299999999996E-2</c:v>
                </c:pt>
                <c:pt idx="25">
                  <c:v>5.3712600000000001E-3</c:v>
                </c:pt>
                <c:pt idx="26">
                  <c:v>7.1880200000000005E-2</c:v>
                </c:pt>
                <c:pt idx="27">
                  <c:v>9.0243200000000006E-3</c:v>
                </c:pt>
                <c:pt idx="28">
                  <c:v>6.6920999999999994E-2</c:v>
                </c:pt>
                <c:pt idx="29">
                  <c:v>8.4493499999999999E-2</c:v>
                </c:pt>
                <c:pt idx="30">
                  <c:v>1.7340600000000001E-2</c:v>
                </c:pt>
                <c:pt idx="31">
                  <c:v>1.7340600000000001E-2</c:v>
                </c:pt>
                <c:pt idx="32">
                  <c:v>9.2123200000000002E-2</c:v>
                </c:pt>
                <c:pt idx="33">
                  <c:v>2.2553199999999999E-2</c:v>
                </c:pt>
                <c:pt idx="34">
                  <c:v>6.63961E-2</c:v>
                </c:pt>
                <c:pt idx="35">
                  <c:v>2.6154400000000001E-2</c:v>
                </c:pt>
                <c:pt idx="36">
                  <c:v>9.3630799999999993E-3</c:v>
                </c:pt>
                <c:pt idx="37">
                  <c:v>5.9355400000000003E-2</c:v>
                </c:pt>
                <c:pt idx="38">
                  <c:v>8.4667500000000007E-2</c:v>
                </c:pt>
                <c:pt idx="39">
                  <c:v>6.5199699999999999E-2</c:v>
                </c:pt>
                <c:pt idx="40">
                  <c:v>6.3280100000000006E-2</c:v>
                </c:pt>
                <c:pt idx="41">
                  <c:v>1.77007E-2</c:v>
                </c:pt>
                <c:pt idx="42">
                  <c:v>4.8915100000000003E-2</c:v>
                </c:pt>
                <c:pt idx="43">
                  <c:v>5.3480600000000003E-2</c:v>
                </c:pt>
                <c:pt idx="44">
                  <c:v>1.58879E-2</c:v>
                </c:pt>
                <c:pt idx="45">
                  <c:v>1.5906199999999999E-2</c:v>
                </c:pt>
                <c:pt idx="46">
                  <c:v>5.9535499999999998E-2</c:v>
                </c:pt>
                <c:pt idx="47">
                  <c:v>1.17435E-2</c:v>
                </c:pt>
                <c:pt idx="48">
                  <c:v>5.9083799999999999E-2</c:v>
                </c:pt>
                <c:pt idx="49">
                  <c:v>8.0291100000000004E-2</c:v>
                </c:pt>
                <c:pt idx="50">
                  <c:v>5.3053400000000001E-2</c:v>
                </c:pt>
                <c:pt idx="51">
                  <c:v>7.5011400000000006E-2</c:v>
                </c:pt>
              </c:numCache>
            </c:numRef>
          </c:val>
        </c:ser>
        <c:ser>
          <c:idx val="21"/>
          <c:order val="21"/>
          <c:val>
            <c:numRef>
              <c:f>Sheet3!$D$139:$BC$139</c:f>
              <c:numCache>
                <c:formatCode>General</c:formatCode>
                <c:ptCount val="52"/>
                <c:pt idx="0">
                  <c:v>4.1587600000000002E-2</c:v>
                </c:pt>
                <c:pt idx="1">
                  <c:v>5.41185E-2</c:v>
                </c:pt>
                <c:pt idx="2">
                  <c:v>4.4749299999999999E-2</c:v>
                </c:pt>
                <c:pt idx="3">
                  <c:v>4.3223400000000002E-2</c:v>
                </c:pt>
                <c:pt idx="4">
                  <c:v>2.1600999999999999E-2</c:v>
                </c:pt>
                <c:pt idx="5">
                  <c:v>6.0335100000000003E-2</c:v>
                </c:pt>
                <c:pt idx="6">
                  <c:v>8.6733599999999994E-2</c:v>
                </c:pt>
                <c:pt idx="7">
                  <c:v>3.7144099999999999E-2</c:v>
                </c:pt>
                <c:pt idx="8">
                  <c:v>7.4971800000000005E-2</c:v>
                </c:pt>
                <c:pt idx="9">
                  <c:v>1.0654E-2</c:v>
                </c:pt>
                <c:pt idx="10">
                  <c:v>5.7029900000000001E-2</c:v>
                </c:pt>
                <c:pt idx="11">
                  <c:v>4.8341299999999999E-3</c:v>
                </c:pt>
                <c:pt idx="12">
                  <c:v>8.9937999999999997E-3</c:v>
                </c:pt>
                <c:pt idx="13">
                  <c:v>7.8722500000000001E-2</c:v>
                </c:pt>
                <c:pt idx="14">
                  <c:v>9.8065100000000002E-2</c:v>
                </c:pt>
                <c:pt idx="15">
                  <c:v>7.9039899999999996E-2</c:v>
                </c:pt>
                <c:pt idx="16">
                  <c:v>9.5425300000000005E-2</c:v>
                </c:pt>
                <c:pt idx="17">
                  <c:v>8.9391799999999993E-2</c:v>
                </c:pt>
                <c:pt idx="18">
                  <c:v>6.4995300000000006E-2</c:v>
                </c:pt>
                <c:pt idx="19">
                  <c:v>5.5082899999999997E-2</c:v>
                </c:pt>
                <c:pt idx="20">
                  <c:v>1.5903199999999999E-2</c:v>
                </c:pt>
                <c:pt idx="21">
                  <c:v>4.4831700000000002E-2</c:v>
                </c:pt>
                <c:pt idx="22">
                  <c:v>7.9366400000000004E-2</c:v>
                </c:pt>
                <c:pt idx="23">
                  <c:v>4.4572300000000002E-2</c:v>
                </c:pt>
                <c:pt idx="24">
                  <c:v>4.4584499999999999E-2</c:v>
                </c:pt>
                <c:pt idx="25">
                  <c:v>5.4872300000000001E-3</c:v>
                </c:pt>
                <c:pt idx="26">
                  <c:v>8.1640099999999993E-2</c:v>
                </c:pt>
                <c:pt idx="27">
                  <c:v>4.41847E-2</c:v>
                </c:pt>
                <c:pt idx="28">
                  <c:v>6.7470299999999997E-2</c:v>
                </c:pt>
                <c:pt idx="29">
                  <c:v>7.8884200000000002E-2</c:v>
                </c:pt>
                <c:pt idx="30">
                  <c:v>8.7853600000000004E-2</c:v>
                </c:pt>
                <c:pt idx="31">
                  <c:v>5.9511099999999997E-2</c:v>
                </c:pt>
                <c:pt idx="32">
                  <c:v>4.8753299999999999E-2</c:v>
                </c:pt>
                <c:pt idx="33">
                  <c:v>6.0268000000000002E-2</c:v>
                </c:pt>
                <c:pt idx="34">
                  <c:v>5.0141900000000003E-2</c:v>
                </c:pt>
                <c:pt idx="35">
                  <c:v>3.4723999999999998E-2</c:v>
                </c:pt>
                <c:pt idx="36">
                  <c:v>2.23182E-2</c:v>
                </c:pt>
                <c:pt idx="37">
                  <c:v>3.3375000000000002E-2</c:v>
                </c:pt>
                <c:pt idx="38">
                  <c:v>2.4750500000000002E-2</c:v>
                </c:pt>
                <c:pt idx="39">
                  <c:v>8.3736699999999997E-2</c:v>
                </c:pt>
                <c:pt idx="40">
                  <c:v>7.39158E-3</c:v>
                </c:pt>
                <c:pt idx="41">
                  <c:v>3.2911200000000002E-2</c:v>
                </c:pt>
                <c:pt idx="42">
                  <c:v>3.4522499999999998E-2</c:v>
                </c:pt>
                <c:pt idx="43">
                  <c:v>5.2678000000000003E-2</c:v>
                </c:pt>
                <c:pt idx="44">
                  <c:v>7.10562E-2</c:v>
                </c:pt>
                <c:pt idx="45">
                  <c:v>7.0589299999999997E-3</c:v>
                </c:pt>
                <c:pt idx="46">
                  <c:v>3.1397399999999999E-2</c:v>
                </c:pt>
                <c:pt idx="47">
                  <c:v>8.2409099999999999E-2</c:v>
                </c:pt>
                <c:pt idx="48">
                  <c:v>9.0743699999999997E-2</c:v>
                </c:pt>
                <c:pt idx="49">
                  <c:v>7.9982899999999996E-2</c:v>
                </c:pt>
                <c:pt idx="50">
                  <c:v>5.8922099999999998E-2</c:v>
                </c:pt>
                <c:pt idx="51">
                  <c:v>7.1019600000000002E-2</c:v>
                </c:pt>
              </c:numCache>
            </c:numRef>
          </c:val>
        </c:ser>
        <c:ser>
          <c:idx val="22"/>
          <c:order val="22"/>
          <c:val>
            <c:numRef>
              <c:f>Sheet3!$D$140:$BC$140</c:f>
              <c:numCache>
                <c:formatCode>General</c:formatCode>
                <c:ptCount val="52"/>
                <c:pt idx="0">
                  <c:v>3.3551999999999998E-2</c:v>
                </c:pt>
                <c:pt idx="1">
                  <c:v>9.0890200000000004E-2</c:v>
                </c:pt>
                <c:pt idx="2">
                  <c:v>3.2566299999999999E-2</c:v>
                </c:pt>
                <c:pt idx="3">
                  <c:v>7.6976799999999998E-2</c:v>
                </c:pt>
                <c:pt idx="4">
                  <c:v>5.3932300000000002E-2</c:v>
                </c:pt>
                <c:pt idx="5">
                  <c:v>8.6996100000000007E-2</c:v>
                </c:pt>
                <c:pt idx="6">
                  <c:v>6.2575199999999997E-2</c:v>
                </c:pt>
                <c:pt idx="7">
                  <c:v>6.1858000000000003E-2</c:v>
                </c:pt>
                <c:pt idx="8">
                  <c:v>8.4911600000000004E-2</c:v>
                </c:pt>
                <c:pt idx="9">
                  <c:v>6.13117E-3</c:v>
                </c:pt>
                <c:pt idx="10">
                  <c:v>6.2099099999999997E-2</c:v>
                </c:pt>
                <c:pt idx="11">
                  <c:v>1.29765E-2</c:v>
                </c:pt>
                <c:pt idx="12">
                  <c:v>2.0944899999999999E-2</c:v>
                </c:pt>
                <c:pt idx="13">
                  <c:v>1.43956E-2</c:v>
                </c:pt>
                <c:pt idx="14">
                  <c:v>3.44707E-2</c:v>
                </c:pt>
                <c:pt idx="15">
                  <c:v>6.5504900000000005E-2</c:v>
                </c:pt>
                <c:pt idx="16">
                  <c:v>7.1043999999999996E-2</c:v>
                </c:pt>
                <c:pt idx="17">
                  <c:v>9.1274800000000003E-2</c:v>
                </c:pt>
                <c:pt idx="18">
                  <c:v>7.1746000000000004E-2</c:v>
                </c:pt>
                <c:pt idx="19">
                  <c:v>1.7181900000000001E-3</c:v>
                </c:pt>
                <c:pt idx="20">
                  <c:v>6.3008499999999995E-2</c:v>
                </c:pt>
                <c:pt idx="21">
                  <c:v>7.9366400000000004E-2</c:v>
                </c:pt>
                <c:pt idx="22">
                  <c:v>1.80395E-2</c:v>
                </c:pt>
                <c:pt idx="23">
                  <c:v>7.7254600000000007E-2</c:v>
                </c:pt>
                <c:pt idx="24">
                  <c:v>6.0576199999999997E-2</c:v>
                </c:pt>
                <c:pt idx="25">
                  <c:v>1.6556299999999999E-2</c:v>
                </c:pt>
                <c:pt idx="26">
                  <c:v>6.2852900000000003E-2</c:v>
                </c:pt>
                <c:pt idx="27">
                  <c:v>8.3135500000000001E-2</c:v>
                </c:pt>
                <c:pt idx="28">
                  <c:v>3.0396400000000001E-2</c:v>
                </c:pt>
                <c:pt idx="29">
                  <c:v>3.9887699999999998E-2</c:v>
                </c:pt>
                <c:pt idx="30">
                  <c:v>4.6845899999999998E-3</c:v>
                </c:pt>
                <c:pt idx="31">
                  <c:v>1.7127E-2</c:v>
                </c:pt>
                <c:pt idx="32">
                  <c:v>2.9163499999999998E-2</c:v>
                </c:pt>
                <c:pt idx="33">
                  <c:v>3.4806400000000001E-2</c:v>
                </c:pt>
                <c:pt idx="34">
                  <c:v>2.7750500000000001E-2</c:v>
                </c:pt>
                <c:pt idx="35">
                  <c:v>3.7317999999999997E-2</c:v>
                </c:pt>
                <c:pt idx="36">
                  <c:v>9.5867800000000003E-2</c:v>
                </c:pt>
                <c:pt idx="37">
                  <c:v>4.0742199999999999E-2</c:v>
                </c:pt>
                <c:pt idx="38">
                  <c:v>3.9460399999999996E-3</c:v>
                </c:pt>
                <c:pt idx="39">
                  <c:v>9.2617599999999994E-2</c:v>
                </c:pt>
                <c:pt idx="40">
                  <c:v>1.34465E-2</c:v>
                </c:pt>
                <c:pt idx="41">
                  <c:v>4.4196899999999997E-2</c:v>
                </c:pt>
                <c:pt idx="42">
                  <c:v>5.3712600000000001E-3</c:v>
                </c:pt>
                <c:pt idx="43">
                  <c:v>3.5236700000000003E-2</c:v>
                </c:pt>
                <c:pt idx="44">
                  <c:v>2.12836E-2</c:v>
                </c:pt>
                <c:pt idx="45">
                  <c:v>9.1244199999999998E-2</c:v>
                </c:pt>
                <c:pt idx="46">
                  <c:v>1.6818799999999998E-2</c:v>
                </c:pt>
                <c:pt idx="47">
                  <c:v>3.32316E-2</c:v>
                </c:pt>
                <c:pt idx="48">
                  <c:v>2.7704699999999999E-2</c:v>
                </c:pt>
                <c:pt idx="49" formatCode="0.00E+00">
                  <c:v>2.1362999999999999E-5</c:v>
                </c:pt>
                <c:pt idx="50">
                  <c:v>4.8277199999999999E-2</c:v>
                </c:pt>
                <c:pt idx="51">
                  <c:v>8.2967600000000002E-2</c:v>
                </c:pt>
              </c:numCache>
            </c:numRef>
          </c:val>
        </c:ser>
        <c:ser>
          <c:idx val="23"/>
          <c:order val="23"/>
          <c:val>
            <c:numRef>
              <c:f>Sheet3!$D$141:$BC$141</c:f>
              <c:numCache>
                <c:formatCode>General</c:formatCode>
                <c:ptCount val="52"/>
                <c:pt idx="0">
                  <c:v>3.3082100000000003E-2</c:v>
                </c:pt>
                <c:pt idx="1">
                  <c:v>7.4916800000000006E-2</c:v>
                </c:pt>
                <c:pt idx="2">
                  <c:v>4.6894699999999997E-2</c:v>
                </c:pt>
                <c:pt idx="3">
                  <c:v>9.1991900000000001E-2</c:v>
                </c:pt>
                <c:pt idx="4">
                  <c:v>6.3222100000000003E-2</c:v>
                </c:pt>
                <c:pt idx="5">
                  <c:v>1.11606E-2</c:v>
                </c:pt>
                <c:pt idx="6">
                  <c:v>8.8833300000000004E-2</c:v>
                </c:pt>
                <c:pt idx="7">
                  <c:v>2.2150300000000001E-2</c:v>
                </c:pt>
                <c:pt idx="8">
                  <c:v>8.0776399999999998E-2</c:v>
                </c:pt>
                <c:pt idx="9">
                  <c:v>6.4577200000000001E-3</c:v>
                </c:pt>
                <c:pt idx="10">
                  <c:v>4.2872399999999998E-2</c:v>
                </c:pt>
                <c:pt idx="11">
                  <c:v>8.8897400000000001E-2</c:v>
                </c:pt>
                <c:pt idx="12">
                  <c:v>4.8072799999999999E-2</c:v>
                </c:pt>
                <c:pt idx="13">
                  <c:v>3.96771E-2</c:v>
                </c:pt>
                <c:pt idx="14">
                  <c:v>2.4778000000000001E-2</c:v>
                </c:pt>
                <c:pt idx="15">
                  <c:v>3.773E-2</c:v>
                </c:pt>
                <c:pt idx="16">
                  <c:v>1.09867E-4</c:v>
                </c:pt>
                <c:pt idx="17">
                  <c:v>4.1236599999999998E-2</c:v>
                </c:pt>
                <c:pt idx="18">
                  <c:v>8.7109000000000006E-2</c:v>
                </c:pt>
                <c:pt idx="19">
                  <c:v>2.9612099999999999E-2</c:v>
                </c:pt>
                <c:pt idx="20">
                  <c:v>4.8225299999999999E-2</c:v>
                </c:pt>
                <c:pt idx="21">
                  <c:v>4.4572300000000002E-2</c:v>
                </c:pt>
                <c:pt idx="22">
                  <c:v>7.7254600000000007E-2</c:v>
                </c:pt>
                <c:pt idx="23">
                  <c:v>2.92245E-2</c:v>
                </c:pt>
                <c:pt idx="24">
                  <c:v>4.2652700000000002E-2</c:v>
                </c:pt>
                <c:pt idx="25">
                  <c:v>8.7725499999999998E-2</c:v>
                </c:pt>
                <c:pt idx="26">
                  <c:v>1.9315200000000001E-2</c:v>
                </c:pt>
                <c:pt idx="27">
                  <c:v>4.5078899999999998E-2</c:v>
                </c:pt>
                <c:pt idx="28">
                  <c:v>2.7924399999999999E-2</c:v>
                </c:pt>
                <c:pt idx="29">
                  <c:v>5.9834600000000002E-2</c:v>
                </c:pt>
                <c:pt idx="30">
                  <c:v>4.7557000000000002E-2</c:v>
                </c:pt>
                <c:pt idx="31">
                  <c:v>8.5451799999999997E-4</c:v>
                </c:pt>
                <c:pt idx="32">
                  <c:v>6.3908800000000002E-2</c:v>
                </c:pt>
                <c:pt idx="33">
                  <c:v>8.0519999999999994E-2</c:v>
                </c:pt>
                <c:pt idx="34">
                  <c:v>3.3719899999999997E-2</c:v>
                </c:pt>
                <c:pt idx="35">
                  <c:v>5.0428800000000003E-2</c:v>
                </c:pt>
                <c:pt idx="36">
                  <c:v>1.17527E-2</c:v>
                </c:pt>
                <c:pt idx="37">
                  <c:v>5.9608800000000003E-2</c:v>
                </c:pt>
                <c:pt idx="38">
                  <c:v>4.0223399999999999E-2</c:v>
                </c:pt>
                <c:pt idx="39">
                  <c:v>7.5212899999999999E-2</c:v>
                </c:pt>
                <c:pt idx="40">
                  <c:v>7.69066E-4</c:v>
                </c:pt>
                <c:pt idx="41">
                  <c:v>6.5721600000000005E-2</c:v>
                </c:pt>
                <c:pt idx="42">
                  <c:v>2.8901E-2</c:v>
                </c:pt>
                <c:pt idx="43">
                  <c:v>4.6653600000000003E-2</c:v>
                </c:pt>
                <c:pt idx="44">
                  <c:v>9.0942099999999998E-2</c:v>
                </c:pt>
                <c:pt idx="45">
                  <c:v>8.8763099999999998E-2</c:v>
                </c:pt>
                <c:pt idx="46">
                  <c:v>2.3493099999999999E-2</c:v>
                </c:pt>
                <c:pt idx="47">
                  <c:v>8.8744799999999999E-2</c:v>
                </c:pt>
                <c:pt idx="48">
                  <c:v>3.5398399999999997E-2</c:v>
                </c:pt>
                <c:pt idx="49">
                  <c:v>2.4323299999999999E-3</c:v>
                </c:pt>
                <c:pt idx="50">
                  <c:v>7.2167099999999998E-2</c:v>
                </c:pt>
                <c:pt idx="51">
                  <c:v>4.0513300000000002E-2</c:v>
                </c:pt>
              </c:numCache>
            </c:numRef>
          </c:val>
        </c:ser>
        <c:ser>
          <c:idx val="24"/>
          <c:order val="24"/>
          <c:val>
            <c:numRef>
              <c:f>Sheet3!$D$142:$BC$142</c:f>
              <c:numCache>
                <c:formatCode>General</c:formatCode>
                <c:ptCount val="52"/>
                <c:pt idx="0">
                  <c:v>2.5666100000000001E-2</c:v>
                </c:pt>
                <c:pt idx="1">
                  <c:v>9.5483299999999993E-2</c:v>
                </c:pt>
                <c:pt idx="2">
                  <c:v>3.2630399999999997E-2</c:v>
                </c:pt>
                <c:pt idx="3">
                  <c:v>6.5334000000000003E-2</c:v>
                </c:pt>
                <c:pt idx="4">
                  <c:v>3.2960000000000003E-2</c:v>
                </c:pt>
                <c:pt idx="5">
                  <c:v>8.8289999999999993E-2</c:v>
                </c:pt>
                <c:pt idx="6">
                  <c:v>3.1424899999999999E-2</c:v>
                </c:pt>
                <c:pt idx="7">
                  <c:v>7.3430599999999999E-2</c:v>
                </c:pt>
                <c:pt idx="8">
                  <c:v>8.6834300000000003E-2</c:v>
                </c:pt>
                <c:pt idx="9">
                  <c:v>1.7395600000000001E-2</c:v>
                </c:pt>
                <c:pt idx="10">
                  <c:v>9.6362199999999995E-2</c:v>
                </c:pt>
                <c:pt idx="11">
                  <c:v>4.8609899999999998E-2</c:v>
                </c:pt>
                <c:pt idx="12">
                  <c:v>7.1062299999999995E-2</c:v>
                </c:pt>
                <c:pt idx="13">
                  <c:v>7.6229099999999994E-2</c:v>
                </c:pt>
                <c:pt idx="14">
                  <c:v>6.2837599999999993E-2</c:v>
                </c:pt>
                <c:pt idx="15">
                  <c:v>8.76614E-2</c:v>
                </c:pt>
                <c:pt idx="16">
                  <c:v>3.6347499999999998E-2</c:v>
                </c:pt>
                <c:pt idx="17">
                  <c:v>3.9503200000000002E-2</c:v>
                </c:pt>
                <c:pt idx="18">
                  <c:v>7.6277999999999999E-2</c:v>
                </c:pt>
                <c:pt idx="19">
                  <c:v>9.5547300000000002E-2</c:v>
                </c:pt>
                <c:pt idx="20">
                  <c:v>9.4015299999999996E-2</c:v>
                </c:pt>
                <c:pt idx="21">
                  <c:v>4.4584499999999999E-2</c:v>
                </c:pt>
                <c:pt idx="22">
                  <c:v>6.0576199999999997E-2</c:v>
                </c:pt>
                <c:pt idx="23">
                  <c:v>4.2652700000000002E-2</c:v>
                </c:pt>
                <c:pt idx="24">
                  <c:v>5.6794900000000002E-2</c:v>
                </c:pt>
                <c:pt idx="25">
                  <c:v>9.5248299999999994E-2</c:v>
                </c:pt>
                <c:pt idx="26">
                  <c:v>4.83718E-3</c:v>
                </c:pt>
                <c:pt idx="27">
                  <c:v>3.6701600000000001E-2</c:v>
                </c:pt>
                <c:pt idx="28">
                  <c:v>8.6315500000000003E-2</c:v>
                </c:pt>
                <c:pt idx="29">
                  <c:v>3.46232E-2</c:v>
                </c:pt>
                <c:pt idx="30">
                  <c:v>5.3422699999999997E-2</c:v>
                </c:pt>
                <c:pt idx="31">
                  <c:v>3.1281500000000001E-3</c:v>
                </c:pt>
                <c:pt idx="32">
                  <c:v>1.04678E-3</c:v>
                </c:pt>
                <c:pt idx="33">
                  <c:v>8.8283899999999998E-2</c:v>
                </c:pt>
                <c:pt idx="34">
                  <c:v>7.3406200000000005E-2</c:v>
                </c:pt>
                <c:pt idx="35">
                  <c:v>8.0987000000000003E-2</c:v>
                </c:pt>
                <c:pt idx="36">
                  <c:v>8.3178199999999994E-2</c:v>
                </c:pt>
                <c:pt idx="37">
                  <c:v>4.2365800000000002E-2</c:v>
                </c:pt>
                <c:pt idx="38">
                  <c:v>4.3156199999999999E-2</c:v>
                </c:pt>
                <c:pt idx="39">
                  <c:v>4.16669E-2</c:v>
                </c:pt>
                <c:pt idx="40">
                  <c:v>1.0385399999999999E-2</c:v>
                </c:pt>
                <c:pt idx="41">
                  <c:v>6.6377800000000002E-3</c:v>
                </c:pt>
                <c:pt idx="42">
                  <c:v>4.2805299999999998E-2</c:v>
                </c:pt>
                <c:pt idx="43">
                  <c:v>8.6437600000000003E-2</c:v>
                </c:pt>
                <c:pt idx="44">
                  <c:v>6.8376699999999999E-2</c:v>
                </c:pt>
                <c:pt idx="45">
                  <c:v>2.70028E-2</c:v>
                </c:pt>
                <c:pt idx="46">
                  <c:v>6.6740900000000006E-2</c:v>
                </c:pt>
                <c:pt idx="47">
                  <c:v>5.8958700000000003E-2</c:v>
                </c:pt>
                <c:pt idx="48">
                  <c:v>6.3353400000000004E-2</c:v>
                </c:pt>
                <c:pt idx="49">
                  <c:v>9.7994899999999996E-2</c:v>
                </c:pt>
                <c:pt idx="50">
                  <c:v>3.6112600000000002E-2</c:v>
                </c:pt>
                <c:pt idx="51">
                  <c:v>5.7765400000000001E-2</c:v>
                </c:pt>
              </c:numCache>
            </c:numRef>
          </c:val>
        </c:ser>
        <c:ser>
          <c:idx val="25"/>
          <c:order val="25"/>
          <c:val>
            <c:numRef>
              <c:f>Sheet3!$D$143:$BC$143</c:f>
              <c:numCache>
                <c:formatCode>General</c:formatCode>
                <c:ptCount val="52"/>
                <c:pt idx="0">
                  <c:v>2.9419799999999999E-3</c:v>
                </c:pt>
                <c:pt idx="1">
                  <c:v>8.0455899999999997E-2</c:v>
                </c:pt>
                <c:pt idx="2">
                  <c:v>4.7813300000000003E-2</c:v>
                </c:pt>
                <c:pt idx="3">
                  <c:v>4.7953700000000002E-2</c:v>
                </c:pt>
                <c:pt idx="4">
                  <c:v>8.5167999999999994E-2</c:v>
                </c:pt>
                <c:pt idx="5">
                  <c:v>7.7758099999999997E-2</c:v>
                </c:pt>
                <c:pt idx="6">
                  <c:v>8.5882100000000003E-2</c:v>
                </c:pt>
                <c:pt idx="7">
                  <c:v>5.80706E-2</c:v>
                </c:pt>
                <c:pt idx="8">
                  <c:v>3.9085099999999998E-2</c:v>
                </c:pt>
                <c:pt idx="9">
                  <c:v>9.1528100000000001E-2</c:v>
                </c:pt>
                <c:pt idx="10">
                  <c:v>3.30424E-2</c:v>
                </c:pt>
                <c:pt idx="11">
                  <c:v>6.0670799999999999E-3</c:v>
                </c:pt>
                <c:pt idx="12">
                  <c:v>6.1986100000000002E-2</c:v>
                </c:pt>
                <c:pt idx="13">
                  <c:v>1.60772E-2</c:v>
                </c:pt>
                <c:pt idx="14">
                  <c:v>9.7802700000000006E-2</c:v>
                </c:pt>
                <c:pt idx="15">
                  <c:v>4.2082000000000001E-2</c:v>
                </c:pt>
                <c:pt idx="16">
                  <c:v>2.6578600000000001E-2</c:v>
                </c:pt>
                <c:pt idx="17">
                  <c:v>1.39927E-2</c:v>
                </c:pt>
                <c:pt idx="18">
                  <c:v>2.6551100000000001E-4</c:v>
                </c:pt>
                <c:pt idx="19">
                  <c:v>3.21848E-2</c:v>
                </c:pt>
                <c:pt idx="20">
                  <c:v>5.3712600000000001E-3</c:v>
                </c:pt>
                <c:pt idx="21">
                  <c:v>5.4872300000000001E-3</c:v>
                </c:pt>
                <c:pt idx="22">
                  <c:v>1.6556299999999999E-2</c:v>
                </c:pt>
                <c:pt idx="23">
                  <c:v>8.7725499999999998E-2</c:v>
                </c:pt>
                <c:pt idx="24">
                  <c:v>9.5248299999999994E-2</c:v>
                </c:pt>
                <c:pt idx="25">
                  <c:v>5.7200800000000003E-2</c:v>
                </c:pt>
                <c:pt idx="26">
                  <c:v>6.7861000000000005E-2</c:v>
                </c:pt>
                <c:pt idx="27">
                  <c:v>3.7995500000000001E-2</c:v>
                </c:pt>
                <c:pt idx="28">
                  <c:v>7.8496700000000003E-2</c:v>
                </c:pt>
                <c:pt idx="29">
                  <c:v>2.5867500000000002E-2</c:v>
                </c:pt>
                <c:pt idx="30">
                  <c:v>3.8596800000000001E-2</c:v>
                </c:pt>
                <c:pt idx="31">
                  <c:v>1.63518E-2</c:v>
                </c:pt>
                <c:pt idx="32">
                  <c:v>7.6479399999999998E-3</c:v>
                </c:pt>
                <c:pt idx="33">
                  <c:v>2.16498E-2</c:v>
                </c:pt>
                <c:pt idx="34">
                  <c:v>9.6468999999999999E-3</c:v>
                </c:pt>
                <c:pt idx="35">
                  <c:v>3.19498E-2</c:v>
                </c:pt>
                <c:pt idx="36">
                  <c:v>7.56859E-2</c:v>
                </c:pt>
                <c:pt idx="37">
                  <c:v>3.9262100000000001E-2</c:v>
                </c:pt>
                <c:pt idx="38">
                  <c:v>4.9018800000000001E-2</c:v>
                </c:pt>
                <c:pt idx="39">
                  <c:v>2.3740299999999999E-2</c:v>
                </c:pt>
                <c:pt idx="40">
                  <c:v>5.2659699999999997E-2</c:v>
                </c:pt>
                <c:pt idx="41">
                  <c:v>2.5208299999999999E-3</c:v>
                </c:pt>
                <c:pt idx="42">
                  <c:v>1.9440300000000001E-2</c:v>
                </c:pt>
                <c:pt idx="43">
                  <c:v>4.1038199999999997E-2</c:v>
                </c:pt>
                <c:pt idx="44">
                  <c:v>8.4609500000000004E-2</c:v>
                </c:pt>
                <c:pt idx="45">
                  <c:v>2.68563E-2</c:v>
                </c:pt>
                <c:pt idx="46">
                  <c:v>4.0882599999999998E-2</c:v>
                </c:pt>
                <c:pt idx="47">
                  <c:v>5.9968900000000004E-3</c:v>
                </c:pt>
                <c:pt idx="48">
                  <c:v>5.6047199999999998E-2</c:v>
                </c:pt>
                <c:pt idx="49">
                  <c:v>8.1783499999999995E-2</c:v>
                </c:pt>
                <c:pt idx="50">
                  <c:v>5.3025900000000001E-2</c:v>
                </c:pt>
                <c:pt idx="51">
                  <c:v>7.6131500000000005E-2</c:v>
                </c:pt>
              </c:numCache>
            </c:numRef>
          </c:val>
        </c:ser>
        <c:ser>
          <c:idx val="26"/>
          <c:order val="26"/>
          <c:val>
            <c:numRef>
              <c:f>Sheet3!$D$144:$BC$144</c:f>
              <c:numCache>
                <c:formatCode>General</c:formatCode>
                <c:ptCount val="52"/>
                <c:pt idx="0">
                  <c:v>8.6437600000000003E-2</c:v>
                </c:pt>
                <c:pt idx="1">
                  <c:v>3.7571300000000002E-2</c:v>
                </c:pt>
                <c:pt idx="2">
                  <c:v>2.2949899999999998E-3</c:v>
                </c:pt>
                <c:pt idx="3">
                  <c:v>6.1119399999999997E-2</c:v>
                </c:pt>
                <c:pt idx="4">
                  <c:v>5.35478E-2</c:v>
                </c:pt>
                <c:pt idx="5">
                  <c:v>3.5920300000000002E-2</c:v>
                </c:pt>
                <c:pt idx="6">
                  <c:v>6.0741000000000003E-2</c:v>
                </c:pt>
                <c:pt idx="7">
                  <c:v>6.7690100000000003E-2</c:v>
                </c:pt>
                <c:pt idx="8">
                  <c:v>6.0978999999999998E-2</c:v>
                </c:pt>
                <c:pt idx="9">
                  <c:v>1.36601E-2</c:v>
                </c:pt>
                <c:pt idx="10">
                  <c:v>8.3104999999999998E-2</c:v>
                </c:pt>
                <c:pt idx="11">
                  <c:v>6.6860000000000003E-2</c:v>
                </c:pt>
                <c:pt idx="12">
                  <c:v>6.5672800000000003E-2</c:v>
                </c:pt>
                <c:pt idx="13">
                  <c:v>9.0038800000000002E-2</c:v>
                </c:pt>
                <c:pt idx="14">
                  <c:v>9.1384599999999996E-2</c:v>
                </c:pt>
                <c:pt idx="15">
                  <c:v>3.4150199999999999E-3</c:v>
                </c:pt>
                <c:pt idx="16">
                  <c:v>5.0892699999999999E-2</c:v>
                </c:pt>
                <c:pt idx="17">
                  <c:v>1.2387499999999999E-2</c:v>
                </c:pt>
                <c:pt idx="18">
                  <c:v>2.21259E-3</c:v>
                </c:pt>
                <c:pt idx="19">
                  <c:v>1.5411800000000001E-3</c:v>
                </c:pt>
                <c:pt idx="20">
                  <c:v>7.1880200000000005E-2</c:v>
                </c:pt>
                <c:pt idx="21">
                  <c:v>8.1640099999999993E-2</c:v>
                </c:pt>
                <c:pt idx="22">
                  <c:v>6.2852900000000003E-2</c:v>
                </c:pt>
                <c:pt idx="23">
                  <c:v>1.9315200000000001E-2</c:v>
                </c:pt>
                <c:pt idx="24">
                  <c:v>4.83718E-3</c:v>
                </c:pt>
                <c:pt idx="25">
                  <c:v>6.7861000000000005E-2</c:v>
                </c:pt>
                <c:pt idx="26">
                  <c:v>1.7066000000000001E-2</c:v>
                </c:pt>
                <c:pt idx="27">
                  <c:v>2.9981399999999998E-2</c:v>
                </c:pt>
                <c:pt idx="28">
                  <c:v>8.9098800000000006E-2</c:v>
                </c:pt>
                <c:pt idx="29">
                  <c:v>9.6853499999999995E-2</c:v>
                </c:pt>
                <c:pt idx="30">
                  <c:v>6.1525299999999998E-3</c:v>
                </c:pt>
                <c:pt idx="31">
                  <c:v>2.5281499999999998E-2</c:v>
                </c:pt>
                <c:pt idx="32">
                  <c:v>5.7359500000000001E-2</c:v>
                </c:pt>
                <c:pt idx="33">
                  <c:v>2.7497199999999999E-2</c:v>
                </c:pt>
                <c:pt idx="34">
                  <c:v>7.9958500000000001E-4</c:v>
                </c:pt>
                <c:pt idx="35">
                  <c:v>4.4261000000000002E-2</c:v>
                </c:pt>
                <c:pt idx="36">
                  <c:v>3.5783000000000002E-2</c:v>
                </c:pt>
                <c:pt idx="37">
                  <c:v>7.3366500000000001E-2</c:v>
                </c:pt>
                <c:pt idx="38">
                  <c:v>8.7609500000000007E-2</c:v>
                </c:pt>
                <c:pt idx="39">
                  <c:v>1.06754E-2</c:v>
                </c:pt>
                <c:pt idx="40">
                  <c:v>4.8219200000000004E-3</c:v>
                </c:pt>
                <c:pt idx="41">
                  <c:v>3.6194999999999999E-3</c:v>
                </c:pt>
                <c:pt idx="42">
                  <c:v>6.89993E-2</c:v>
                </c:pt>
                <c:pt idx="43">
                  <c:v>1.7227699999999999E-2</c:v>
                </c:pt>
                <c:pt idx="44">
                  <c:v>1.69897E-2</c:v>
                </c:pt>
                <c:pt idx="45">
                  <c:v>1.26255E-2</c:v>
                </c:pt>
                <c:pt idx="46">
                  <c:v>7.5710299999999994E-2</c:v>
                </c:pt>
                <c:pt idx="47">
                  <c:v>3.80688E-2</c:v>
                </c:pt>
                <c:pt idx="48">
                  <c:v>9.3783400000000006E-3</c:v>
                </c:pt>
                <c:pt idx="49">
                  <c:v>3.2444199999999999E-2</c:v>
                </c:pt>
                <c:pt idx="50">
                  <c:v>7.9305399999999998E-2</c:v>
                </c:pt>
                <c:pt idx="51">
                  <c:v>4.1291500000000002E-2</c:v>
                </c:pt>
              </c:numCache>
            </c:numRef>
          </c:val>
        </c:ser>
        <c:ser>
          <c:idx val="27"/>
          <c:order val="27"/>
          <c:val>
            <c:numRef>
              <c:f>Sheet3!$D$145:$BC$145</c:f>
              <c:numCache>
                <c:formatCode>General</c:formatCode>
                <c:ptCount val="52"/>
                <c:pt idx="0">
                  <c:v>3.7443200000000003E-2</c:v>
                </c:pt>
                <c:pt idx="1">
                  <c:v>3.7299699999999998E-2</c:v>
                </c:pt>
                <c:pt idx="2">
                  <c:v>7.1629999999999999E-2</c:v>
                </c:pt>
                <c:pt idx="3">
                  <c:v>6.7275000000000001E-2</c:v>
                </c:pt>
                <c:pt idx="4">
                  <c:v>3.3414699999999999E-2</c:v>
                </c:pt>
                <c:pt idx="5">
                  <c:v>7.8847600000000004E-2</c:v>
                </c:pt>
                <c:pt idx="6">
                  <c:v>5.1783799999999998E-2</c:v>
                </c:pt>
                <c:pt idx="7">
                  <c:v>3.2947799999999999E-2</c:v>
                </c:pt>
                <c:pt idx="8">
                  <c:v>5.6456199999999998E-2</c:v>
                </c:pt>
                <c:pt idx="9">
                  <c:v>3.41044E-2</c:v>
                </c:pt>
                <c:pt idx="10">
                  <c:v>5.9147900000000003E-2</c:v>
                </c:pt>
                <c:pt idx="11">
                  <c:v>5.2571199999999998E-2</c:v>
                </c:pt>
                <c:pt idx="12">
                  <c:v>8.9056100000000096E-2</c:v>
                </c:pt>
                <c:pt idx="13">
                  <c:v>1.2103600000000001E-2</c:v>
                </c:pt>
                <c:pt idx="14">
                  <c:v>4.7151100000000001E-2</c:v>
                </c:pt>
                <c:pt idx="15">
                  <c:v>7.4294299999999994E-2</c:v>
                </c:pt>
                <c:pt idx="16">
                  <c:v>1.1413899999999999E-2</c:v>
                </c:pt>
                <c:pt idx="17">
                  <c:v>4.8274200000000003E-2</c:v>
                </c:pt>
                <c:pt idx="18">
                  <c:v>3.1446300000000003E-2</c:v>
                </c:pt>
                <c:pt idx="19">
                  <c:v>3.5389299999999999E-2</c:v>
                </c:pt>
                <c:pt idx="20">
                  <c:v>9.0243200000000006E-3</c:v>
                </c:pt>
                <c:pt idx="21">
                  <c:v>4.41847E-2</c:v>
                </c:pt>
                <c:pt idx="22">
                  <c:v>8.3135500000000001E-2</c:v>
                </c:pt>
                <c:pt idx="23">
                  <c:v>4.5078899999999998E-2</c:v>
                </c:pt>
                <c:pt idx="24">
                  <c:v>3.6701600000000001E-2</c:v>
                </c:pt>
                <c:pt idx="25">
                  <c:v>3.7995500000000001E-2</c:v>
                </c:pt>
                <c:pt idx="26">
                  <c:v>2.9981399999999998E-2</c:v>
                </c:pt>
                <c:pt idx="27">
                  <c:v>4.3330199999999999E-2</c:v>
                </c:pt>
                <c:pt idx="28">
                  <c:v>7.8231099999999998E-2</c:v>
                </c:pt>
                <c:pt idx="29">
                  <c:v>2.5086199999999999E-2</c:v>
                </c:pt>
                <c:pt idx="30">
                  <c:v>9.0060100000000004E-2</c:v>
                </c:pt>
                <c:pt idx="31">
                  <c:v>7.6476299999999997E-2</c:v>
                </c:pt>
                <c:pt idx="32">
                  <c:v>7.8939200000000001E-2</c:v>
                </c:pt>
                <c:pt idx="33">
                  <c:v>1.43284E-2</c:v>
                </c:pt>
                <c:pt idx="34">
                  <c:v>8.0379699999999998E-2</c:v>
                </c:pt>
                <c:pt idx="35">
                  <c:v>8.23908E-2</c:v>
                </c:pt>
                <c:pt idx="36">
                  <c:v>1.8726199999999998E-2</c:v>
                </c:pt>
                <c:pt idx="37">
                  <c:v>6.5773499999999999E-2</c:v>
                </c:pt>
                <c:pt idx="38">
                  <c:v>5.2858099999999998E-2</c:v>
                </c:pt>
                <c:pt idx="39">
                  <c:v>6.7918900000000004E-2</c:v>
                </c:pt>
                <c:pt idx="40">
                  <c:v>8.4386699999999995E-2</c:v>
                </c:pt>
                <c:pt idx="41">
                  <c:v>5.0038100000000002E-2</c:v>
                </c:pt>
                <c:pt idx="42">
                  <c:v>2.8360900000000001E-2</c:v>
                </c:pt>
                <c:pt idx="43">
                  <c:v>3.3076000000000001E-2</c:v>
                </c:pt>
                <c:pt idx="44">
                  <c:v>4.6479699999999999E-2</c:v>
                </c:pt>
                <c:pt idx="45">
                  <c:v>6.2160100000000003E-2</c:v>
                </c:pt>
                <c:pt idx="46">
                  <c:v>4.2786999999999999E-2</c:v>
                </c:pt>
                <c:pt idx="47">
                  <c:v>3.3549000000000002E-2</c:v>
                </c:pt>
                <c:pt idx="48">
                  <c:v>2.1875700000000001E-2</c:v>
                </c:pt>
                <c:pt idx="49">
                  <c:v>8.4090700000000004E-2</c:v>
                </c:pt>
                <c:pt idx="50">
                  <c:v>9.5858599999999999E-3</c:v>
                </c:pt>
                <c:pt idx="51">
                  <c:v>4.3174499999999998E-2</c:v>
                </c:pt>
              </c:numCache>
            </c:numRef>
          </c:val>
        </c:ser>
        <c:ser>
          <c:idx val="28"/>
          <c:order val="28"/>
          <c:val>
            <c:numRef>
              <c:f>Sheet3!$D$146:$BC$146</c:f>
              <c:numCache>
                <c:formatCode>General</c:formatCode>
                <c:ptCount val="52"/>
                <c:pt idx="0">
                  <c:v>3.11472E-2</c:v>
                </c:pt>
                <c:pt idx="1">
                  <c:v>2.94809E-3</c:v>
                </c:pt>
                <c:pt idx="2">
                  <c:v>8.9269699999999994E-2</c:v>
                </c:pt>
                <c:pt idx="3">
                  <c:v>5.9633200000000003E-3</c:v>
                </c:pt>
                <c:pt idx="4">
                  <c:v>3.64757E-2</c:v>
                </c:pt>
                <c:pt idx="5">
                  <c:v>3.0429999999999999E-2</c:v>
                </c:pt>
                <c:pt idx="6">
                  <c:v>6.0219099999999998E-2</c:v>
                </c:pt>
                <c:pt idx="7">
                  <c:v>8.1539399999999998E-2</c:v>
                </c:pt>
                <c:pt idx="8">
                  <c:v>9.8571699999999998E-2</c:v>
                </c:pt>
                <c:pt idx="9">
                  <c:v>1.53966E-2</c:v>
                </c:pt>
                <c:pt idx="10">
                  <c:v>7.8490599999999994E-2</c:v>
                </c:pt>
                <c:pt idx="11">
                  <c:v>4.6485800000000001E-2</c:v>
                </c:pt>
                <c:pt idx="12">
                  <c:v>2.6694499999999999E-2</c:v>
                </c:pt>
                <c:pt idx="13">
                  <c:v>1.54576E-2</c:v>
                </c:pt>
                <c:pt idx="14">
                  <c:v>6.5034900000000007E-2</c:v>
                </c:pt>
                <c:pt idx="15">
                  <c:v>6.5279099999999996E-3</c:v>
                </c:pt>
                <c:pt idx="16">
                  <c:v>4.7856099999999999E-2</c:v>
                </c:pt>
                <c:pt idx="17">
                  <c:v>6.7033899999999993E-2</c:v>
                </c:pt>
                <c:pt idx="18">
                  <c:v>8.3224000000000006E-3</c:v>
                </c:pt>
                <c:pt idx="19">
                  <c:v>5.3169300000000003E-2</c:v>
                </c:pt>
                <c:pt idx="20">
                  <c:v>6.6920999999999994E-2</c:v>
                </c:pt>
                <c:pt idx="21">
                  <c:v>6.7470299999999997E-2</c:v>
                </c:pt>
                <c:pt idx="22">
                  <c:v>3.0396400000000001E-2</c:v>
                </c:pt>
                <c:pt idx="23">
                  <c:v>2.7924399999999999E-2</c:v>
                </c:pt>
                <c:pt idx="24">
                  <c:v>8.6315500000000003E-2</c:v>
                </c:pt>
                <c:pt idx="25">
                  <c:v>7.8496700000000003E-2</c:v>
                </c:pt>
                <c:pt idx="26">
                  <c:v>8.9098800000000006E-2</c:v>
                </c:pt>
                <c:pt idx="27">
                  <c:v>7.8231099999999998E-2</c:v>
                </c:pt>
                <c:pt idx="28">
                  <c:v>5.0898800000000001E-2</c:v>
                </c:pt>
                <c:pt idx="29">
                  <c:v>4.0800200000000002E-2</c:v>
                </c:pt>
                <c:pt idx="30">
                  <c:v>6.12049E-2</c:v>
                </c:pt>
                <c:pt idx="31">
                  <c:v>6.7607700000000007E-2</c:v>
                </c:pt>
                <c:pt idx="32">
                  <c:v>1.4343699999999999E-2</c:v>
                </c:pt>
                <c:pt idx="33">
                  <c:v>2.4054699999999998E-2</c:v>
                </c:pt>
                <c:pt idx="34">
                  <c:v>7.4486499999999997E-2</c:v>
                </c:pt>
                <c:pt idx="35">
                  <c:v>8.0855700000000003E-2</c:v>
                </c:pt>
                <c:pt idx="36">
                  <c:v>1.8005899999999999E-3</c:v>
                </c:pt>
                <c:pt idx="37">
                  <c:v>4.7120599999999999E-2</c:v>
                </c:pt>
                <c:pt idx="38">
                  <c:v>1.5366100000000001E-2</c:v>
                </c:pt>
                <c:pt idx="39">
                  <c:v>3.9481799999999997E-2</c:v>
                </c:pt>
                <c:pt idx="40">
                  <c:v>6.8544599999999997E-2</c:v>
                </c:pt>
                <c:pt idx="41">
                  <c:v>6.3759300000000005E-2</c:v>
                </c:pt>
                <c:pt idx="42">
                  <c:v>3.6875499999999999E-2</c:v>
                </c:pt>
                <c:pt idx="43">
                  <c:v>9.0670500000000001E-3</c:v>
                </c:pt>
                <c:pt idx="44">
                  <c:v>1.8478999999999999E-2</c:v>
                </c:pt>
                <c:pt idx="45">
                  <c:v>5.4493899999999998E-2</c:v>
                </c:pt>
                <c:pt idx="46">
                  <c:v>4.6928299999999999E-2</c:v>
                </c:pt>
                <c:pt idx="47">
                  <c:v>8.8201500000000002E-2</c:v>
                </c:pt>
                <c:pt idx="48">
                  <c:v>1.66509E-2</c:v>
                </c:pt>
                <c:pt idx="49">
                  <c:v>3.9100299999999998E-2</c:v>
                </c:pt>
                <c:pt idx="50">
                  <c:v>2.08167E-2</c:v>
                </c:pt>
                <c:pt idx="51">
                  <c:v>2.0972299999999999E-2</c:v>
                </c:pt>
              </c:numCache>
            </c:numRef>
          </c:val>
        </c:ser>
        <c:ser>
          <c:idx val="29"/>
          <c:order val="29"/>
          <c:val>
            <c:numRef>
              <c:f>Sheet3!$D$147:$BC$147</c:f>
              <c:numCache>
                <c:formatCode>General</c:formatCode>
                <c:ptCount val="52"/>
                <c:pt idx="0">
                  <c:v>2.3160500000000001E-2</c:v>
                </c:pt>
                <c:pt idx="1">
                  <c:v>2.3609100000000001E-2</c:v>
                </c:pt>
                <c:pt idx="2">
                  <c:v>7.0207800000000001E-2</c:v>
                </c:pt>
                <c:pt idx="3">
                  <c:v>3.5374000000000003E-2</c:v>
                </c:pt>
                <c:pt idx="4">
                  <c:v>2.8650800000000001E-2</c:v>
                </c:pt>
                <c:pt idx="5">
                  <c:v>2.1491099999999999E-2</c:v>
                </c:pt>
                <c:pt idx="6">
                  <c:v>5.7917999999999997E-2</c:v>
                </c:pt>
                <c:pt idx="7">
                  <c:v>5.49211E-2</c:v>
                </c:pt>
                <c:pt idx="8">
                  <c:v>4.1688299999999998E-2</c:v>
                </c:pt>
                <c:pt idx="9">
                  <c:v>8.1575999999999992E-3</c:v>
                </c:pt>
                <c:pt idx="10">
                  <c:v>9.8110900000000001E-2</c:v>
                </c:pt>
                <c:pt idx="11">
                  <c:v>1.13529E-3</c:v>
                </c:pt>
                <c:pt idx="12">
                  <c:v>5.1881500000000005E-4</c:v>
                </c:pt>
                <c:pt idx="13">
                  <c:v>4.56832E-2</c:v>
                </c:pt>
                <c:pt idx="14">
                  <c:v>2.4152300000000002E-2</c:v>
                </c:pt>
                <c:pt idx="15">
                  <c:v>6.5166199999999994E-2</c:v>
                </c:pt>
                <c:pt idx="16">
                  <c:v>7.9195499999999992E-3</c:v>
                </c:pt>
                <c:pt idx="17">
                  <c:v>4.7065599999999999E-2</c:v>
                </c:pt>
                <c:pt idx="18">
                  <c:v>8.30317E-2</c:v>
                </c:pt>
                <c:pt idx="19">
                  <c:v>9.8107899999999998E-2</c:v>
                </c:pt>
                <c:pt idx="20">
                  <c:v>8.4493499999999999E-2</c:v>
                </c:pt>
                <c:pt idx="21">
                  <c:v>7.8884200000000002E-2</c:v>
                </c:pt>
                <c:pt idx="22">
                  <c:v>3.9887699999999998E-2</c:v>
                </c:pt>
                <c:pt idx="23">
                  <c:v>5.9834600000000002E-2</c:v>
                </c:pt>
                <c:pt idx="24">
                  <c:v>3.46232E-2</c:v>
                </c:pt>
                <c:pt idx="25">
                  <c:v>2.5867500000000002E-2</c:v>
                </c:pt>
                <c:pt idx="26">
                  <c:v>9.6853499999999995E-2</c:v>
                </c:pt>
                <c:pt idx="27">
                  <c:v>2.5086199999999999E-2</c:v>
                </c:pt>
                <c:pt idx="28">
                  <c:v>4.0800200000000002E-2</c:v>
                </c:pt>
                <c:pt idx="29">
                  <c:v>7.0488599999999998E-2</c:v>
                </c:pt>
                <c:pt idx="30">
                  <c:v>8.1469200000000006E-2</c:v>
                </c:pt>
                <c:pt idx="31">
                  <c:v>7.4086700000000005E-2</c:v>
                </c:pt>
                <c:pt idx="32">
                  <c:v>2.0917399999999999E-2</c:v>
                </c:pt>
                <c:pt idx="33">
                  <c:v>8.41914E-2</c:v>
                </c:pt>
                <c:pt idx="34">
                  <c:v>6.7796899999999993E-2</c:v>
                </c:pt>
                <c:pt idx="35">
                  <c:v>8.2793699999999998E-2</c:v>
                </c:pt>
                <c:pt idx="36">
                  <c:v>4.1972099999999998E-2</c:v>
                </c:pt>
                <c:pt idx="37">
                  <c:v>4.9211100000000001E-2</c:v>
                </c:pt>
                <c:pt idx="38">
                  <c:v>9.9114999999999995E-2</c:v>
                </c:pt>
                <c:pt idx="39">
                  <c:v>5.2674899999999997E-2</c:v>
                </c:pt>
                <c:pt idx="40">
                  <c:v>4.51674E-3</c:v>
                </c:pt>
                <c:pt idx="41">
                  <c:v>7.3854799999999998E-3</c:v>
                </c:pt>
                <c:pt idx="42">
                  <c:v>6.9450999999999999E-2</c:v>
                </c:pt>
                <c:pt idx="43">
                  <c:v>9.0121199999999999E-2</c:v>
                </c:pt>
                <c:pt idx="44">
                  <c:v>4.9952700000000003E-2</c:v>
                </c:pt>
                <c:pt idx="45">
                  <c:v>2.0279499999999999E-2</c:v>
                </c:pt>
                <c:pt idx="46">
                  <c:v>8.1911699999999994E-3</c:v>
                </c:pt>
                <c:pt idx="47">
                  <c:v>2.49336E-3</c:v>
                </c:pt>
                <c:pt idx="48">
                  <c:v>3.6271200000000003E-2</c:v>
                </c:pt>
                <c:pt idx="49">
                  <c:v>3.1681300000000003E-2</c:v>
                </c:pt>
                <c:pt idx="50">
                  <c:v>4.25764E-2</c:v>
                </c:pt>
                <c:pt idx="51">
                  <c:v>6.0637200000000002E-2</c:v>
                </c:pt>
              </c:numCache>
            </c:numRef>
          </c:val>
        </c:ser>
        <c:ser>
          <c:idx val="30"/>
          <c:order val="30"/>
          <c:val>
            <c:numRef>
              <c:f>Sheet3!$D$148:$BC$148</c:f>
              <c:numCache>
                <c:formatCode>General</c:formatCode>
                <c:ptCount val="52"/>
                <c:pt idx="0">
                  <c:v>8.6523000000000003E-2</c:v>
                </c:pt>
                <c:pt idx="1">
                  <c:v>5.55895E-2</c:v>
                </c:pt>
                <c:pt idx="2">
                  <c:v>6.9200700000000004E-2</c:v>
                </c:pt>
                <c:pt idx="3">
                  <c:v>7.0192599999999994E-2</c:v>
                </c:pt>
                <c:pt idx="4">
                  <c:v>7.9003299999999999E-2</c:v>
                </c:pt>
                <c:pt idx="5">
                  <c:v>5.5433799999999998E-2</c:v>
                </c:pt>
                <c:pt idx="6">
                  <c:v>5.2861100000000001E-2</c:v>
                </c:pt>
                <c:pt idx="7">
                  <c:v>2.45125E-2</c:v>
                </c:pt>
                <c:pt idx="8">
                  <c:v>3.5474699999999998E-2</c:v>
                </c:pt>
                <c:pt idx="9">
                  <c:v>2.1652899999999999E-2</c:v>
                </c:pt>
                <c:pt idx="10">
                  <c:v>6.5459199999999995E-2</c:v>
                </c:pt>
                <c:pt idx="11">
                  <c:v>9.8443600000000006E-2</c:v>
                </c:pt>
                <c:pt idx="12">
                  <c:v>4.19782E-2</c:v>
                </c:pt>
                <c:pt idx="13">
                  <c:v>2.6841E-2</c:v>
                </c:pt>
                <c:pt idx="14">
                  <c:v>4.7080900000000002E-2</c:v>
                </c:pt>
                <c:pt idx="15">
                  <c:v>4.8146000000000001E-2</c:v>
                </c:pt>
                <c:pt idx="16">
                  <c:v>5.0758400000000002E-2</c:v>
                </c:pt>
                <c:pt idx="17">
                  <c:v>2.0050699999999999E-3</c:v>
                </c:pt>
                <c:pt idx="18">
                  <c:v>9.1470099999999999E-2</c:v>
                </c:pt>
                <c:pt idx="19">
                  <c:v>8.2088700000000001E-2</c:v>
                </c:pt>
                <c:pt idx="20">
                  <c:v>1.7340600000000001E-2</c:v>
                </c:pt>
                <c:pt idx="21">
                  <c:v>8.7853600000000004E-2</c:v>
                </c:pt>
                <c:pt idx="22">
                  <c:v>4.6845899999999998E-3</c:v>
                </c:pt>
                <c:pt idx="23">
                  <c:v>4.7557000000000002E-2</c:v>
                </c:pt>
                <c:pt idx="24">
                  <c:v>5.3422699999999997E-2</c:v>
                </c:pt>
                <c:pt idx="25">
                  <c:v>3.8596800000000001E-2</c:v>
                </c:pt>
                <c:pt idx="26">
                  <c:v>6.1525299999999998E-3</c:v>
                </c:pt>
                <c:pt idx="27">
                  <c:v>9.0060100000000004E-2</c:v>
                </c:pt>
                <c:pt idx="28">
                  <c:v>6.12049E-2</c:v>
                </c:pt>
                <c:pt idx="29">
                  <c:v>8.1469200000000006E-2</c:v>
                </c:pt>
                <c:pt idx="30">
                  <c:v>6.2685000000000005E-2</c:v>
                </c:pt>
                <c:pt idx="31">
                  <c:v>2.2989599999999999E-2</c:v>
                </c:pt>
                <c:pt idx="32">
                  <c:v>7.3113200000000003E-2</c:v>
                </c:pt>
                <c:pt idx="33">
                  <c:v>8.5988999999999996E-2</c:v>
                </c:pt>
                <c:pt idx="34">
                  <c:v>8.8460999999999998E-2</c:v>
                </c:pt>
                <c:pt idx="35">
                  <c:v>2.73019E-2</c:v>
                </c:pt>
                <c:pt idx="36">
                  <c:v>4.7956800000000001E-2</c:v>
                </c:pt>
                <c:pt idx="37">
                  <c:v>8.9056100000000096E-2</c:v>
                </c:pt>
                <c:pt idx="38">
                  <c:v>4.5924300000000001E-2</c:v>
                </c:pt>
                <c:pt idx="39">
                  <c:v>6.1403200000000003E-3</c:v>
                </c:pt>
                <c:pt idx="40">
                  <c:v>1.0290799999999999E-2</c:v>
                </c:pt>
                <c:pt idx="41">
                  <c:v>4.1026E-2</c:v>
                </c:pt>
                <c:pt idx="42">
                  <c:v>9.3606400000000006E-2</c:v>
                </c:pt>
                <c:pt idx="43">
                  <c:v>3.0973199999999999E-2</c:v>
                </c:pt>
                <c:pt idx="44">
                  <c:v>7.6552599999999998E-2</c:v>
                </c:pt>
                <c:pt idx="45">
                  <c:v>4.7840800000000003E-2</c:v>
                </c:pt>
                <c:pt idx="46">
                  <c:v>8.3971699999999996E-2</c:v>
                </c:pt>
                <c:pt idx="47">
                  <c:v>7.0326899999999998E-2</c:v>
                </c:pt>
                <c:pt idx="48">
                  <c:v>1.33641E-2</c:v>
                </c:pt>
                <c:pt idx="49">
                  <c:v>6.8752099999999997E-2</c:v>
                </c:pt>
                <c:pt idx="50">
                  <c:v>7.5933100000000003E-2</c:v>
                </c:pt>
                <c:pt idx="51">
                  <c:v>2.3072000000000001E-3</c:v>
                </c:pt>
              </c:numCache>
            </c:numRef>
          </c:val>
        </c:ser>
        <c:ser>
          <c:idx val="31"/>
          <c:order val="31"/>
          <c:val>
            <c:numRef>
              <c:f>Sheet3!$D$149:$BC$149</c:f>
              <c:numCache>
                <c:formatCode>General</c:formatCode>
                <c:ptCount val="52"/>
                <c:pt idx="0">
                  <c:v>4.7373899999999997E-2</c:v>
                </c:pt>
                <c:pt idx="1">
                  <c:v>2.79458E-2</c:v>
                </c:pt>
                <c:pt idx="2">
                  <c:v>2.6670099999999999E-2</c:v>
                </c:pt>
                <c:pt idx="3">
                  <c:v>5.63829E-2</c:v>
                </c:pt>
                <c:pt idx="4">
                  <c:v>9.7933900000000004E-2</c:v>
                </c:pt>
                <c:pt idx="5">
                  <c:v>6.1799999999999997E-3</c:v>
                </c:pt>
                <c:pt idx="6">
                  <c:v>5.7899699999999998E-2</c:v>
                </c:pt>
                <c:pt idx="7">
                  <c:v>9.7903400000000002E-2</c:v>
                </c:pt>
                <c:pt idx="8">
                  <c:v>6.8742899999999996E-2</c:v>
                </c:pt>
                <c:pt idx="9">
                  <c:v>4.7090099999999996E-3</c:v>
                </c:pt>
                <c:pt idx="10">
                  <c:v>3.8197000000000002E-2</c:v>
                </c:pt>
                <c:pt idx="11">
                  <c:v>2.9816600000000001E-3</c:v>
                </c:pt>
                <c:pt idx="12">
                  <c:v>9.4683699999999996E-2</c:v>
                </c:pt>
                <c:pt idx="13">
                  <c:v>6.6039E-2</c:v>
                </c:pt>
                <c:pt idx="14">
                  <c:v>4.8695299999999997E-2</c:v>
                </c:pt>
                <c:pt idx="15">
                  <c:v>5.2302599999999998E-2</c:v>
                </c:pt>
                <c:pt idx="16">
                  <c:v>1.15055E-2</c:v>
                </c:pt>
                <c:pt idx="17">
                  <c:v>9.9542199999999997E-2</c:v>
                </c:pt>
                <c:pt idx="18">
                  <c:v>6.1311699999999997E-2</c:v>
                </c:pt>
                <c:pt idx="19">
                  <c:v>7.9964599999999997E-2</c:v>
                </c:pt>
                <c:pt idx="20">
                  <c:v>1.7340600000000001E-2</c:v>
                </c:pt>
                <c:pt idx="21">
                  <c:v>5.9511099999999997E-2</c:v>
                </c:pt>
                <c:pt idx="22">
                  <c:v>1.7127E-2</c:v>
                </c:pt>
                <c:pt idx="23">
                  <c:v>8.5451799999999997E-4</c:v>
                </c:pt>
                <c:pt idx="24">
                  <c:v>3.1281500000000001E-3</c:v>
                </c:pt>
                <c:pt idx="25">
                  <c:v>1.63518E-2</c:v>
                </c:pt>
                <c:pt idx="26">
                  <c:v>2.5281499999999998E-2</c:v>
                </c:pt>
                <c:pt idx="27">
                  <c:v>7.6476299999999997E-2</c:v>
                </c:pt>
                <c:pt idx="28">
                  <c:v>6.7607700000000007E-2</c:v>
                </c:pt>
                <c:pt idx="29">
                  <c:v>7.4086700000000005E-2</c:v>
                </c:pt>
                <c:pt idx="30">
                  <c:v>2.2989599999999999E-2</c:v>
                </c:pt>
                <c:pt idx="31">
                  <c:v>9.7384600000000002E-2</c:v>
                </c:pt>
                <c:pt idx="32">
                  <c:v>1.9892E-2</c:v>
                </c:pt>
                <c:pt idx="33">
                  <c:v>3.3539800000000002E-2</c:v>
                </c:pt>
                <c:pt idx="34">
                  <c:v>9.2223899999999998E-2</c:v>
                </c:pt>
                <c:pt idx="35">
                  <c:v>6.5810099999999996E-2</c:v>
                </c:pt>
                <c:pt idx="36">
                  <c:v>1.64861E-2</c:v>
                </c:pt>
                <c:pt idx="37">
                  <c:v>2.7607E-2</c:v>
                </c:pt>
                <c:pt idx="38">
                  <c:v>2.57393E-2</c:v>
                </c:pt>
                <c:pt idx="39">
                  <c:v>8.6486400000000005E-2</c:v>
                </c:pt>
                <c:pt idx="40">
                  <c:v>6.47176E-2</c:v>
                </c:pt>
                <c:pt idx="41">
                  <c:v>3.9848000000000001E-2</c:v>
                </c:pt>
                <c:pt idx="42">
                  <c:v>1.67852E-2</c:v>
                </c:pt>
                <c:pt idx="43">
                  <c:v>7.3149800000000001E-2</c:v>
                </c:pt>
                <c:pt idx="44">
                  <c:v>9.3408000000000005E-2</c:v>
                </c:pt>
                <c:pt idx="45">
                  <c:v>8.0584100000000006E-2</c:v>
                </c:pt>
                <c:pt idx="46">
                  <c:v>8.6080500000000004E-2</c:v>
                </c:pt>
                <c:pt idx="47">
                  <c:v>4.8320000000000002E-2</c:v>
                </c:pt>
                <c:pt idx="48">
                  <c:v>8.0797800000000003E-2</c:v>
                </c:pt>
                <c:pt idx="49">
                  <c:v>1.6785199999999999E-4</c:v>
                </c:pt>
                <c:pt idx="50">
                  <c:v>3.5001699999999997E-2</c:v>
                </c:pt>
                <c:pt idx="51">
                  <c:v>5.8137800000000002E-3</c:v>
                </c:pt>
              </c:numCache>
            </c:numRef>
          </c:val>
        </c:ser>
        <c:ser>
          <c:idx val="32"/>
          <c:order val="32"/>
          <c:val>
            <c:numRef>
              <c:f>Sheet3!$D$150:$BC$150</c:f>
              <c:numCache>
                <c:formatCode>General</c:formatCode>
                <c:ptCount val="52"/>
                <c:pt idx="0">
                  <c:v>9.7360100000000005E-2</c:v>
                </c:pt>
                <c:pt idx="1">
                  <c:v>1.7731299999999998E-2</c:v>
                </c:pt>
                <c:pt idx="2">
                  <c:v>5.4444999999999997E-3</c:v>
                </c:pt>
                <c:pt idx="3">
                  <c:v>7.3491600000000004E-2</c:v>
                </c:pt>
                <c:pt idx="4">
                  <c:v>9.2757999999999993E-2</c:v>
                </c:pt>
                <c:pt idx="5">
                  <c:v>6.3933199999999996E-2</c:v>
                </c:pt>
                <c:pt idx="6">
                  <c:v>1.5964200000000001E-2</c:v>
                </c:pt>
                <c:pt idx="7">
                  <c:v>5.5714600000000003E-2</c:v>
                </c:pt>
                <c:pt idx="8">
                  <c:v>2.13355E-2</c:v>
                </c:pt>
                <c:pt idx="9">
                  <c:v>2.6276400000000001E-3</c:v>
                </c:pt>
                <c:pt idx="10">
                  <c:v>7.5988E-2</c:v>
                </c:pt>
                <c:pt idx="11">
                  <c:v>9.9078299999999994E-2</c:v>
                </c:pt>
                <c:pt idx="12">
                  <c:v>6.5691100000000002E-2</c:v>
                </c:pt>
                <c:pt idx="13">
                  <c:v>1.2067E-2</c:v>
                </c:pt>
                <c:pt idx="14">
                  <c:v>2.26997E-2</c:v>
                </c:pt>
                <c:pt idx="15">
                  <c:v>2.6245899999999999E-2</c:v>
                </c:pt>
                <c:pt idx="16">
                  <c:v>5.1118500000000002E-3</c:v>
                </c:pt>
                <c:pt idx="17">
                  <c:v>6.2428699999999997E-2</c:v>
                </c:pt>
                <c:pt idx="18">
                  <c:v>7.1385799999999999E-2</c:v>
                </c:pt>
                <c:pt idx="19">
                  <c:v>6.3881300000000002E-2</c:v>
                </c:pt>
                <c:pt idx="20">
                  <c:v>9.2123200000000002E-2</c:v>
                </c:pt>
                <c:pt idx="21">
                  <c:v>4.8753299999999999E-2</c:v>
                </c:pt>
                <c:pt idx="22">
                  <c:v>2.9163499999999998E-2</c:v>
                </c:pt>
                <c:pt idx="23">
                  <c:v>6.3908800000000002E-2</c:v>
                </c:pt>
                <c:pt idx="24">
                  <c:v>1.04678E-3</c:v>
                </c:pt>
                <c:pt idx="25">
                  <c:v>7.6479399999999998E-3</c:v>
                </c:pt>
                <c:pt idx="26">
                  <c:v>5.7359500000000001E-2</c:v>
                </c:pt>
                <c:pt idx="27">
                  <c:v>7.8939200000000001E-2</c:v>
                </c:pt>
                <c:pt idx="28">
                  <c:v>1.4343699999999999E-2</c:v>
                </c:pt>
                <c:pt idx="29">
                  <c:v>2.0917399999999999E-2</c:v>
                </c:pt>
                <c:pt idx="30">
                  <c:v>7.3113200000000003E-2</c:v>
                </c:pt>
                <c:pt idx="31">
                  <c:v>1.9892E-2</c:v>
                </c:pt>
                <c:pt idx="32">
                  <c:v>6.2187600000000003E-2</c:v>
                </c:pt>
                <c:pt idx="33">
                  <c:v>8.33705E-2</c:v>
                </c:pt>
                <c:pt idx="34">
                  <c:v>3.1110599999999999E-2</c:v>
                </c:pt>
                <c:pt idx="35">
                  <c:v>1.51708E-2</c:v>
                </c:pt>
                <c:pt idx="36">
                  <c:v>3.5584599999999998E-3</c:v>
                </c:pt>
                <c:pt idx="37">
                  <c:v>9.8400799999999997E-2</c:v>
                </c:pt>
                <c:pt idx="38">
                  <c:v>3.2337400000000002E-2</c:v>
                </c:pt>
                <c:pt idx="39">
                  <c:v>1.35838E-2</c:v>
                </c:pt>
                <c:pt idx="40">
                  <c:v>9.7692799999999996E-2</c:v>
                </c:pt>
                <c:pt idx="41">
                  <c:v>1.4227699999999999E-2</c:v>
                </c:pt>
                <c:pt idx="42">
                  <c:v>2.6462599999999999E-2</c:v>
                </c:pt>
                <c:pt idx="43">
                  <c:v>5.2177500000000002E-2</c:v>
                </c:pt>
                <c:pt idx="44">
                  <c:v>2.3731200000000001E-2</c:v>
                </c:pt>
                <c:pt idx="45">
                  <c:v>1.55248E-2</c:v>
                </c:pt>
                <c:pt idx="46">
                  <c:v>1.695E-2</c:v>
                </c:pt>
                <c:pt idx="47">
                  <c:v>7.9000200000000007E-2</c:v>
                </c:pt>
                <c:pt idx="48">
                  <c:v>1.25919E-2</c:v>
                </c:pt>
                <c:pt idx="49">
                  <c:v>6.6847699999999996E-2</c:v>
                </c:pt>
                <c:pt idx="50">
                  <c:v>6.5285200000000002E-2</c:v>
                </c:pt>
                <c:pt idx="51">
                  <c:v>2.8232699999999999E-2</c:v>
                </c:pt>
              </c:numCache>
            </c:numRef>
          </c:val>
        </c:ser>
        <c:ser>
          <c:idx val="33"/>
          <c:order val="33"/>
          <c:val>
            <c:numRef>
              <c:f>Sheet3!$D$151:$BC$151</c:f>
              <c:numCache>
                <c:formatCode>General</c:formatCode>
                <c:ptCount val="52"/>
                <c:pt idx="0">
                  <c:v>1.0937799999999999E-2</c:v>
                </c:pt>
                <c:pt idx="1">
                  <c:v>1.0617400000000001E-2</c:v>
                </c:pt>
                <c:pt idx="2">
                  <c:v>7.1428599999999995E-2</c:v>
                </c:pt>
                <c:pt idx="3">
                  <c:v>5.10269E-3</c:v>
                </c:pt>
                <c:pt idx="4">
                  <c:v>1.88025E-2</c:v>
                </c:pt>
                <c:pt idx="5">
                  <c:v>9.4402899999999998E-2</c:v>
                </c:pt>
                <c:pt idx="6">
                  <c:v>8.4850599999999998E-2</c:v>
                </c:pt>
                <c:pt idx="7">
                  <c:v>9.7903399999999998E-3</c:v>
                </c:pt>
                <c:pt idx="8">
                  <c:v>5.2116500000000003E-2</c:v>
                </c:pt>
                <c:pt idx="9">
                  <c:v>5.66118E-3</c:v>
                </c:pt>
                <c:pt idx="10">
                  <c:v>5.7527399999999999E-2</c:v>
                </c:pt>
                <c:pt idx="11">
                  <c:v>5.2259899999999998E-2</c:v>
                </c:pt>
                <c:pt idx="12">
                  <c:v>3.5493E-3</c:v>
                </c:pt>
                <c:pt idx="13">
                  <c:v>3.3790100000000003E-2</c:v>
                </c:pt>
                <c:pt idx="14">
                  <c:v>6.8996199999999994E-2</c:v>
                </c:pt>
                <c:pt idx="15">
                  <c:v>8.0263700000000003E-4</c:v>
                </c:pt>
                <c:pt idx="16">
                  <c:v>9.7564600000000001E-2</c:v>
                </c:pt>
                <c:pt idx="17">
                  <c:v>6.7406199999999999E-2</c:v>
                </c:pt>
                <c:pt idx="18">
                  <c:v>1.7514600000000002E-2</c:v>
                </c:pt>
                <c:pt idx="19">
                  <c:v>1.8289699999999999E-2</c:v>
                </c:pt>
                <c:pt idx="20">
                  <c:v>2.2553199999999999E-2</c:v>
                </c:pt>
                <c:pt idx="21">
                  <c:v>6.0268000000000002E-2</c:v>
                </c:pt>
                <c:pt idx="22">
                  <c:v>3.4806400000000001E-2</c:v>
                </c:pt>
                <c:pt idx="23">
                  <c:v>8.0519999999999994E-2</c:v>
                </c:pt>
                <c:pt idx="24">
                  <c:v>8.8283899999999998E-2</c:v>
                </c:pt>
                <c:pt idx="25">
                  <c:v>2.16498E-2</c:v>
                </c:pt>
                <c:pt idx="26">
                  <c:v>2.7497199999999999E-2</c:v>
                </c:pt>
                <c:pt idx="27">
                  <c:v>1.43284E-2</c:v>
                </c:pt>
                <c:pt idx="28">
                  <c:v>2.4054699999999998E-2</c:v>
                </c:pt>
                <c:pt idx="29">
                  <c:v>8.41914E-2</c:v>
                </c:pt>
                <c:pt idx="30">
                  <c:v>8.5988999999999996E-2</c:v>
                </c:pt>
                <c:pt idx="31">
                  <c:v>3.3539800000000002E-2</c:v>
                </c:pt>
                <c:pt idx="32">
                  <c:v>8.33705E-2</c:v>
                </c:pt>
                <c:pt idx="33">
                  <c:v>5.2464400000000001E-2</c:v>
                </c:pt>
                <c:pt idx="34">
                  <c:v>7.1678800000000001E-2</c:v>
                </c:pt>
                <c:pt idx="35">
                  <c:v>7.9412200000000002E-2</c:v>
                </c:pt>
                <c:pt idx="36">
                  <c:v>5.8036999999999998E-2</c:v>
                </c:pt>
                <c:pt idx="37">
                  <c:v>9.4583E-2</c:v>
                </c:pt>
                <c:pt idx="38">
                  <c:v>4.0375999999999997E-3</c:v>
                </c:pt>
                <c:pt idx="39">
                  <c:v>6.7568000000000003E-3</c:v>
                </c:pt>
                <c:pt idx="40">
                  <c:v>2.5583700000000001E-2</c:v>
                </c:pt>
                <c:pt idx="41">
                  <c:v>1.83386E-2</c:v>
                </c:pt>
                <c:pt idx="42">
                  <c:v>1.1279600000000001E-2</c:v>
                </c:pt>
                <c:pt idx="43">
                  <c:v>4.9162299999999999E-2</c:v>
                </c:pt>
                <c:pt idx="44">
                  <c:v>2.7530700000000002E-2</c:v>
                </c:pt>
                <c:pt idx="45">
                  <c:v>2.2846200000000001E-2</c:v>
                </c:pt>
                <c:pt idx="46">
                  <c:v>8.6117100000000002E-2</c:v>
                </c:pt>
                <c:pt idx="47">
                  <c:v>1.5598000000000001E-2</c:v>
                </c:pt>
                <c:pt idx="48">
                  <c:v>7.4263700000000002E-2</c:v>
                </c:pt>
                <c:pt idx="49">
                  <c:v>6.7564899999999997E-2</c:v>
                </c:pt>
                <c:pt idx="50">
                  <c:v>4.7236500000000001E-2</c:v>
                </c:pt>
                <c:pt idx="51">
                  <c:v>5.6642400000000002E-2</c:v>
                </c:pt>
              </c:numCache>
            </c:numRef>
          </c:val>
        </c:ser>
        <c:ser>
          <c:idx val="34"/>
          <c:order val="34"/>
          <c:val>
            <c:numRef>
              <c:f>Sheet3!$D$152:$BC$152</c:f>
              <c:numCache>
                <c:formatCode>General</c:formatCode>
                <c:ptCount val="52"/>
                <c:pt idx="0">
                  <c:v>4.5677099999999998E-2</c:v>
                </c:pt>
                <c:pt idx="1">
                  <c:v>1.24607E-2</c:v>
                </c:pt>
                <c:pt idx="2">
                  <c:v>2.1341599999999999E-2</c:v>
                </c:pt>
                <c:pt idx="3">
                  <c:v>6.8132600000000001E-2</c:v>
                </c:pt>
                <c:pt idx="4">
                  <c:v>5.4124600000000002E-2</c:v>
                </c:pt>
                <c:pt idx="5">
                  <c:v>2.7161500000000002E-2</c:v>
                </c:pt>
                <c:pt idx="6">
                  <c:v>3.4666000000000002E-2</c:v>
                </c:pt>
                <c:pt idx="7">
                  <c:v>2.3267300000000001E-2</c:v>
                </c:pt>
                <c:pt idx="8">
                  <c:v>1.22379E-3</c:v>
                </c:pt>
                <c:pt idx="9">
                  <c:v>5.4756300000000001E-2</c:v>
                </c:pt>
                <c:pt idx="10">
                  <c:v>2.5849199999999999E-2</c:v>
                </c:pt>
                <c:pt idx="11">
                  <c:v>8.5824200000000003E-2</c:v>
                </c:pt>
                <c:pt idx="12">
                  <c:v>3.1217399999999999E-2</c:v>
                </c:pt>
                <c:pt idx="13">
                  <c:v>3.3881599999999998E-2</c:v>
                </c:pt>
                <c:pt idx="14">
                  <c:v>1.49693E-2</c:v>
                </c:pt>
                <c:pt idx="15">
                  <c:v>3.7604899999999997E-2</c:v>
                </c:pt>
                <c:pt idx="16">
                  <c:v>2.2553199999999999E-2</c:v>
                </c:pt>
                <c:pt idx="17">
                  <c:v>7.5350199999999999E-3</c:v>
                </c:pt>
                <c:pt idx="18">
                  <c:v>8.7926900000000002E-2</c:v>
                </c:pt>
                <c:pt idx="19">
                  <c:v>2.6233699999999999E-2</c:v>
                </c:pt>
                <c:pt idx="20">
                  <c:v>6.63961E-2</c:v>
                </c:pt>
                <c:pt idx="21">
                  <c:v>5.0141900000000003E-2</c:v>
                </c:pt>
                <c:pt idx="22">
                  <c:v>2.7750500000000001E-2</c:v>
                </c:pt>
                <c:pt idx="23">
                  <c:v>3.3719899999999997E-2</c:v>
                </c:pt>
                <c:pt idx="24">
                  <c:v>7.3406200000000005E-2</c:v>
                </c:pt>
                <c:pt idx="25">
                  <c:v>9.6468999999999999E-3</c:v>
                </c:pt>
                <c:pt idx="26">
                  <c:v>7.9958500000000001E-4</c:v>
                </c:pt>
                <c:pt idx="27">
                  <c:v>8.0379699999999998E-2</c:v>
                </c:pt>
                <c:pt idx="28">
                  <c:v>7.4486499999999997E-2</c:v>
                </c:pt>
                <c:pt idx="29">
                  <c:v>6.7796899999999993E-2</c:v>
                </c:pt>
                <c:pt idx="30">
                  <c:v>8.8460999999999998E-2</c:v>
                </c:pt>
                <c:pt idx="31">
                  <c:v>9.2223899999999998E-2</c:v>
                </c:pt>
                <c:pt idx="32">
                  <c:v>3.1110599999999999E-2</c:v>
                </c:pt>
                <c:pt idx="33">
                  <c:v>7.1678800000000001E-2</c:v>
                </c:pt>
                <c:pt idx="34">
                  <c:v>4.9714700000000004E-3</c:v>
                </c:pt>
                <c:pt idx="35">
                  <c:v>7.8768299999999999E-2</c:v>
                </c:pt>
                <c:pt idx="36">
                  <c:v>1.6409799999999999E-2</c:v>
                </c:pt>
                <c:pt idx="37">
                  <c:v>2.6590800000000001E-2</c:v>
                </c:pt>
                <c:pt idx="38">
                  <c:v>7.5530299999999995E-2</c:v>
                </c:pt>
                <c:pt idx="39">
                  <c:v>1.7252099999999999E-2</c:v>
                </c:pt>
                <c:pt idx="40">
                  <c:v>6.4726699999999998E-2</c:v>
                </c:pt>
                <c:pt idx="41">
                  <c:v>5.4881399999999997E-2</c:v>
                </c:pt>
                <c:pt idx="42">
                  <c:v>1.0751699999999999E-2</c:v>
                </c:pt>
                <c:pt idx="43">
                  <c:v>5.3782799999999999E-2</c:v>
                </c:pt>
                <c:pt idx="44">
                  <c:v>6.9472300000000001E-2</c:v>
                </c:pt>
                <c:pt idx="45">
                  <c:v>7.9445799999999997E-2</c:v>
                </c:pt>
                <c:pt idx="46">
                  <c:v>2.3123899999999999E-2</c:v>
                </c:pt>
                <c:pt idx="47">
                  <c:v>2.0569500000000001E-3</c:v>
                </c:pt>
                <c:pt idx="48">
                  <c:v>9.0099799999999994E-2</c:v>
                </c:pt>
                <c:pt idx="49">
                  <c:v>6.2520199999999998E-2</c:v>
                </c:pt>
                <c:pt idx="50">
                  <c:v>4.7193800000000001E-2</c:v>
                </c:pt>
                <c:pt idx="51">
                  <c:v>5.0969E-2</c:v>
                </c:pt>
              </c:numCache>
            </c:numRef>
          </c:val>
        </c:ser>
        <c:ser>
          <c:idx val="35"/>
          <c:order val="35"/>
          <c:val>
            <c:numRef>
              <c:f>Sheet3!$D$153:$BC$153</c:f>
              <c:numCache>
                <c:formatCode>General</c:formatCode>
                <c:ptCount val="52"/>
                <c:pt idx="0">
                  <c:v>5.3697300000000003E-2</c:v>
                </c:pt>
                <c:pt idx="1">
                  <c:v>2.7506300000000001E-2</c:v>
                </c:pt>
                <c:pt idx="2">
                  <c:v>1.06754E-2</c:v>
                </c:pt>
                <c:pt idx="3">
                  <c:v>4.1456300000000001E-2</c:v>
                </c:pt>
                <c:pt idx="4">
                  <c:v>7.5966699999999998E-2</c:v>
                </c:pt>
                <c:pt idx="5">
                  <c:v>3.8715800000000002E-2</c:v>
                </c:pt>
                <c:pt idx="6">
                  <c:v>6.1159100000000001E-2</c:v>
                </c:pt>
                <c:pt idx="7">
                  <c:v>8.3187399999999995E-2</c:v>
                </c:pt>
                <c:pt idx="8">
                  <c:v>3.4733100000000003E-2</c:v>
                </c:pt>
                <c:pt idx="9">
                  <c:v>2.01239E-2</c:v>
                </c:pt>
                <c:pt idx="10">
                  <c:v>1.51006E-2</c:v>
                </c:pt>
                <c:pt idx="11">
                  <c:v>1.29978E-2</c:v>
                </c:pt>
                <c:pt idx="12">
                  <c:v>1.19785E-2</c:v>
                </c:pt>
                <c:pt idx="13">
                  <c:v>6.3527299999999995E-2</c:v>
                </c:pt>
                <c:pt idx="14">
                  <c:v>3.3875500000000003E-2</c:v>
                </c:pt>
                <c:pt idx="15">
                  <c:v>8.6477200000000004E-2</c:v>
                </c:pt>
                <c:pt idx="16">
                  <c:v>7.1871099999999993E-2</c:v>
                </c:pt>
                <c:pt idx="17">
                  <c:v>3.3701599999999998E-2</c:v>
                </c:pt>
                <c:pt idx="18">
                  <c:v>1.32756E-3</c:v>
                </c:pt>
                <c:pt idx="19">
                  <c:v>6.7555799999999999E-2</c:v>
                </c:pt>
                <c:pt idx="20">
                  <c:v>2.6154400000000001E-2</c:v>
                </c:pt>
                <c:pt idx="21">
                  <c:v>3.4723999999999998E-2</c:v>
                </c:pt>
                <c:pt idx="22">
                  <c:v>3.7317999999999997E-2</c:v>
                </c:pt>
                <c:pt idx="23">
                  <c:v>5.0428800000000003E-2</c:v>
                </c:pt>
                <c:pt idx="24">
                  <c:v>8.0987000000000003E-2</c:v>
                </c:pt>
                <c:pt idx="25">
                  <c:v>3.19498E-2</c:v>
                </c:pt>
                <c:pt idx="26">
                  <c:v>4.4261000000000002E-2</c:v>
                </c:pt>
                <c:pt idx="27">
                  <c:v>8.23908E-2</c:v>
                </c:pt>
                <c:pt idx="28">
                  <c:v>8.0855700000000003E-2</c:v>
                </c:pt>
                <c:pt idx="29">
                  <c:v>8.2793699999999998E-2</c:v>
                </c:pt>
                <c:pt idx="30">
                  <c:v>2.73019E-2</c:v>
                </c:pt>
                <c:pt idx="31">
                  <c:v>6.5810099999999996E-2</c:v>
                </c:pt>
                <c:pt idx="32">
                  <c:v>1.51708E-2</c:v>
                </c:pt>
                <c:pt idx="33">
                  <c:v>7.9412200000000002E-2</c:v>
                </c:pt>
                <c:pt idx="34">
                  <c:v>7.8768299999999999E-2</c:v>
                </c:pt>
                <c:pt idx="35">
                  <c:v>6.7335999999999993E-2</c:v>
                </c:pt>
                <c:pt idx="36">
                  <c:v>1.9196100000000001E-2</c:v>
                </c:pt>
                <c:pt idx="37">
                  <c:v>8.0166000000000001E-2</c:v>
                </c:pt>
                <c:pt idx="38">
                  <c:v>6.8034899999999995E-2</c:v>
                </c:pt>
                <c:pt idx="39">
                  <c:v>2.5443299999999999E-2</c:v>
                </c:pt>
                <c:pt idx="40">
                  <c:v>1.9025199999999999E-2</c:v>
                </c:pt>
                <c:pt idx="41">
                  <c:v>5.6779700000000002E-2</c:v>
                </c:pt>
                <c:pt idx="42">
                  <c:v>1.41881E-2</c:v>
                </c:pt>
                <c:pt idx="43">
                  <c:v>9.7781299999999995E-3</c:v>
                </c:pt>
                <c:pt idx="44">
                  <c:v>2.0700699999999999E-2</c:v>
                </c:pt>
                <c:pt idx="45">
                  <c:v>7.8994099999999998E-2</c:v>
                </c:pt>
                <c:pt idx="46">
                  <c:v>3.9103400000000003E-2</c:v>
                </c:pt>
                <c:pt idx="47">
                  <c:v>5.7371699999999998E-2</c:v>
                </c:pt>
                <c:pt idx="48">
                  <c:v>7.39982E-2</c:v>
                </c:pt>
                <c:pt idx="49">
                  <c:v>3.8221400000000003E-2</c:v>
                </c:pt>
                <c:pt idx="50">
                  <c:v>6.7256700000000003E-2</c:v>
                </c:pt>
                <c:pt idx="51">
                  <c:v>7.9659400000000005E-2</c:v>
                </c:pt>
              </c:numCache>
            </c:numRef>
          </c:val>
        </c:ser>
        <c:ser>
          <c:idx val="36"/>
          <c:order val="36"/>
          <c:val>
            <c:numRef>
              <c:f>Sheet3!$D$154:$BC$154</c:f>
              <c:numCache>
                <c:formatCode>General</c:formatCode>
                <c:ptCount val="52"/>
                <c:pt idx="0">
                  <c:v>8.2360299999999997E-2</c:v>
                </c:pt>
                <c:pt idx="1">
                  <c:v>6.8782599999999999E-2</c:v>
                </c:pt>
                <c:pt idx="2">
                  <c:v>8.4954400000000097E-2</c:v>
                </c:pt>
                <c:pt idx="3">
                  <c:v>8.4670599999999999E-2</c:v>
                </c:pt>
                <c:pt idx="4">
                  <c:v>6.7140699999999998E-2</c:v>
                </c:pt>
                <c:pt idx="5">
                  <c:v>4.5908999999999998E-2</c:v>
                </c:pt>
                <c:pt idx="6">
                  <c:v>6.7931199999999997E-2</c:v>
                </c:pt>
                <c:pt idx="7">
                  <c:v>6.62832E-2</c:v>
                </c:pt>
                <c:pt idx="8">
                  <c:v>9.7720299999999993E-3</c:v>
                </c:pt>
                <c:pt idx="9">
                  <c:v>1.8286699999999999E-2</c:v>
                </c:pt>
                <c:pt idx="10">
                  <c:v>6.18854E-2</c:v>
                </c:pt>
                <c:pt idx="11">
                  <c:v>1.5427099999999999E-2</c:v>
                </c:pt>
                <c:pt idx="12">
                  <c:v>7.65343E-2</c:v>
                </c:pt>
                <c:pt idx="13">
                  <c:v>5.3733900000000001E-2</c:v>
                </c:pt>
                <c:pt idx="14">
                  <c:v>1.3391500000000001E-2</c:v>
                </c:pt>
                <c:pt idx="15">
                  <c:v>9.2236100000000001E-2</c:v>
                </c:pt>
                <c:pt idx="16">
                  <c:v>3.7476700000000002E-2</c:v>
                </c:pt>
                <c:pt idx="17">
                  <c:v>4.0772700000000002E-2</c:v>
                </c:pt>
                <c:pt idx="18">
                  <c:v>1.0849299999999999E-2</c:v>
                </c:pt>
                <c:pt idx="19">
                  <c:v>1.96448E-2</c:v>
                </c:pt>
                <c:pt idx="20">
                  <c:v>9.3630799999999993E-3</c:v>
                </c:pt>
                <c:pt idx="21">
                  <c:v>2.23182E-2</c:v>
                </c:pt>
                <c:pt idx="22">
                  <c:v>9.5867800000000003E-2</c:v>
                </c:pt>
                <c:pt idx="23">
                  <c:v>1.17527E-2</c:v>
                </c:pt>
                <c:pt idx="24">
                  <c:v>8.3178199999999994E-2</c:v>
                </c:pt>
                <c:pt idx="25">
                  <c:v>7.56859E-2</c:v>
                </c:pt>
                <c:pt idx="26">
                  <c:v>3.5783000000000002E-2</c:v>
                </c:pt>
                <c:pt idx="27">
                  <c:v>1.8726199999999998E-2</c:v>
                </c:pt>
                <c:pt idx="28">
                  <c:v>1.8005899999999999E-3</c:v>
                </c:pt>
                <c:pt idx="29">
                  <c:v>4.1972099999999998E-2</c:v>
                </c:pt>
                <c:pt idx="30">
                  <c:v>4.7956800000000001E-2</c:v>
                </c:pt>
                <c:pt idx="31">
                  <c:v>1.64861E-2</c:v>
                </c:pt>
                <c:pt idx="32">
                  <c:v>3.5584599999999998E-3</c:v>
                </c:pt>
                <c:pt idx="33">
                  <c:v>5.8036999999999998E-2</c:v>
                </c:pt>
                <c:pt idx="34">
                  <c:v>1.6409799999999999E-2</c:v>
                </c:pt>
                <c:pt idx="35">
                  <c:v>1.9196100000000001E-2</c:v>
                </c:pt>
                <c:pt idx="36">
                  <c:v>9.7167900000000001E-2</c:v>
                </c:pt>
                <c:pt idx="37">
                  <c:v>8.6806800000000003E-2</c:v>
                </c:pt>
                <c:pt idx="38">
                  <c:v>1.9354799999999998E-2</c:v>
                </c:pt>
                <c:pt idx="39">
                  <c:v>2.7100399999999999E-3</c:v>
                </c:pt>
                <c:pt idx="40">
                  <c:v>7.0403099999999996E-2</c:v>
                </c:pt>
                <c:pt idx="41">
                  <c:v>9.2046900000000001E-2</c:v>
                </c:pt>
                <c:pt idx="42">
                  <c:v>5.7447999999999999E-2</c:v>
                </c:pt>
                <c:pt idx="43">
                  <c:v>1.2448499999999999E-2</c:v>
                </c:pt>
                <c:pt idx="44">
                  <c:v>7.46666E-2</c:v>
                </c:pt>
                <c:pt idx="45">
                  <c:v>7.2237300000000003E-3</c:v>
                </c:pt>
                <c:pt idx="46">
                  <c:v>7.8646199999999999E-2</c:v>
                </c:pt>
                <c:pt idx="47">
                  <c:v>8.6968599999999993E-2</c:v>
                </c:pt>
                <c:pt idx="48">
                  <c:v>7.6271900000000004E-2</c:v>
                </c:pt>
                <c:pt idx="49">
                  <c:v>2.37068E-2</c:v>
                </c:pt>
                <c:pt idx="50">
                  <c:v>2.5135000000000001E-2</c:v>
                </c:pt>
                <c:pt idx="51">
                  <c:v>5.7561000000000001E-2</c:v>
                </c:pt>
              </c:numCache>
            </c:numRef>
          </c:val>
        </c:ser>
        <c:ser>
          <c:idx val="37"/>
          <c:order val="37"/>
          <c:val>
            <c:numRef>
              <c:f>Sheet3!$D$155:$BC$155</c:f>
              <c:numCache>
                <c:formatCode>General</c:formatCode>
                <c:ptCount val="52"/>
                <c:pt idx="0">
                  <c:v>9.2352100000000006E-2</c:v>
                </c:pt>
                <c:pt idx="1">
                  <c:v>1.6379299999999999E-2</c:v>
                </c:pt>
                <c:pt idx="2">
                  <c:v>6.7424499999999998E-2</c:v>
                </c:pt>
                <c:pt idx="3">
                  <c:v>8.7435499999999999E-2</c:v>
                </c:pt>
                <c:pt idx="4">
                  <c:v>3.0387299999999999E-2</c:v>
                </c:pt>
                <c:pt idx="5">
                  <c:v>7.5341000000000005E-2</c:v>
                </c:pt>
                <c:pt idx="6">
                  <c:v>2.07526E-2</c:v>
                </c:pt>
                <c:pt idx="7">
                  <c:v>8.8567800000000002E-2</c:v>
                </c:pt>
                <c:pt idx="8">
                  <c:v>8.8341900000000001E-2</c:v>
                </c:pt>
                <c:pt idx="9">
                  <c:v>8.3245299999999994E-2</c:v>
                </c:pt>
                <c:pt idx="10">
                  <c:v>5.4295499999999997E-2</c:v>
                </c:pt>
                <c:pt idx="11">
                  <c:v>8.5726499999999994E-3</c:v>
                </c:pt>
                <c:pt idx="12">
                  <c:v>8.9300199999999996E-2</c:v>
                </c:pt>
                <c:pt idx="13">
                  <c:v>2.8876599999999999E-2</c:v>
                </c:pt>
                <c:pt idx="14">
                  <c:v>7.7520099999999995E-2</c:v>
                </c:pt>
                <c:pt idx="15">
                  <c:v>4.1535700000000002E-2</c:v>
                </c:pt>
                <c:pt idx="16">
                  <c:v>3.3487999999999997E-2</c:v>
                </c:pt>
                <c:pt idx="17">
                  <c:v>1.41636E-2</c:v>
                </c:pt>
                <c:pt idx="18">
                  <c:v>2.6892900000000001E-2</c:v>
                </c:pt>
                <c:pt idx="19">
                  <c:v>1.3428100000000001E-3</c:v>
                </c:pt>
                <c:pt idx="20">
                  <c:v>5.9355400000000003E-2</c:v>
                </c:pt>
                <c:pt idx="21">
                  <c:v>3.3375000000000002E-2</c:v>
                </c:pt>
                <c:pt idx="22">
                  <c:v>4.0742199999999999E-2</c:v>
                </c:pt>
                <c:pt idx="23">
                  <c:v>5.9608800000000003E-2</c:v>
                </c:pt>
                <c:pt idx="24">
                  <c:v>4.2365800000000002E-2</c:v>
                </c:pt>
                <c:pt idx="25">
                  <c:v>3.9262100000000001E-2</c:v>
                </c:pt>
                <c:pt idx="26">
                  <c:v>7.3366500000000001E-2</c:v>
                </c:pt>
                <c:pt idx="27">
                  <c:v>6.5773499999999999E-2</c:v>
                </c:pt>
                <c:pt idx="28">
                  <c:v>4.7120599999999999E-2</c:v>
                </c:pt>
                <c:pt idx="29">
                  <c:v>4.9211100000000001E-2</c:v>
                </c:pt>
                <c:pt idx="30">
                  <c:v>8.9056100000000096E-2</c:v>
                </c:pt>
                <c:pt idx="31">
                  <c:v>2.7607E-2</c:v>
                </c:pt>
                <c:pt idx="32">
                  <c:v>9.8400799999999997E-2</c:v>
                </c:pt>
                <c:pt idx="33">
                  <c:v>9.4583E-2</c:v>
                </c:pt>
                <c:pt idx="34">
                  <c:v>2.6590800000000001E-2</c:v>
                </c:pt>
                <c:pt idx="35">
                  <c:v>8.0166000000000001E-2</c:v>
                </c:pt>
                <c:pt idx="36">
                  <c:v>8.6806800000000003E-2</c:v>
                </c:pt>
                <c:pt idx="37">
                  <c:v>6.6319799999999998E-2</c:v>
                </c:pt>
                <c:pt idx="38">
                  <c:v>7.95984E-2</c:v>
                </c:pt>
                <c:pt idx="39">
                  <c:v>5.28367E-2</c:v>
                </c:pt>
                <c:pt idx="40">
                  <c:v>3.5111499999999997E-2</c:v>
                </c:pt>
                <c:pt idx="41">
                  <c:v>8.6751900000000007E-2</c:v>
                </c:pt>
                <c:pt idx="42">
                  <c:v>3.9567199999999997E-2</c:v>
                </c:pt>
                <c:pt idx="43">
                  <c:v>1.78228E-3</c:v>
                </c:pt>
                <c:pt idx="44">
                  <c:v>2.33406E-2</c:v>
                </c:pt>
                <c:pt idx="45">
                  <c:v>8.7173100000000003E-2</c:v>
                </c:pt>
                <c:pt idx="46">
                  <c:v>4.2066699999999999E-2</c:v>
                </c:pt>
                <c:pt idx="47">
                  <c:v>4.2774699999999999E-2</c:v>
                </c:pt>
                <c:pt idx="48">
                  <c:v>1.29582E-2</c:v>
                </c:pt>
                <c:pt idx="49">
                  <c:v>9.6624699999999994E-2</c:v>
                </c:pt>
                <c:pt idx="50">
                  <c:v>1.36448E-2</c:v>
                </c:pt>
                <c:pt idx="51">
                  <c:v>8.5027599999999995E-2</c:v>
                </c:pt>
              </c:numCache>
            </c:numRef>
          </c:val>
        </c:ser>
        <c:ser>
          <c:idx val="38"/>
          <c:order val="38"/>
          <c:val>
            <c:numRef>
              <c:f>Sheet3!$D$156:$BC$156</c:f>
              <c:numCache>
                <c:formatCode>General</c:formatCode>
                <c:ptCount val="52"/>
                <c:pt idx="0">
                  <c:v>7.1278999999999995E-2</c:v>
                </c:pt>
                <c:pt idx="1">
                  <c:v>8.91903E-2</c:v>
                </c:pt>
                <c:pt idx="2">
                  <c:v>6.3539499999999997E-3</c:v>
                </c:pt>
                <c:pt idx="3">
                  <c:v>4.01532E-2</c:v>
                </c:pt>
                <c:pt idx="4">
                  <c:v>3.8877500000000002E-2</c:v>
                </c:pt>
                <c:pt idx="5">
                  <c:v>2.4341600000000001E-2</c:v>
                </c:pt>
                <c:pt idx="6">
                  <c:v>2.7082100000000001E-2</c:v>
                </c:pt>
                <c:pt idx="7">
                  <c:v>7.9299300000000003E-2</c:v>
                </c:pt>
                <c:pt idx="8">
                  <c:v>7.7816099999999999E-2</c:v>
                </c:pt>
                <c:pt idx="9">
                  <c:v>5.7350400000000003E-2</c:v>
                </c:pt>
                <c:pt idx="10">
                  <c:v>2.1768900000000001E-2</c:v>
                </c:pt>
                <c:pt idx="11">
                  <c:v>8.4633899999999998E-2</c:v>
                </c:pt>
                <c:pt idx="12">
                  <c:v>8.2122299999999995E-2</c:v>
                </c:pt>
                <c:pt idx="13">
                  <c:v>1.8085299999999999E-2</c:v>
                </c:pt>
                <c:pt idx="14">
                  <c:v>1.48991E-2</c:v>
                </c:pt>
                <c:pt idx="15">
                  <c:v>9.0359200000000001E-2</c:v>
                </c:pt>
                <c:pt idx="16">
                  <c:v>7.6189499999999993E-2</c:v>
                </c:pt>
                <c:pt idx="17">
                  <c:v>2.3560299999999998E-3</c:v>
                </c:pt>
                <c:pt idx="18">
                  <c:v>6.2071599999999998E-2</c:v>
                </c:pt>
                <c:pt idx="19">
                  <c:v>5.0642399999999997E-2</c:v>
                </c:pt>
                <c:pt idx="20">
                  <c:v>8.4667500000000007E-2</c:v>
                </c:pt>
                <c:pt idx="21">
                  <c:v>2.4750500000000002E-2</c:v>
                </c:pt>
                <c:pt idx="22">
                  <c:v>3.9460399999999996E-3</c:v>
                </c:pt>
                <c:pt idx="23">
                  <c:v>4.0223399999999999E-2</c:v>
                </c:pt>
                <c:pt idx="24">
                  <c:v>4.3156199999999999E-2</c:v>
                </c:pt>
                <c:pt idx="25">
                  <c:v>4.9018800000000001E-2</c:v>
                </c:pt>
                <c:pt idx="26">
                  <c:v>8.7609500000000007E-2</c:v>
                </c:pt>
                <c:pt idx="27">
                  <c:v>5.2858099999999998E-2</c:v>
                </c:pt>
                <c:pt idx="28">
                  <c:v>1.5366100000000001E-2</c:v>
                </c:pt>
                <c:pt idx="29">
                  <c:v>9.9114999999999995E-2</c:v>
                </c:pt>
                <c:pt idx="30">
                  <c:v>4.5924300000000001E-2</c:v>
                </c:pt>
                <c:pt idx="31">
                  <c:v>2.57393E-2</c:v>
                </c:pt>
                <c:pt idx="32">
                  <c:v>3.2337400000000002E-2</c:v>
                </c:pt>
                <c:pt idx="33">
                  <c:v>4.0375999999999997E-3</c:v>
                </c:pt>
                <c:pt idx="34">
                  <c:v>7.5530299999999995E-2</c:v>
                </c:pt>
                <c:pt idx="35">
                  <c:v>6.8034899999999995E-2</c:v>
                </c:pt>
                <c:pt idx="36">
                  <c:v>1.9354799999999998E-2</c:v>
                </c:pt>
                <c:pt idx="37">
                  <c:v>7.95984E-2</c:v>
                </c:pt>
                <c:pt idx="38">
                  <c:v>4.0742199999999999E-3</c:v>
                </c:pt>
                <c:pt idx="39">
                  <c:v>4.4322E-2</c:v>
                </c:pt>
                <c:pt idx="40">
                  <c:v>4.94736E-2</c:v>
                </c:pt>
                <c:pt idx="41">
                  <c:v>8.0965599999999999E-2</c:v>
                </c:pt>
                <c:pt idx="42">
                  <c:v>8.9712200000000006E-2</c:v>
                </c:pt>
                <c:pt idx="43">
                  <c:v>6.3777600000000004E-2</c:v>
                </c:pt>
                <c:pt idx="44">
                  <c:v>9.4985799999999995E-2</c:v>
                </c:pt>
                <c:pt idx="45">
                  <c:v>6.7604600000000001E-2</c:v>
                </c:pt>
                <c:pt idx="46">
                  <c:v>2.2226599999999999E-2</c:v>
                </c:pt>
                <c:pt idx="47">
                  <c:v>9.7970500000000002E-2</c:v>
                </c:pt>
                <c:pt idx="48">
                  <c:v>6.1128600000000003E-3</c:v>
                </c:pt>
                <c:pt idx="49">
                  <c:v>3.8331200000000003E-2</c:v>
                </c:pt>
                <c:pt idx="50">
                  <c:v>6.2584299999999995E-2</c:v>
                </c:pt>
                <c:pt idx="51">
                  <c:v>9.8635800000000003E-3</c:v>
                </c:pt>
              </c:numCache>
            </c:numRef>
          </c:val>
        </c:ser>
        <c:ser>
          <c:idx val="39"/>
          <c:order val="39"/>
          <c:val>
            <c:numRef>
              <c:f>Sheet3!$D$157:$BC$157</c:f>
              <c:numCache>
                <c:formatCode>General</c:formatCode>
                <c:ptCount val="52"/>
                <c:pt idx="0">
                  <c:v>7.0870100000000005E-2</c:v>
                </c:pt>
                <c:pt idx="1">
                  <c:v>4.5738099999999997E-2</c:v>
                </c:pt>
                <c:pt idx="2">
                  <c:v>3.5001699999999997E-2</c:v>
                </c:pt>
                <c:pt idx="3">
                  <c:v>6.6554799999999997E-2</c:v>
                </c:pt>
                <c:pt idx="4">
                  <c:v>9.6743700000000003E-4</c:v>
                </c:pt>
                <c:pt idx="5">
                  <c:v>7.9226099999999994E-2</c:v>
                </c:pt>
                <c:pt idx="6">
                  <c:v>4.3864300000000002E-2</c:v>
                </c:pt>
                <c:pt idx="7">
                  <c:v>7.00186E-2</c:v>
                </c:pt>
                <c:pt idx="8">
                  <c:v>2.6398499999999998E-2</c:v>
                </c:pt>
                <c:pt idx="9">
                  <c:v>1.7538999999999999E-2</c:v>
                </c:pt>
                <c:pt idx="10">
                  <c:v>1.8894000000000001E-2</c:v>
                </c:pt>
                <c:pt idx="11">
                  <c:v>7.3647299999999999E-2</c:v>
                </c:pt>
                <c:pt idx="12">
                  <c:v>3.34758E-2</c:v>
                </c:pt>
                <c:pt idx="13">
                  <c:v>3.00974E-2</c:v>
                </c:pt>
                <c:pt idx="14">
                  <c:v>1.6736399999999999E-2</c:v>
                </c:pt>
                <c:pt idx="15">
                  <c:v>6.2810099999999994E-2</c:v>
                </c:pt>
                <c:pt idx="16">
                  <c:v>5.0132799999999998E-2</c:v>
                </c:pt>
                <c:pt idx="17">
                  <c:v>3.10221E-2</c:v>
                </c:pt>
                <c:pt idx="18">
                  <c:v>5.1338200000000001E-2</c:v>
                </c:pt>
                <c:pt idx="19">
                  <c:v>7.6793700000000006E-2</c:v>
                </c:pt>
                <c:pt idx="20">
                  <c:v>6.5199699999999999E-2</c:v>
                </c:pt>
                <c:pt idx="21">
                  <c:v>8.3736699999999997E-2</c:v>
                </c:pt>
                <c:pt idx="22">
                  <c:v>9.2617599999999994E-2</c:v>
                </c:pt>
                <c:pt idx="23">
                  <c:v>7.5212899999999999E-2</c:v>
                </c:pt>
                <c:pt idx="24">
                  <c:v>4.16669E-2</c:v>
                </c:pt>
                <c:pt idx="25">
                  <c:v>2.3740299999999999E-2</c:v>
                </c:pt>
                <c:pt idx="26">
                  <c:v>1.06754E-2</c:v>
                </c:pt>
                <c:pt idx="27">
                  <c:v>6.7918900000000004E-2</c:v>
                </c:pt>
                <c:pt idx="28">
                  <c:v>3.9481799999999997E-2</c:v>
                </c:pt>
                <c:pt idx="29">
                  <c:v>5.2674899999999997E-2</c:v>
                </c:pt>
                <c:pt idx="30">
                  <c:v>6.1403200000000003E-3</c:v>
                </c:pt>
                <c:pt idx="31">
                  <c:v>8.6486400000000005E-2</c:v>
                </c:pt>
                <c:pt idx="32">
                  <c:v>1.35838E-2</c:v>
                </c:pt>
                <c:pt idx="33">
                  <c:v>6.7568000000000003E-3</c:v>
                </c:pt>
                <c:pt idx="34">
                  <c:v>1.7252099999999999E-2</c:v>
                </c:pt>
                <c:pt idx="35">
                  <c:v>2.5443299999999999E-2</c:v>
                </c:pt>
                <c:pt idx="36">
                  <c:v>2.7100399999999999E-3</c:v>
                </c:pt>
                <c:pt idx="37">
                  <c:v>5.28367E-2</c:v>
                </c:pt>
                <c:pt idx="38">
                  <c:v>4.4322E-2</c:v>
                </c:pt>
                <c:pt idx="39">
                  <c:v>3.13364E-2</c:v>
                </c:pt>
                <c:pt idx="40">
                  <c:v>3.5935500000000002E-2</c:v>
                </c:pt>
                <c:pt idx="41">
                  <c:v>7.3824299999999995E-2</c:v>
                </c:pt>
                <c:pt idx="42">
                  <c:v>3.2349599999999998E-3</c:v>
                </c:pt>
                <c:pt idx="43">
                  <c:v>7.1752099999999999E-2</c:v>
                </c:pt>
                <c:pt idx="44">
                  <c:v>2.89529E-2</c:v>
                </c:pt>
                <c:pt idx="45">
                  <c:v>7.2859900000000005E-2</c:v>
                </c:pt>
                <c:pt idx="46">
                  <c:v>7.0808999999999997E-2</c:v>
                </c:pt>
                <c:pt idx="47">
                  <c:v>4.53444E-2</c:v>
                </c:pt>
                <c:pt idx="48">
                  <c:v>6.5788799999999995E-2</c:v>
                </c:pt>
                <c:pt idx="49">
                  <c:v>3.6088099999999998E-2</c:v>
                </c:pt>
                <c:pt idx="50">
                  <c:v>1.9586800000000001E-2</c:v>
                </c:pt>
                <c:pt idx="51">
                  <c:v>9.1341900000000004E-2</c:v>
                </c:pt>
              </c:numCache>
            </c:numRef>
          </c:val>
        </c:ser>
        <c:ser>
          <c:idx val="40"/>
          <c:order val="40"/>
          <c:val>
            <c:numRef>
              <c:f>Sheet3!$D$158:$BC$158</c:f>
              <c:numCache>
                <c:formatCode>General</c:formatCode>
                <c:ptCount val="52"/>
                <c:pt idx="0">
                  <c:v>4.5960899999999999E-2</c:v>
                </c:pt>
                <c:pt idx="1">
                  <c:v>7.9766199999999995E-2</c:v>
                </c:pt>
                <c:pt idx="2">
                  <c:v>4.7395199999999998E-2</c:v>
                </c:pt>
                <c:pt idx="3">
                  <c:v>8.8106899999999995E-3</c:v>
                </c:pt>
                <c:pt idx="4">
                  <c:v>6.7342100000000002E-2</c:v>
                </c:pt>
                <c:pt idx="5">
                  <c:v>6.33564E-3</c:v>
                </c:pt>
                <c:pt idx="6">
                  <c:v>6.6823300000000002E-2</c:v>
                </c:pt>
                <c:pt idx="7">
                  <c:v>3.9237599999999997E-2</c:v>
                </c:pt>
                <c:pt idx="8">
                  <c:v>5.15305E-2</c:v>
                </c:pt>
                <c:pt idx="9">
                  <c:v>2.5482999999999999E-3</c:v>
                </c:pt>
                <c:pt idx="10">
                  <c:v>6.2715499999999999E-3</c:v>
                </c:pt>
                <c:pt idx="11">
                  <c:v>1.3382399999999999E-2</c:v>
                </c:pt>
                <c:pt idx="12">
                  <c:v>2.1332400000000001E-2</c:v>
                </c:pt>
                <c:pt idx="13">
                  <c:v>7.2481500000000001E-3</c:v>
                </c:pt>
                <c:pt idx="14">
                  <c:v>7.7379699999999996E-2</c:v>
                </c:pt>
                <c:pt idx="15">
                  <c:v>6.1836599999999999E-2</c:v>
                </c:pt>
                <c:pt idx="16">
                  <c:v>3.85449E-2</c:v>
                </c:pt>
                <c:pt idx="17">
                  <c:v>2.4365999999999999E-2</c:v>
                </c:pt>
                <c:pt idx="18">
                  <c:v>5.0431799999999999E-2</c:v>
                </c:pt>
                <c:pt idx="19">
                  <c:v>7.7462100000000006E-2</c:v>
                </c:pt>
                <c:pt idx="20">
                  <c:v>6.3280100000000006E-2</c:v>
                </c:pt>
                <c:pt idx="21">
                  <c:v>7.39158E-3</c:v>
                </c:pt>
                <c:pt idx="22">
                  <c:v>1.34465E-2</c:v>
                </c:pt>
                <c:pt idx="23">
                  <c:v>7.69066E-4</c:v>
                </c:pt>
                <c:pt idx="24">
                  <c:v>1.0385399999999999E-2</c:v>
                </c:pt>
                <c:pt idx="25">
                  <c:v>5.2659699999999997E-2</c:v>
                </c:pt>
                <c:pt idx="26">
                  <c:v>4.8219200000000004E-3</c:v>
                </c:pt>
                <c:pt idx="27">
                  <c:v>8.4386699999999995E-2</c:v>
                </c:pt>
                <c:pt idx="28">
                  <c:v>6.8544599999999997E-2</c:v>
                </c:pt>
                <c:pt idx="29">
                  <c:v>4.51674E-3</c:v>
                </c:pt>
                <c:pt idx="30">
                  <c:v>1.0290799999999999E-2</c:v>
                </c:pt>
                <c:pt idx="31">
                  <c:v>6.47176E-2</c:v>
                </c:pt>
                <c:pt idx="32">
                  <c:v>9.7692799999999996E-2</c:v>
                </c:pt>
                <c:pt idx="33">
                  <c:v>2.5583700000000001E-2</c:v>
                </c:pt>
                <c:pt idx="34">
                  <c:v>6.4726699999999998E-2</c:v>
                </c:pt>
                <c:pt idx="35">
                  <c:v>1.9025199999999999E-2</c:v>
                </c:pt>
                <c:pt idx="36">
                  <c:v>7.0403099999999996E-2</c:v>
                </c:pt>
                <c:pt idx="37">
                  <c:v>3.5111499999999997E-2</c:v>
                </c:pt>
                <c:pt idx="38">
                  <c:v>4.94736E-2</c:v>
                </c:pt>
                <c:pt idx="39">
                  <c:v>3.5935500000000002E-2</c:v>
                </c:pt>
                <c:pt idx="40">
                  <c:v>7.2811100000000004E-2</c:v>
                </c:pt>
                <c:pt idx="41">
                  <c:v>8.7270700000000007E-2</c:v>
                </c:pt>
                <c:pt idx="42">
                  <c:v>6.0396100000000001E-2</c:v>
                </c:pt>
                <c:pt idx="43">
                  <c:v>6.4146900000000007E-2</c:v>
                </c:pt>
                <c:pt idx="44">
                  <c:v>2.4646700000000001E-2</c:v>
                </c:pt>
                <c:pt idx="45">
                  <c:v>4.5326100000000001E-2</c:v>
                </c:pt>
                <c:pt idx="46">
                  <c:v>6.8483499999999996E-3</c:v>
                </c:pt>
                <c:pt idx="47">
                  <c:v>7.1901599999999996E-2</c:v>
                </c:pt>
                <c:pt idx="48">
                  <c:v>7.3003299999999993E-2</c:v>
                </c:pt>
                <c:pt idx="49">
                  <c:v>1.14444E-2</c:v>
                </c:pt>
                <c:pt idx="50">
                  <c:v>4.5478699999999997E-2</c:v>
                </c:pt>
                <c:pt idx="51">
                  <c:v>9.5898300000000006E-2</c:v>
                </c:pt>
              </c:numCache>
            </c:numRef>
          </c:val>
        </c:ser>
        <c:ser>
          <c:idx val="41"/>
          <c:order val="41"/>
          <c:val>
            <c:numRef>
              <c:f>Sheet3!$D$159:$BC$159</c:f>
              <c:numCache>
                <c:formatCode>General</c:formatCode>
                <c:ptCount val="52"/>
                <c:pt idx="0">
                  <c:v>2.3361900000000001E-2</c:v>
                </c:pt>
                <c:pt idx="1">
                  <c:v>2.6136099999999999E-2</c:v>
                </c:pt>
                <c:pt idx="2">
                  <c:v>4.3085999999999999E-2</c:v>
                </c:pt>
                <c:pt idx="3">
                  <c:v>5.8168300000000003E-3</c:v>
                </c:pt>
                <c:pt idx="4">
                  <c:v>5.8665700000000001E-2</c:v>
                </c:pt>
                <c:pt idx="5">
                  <c:v>8.1630900000000006E-2</c:v>
                </c:pt>
                <c:pt idx="6">
                  <c:v>4.2848000000000001E-3</c:v>
                </c:pt>
                <c:pt idx="7">
                  <c:v>3.41807E-3</c:v>
                </c:pt>
                <c:pt idx="8">
                  <c:v>2.9465600000000002E-2</c:v>
                </c:pt>
                <c:pt idx="9">
                  <c:v>5.6718600000000001E-2</c:v>
                </c:pt>
                <c:pt idx="10">
                  <c:v>8.1600400000000003E-2</c:v>
                </c:pt>
                <c:pt idx="11">
                  <c:v>6.8629999999999997E-2</c:v>
                </c:pt>
                <c:pt idx="12">
                  <c:v>2.77383E-2</c:v>
                </c:pt>
                <c:pt idx="13">
                  <c:v>2.41462E-2</c:v>
                </c:pt>
                <c:pt idx="14">
                  <c:v>6.0741000000000003E-2</c:v>
                </c:pt>
                <c:pt idx="15">
                  <c:v>8.24458E-2</c:v>
                </c:pt>
                <c:pt idx="16">
                  <c:v>4.60799E-2</c:v>
                </c:pt>
                <c:pt idx="17">
                  <c:v>4.9345399999999998E-2</c:v>
                </c:pt>
                <c:pt idx="18">
                  <c:v>6.5782599999999997E-2</c:v>
                </c:pt>
                <c:pt idx="19">
                  <c:v>6.1543599999999997E-2</c:v>
                </c:pt>
                <c:pt idx="20">
                  <c:v>1.77007E-2</c:v>
                </c:pt>
                <c:pt idx="21">
                  <c:v>3.2911200000000002E-2</c:v>
                </c:pt>
                <c:pt idx="22">
                  <c:v>4.4196899999999997E-2</c:v>
                </c:pt>
                <c:pt idx="23">
                  <c:v>6.5721600000000005E-2</c:v>
                </c:pt>
                <c:pt idx="24">
                  <c:v>6.6377800000000002E-3</c:v>
                </c:pt>
                <c:pt idx="25">
                  <c:v>2.5208299999999999E-3</c:v>
                </c:pt>
                <c:pt idx="26">
                  <c:v>3.6194999999999999E-3</c:v>
                </c:pt>
                <c:pt idx="27">
                  <c:v>5.0038100000000002E-2</c:v>
                </c:pt>
                <c:pt idx="28">
                  <c:v>6.3759300000000005E-2</c:v>
                </c:pt>
                <c:pt idx="29">
                  <c:v>7.3854799999999998E-3</c:v>
                </c:pt>
                <c:pt idx="30">
                  <c:v>4.1026E-2</c:v>
                </c:pt>
                <c:pt idx="31">
                  <c:v>3.9848000000000001E-2</c:v>
                </c:pt>
                <c:pt idx="32">
                  <c:v>1.4227699999999999E-2</c:v>
                </c:pt>
                <c:pt idx="33">
                  <c:v>1.83386E-2</c:v>
                </c:pt>
                <c:pt idx="34">
                  <c:v>5.4881399999999997E-2</c:v>
                </c:pt>
                <c:pt idx="35">
                  <c:v>5.6779700000000002E-2</c:v>
                </c:pt>
                <c:pt idx="36">
                  <c:v>9.2046900000000001E-2</c:v>
                </c:pt>
                <c:pt idx="37">
                  <c:v>8.6751900000000007E-2</c:v>
                </c:pt>
                <c:pt idx="38">
                  <c:v>8.0965599999999999E-2</c:v>
                </c:pt>
                <c:pt idx="39">
                  <c:v>7.3824299999999995E-2</c:v>
                </c:pt>
                <c:pt idx="40">
                  <c:v>8.7270700000000007E-2</c:v>
                </c:pt>
                <c:pt idx="41">
                  <c:v>6.5343200000000004E-2</c:v>
                </c:pt>
                <c:pt idx="42">
                  <c:v>7.6915800000000006E-2</c:v>
                </c:pt>
                <c:pt idx="43">
                  <c:v>9.3411099999999997E-2</c:v>
                </c:pt>
                <c:pt idx="44">
                  <c:v>6.1909800000000001E-2</c:v>
                </c:pt>
                <c:pt idx="45">
                  <c:v>2.95816E-2</c:v>
                </c:pt>
                <c:pt idx="46">
                  <c:v>5.6440900000000002E-2</c:v>
                </c:pt>
                <c:pt idx="47">
                  <c:v>1.3458700000000001E-2</c:v>
                </c:pt>
                <c:pt idx="48">
                  <c:v>3.1644600000000002E-2</c:v>
                </c:pt>
                <c:pt idx="49">
                  <c:v>1.7722100000000001E-2</c:v>
                </c:pt>
                <c:pt idx="50">
                  <c:v>2.0661E-3</c:v>
                </c:pt>
                <c:pt idx="51">
                  <c:v>3.4440100000000001E-2</c:v>
                </c:pt>
              </c:numCache>
            </c:numRef>
          </c:val>
        </c:ser>
        <c:ser>
          <c:idx val="42"/>
          <c:order val="42"/>
          <c:val>
            <c:numRef>
              <c:f>Sheet3!$D$160:$BC$160</c:f>
              <c:numCache>
                <c:formatCode>General</c:formatCode>
                <c:ptCount val="52"/>
                <c:pt idx="0">
                  <c:v>7.8710299999999997E-2</c:v>
                </c:pt>
                <c:pt idx="1">
                  <c:v>4.27412E-2</c:v>
                </c:pt>
                <c:pt idx="2">
                  <c:v>4.3949700000000001E-2</c:v>
                </c:pt>
                <c:pt idx="3">
                  <c:v>5.5268999999999999E-2</c:v>
                </c:pt>
                <c:pt idx="4">
                  <c:v>4.1859199999999999E-2</c:v>
                </c:pt>
                <c:pt idx="5">
                  <c:v>7.4309500000000001E-2</c:v>
                </c:pt>
                <c:pt idx="6">
                  <c:v>8.8735599999999998E-2</c:v>
                </c:pt>
                <c:pt idx="7">
                  <c:v>9.4869800000000004E-2</c:v>
                </c:pt>
                <c:pt idx="8">
                  <c:v>2.4082200000000002E-2</c:v>
                </c:pt>
                <c:pt idx="9">
                  <c:v>5.6031999999999998E-2</c:v>
                </c:pt>
                <c:pt idx="10">
                  <c:v>6.4036999999999997E-2</c:v>
                </c:pt>
                <c:pt idx="11">
                  <c:v>9.0539300000000003E-2</c:v>
                </c:pt>
                <c:pt idx="12">
                  <c:v>2.3307000000000001E-2</c:v>
                </c:pt>
                <c:pt idx="13">
                  <c:v>4.6723800000000003E-2</c:v>
                </c:pt>
                <c:pt idx="14">
                  <c:v>8.5671600000000001E-2</c:v>
                </c:pt>
                <c:pt idx="15">
                  <c:v>6.8138699999999996E-2</c:v>
                </c:pt>
                <c:pt idx="16">
                  <c:v>9.2089599999999994E-2</c:v>
                </c:pt>
                <c:pt idx="17">
                  <c:v>4.8320000000000002E-2</c:v>
                </c:pt>
                <c:pt idx="18">
                  <c:v>1.8961100000000002E-2</c:v>
                </c:pt>
                <c:pt idx="19">
                  <c:v>6.8269899999999994E-2</c:v>
                </c:pt>
                <c:pt idx="20">
                  <c:v>4.8915100000000003E-2</c:v>
                </c:pt>
                <c:pt idx="21">
                  <c:v>3.4522499999999998E-2</c:v>
                </c:pt>
                <c:pt idx="22">
                  <c:v>5.3712600000000001E-3</c:v>
                </c:pt>
                <c:pt idx="23">
                  <c:v>2.8901E-2</c:v>
                </c:pt>
                <c:pt idx="24">
                  <c:v>4.2805299999999998E-2</c:v>
                </c:pt>
                <c:pt idx="25">
                  <c:v>1.9440300000000001E-2</c:v>
                </c:pt>
                <c:pt idx="26">
                  <c:v>6.89993E-2</c:v>
                </c:pt>
                <c:pt idx="27">
                  <c:v>2.8360900000000001E-2</c:v>
                </c:pt>
                <c:pt idx="28">
                  <c:v>3.6875499999999999E-2</c:v>
                </c:pt>
                <c:pt idx="29">
                  <c:v>6.9450999999999999E-2</c:v>
                </c:pt>
                <c:pt idx="30">
                  <c:v>9.3606400000000006E-2</c:v>
                </c:pt>
                <c:pt idx="31">
                  <c:v>1.67852E-2</c:v>
                </c:pt>
                <c:pt idx="32">
                  <c:v>2.6462599999999999E-2</c:v>
                </c:pt>
                <c:pt idx="33">
                  <c:v>1.1279600000000001E-2</c:v>
                </c:pt>
                <c:pt idx="34">
                  <c:v>1.0751699999999999E-2</c:v>
                </c:pt>
                <c:pt idx="35">
                  <c:v>1.41881E-2</c:v>
                </c:pt>
                <c:pt idx="36">
                  <c:v>5.7447999999999999E-2</c:v>
                </c:pt>
                <c:pt idx="37">
                  <c:v>3.9567199999999997E-2</c:v>
                </c:pt>
                <c:pt idx="38">
                  <c:v>8.9712200000000006E-2</c:v>
                </c:pt>
                <c:pt idx="39">
                  <c:v>3.2349599999999998E-3</c:v>
                </c:pt>
                <c:pt idx="40">
                  <c:v>6.0396100000000001E-2</c:v>
                </c:pt>
                <c:pt idx="41">
                  <c:v>7.6915800000000006E-2</c:v>
                </c:pt>
                <c:pt idx="42">
                  <c:v>6.9750099999999995E-2</c:v>
                </c:pt>
                <c:pt idx="43">
                  <c:v>7.00186E-2</c:v>
                </c:pt>
                <c:pt idx="44">
                  <c:v>7.5670600000000005E-2</c:v>
                </c:pt>
                <c:pt idx="45">
                  <c:v>2.2776000000000001E-2</c:v>
                </c:pt>
                <c:pt idx="46">
                  <c:v>7.5295299999999996E-2</c:v>
                </c:pt>
                <c:pt idx="47">
                  <c:v>9.3212699999999996E-2</c:v>
                </c:pt>
                <c:pt idx="48">
                  <c:v>4.7816400000000002E-2</c:v>
                </c:pt>
                <c:pt idx="49">
                  <c:v>3.7128800000000003E-2</c:v>
                </c:pt>
                <c:pt idx="50">
                  <c:v>4.66323E-3</c:v>
                </c:pt>
                <c:pt idx="51">
                  <c:v>1.46458E-2</c:v>
                </c:pt>
              </c:numCache>
            </c:numRef>
          </c:val>
        </c:ser>
        <c:ser>
          <c:idx val="43"/>
          <c:order val="43"/>
          <c:val>
            <c:numRef>
              <c:f>Sheet3!$D$161:$BC$161</c:f>
              <c:numCache>
                <c:formatCode>General</c:formatCode>
                <c:ptCount val="52"/>
                <c:pt idx="0">
                  <c:v>4.9479700000000001E-2</c:v>
                </c:pt>
                <c:pt idx="1">
                  <c:v>8.4005200000000002E-2</c:v>
                </c:pt>
                <c:pt idx="2">
                  <c:v>3.62011E-2</c:v>
                </c:pt>
                <c:pt idx="3">
                  <c:v>1.49541E-4</c:v>
                </c:pt>
                <c:pt idx="4">
                  <c:v>3.3146200000000001E-2</c:v>
                </c:pt>
                <c:pt idx="5">
                  <c:v>5.02091E-2</c:v>
                </c:pt>
                <c:pt idx="6">
                  <c:v>2.91452E-2</c:v>
                </c:pt>
                <c:pt idx="7">
                  <c:v>1.71545E-2</c:v>
                </c:pt>
                <c:pt idx="8">
                  <c:v>8.30988E-2</c:v>
                </c:pt>
                <c:pt idx="9">
                  <c:v>3.2010900000000002E-2</c:v>
                </c:pt>
                <c:pt idx="10">
                  <c:v>8.5052000000000003E-2</c:v>
                </c:pt>
                <c:pt idx="11">
                  <c:v>5.66271E-2</c:v>
                </c:pt>
                <c:pt idx="12">
                  <c:v>9.7170899999999994E-3</c:v>
                </c:pt>
                <c:pt idx="13">
                  <c:v>1.7258200000000001E-2</c:v>
                </c:pt>
                <c:pt idx="14">
                  <c:v>3.3390299999999998E-2</c:v>
                </c:pt>
                <c:pt idx="15">
                  <c:v>1.0986699999999999E-3</c:v>
                </c:pt>
                <c:pt idx="16">
                  <c:v>2.5421900000000002E-3</c:v>
                </c:pt>
                <c:pt idx="17">
                  <c:v>7.5866000000000003E-2</c:v>
                </c:pt>
                <c:pt idx="18">
                  <c:v>9.88647E-2</c:v>
                </c:pt>
                <c:pt idx="19">
                  <c:v>2.3212400000000001E-2</c:v>
                </c:pt>
                <c:pt idx="20">
                  <c:v>5.3480600000000003E-2</c:v>
                </c:pt>
                <c:pt idx="21">
                  <c:v>5.2678000000000003E-2</c:v>
                </c:pt>
                <c:pt idx="22">
                  <c:v>3.5236700000000003E-2</c:v>
                </c:pt>
                <c:pt idx="23">
                  <c:v>4.6653600000000003E-2</c:v>
                </c:pt>
                <c:pt idx="24">
                  <c:v>8.6437600000000003E-2</c:v>
                </c:pt>
                <c:pt idx="25">
                  <c:v>4.1038199999999997E-2</c:v>
                </c:pt>
                <c:pt idx="26">
                  <c:v>1.7227699999999999E-2</c:v>
                </c:pt>
                <c:pt idx="27">
                  <c:v>3.3076000000000001E-2</c:v>
                </c:pt>
                <c:pt idx="28">
                  <c:v>9.0670500000000001E-3</c:v>
                </c:pt>
                <c:pt idx="29">
                  <c:v>9.0121199999999999E-2</c:v>
                </c:pt>
                <c:pt idx="30">
                  <c:v>3.0973199999999999E-2</c:v>
                </c:pt>
                <c:pt idx="31">
                  <c:v>7.3149800000000001E-2</c:v>
                </c:pt>
                <c:pt idx="32">
                  <c:v>5.2177500000000002E-2</c:v>
                </c:pt>
                <c:pt idx="33">
                  <c:v>4.9162299999999999E-2</c:v>
                </c:pt>
                <c:pt idx="34">
                  <c:v>5.3782799999999999E-2</c:v>
                </c:pt>
                <c:pt idx="35">
                  <c:v>9.7781299999999995E-3</c:v>
                </c:pt>
                <c:pt idx="36">
                  <c:v>1.2448499999999999E-2</c:v>
                </c:pt>
                <c:pt idx="37">
                  <c:v>1.78228E-3</c:v>
                </c:pt>
                <c:pt idx="38">
                  <c:v>6.3777600000000004E-2</c:v>
                </c:pt>
                <c:pt idx="39">
                  <c:v>7.1752099999999999E-2</c:v>
                </c:pt>
                <c:pt idx="40">
                  <c:v>6.4146900000000007E-2</c:v>
                </c:pt>
                <c:pt idx="41">
                  <c:v>9.3411099999999997E-2</c:v>
                </c:pt>
                <c:pt idx="42">
                  <c:v>7.00186E-2</c:v>
                </c:pt>
                <c:pt idx="43">
                  <c:v>4.5789999999999997E-2</c:v>
                </c:pt>
                <c:pt idx="44">
                  <c:v>1.1999900000000001E-2</c:v>
                </c:pt>
                <c:pt idx="45">
                  <c:v>2.5208299999999999E-3</c:v>
                </c:pt>
                <c:pt idx="46">
                  <c:v>4.3522400000000003E-2</c:v>
                </c:pt>
                <c:pt idx="47">
                  <c:v>8.6321599999999998E-2</c:v>
                </c:pt>
                <c:pt idx="48">
                  <c:v>7.4141700000000005E-2</c:v>
                </c:pt>
                <c:pt idx="49">
                  <c:v>8.2766200000000002E-3</c:v>
                </c:pt>
                <c:pt idx="50">
                  <c:v>4.3275199999999996E-3</c:v>
                </c:pt>
                <c:pt idx="51">
                  <c:v>7.9055100000000003E-2</c:v>
                </c:pt>
              </c:numCache>
            </c:numRef>
          </c:val>
        </c:ser>
        <c:ser>
          <c:idx val="44"/>
          <c:order val="44"/>
          <c:val>
            <c:numRef>
              <c:f>Sheet3!$D$162:$BC$162</c:f>
              <c:numCache>
                <c:formatCode>General</c:formatCode>
                <c:ptCount val="52"/>
                <c:pt idx="0">
                  <c:v>6.2245599999999998E-2</c:v>
                </c:pt>
                <c:pt idx="1">
                  <c:v>3.1583600000000003E-2</c:v>
                </c:pt>
                <c:pt idx="2">
                  <c:v>4.0702500000000003E-2</c:v>
                </c:pt>
                <c:pt idx="3">
                  <c:v>3.02499E-2</c:v>
                </c:pt>
                <c:pt idx="4">
                  <c:v>5.5967900000000001E-2</c:v>
                </c:pt>
                <c:pt idx="5">
                  <c:v>1.0534999999999999E-2</c:v>
                </c:pt>
                <c:pt idx="6">
                  <c:v>5.7301600000000001E-2</c:v>
                </c:pt>
                <c:pt idx="7">
                  <c:v>1.87353E-2</c:v>
                </c:pt>
                <c:pt idx="8">
                  <c:v>7.9766199999999995E-2</c:v>
                </c:pt>
                <c:pt idx="9">
                  <c:v>5.9068599999999999E-2</c:v>
                </c:pt>
                <c:pt idx="10">
                  <c:v>8.8824100000000003E-2</c:v>
                </c:pt>
                <c:pt idx="11">
                  <c:v>8.2067299999999996E-2</c:v>
                </c:pt>
                <c:pt idx="12">
                  <c:v>4.8335200000000002E-2</c:v>
                </c:pt>
                <c:pt idx="13">
                  <c:v>8.1005300000000002E-2</c:v>
                </c:pt>
                <c:pt idx="14">
                  <c:v>3.01126E-2</c:v>
                </c:pt>
                <c:pt idx="15">
                  <c:v>6.6798899999999994E-2</c:v>
                </c:pt>
                <c:pt idx="16">
                  <c:v>7.8688900000000006E-2</c:v>
                </c:pt>
                <c:pt idx="17">
                  <c:v>5.2461299999999999E-3</c:v>
                </c:pt>
                <c:pt idx="18">
                  <c:v>4.6540699999999997E-3</c:v>
                </c:pt>
                <c:pt idx="19">
                  <c:v>2.1860399999999999E-2</c:v>
                </c:pt>
                <c:pt idx="20">
                  <c:v>1.58879E-2</c:v>
                </c:pt>
                <c:pt idx="21">
                  <c:v>7.10562E-2</c:v>
                </c:pt>
                <c:pt idx="22">
                  <c:v>2.12836E-2</c:v>
                </c:pt>
                <c:pt idx="23">
                  <c:v>9.0942099999999998E-2</c:v>
                </c:pt>
                <c:pt idx="24">
                  <c:v>6.8376699999999999E-2</c:v>
                </c:pt>
                <c:pt idx="25">
                  <c:v>8.4609500000000004E-2</c:v>
                </c:pt>
                <c:pt idx="26">
                  <c:v>1.69897E-2</c:v>
                </c:pt>
                <c:pt idx="27">
                  <c:v>4.6479699999999999E-2</c:v>
                </c:pt>
                <c:pt idx="28">
                  <c:v>1.8478999999999999E-2</c:v>
                </c:pt>
                <c:pt idx="29">
                  <c:v>4.9952700000000003E-2</c:v>
                </c:pt>
                <c:pt idx="30">
                  <c:v>7.6552599999999998E-2</c:v>
                </c:pt>
                <c:pt idx="31">
                  <c:v>9.3408000000000005E-2</c:v>
                </c:pt>
                <c:pt idx="32">
                  <c:v>2.3731200000000001E-2</c:v>
                </c:pt>
                <c:pt idx="33">
                  <c:v>2.7530700000000002E-2</c:v>
                </c:pt>
                <c:pt idx="34">
                  <c:v>6.9472300000000001E-2</c:v>
                </c:pt>
                <c:pt idx="35">
                  <c:v>2.0700699999999999E-2</c:v>
                </c:pt>
                <c:pt idx="36">
                  <c:v>7.46666E-2</c:v>
                </c:pt>
                <c:pt idx="37">
                  <c:v>2.33406E-2</c:v>
                </c:pt>
                <c:pt idx="38">
                  <c:v>9.4985799999999995E-2</c:v>
                </c:pt>
                <c:pt idx="39">
                  <c:v>2.89529E-2</c:v>
                </c:pt>
                <c:pt idx="40">
                  <c:v>2.4646700000000001E-2</c:v>
                </c:pt>
                <c:pt idx="41">
                  <c:v>6.1909800000000001E-2</c:v>
                </c:pt>
                <c:pt idx="42">
                  <c:v>7.5670600000000005E-2</c:v>
                </c:pt>
                <c:pt idx="43">
                  <c:v>1.1999900000000001E-2</c:v>
                </c:pt>
                <c:pt idx="44">
                  <c:v>5.7417500000000003E-2</c:v>
                </c:pt>
                <c:pt idx="45">
                  <c:v>4.3632299999999999E-2</c:v>
                </c:pt>
                <c:pt idx="46">
                  <c:v>3.1421900000000003E-2</c:v>
                </c:pt>
                <c:pt idx="47">
                  <c:v>2.2940800000000001E-2</c:v>
                </c:pt>
                <c:pt idx="48">
                  <c:v>6.7287200000000005E-2</c:v>
                </c:pt>
                <c:pt idx="49">
                  <c:v>2.4466700000000001E-2</c:v>
                </c:pt>
                <c:pt idx="50">
                  <c:v>5.9279199999999997E-2</c:v>
                </c:pt>
                <c:pt idx="51">
                  <c:v>4.3162300000000001E-2</c:v>
                </c:pt>
              </c:numCache>
            </c:numRef>
          </c:val>
        </c:ser>
        <c:ser>
          <c:idx val="45"/>
          <c:order val="45"/>
          <c:val>
            <c:numRef>
              <c:f>Sheet3!$D$163:$BC$163</c:f>
              <c:numCache>
                <c:formatCode>General</c:formatCode>
                <c:ptCount val="52"/>
                <c:pt idx="0">
                  <c:v>2.3072000000000001E-3</c:v>
                </c:pt>
                <c:pt idx="1">
                  <c:v>9.7985799999999998E-2</c:v>
                </c:pt>
                <c:pt idx="2">
                  <c:v>6.4751100000000006E-2</c:v>
                </c:pt>
                <c:pt idx="3">
                  <c:v>3.9368899999999998E-2</c:v>
                </c:pt>
                <c:pt idx="4">
                  <c:v>3.1916300000000002E-2</c:v>
                </c:pt>
                <c:pt idx="5">
                  <c:v>3.1574400000000002E-2</c:v>
                </c:pt>
                <c:pt idx="6">
                  <c:v>7.1166099999999996E-2</c:v>
                </c:pt>
                <c:pt idx="7">
                  <c:v>7.5313599999999994E-2</c:v>
                </c:pt>
                <c:pt idx="8">
                  <c:v>2.8229600000000001E-2</c:v>
                </c:pt>
                <c:pt idx="9">
                  <c:v>2.0993700000000001E-2</c:v>
                </c:pt>
                <c:pt idx="10">
                  <c:v>9.5333699999999993E-2</c:v>
                </c:pt>
                <c:pt idx="11">
                  <c:v>4.2893800000000003E-2</c:v>
                </c:pt>
                <c:pt idx="12">
                  <c:v>5.3099199999999999E-2</c:v>
                </c:pt>
                <c:pt idx="13">
                  <c:v>2.00293E-2</c:v>
                </c:pt>
                <c:pt idx="14">
                  <c:v>7.9897500000000003E-3</c:v>
                </c:pt>
                <c:pt idx="15">
                  <c:v>8.3657300000000004E-2</c:v>
                </c:pt>
                <c:pt idx="16">
                  <c:v>7.0589299999999994E-2</c:v>
                </c:pt>
                <c:pt idx="17">
                  <c:v>2.03009E-2</c:v>
                </c:pt>
                <c:pt idx="18">
                  <c:v>3.27403E-2</c:v>
                </c:pt>
                <c:pt idx="19">
                  <c:v>8.1325700000000001E-2</c:v>
                </c:pt>
                <c:pt idx="20">
                  <c:v>1.5906199999999999E-2</c:v>
                </c:pt>
                <c:pt idx="21">
                  <c:v>7.0589299999999997E-3</c:v>
                </c:pt>
                <c:pt idx="22">
                  <c:v>9.1244199999999998E-2</c:v>
                </c:pt>
                <c:pt idx="23">
                  <c:v>8.8763099999999998E-2</c:v>
                </c:pt>
                <c:pt idx="24">
                  <c:v>2.70028E-2</c:v>
                </c:pt>
                <c:pt idx="25">
                  <c:v>2.68563E-2</c:v>
                </c:pt>
                <c:pt idx="26">
                  <c:v>1.26255E-2</c:v>
                </c:pt>
                <c:pt idx="27">
                  <c:v>6.2160100000000003E-2</c:v>
                </c:pt>
                <c:pt idx="28">
                  <c:v>5.4493899999999998E-2</c:v>
                </c:pt>
                <c:pt idx="29">
                  <c:v>2.0279499999999999E-2</c:v>
                </c:pt>
                <c:pt idx="30">
                  <c:v>4.7840800000000003E-2</c:v>
                </c:pt>
                <c:pt idx="31">
                  <c:v>8.0584100000000006E-2</c:v>
                </c:pt>
                <c:pt idx="32">
                  <c:v>1.55248E-2</c:v>
                </c:pt>
                <c:pt idx="33">
                  <c:v>2.2846200000000001E-2</c:v>
                </c:pt>
                <c:pt idx="34">
                  <c:v>7.9445799999999997E-2</c:v>
                </c:pt>
                <c:pt idx="35">
                  <c:v>7.8994099999999998E-2</c:v>
                </c:pt>
                <c:pt idx="36">
                  <c:v>7.2237300000000003E-3</c:v>
                </c:pt>
                <c:pt idx="37">
                  <c:v>8.7173100000000003E-2</c:v>
                </c:pt>
                <c:pt idx="38">
                  <c:v>6.7604600000000001E-2</c:v>
                </c:pt>
                <c:pt idx="39">
                  <c:v>7.2859900000000005E-2</c:v>
                </c:pt>
                <c:pt idx="40">
                  <c:v>4.5326100000000001E-2</c:v>
                </c:pt>
                <c:pt idx="41">
                  <c:v>2.95816E-2</c:v>
                </c:pt>
                <c:pt idx="42">
                  <c:v>2.2776000000000001E-2</c:v>
                </c:pt>
                <c:pt idx="43">
                  <c:v>2.5208299999999999E-3</c:v>
                </c:pt>
                <c:pt idx="44">
                  <c:v>4.3632299999999999E-2</c:v>
                </c:pt>
                <c:pt idx="45">
                  <c:v>5.4225299999999997E-2</c:v>
                </c:pt>
                <c:pt idx="46">
                  <c:v>3.9133899999999999E-2</c:v>
                </c:pt>
                <c:pt idx="47">
                  <c:v>7.6116199999999995E-2</c:v>
                </c:pt>
                <c:pt idx="48">
                  <c:v>3.1611100000000003E-2</c:v>
                </c:pt>
                <c:pt idx="49">
                  <c:v>8.3828200000000005E-2</c:v>
                </c:pt>
                <c:pt idx="50">
                  <c:v>5.3663700000000002E-2</c:v>
                </c:pt>
                <c:pt idx="51">
                  <c:v>1.16153E-2</c:v>
                </c:pt>
              </c:numCache>
            </c:numRef>
          </c:val>
        </c:ser>
        <c:ser>
          <c:idx val="46"/>
          <c:order val="46"/>
          <c:val>
            <c:numRef>
              <c:f>Sheet3!$D$164:$BC$164</c:f>
              <c:numCache>
                <c:formatCode>General</c:formatCode>
                <c:ptCount val="52"/>
                <c:pt idx="0">
                  <c:v>3.85754E-3</c:v>
                </c:pt>
                <c:pt idx="1">
                  <c:v>6.8571999999999994E-2</c:v>
                </c:pt>
                <c:pt idx="2">
                  <c:v>3.8398399999999999E-2</c:v>
                </c:pt>
                <c:pt idx="3">
                  <c:v>2.8778999999999999E-2</c:v>
                </c:pt>
                <c:pt idx="4">
                  <c:v>3.2801299999999999E-2</c:v>
                </c:pt>
                <c:pt idx="5">
                  <c:v>2.0993700000000001E-2</c:v>
                </c:pt>
                <c:pt idx="6">
                  <c:v>2.84341E-2</c:v>
                </c:pt>
                <c:pt idx="7">
                  <c:v>2.1646800000000001E-2</c:v>
                </c:pt>
                <c:pt idx="8">
                  <c:v>5.06302E-2</c:v>
                </c:pt>
                <c:pt idx="9">
                  <c:v>2.2131999999999999E-2</c:v>
                </c:pt>
                <c:pt idx="10">
                  <c:v>2.92917E-2</c:v>
                </c:pt>
                <c:pt idx="11">
                  <c:v>1.7487100000000001E-3</c:v>
                </c:pt>
                <c:pt idx="12">
                  <c:v>7.5774400000000006E-2</c:v>
                </c:pt>
                <c:pt idx="13">
                  <c:v>9.9246200000000003E-3</c:v>
                </c:pt>
                <c:pt idx="14">
                  <c:v>9.7524899999999998E-2</c:v>
                </c:pt>
                <c:pt idx="15">
                  <c:v>3.8349599999999998E-2</c:v>
                </c:pt>
                <c:pt idx="16">
                  <c:v>3.3683299999999999E-2</c:v>
                </c:pt>
                <c:pt idx="17">
                  <c:v>5.8265900000000002E-2</c:v>
                </c:pt>
                <c:pt idx="18">
                  <c:v>1.07242E-2</c:v>
                </c:pt>
                <c:pt idx="19">
                  <c:v>5.0859099999999997E-2</c:v>
                </c:pt>
                <c:pt idx="20">
                  <c:v>5.9535499999999998E-2</c:v>
                </c:pt>
                <c:pt idx="21">
                  <c:v>3.1397399999999999E-2</c:v>
                </c:pt>
                <c:pt idx="22">
                  <c:v>1.6818799999999998E-2</c:v>
                </c:pt>
                <c:pt idx="23">
                  <c:v>2.3493099999999999E-2</c:v>
                </c:pt>
                <c:pt idx="24">
                  <c:v>6.6740900000000006E-2</c:v>
                </c:pt>
                <c:pt idx="25">
                  <c:v>4.0882599999999998E-2</c:v>
                </c:pt>
                <c:pt idx="26">
                  <c:v>7.5710299999999994E-2</c:v>
                </c:pt>
                <c:pt idx="27">
                  <c:v>4.2786999999999999E-2</c:v>
                </c:pt>
                <c:pt idx="28">
                  <c:v>4.6928299999999999E-2</c:v>
                </c:pt>
                <c:pt idx="29">
                  <c:v>8.1911699999999994E-3</c:v>
                </c:pt>
                <c:pt idx="30">
                  <c:v>8.3971699999999996E-2</c:v>
                </c:pt>
                <c:pt idx="31">
                  <c:v>8.6080500000000004E-2</c:v>
                </c:pt>
                <c:pt idx="32">
                  <c:v>1.695E-2</c:v>
                </c:pt>
                <c:pt idx="33">
                  <c:v>8.6117100000000002E-2</c:v>
                </c:pt>
                <c:pt idx="34">
                  <c:v>2.3123899999999999E-2</c:v>
                </c:pt>
                <c:pt idx="35">
                  <c:v>3.9103400000000003E-2</c:v>
                </c:pt>
                <c:pt idx="36">
                  <c:v>7.8646199999999999E-2</c:v>
                </c:pt>
                <c:pt idx="37">
                  <c:v>4.2066699999999999E-2</c:v>
                </c:pt>
                <c:pt idx="38">
                  <c:v>2.2226599999999999E-2</c:v>
                </c:pt>
                <c:pt idx="39">
                  <c:v>7.0808999999999997E-2</c:v>
                </c:pt>
                <c:pt idx="40">
                  <c:v>6.8483499999999996E-3</c:v>
                </c:pt>
                <c:pt idx="41">
                  <c:v>5.6440900000000002E-2</c:v>
                </c:pt>
                <c:pt idx="42">
                  <c:v>7.5295299999999996E-2</c:v>
                </c:pt>
                <c:pt idx="43">
                  <c:v>4.3522400000000003E-2</c:v>
                </c:pt>
                <c:pt idx="44">
                  <c:v>3.1421900000000003E-2</c:v>
                </c:pt>
                <c:pt idx="45">
                  <c:v>3.9133899999999999E-2</c:v>
                </c:pt>
                <c:pt idx="46">
                  <c:v>4.2634400000000003E-3</c:v>
                </c:pt>
                <c:pt idx="47">
                  <c:v>4.4819499999999998E-2</c:v>
                </c:pt>
                <c:pt idx="48">
                  <c:v>7.7025700000000002E-2</c:v>
                </c:pt>
                <c:pt idx="49">
                  <c:v>4.1489900000000003E-2</c:v>
                </c:pt>
                <c:pt idx="50">
                  <c:v>7.96655E-2</c:v>
                </c:pt>
                <c:pt idx="51">
                  <c:v>7.5637099999999999E-2</c:v>
                </c:pt>
              </c:numCache>
            </c:numRef>
          </c:val>
        </c:ser>
        <c:ser>
          <c:idx val="47"/>
          <c:order val="47"/>
          <c:val>
            <c:numRef>
              <c:f>Sheet3!$D$165:$BC$165</c:f>
              <c:numCache>
                <c:formatCode>General</c:formatCode>
                <c:ptCount val="52"/>
                <c:pt idx="0">
                  <c:v>8.8753899999999997E-2</c:v>
                </c:pt>
                <c:pt idx="1">
                  <c:v>9.7756899999999994E-2</c:v>
                </c:pt>
                <c:pt idx="2">
                  <c:v>8.8518899999999998E-2</c:v>
                </c:pt>
                <c:pt idx="3">
                  <c:v>9.7628699999999999E-2</c:v>
                </c:pt>
                <c:pt idx="4">
                  <c:v>7.1965699999999994E-2</c:v>
                </c:pt>
                <c:pt idx="5">
                  <c:v>5.6392100000000001E-2</c:v>
                </c:pt>
                <c:pt idx="6">
                  <c:v>9.3438499999999994E-2</c:v>
                </c:pt>
                <c:pt idx="7">
                  <c:v>2.3392400000000001E-2</c:v>
                </c:pt>
                <c:pt idx="8">
                  <c:v>2.4073000000000001E-2</c:v>
                </c:pt>
                <c:pt idx="9">
                  <c:v>5.8934300000000002E-2</c:v>
                </c:pt>
                <c:pt idx="10">
                  <c:v>6.7998299999999998E-2</c:v>
                </c:pt>
                <c:pt idx="11">
                  <c:v>7.6793700000000006E-2</c:v>
                </c:pt>
                <c:pt idx="12">
                  <c:v>6.17481E-2</c:v>
                </c:pt>
                <c:pt idx="13">
                  <c:v>6.4989199999999997E-2</c:v>
                </c:pt>
                <c:pt idx="14">
                  <c:v>5.4521300000000002E-2</c:v>
                </c:pt>
                <c:pt idx="15">
                  <c:v>1.7420000000000001E-2</c:v>
                </c:pt>
                <c:pt idx="16">
                  <c:v>9.6493399999999993E-2</c:v>
                </c:pt>
                <c:pt idx="17">
                  <c:v>1.9196100000000001E-2</c:v>
                </c:pt>
                <c:pt idx="18">
                  <c:v>3.1626300000000003E-2</c:v>
                </c:pt>
                <c:pt idx="19">
                  <c:v>2.1774999999999999E-2</c:v>
                </c:pt>
                <c:pt idx="20">
                  <c:v>1.17435E-2</c:v>
                </c:pt>
                <c:pt idx="21">
                  <c:v>8.2409099999999999E-2</c:v>
                </c:pt>
                <c:pt idx="22">
                  <c:v>3.32316E-2</c:v>
                </c:pt>
                <c:pt idx="23">
                  <c:v>8.8744799999999999E-2</c:v>
                </c:pt>
                <c:pt idx="24">
                  <c:v>5.8958700000000003E-2</c:v>
                </c:pt>
                <c:pt idx="25">
                  <c:v>5.9968900000000004E-3</c:v>
                </c:pt>
                <c:pt idx="26">
                  <c:v>3.80688E-2</c:v>
                </c:pt>
                <c:pt idx="27">
                  <c:v>3.3549000000000002E-2</c:v>
                </c:pt>
                <c:pt idx="28">
                  <c:v>8.8201500000000002E-2</c:v>
                </c:pt>
                <c:pt idx="29">
                  <c:v>2.49336E-3</c:v>
                </c:pt>
                <c:pt idx="30">
                  <c:v>7.0326899999999998E-2</c:v>
                </c:pt>
                <c:pt idx="31">
                  <c:v>4.8320000000000002E-2</c:v>
                </c:pt>
                <c:pt idx="32">
                  <c:v>7.9000200000000007E-2</c:v>
                </c:pt>
                <c:pt idx="33">
                  <c:v>1.5598000000000001E-2</c:v>
                </c:pt>
                <c:pt idx="34">
                  <c:v>2.0569500000000001E-3</c:v>
                </c:pt>
                <c:pt idx="35">
                  <c:v>5.7371699999999998E-2</c:v>
                </c:pt>
                <c:pt idx="36">
                  <c:v>8.6968599999999993E-2</c:v>
                </c:pt>
                <c:pt idx="37">
                  <c:v>4.2774699999999999E-2</c:v>
                </c:pt>
                <c:pt idx="38">
                  <c:v>9.7970500000000002E-2</c:v>
                </c:pt>
                <c:pt idx="39">
                  <c:v>4.53444E-2</c:v>
                </c:pt>
                <c:pt idx="40">
                  <c:v>7.1901599999999996E-2</c:v>
                </c:pt>
                <c:pt idx="41">
                  <c:v>1.3458700000000001E-2</c:v>
                </c:pt>
                <c:pt idx="42">
                  <c:v>9.3212699999999996E-2</c:v>
                </c:pt>
                <c:pt idx="43">
                  <c:v>8.6321599999999998E-2</c:v>
                </c:pt>
                <c:pt idx="44">
                  <c:v>2.2940800000000001E-2</c:v>
                </c:pt>
                <c:pt idx="45">
                  <c:v>7.6116199999999995E-2</c:v>
                </c:pt>
                <c:pt idx="46">
                  <c:v>4.4819499999999998E-2</c:v>
                </c:pt>
                <c:pt idx="47">
                  <c:v>5.20341E-2</c:v>
                </c:pt>
                <c:pt idx="48">
                  <c:v>6.6594399999999998E-2</c:v>
                </c:pt>
                <c:pt idx="49">
                  <c:v>3.2703599999999999E-2</c:v>
                </c:pt>
                <c:pt idx="50">
                  <c:v>6.3582299999999994E-2</c:v>
                </c:pt>
                <c:pt idx="51">
                  <c:v>7.0302400000000001E-2</c:v>
                </c:pt>
              </c:numCache>
            </c:numRef>
          </c:val>
        </c:ser>
        <c:ser>
          <c:idx val="48"/>
          <c:order val="48"/>
          <c:val>
            <c:numRef>
              <c:f>Sheet3!$D$166:$BC$166</c:f>
              <c:numCache>
                <c:formatCode>General</c:formatCode>
                <c:ptCount val="52"/>
                <c:pt idx="0">
                  <c:v>3.2044400000000001E-2</c:v>
                </c:pt>
                <c:pt idx="1">
                  <c:v>2.4863400000000001E-2</c:v>
                </c:pt>
                <c:pt idx="2">
                  <c:v>5.3624100000000001E-2</c:v>
                </c:pt>
                <c:pt idx="3">
                  <c:v>1.08737E-2</c:v>
                </c:pt>
                <c:pt idx="4">
                  <c:v>6.2996300000000005E-2</c:v>
                </c:pt>
                <c:pt idx="5">
                  <c:v>2.16803E-2</c:v>
                </c:pt>
                <c:pt idx="6">
                  <c:v>9.0469099999999997E-2</c:v>
                </c:pt>
                <c:pt idx="7">
                  <c:v>2.9596899999999999E-2</c:v>
                </c:pt>
                <c:pt idx="8">
                  <c:v>8.5644100000000001E-2</c:v>
                </c:pt>
                <c:pt idx="9">
                  <c:v>1.7474900000000002E-2</c:v>
                </c:pt>
                <c:pt idx="10">
                  <c:v>1.1264400000000001E-2</c:v>
                </c:pt>
                <c:pt idx="11">
                  <c:v>4.4389199999999997E-2</c:v>
                </c:pt>
                <c:pt idx="12">
                  <c:v>4.4190799999999997E-3</c:v>
                </c:pt>
                <c:pt idx="13">
                  <c:v>8.7487400000000007E-2</c:v>
                </c:pt>
                <c:pt idx="14">
                  <c:v>7.4748999999999996E-2</c:v>
                </c:pt>
                <c:pt idx="15">
                  <c:v>7.5795799999999997E-2</c:v>
                </c:pt>
                <c:pt idx="16">
                  <c:v>1.7526799999999999E-2</c:v>
                </c:pt>
                <c:pt idx="17">
                  <c:v>7.6662500000000003E-3</c:v>
                </c:pt>
                <c:pt idx="18">
                  <c:v>9.1375499999999998E-2</c:v>
                </c:pt>
                <c:pt idx="19">
                  <c:v>2.7420900000000002E-2</c:v>
                </c:pt>
                <c:pt idx="20">
                  <c:v>5.9083799999999999E-2</c:v>
                </c:pt>
                <c:pt idx="21">
                  <c:v>9.0743699999999997E-2</c:v>
                </c:pt>
                <c:pt idx="22">
                  <c:v>2.7704699999999999E-2</c:v>
                </c:pt>
                <c:pt idx="23">
                  <c:v>3.5398399999999997E-2</c:v>
                </c:pt>
                <c:pt idx="24">
                  <c:v>6.3353400000000004E-2</c:v>
                </c:pt>
                <c:pt idx="25">
                  <c:v>5.6047199999999998E-2</c:v>
                </c:pt>
                <c:pt idx="26">
                  <c:v>9.3783400000000006E-3</c:v>
                </c:pt>
                <c:pt idx="27">
                  <c:v>2.1875700000000001E-2</c:v>
                </c:pt>
                <c:pt idx="28">
                  <c:v>1.66509E-2</c:v>
                </c:pt>
                <c:pt idx="29">
                  <c:v>3.6271200000000003E-2</c:v>
                </c:pt>
                <c:pt idx="30">
                  <c:v>1.33641E-2</c:v>
                </c:pt>
                <c:pt idx="31">
                  <c:v>8.0797800000000003E-2</c:v>
                </c:pt>
                <c:pt idx="32">
                  <c:v>1.25919E-2</c:v>
                </c:pt>
                <c:pt idx="33">
                  <c:v>7.4263700000000002E-2</c:v>
                </c:pt>
                <c:pt idx="34">
                  <c:v>9.0099799999999994E-2</c:v>
                </c:pt>
                <c:pt idx="35">
                  <c:v>7.39982E-2</c:v>
                </c:pt>
                <c:pt idx="36">
                  <c:v>7.6271900000000004E-2</c:v>
                </c:pt>
                <c:pt idx="37">
                  <c:v>1.29582E-2</c:v>
                </c:pt>
                <c:pt idx="38">
                  <c:v>6.1128600000000003E-3</c:v>
                </c:pt>
                <c:pt idx="39">
                  <c:v>6.5788799999999995E-2</c:v>
                </c:pt>
                <c:pt idx="40">
                  <c:v>7.3003299999999993E-2</c:v>
                </c:pt>
                <c:pt idx="41">
                  <c:v>3.1644600000000002E-2</c:v>
                </c:pt>
                <c:pt idx="42">
                  <c:v>4.7816400000000002E-2</c:v>
                </c:pt>
                <c:pt idx="43">
                  <c:v>7.4141700000000005E-2</c:v>
                </c:pt>
                <c:pt idx="44">
                  <c:v>6.7287200000000005E-2</c:v>
                </c:pt>
                <c:pt idx="45">
                  <c:v>3.1611100000000003E-2</c:v>
                </c:pt>
                <c:pt idx="46">
                  <c:v>7.7025700000000002E-2</c:v>
                </c:pt>
                <c:pt idx="47">
                  <c:v>6.6594399999999998E-2</c:v>
                </c:pt>
                <c:pt idx="48">
                  <c:v>4.7559999999999998E-2</c:v>
                </c:pt>
                <c:pt idx="49">
                  <c:v>2.1301900000000001E-3</c:v>
                </c:pt>
                <c:pt idx="50">
                  <c:v>7.8554599999999999E-3</c:v>
                </c:pt>
                <c:pt idx="51">
                  <c:v>9.1515899999999997E-2</c:v>
                </c:pt>
              </c:numCache>
            </c:numRef>
          </c:val>
        </c:ser>
        <c:ser>
          <c:idx val="49"/>
          <c:order val="49"/>
          <c:val>
            <c:numRef>
              <c:f>Sheet3!$D$167:$BC$167</c:f>
              <c:numCache>
                <c:formatCode>General</c:formatCode>
                <c:ptCount val="52"/>
                <c:pt idx="0">
                  <c:v>8.2424399999999995E-2</c:v>
                </c:pt>
                <c:pt idx="1">
                  <c:v>2.537E-2</c:v>
                </c:pt>
                <c:pt idx="2">
                  <c:v>9.2696899999999999E-2</c:v>
                </c:pt>
                <c:pt idx="3">
                  <c:v>8.5372500000000004E-2</c:v>
                </c:pt>
                <c:pt idx="4">
                  <c:v>2.3917399999999998E-2</c:v>
                </c:pt>
                <c:pt idx="5">
                  <c:v>6.94906E-3</c:v>
                </c:pt>
                <c:pt idx="6">
                  <c:v>6.6682900000000003E-2</c:v>
                </c:pt>
                <c:pt idx="7">
                  <c:v>9.6499500000000002E-2</c:v>
                </c:pt>
                <c:pt idx="8">
                  <c:v>2.3505399999999999E-2</c:v>
                </c:pt>
                <c:pt idx="9">
                  <c:v>1.25889E-2</c:v>
                </c:pt>
                <c:pt idx="10">
                  <c:v>2.6572499999999999E-2</c:v>
                </c:pt>
                <c:pt idx="11">
                  <c:v>1.6238900000000001E-2</c:v>
                </c:pt>
                <c:pt idx="12">
                  <c:v>7.6369500000000007E-2</c:v>
                </c:pt>
                <c:pt idx="13">
                  <c:v>8.66817E-2</c:v>
                </c:pt>
                <c:pt idx="14">
                  <c:v>9.9426299999999995E-2</c:v>
                </c:pt>
                <c:pt idx="15">
                  <c:v>3.2828799999999998E-2</c:v>
                </c:pt>
                <c:pt idx="16">
                  <c:v>5.9654499999999999E-2</c:v>
                </c:pt>
                <c:pt idx="17">
                  <c:v>2.22388E-2</c:v>
                </c:pt>
                <c:pt idx="18">
                  <c:v>8.2784499999999997E-2</c:v>
                </c:pt>
                <c:pt idx="19">
                  <c:v>7.3790700000000001E-2</c:v>
                </c:pt>
                <c:pt idx="20">
                  <c:v>8.0291100000000004E-2</c:v>
                </c:pt>
                <c:pt idx="21">
                  <c:v>7.9982899999999996E-2</c:v>
                </c:pt>
                <c:pt idx="22" formatCode="0.00E+00">
                  <c:v>2.1362999999999999E-5</c:v>
                </c:pt>
                <c:pt idx="23">
                  <c:v>2.4323299999999999E-3</c:v>
                </c:pt>
                <c:pt idx="24">
                  <c:v>9.7994899999999996E-2</c:v>
                </c:pt>
                <c:pt idx="25">
                  <c:v>8.1783499999999995E-2</c:v>
                </c:pt>
                <c:pt idx="26">
                  <c:v>3.2444199999999999E-2</c:v>
                </c:pt>
                <c:pt idx="27">
                  <c:v>8.4090700000000004E-2</c:v>
                </c:pt>
                <c:pt idx="28">
                  <c:v>3.9100299999999998E-2</c:v>
                </c:pt>
                <c:pt idx="29">
                  <c:v>3.1681300000000003E-2</c:v>
                </c:pt>
                <c:pt idx="30">
                  <c:v>6.8752099999999997E-2</c:v>
                </c:pt>
                <c:pt idx="31">
                  <c:v>1.6785199999999999E-4</c:v>
                </c:pt>
                <c:pt idx="32">
                  <c:v>6.6847699999999996E-2</c:v>
                </c:pt>
                <c:pt idx="33">
                  <c:v>6.7564899999999997E-2</c:v>
                </c:pt>
                <c:pt idx="34">
                  <c:v>6.2520199999999998E-2</c:v>
                </c:pt>
                <c:pt idx="35">
                  <c:v>3.8221400000000003E-2</c:v>
                </c:pt>
                <c:pt idx="36">
                  <c:v>2.37068E-2</c:v>
                </c:pt>
                <c:pt idx="37">
                  <c:v>9.6624699999999994E-2</c:v>
                </c:pt>
                <c:pt idx="38">
                  <c:v>3.8331200000000003E-2</c:v>
                </c:pt>
                <c:pt idx="39">
                  <c:v>3.6088099999999998E-2</c:v>
                </c:pt>
                <c:pt idx="40">
                  <c:v>1.14444E-2</c:v>
                </c:pt>
                <c:pt idx="41">
                  <c:v>1.7722100000000001E-2</c:v>
                </c:pt>
                <c:pt idx="42">
                  <c:v>3.7128800000000003E-2</c:v>
                </c:pt>
                <c:pt idx="43">
                  <c:v>8.2766200000000002E-3</c:v>
                </c:pt>
                <c:pt idx="44">
                  <c:v>2.4466700000000001E-2</c:v>
                </c:pt>
                <c:pt idx="45">
                  <c:v>8.3828200000000005E-2</c:v>
                </c:pt>
                <c:pt idx="46">
                  <c:v>4.1489900000000003E-2</c:v>
                </c:pt>
                <c:pt idx="47">
                  <c:v>3.2703599999999999E-2</c:v>
                </c:pt>
                <c:pt idx="48">
                  <c:v>2.1301900000000001E-3</c:v>
                </c:pt>
                <c:pt idx="49">
                  <c:v>7.5594299999999998E-3</c:v>
                </c:pt>
                <c:pt idx="50">
                  <c:v>9.1607400000000005E-2</c:v>
                </c:pt>
                <c:pt idx="51">
                  <c:v>6.6090899999999994E-2</c:v>
                </c:pt>
              </c:numCache>
            </c:numRef>
          </c:val>
        </c:ser>
        <c:ser>
          <c:idx val="50"/>
          <c:order val="50"/>
          <c:val>
            <c:numRef>
              <c:f>Sheet3!$D$168:$BC$168</c:f>
              <c:numCache>
                <c:formatCode>General</c:formatCode>
                <c:ptCount val="52"/>
                <c:pt idx="0">
                  <c:v>1.5631599999999999E-2</c:v>
                </c:pt>
                <c:pt idx="1">
                  <c:v>6.3103099999999995E-2</c:v>
                </c:pt>
                <c:pt idx="2">
                  <c:v>9.1048900000000002E-2</c:v>
                </c:pt>
                <c:pt idx="3">
                  <c:v>8.4768200000000002E-2</c:v>
                </c:pt>
                <c:pt idx="4">
                  <c:v>5.5061499999999999E-2</c:v>
                </c:pt>
                <c:pt idx="5">
                  <c:v>8.7441599999999994E-2</c:v>
                </c:pt>
                <c:pt idx="6">
                  <c:v>1.7694600000000001E-2</c:v>
                </c:pt>
                <c:pt idx="7">
                  <c:v>2.32307E-2</c:v>
                </c:pt>
                <c:pt idx="8">
                  <c:v>3.2309900000000003E-2</c:v>
                </c:pt>
                <c:pt idx="9">
                  <c:v>3.4208200000000001E-2</c:v>
                </c:pt>
                <c:pt idx="10">
                  <c:v>7.2493699999999994E-2</c:v>
                </c:pt>
                <c:pt idx="11">
                  <c:v>8.1514900000000001E-2</c:v>
                </c:pt>
                <c:pt idx="12">
                  <c:v>6.5407300000000002E-2</c:v>
                </c:pt>
                <c:pt idx="13">
                  <c:v>8.3175100000000002E-2</c:v>
                </c:pt>
                <c:pt idx="14">
                  <c:v>6.4647399999999994E-2</c:v>
                </c:pt>
                <c:pt idx="15">
                  <c:v>3.6548999999999998E-2</c:v>
                </c:pt>
                <c:pt idx="16">
                  <c:v>5.9913899999999999E-2</c:v>
                </c:pt>
                <c:pt idx="17">
                  <c:v>5.84948E-2</c:v>
                </c:pt>
                <c:pt idx="18">
                  <c:v>4.9061599999999997E-2</c:v>
                </c:pt>
                <c:pt idx="19">
                  <c:v>9.1445700000000005E-2</c:v>
                </c:pt>
                <c:pt idx="20">
                  <c:v>5.3053400000000001E-2</c:v>
                </c:pt>
                <c:pt idx="21">
                  <c:v>5.8922099999999998E-2</c:v>
                </c:pt>
                <c:pt idx="22">
                  <c:v>4.8277199999999999E-2</c:v>
                </c:pt>
                <c:pt idx="23">
                  <c:v>7.2167099999999998E-2</c:v>
                </c:pt>
                <c:pt idx="24">
                  <c:v>3.6112600000000002E-2</c:v>
                </c:pt>
                <c:pt idx="25">
                  <c:v>5.3025900000000001E-2</c:v>
                </c:pt>
                <c:pt idx="26">
                  <c:v>7.9305399999999998E-2</c:v>
                </c:pt>
                <c:pt idx="27">
                  <c:v>9.5858599999999999E-3</c:v>
                </c:pt>
                <c:pt idx="28">
                  <c:v>2.08167E-2</c:v>
                </c:pt>
                <c:pt idx="29">
                  <c:v>4.25764E-2</c:v>
                </c:pt>
                <c:pt idx="30">
                  <c:v>7.5933100000000003E-2</c:v>
                </c:pt>
                <c:pt idx="31">
                  <c:v>3.5001699999999997E-2</c:v>
                </c:pt>
                <c:pt idx="32">
                  <c:v>6.5285200000000002E-2</c:v>
                </c:pt>
                <c:pt idx="33">
                  <c:v>4.7236500000000001E-2</c:v>
                </c:pt>
                <c:pt idx="34">
                  <c:v>4.7193800000000001E-2</c:v>
                </c:pt>
                <c:pt idx="35">
                  <c:v>6.7256700000000003E-2</c:v>
                </c:pt>
                <c:pt idx="36">
                  <c:v>2.5135000000000001E-2</c:v>
                </c:pt>
                <c:pt idx="37">
                  <c:v>1.36448E-2</c:v>
                </c:pt>
                <c:pt idx="38">
                  <c:v>6.2584299999999995E-2</c:v>
                </c:pt>
                <c:pt idx="39">
                  <c:v>1.9586800000000001E-2</c:v>
                </c:pt>
                <c:pt idx="40">
                  <c:v>4.5478699999999997E-2</c:v>
                </c:pt>
                <c:pt idx="41">
                  <c:v>2.0661E-3</c:v>
                </c:pt>
                <c:pt idx="42">
                  <c:v>4.66323E-3</c:v>
                </c:pt>
                <c:pt idx="43">
                  <c:v>4.3275199999999996E-3</c:v>
                </c:pt>
                <c:pt idx="44">
                  <c:v>5.9279199999999997E-2</c:v>
                </c:pt>
                <c:pt idx="45">
                  <c:v>5.3663700000000002E-2</c:v>
                </c:pt>
                <c:pt idx="46">
                  <c:v>7.96655E-2</c:v>
                </c:pt>
                <c:pt idx="47">
                  <c:v>6.3582299999999994E-2</c:v>
                </c:pt>
                <c:pt idx="48">
                  <c:v>7.8554599999999999E-3</c:v>
                </c:pt>
                <c:pt idx="49">
                  <c:v>9.1607400000000005E-2</c:v>
                </c:pt>
                <c:pt idx="50">
                  <c:v>2.6725100000000002E-2</c:v>
                </c:pt>
                <c:pt idx="51">
                  <c:v>1.61443E-2</c:v>
                </c:pt>
              </c:numCache>
            </c:numRef>
          </c:val>
        </c:ser>
        <c:ser>
          <c:idx val="51"/>
          <c:order val="51"/>
          <c:val>
            <c:numRef>
              <c:f>Sheet3!$D$169:$BC$169</c:f>
              <c:numCache>
                <c:formatCode>General</c:formatCode>
                <c:ptCount val="52"/>
                <c:pt idx="0">
                  <c:v>4.90371E-2</c:v>
                </c:pt>
                <c:pt idx="1">
                  <c:v>5.9062499999999997E-2</c:v>
                </c:pt>
                <c:pt idx="2">
                  <c:v>1.63915E-2</c:v>
                </c:pt>
                <c:pt idx="3">
                  <c:v>6.3789799999999994E-2</c:v>
                </c:pt>
                <c:pt idx="4">
                  <c:v>6.8651400000000001E-2</c:v>
                </c:pt>
                <c:pt idx="5">
                  <c:v>4.7233499999999998E-2</c:v>
                </c:pt>
                <c:pt idx="6">
                  <c:v>7.9009399999999994E-2</c:v>
                </c:pt>
                <c:pt idx="7">
                  <c:v>9.0060100000000004E-2</c:v>
                </c:pt>
                <c:pt idx="8">
                  <c:v>6.0951600000000002E-2</c:v>
                </c:pt>
                <c:pt idx="9">
                  <c:v>1.6565400000000001E-2</c:v>
                </c:pt>
                <c:pt idx="10">
                  <c:v>5.3596600000000001E-2</c:v>
                </c:pt>
                <c:pt idx="11">
                  <c:v>5.4667800000000003E-2</c:v>
                </c:pt>
                <c:pt idx="12">
                  <c:v>9.3627699999999994E-2</c:v>
                </c:pt>
                <c:pt idx="13">
                  <c:v>6.4244499999999996E-2</c:v>
                </c:pt>
                <c:pt idx="14">
                  <c:v>9.7875900000000002E-2</c:v>
                </c:pt>
                <c:pt idx="15">
                  <c:v>8.6645100000000003E-2</c:v>
                </c:pt>
                <c:pt idx="16">
                  <c:v>2.2989599999999999E-2</c:v>
                </c:pt>
                <c:pt idx="17">
                  <c:v>4.1093200000000003E-2</c:v>
                </c:pt>
                <c:pt idx="18">
                  <c:v>5.0047300000000003E-2</c:v>
                </c:pt>
                <c:pt idx="19">
                  <c:v>4.9354500000000003E-2</c:v>
                </c:pt>
                <c:pt idx="20">
                  <c:v>7.5011400000000006E-2</c:v>
                </c:pt>
                <c:pt idx="21">
                  <c:v>7.1019600000000002E-2</c:v>
                </c:pt>
                <c:pt idx="22">
                  <c:v>8.2967600000000002E-2</c:v>
                </c:pt>
                <c:pt idx="23">
                  <c:v>4.0513300000000002E-2</c:v>
                </c:pt>
                <c:pt idx="24">
                  <c:v>5.7765400000000001E-2</c:v>
                </c:pt>
                <c:pt idx="25">
                  <c:v>7.6131500000000005E-2</c:v>
                </c:pt>
                <c:pt idx="26">
                  <c:v>4.1291500000000002E-2</c:v>
                </c:pt>
                <c:pt idx="27">
                  <c:v>4.3174499999999998E-2</c:v>
                </c:pt>
                <c:pt idx="28">
                  <c:v>2.0972299999999999E-2</c:v>
                </c:pt>
                <c:pt idx="29">
                  <c:v>6.0637200000000002E-2</c:v>
                </c:pt>
                <c:pt idx="30">
                  <c:v>2.3072000000000001E-3</c:v>
                </c:pt>
                <c:pt idx="31">
                  <c:v>5.8137800000000002E-3</c:v>
                </c:pt>
                <c:pt idx="32">
                  <c:v>2.8232699999999999E-2</c:v>
                </c:pt>
                <c:pt idx="33">
                  <c:v>5.6642400000000002E-2</c:v>
                </c:pt>
                <c:pt idx="34">
                  <c:v>5.0969E-2</c:v>
                </c:pt>
                <c:pt idx="35">
                  <c:v>7.9659400000000005E-2</c:v>
                </c:pt>
                <c:pt idx="36">
                  <c:v>5.7561000000000001E-2</c:v>
                </c:pt>
                <c:pt idx="37">
                  <c:v>8.5027599999999995E-2</c:v>
                </c:pt>
                <c:pt idx="38">
                  <c:v>9.8635800000000003E-3</c:v>
                </c:pt>
                <c:pt idx="39">
                  <c:v>9.1341900000000004E-2</c:v>
                </c:pt>
                <c:pt idx="40">
                  <c:v>9.5898300000000006E-2</c:v>
                </c:pt>
                <c:pt idx="41">
                  <c:v>3.4440100000000001E-2</c:v>
                </c:pt>
                <c:pt idx="42">
                  <c:v>1.46458E-2</c:v>
                </c:pt>
                <c:pt idx="43">
                  <c:v>7.9055100000000003E-2</c:v>
                </c:pt>
                <c:pt idx="44">
                  <c:v>4.3162300000000001E-2</c:v>
                </c:pt>
                <c:pt idx="45">
                  <c:v>1.16153E-2</c:v>
                </c:pt>
                <c:pt idx="46">
                  <c:v>7.5637099999999999E-2</c:v>
                </c:pt>
                <c:pt idx="47">
                  <c:v>7.0302400000000001E-2</c:v>
                </c:pt>
                <c:pt idx="48">
                  <c:v>9.1515899999999997E-2</c:v>
                </c:pt>
                <c:pt idx="49">
                  <c:v>6.6090899999999994E-2</c:v>
                </c:pt>
                <c:pt idx="50">
                  <c:v>1.61443E-2</c:v>
                </c:pt>
                <c:pt idx="51">
                  <c:v>2.9355800000000001E-2</c:v>
                </c:pt>
              </c:numCache>
            </c:numRef>
          </c:val>
        </c:ser>
        <c:bandFmts/>
        <c:axId val="368973696"/>
        <c:axId val="368975872"/>
        <c:axId val="837632896"/>
      </c:surface3DChart>
      <c:catAx>
        <c:axId val="368973696"/>
        <c:scaling>
          <c:orientation val="minMax"/>
        </c:scaling>
        <c:delete val="0"/>
        <c:axPos val="b"/>
        <c:majorGridlines/>
        <c:title>
          <c:tx>
            <c:rich>
              <a:bodyPr/>
              <a:lstStyle/>
              <a:p>
                <a:pPr>
                  <a:defRPr/>
                </a:pPr>
                <a:r>
                  <a:rPr lang="en-IE"/>
                  <a:t>vertex</a:t>
                </a:r>
              </a:p>
            </c:rich>
          </c:tx>
          <c:layout>
            <c:manualLayout>
              <c:xMode val="edge"/>
              <c:yMode val="edge"/>
              <c:x val="0.219729092937682"/>
              <c:y val="0.79158159925622695"/>
            </c:manualLayout>
          </c:layout>
          <c:overlay val="0"/>
        </c:title>
        <c:majorTickMark val="none"/>
        <c:minorTickMark val="none"/>
        <c:tickLblPos val="nextTo"/>
        <c:crossAx val="368975872"/>
        <c:crosses val="autoZero"/>
        <c:auto val="1"/>
        <c:lblAlgn val="ctr"/>
        <c:lblOffset val="100"/>
        <c:noMultiLvlLbl val="0"/>
      </c:catAx>
      <c:valAx>
        <c:axId val="368975872"/>
        <c:scaling>
          <c:orientation val="minMax"/>
        </c:scaling>
        <c:delete val="0"/>
        <c:axPos val="l"/>
        <c:majorGridlines/>
        <c:title>
          <c:tx>
            <c:rich>
              <a:bodyPr rot="0" vert="horz"/>
              <a:lstStyle/>
              <a:p>
                <a:pPr>
                  <a:defRPr/>
                </a:pPr>
                <a:r>
                  <a:rPr lang="en-IE"/>
                  <a:t>pheromone level</a:t>
                </a:r>
              </a:p>
              <a:p>
                <a:pPr>
                  <a:defRPr/>
                </a:pPr>
                <a:endParaRPr lang="en-IE"/>
              </a:p>
            </c:rich>
          </c:tx>
          <c:layout>
            <c:manualLayout>
              <c:xMode val="edge"/>
              <c:yMode val="edge"/>
              <c:x val="1.19633888638463E-2"/>
              <c:y val="0.145088131239649"/>
            </c:manualLayout>
          </c:layout>
          <c:overlay val="0"/>
        </c:title>
        <c:numFmt formatCode="General" sourceLinked="1"/>
        <c:majorTickMark val="none"/>
        <c:minorTickMark val="none"/>
        <c:tickLblPos val="nextTo"/>
        <c:crossAx val="368973696"/>
        <c:crosses val="autoZero"/>
        <c:crossBetween val="midCat"/>
      </c:valAx>
      <c:serAx>
        <c:axId val="837632896"/>
        <c:scaling>
          <c:orientation val="minMax"/>
        </c:scaling>
        <c:delete val="0"/>
        <c:axPos val="b"/>
        <c:majorGridlines/>
        <c:title>
          <c:tx>
            <c:rich>
              <a:bodyPr rot="0" vert="horz"/>
              <a:lstStyle/>
              <a:p>
                <a:pPr>
                  <a:defRPr/>
                </a:pPr>
                <a:r>
                  <a:rPr lang="en-IE"/>
                  <a:t>vertex</a:t>
                </a:r>
              </a:p>
            </c:rich>
          </c:tx>
          <c:layout>
            <c:manualLayout>
              <c:xMode val="edge"/>
              <c:yMode val="edge"/>
              <c:x val="0.699974945033909"/>
              <c:y val="0.80116640036235698"/>
            </c:manualLayout>
          </c:layout>
          <c:overlay val="0"/>
        </c:title>
        <c:majorTickMark val="none"/>
        <c:minorTickMark val="none"/>
        <c:tickLblPos val="nextTo"/>
        <c:crossAx val="368975872"/>
        <c:crosses val="autoZero"/>
      </c:serAx>
    </c:plotArea>
    <c:legend>
      <c:legendPos val="r"/>
      <c:overlay val="0"/>
      <c:txPr>
        <a:bodyPr/>
        <a:lstStyle/>
        <a:p>
          <a:pPr rtl="0">
            <a:defRPr/>
          </a:pPr>
          <a:endParaRPr lang="en-US"/>
        </a:p>
      </c:txPr>
    </c:legend>
    <c:plotVisOnly val="1"/>
    <c:dispBlanksAs val="zero"/>
    <c:showDLblsOverMax val="0"/>
  </c:chart>
  <c:externalData r:id="rId2">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IE"/>
              <a:t>Berlin52 pheromone matrix</a:t>
            </a:r>
          </a:p>
        </c:rich>
      </c:tx>
      <c:overlay val="0"/>
    </c:title>
    <c:autoTitleDeleted val="0"/>
    <c:view3D>
      <c:rotX val="30"/>
      <c:rotY val="40"/>
      <c:rAngAx val="0"/>
      <c:perspective val="30"/>
    </c:view3D>
    <c:floor>
      <c:thickness val="0"/>
    </c:floor>
    <c:sideWall>
      <c:thickness val="0"/>
    </c:sideWall>
    <c:backWall>
      <c:thickness val="0"/>
    </c:backWall>
    <c:plotArea>
      <c:layout>
        <c:manualLayout>
          <c:layoutTarget val="inner"/>
          <c:xMode val="edge"/>
          <c:yMode val="edge"/>
          <c:x val="6.5904776519256705E-2"/>
          <c:y val="0.10457298524528499"/>
          <c:w val="0.74468022800438605"/>
          <c:h val="0.78046786374524602"/>
        </c:manualLayout>
      </c:layout>
      <c:surface3DChart>
        <c:wireframe val="0"/>
        <c:ser>
          <c:idx val="0"/>
          <c:order val="0"/>
          <c:val>
            <c:numRef>
              <c:f>Sheet3!$C$61:$BB$61</c:f>
              <c:numCache>
                <c:formatCode>General</c:formatCode>
                <c:ptCount val="52"/>
                <c:pt idx="0">
                  <c:v>0</c:v>
                </c:pt>
                <c:pt idx="1">
                  <c:v>1.3253000000000001E-4</c:v>
                </c:pt>
                <c:pt idx="2" formatCode="0.00E+00">
                  <c:v>1.00836E-25</c:v>
                </c:pt>
                <c:pt idx="3" formatCode="0.00E+00">
                  <c:v>2.39582E-20</c:v>
                </c:pt>
                <c:pt idx="4" formatCode="0.00E+00">
                  <c:v>2.4725300000000001E-23</c:v>
                </c:pt>
                <c:pt idx="5" formatCode="0.00E+00">
                  <c:v>6.2381499999999997E-6</c:v>
                </c:pt>
                <c:pt idx="6" formatCode="0.00E+00">
                  <c:v>6.8989699999999998E-9</c:v>
                </c:pt>
                <c:pt idx="7" formatCode="0.00E+00">
                  <c:v>5.3264500000001E-39</c:v>
                </c:pt>
                <c:pt idx="8" formatCode="0.00E+00">
                  <c:v>2.48435E-5</c:v>
                </c:pt>
                <c:pt idx="9" formatCode="0.00E+00">
                  <c:v>2.0627900000000001E-15</c:v>
                </c:pt>
                <c:pt idx="10" formatCode="0.00E+00">
                  <c:v>5.9904399999999998E-9</c:v>
                </c:pt>
                <c:pt idx="11">
                  <c:v>1.2691499999999999E-4</c:v>
                </c:pt>
                <c:pt idx="12" formatCode="0.00E+00">
                  <c:v>3.5014800000000001E-25</c:v>
                </c:pt>
                <c:pt idx="13" formatCode="0.00E+00">
                  <c:v>9.5777900000000105E-5</c:v>
                </c:pt>
                <c:pt idx="14" formatCode="0.00E+00">
                  <c:v>8.9570200000001004E-29</c:v>
                </c:pt>
                <c:pt idx="15" formatCode="0.00E+00">
                  <c:v>1.08914E-63</c:v>
                </c:pt>
                <c:pt idx="16" formatCode="0.00E+00">
                  <c:v>3.5207800000000002E-10</c:v>
                </c:pt>
                <c:pt idx="17" formatCode="0.00E+00">
                  <c:v>1.6773400000000001E-6</c:v>
                </c:pt>
                <c:pt idx="18" formatCode="0.00E+00">
                  <c:v>7.8902400000000002E-9</c:v>
                </c:pt>
                <c:pt idx="19" formatCode="0.00E+00">
                  <c:v>1.8712900000000001E-9</c:v>
                </c:pt>
                <c:pt idx="20" formatCode="0.00E+00">
                  <c:v>2.52876E-6</c:v>
                </c:pt>
                <c:pt idx="21">
                  <c:v>6.8551799999999998E-3</c:v>
                </c:pt>
                <c:pt idx="22" formatCode="0.00E+00">
                  <c:v>4.65307E-7</c:v>
                </c:pt>
                <c:pt idx="23">
                  <c:v>1.03564E-4</c:v>
                </c:pt>
                <c:pt idx="24" formatCode="0.00E+00">
                  <c:v>1.3060200000000001E-22</c:v>
                </c:pt>
                <c:pt idx="25" formatCode="0.00E+00">
                  <c:v>1.1600599999999999E-13</c:v>
                </c:pt>
                <c:pt idx="26" formatCode="0.00E+00">
                  <c:v>4.7169100000001001E-51</c:v>
                </c:pt>
                <c:pt idx="27" formatCode="0.00E+00">
                  <c:v>9.2912100000001996E-47</c:v>
                </c:pt>
                <c:pt idx="28">
                  <c:v>1.3024299999999999E-4</c:v>
                </c:pt>
                <c:pt idx="29">
                  <c:v>2.0794699999999999E-4</c:v>
                </c:pt>
                <c:pt idx="30">
                  <c:v>2.7362300000000002E-4</c:v>
                </c:pt>
                <c:pt idx="31" formatCode="0.00E+00">
                  <c:v>8.5283400000000998E-27</c:v>
                </c:pt>
                <c:pt idx="32" formatCode="0.00E+00">
                  <c:v>1.83451E-6</c:v>
                </c:pt>
                <c:pt idx="33" formatCode="0.00E+00">
                  <c:v>4.35431E-7</c:v>
                </c:pt>
                <c:pt idx="34" formatCode="0.00E+00">
                  <c:v>2.8197400000001001E-102</c:v>
                </c:pt>
                <c:pt idx="35" formatCode="0.00E+00">
                  <c:v>2.0574700000000001E-12</c:v>
                </c:pt>
                <c:pt idx="36">
                  <c:v>3.8942099999999998E-4</c:v>
                </c:pt>
                <c:pt idx="37" formatCode="0.00E+00">
                  <c:v>2.11166E-32</c:v>
                </c:pt>
                <c:pt idx="38" formatCode="0.00E+00">
                  <c:v>2.2824600000001002E-105</c:v>
                </c:pt>
                <c:pt idx="39" formatCode="0.00E+00">
                  <c:v>7.1270800000000294E-18</c:v>
                </c:pt>
                <c:pt idx="40" formatCode="0.00E+00">
                  <c:v>1.9192500000000002E-21</c:v>
                </c:pt>
                <c:pt idx="41" formatCode="0.00E+00">
                  <c:v>4.05025000000001E-22</c:v>
                </c:pt>
                <c:pt idx="42" formatCode="0.00E+00">
                  <c:v>5.7502700000001003E-18</c:v>
                </c:pt>
                <c:pt idx="43" formatCode="0.00E+00">
                  <c:v>3.8260800000001003E-48</c:v>
                </c:pt>
                <c:pt idx="44">
                  <c:v>1.6628899999999999E-4</c:v>
                </c:pt>
                <c:pt idx="45" formatCode="0.00E+00">
                  <c:v>1.7946500000000001E-15</c:v>
                </c:pt>
                <c:pt idx="46" formatCode="0.00E+00">
                  <c:v>1.55044E-30</c:v>
                </c:pt>
                <c:pt idx="47" formatCode="0.00E+00">
                  <c:v>6.0075200000001E-24</c:v>
                </c:pt>
                <c:pt idx="48">
                  <c:v>5.6591799999999998E-3</c:v>
                </c:pt>
                <c:pt idx="49" formatCode="0.00E+00">
                  <c:v>8.9318700000001003E-32</c:v>
                </c:pt>
                <c:pt idx="50" formatCode="0.00E+00">
                  <c:v>2.2607099999999999E-14</c:v>
                </c:pt>
                <c:pt idx="51" formatCode="0.00E+00">
                  <c:v>2.8693000000000999E-43</c:v>
                </c:pt>
              </c:numCache>
            </c:numRef>
          </c:val>
        </c:ser>
        <c:ser>
          <c:idx val="1"/>
          <c:order val="1"/>
          <c:val>
            <c:numRef>
              <c:f>Sheet3!$C$62:$BB$62</c:f>
              <c:numCache>
                <c:formatCode>General</c:formatCode>
                <c:ptCount val="52"/>
                <c:pt idx="0">
                  <c:v>1.3253000000000001E-4</c:v>
                </c:pt>
                <c:pt idx="1">
                  <c:v>0</c:v>
                </c:pt>
                <c:pt idx="2">
                  <c:v>2.7993899999999999E-4</c:v>
                </c:pt>
                <c:pt idx="3">
                  <c:v>1.2706800000000001E-4</c:v>
                </c:pt>
                <c:pt idx="4" formatCode="0.00E+00">
                  <c:v>5.9104600000000997E-30</c:v>
                </c:pt>
                <c:pt idx="5" formatCode="0.00E+00">
                  <c:v>3.9487800000001101E-57</c:v>
                </c:pt>
                <c:pt idx="6">
                  <c:v>7.0582700000000002E-3</c:v>
                </c:pt>
                <c:pt idx="7" formatCode="0.00E+00">
                  <c:v>9.2029700000000999E-20</c:v>
                </c:pt>
                <c:pt idx="8" formatCode="0.00E+00">
                  <c:v>6.1450399999999998E-12</c:v>
                </c:pt>
                <c:pt idx="9" formatCode="0.00E+00">
                  <c:v>6.1028400000000004E-9</c:v>
                </c:pt>
                <c:pt idx="10">
                  <c:v>2.5101399999999998E-4</c:v>
                </c:pt>
                <c:pt idx="11">
                  <c:v>3.5260599999999999E-4</c:v>
                </c:pt>
                <c:pt idx="12">
                  <c:v>1.0459E-4</c:v>
                </c:pt>
                <c:pt idx="13" formatCode="0.00E+00">
                  <c:v>3.13772E-22</c:v>
                </c:pt>
                <c:pt idx="14" formatCode="0.00E+00">
                  <c:v>2.4119999999999999E-14</c:v>
                </c:pt>
                <c:pt idx="15" formatCode="0.00E+00">
                  <c:v>2.5995399999999998E-5</c:v>
                </c:pt>
                <c:pt idx="16">
                  <c:v>1.5983799999999999E-3</c:v>
                </c:pt>
                <c:pt idx="17" formatCode="0.00E+00">
                  <c:v>5.9817300000000002E-8</c:v>
                </c:pt>
                <c:pt idx="18">
                  <c:v>3.10537E-4</c:v>
                </c:pt>
                <c:pt idx="19" formatCode="0.00E+00">
                  <c:v>7.6890599999999995E-6</c:v>
                </c:pt>
                <c:pt idx="20">
                  <c:v>2.35324E-4</c:v>
                </c:pt>
                <c:pt idx="21">
                  <c:v>2.41685E-4</c:v>
                </c:pt>
                <c:pt idx="22" formatCode="0.00E+00">
                  <c:v>1.8952300000000001E-6</c:v>
                </c:pt>
                <c:pt idx="23">
                  <c:v>1.13904E-4</c:v>
                </c:pt>
                <c:pt idx="24" formatCode="0.00E+00">
                  <c:v>1.96294E-16</c:v>
                </c:pt>
                <c:pt idx="25" formatCode="0.00E+00">
                  <c:v>2.1040500000000002E-6</c:v>
                </c:pt>
                <c:pt idx="26" formatCode="0.00E+00">
                  <c:v>2.4082499999999999E-5</c:v>
                </c:pt>
                <c:pt idx="27">
                  <c:v>4.7069000000000001E-4</c:v>
                </c:pt>
                <c:pt idx="28">
                  <c:v>3.9764899999999997E-4</c:v>
                </c:pt>
                <c:pt idx="29">
                  <c:v>1.22861E-3</c:v>
                </c:pt>
                <c:pt idx="30" formatCode="0.00E+00">
                  <c:v>1.0952500000000001E-5</c:v>
                </c:pt>
                <c:pt idx="31" formatCode="0.00E+00">
                  <c:v>2.3111800000000001E-5</c:v>
                </c:pt>
                <c:pt idx="32" formatCode="0.00E+00">
                  <c:v>2.00681E-9</c:v>
                </c:pt>
                <c:pt idx="33">
                  <c:v>2.5748399999999999E-4</c:v>
                </c:pt>
                <c:pt idx="34" formatCode="0.00E+00">
                  <c:v>2.16661E-6</c:v>
                </c:pt>
                <c:pt idx="35" formatCode="0.00E+00">
                  <c:v>1.08281E-13</c:v>
                </c:pt>
                <c:pt idx="36">
                  <c:v>1.5733399999999999E-4</c:v>
                </c:pt>
                <c:pt idx="37" formatCode="0.00E+00">
                  <c:v>2.40953E-6</c:v>
                </c:pt>
                <c:pt idx="38" formatCode="0.00E+00">
                  <c:v>9.2481199999999998E-5</c:v>
                </c:pt>
                <c:pt idx="39" formatCode="0.00E+00">
                  <c:v>1.7235400000000001E-7</c:v>
                </c:pt>
                <c:pt idx="40" formatCode="0.00E+00">
                  <c:v>1.6051900000000001E-5</c:v>
                </c:pt>
                <c:pt idx="41">
                  <c:v>2.83534E-4</c:v>
                </c:pt>
                <c:pt idx="42" formatCode="0.00E+00">
                  <c:v>2.5365399999999998E-10</c:v>
                </c:pt>
                <c:pt idx="43" formatCode="0.00E+00">
                  <c:v>1.78864E-6</c:v>
                </c:pt>
                <c:pt idx="44">
                  <c:v>1.2598700000000001E-4</c:v>
                </c:pt>
                <c:pt idx="45">
                  <c:v>1.003E-4</c:v>
                </c:pt>
                <c:pt idx="46" formatCode="0.00E+00">
                  <c:v>4.7666799999999999E-7</c:v>
                </c:pt>
                <c:pt idx="47" formatCode="0.00E+00">
                  <c:v>1.6159199999999999E-9</c:v>
                </c:pt>
                <c:pt idx="48" formatCode="0.00E+00">
                  <c:v>2.1071600000000001E-15</c:v>
                </c:pt>
                <c:pt idx="49" formatCode="0.00E+00">
                  <c:v>1.84867E-6</c:v>
                </c:pt>
                <c:pt idx="50" formatCode="0.00E+00">
                  <c:v>1.6189700000000001E-6</c:v>
                </c:pt>
                <c:pt idx="51">
                  <c:v>1.3635899999999999E-4</c:v>
                </c:pt>
              </c:numCache>
            </c:numRef>
          </c:val>
        </c:ser>
        <c:ser>
          <c:idx val="2"/>
          <c:order val="2"/>
          <c:val>
            <c:numRef>
              <c:f>Sheet3!$C$63:$BB$63</c:f>
              <c:numCache>
                <c:formatCode>General</c:formatCode>
                <c:ptCount val="52"/>
                <c:pt idx="0" formatCode="0.00E+00">
                  <c:v>1.00836E-25</c:v>
                </c:pt>
                <c:pt idx="1">
                  <c:v>2.7993899999999999E-4</c:v>
                </c:pt>
                <c:pt idx="2">
                  <c:v>0</c:v>
                </c:pt>
                <c:pt idx="3" formatCode="0.00E+00">
                  <c:v>1.04157E-16</c:v>
                </c:pt>
                <c:pt idx="4" formatCode="0.00E+00">
                  <c:v>1.4651399999999999E-24</c:v>
                </c:pt>
                <c:pt idx="5" formatCode="0.00E+00">
                  <c:v>9.7063300000000004E-14</c:v>
                </c:pt>
                <c:pt idx="6" formatCode="0.00E+00">
                  <c:v>8.9297699999999996E-7</c:v>
                </c:pt>
                <c:pt idx="7" formatCode="0.00E+00">
                  <c:v>5.4495600000001001E-20</c:v>
                </c:pt>
                <c:pt idx="8" formatCode="0.00E+00">
                  <c:v>2.3537999999999999E-17</c:v>
                </c:pt>
                <c:pt idx="9" formatCode="0.00E+00">
                  <c:v>1.4424500000000001E-7</c:v>
                </c:pt>
                <c:pt idx="10" formatCode="0.00E+00">
                  <c:v>9.4816600000000004E-11</c:v>
                </c:pt>
                <c:pt idx="11" formatCode="0.00E+00">
                  <c:v>1.6784E-36</c:v>
                </c:pt>
                <c:pt idx="12" formatCode="0.00E+00">
                  <c:v>7.4389000000000996E-15</c:v>
                </c:pt>
                <c:pt idx="13" formatCode="0.00E+00">
                  <c:v>3.8415899999999999E-10</c:v>
                </c:pt>
                <c:pt idx="14" formatCode="0.00E+00">
                  <c:v>9.3635200000000201E-11</c:v>
                </c:pt>
                <c:pt idx="15" formatCode="0.00E+00">
                  <c:v>1.8486500000000001E-6</c:v>
                </c:pt>
                <c:pt idx="16">
                  <c:v>6.10561E-3</c:v>
                </c:pt>
                <c:pt idx="17">
                  <c:v>6.6690200000000003E-3</c:v>
                </c:pt>
                <c:pt idx="18" formatCode="0.00E+00">
                  <c:v>8.5152300000001104E-23</c:v>
                </c:pt>
                <c:pt idx="19" formatCode="0.00E+00">
                  <c:v>8.0916300000001003E-16</c:v>
                </c:pt>
                <c:pt idx="20" formatCode="0.00E+00">
                  <c:v>2.04654E-7</c:v>
                </c:pt>
                <c:pt idx="21" formatCode="0.00E+00">
                  <c:v>9.4403599999999992E-6</c:v>
                </c:pt>
                <c:pt idx="22" formatCode="0.00E+00">
                  <c:v>1.2335400000000001E-13</c:v>
                </c:pt>
                <c:pt idx="23" formatCode="0.00E+00">
                  <c:v>1.15145E-19</c:v>
                </c:pt>
                <c:pt idx="24" formatCode="0.00E+00">
                  <c:v>3.6641400000000001E-28</c:v>
                </c:pt>
                <c:pt idx="25" formatCode="0.00E+00">
                  <c:v>8.4419600000001002E-20</c:v>
                </c:pt>
                <c:pt idx="26" formatCode="0.00E+00">
                  <c:v>2.41225E-14</c:v>
                </c:pt>
                <c:pt idx="27" formatCode="0.00E+00">
                  <c:v>1.8132399999999999E-15</c:v>
                </c:pt>
                <c:pt idx="28" formatCode="0.00E+00">
                  <c:v>1.35341E-10</c:v>
                </c:pt>
                <c:pt idx="29" formatCode="0.00E+00">
                  <c:v>4.4109300000001E-48</c:v>
                </c:pt>
                <c:pt idx="30">
                  <c:v>1.09188E-4</c:v>
                </c:pt>
                <c:pt idx="31" formatCode="0.00E+00">
                  <c:v>1.0576E-13</c:v>
                </c:pt>
                <c:pt idx="32" formatCode="0.00E+00">
                  <c:v>7.5046600000000001E-5</c:v>
                </c:pt>
                <c:pt idx="33" formatCode="0.00E+00">
                  <c:v>5.0853700000000997E-39</c:v>
                </c:pt>
                <c:pt idx="34" formatCode="0.00E+00">
                  <c:v>2.7707700000001003E-79</c:v>
                </c:pt>
                <c:pt idx="35" formatCode="0.00E+00">
                  <c:v>1.3129300000000001E-30</c:v>
                </c:pt>
                <c:pt idx="36" formatCode="0.00E+00">
                  <c:v>9.7404799999999994E-8</c:v>
                </c:pt>
                <c:pt idx="37">
                  <c:v>2.2004199999999999E-4</c:v>
                </c:pt>
                <c:pt idx="38" formatCode="0.00E+00">
                  <c:v>8.14896E-6</c:v>
                </c:pt>
                <c:pt idx="39">
                  <c:v>1.15942E-4</c:v>
                </c:pt>
                <c:pt idx="40" formatCode="0.00E+00">
                  <c:v>2.2838899999999999E-38</c:v>
                </c:pt>
                <c:pt idx="41" formatCode="0.00E+00">
                  <c:v>4.0720499999999999E-10</c:v>
                </c:pt>
                <c:pt idx="42" formatCode="0.00E+00">
                  <c:v>5.5830499999999997E-12</c:v>
                </c:pt>
                <c:pt idx="43" formatCode="0.00E+00">
                  <c:v>1.15684E-25</c:v>
                </c:pt>
                <c:pt idx="44">
                  <c:v>5.75896E-4</c:v>
                </c:pt>
                <c:pt idx="45" formatCode="0.00E+00">
                  <c:v>2.24377E-9</c:v>
                </c:pt>
                <c:pt idx="46" formatCode="0.00E+00">
                  <c:v>9.3635200000000201E-11</c:v>
                </c:pt>
                <c:pt idx="47" formatCode="0.00E+00">
                  <c:v>2.4405099999999999E-15</c:v>
                </c:pt>
                <c:pt idx="48" formatCode="0.00E+00">
                  <c:v>1.32167E-33</c:v>
                </c:pt>
                <c:pt idx="49" formatCode="0.00E+00">
                  <c:v>2.2513200000000001E-21</c:v>
                </c:pt>
                <c:pt idx="50" formatCode="0.00E+00">
                  <c:v>7.2429499999999998E-6</c:v>
                </c:pt>
                <c:pt idx="51" formatCode="0.00E+00">
                  <c:v>3.5608700000000002E-19</c:v>
                </c:pt>
              </c:numCache>
            </c:numRef>
          </c:val>
        </c:ser>
        <c:ser>
          <c:idx val="3"/>
          <c:order val="3"/>
          <c:val>
            <c:numRef>
              <c:f>Sheet3!$C$64:$BB$64</c:f>
              <c:numCache>
                <c:formatCode>General</c:formatCode>
                <c:ptCount val="52"/>
                <c:pt idx="0" formatCode="0.00E+00">
                  <c:v>2.39582E-20</c:v>
                </c:pt>
                <c:pt idx="1">
                  <c:v>1.2706800000000001E-4</c:v>
                </c:pt>
                <c:pt idx="2" formatCode="0.00E+00">
                  <c:v>1.04157E-16</c:v>
                </c:pt>
                <c:pt idx="3">
                  <c:v>0</c:v>
                </c:pt>
                <c:pt idx="4" formatCode="0.00E+00">
                  <c:v>4.6481199999999996E-13</c:v>
                </c:pt>
                <c:pt idx="5">
                  <c:v>6.77627E-3</c:v>
                </c:pt>
                <c:pt idx="6" formatCode="0.00E+00">
                  <c:v>3.1056199999999998E-28</c:v>
                </c:pt>
                <c:pt idx="7" formatCode="0.00E+00">
                  <c:v>9.19967000000134E-303</c:v>
                </c:pt>
                <c:pt idx="8" formatCode="0.00E+00">
                  <c:v>1.6873600000000001E-47</c:v>
                </c:pt>
                <c:pt idx="9" formatCode="0.00E+00">
                  <c:v>5.0247700000001003E-39</c:v>
                </c:pt>
                <c:pt idx="10" formatCode="0.00E+00">
                  <c:v>2.9008600000000001E-11</c:v>
                </c:pt>
                <c:pt idx="11" formatCode="0.00E+00">
                  <c:v>2.2966300000000701E-53</c:v>
                </c:pt>
                <c:pt idx="12" formatCode="0.00E+00">
                  <c:v>8.4740300000000994E-23</c:v>
                </c:pt>
                <c:pt idx="13">
                  <c:v>2.21936E-4</c:v>
                </c:pt>
                <c:pt idx="14">
                  <c:v>1.4489700000000001E-4</c:v>
                </c:pt>
                <c:pt idx="15" formatCode="0.00E+00">
                  <c:v>1.22625E-19</c:v>
                </c:pt>
                <c:pt idx="16" formatCode="0.00E+00">
                  <c:v>1.1563500000000001E-27</c:v>
                </c:pt>
                <c:pt idx="17" formatCode="0.00E+00">
                  <c:v>2.57518E-5</c:v>
                </c:pt>
                <c:pt idx="18" formatCode="0.00E+00">
                  <c:v>1.4397900000000001E-15</c:v>
                </c:pt>
                <c:pt idx="19">
                  <c:v>0</c:v>
                </c:pt>
                <c:pt idx="20" formatCode="0.00E+00">
                  <c:v>7.2332600000000003E-9</c:v>
                </c:pt>
                <c:pt idx="21" formatCode="0.00E+00">
                  <c:v>8.4811400000000003E-6</c:v>
                </c:pt>
                <c:pt idx="22" formatCode="0.00E+00">
                  <c:v>5.1047500000000002E-20</c:v>
                </c:pt>
                <c:pt idx="23" formatCode="0.00E+00">
                  <c:v>2.14881E-12</c:v>
                </c:pt>
                <c:pt idx="24">
                  <c:v>6.47307E-3</c:v>
                </c:pt>
                <c:pt idx="25" formatCode="0.00E+00">
                  <c:v>1.1598100000000001E-10</c:v>
                </c:pt>
                <c:pt idx="26" formatCode="0.00E+00">
                  <c:v>1.8262799999999999E-28</c:v>
                </c:pt>
                <c:pt idx="27" formatCode="0.00E+00">
                  <c:v>2.3091000000001101E-88</c:v>
                </c:pt>
                <c:pt idx="28" formatCode="0.00E+00">
                  <c:v>6.7036100000000003E-6</c:v>
                </c:pt>
                <c:pt idx="29" formatCode="0.00E+00">
                  <c:v>1.8900100000000002E-9</c:v>
                </c:pt>
                <c:pt idx="30" formatCode="0.00E+00">
                  <c:v>1.29652E-27</c:v>
                </c:pt>
                <c:pt idx="31">
                  <c:v>1.2820299999999999E-4</c:v>
                </c:pt>
                <c:pt idx="32" formatCode="0.00E+00">
                  <c:v>9.2709600000000004E-6</c:v>
                </c:pt>
                <c:pt idx="33" formatCode="0.00E+00">
                  <c:v>6.0419500000001003E-27</c:v>
                </c:pt>
                <c:pt idx="34" formatCode="0.00E+00">
                  <c:v>1.0446400000001001E-193</c:v>
                </c:pt>
                <c:pt idx="35" formatCode="0.00E+00">
                  <c:v>5.9213700000000002E-6</c:v>
                </c:pt>
                <c:pt idx="36">
                  <c:v>2.15341E-4</c:v>
                </c:pt>
                <c:pt idx="37" formatCode="0.00E+00">
                  <c:v>3.5787999999999997E-5</c:v>
                </c:pt>
                <c:pt idx="38" formatCode="0.00E+00">
                  <c:v>1.67716E-9</c:v>
                </c:pt>
                <c:pt idx="39" formatCode="0.00E+00">
                  <c:v>1.1341099999999999E-10</c:v>
                </c:pt>
                <c:pt idx="40" formatCode="0.00E+00">
                  <c:v>6.1697400000002001E-68</c:v>
                </c:pt>
                <c:pt idx="41" formatCode="0.00E+00">
                  <c:v>3.7758700000000001E-19</c:v>
                </c:pt>
                <c:pt idx="42" formatCode="0.00E+00">
                  <c:v>1.84799E-16</c:v>
                </c:pt>
                <c:pt idx="43" formatCode="0.00E+00">
                  <c:v>7.8352700000001001E-35</c:v>
                </c:pt>
                <c:pt idx="44" formatCode="0.00E+00">
                  <c:v>3.9972600000000002E-22</c:v>
                </c:pt>
                <c:pt idx="45" formatCode="0.00E+00">
                  <c:v>5.2584400000000005E-10</c:v>
                </c:pt>
                <c:pt idx="46" formatCode="0.00E+00">
                  <c:v>3.4718400000000999E-40</c:v>
                </c:pt>
                <c:pt idx="47" formatCode="0.00E+00">
                  <c:v>9.6812200000002604E-58</c:v>
                </c:pt>
                <c:pt idx="48" formatCode="0.00E+00">
                  <c:v>2.1643500000000001E-35</c:v>
                </c:pt>
                <c:pt idx="49" formatCode="0.00E+00">
                  <c:v>9.9716000000001098E-32</c:v>
                </c:pt>
                <c:pt idx="50" formatCode="0.00E+00">
                  <c:v>5.3089800000000198E-21</c:v>
                </c:pt>
                <c:pt idx="51" formatCode="0.00E+00">
                  <c:v>4.37421000000005E-33</c:v>
                </c:pt>
              </c:numCache>
            </c:numRef>
          </c:val>
        </c:ser>
        <c:ser>
          <c:idx val="4"/>
          <c:order val="4"/>
          <c:val>
            <c:numRef>
              <c:f>Sheet3!$C$65:$BB$65</c:f>
              <c:numCache>
                <c:formatCode>0.00E+00</c:formatCode>
                <c:ptCount val="52"/>
                <c:pt idx="0">
                  <c:v>2.4725300000000001E-23</c:v>
                </c:pt>
                <c:pt idx="1">
                  <c:v>5.9104600000000997E-30</c:v>
                </c:pt>
                <c:pt idx="2">
                  <c:v>1.4651399999999999E-24</c:v>
                </c:pt>
                <c:pt idx="3">
                  <c:v>4.6481199999999996E-13</c:v>
                </c:pt>
                <c:pt idx="4" formatCode="General">
                  <c:v>0</c:v>
                </c:pt>
                <c:pt idx="5">
                  <c:v>1.11814E-25</c:v>
                </c:pt>
                <c:pt idx="6">
                  <c:v>7.3723400000004001E-100</c:v>
                </c:pt>
                <c:pt idx="7">
                  <c:v>3.6855000000000997E-40</c:v>
                </c:pt>
                <c:pt idx="8">
                  <c:v>2.76434000000006E-40</c:v>
                </c:pt>
                <c:pt idx="9">
                  <c:v>2.45831E-11</c:v>
                </c:pt>
                <c:pt idx="10">
                  <c:v>7.1267199999999994E-5</c:v>
                </c:pt>
                <c:pt idx="11">
                  <c:v>6.2437800000001001E-30</c:v>
                </c:pt>
                <c:pt idx="12">
                  <c:v>9.6357699999999994E-5</c:v>
                </c:pt>
                <c:pt idx="13">
                  <c:v>1.76982E-15</c:v>
                </c:pt>
                <c:pt idx="14" formatCode="General">
                  <c:v>6.7323799999999996E-3</c:v>
                </c:pt>
                <c:pt idx="15">
                  <c:v>4.8971100000004E-146</c:v>
                </c:pt>
                <c:pt idx="16">
                  <c:v>4.5425300000001002E-51</c:v>
                </c:pt>
                <c:pt idx="17">
                  <c:v>2.3675400000001001E-53</c:v>
                </c:pt>
                <c:pt idx="18">
                  <c:v>2.3892100000001E-73</c:v>
                </c:pt>
                <c:pt idx="19">
                  <c:v>5.6803200000001999E-74</c:v>
                </c:pt>
                <c:pt idx="20">
                  <c:v>2.2459199999999999E-10</c:v>
                </c:pt>
                <c:pt idx="21">
                  <c:v>1.59611E-9</c:v>
                </c:pt>
                <c:pt idx="22">
                  <c:v>1.64383E-53</c:v>
                </c:pt>
                <c:pt idx="23" formatCode="General">
                  <c:v>6.4888899999999998E-3</c:v>
                </c:pt>
                <c:pt idx="24">
                  <c:v>1.55244E-6</c:v>
                </c:pt>
                <c:pt idx="25">
                  <c:v>5.2116100000001003E-25</c:v>
                </c:pt>
                <c:pt idx="26">
                  <c:v>5.9697900000000098E-15</c:v>
                </c:pt>
                <c:pt idx="27">
                  <c:v>1.51016E-21</c:v>
                </c:pt>
                <c:pt idx="28">
                  <c:v>2.7539099999999999E-5</c:v>
                </c:pt>
                <c:pt idx="29">
                  <c:v>2.7001199999999999E-8</c:v>
                </c:pt>
                <c:pt idx="30">
                  <c:v>1.9945100000000001E-47</c:v>
                </c:pt>
                <c:pt idx="31">
                  <c:v>2.1196100000000001E-12</c:v>
                </c:pt>
                <c:pt idx="32">
                  <c:v>2.90239E-8</c:v>
                </c:pt>
                <c:pt idx="33">
                  <c:v>9.1020500000001102E-20</c:v>
                </c:pt>
                <c:pt idx="34">
                  <c:v>5.0611900000006998E-275</c:v>
                </c:pt>
                <c:pt idx="35">
                  <c:v>1.4539400000001E-95</c:v>
                </c:pt>
                <c:pt idx="36" formatCode="General">
                  <c:v>1.50808E-4</c:v>
                </c:pt>
                <c:pt idx="37">
                  <c:v>9.3496900000001005E-14</c:v>
                </c:pt>
                <c:pt idx="38">
                  <c:v>3.6069200000000001E-25</c:v>
                </c:pt>
                <c:pt idx="39">
                  <c:v>8.9741400000007002E-145</c:v>
                </c:pt>
                <c:pt idx="40">
                  <c:v>8.4471100000000995E-32</c:v>
                </c:pt>
                <c:pt idx="41">
                  <c:v>6.3634400000001002E-24</c:v>
                </c:pt>
                <c:pt idx="42">
                  <c:v>1.73342E-43</c:v>
                </c:pt>
                <c:pt idx="43" formatCode="General">
                  <c:v>2.0118299999999999E-4</c:v>
                </c:pt>
                <c:pt idx="44">
                  <c:v>9.5656100000001094E-17</c:v>
                </c:pt>
                <c:pt idx="45" formatCode="General">
                  <c:v>3.8000799999999998E-4</c:v>
                </c:pt>
                <c:pt idx="46">
                  <c:v>8.8226500000001098E-29</c:v>
                </c:pt>
                <c:pt idx="47">
                  <c:v>7.0661400000000002E-6</c:v>
                </c:pt>
                <c:pt idx="48">
                  <c:v>6.6664399999999996E-12</c:v>
                </c:pt>
                <c:pt idx="49">
                  <c:v>6.7254000000002003E-65</c:v>
                </c:pt>
                <c:pt idx="50">
                  <c:v>1.2557400000000001E-42</c:v>
                </c:pt>
                <c:pt idx="51">
                  <c:v>2.1600800000000002E-5</c:v>
                </c:pt>
              </c:numCache>
            </c:numRef>
          </c:val>
        </c:ser>
        <c:ser>
          <c:idx val="5"/>
          <c:order val="5"/>
          <c:val>
            <c:numRef>
              <c:f>Sheet3!$C$66:$BB$66</c:f>
              <c:numCache>
                <c:formatCode>0.00E+00</c:formatCode>
                <c:ptCount val="52"/>
                <c:pt idx="0">
                  <c:v>6.2381499999999997E-6</c:v>
                </c:pt>
                <c:pt idx="1">
                  <c:v>3.9487800000001101E-57</c:v>
                </c:pt>
                <c:pt idx="2">
                  <c:v>9.7063300000000004E-14</c:v>
                </c:pt>
                <c:pt idx="3" formatCode="General">
                  <c:v>6.77627E-3</c:v>
                </c:pt>
                <c:pt idx="4">
                  <c:v>1.11814E-25</c:v>
                </c:pt>
                <c:pt idx="5" formatCode="General">
                  <c:v>0</c:v>
                </c:pt>
                <c:pt idx="6">
                  <c:v>9.6800099999999997E-11</c:v>
                </c:pt>
                <c:pt idx="7">
                  <c:v>2.0371199999999999E-26</c:v>
                </c:pt>
                <c:pt idx="8">
                  <c:v>3.6995900000001E-75</c:v>
                </c:pt>
                <c:pt idx="9" formatCode="General">
                  <c:v>2.32177E-4</c:v>
                </c:pt>
                <c:pt idx="10">
                  <c:v>2.3244999999999999E-5</c:v>
                </c:pt>
                <c:pt idx="11">
                  <c:v>1.4838500000001E-78</c:v>
                </c:pt>
                <c:pt idx="12">
                  <c:v>9.2600299999999998E-8</c:v>
                </c:pt>
                <c:pt idx="13">
                  <c:v>2.6201699999999999E-8</c:v>
                </c:pt>
                <c:pt idx="14" formatCode="General">
                  <c:v>6.4102200000000003E-3</c:v>
                </c:pt>
                <c:pt idx="15" formatCode="General">
                  <c:v>1.3467399999999999E-4</c:v>
                </c:pt>
                <c:pt idx="16">
                  <c:v>1.5791400000000001E-12</c:v>
                </c:pt>
                <c:pt idx="17" formatCode="General">
                  <c:v>1.1029E-4</c:v>
                </c:pt>
                <c:pt idx="18">
                  <c:v>4.0251499999999998E-13</c:v>
                </c:pt>
                <c:pt idx="19" formatCode="General">
                  <c:v>0</c:v>
                </c:pt>
                <c:pt idx="20">
                  <c:v>1.1004400000000001E-8</c:v>
                </c:pt>
                <c:pt idx="21">
                  <c:v>1.29715E-26</c:v>
                </c:pt>
                <c:pt idx="22">
                  <c:v>1.0981900000000001E-57</c:v>
                </c:pt>
                <c:pt idx="23">
                  <c:v>3.4921999999999998E-25</c:v>
                </c:pt>
                <c:pt idx="24">
                  <c:v>3.9253100000000002E-6</c:v>
                </c:pt>
                <c:pt idx="25">
                  <c:v>1.0383799999999999E-66</c:v>
                </c:pt>
                <c:pt idx="26">
                  <c:v>1.7223200000000999E-65</c:v>
                </c:pt>
                <c:pt idx="27">
                  <c:v>4.4718200000002001E-84</c:v>
                </c:pt>
                <c:pt idx="28">
                  <c:v>5.3102600000000002E-5</c:v>
                </c:pt>
                <c:pt idx="29">
                  <c:v>1.06972E-45</c:v>
                </c:pt>
                <c:pt idx="30">
                  <c:v>2.4460500000000999E-70</c:v>
                </c:pt>
                <c:pt idx="31">
                  <c:v>1.8236000000001002E-80</c:v>
                </c:pt>
                <c:pt idx="32" formatCode="General">
                  <c:v>2.81203E-4</c:v>
                </c:pt>
                <c:pt idx="33">
                  <c:v>2.08711E-32</c:v>
                </c:pt>
                <c:pt idx="34">
                  <c:v>1.09763E-7</c:v>
                </c:pt>
                <c:pt idx="35">
                  <c:v>5.8618000000007998E-263</c:v>
                </c:pt>
                <c:pt idx="36" formatCode="General">
                  <c:v>1.46976E-4</c:v>
                </c:pt>
                <c:pt idx="37">
                  <c:v>2.5631099999999998E-40</c:v>
                </c:pt>
                <c:pt idx="38">
                  <c:v>1.0051800000001E-113</c:v>
                </c:pt>
                <c:pt idx="39">
                  <c:v>2.9581299999999998E-37</c:v>
                </c:pt>
                <c:pt idx="40">
                  <c:v>9.2984400000003098E-70</c:v>
                </c:pt>
                <c:pt idx="41">
                  <c:v>2.53852E-8</c:v>
                </c:pt>
                <c:pt idx="42">
                  <c:v>4.7769900000001003E-29</c:v>
                </c:pt>
                <c:pt idx="43">
                  <c:v>2.35536E-38</c:v>
                </c:pt>
                <c:pt idx="44">
                  <c:v>9.2611900000002009E-53</c:v>
                </c:pt>
                <c:pt idx="45">
                  <c:v>1.2093100000000001E-7</c:v>
                </c:pt>
                <c:pt idx="46">
                  <c:v>4.9189000000001E-42</c:v>
                </c:pt>
                <c:pt idx="47">
                  <c:v>2.3699299999999999E-20</c:v>
                </c:pt>
                <c:pt idx="48">
                  <c:v>3.4019400000001102E-87</c:v>
                </c:pt>
                <c:pt idx="49">
                  <c:v>4.7218100000002102E-101</c:v>
                </c:pt>
                <c:pt idx="50">
                  <c:v>2.1702100000002001E-171</c:v>
                </c:pt>
                <c:pt idx="51">
                  <c:v>1.56951E-12</c:v>
                </c:pt>
              </c:numCache>
            </c:numRef>
          </c:val>
        </c:ser>
        <c:ser>
          <c:idx val="6"/>
          <c:order val="6"/>
          <c:val>
            <c:numRef>
              <c:f>Sheet3!$C$67:$BB$67</c:f>
              <c:numCache>
                <c:formatCode>General</c:formatCode>
                <c:ptCount val="52"/>
                <c:pt idx="0" formatCode="0.00E+00">
                  <c:v>6.8989699999999998E-9</c:v>
                </c:pt>
                <c:pt idx="1">
                  <c:v>7.0582700000000002E-3</c:v>
                </c:pt>
                <c:pt idx="2" formatCode="0.00E+00">
                  <c:v>8.9297699999999996E-7</c:v>
                </c:pt>
                <c:pt idx="3" formatCode="0.00E+00">
                  <c:v>3.1056199999999998E-28</c:v>
                </c:pt>
                <c:pt idx="4" formatCode="0.00E+00">
                  <c:v>7.3723400000004001E-100</c:v>
                </c:pt>
                <c:pt idx="5" formatCode="0.00E+00">
                  <c:v>9.6800099999999997E-11</c:v>
                </c:pt>
                <c:pt idx="6">
                  <c:v>0</c:v>
                </c:pt>
                <c:pt idx="7" formatCode="0.00E+00">
                  <c:v>6.0109300000001E-47</c:v>
                </c:pt>
                <c:pt idx="8" formatCode="0.00E+00">
                  <c:v>3.3109899999999998E-25</c:v>
                </c:pt>
                <c:pt idx="9" formatCode="0.00E+00">
                  <c:v>2.5516599999999999E-5</c:v>
                </c:pt>
                <c:pt idx="10" formatCode="0.00E+00">
                  <c:v>1.84807E-9</c:v>
                </c:pt>
                <c:pt idx="11" formatCode="0.00E+00">
                  <c:v>8.4261000000001101E-21</c:v>
                </c:pt>
                <c:pt idx="12" formatCode="0.00E+00">
                  <c:v>1.1227E-16</c:v>
                </c:pt>
                <c:pt idx="13" formatCode="0.00E+00">
                  <c:v>1.5529800000000001E-6</c:v>
                </c:pt>
                <c:pt idx="14" formatCode="0.00E+00">
                  <c:v>6.6688100000003901E-109</c:v>
                </c:pt>
                <c:pt idx="15" formatCode="0.00E+00">
                  <c:v>6.9225100000001E-40</c:v>
                </c:pt>
                <c:pt idx="16" formatCode="0.00E+00">
                  <c:v>3.3250899999999999E-6</c:v>
                </c:pt>
                <c:pt idx="17" formatCode="0.00E+00">
                  <c:v>5.06802E-14</c:v>
                </c:pt>
                <c:pt idx="18" formatCode="0.00E+00">
                  <c:v>4.2599500000003E-143</c:v>
                </c:pt>
                <c:pt idx="19" formatCode="0.00E+00">
                  <c:v>3.6631200000000999E-34</c:v>
                </c:pt>
                <c:pt idx="20" formatCode="0.00E+00">
                  <c:v>9.5012200000000997E-32</c:v>
                </c:pt>
                <c:pt idx="21" formatCode="0.00E+00">
                  <c:v>5.9312300000000998E-18</c:v>
                </c:pt>
                <c:pt idx="22" formatCode="0.00E+00">
                  <c:v>2.4752700000000599E-52</c:v>
                </c:pt>
                <c:pt idx="23" formatCode="0.00E+00">
                  <c:v>1.5570700000000999E-92</c:v>
                </c:pt>
                <c:pt idx="24" formatCode="0.00E+00">
                  <c:v>7.4875400000005999E-159</c:v>
                </c:pt>
                <c:pt idx="25" formatCode="0.00E+00">
                  <c:v>5.0566100000001003E-30</c:v>
                </c:pt>
                <c:pt idx="26" formatCode="0.00E+00">
                  <c:v>6.1679100000000598E-21</c:v>
                </c:pt>
                <c:pt idx="27" formatCode="0.00E+00">
                  <c:v>7.9376300000000995E-29</c:v>
                </c:pt>
                <c:pt idx="28" formatCode="0.00E+00">
                  <c:v>1.5888400000000001E-9</c:v>
                </c:pt>
                <c:pt idx="29" formatCode="0.00E+00">
                  <c:v>3.9573100000000002E-5</c:v>
                </c:pt>
                <c:pt idx="30" formatCode="0.00E+00">
                  <c:v>8.26222E-6</c:v>
                </c:pt>
                <c:pt idx="31" formatCode="0.00E+00">
                  <c:v>1.63698E-18</c:v>
                </c:pt>
                <c:pt idx="32" formatCode="0.00E+00">
                  <c:v>1.1705E-30</c:v>
                </c:pt>
                <c:pt idx="33" formatCode="0.00E+00">
                  <c:v>9.0621200000000997E-20</c:v>
                </c:pt>
                <c:pt idx="34" formatCode="0.00E+00">
                  <c:v>9.1579400000009998E-200</c:v>
                </c:pt>
                <c:pt idx="35" formatCode="0.00E+00">
                  <c:v>1.4361400000001001E-83</c:v>
                </c:pt>
                <c:pt idx="36" formatCode="0.00E+00">
                  <c:v>1.36175E-11</c:v>
                </c:pt>
                <c:pt idx="37" formatCode="0.00E+00">
                  <c:v>9.8551300000000996E-5</c:v>
                </c:pt>
                <c:pt idx="38" formatCode="0.00E+00">
                  <c:v>4.3905700000000999E-63</c:v>
                </c:pt>
                <c:pt idx="39" formatCode="0.00E+00">
                  <c:v>2.7276900000001002E-58</c:v>
                </c:pt>
                <c:pt idx="40" formatCode="0.00E+00">
                  <c:v>1.1632399999999999E-24</c:v>
                </c:pt>
                <c:pt idx="41">
                  <c:v>6.7890499999999996E-3</c:v>
                </c:pt>
                <c:pt idx="42" formatCode="0.00E+00">
                  <c:v>9.8240700000000003E-5</c:v>
                </c:pt>
                <c:pt idx="43" formatCode="0.00E+00">
                  <c:v>5.5467599999999997E-5</c:v>
                </c:pt>
                <c:pt idx="44" formatCode="0.00E+00">
                  <c:v>7.4713200000000102E-12</c:v>
                </c:pt>
                <c:pt idx="45" formatCode="0.00E+00">
                  <c:v>1.5368099999999999E-18</c:v>
                </c:pt>
                <c:pt idx="46" formatCode="0.00E+00">
                  <c:v>5.1485900000001003E-33</c:v>
                </c:pt>
                <c:pt idx="47" formatCode="0.00E+00">
                  <c:v>5.9844200000005E-145</c:v>
                </c:pt>
                <c:pt idx="48" formatCode="0.00E+00">
                  <c:v>1.02175E-28</c:v>
                </c:pt>
                <c:pt idx="49" formatCode="0.00E+00">
                  <c:v>1.44091E-15</c:v>
                </c:pt>
                <c:pt idx="50" formatCode="0.00E+00">
                  <c:v>1.4793300000001E-154</c:v>
                </c:pt>
                <c:pt idx="51" formatCode="0.00E+00">
                  <c:v>5.2146900000001001E-27</c:v>
                </c:pt>
              </c:numCache>
            </c:numRef>
          </c:val>
        </c:ser>
        <c:ser>
          <c:idx val="7"/>
          <c:order val="7"/>
          <c:val>
            <c:numRef>
              <c:f>Sheet3!$C$68:$BB$68</c:f>
              <c:numCache>
                <c:formatCode>0.00E+00</c:formatCode>
                <c:ptCount val="52"/>
                <c:pt idx="0">
                  <c:v>5.3264500000001E-39</c:v>
                </c:pt>
                <c:pt idx="1">
                  <c:v>9.2029700000000999E-20</c:v>
                </c:pt>
                <c:pt idx="2">
                  <c:v>5.4495600000001001E-20</c:v>
                </c:pt>
                <c:pt idx="3">
                  <c:v>9.19967000000134E-303</c:v>
                </c:pt>
                <c:pt idx="4">
                  <c:v>3.6855000000000997E-40</c:v>
                </c:pt>
                <c:pt idx="5">
                  <c:v>2.0371199999999999E-26</c:v>
                </c:pt>
                <c:pt idx="6">
                  <c:v>6.0109300000001E-47</c:v>
                </c:pt>
                <c:pt idx="7" formatCode="General">
                  <c:v>0</c:v>
                </c:pt>
                <c:pt idx="8" formatCode="General">
                  <c:v>6.3294400000000004E-3</c:v>
                </c:pt>
                <c:pt idx="9" formatCode="General">
                  <c:v>2.7814000000000002E-4</c:v>
                </c:pt>
                <c:pt idx="10">
                  <c:v>3.0534100000000003E-5</c:v>
                </c:pt>
                <c:pt idx="11">
                  <c:v>9.2572300000000998E-26</c:v>
                </c:pt>
                <c:pt idx="12" formatCode="General">
                  <c:v>1.88677E-4</c:v>
                </c:pt>
                <c:pt idx="13">
                  <c:v>8.7526800000000999E-14</c:v>
                </c:pt>
                <c:pt idx="14">
                  <c:v>1.5017000000000999E-71</c:v>
                </c:pt>
                <c:pt idx="15">
                  <c:v>2.27418E-14</c:v>
                </c:pt>
                <c:pt idx="16">
                  <c:v>2.6519300000000999E-52</c:v>
                </c:pt>
                <c:pt idx="17">
                  <c:v>8.9257200000000001E-8</c:v>
                </c:pt>
                <c:pt idx="18">
                  <c:v>8.5152300000001104E-23</c:v>
                </c:pt>
                <c:pt idx="19">
                  <c:v>7.3315800000002003E-56</c:v>
                </c:pt>
                <c:pt idx="20">
                  <c:v>7.4313999999999997E-6</c:v>
                </c:pt>
                <c:pt idx="21">
                  <c:v>1.1619100000001E-184</c:v>
                </c:pt>
                <c:pt idx="22">
                  <c:v>1.93175E-44</c:v>
                </c:pt>
                <c:pt idx="23">
                  <c:v>5.3795600000000998E-33</c:v>
                </c:pt>
                <c:pt idx="24">
                  <c:v>2.7854000000000001E-37</c:v>
                </c:pt>
                <c:pt idx="25">
                  <c:v>4.3332800000001999E-67</c:v>
                </c:pt>
                <c:pt idx="26">
                  <c:v>4.0757700000000002E-22</c:v>
                </c:pt>
                <c:pt idx="27">
                  <c:v>1.83886E-6</c:v>
                </c:pt>
                <c:pt idx="28">
                  <c:v>2.2439600000000001E-5</c:v>
                </c:pt>
                <c:pt idx="29">
                  <c:v>6.1375600000000004E-12</c:v>
                </c:pt>
                <c:pt idx="30">
                  <c:v>1.0908900000001E-107</c:v>
                </c:pt>
                <c:pt idx="31">
                  <c:v>1.48483E-12</c:v>
                </c:pt>
                <c:pt idx="32" formatCode="General">
                  <c:v>1.1309199999999999E-4</c:v>
                </c:pt>
                <c:pt idx="33">
                  <c:v>3.3605600000000001E-31</c:v>
                </c:pt>
                <c:pt idx="34">
                  <c:v>2.3002100000000001E-23</c:v>
                </c:pt>
                <c:pt idx="35">
                  <c:v>5.7622700000000997E-24</c:v>
                </c:pt>
                <c:pt idx="36">
                  <c:v>1.2487199999999999E-6</c:v>
                </c:pt>
                <c:pt idx="37">
                  <c:v>6.2534100000001002E-33</c:v>
                </c:pt>
                <c:pt idx="38">
                  <c:v>6.2447900000000397E-15</c:v>
                </c:pt>
                <c:pt idx="39">
                  <c:v>4.1067900000002002E-72</c:v>
                </c:pt>
                <c:pt idx="40" formatCode="General">
                  <c:v>6.9903300000000003E-3</c:v>
                </c:pt>
                <c:pt idx="41">
                  <c:v>9.7761299999999995E-5</c:v>
                </c:pt>
                <c:pt idx="42">
                  <c:v>9.1751500000000004E-5</c:v>
                </c:pt>
                <c:pt idx="43">
                  <c:v>2.0241400000000001E-32</c:v>
                </c:pt>
                <c:pt idx="44">
                  <c:v>1.63982E-21</c:v>
                </c:pt>
                <c:pt idx="45">
                  <c:v>5.4283300000000999E-25</c:v>
                </c:pt>
                <c:pt idx="46">
                  <c:v>1.3740899999999999E-56</c:v>
                </c:pt>
                <c:pt idx="47">
                  <c:v>3.72565E-10</c:v>
                </c:pt>
                <c:pt idx="48">
                  <c:v>2.5941699999999999E-5</c:v>
                </c:pt>
                <c:pt idx="49">
                  <c:v>1.0230100000001E-147</c:v>
                </c:pt>
                <c:pt idx="50">
                  <c:v>3.3083900000000001E-28</c:v>
                </c:pt>
                <c:pt idx="51">
                  <c:v>1.6161200000001E-77</c:v>
                </c:pt>
              </c:numCache>
            </c:numRef>
          </c:val>
        </c:ser>
        <c:ser>
          <c:idx val="8"/>
          <c:order val="8"/>
          <c:val>
            <c:numRef>
              <c:f>Sheet3!$C$69:$BB$69</c:f>
              <c:numCache>
                <c:formatCode>0.00E+00</c:formatCode>
                <c:ptCount val="52"/>
                <c:pt idx="0">
                  <c:v>2.48435E-5</c:v>
                </c:pt>
                <c:pt idx="1">
                  <c:v>6.1450399999999998E-12</c:v>
                </c:pt>
                <c:pt idx="2">
                  <c:v>2.3537999999999999E-17</c:v>
                </c:pt>
                <c:pt idx="3">
                  <c:v>1.6873600000000001E-47</c:v>
                </c:pt>
                <c:pt idx="4">
                  <c:v>2.76434000000006E-40</c:v>
                </c:pt>
                <c:pt idx="5">
                  <c:v>3.6995900000001E-75</c:v>
                </c:pt>
                <c:pt idx="6">
                  <c:v>3.3109899999999998E-25</c:v>
                </c:pt>
                <c:pt idx="7" formatCode="General">
                  <c:v>6.3294400000000004E-3</c:v>
                </c:pt>
                <c:pt idx="8" formatCode="General">
                  <c:v>0</c:v>
                </c:pt>
                <c:pt idx="9" formatCode="General">
                  <c:v>7.0893500000000003E-3</c:v>
                </c:pt>
                <c:pt idx="10" formatCode="General">
                  <c:v>1.19385E-4</c:v>
                </c:pt>
                <c:pt idx="11">
                  <c:v>3.9549299999999998E-19</c:v>
                </c:pt>
                <c:pt idx="12">
                  <c:v>1.4323799999999999E-6</c:v>
                </c:pt>
                <c:pt idx="13" formatCode="General">
                  <c:v>1.36045E-4</c:v>
                </c:pt>
                <c:pt idx="14">
                  <c:v>3.4833799999999998E-22</c:v>
                </c:pt>
                <c:pt idx="15">
                  <c:v>3.5203800000000001E-16</c:v>
                </c:pt>
                <c:pt idx="16">
                  <c:v>5.5398900000000096E-15</c:v>
                </c:pt>
                <c:pt idx="17">
                  <c:v>8.3945600000001097E-24</c:v>
                </c:pt>
                <c:pt idx="18">
                  <c:v>4.8954699999999996E-7</c:v>
                </c:pt>
                <c:pt idx="19">
                  <c:v>8.3853700000000999E-20</c:v>
                </c:pt>
                <c:pt idx="20">
                  <c:v>1.2850999999999999E-42</c:v>
                </c:pt>
                <c:pt idx="21">
                  <c:v>5.6921299999999997E-6</c:v>
                </c:pt>
                <c:pt idx="22">
                  <c:v>6.9873600000000002E-12</c:v>
                </c:pt>
                <c:pt idx="23">
                  <c:v>6.0161600000000997E-21</c:v>
                </c:pt>
                <c:pt idx="24">
                  <c:v>2.0881600000000001E-19</c:v>
                </c:pt>
                <c:pt idx="25">
                  <c:v>3.67287E-16</c:v>
                </c:pt>
                <c:pt idx="26">
                  <c:v>5.6285500000001997E-74</c:v>
                </c:pt>
                <c:pt idx="27">
                  <c:v>1.7297799999999999E-39</c:v>
                </c:pt>
                <c:pt idx="28">
                  <c:v>2.1684599999999999E-11</c:v>
                </c:pt>
                <c:pt idx="29">
                  <c:v>9.8318200000003899E-70</c:v>
                </c:pt>
                <c:pt idx="30">
                  <c:v>6.63552E-6</c:v>
                </c:pt>
                <c:pt idx="31">
                  <c:v>2.3002100000000001E-23</c:v>
                </c:pt>
                <c:pt idx="32">
                  <c:v>6.4145600000000002E-9</c:v>
                </c:pt>
                <c:pt idx="33">
                  <c:v>4.7423800000000899E-24</c:v>
                </c:pt>
                <c:pt idx="34">
                  <c:v>1.1292800000001001E-98</c:v>
                </c:pt>
                <c:pt idx="35">
                  <c:v>3.77857E-13</c:v>
                </c:pt>
                <c:pt idx="36">
                  <c:v>2.7636899999999999E-23</c:v>
                </c:pt>
                <c:pt idx="37">
                  <c:v>6.55799E-12</c:v>
                </c:pt>
                <c:pt idx="38">
                  <c:v>3.9551000000000001E-10</c:v>
                </c:pt>
                <c:pt idx="39">
                  <c:v>7.4348899999999992E-12</c:v>
                </c:pt>
                <c:pt idx="40" formatCode="General">
                  <c:v>1.23511E-4</c:v>
                </c:pt>
                <c:pt idx="41">
                  <c:v>9.9430800000000004E-5</c:v>
                </c:pt>
                <c:pt idx="42" formatCode="General">
                  <c:v>2.42041E-4</c:v>
                </c:pt>
                <c:pt idx="43">
                  <c:v>3.8368000000000001E-7</c:v>
                </c:pt>
                <c:pt idx="44">
                  <c:v>5.4426900000001E-18</c:v>
                </c:pt>
                <c:pt idx="45">
                  <c:v>2.5269599999999999E-8</c:v>
                </c:pt>
                <c:pt idx="46">
                  <c:v>5.7765599999999997E-9</c:v>
                </c:pt>
                <c:pt idx="47">
                  <c:v>1.07999E-22</c:v>
                </c:pt>
                <c:pt idx="48">
                  <c:v>2.66026E-29</c:v>
                </c:pt>
                <c:pt idx="49">
                  <c:v>6.1372200000000004E-12</c:v>
                </c:pt>
                <c:pt idx="50">
                  <c:v>6.0591300000000004E-18</c:v>
                </c:pt>
                <c:pt idx="51">
                  <c:v>8.62407000000005E-17</c:v>
                </c:pt>
              </c:numCache>
            </c:numRef>
          </c:val>
        </c:ser>
        <c:ser>
          <c:idx val="9"/>
          <c:order val="9"/>
          <c:val>
            <c:numRef>
              <c:f>Sheet3!$C$70:$BB$70</c:f>
              <c:numCache>
                <c:formatCode>0.00E+00</c:formatCode>
                <c:ptCount val="52"/>
                <c:pt idx="0">
                  <c:v>2.0627900000000001E-15</c:v>
                </c:pt>
                <c:pt idx="1">
                  <c:v>6.1028400000000004E-9</c:v>
                </c:pt>
                <c:pt idx="2">
                  <c:v>1.4424500000000001E-7</c:v>
                </c:pt>
                <c:pt idx="3">
                  <c:v>5.0247700000001003E-39</c:v>
                </c:pt>
                <c:pt idx="4">
                  <c:v>2.45831E-11</c:v>
                </c:pt>
                <c:pt idx="5" formatCode="General">
                  <c:v>2.32177E-4</c:v>
                </c:pt>
                <c:pt idx="6">
                  <c:v>2.5516599999999999E-5</c:v>
                </c:pt>
                <c:pt idx="7" formatCode="General">
                  <c:v>2.7814000000000002E-4</c:v>
                </c:pt>
                <c:pt idx="8" formatCode="General">
                  <c:v>7.0893500000000003E-3</c:v>
                </c:pt>
                <c:pt idx="9" formatCode="General">
                  <c:v>0</c:v>
                </c:pt>
                <c:pt idx="10">
                  <c:v>1.15051E-10</c:v>
                </c:pt>
                <c:pt idx="11">
                  <c:v>1.73534E-6</c:v>
                </c:pt>
                <c:pt idx="12">
                  <c:v>2.2578200000001E-79</c:v>
                </c:pt>
                <c:pt idx="13">
                  <c:v>4.2069100000000002E-19</c:v>
                </c:pt>
                <c:pt idx="14">
                  <c:v>8.3420900000004003E-99</c:v>
                </c:pt>
                <c:pt idx="15">
                  <c:v>1.5010000000000999E-74</c:v>
                </c:pt>
                <c:pt idx="16" formatCode="General">
                  <c:v>1.41614E-4</c:v>
                </c:pt>
                <c:pt idx="17">
                  <c:v>5.8567900000000997E-42</c:v>
                </c:pt>
                <c:pt idx="18">
                  <c:v>2.5599599999999999E-23</c:v>
                </c:pt>
                <c:pt idx="19">
                  <c:v>9.6020400000000006E-11</c:v>
                </c:pt>
                <c:pt idx="20">
                  <c:v>2.1894700000000001E-14</c:v>
                </c:pt>
                <c:pt idx="21">
                  <c:v>2.18265E-17</c:v>
                </c:pt>
                <c:pt idx="22">
                  <c:v>6.3905100000001797E-56</c:v>
                </c:pt>
                <c:pt idx="23">
                  <c:v>5.5314699999999999E-15</c:v>
                </c:pt>
                <c:pt idx="24">
                  <c:v>3.8382700000000001E-17</c:v>
                </c:pt>
                <c:pt idx="25">
                  <c:v>1.2203899999999999E-36</c:v>
                </c:pt>
                <c:pt idx="26">
                  <c:v>5.5314699999999999E-15</c:v>
                </c:pt>
                <c:pt idx="27">
                  <c:v>2.1199199999999999E-14</c:v>
                </c:pt>
                <c:pt idx="28">
                  <c:v>1.2086299999999999E-7</c:v>
                </c:pt>
                <c:pt idx="29">
                  <c:v>7.5702400000001998E-50</c:v>
                </c:pt>
                <c:pt idx="30">
                  <c:v>5.1158599999999995E-10</c:v>
                </c:pt>
                <c:pt idx="31">
                  <c:v>2.7846399999999999E-21</c:v>
                </c:pt>
                <c:pt idx="32" formatCode="General">
                  <c:v>4.8685699999999999E-4</c:v>
                </c:pt>
                <c:pt idx="33">
                  <c:v>5.2562700000001E-36</c:v>
                </c:pt>
                <c:pt idx="34">
                  <c:v>3.5632700000000201E-31</c:v>
                </c:pt>
                <c:pt idx="35">
                  <c:v>6.0033200000001998E-68</c:v>
                </c:pt>
                <c:pt idx="36">
                  <c:v>2.38041E-20</c:v>
                </c:pt>
                <c:pt idx="37">
                  <c:v>2.52455E-11</c:v>
                </c:pt>
                <c:pt idx="38">
                  <c:v>8.1180000000000003E-9</c:v>
                </c:pt>
                <c:pt idx="39">
                  <c:v>3.7376999999999999E-10</c:v>
                </c:pt>
                <c:pt idx="40">
                  <c:v>1.3001700000002E-245</c:v>
                </c:pt>
                <c:pt idx="41">
                  <c:v>4.01532E-13</c:v>
                </c:pt>
                <c:pt idx="42" formatCode="General">
                  <c:v>5.6570800000000001E-3</c:v>
                </c:pt>
                <c:pt idx="43">
                  <c:v>7.1365100000001999E-56</c:v>
                </c:pt>
                <c:pt idx="44" formatCode="General">
                  <c:v>1.3309899999999999E-4</c:v>
                </c:pt>
                <c:pt idx="45">
                  <c:v>9.8367600000000003E-11</c:v>
                </c:pt>
                <c:pt idx="46" formatCode="General">
                  <c:v>1.06918E-4</c:v>
                </c:pt>
                <c:pt idx="47">
                  <c:v>1.42651E-18</c:v>
                </c:pt>
                <c:pt idx="48">
                  <c:v>1.1760100000000001E-45</c:v>
                </c:pt>
                <c:pt idx="49">
                  <c:v>2.5941699999999999E-5</c:v>
                </c:pt>
                <c:pt idx="50">
                  <c:v>1.4508399999999999E-15</c:v>
                </c:pt>
                <c:pt idx="51">
                  <c:v>4.6769500000000098E-27</c:v>
                </c:pt>
              </c:numCache>
            </c:numRef>
          </c:val>
        </c:ser>
        <c:ser>
          <c:idx val="10"/>
          <c:order val="10"/>
          <c:val>
            <c:numRef>
              <c:f>Sheet3!$C$71:$BB$71</c:f>
              <c:numCache>
                <c:formatCode>General</c:formatCode>
                <c:ptCount val="52"/>
                <c:pt idx="0" formatCode="0.00E+00">
                  <c:v>5.9904399999999998E-9</c:v>
                </c:pt>
                <c:pt idx="1">
                  <c:v>2.5101399999999998E-4</c:v>
                </c:pt>
                <c:pt idx="2" formatCode="0.00E+00">
                  <c:v>9.4816600000000004E-11</c:v>
                </c:pt>
                <c:pt idx="3" formatCode="0.00E+00">
                  <c:v>2.9008600000000001E-11</c:v>
                </c:pt>
                <c:pt idx="4" formatCode="0.00E+00">
                  <c:v>7.1267199999999994E-5</c:v>
                </c:pt>
                <c:pt idx="5" formatCode="0.00E+00">
                  <c:v>2.3244999999999999E-5</c:v>
                </c:pt>
                <c:pt idx="6" formatCode="0.00E+00">
                  <c:v>1.84807E-9</c:v>
                </c:pt>
                <c:pt idx="7" formatCode="0.00E+00">
                  <c:v>3.0534100000000003E-5</c:v>
                </c:pt>
                <c:pt idx="8">
                  <c:v>1.19385E-4</c:v>
                </c:pt>
                <c:pt idx="9" formatCode="0.00E+00">
                  <c:v>1.15051E-10</c:v>
                </c:pt>
                <c:pt idx="10">
                  <c:v>0</c:v>
                </c:pt>
                <c:pt idx="11">
                  <c:v>1.04998E-4</c:v>
                </c:pt>
                <c:pt idx="12" formatCode="0.00E+00">
                  <c:v>9.5925000000000001E-5</c:v>
                </c:pt>
                <c:pt idx="13">
                  <c:v>4.1627899999999998E-4</c:v>
                </c:pt>
                <c:pt idx="14" formatCode="0.00E+00">
                  <c:v>1.97383E-9</c:v>
                </c:pt>
                <c:pt idx="15" formatCode="0.00E+00">
                  <c:v>4.9686100000000004E-13</c:v>
                </c:pt>
                <c:pt idx="16">
                  <c:v>1.2597899999999999E-4</c:v>
                </c:pt>
                <c:pt idx="17" formatCode="0.00E+00">
                  <c:v>2.1529500000000001E-5</c:v>
                </c:pt>
                <c:pt idx="18">
                  <c:v>2.0081299999999999E-4</c:v>
                </c:pt>
                <c:pt idx="19" formatCode="0.00E+00">
                  <c:v>2.4302900000000001E-5</c:v>
                </c:pt>
                <c:pt idx="20">
                  <c:v>3.7774800000000002E-4</c:v>
                </c:pt>
                <c:pt idx="21" formatCode="0.00E+00">
                  <c:v>4.1667299999999999E-10</c:v>
                </c:pt>
                <c:pt idx="22" formatCode="0.00E+00">
                  <c:v>2.7395000000000001E-5</c:v>
                </c:pt>
                <c:pt idx="23" formatCode="0.00E+00">
                  <c:v>2.4541700000000001E-26</c:v>
                </c:pt>
                <c:pt idx="24">
                  <c:v>9.7697699999999997E-4</c:v>
                </c:pt>
                <c:pt idx="25" formatCode="0.00E+00">
                  <c:v>2.9506399999999999E-5</c:v>
                </c:pt>
                <c:pt idx="26" formatCode="0.00E+00">
                  <c:v>2.7881700000001101E-67</c:v>
                </c:pt>
                <c:pt idx="27" formatCode="0.00E+00">
                  <c:v>2.78325E-17</c:v>
                </c:pt>
                <c:pt idx="28">
                  <c:v>7.49386E-4</c:v>
                </c:pt>
                <c:pt idx="29" formatCode="0.00E+00">
                  <c:v>9.2046100000000004E-14</c:v>
                </c:pt>
                <c:pt idx="30" formatCode="0.00E+00">
                  <c:v>5.1817300000000001E-10</c:v>
                </c:pt>
                <c:pt idx="31" formatCode="0.00E+00">
                  <c:v>2.1937500000000001E-5</c:v>
                </c:pt>
                <c:pt idx="32" formatCode="0.00E+00">
                  <c:v>2.6920800000000002E-5</c:v>
                </c:pt>
                <c:pt idx="33" formatCode="0.00E+00">
                  <c:v>2.5418200000000001E-10</c:v>
                </c:pt>
                <c:pt idx="34" formatCode="0.00E+00">
                  <c:v>5.5183599999999999E-12</c:v>
                </c:pt>
                <c:pt idx="35" formatCode="0.00E+00">
                  <c:v>4.5406500000000001E-7</c:v>
                </c:pt>
                <c:pt idx="36" formatCode="0.00E+00">
                  <c:v>3.0559499999999998E-5</c:v>
                </c:pt>
                <c:pt idx="37" formatCode="0.00E+00">
                  <c:v>1.0823800000000001E-8</c:v>
                </c:pt>
                <c:pt idx="38">
                  <c:v>1.2628499999999999E-4</c:v>
                </c:pt>
                <c:pt idx="39" formatCode="0.00E+00">
                  <c:v>5.9573599999999997E-6</c:v>
                </c:pt>
                <c:pt idx="40" formatCode="0.00E+00">
                  <c:v>3.87591E-18</c:v>
                </c:pt>
                <c:pt idx="41" formatCode="0.00E+00">
                  <c:v>5.1181899999999999E-5</c:v>
                </c:pt>
                <c:pt idx="42" formatCode="0.00E+00">
                  <c:v>4.2401299999999999E-13</c:v>
                </c:pt>
                <c:pt idx="43">
                  <c:v>1.2448400000000001E-4</c:v>
                </c:pt>
                <c:pt idx="44" formatCode="0.00E+00">
                  <c:v>2.8659699999999999E-5</c:v>
                </c:pt>
                <c:pt idx="45">
                  <c:v>1.01368E-4</c:v>
                </c:pt>
                <c:pt idx="46" formatCode="0.00E+00">
                  <c:v>1.6483599999999999E-6</c:v>
                </c:pt>
                <c:pt idx="47" formatCode="0.00E+00">
                  <c:v>2.9265199999999999E-5</c:v>
                </c:pt>
                <c:pt idx="48" formatCode="0.00E+00">
                  <c:v>9.1324400000000104E-5</c:v>
                </c:pt>
                <c:pt idx="49" formatCode="0.00E+00">
                  <c:v>6.3476299999999998E-7</c:v>
                </c:pt>
                <c:pt idx="50">
                  <c:v>4.0309200000000003E-3</c:v>
                </c:pt>
                <c:pt idx="51">
                  <c:v>5.8608000000000002E-3</c:v>
                </c:pt>
              </c:numCache>
            </c:numRef>
          </c:val>
        </c:ser>
        <c:ser>
          <c:idx val="11"/>
          <c:order val="11"/>
          <c:val>
            <c:numRef>
              <c:f>Sheet3!$C$72:$BB$72</c:f>
              <c:numCache>
                <c:formatCode>General</c:formatCode>
                <c:ptCount val="52"/>
                <c:pt idx="0">
                  <c:v>1.2691499999999999E-4</c:v>
                </c:pt>
                <c:pt idx="1">
                  <c:v>3.5260599999999999E-4</c:v>
                </c:pt>
                <c:pt idx="2" formatCode="0.00E+00">
                  <c:v>1.6784E-36</c:v>
                </c:pt>
                <c:pt idx="3" formatCode="0.00E+00">
                  <c:v>2.2966300000000701E-53</c:v>
                </c:pt>
                <c:pt idx="4" formatCode="0.00E+00">
                  <c:v>6.2437800000001001E-30</c:v>
                </c:pt>
                <c:pt idx="5" formatCode="0.00E+00">
                  <c:v>1.4838500000001E-78</c:v>
                </c:pt>
                <c:pt idx="6" formatCode="0.00E+00">
                  <c:v>8.4261000000001101E-21</c:v>
                </c:pt>
                <c:pt idx="7" formatCode="0.00E+00">
                  <c:v>9.2572300000000998E-26</c:v>
                </c:pt>
                <c:pt idx="8" formatCode="0.00E+00">
                  <c:v>3.9549299999999998E-19</c:v>
                </c:pt>
                <c:pt idx="9" formatCode="0.00E+00">
                  <c:v>1.73534E-6</c:v>
                </c:pt>
                <c:pt idx="10">
                  <c:v>1.04998E-4</c:v>
                </c:pt>
                <c:pt idx="11">
                  <c:v>0</c:v>
                </c:pt>
                <c:pt idx="12" formatCode="0.00E+00">
                  <c:v>2.6579399999999999E-20</c:v>
                </c:pt>
                <c:pt idx="13" formatCode="0.00E+00">
                  <c:v>3.60681E-7</c:v>
                </c:pt>
                <c:pt idx="14" formatCode="0.00E+00">
                  <c:v>1.5836899999999999E-6</c:v>
                </c:pt>
                <c:pt idx="15" formatCode="0.00E+00">
                  <c:v>3.1831100000000001E-31</c:v>
                </c:pt>
                <c:pt idx="16" formatCode="0.00E+00">
                  <c:v>5.3099500000000002E-15</c:v>
                </c:pt>
                <c:pt idx="17" formatCode="0.00E+00">
                  <c:v>8.6579500000001005E-29</c:v>
                </c:pt>
                <c:pt idx="18" formatCode="0.00E+00">
                  <c:v>2.4600500000000001E-20</c:v>
                </c:pt>
                <c:pt idx="19" formatCode="0.00E+00">
                  <c:v>7.1411700000001001E-44</c:v>
                </c:pt>
                <c:pt idx="20" formatCode="0.00E+00">
                  <c:v>1.4988600000000001E-18</c:v>
                </c:pt>
                <c:pt idx="21" formatCode="0.00E+00">
                  <c:v>5.0371500000001002E-41</c:v>
                </c:pt>
                <c:pt idx="22" formatCode="0.00E+00">
                  <c:v>2.9388100000001001E-52</c:v>
                </c:pt>
                <c:pt idx="23">
                  <c:v>1.0983E-4</c:v>
                </c:pt>
                <c:pt idx="24">
                  <c:v>8.8043500000000005E-4</c:v>
                </c:pt>
                <c:pt idx="25" formatCode="0.00E+00">
                  <c:v>8.0833600000001997E-56</c:v>
                </c:pt>
                <c:pt idx="26" formatCode="0.00E+00">
                  <c:v>4.2863900000000997E-57</c:v>
                </c:pt>
                <c:pt idx="27">
                  <c:v>6.0301699999999996E-3</c:v>
                </c:pt>
                <c:pt idx="28" formatCode="0.00E+00">
                  <c:v>7.9497400000000006E-6</c:v>
                </c:pt>
                <c:pt idx="29" formatCode="0.00E+00">
                  <c:v>4.4243700000000004E-22</c:v>
                </c:pt>
                <c:pt idx="30" formatCode="0.00E+00">
                  <c:v>3.1640699999999999E-37</c:v>
                </c:pt>
                <c:pt idx="31" formatCode="0.00E+00">
                  <c:v>1.5168399999999999E-9</c:v>
                </c:pt>
                <c:pt idx="32">
                  <c:v>4.7518899999999999E-4</c:v>
                </c:pt>
                <c:pt idx="33" formatCode="0.00E+00">
                  <c:v>2.6321999999999999E-23</c:v>
                </c:pt>
                <c:pt idx="34" formatCode="0.00E+00">
                  <c:v>4.0067100000001E-57</c:v>
                </c:pt>
                <c:pt idx="35" formatCode="0.00E+00">
                  <c:v>8.9453300000002197E-56</c:v>
                </c:pt>
                <c:pt idx="36" formatCode="0.00E+00">
                  <c:v>9.2922900000000001E-6</c:v>
                </c:pt>
                <c:pt idx="37" formatCode="0.00E+00">
                  <c:v>6.55799E-12</c:v>
                </c:pt>
                <c:pt idx="38" formatCode="0.00E+00">
                  <c:v>4.03468E-22</c:v>
                </c:pt>
                <c:pt idx="39" formatCode="0.00E+00">
                  <c:v>2.7135600000000002E-5</c:v>
                </c:pt>
                <c:pt idx="40" formatCode="0.00E+00">
                  <c:v>3.7671900000000002E-16</c:v>
                </c:pt>
                <c:pt idx="41" formatCode="0.00E+00">
                  <c:v>5.6553300000000003E-6</c:v>
                </c:pt>
                <c:pt idx="42" formatCode="0.00E+00">
                  <c:v>1.43544E-7</c:v>
                </c:pt>
                <c:pt idx="43" formatCode="0.00E+00">
                  <c:v>4.5379599999999999E-10</c:v>
                </c:pt>
                <c:pt idx="44" formatCode="0.00E+00">
                  <c:v>4.2897200000001003E-34</c:v>
                </c:pt>
                <c:pt idx="45">
                  <c:v>1.2589900000000001E-4</c:v>
                </c:pt>
                <c:pt idx="46" formatCode="0.00E+00">
                  <c:v>9.4602699999999996E-11</c:v>
                </c:pt>
                <c:pt idx="47" formatCode="0.00E+00">
                  <c:v>1.0085800000000001E-13</c:v>
                </c:pt>
                <c:pt idx="48" formatCode="0.00E+00">
                  <c:v>2.4576E-20</c:v>
                </c:pt>
                <c:pt idx="49" formatCode="0.00E+00">
                  <c:v>1.44047E-18</c:v>
                </c:pt>
                <c:pt idx="50">
                  <c:v>5.91881E-3</c:v>
                </c:pt>
                <c:pt idx="51" formatCode="0.00E+00">
                  <c:v>1.6257E-21</c:v>
                </c:pt>
              </c:numCache>
            </c:numRef>
          </c:val>
        </c:ser>
        <c:ser>
          <c:idx val="12"/>
          <c:order val="12"/>
          <c:val>
            <c:numRef>
              <c:f>Sheet3!$C$73:$BB$73</c:f>
              <c:numCache>
                <c:formatCode>General</c:formatCode>
                <c:ptCount val="52"/>
                <c:pt idx="0" formatCode="0.00E+00">
                  <c:v>3.5014800000000001E-25</c:v>
                </c:pt>
                <c:pt idx="1">
                  <c:v>1.0459E-4</c:v>
                </c:pt>
                <c:pt idx="2" formatCode="0.00E+00">
                  <c:v>7.4389000000000996E-15</c:v>
                </c:pt>
                <c:pt idx="3" formatCode="0.00E+00">
                  <c:v>8.4740300000000994E-23</c:v>
                </c:pt>
                <c:pt idx="4" formatCode="0.00E+00">
                  <c:v>9.6357699999999994E-5</c:v>
                </c:pt>
                <c:pt idx="5" formatCode="0.00E+00">
                  <c:v>9.2600299999999998E-8</c:v>
                </c:pt>
                <c:pt idx="6" formatCode="0.00E+00">
                  <c:v>1.1227E-16</c:v>
                </c:pt>
                <c:pt idx="7">
                  <c:v>1.88677E-4</c:v>
                </c:pt>
                <c:pt idx="8" formatCode="0.00E+00">
                  <c:v>1.4323799999999999E-6</c:v>
                </c:pt>
                <c:pt idx="9" formatCode="0.00E+00">
                  <c:v>2.2578200000001E-79</c:v>
                </c:pt>
                <c:pt idx="10" formatCode="0.00E+00">
                  <c:v>9.5925000000000001E-5</c:v>
                </c:pt>
                <c:pt idx="11" formatCode="0.00E+00">
                  <c:v>2.6579399999999999E-20</c:v>
                </c:pt>
                <c:pt idx="12">
                  <c:v>0</c:v>
                </c:pt>
                <c:pt idx="13">
                  <c:v>5.5955500000000003E-3</c:v>
                </c:pt>
                <c:pt idx="14" formatCode="0.00E+00">
                  <c:v>9.1751500000000004E-5</c:v>
                </c:pt>
                <c:pt idx="15" formatCode="0.00E+00">
                  <c:v>3.1211099999999997E-20</c:v>
                </c:pt>
                <c:pt idx="16" formatCode="0.00E+00">
                  <c:v>1.36728E-15</c:v>
                </c:pt>
                <c:pt idx="17" formatCode="0.00E+00">
                  <c:v>2.3281899999999999E-20</c:v>
                </c:pt>
                <c:pt idx="18" formatCode="0.00E+00">
                  <c:v>5.2697499999999998E-6</c:v>
                </c:pt>
                <c:pt idx="19" formatCode="0.00E+00">
                  <c:v>2.5619400000000999E-76</c:v>
                </c:pt>
                <c:pt idx="20">
                  <c:v>1.00969E-4</c:v>
                </c:pt>
                <c:pt idx="21" formatCode="0.00E+00">
                  <c:v>2.4980499999999998E-11</c:v>
                </c:pt>
                <c:pt idx="22" formatCode="0.00E+00">
                  <c:v>3.0071900000000001E-8</c:v>
                </c:pt>
                <c:pt idx="23" formatCode="0.00E+00">
                  <c:v>1.07993E-19</c:v>
                </c:pt>
                <c:pt idx="24" formatCode="0.00E+00">
                  <c:v>1.59494E-18</c:v>
                </c:pt>
                <c:pt idx="25" formatCode="0.00E+00">
                  <c:v>4.02877E-16</c:v>
                </c:pt>
                <c:pt idx="26" formatCode="0.00E+00">
                  <c:v>2.8893499999999998E-37</c:v>
                </c:pt>
                <c:pt idx="27" formatCode="0.00E+00">
                  <c:v>9.1044100000000994E-15</c:v>
                </c:pt>
                <c:pt idx="28" formatCode="0.00E+00">
                  <c:v>2.0836999999999999E-15</c:v>
                </c:pt>
                <c:pt idx="29" formatCode="0.00E+00">
                  <c:v>1.7097899999999999E-27</c:v>
                </c:pt>
                <c:pt idx="30" formatCode="0.00E+00">
                  <c:v>7.0386500000000003E-9</c:v>
                </c:pt>
                <c:pt idx="31">
                  <c:v>2.3927700000000001E-4</c:v>
                </c:pt>
                <c:pt idx="32">
                  <c:v>1.53852E-4</c:v>
                </c:pt>
                <c:pt idx="33" formatCode="0.00E+00">
                  <c:v>2.7186599999999999E-14</c:v>
                </c:pt>
                <c:pt idx="34" formatCode="0.00E+00">
                  <c:v>2.0178000000000999E-73</c:v>
                </c:pt>
                <c:pt idx="35" formatCode="0.00E+00">
                  <c:v>1.7031200000000001E-30</c:v>
                </c:pt>
                <c:pt idx="36" formatCode="0.00E+00">
                  <c:v>2.2627E-11</c:v>
                </c:pt>
                <c:pt idx="37" formatCode="0.00E+00">
                  <c:v>5.5539199999999998E-12</c:v>
                </c:pt>
                <c:pt idx="38" formatCode="0.00E+00">
                  <c:v>5.8237499999999999E-6</c:v>
                </c:pt>
                <c:pt idx="39" formatCode="0.00E+00">
                  <c:v>2.7803999999999999E-8</c:v>
                </c:pt>
                <c:pt idx="40" formatCode="0.00E+00">
                  <c:v>1.98734E-38</c:v>
                </c:pt>
                <c:pt idx="41" formatCode="0.00E+00">
                  <c:v>3.2693200000000001E-5</c:v>
                </c:pt>
                <c:pt idx="42" formatCode="0.00E+00">
                  <c:v>7.9383900000001003E-29</c:v>
                </c:pt>
                <c:pt idx="43" formatCode="0.00E+00">
                  <c:v>3.1355900000000999E-79</c:v>
                </c:pt>
                <c:pt idx="44" formatCode="0.00E+00">
                  <c:v>1.28648E-12</c:v>
                </c:pt>
                <c:pt idx="45" formatCode="0.00E+00">
                  <c:v>2.6261499999999999E-5</c:v>
                </c:pt>
                <c:pt idx="46">
                  <c:v>3.5003999999999999E-3</c:v>
                </c:pt>
                <c:pt idx="47" formatCode="0.00E+00">
                  <c:v>6.3209400000000002E-6</c:v>
                </c:pt>
                <c:pt idx="48" formatCode="0.00E+00">
                  <c:v>9.6357699999999994E-5</c:v>
                </c:pt>
                <c:pt idx="49" formatCode="0.00E+00">
                  <c:v>5.2329000000001E-33</c:v>
                </c:pt>
                <c:pt idx="50" formatCode="0.00E+00">
                  <c:v>1.63839E-9</c:v>
                </c:pt>
                <c:pt idx="51">
                  <c:v>3.8370499999999998E-3</c:v>
                </c:pt>
              </c:numCache>
            </c:numRef>
          </c:val>
        </c:ser>
        <c:ser>
          <c:idx val="13"/>
          <c:order val="13"/>
          <c:val>
            <c:numRef>
              <c:f>Sheet3!$C$74:$BB$74</c:f>
              <c:numCache>
                <c:formatCode>0.00E+00</c:formatCode>
                <c:ptCount val="52"/>
                <c:pt idx="0">
                  <c:v>9.5777900000000105E-5</c:v>
                </c:pt>
                <c:pt idx="1">
                  <c:v>3.13772E-22</c:v>
                </c:pt>
                <c:pt idx="2">
                  <c:v>3.8415899999999999E-10</c:v>
                </c:pt>
                <c:pt idx="3" formatCode="General">
                  <c:v>2.21936E-4</c:v>
                </c:pt>
                <c:pt idx="4">
                  <c:v>1.76982E-15</c:v>
                </c:pt>
                <c:pt idx="5">
                  <c:v>2.6201699999999999E-8</c:v>
                </c:pt>
                <c:pt idx="6">
                  <c:v>1.5529800000000001E-6</c:v>
                </c:pt>
                <c:pt idx="7">
                  <c:v>8.7526800000000999E-14</c:v>
                </c:pt>
                <c:pt idx="8" formatCode="General">
                  <c:v>1.36045E-4</c:v>
                </c:pt>
                <c:pt idx="9">
                  <c:v>4.2069100000000002E-19</c:v>
                </c:pt>
                <c:pt idx="10" formatCode="General">
                  <c:v>4.1627899999999998E-4</c:v>
                </c:pt>
                <c:pt idx="11">
                  <c:v>3.60681E-7</c:v>
                </c:pt>
                <c:pt idx="12" formatCode="General">
                  <c:v>5.5955500000000003E-3</c:v>
                </c:pt>
                <c:pt idx="13" formatCode="General">
                  <c:v>0</c:v>
                </c:pt>
                <c:pt idx="14">
                  <c:v>2.8428700000000001E-5</c:v>
                </c:pt>
                <c:pt idx="15">
                  <c:v>6.4259200000001001E-33</c:v>
                </c:pt>
                <c:pt idx="16">
                  <c:v>1.8904700000000001E-7</c:v>
                </c:pt>
                <c:pt idx="17">
                  <c:v>1.17047E-16</c:v>
                </c:pt>
                <c:pt idx="18">
                  <c:v>7.0102000000000999E-32</c:v>
                </c:pt>
                <c:pt idx="19">
                  <c:v>1.09893E-69</c:v>
                </c:pt>
                <c:pt idx="20">
                  <c:v>2.6448099999999998E-40</c:v>
                </c:pt>
                <c:pt idx="21">
                  <c:v>9.9284500000000005E-8</c:v>
                </c:pt>
                <c:pt idx="22">
                  <c:v>1.24978E-6</c:v>
                </c:pt>
                <c:pt idx="23">
                  <c:v>8.6579300000001999E-47</c:v>
                </c:pt>
                <c:pt idx="24">
                  <c:v>1.9226E-6</c:v>
                </c:pt>
                <c:pt idx="25">
                  <c:v>2.20254E-14</c:v>
                </c:pt>
                <c:pt idx="26">
                  <c:v>3.1459500000002E-102</c:v>
                </c:pt>
                <c:pt idx="27">
                  <c:v>9.2746399999999997E-9</c:v>
                </c:pt>
                <c:pt idx="28">
                  <c:v>1.02395E-6</c:v>
                </c:pt>
                <c:pt idx="29">
                  <c:v>9.9706700000000005E-5</c:v>
                </c:pt>
                <c:pt idx="30">
                  <c:v>2.3533800000000002E-5</c:v>
                </c:pt>
                <c:pt idx="31">
                  <c:v>9.4126499999999994E-5</c:v>
                </c:pt>
                <c:pt idx="32" formatCode="General">
                  <c:v>5.9632000000000001E-4</c:v>
                </c:pt>
                <c:pt idx="33">
                  <c:v>5.6513999999999997E-9</c:v>
                </c:pt>
                <c:pt idx="34">
                  <c:v>1.6587599999999999E-53</c:v>
                </c:pt>
                <c:pt idx="35">
                  <c:v>9.2455599999999996E-5</c:v>
                </c:pt>
                <c:pt idx="36">
                  <c:v>9.4126499999999994E-5</c:v>
                </c:pt>
                <c:pt idx="37">
                  <c:v>5.7149800000001002E-24</c:v>
                </c:pt>
                <c:pt idx="38">
                  <c:v>1.5347300000000001E-12</c:v>
                </c:pt>
                <c:pt idx="39">
                  <c:v>9.4221800000001003E-14</c:v>
                </c:pt>
                <c:pt idx="40">
                  <c:v>2.0371900000000001E-14</c:v>
                </c:pt>
                <c:pt idx="41">
                  <c:v>9.6432000000000001E-11</c:v>
                </c:pt>
                <c:pt idx="42">
                  <c:v>7.3622199999999998E-9</c:v>
                </c:pt>
                <c:pt idx="43">
                  <c:v>3.5052300000000003E-5</c:v>
                </c:pt>
                <c:pt idx="44" formatCode="General">
                  <c:v>1.6065799999999999E-4</c:v>
                </c:pt>
                <c:pt idx="45">
                  <c:v>1.3312700000000001E-10</c:v>
                </c:pt>
                <c:pt idx="46" formatCode="General">
                  <c:v>2.84162E-3</c:v>
                </c:pt>
                <c:pt idx="47">
                  <c:v>1.1757799999999999E-16</c:v>
                </c:pt>
                <c:pt idx="48">
                  <c:v>2.3111800000000001E-5</c:v>
                </c:pt>
                <c:pt idx="49">
                  <c:v>4.45843E-7</c:v>
                </c:pt>
                <c:pt idx="50">
                  <c:v>3.1461000000001E-46</c:v>
                </c:pt>
                <c:pt idx="51" formatCode="General">
                  <c:v>3.6170999999999998E-3</c:v>
                </c:pt>
              </c:numCache>
            </c:numRef>
          </c:val>
        </c:ser>
        <c:ser>
          <c:idx val="14"/>
          <c:order val="14"/>
          <c:val>
            <c:numRef>
              <c:f>Sheet3!$C$75:$BB$75</c:f>
              <c:numCache>
                <c:formatCode>0.00E+00</c:formatCode>
                <c:ptCount val="52"/>
                <c:pt idx="0">
                  <c:v>8.9570200000001004E-29</c:v>
                </c:pt>
                <c:pt idx="1">
                  <c:v>2.4119999999999999E-14</c:v>
                </c:pt>
                <c:pt idx="2">
                  <c:v>9.3635200000000201E-11</c:v>
                </c:pt>
                <c:pt idx="3" formatCode="General">
                  <c:v>1.4489700000000001E-4</c:v>
                </c:pt>
                <c:pt idx="4" formatCode="General">
                  <c:v>6.7323799999999996E-3</c:v>
                </c:pt>
                <c:pt idx="5" formatCode="General">
                  <c:v>6.4102200000000003E-3</c:v>
                </c:pt>
                <c:pt idx="6">
                  <c:v>6.6688100000003901E-109</c:v>
                </c:pt>
                <c:pt idx="7">
                  <c:v>1.5017000000000999E-71</c:v>
                </c:pt>
                <c:pt idx="8">
                  <c:v>3.4833799999999998E-22</c:v>
                </c:pt>
                <c:pt idx="9">
                  <c:v>8.3420900000004003E-99</c:v>
                </c:pt>
                <c:pt idx="10">
                  <c:v>1.97383E-9</c:v>
                </c:pt>
                <c:pt idx="11">
                  <c:v>1.5836899999999999E-6</c:v>
                </c:pt>
                <c:pt idx="12">
                  <c:v>9.1751500000000004E-5</c:v>
                </c:pt>
                <c:pt idx="13">
                  <c:v>2.8428700000000001E-5</c:v>
                </c:pt>
                <c:pt idx="14" formatCode="General">
                  <c:v>0</c:v>
                </c:pt>
                <c:pt idx="15">
                  <c:v>8.0537100000001001E-35</c:v>
                </c:pt>
                <c:pt idx="16">
                  <c:v>8.81552E-7</c:v>
                </c:pt>
                <c:pt idx="17">
                  <c:v>1.7365300000000001E-12</c:v>
                </c:pt>
                <c:pt idx="18">
                  <c:v>6.1786300000000998E-18</c:v>
                </c:pt>
                <c:pt idx="19" formatCode="General">
                  <c:v>0</c:v>
                </c:pt>
                <c:pt idx="20">
                  <c:v>7.7011300000002003E-50</c:v>
                </c:pt>
                <c:pt idx="21">
                  <c:v>6.2147800000000004E-15</c:v>
                </c:pt>
                <c:pt idx="22">
                  <c:v>5.8573000000003998E-133</c:v>
                </c:pt>
                <c:pt idx="23">
                  <c:v>5.3008400000001999E-69</c:v>
                </c:pt>
                <c:pt idx="24">
                  <c:v>3.6967600000001E-55</c:v>
                </c:pt>
                <c:pt idx="25">
                  <c:v>6.2789700000001E-24</c:v>
                </c:pt>
                <c:pt idx="26">
                  <c:v>1.4110400000001E-86</c:v>
                </c:pt>
                <c:pt idx="27">
                  <c:v>2.6505499999999999E-5</c:v>
                </c:pt>
                <c:pt idx="28">
                  <c:v>1.0686899999999999E-31</c:v>
                </c:pt>
                <c:pt idx="29">
                  <c:v>9.8007000000001105E-23</c:v>
                </c:pt>
                <c:pt idx="30">
                  <c:v>1.53235E-27</c:v>
                </c:pt>
                <c:pt idx="31">
                  <c:v>1.37937E-42</c:v>
                </c:pt>
                <c:pt idx="32">
                  <c:v>6.55587E-9</c:v>
                </c:pt>
                <c:pt idx="33">
                  <c:v>3.4844200000000002E-19</c:v>
                </c:pt>
                <c:pt idx="34" formatCode="General">
                  <c:v>0</c:v>
                </c:pt>
                <c:pt idx="35">
                  <c:v>7.6353400000004003E-97</c:v>
                </c:pt>
                <c:pt idx="36">
                  <c:v>9.1245000000001004E-20</c:v>
                </c:pt>
                <c:pt idx="37">
                  <c:v>3.6383400000000001E-16</c:v>
                </c:pt>
                <c:pt idx="38">
                  <c:v>1.00803E-13</c:v>
                </c:pt>
                <c:pt idx="39">
                  <c:v>1.2460499999999999E-26</c:v>
                </c:pt>
                <c:pt idx="40">
                  <c:v>2.8286400000001E-102</c:v>
                </c:pt>
                <c:pt idx="41">
                  <c:v>9.8569900000000006E-5</c:v>
                </c:pt>
                <c:pt idx="42" formatCode="General">
                  <c:v>6.4197899999999999E-4</c:v>
                </c:pt>
                <c:pt idx="43">
                  <c:v>5.60209000000009E-21</c:v>
                </c:pt>
                <c:pt idx="44">
                  <c:v>1.17234E-16</c:v>
                </c:pt>
                <c:pt idx="45">
                  <c:v>7.6141E-12</c:v>
                </c:pt>
                <c:pt idx="46">
                  <c:v>1.49966E-6</c:v>
                </c:pt>
                <c:pt idx="47">
                  <c:v>1.7576500000000101E-58</c:v>
                </c:pt>
                <c:pt idx="48">
                  <c:v>5.7900600000002001E-78</c:v>
                </c:pt>
                <c:pt idx="49">
                  <c:v>1.2381300000000999E-113</c:v>
                </c:pt>
                <c:pt idx="50">
                  <c:v>1.11729E-63</c:v>
                </c:pt>
                <c:pt idx="51">
                  <c:v>3.2555500000001E-67</c:v>
                </c:pt>
              </c:numCache>
            </c:numRef>
          </c:val>
        </c:ser>
        <c:ser>
          <c:idx val="15"/>
          <c:order val="15"/>
          <c:val>
            <c:numRef>
              <c:f>Sheet3!$C$76:$BB$76</c:f>
              <c:numCache>
                <c:formatCode>0.00E+00</c:formatCode>
                <c:ptCount val="52"/>
                <c:pt idx="0">
                  <c:v>1.08914E-63</c:v>
                </c:pt>
                <c:pt idx="1">
                  <c:v>2.5995399999999998E-5</c:v>
                </c:pt>
                <c:pt idx="2">
                  <c:v>1.8486500000000001E-6</c:v>
                </c:pt>
                <c:pt idx="3">
                  <c:v>1.22625E-19</c:v>
                </c:pt>
                <c:pt idx="4">
                  <c:v>4.8971100000004E-146</c:v>
                </c:pt>
                <c:pt idx="5" formatCode="General">
                  <c:v>1.3467399999999999E-4</c:v>
                </c:pt>
                <c:pt idx="6">
                  <c:v>6.9225100000001E-40</c:v>
                </c:pt>
                <c:pt idx="7">
                  <c:v>2.27418E-14</c:v>
                </c:pt>
                <c:pt idx="8">
                  <c:v>3.5203800000000001E-16</c:v>
                </c:pt>
                <c:pt idx="9">
                  <c:v>1.5010000000000999E-74</c:v>
                </c:pt>
                <c:pt idx="10">
                  <c:v>4.9686100000000004E-13</c:v>
                </c:pt>
                <c:pt idx="11">
                  <c:v>3.1831100000000001E-31</c:v>
                </c:pt>
                <c:pt idx="12">
                  <c:v>3.1211099999999997E-20</c:v>
                </c:pt>
                <c:pt idx="13">
                  <c:v>6.4259200000001001E-33</c:v>
                </c:pt>
                <c:pt idx="14">
                  <c:v>8.0537100000001001E-35</c:v>
                </c:pt>
                <c:pt idx="15" formatCode="General">
                  <c:v>0</c:v>
                </c:pt>
                <c:pt idx="16">
                  <c:v>6.3855300000000002E-15</c:v>
                </c:pt>
                <c:pt idx="17" formatCode="General">
                  <c:v>1.4090500000000001E-4</c:v>
                </c:pt>
                <c:pt idx="18">
                  <c:v>1.64148E-24</c:v>
                </c:pt>
                <c:pt idx="19">
                  <c:v>2.3701999999999999E-17</c:v>
                </c:pt>
                <c:pt idx="20">
                  <c:v>7.8539700000000995E-21</c:v>
                </c:pt>
                <c:pt idx="21">
                  <c:v>1.9745400000000001E-9</c:v>
                </c:pt>
                <c:pt idx="22">
                  <c:v>2.5445999999999999E-14</c:v>
                </c:pt>
                <c:pt idx="23">
                  <c:v>1.20494E-45</c:v>
                </c:pt>
                <c:pt idx="24">
                  <c:v>1.6882E-9</c:v>
                </c:pt>
                <c:pt idx="25">
                  <c:v>9.7470200000000996E-17</c:v>
                </c:pt>
                <c:pt idx="26">
                  <c:v>7.7525600000000996E-38</c:v>
                </c:pt>
                <c:pt idx="27" formatCode="General">
                  <c:v>2.4220700000000001E-4</c:v>
                </c:pt>
                <c:pt idx="28" formatCode="General">
                  <c:v>2.44254E-3</c:v>
                </c:pt>
                <c:pt idx="29">
                  <c:v>5.0506800000000999E-30</c:v>
                </c:pt>
                <c:pt idx="30">
                  <c:v>9.7500200000000998E-23</c:v>
                </c:pt>
                <c:pt idx="31">
                  <c:v>1.5062599999999999E-8</c:v>
                </c:pt>
                <c:pt idx="32">
                  <c:v>9.6404100000000001E-5</c:v>
                </c:pt>
                <c:pt idx="33">
                  <c:v>6.8826299999999998E-9</c:v>
                </c:pt>
                <c:pt idx="34">
                  <c:v>4.28786E-13</c:v>
                </c:pt>
                <c:pt idx="35">
                  <c:v>5.5152900000000999E-30</c:v>
                </c:pt>
                <c:pt idx="36" formatCode="General">
                  <c:v>1.1598400000000001E-4</c:v>
                </c:pt>
                <c:pt idx="37">
                  <c:v>4.3723400000000001E-7</c:v>
                </c:pt>
                <c:pt idx="38">
                  <c:v>1.65056E-24</c:v>
                </c:pt>
                <c:pt idx="39" formatCode="General">
                  <c:v>1.15942E-4</c:v>
                </c:pt>
                <c:pt idx="40">
                  <c:v>1.46303E-35</c:v>
                </c:pt>
                <c:pt idx="41">
                  <c:v>7.8654600000000001E-6</c:v>
                </c:pt>
                <c:pt idx="42">
                  <c:v>6.7971300000001001E-36</c:v>
                </c:pt>
                <c:pt idx="43" formatCode="General">
                  <c:v>4.2088799999999999E-3</c:v>
                </c:pt>
                <c:pt idx="44">
                  <c:v>2.6063499999999999E-14</c:v>
                </c:pt>
                <c:pt idx="45">
                  <c:v>5.5934400000001004E-38</c:v>
                </c:pt>
                <c:pt idx="46">
                  <c:v>1.7122999999999999E-41</c:v>
                </c:pt>
                <c:pt idx="47">
                  <c:v>1.7142700000000999E-103</c:v>
                </c:pt>
                <c:pt idx="48">
                  <c:v>2.6790399999999999E-8</c:v>
                </c:pt>
                <c:pt idx="49" formatCode="General">
                  <c:v>6.64497E-3</c:v>
                </c:pt>
                <c:pt idx="50">
                  <c:v>7.8463800000002004E-47</c:v>
                </c:pt>
                <c:pt idx="51">
                  <c:v>1.08133E-45</c:v>
                </c:pt>
              </c:numCache>
            </c:numRef>
          </c:val>
        </c:ser>
        <c:ser>
          <c:idx val="16"/>
          <c:order val="16"/>
          <c:val>
            <c:numRef>
              <c:f>Sheet3!$C$77:$BB$77</c:f>
              <c:numCache>
                <c:formatCode>General</c:formatCode>
                <c:ptCount val="52"/>
                <c:pt idx="0" formatCode="0.00E+00">
                  <c:v>3.5207800000000002E-10</c:v>
                </c:pt>
                <c:pt idx="1">
                  <c:v>1.5983799999999999E-3</c:v>
                </c:pt>
                <c:pt idx="2">
                  <c:v>6.10561E-3</c:v>
                </c:pt>
                <c:pt idx="3" formatCode="0.00E+00">
                  <c:v>1.1563500000000001E-27</c:v>
                </c:pt>
                <c:pt idx="4" formatCode="0.00E+00">
                  <c:v>4.5425300000001002E-51</c:v>
                </c:pt>
                <c:pt idx="5" formatCode="0.00E+00">
                  <c:v>1.5791400000000001E-12</c:v>
                </c:pt>
                <c:pt idx="6" formatCode="0.00E+00">
                  <c:v>3.3250899999999999E-6</c:v>
                </c:pt>
                <c:pt idx="7" formatCode="0.00E+00">
                  <c:v>2.6519300000000999E-52</c:v>
                </c:pt>
                <c:pt idx="8" formatCode="0.00E+00">
                  <c:v>5.5398900000000096E-15</c:v>
                </c:pt>
                <c:pt idx="9">
                  <c:v>1.41614E-4</c:v>
                </c:pt>
                <c:pt idx="10">
                  <c:v>1.2597899999999999E-4</c:v>
                </c:pt>
                <c:pt idx="11" formatCode="0.00E+00">
                  <c:v>5.3099500000000002E-15</c:v>
                </c:pt>
                <c:pt idx="12" formatCode="0.00E+00">
                  <c:v>1.36728E-15</c:v>
                </c:pt>
                <c:pt idx="13" formatCode="0.00E+00">
                  <c:v>1.8904700000000001E-7</c:v>
                </c:pt>
                <c:pt idx="14" formatCode="0.00E+00">
                  <c:v>8.81552E-7</c:v>
                </c:pt>
                <c:pt idx="15" formatCode="0.00E+00">
                  <c:v>6.3855300000000002E-15</c:v>
                </c:pt>
                <c:pt idx="16">
                  <c:v>0</c:v>
                </c:pt>
                <c:pt idx="17" formatCode="0.00E+00">
                  <c:v>5.0418100000000001E-8</c:v>
                </c:pt>
                <c:pt idx="18" formatCode="0.00E+00">
                  <c:v>2.57753E-5</c:v>
                </c:pt>
                <c:pt idx="19" formatCode="0.00E+00">
                  <c:v>1.1086E-7</c:v>
                </c:pt>
                <c:pt idx="20">
                  <c:v>3.4687199999999998E-3</c:v>
                </c:pt>
                <c:pt idx="21">
                  <c:v>5.0930300000000001E-4</c:v>
                </c:pt>
                <c:pt idx="22" formatCode="0.00E+00">
                  <c:v>7.5479800000000993E-18</c:v>
                </c:pt>
                <c:pt idx="23" formatCode="0.00E+00">
                  <c:v>1.9355100000000001E-12</c:v>
                </c:pt>
                <c:pt idx="24">
                  <c:v>1.01926E-4</c:v>
                </c:pt>
                <c:pt idx="25" formatCode="0.00E+00">
                  <c:v>7.6488400000001E-32</c:v>
                </c:pt>
                <c:pt idx="26" formatCode="0.00E+00">
                  <c:v>1.5409299999999999E-6</c:v>
                </c:pt>
                <c:pt idx="27" formatCode="0.00E+00">
                  <c:v>8.2447099999999997E-14</c:v>
                </c:pt>
                <c:pt idx="28">
                  <c:v>1.07668E-4</c:v>
                </c:pt>
                <c:pt idx="29" formatCode="0.00E+00">
                  <c:v>5.4826700000000002E-8</c:v>
                </c:pt>
                <c:pt idx="30" formatCode="0.00E+00">
                  <c:v>4.4433600000001005E-25</c:v>
                </c:pt>
                <c:pt idx="31">
                  <c:v>2.6928299999999999E-4</c:v>
                </c:pt>
                <c:pt idx="32">
                  <c:v>1.3603399999999999E-4</c:v>
                </c:pt>
                <c:pt idx="33">
                  <c:v>1.0563E-4</c:v>
                </c:pt>
                <c:pt idx="34" formatCode="0.00E+00">
                  <c:v>2.9439400000000001E-17</c:v>
                </c:pt>
                <c:pt idx="35" formatCode="0.00E+00">
                  <c:v>3.3363599999999999E-11</c:v>
                </c:pt>
                <c:pt idx="36" formatCode="0.00E+00">
                  <c:v>6.3349500000000002E-6</c:v>
                </c:pt>
                <c:pt idx="37" formatCode="0.00E+00">
                  <c:v>6.78767E-9</c:v>
                </c:pt>
                <c:pt idx="38" formatCode="0.00E+00">
                  <c:v>5.7177499999999999E-5</c:v>
                </c:pt>
                <c:pt idx="39">
                  <c:v>1.24461E-4</c:v>
                </c:pt>
                <c:pt idx="40" formatCode="0.00E+00">
                  <c:v>6.7019800000000103E-15</c:v>
                </c:pt>
                <c:pt idx="41">
                  <c:v>1.1502000000000001E-3</c:v>
                </c:pt>
                <c:pt idx="42" formatCode="0.00E+00">
                  <c:v>8.6806700000000998E-29</c:v>
                </c:pt>
                <c:pt idx="43" formatCode="0.00E+00">
                  <c:v>7.0837700000001001E-25</c:v>
                </c:pt>
                <c:pt idx="44" formatCode="0.00E+00">
                  <c:v>1.2166000000000001E-13</c:v>
                </c:pt>
                <c:pt idx="45" formatCode="0.00E+00">
                  <c:v>1.36728E-15</c:v>
                </c:pt>
                <c:pt idx="46" formatCode="0.00E+00">
                  <c:v>3.6058800000000003E-7</c:v>
                </c:pt>
                <c:pt idx="47">
                  <c:v>1.0828300000000001E-4</c:v>
                </c:pt>
                <c:pt idx="48" formatCode="0.00E+00">
                  <c:v>4.0126500000000001E-7</c:v>
                </c:pt>
                <c:pt idx="49" formatCode="0.00E+00">
                  <c:v>5.46005E-9</c:v>
                </c:pt>
                <c:pt idx="50" formatCode="0.00E+00">
                  <c:v>2.9406600000000001E-5</c:v>
                </c:pt>
                <c:pt idx="51" formatCode="0.00E+00">
                  <c:v>3.2367000000000001E-25</c:v>
                </c:pt>
              </c:numCache>
            </c:numRef>
          </c:val>
        </c:ser>
        <c:ser>
          <c:idx val="17"/>
          <c:order val="17"/>
          <c:val>
            <c:numRef>
              <c:f>Sheet3!$C$78:$BB$78</c:f>
              <c:numCache>
                <c:formatCode>0.00E+00</c:formatCode>
                <c:ptCount val="52"/>
                <c:pt idx="0">
                  <c:v>1.6773400000000001E-6</c:v>
                </c:pt>
                <c:pt idx="1">
                  <c:v>5.9817300000000002E-8</c:v>
                </c:pt>
                <c:pt idx="2" formatCode="General">
                  <c:v>6.6690200000000003E-3</c:v>
                </c:pt>
                <c:pt idx="3">
                  <c:v>2.57518E-5</c:v>
                </c:pt>
                <c:pt idx="4">
                  <c:v>2.3675400000001001E-53</c:v>
                </c:pt>
                <c:pt idx="5" formatCode="General">
                  <c:v>1.1029E-4</c:v>
                </c:pt>
                <c:pt idx="6">
                  <c:v>5.06802E-14</c:v>
                </c:pt>
                <c:pt idx="7">
                  <c:v>8.9257200000000001E-8</c:v>
                </c:pt>
                <c:pt idx="8">
                  <c:v>8.3945600000001097E-24</c:v>
                </c:pt>
                <c:pt idx="9">
                  <c:v>5.8567900000000997E-42</c:v>
                </c:pt>
                <c:pt idx="10">
                  <c:v>2.1529500000000001E-5</c:v>
                </c:pt>
                <c:pt idx="11">
                  <c:v>8.6579500000001005E-29</c:v>
                </c:pt>
                <c:pt idx="12">
                  <c:v>2.3281899999999999E-20</c:v>
                </c:pt>
                <c:pt idx="13">
                  <c:v>1.17047E-16</c:v>
                </c:pt>
                <c:pt idx="14">
                  <c:v>1.7365300000000001E-12</c:v>
                </c:pt>
                <c:pt idx="15" formatCode="General">
                  <c:v>1.4090500000000001E-4</c:v>
                </c:pt>
                <c:pt idx="16">
                  <c:v>5.0418100000000001E-8</c:v>
                </c:pt>
                <c:pt idx="17" formatCode="General">
                  <c:v>0</c:v>
                </c:pt>
                <c:pt idx="18">
                  <c:v>6.9542600000002E-53</c:v>
                </c:pt>
                <c:pt idx="19">
                  <c:v>3.2774000000000002E-11</c:v>
                </c:pt>
                <c:pt idx="20">
                  <c:v>1.57679E-24</c:v>
                </c:pt>
                <c:pt idx="21">
                  <c:v>4.1769700000000001E-13</c:v>
                </c:pt>
                <c:pt idx="22">
                  <c:v>6.6007900000001002E-30</c:v>
                </c:pt>
                <c:pt idx="23">
                  <c:v>4.6000800000001E-48</c:v>
                </c:pt>
                <c:pt idx="24">
                  <c:v>2.2385600000000002E-9</c:v>
                </c:pt>
                <c:pt idx="25">
                  <c:v>6.7785800000002998E-83</c:v>
                </c:pt>
                <c:pt idx="26">
                  <c:v>1.82343E-29</c:v>
                </c:pt>
                <c:pt idx="27">
                  <c:v>7.2561599999999998E-6</c:v>
                </c:pt>
                <c:pt idx="28" formatCode="General">
                  <c:v>1.10492E-4</c:v>
                </c:pt>
                <c:pt idx="29" formatCode="General">
                  <c:v>2.06092E-4</c:v>
                </c:pt>
                <c:pt idx="30" formatCode="General">
                  <c:v>6.5417299999999999E-3</c:v>
                </c:pt>
                <c:pt idx="31">
                  <c:v>6.17051E-5</c:v>
                </c:pt>
                <c:pt idx="32">
                  <c:v>2.26309E-13</c:v>
                </c:pt>
                <c:pt idx="33">
                  <c:v>1.02861E-7</c:v>
                </c:pt>
                <c:pt idx="34">
                  <c:v>1.7576300000000001E-12</c:v>
                </c:pt>
                <c:pt idx="35">
                  <c:v>1.5284399999999999E-27</c:v>
                </c:pt>
                <c:pt idx="36" formatCode="General">
                  <c:v>1.5146100000000001E-4</c:v>
                </c:pt>
                <c:pt idx="37">
                  <c:v>1.4184600000000001E-7</c:v>
                </c:pt>
                <c:pt idx="38">
                  <c:v>5.7075300000001001E-30</c:v>
                </c:pt>
                <c:pt idx="39">
                  <c:v>1.1041300000000001E-16</c:v>
                </c:pt>
                <c:pt idx="40">
                  <c:v>4.2296400000001999E-75</c:v>
                </c:pt>
                <c:pt idx="41" formatCode="General">
                  <c:v>1.14077E-4</c:v>
                </c:pt>
                <c:pt idx="42">
                  <c:v>6.4259900000000001E-6</c:v>
                </c:pt>
                <c:pt idx="43">
                  <c:v>6.1717899999999998E-9</c:v>
                </c:pt>
                <c:pt idx="44">
                  <c:v>1.6949799999999999E-6</c:v>
                </c:pt>
                <c:pt idx="45">
                  <c:v>1.9368700000000001E-10</c:v>
                </c:pt>
                <c:pt idx="46">
                  <c:v>3.6225800000000999E-41</c:v>
                </c:pt>
                <c:pt idx="47">
                  <c:v>6.2217500000001003E-24</c:v>
                </c:pt>
                <c:pt idx="48">
                  <c:v>1.5312400000000999E-145</c:v>
                </c:pt>
                <c:pt idx="49">
                  <c:v>8.1282900000000007E-6</c:v>
                </c:pt>
                <c:pt idx="50">
                  <c:v>5.3099500000000002E-15</c:v>
                </c:pt>
                <c:pt idx="51">
                  <c:v>2.3475099999999999E-8</c:v>
                </c:pt>
              </c:numCache>
            </c:numRef>
          </c:val>
        </c:ser>
        <c:ser>
          <c:idx val="18"/>
          <c:order val="18"/>
          <c:val>
            <c:numRef>
              <c:f>Sheet3!$C$79:$BB$79</c:f>
              <c:numCache>
                <c:formatCode>General</c:formatCode>
                <c:ptCount val="52"/>
                <c:pt idx="0" formatCode="0.00E+00">
                  <c:v>7.8902400000000002E-9</c:v>
                </c:pt>
                <c:pt idx="1">
                  <c:v>3.10537E-4</c:v>
                </c:pt>
                <c:pt idx="2" formatCode="0.00E+00">
                  <c:v>8.5152300000001104E-23</c:v>
                </c:pt>
                <c:pt idx="3" formatCode="0.00E+00">
                  <c:v>1.4397900000000001E-15</c:v>
                </c:pt>
                <c:pt idx="4" formatCode="0.00E+00">
                  <c:v>2.3892100000001E-73</c:v>
                </c:pt>
                <c:pt idx="5" formatCode="0.00E+00">
                  <c:v>4.0251499999999998E-13</c:v>
                </c:pt>
                <c:pt idx="6" formatCode="0.00E+00">
                  <c:v>4.2599500000003E-143</c:v>
                </c:pt>
                <c:pt idx="7" formatCode="0.00E+00">
                  <c:v>8.5152300000001104E-23</c:v>
                </c:pt>
                <c:pt idx="8" formatCode="0.00E+00">
                  <c:v>4.8954699999999996E-7</c:v>
                </c:pt>
                <c:pt idx="9" formatCode="0.00E+00">
                  <c:v>2.5599599999999999E-23</c:v>
                </c:pt>
                <c:pt idx="10">
                  <c:v>2.0081299999999999E-4</c:v>
                </c:pt>
                <c:pt idx="11" formatCode="0.00E+00">
                  <c:v>2.4600500000000001E-20</c:v>
                </c:pt>
                <c:pt idx="12" formatCode="0.00E+00">
                  <c:v>5.2697499999999998E-6</c:v>
                </c:pt>
                <c:pt idx="13" formatCode="0.00E+00">
                  <c:v>7.0102000000000999E-32</c:v>
                </c:pt>
                <c:pt idx="14" formatCode="0.00E+00">
                  <c:v>6.1786300000000998E-18</c:v>
                </c:pt>
                <c:pt idx="15" formatCode="0.00E+00">
                  <c:v>1.64148E-24</c:v>
                </c:pt>
                <c:pt idx="16" formatCode="0.00E+00">
                  <c:v>2.57753E-5</c:v>
                </c:pt>
                <c:pt idx="17" formatCode="0.00E+00">
                  <c:v>6.9542600000002E-53</c:v>
                </c:pt>
                <c:pt idx="18">
                  <c:v>0</c:v>
                </c:pt>
                <c:pt idx="19" formatCode="0.00E+00">
                  <c:v>2.2267499999999999E-23</c:v>
                </c:pt>
                <c:pt idx="20" formatCode="0.00E+00">
                  <c:v>1.6922599999999999E-18</c:v>
                </c:pt>
                <c:pt idx="21" formatCode="0.00E+00">
                  <c:v>5.8784500000001E-24</c:v>
                </c:pt>
                <c:pt idx="22" formatCode="0.00E+00">
                  <c:v>1.6611700000001001E-124</c:v>
                </c:pt>
                <c:pt idx="23" formatCode="0.00E+00">
                  <c:v>7.0037600000001E-37</c:v>
                </c:pt>
                <c:pt idx="24" formatCode="0.00E+00">
                  <c:v>2.3017999999999999E-26</c:v>
                </c:pt>
                <c:pt idx="25" formatCode="0.00E+00">
                  <c:v>1.32956E-30</c:v>
                </c:pt>
                <c:pt idx="26" formatCode="0.00E+00">
                  <c:v>6.4646199999999996E-6</c:v>
                </c:pt>
                <c:pt idx="27" formatCode="0.00E+00">
                  <c:v>1.68065E-6</c:v>
                </c:pt>
                <c:pt idx="28" formatCode="0.00E+00">
                  <c:v>3.6854900000000001E-13</c:v>
                </c:pt>
                <c:pt idx="29" formatCode="0.00E+00">
                  <c:v>1.0355899999999999E-7</c:v>
                </c:pt>
                <c:pt idx="30" formatCode="0.00E+00">
                  <c:v>1.5835599999999999E-6</c:v>
                </c:pt>
                <c:pt idx="31" formatCode="0.00E+00">
                  <c:v>1.06287E-7</c:v>
                </c:pt>
                <c:pt idx="32" formatCode="0.00E+00">
                  <c:v>1.6248300000000001E-9</c:v>
                </c:pt>
                <c:pt idx="33" formatCode="0.00E+00">
                  <c:v>2.3568E-8</c:v>
                </c:pt>
                <c:pt idx="34" formatCode="0.00E+00">
                  <c:v>2.0817299999999999E-32</c:v>
                </c:pt>
                <c:pt idx="35" formatCode="0.00E+00">
                  <c:v>1.0040099999999999E-62</c:v>
                </c:pt>
                <c:pt idx="36" formatCode="0.00E+00">
                  <c:v>5.4142499999999997E-7</c:v>
                </c:pt>
                <c:pt idx="37" formatCode="0.00E+00">
                  <c:v>7.5790800000000003E-9</c:v>
                </c:pt>
                <c:pt idx="38" formatCode="0.00E+00">
                  <c:v>3.3487500000000998E-61</c:v>
                </c:pt>
                <c:pt idx="39" formatCode="0.00E+00">
                  <c:v>1.83597E-38</c:v>
                </c:pt>
                <c:pt idx="40">
                  <c:v>6.5729200000000003E-3</c:v>
                </c:pt>
                <c:pt idx="41" formatCode="0.00E+00">
                  <c:v>3.6490399999999998E-17</c:v>
                </c:pt>
                <c:pt idx="42" formatCode="0.00E+00">
                  <c:v>1.6248300000000001E-9</c:v>
                </c:pt>
                <c:pt idx="43" formatCode="0.00E+00">
                  <c:v>1.24659E-7</c:v>
                </c:pt>
                <c:pt idx="44">
                  <c:v>7.0265500000000003E-3</c:v>
                </c:pt>
                <c:pt idx="45" formatCode="0.00E+00">
                  <c:v>1.54692E-24</c:v>
                </c:pt>
                <c:pt idx="46" formatCode="0.00E+00">
                  <c:v>3.4828100000000002E-22</c:v>
                </c:pt>
                <c:pt idx="47" formatCode="0.00E+00">
                  <c:v>2.56779E-5</c:v>
                </c:pt>
                <c:pt idx="48" formatCode="0.00E+00">
                  <c:v>8.3821400000001996E-49</c:v>
                </c:pt>
                <c:pt idx="49" formatCode="0.00E+00">
                  <c:v>1.4866399999999999E-21</c:v>
                </c:pt>
                <c:pt idx="50" formatCode="0.00E+00">
                  <c:v>3.0885899999999997E-8</c:v>
                </c:pt>
                <c:pt idx="51" formatCode="0.00E+00">
                  <c:v>1.17462E-16</c:v>
                </c:pt>
              </c:numCache>
            </c:numRef>
          </c:val>
        </c:ser>
        <c:ser>
          <c:idx val="19"/>
          <c:order val="19"/>
          <c:val>
            <c:numRef>
              <c:f>Sheet3!$C$80:$BB$80</c:f>
              <c:numCache>
                <c:formatCode>0.00E+00</c:formatCode>
                <c:ptCount val="52"/>
                <c:pt idx="0">
                  <c:v>1.8712900000000001E-9</c:v>
                </c:pt>
                <c:pt idx="1">
                  <c:v>7.6890599999999995E-6</c:v>
                </c:pt>
                <c:pt idx="2">
                  <c:v>8.0916300000001003E-16</c:v>
                </c:pt>
                <c:pt idx="3" formatCode="General">
                  <c:v>0</c:v>
                </c:pt>
                <c:pt idx="4">
                  <c:v>5.6803200000001999E-74</c:v>
                </c:pt>
                <c:pt idx="5" formatCode="General">
                  <c:v>0</c:v>
                </c:pt>
                <c:pt idx="6">
                  <c:v>3.6631200000000999E-34</c:v>
                </c:pt>
                <c:pt idx="7">
                  <c:v>7.3315800000002003E-56</c:v>
                </c:pt>
                <c:pt idx="8">
                  <c:v>8.3853700000000999E-20</c:v>
                </c:pt>
                <c:pt idx="9">
                  <c:v>9.6020400000000006E-11</c:v>
                </c:pt>
                <c:pt idx="10">
                  <c:v>2.4302900000000001E-5</c:v>
                </c:pt>
                <c:pt idx="11">
                  <c:v>7.1411700000001001E-44</c:v>
                </c:pt>
                <c:pt idx="12">
                  <c:v>2.5619400000000999E-76</c:v>
                </c:pt>
                <c:pt idx="13">
                  <c:v>1.09893E-69</c:v>
                </c:pt>
                <c:pt idx="14" formatCode="General">
                  <c:v>0</c:v>
                </c:pt>
                <c:pt idx="15">
                  <c:v>2.3701999999999999E-17</c:v>
                </c:pt>
                <c:pt idx="16">
                  <c:v>1.1086E-7</c:v>
                </c:pt>
                <c:pt idx="17">
                  <c:v>3.2774000000000002E-11</c:v>
                </c:pt>
                <c:pt idx="18">
                  <c:v>2.2267499999999999E-23</c:v>
                </c:pt>
                <c:pt idx="19" formatCode="General">
                  <c:v>0</c:v>
                </c:pt>
                <c:pt idx="20">
                  <c:v>5.1049100000000997E-48</c:v>
                </c:pt>
                <c:pt idx="21">
                  <c:v>2.86103E-14</c:v>
                </c:pt>
                <c:pt idx="22" formatCode="General">
                  <c:v>6.7113299999999997E-3</c:v>
                </c:pt>
                <c:pt idx="23">
                  <c:v>1.5121000000002E-242</c:v>
                </c:pt>
                <c:pt idx="24">
                  <c:v>3.6123200000001002E-78</c:v>
                </c:pt>
                <c:pt idx="25" formatCode="General">
                  <c:v>1.10779E-4</c:v>
                </c:pt>
                <c:pt idx="26">
                  <c:v>3.9142500000001E-63</c:v>
                </c:pt>
                <c:pt idx="27">
                  <c:v>1.01523E-13</c:v>
                </c:pt>
                <c:pt idx="28">
                  <c:v>3.4626699999999998E-5</c:v>
                </c:pt>
                <c:pt idx="29">
                  <c:v>2.6198500000000001E-8</c:v>
                </c:pt>
                <c:pt idx="30">
                  <c:v>1.2762400000000001E-7</c:v>
                </c:pt>
                <c:pt idx="31">
                  <c:v>4.37408E-5</c:v>
                </c:pt>
                <c:pt idx="32">
                  <c:v>1.9222999999999999E-20</c:v>
                </c:pt>
                <c:pt idx="33">
                  <c:v>9.76999000000072E-144</c:v>
                </c:pt>
                <c:pt idx="34">
                  <c:v>3.0551300000001002E-70</c:v>
                </c:pt>
                <c:pt idx="35" formatCode="General">
                  <c:v>0</c:v>
                </c:pt>
                <c:pt idx="36">
                  <c:v>3.6643900000000002E-22</c:v>
                </c:pt>
                <c:pt idx="37">
                  <c:v>5.6052300000000997E-54</c:v>
                </c:pt>
                <c:pt idx="38">
                  <c:v>3.1439700000000998E-61</c:v>
                </c:pt>
                <c:pt idx="39">
                  <c:v>5.3229100000000999E-32</c:v>
                </c:pt>
                <c:pt idx="40">
                  <c:v>6.4904200000002003E-56</c:v>
                </c:pt>
                <c:pt idx="41" formatCode="General">
                  <c:v>1.2807199999999999E-4</c:v>
                </c:pt>
                <c:pt idx="42">
                  <c:v>8.2204900000001096E-31</c:v>
                </c:pt>
                <c:pt idx="43">
                  <c:v>2.8541600000000001E-5</c:v>
                </c:pt>
                <c:pt idx="44">
                  <c:v>6.1558800000000103E-18</c:v>
                </c:pt>
                <c:pt idx="45">
                  <c:v>2.84482E-35</c:v>
                </c:pt>
                <c:pt idx="46">
                  <c:v>6.1442900000003002E-108</c:v>
                </c:pt>
                <c:pt idx="47">
                  <c:v>8.2223700000000997E-22</c:v>
                </c:pt>
                <c:pt idx="48">
                  <c:v>3.6561600000001002E-78</c:v>
                </c:pt>
                <c:pt idx="49" formatCode="General">
                  <c:v>7.0893299999999996E-3</c:v>
                </c:pt>
                <c:pt idx="50">
                  <c:v>5.0822500000001003E-33</c:v>
                </c:pt>
                <c:pt idx="51">
                  <c:v>3.1885200000000002E-8</c:v>
                </c:pt>
              </c:numCache>
            </c:numRef>
          </c:val>
        </c:ser>
        <c:ser>
          <c:idx val="20"/>
          <c:order val="20"/>
          <c:val>
            <c:numRef>
              <c:f>Sheet3!$C$81:$BB$81</c:f>
              <c:numCache>
                <c:formatCode>General</c:formatCode>
                <c:ptCount val="52"/>
                <c:pt idx="0" formatCode="0.00E+00">
                  <c:v>2.52876E-6</c:v>
                </c:pt>
                <c:pt idx="1">
                  <c:v>2.35324E-4</c:v>
                </c:pt>
                <c:pt idx="2" formatCode="0.00E+00">
                  <c:v>2.04654E-7</c:v>
                </c:pt>
                <c:pt idx="3" formatCode="0.00E+00">
                  <c:v>7.2332600000000003E-9</c:v>
                </c:pt>
                <c:pt idx="4" formatCode="0.00E+00">
                  <c:v>2.2459199999999999E-10</c:v>
                </c:pt>
                <c:pt idx="5" formatCode="0.00E+00">
                  <c:v>1.1004400000000001E-8</c:v>
                </c:pt>
                <c:pt idx="6" formatCode="0.00E+00">
                  <c:v>9.5012200000000997E-32</c:v>
                </c:pt>
                <c:pt idx="7" formatCode="0.00E+00">
                  <c:v>7.4313999999999997E-6</c:v>
                </c:pt>
                <c:pt idx="8" formatCode="0.00E+00">
                  <c:v>1.2850999999999999E-42</c:v>
                </c:pt>
                <c:pt idx="9" formatCode="0.00E+00">
                  <c:v>2.1894700000000001E-14</c:v>
                </c:pt>
                <c:pt idx="10">
                  <c:v>3.7774800000000002E-4</c:v>
                </c:pt>
                <c:pt idx="11" formatCode="0.00E+00">
                  <c:v>1.4988600000000001E-18</c:v>
                </c:pt>
                <c:pt idx="12">
                  <c:v>1.00969E-4</c:v>
                </c:pt>
                <c:pt idx="13" formatCode="0.00E+00">
                  <c:v>2.6448099999999998E-40</c:v>
                </c:pt>
                <c:pt idx="14" formatCode="0.00E+00">
                  <c:v>7.7011300000002003E-50</c:v>
                </c:pt>
                <c:pt idx="15" formatCode="0.00E+00">
                  <c:v>7.8539700000000995E-21</c:v>
                </c:pt>
                <c:pt idx="16">
                  <c:v>3.4687199999999998E-3</c:v>
                </c:pt>
                <c:pt idx="17" formatCode="0.00E+00">
                  <c:v>1.57679E-24</c:v>
                </c:pt>
                <c:pt idx="18" formatCode="0.00E+00">
                  <c:v>1.6922599999999999E-18</c:v>
                </c:pt>
                <c:pt idx="19" formatCode="0.00E+00">
                  <c:v>5.1049100000000997E-48</c:v>
                </c:pt>
                <c:pt idx="20">
                  <c:v>0</c:v>
                </c:pt>
                <c:pt idx="21">
                  <c:v>1.0210299999999999E-4</c:v>
                </c:pt>
                <c:pt idx="22">
                  <c:v>4.2273399999999996E-3</c:v>
                </c:pt>
                <c:pt idx="23" formatCode="0.00E+00">
                  <c:v>8.9367700000001004E-17</c:v>
                </c:pt>
                <c:pt idx="24" formatCode="0.00E+00">
                  <c:v>1.42403E-5</c:v>
                </c:pt>
                <c:pt idx="25" formatCode="0.00E+00">
                  <c:v>2.4124300000000001E-14</c:v>
                </c:pt>
                <c:pt idx="26" formatCode="0.00E+00">
                  <c:v>2.11993E-14</c:v>
                </c:pt>
                <c:pt idx="27" formatCode="0.00E+00">
                  <c:v>2.7018100000000001E-5</c:v>
                </c:pt>
                <c:pt idx="28">
                  <c:v>4.7269899999999998E-4</c:v>
                </c:pt>
                <c:pt idx="29">
                  <c:v>5.5284699999999997E-4</c:v>
                </c:pt>
                <c:pt idx="30">
                  <c:v>3.2877100000000001E-3</c:v>
                </c:pt>
                <c:pt idx="31" formatCode="0.00E+00">
                  <c:v>5.5289000000000002E-11</c:v>
                </c:pt>
                <c:pt idx="32" formatCode="0.00E+00">
                  <c:v>2.8144400000000001E-5</c:v>
                </c:pt>
                <c:pt idx="33">
                  <c:v>1.08637E-4</c:v>
                </c:pt>
                <c:pt idx="34" formatCode="0.00E+00">
                  <c:v>6.4247499999999998E-6</c:v>
                </c:pt>
                <c:pt idx="35" formatCode="0.00E+00">
                  <c:v>1.3652599999999999E-13</c:v>
                </c:pt>
                <c:pt idx="36" formatCode="0.00E+00">
                  <c:v>9.4306100000000003E-8</c:v>
                </c:pt>
                <c:pt idx="37">
                  <c:v>1.05683E-4</c:v>
                </c:pt>
                <c:pt idx="38" formatCode="0.00E+00">
                  <c:v>3.0288900000000002E-8</c:v>
                </c:pt>
                <c:pt idx="39" formatCode="0.00E+00">
                  <c:v>2.0283700000000001E-13</c:v>
                </c:pt>
                <c:pt idx="40" formatCode="0.00E+00">
                  <c:v>4.0112999999999998E-13</c:v>
                </c:pt>
                <c:pt idx="41">
                  <c:v>9.4201500000000004E-4</c:v>
                </c:pt>
                <c:pt idx="42" formatCode="0.00E+00">
                  <c:v>2.3813700000000001E-17</c:v>
                </c:pt>
                <c:pt idx="43" formatCode="0.00E+00">
                  <c:v>1.9622800000000001E-6</c:v>
                </c:pt>
                <c:pt idx="44" formatCode="0.00E+00">
                  <c:v>1.09664E-13</c:v>
                </c:pt>
                <c:pt idx="45" formatCode="0.00E+00">
                  <c:v>6.2352500000000005E-11</c:v>
                </c:pt>
                <c:pt idx="46" formatCode="0.00E+00">
                  <c:v>1.43903E-12</c:v>
                </c:pt>
                <c:pt idx="47" formatCode="0.00E+00">
                  <c:v>3.9821000000000002E-16</c:v>
                </c:pt>
                <c:pt idx="48">
                  <c:v>1.00969E-4</c:v>
                </c:pt>
                <c:pt idx="49" formatCode="0.00E+00">
                  <c:v>7.8549600000000008E-6</c:v>
                </c:pt>
                <c:pt idx="50" formatCode="0.00E+00">
                  <c:v>8.7612400000000996E-23</c:v>
                </c:pt>
                <c:pt idx="51" formatCode="0.00E+00">
                  <c:v>1.00574E-10</c:v>
                </c:pt>
              </c:numCache>
            </c:numRef>
          </c:val>
        </c:ser>
        <c:ser>
          <c:idx val="21"/>
          <c:order val="21"/>
          <c:val>
            <c:numRef>
              <c:f>Sheet3!$C$82:$BB$82</c:f>
              <c:numCache>
                <c:formatCode>General</c:formatCode>
                <c:ptCount val="52"/>
                <c:pt idx="0">
                  <c:v>6.8551799999999998E-3</c:v>
                </c:pt>
                <c:pt idx="1">
                  <c:v>2.41685E-4</c:v>
                </c:pt>
                <c:pt idx="2" formatCode="0.00E+00">
                  <c:v>9.4403599999999992E-6</c:v>
                </c:pt>
                <c:pt idx="3" formatCode="0.00E+00">
                  <c:v>8.4811400000000003E-6</c:v>
                </c:pt>
                <c:pt idx="4" formatCode="0.00E+00">
                  <c:v>1.59611E-9</c:v>
                </c:pt>
                <c:pt idx="5" formatCode="0.00E+00">
                  <c:v>1.29715E-26</c:v>
                </c:pt>
                <c:pt idx="6" formatCode="0.00E+00">
                  <c:v>5.9312300000000998E-18</c:v>
                </c:pt>
                <c:pt idx="7" formatCode="0.00E+00">
                  <c:v>1.1619100000001E-184</c:v>
                </c:pt>
                <c:pt idx="8" formatCode="0.00E+00">
                  <c:v>5.6921299999999997E-6</c:v>
                </c:pt>
                <c:pt idx="9" formatCode="0.00E+00">
                  <c:v>2.18265E-17</c:v>
                </c:pt>
                <c:pt idx="10" formatCode="0.00E+00">
                  <c:v>4.1667299999999999E-10</c:v>
                </c:pt>
                <c:pt idx="11" formatCode="0.00E+00">
                  <c:v>5.0371500000001002E-41</c:v>
                </c:pt>
                <c:pt idx="12" formatCode="0.00E+00">
                  <c:v>2.4980499999999998E-11</c:v>
                </c:pt>
                <c:pt idx="13" formatCode="0.00E+00">
                  <c:v>9.9284500000000005E-8</c:v>
                </c:pt>
                <c:pt idx="14" formatCode="0.00E+00">
                  <c:v>6.2147800000000004E-15</c:v>
                </c:pt>
                <c:pt idx="15" formatCode="0.00E+00">
                  <c:v>1.9745400000000001E-9</c:v>
                </c:pt>
                <c:pt idx="16">
                  <c:v>5.0930300000000001E-4</c:v>
                </c:pt>
                <c:pt idx="17" formatCode="0.00E+00">
                  <c:v>4.1769700000000001E-13</c:v>
                </c:pt>
                <c:pt idx="18" formatCode="0.00E+00">
                  <c:v>5.8784500000001E-24</c:v>
                </c:pt>
                <c:pt idx="19" formatCode="0.00E+00">
                  <c:v>2.86103E-14</c:v>
                </c:pt>
                <c:pt idx="20">
                  <c:v>1.0210299999999999E-4</c:v>
                </c:pt>
                <c:pt idx="21">
                  <c:v>0</c:v>
                </c:pt>
                <c:pt idx="22" formatCode="0.00E+00">
                  <c:v>2.1381800000000001E-17</c:v>
                </c:pt>
                <c:pt idx="23" formatCode="0.00E+00">
                  <c:v>3.5994700000000003E-5</c:v>
                </c:pt>
                <c:pt idx="24" formatCode="0.00E+00">
                  <c:v>6.0538600000000003E-6</c:v>
                </c:pt>
                <c:pt idx="25">
                  <c:v>1.01143E-4</c:v>
                </c:pt>
                <c:pt idx="26" formatCode="0.00E+00">
                  <c:v>1.0589E-31</c:v>
                </c:pt>
                <c:pt idx="27" formatCode="0.00E+00">
                  <c:v>9.5666300000000104E-5</c:v>
                </c:pt>
                <c:pt idx="28" formatCode="0.00E+00">
                  <c:v>3.1875799999999997E-5</c:v>
                </c:pt>
                <c:pt idx="29" formatCode="0.00E+00">
                  <c:v>4.0107799999999998E-19</c:v>
                </c:pt>
                <c:pt idx="30">
                  <c:v>3.63708E-3</c:v>
                </c:pt>
                <c:pt idx="31">
                  <c:v>1.5562200000000001E-3</c:v>
                </c:pt>
                <c:pt idx="32" formatCode="0.00E+00">
                  <c:v>1.52987E-5</c:v>
                </c:pt>
                <c:pt idx="33" formatCode="0.00E+00">
                  <c:v>4.8241200000000001E-10</c:v>
                </c:pt>
                <c:pt idx="34" formatCode="0.00E+00">
                  <c:v>1.7498E-24</c:v>
                </c:pt>
                <c:pt idx="35">
                  <c:v>1.3047699999999999E-4</c:v>
                </c:pt>
                <c:pt idx="36" formatCode="0.00E+00">
                  <c:v>1.67592E-15</c:v>
                </c:pt>
                <c:pt idx="37" formatCode="0.00E+00">
                  <c:v>9.7972000000000003E-5</c:v>
                </c:pt>
                <c:pt idx="38" formatCode="0.00E+00">
                  <c:v>5.7028400000001003E-42</c:v>
                </c:pt>
                <c:pt idx="39" formatCode="0.00E+00">
                  <c:v>6.4132900000000002E-6</c:v>
                </c:pt>
                <c:pt idx="40" formatCode="0.00E+00">
                  <c:v>1.4277000000000001E-27</c:v>
                </c:pt>
                <c:pt idx="41" formatCode="0.00E+00">
                  <c:v>6.3332300000000003E-5</c:v>
                </c:pt>
                <c:pt idx="42" formatCode="0.00E+00">
                  <c:v>5.8976900000000001E-5</c:v>
                </c:pt>
                <c:pt idx="43" formatCode="0.00E+00">
                  <c:v>1.7113700000000001E-38</c:v>
                </c:pt>
                <c:pt idx="44">
                  <c:v>3.4559499999999997E-4</c:v>
                </c:pt>
                <c:pt idx="45" formatCode="0.00E+00">
                  <c:v>1.6070800000000001E-7</c:v>
                </c:pt>
                <c:pt idx="46" formatCode="0.00E+00">
                  <c:v>9.9284500000000005E-8</c:v>
                </c:pt>
                <c:pt idx="47" formatCode="0.00E+00">
                  <c:v>2.4086200000000001E-17</c:v>
                </c:pt>
                <c:pt idx="48" formatCode="0.00E+00">
                  <c:v>2.6261699999999999E-17</c:v>
                </c:pt>
                <c:pt idx="49">
                  <c:v>2.6436E-4</c:v>
                </c:pt>
                <c:pt idx="50" formatCode="0.00E+00">
                  <c:v>5.1641099999999999E-10</c:v>
                </c:pt>
                <c:pt idx="51" formatCode="0.00E+00">
                  <c:v>7.4282200000000002E-9</c:v>
                </c:pt>
              </c:numCache>
            </c:numRef>
          </c:val>
        </c:ser>
        <c:ser>
          <c:idx val="22"/>
          <c:order val="22"/>
          <c:val>
            <c:numRef>
              <c:f>Sheet3!$C$83:$BB$83</c:f>
              <c:numCache>
                <c:formatCode>0.00E+00</c:formatCode>
                <c:ptCount val="52"/>
                <c:pt idx="0">
                  <c:v>4.65307E-7</c:v>
                </c:pt>
                <c:pt idx="1">
                  <c:v>1.8952300000000001E-6</c:v>
                </c:pt>
                <c:pt idx="2">
                  <c:v>1.2335400000000001E-13</c:v>
                </c:pt>
                <c:pt idx="3">
                  <c:v>5.1047500000000002E-20</c:v>
                </c:pt>
                <c:pt idx="4">
                  <c:v>1.64383E-53</c:v>
                </c:pt>
                <c:pt idx="5">
                  <c:v>1.0981900000000001E-57</c:v>
                </c:pt>
                <c:pt idx="6">
                  <c:v>2.4752700000000599E-52</c:v>
                </c:pt>
                <c:pt idx="7">
                  <c:v>1.93175E-44</c:v>
                </c:pt>
                <c:pt idx="8">
                  <c:v>6.9873600000000002E-12</c:v>
                </c:pt>
                <c:pt idx="9">
                  <c:v>6.3905100000001797E-56</c:v>
                </c:pt>
                <c:pt idx="10">
                  <c:v>2.7395000000000001E-5</c:v>
                </c:pt>
                <c:pt idx="11">
                  <c:v>2.9388100000001001E-52</c:v>
                </c:pt>
                <c:pt idx="12">
                  <c:v>3.0071900000000001E-8</c:v>
                </c:pt>
                <c:pt idx="13">
                  <c:v>1.24978E-6</c:v>
                </c:pt>
                <c:pt idx="14">
                  <c:v>5.8573000000003998E-133</c:v>
                </c:pt>
                <c:pt idx="15">
                  <c:v>2.5445999999999999E-14</c:v>
                </c:pt>
                <c:pt idx="16">
                  <c:v>7.5479800000000993E-18</c:v>
                </c:pt>
                <c:pt idx="17">
                  <c:v>6.6007900000001002E-30</c:v>
                </c:pt>
                <c:pt idx="18">
                  <c:v>1.6611700000001001E-124</c:v>
                </c:pt>
                <c:pt idx="19" formatCode="General">
                  <c:v>6.7113299999999997E-3</c:v>
                </c:pt>
                <c:pt idx="20" formatCode="General">
                  <c:v>4.2273399999999996E-3</c:v>
                </c:pt>
                <c:pt idx="21">
                  <c:v>2.1381800000000001E-17</c:v>
                </c:pt>
                <c:pt idx="22" formatCode="General">
                  <c:v>0</c:v>
                </c:pt>
                <c:pt idx="23">
                  <c:v>4.6837300000000001E-16</c:v>
                </c:pt>
                <c:pt idx="24">
                  <c:v>1.6771100000000001E-24</c:v>
                </c:pt>
                <c:pt idx="25">
                  <c:v>1.07256E-60</c:v>
                </c:pt>
                <c:pt idx="26">
                  <c:v>4.0906900000001999E-75</c:v>
                </c:pt>
                <c:pt idx="27">
                  <c:v>1.22608E-16</c:v>
                </c:pt>
                <c:pt idx="28">
                  <c:v>3.89341E-22</c:v>
                </c:pt>
                <c:pt idx="29" formatCode="General">
                  <c:v>3.05784E-3</c:v>
                </c:pt>
                <c:pt idx="30">
                  <c:v>1.1086E-7</c:v>
                </c:pt>
                <c:pt idx="31">
                  <c:v>1.66723E-21</c:v>
                </c:pt>
                <c:pt idx="32">
                  <c:v>3.8007299999999998E-16</c:v>
                </c:pt>
                <c:pt idx="33">
                  <c:v>1.57676E-15</c:v>
                </c:pt>
                <c:pt idx="34">
                  <c:v>1.53332E-18</c:v>
                </c:pt>
                <c:pt idx="35">
                  <c:v>4.1068800000001801E-75</c:v>
                </c:pt>
                <c:pt idx="36">
                  <c:v>2.3380100000000001E-17</c:v>
                </c:pt>
                <c:pt idx="37" formatCode="General">
                  <c:v>1.0567499999999999E-4</c:v>
                </c:pt>
                <c:pt idx="38">
                  <c:v>3.1363100000000999E-55</c:v>
                </c:pt>
                <c:pt idx="39">
                  <c:v>9.0601400000001001E-26</c:v>
                </c:pt>
                <c:pt idx="40">
                  <c:v>4.8302900000001003E-39</c:v>
                </c:pt>
                <c:pt idx="41">
                  <c:v>2.2340999999999999E-18</c:v>
                </c:pt>
                <c:pt idx="42">
                  <c:v>1.0055700000000001E-7</c:v>
                </c:pt>
                <c:pt idx="43">
                  <c:v>2.30056E-38</c:v>
                </c:pt>
                <c:pt idx="44">
                  <c:v>5.5742100000001E-36</c:v>
                </c:pt>
                <c:pt idx="45">
                  <c:v>3.8418199999999998E-5</c:v>
                </c:pt>
                <c:pt idx="46">
                  <c:v>3.9309100000001098E-72</c:v>
                </c:pt>
                <c:pt idx="47">
                  <c:v>6.8643599999999996E-6</c:v>
                </c:pt>
                <c:pt idx="48">
                  <c:v>5.0975800000000999E-36</c:v>
                </c:pt>
                <c:pt idx="49">
                  <c:v>3.32643000000001E-34</c:v>
                </c:pt>
                <c:pt idx="50">
                  <c:v>3.86417E-19</c:v>
                </c:pt>
                <c:pt idx="51">
                  <c:v>9.5285900000002001E-49</c:v>
                </c:pt>
              </c:numCache>
            </c:numRef>
          </c:val>
        </c:ser>
        <c:ser>
          <c:idx val="23"/>
          <c:order val="23"/>
          <c:val>
            <c:numRef>
              <c:f>Sheet3!$C$84:$BB$84</c:f>
              <c:numCache>
                <c:formatCode>General</c:formatCode>
                <c:ptCount val="52"/>
                <c:pt idx="0">
                  <c:v>1.03564E-4</c:v>
                </c:pt>
                <c:pt idx="1">
                  <c:v>1.13904E-4</c:v>
                </c:pt>
                <c:pt idx="2" formatCode="0.00E+00">
                  <c:v>1.15145E-19</c:v>
                </c:pt>
                <c:pt idx="3" formatCode="0.00E+00">
                  <c:v>2.14881E-12</c:v>
                </c:pt>
                <c:pt idx="4">
                  <c:v>6.4888899999999998E-3</c:v>
                </c:pt>
                <c:pt idx="5" formatCode="0.00E+00">
                  <c:v>3.4921999999999998E-25</c:v>
                </c:pt>
                <c:pt idx="6" formatCode="0.00E+00">
                  <c:v>1.5570700000000999E-92</c:v>
                </c:pt>
                <c:pt idx="7" formatCode="0.00E+00">
                  <c:v>5.3795600000000998E-33</c:v>
                </c:pt>
                <c:pt idx="8" formatCode="0.00E+00">
                  <c:v>6.0161600000000997E-21</c:v>
                </c:pt>
                <c:pt idx="9" formatCode="0.00E+00">
                  <c:v>5.5314699999999999E-15</c:v>
                </c:pt>
                <c:pt idx="10" formatCode="0.00E+00">
                  <c:v>2.4541700000000001E-26</c:v>
                </c:pt>
                <c:pt idx="11">
                  <c:v>1.0983E-4</c:v>
                </c:pt>
                <c:pt idx="12" formatCode="0.00E+00">
                  <c:v>1.07993E-19</c:v>
                </c:pt>
                <c:pt idx="13" formatCode="0.00E+00">
                  <c:v>8.6579300000001999E-47</c:v>
                </c:pt>
                <c:pt idx="14" formatCode="0.00E+00">
                  <c:v>5.3008400000001999E-69</c:v>
                </c:pt>
                <c:pt idx="15" formatCode="0.00E+00">
                  <c:v>1.20494E-45</c:v>
                </c:pt>
                <c:pt idx="16" formatCode="0.00E+00">
                  <c:v>1.9355100000000001E-12</c:v>
                </c:pt>
                <c:pt idx="17" formatCode="0.00E+00">
                  <c:v>4.6000800000001E-48</c:v>
                </c:pt>
                <c:pt idx="18" formatCode="0.00E+00">
                  <c:v>7.0037600000001E-37</c:v>
                </c:pt>
                <c:pt idx="19" formatCode="0.00E+00">
                  <c:v>1.5121000000002E-242</c:v>
                </c:pt>
                <c:pt idx="20" formatCode="0.00E+00">
                  <c:v>8.9367700000001004E-17</c:v>
                </c:pt>
                <c:pt idx="21" formatCode="0.00E+00">
                  <c:v>3.5994700000000003E-5</c:v>
                </c:pt>
                <c:pt idx="22" formatCode="0.00E+00">
                  <c:v>4.6837300000000001E-16</c:v>
                </c:pt>
                <c:pt idx="23">
                  <c:v>0</c:v>
                </c:pt>
                <c:pt idx="24" formatCode="0.00E+00">
                  <c:v>1.6768100000000001E-27</c:v>
                </c:pt>
                <c:pt idx="25" formatCode="0.00E+00">
                  <c:v>4.8423200000002001E-82</c:v>
                </c:pt>
                <c:pt idx="26" formatCode="0.00E+00">
                  <c:v>1.2496900000002E-272</c:v>
                </c:pt>
                <c:pt idx="27" formatCode="0.00E+00">
                  <c:v>2.6421500000000001E-5</c:v>
                </c:pt>
                <c:pt idx="28" formatCode="0.00E+00">
                  <c:v>7.7549600000000395E-15</c:v>
                </c:pt>
                <c:pt idx="29" formatCode="0.00E+00">
                  <c:v>1.81162E-38</c:v>
                </c:pt>
                <c:pt idx="30" formatCode="0.00E+00">
                  <c:v>1.1767500000000001E-19</c:v>
                </c:pt>
                <c:pt idx="31" formatCode="0.00E+00">
                  <c:v>1.1036999999999999E-16</c:v>
                </c:pt>
                <c:pt idx="32" formatCode="0.00E+00">
                  <c:v>9.1962500000000006E-5</c:v>
                </c:pt>
                <c:pt idx="33" formatCode="0.00E+00">
                  <c:v>5.6838700000000002E-5</c:v>
                </c:pt>
                <c:pt idx="34" formatCode="0.00E+00">
                  <c:v>2.38955E-8</c:v>
                </c:pt>
                <c:pt idx="35" formatCode="0.00E+00">
                  <c:v>1.8285800000002E-230</c:v>
                </c:pt>
                <c:pt idx="36" formatCode="0.00E+00">
                  <c:v>9.1442600000001004E-26</c:v>
                </c:pt>
                <c:pt idx="37" formatCode="0.00E+00">
                  <c:v>8.5867800000000008E-6</c:v>
                </c:pt>
                <c:pt idx="38" formatCode="0.00E+00">
                  <c:v>1.5214E-51</c:v>
                </c:pt>
                <c:pt idx="39" formatCode="0.00E+00">
                  <c:v>2.6946900000000001E-35</c:v>
                </c:pt>
                <c:pt idx="40" formatCode="0.00E+00">
                  <c:v>2.56779E-5</c:v>
                </c:pt>
                <c:pt idx="41" formatCode="0.00E+00">
                  <c:v>2.1798700000000001E-6</c:v>
                </c:pt>
                <c:pt idx="42" formatCode="0.00E+00">
                  <c:v>3.0287300000003998E-259</c:v>
                </c:pt>
                <c:pt idx="43" formatCode="0.00E+00">
                  <c:v>6.8377900000002898E-74</c:v>
                </c:pt>
                <c:pt idx="44" formatCode="0.00E+00">
                  <c:v>1.19718E-22</c:v>
                </c:pt>
                <c:pt idx="45" formatCode="0.00E+00">
                  <c:v>1.67674E-12</c:v>
                </c:pt>
                <c:pt idx="46" formatCode="0.00E+00">
                  <c:v>4.0850900000001002E-57</c:v>
                </c:pt>
                <c:pt idx="47">
                  <c:v>7.0645100000000004E-3</c:v>
                </c:pt>
                <c:pt idx="48" formatCode="0.00E+00">
                  <c:v>1.43485E-42</c:v>
                </c:pt>
                <c:pt idx="49" formatCode="0.00E+00">
                  <c:v>6.0603900000002003E-77</c:v>
                </c:pt>
                <c:pt idx="50" formatCode="0.00E+00">
                  <c:v>9.62621000000001E-14</c:v>
                </c:pt>
                <c:pt idx="51" formatCode="0.00E+00">
                  <c:v>5.0328999999999999E-5</c:v>
                </c:pt>
              </c:numCache>
            </c:numRef>
          </c:val>
        </c:ser>
        <c:ser>
          <c:idx val="24"/>
          <c:order val="24"/>
          <c:val>
            <c:numRef>
              <c:f>Sheet3!$C$85:$BB$85</c:f>
              <c:numCache>
                <c:formatCode>0.00E+00</c:formatCode>
                <c:ptCount val="52"/>
                <c:pt idx="0">
                  <c:v>1.3060200000000001E-22</c:v>
                </c:pt>
                <c:pt idx="1">
                  <c:v>1.96294E-16</c:v>
                </c:pt>
                <c:pt idx="2">
                  <c:v>3.6641400000000001E-28</c:v>
                </c:pt>
                <c:pt idx="3" formatCode="General">
                  <c:v>6.47307E-3</c:v>
                </c:pt>
                <c:pt idx="4">
                  <c:v>1.55244E-6</c:v>
                </c:pt>
                <c:pt idx="5">
                  <c:v>3.9253100000000002E-6</c:v>
                </c:pt>
                <c:pt idx="6">
                  <c:v>7.4875400000005999E-159</c:v>
                </c:pt>
                <c:pt idx="7">
                  <c:v>2.7854000000000001E-37</c:v>
                </c:pt>
                <c:pt idx="8">
                  <c:v>2.0881600000000001E-19</c:v>
                </c:pt>
                <c:pt idx="9">
                  <c:v>3.8382700000000001E-17</c:v>
                </c:pt>
                <c:pt idx="10" formatCode="General">
                  <c:v>9.7697699999999997E-4</c:v>
                </c:pt>
                <c:pt idx="11" formatCode="General">
                  <c:v>8.8043500000000005E-4</c:v>
                </c:pt>
                <c:pt idx="12">
                  <c:v>1.59494E-18</c:v>
                </c:pt>
                <c:pt idx="13">
                  <c:v>1.9226E-6</c:v>
                </c:pt>
                <c:pt idx="14">
                  <c:v>3.6967600000001E-55</c:v>
                </c:pt>
                <c:pt idx="15">
                  <c:v>1.6882E-9</c:v>
                </c:pt>
                <c:pt idx="16" formatCode="General">
                  <c:v>1.01926E-4</c:v>
                </c:pt>
                <c:pt idx="17">
                  <c:v>2.2385600000000002E-9</c:v>
                </c:pt>
                <c:pt idx="18">
                  <c:v>2.3017999999999999E-26</c:v>
                </c:pt>
                <c:pt idx="19">
                  <c:v>3.6123200000001002E-78</c:v>
                </c:pt>
                <c:pt idx="20">
                  <c:v>1.42403E-5</c:v>
                </c:pt>
                <c:pt idx="21">
                  <c:v>6.0538600000000003E-6</c:v>
                </c:pt>
                <c:pt idx="22">
                  <c:v>1.6771100000000001E-24</c:v>
                </c:pt>
                <c:pt idx="23">
                  <c:v>1.6768100000000001E-27</c:v>
                </c:pt>
                <c:pt idx="24" formatCode="General">
                  <c:v>0</c:v>
                </c:pt>
                <c:pt idx="25">
                  <c:v>4.1949900000000999E-57</c:v>
                </c:pt>
                <c:pt idx="26">
                  <c:v>3.2129799999999999E-28</c:v>
                </c:pt>
                <c:pt idx="27">
                  <c:v>2.80949E-29</c:v>
                </c:pt>
                <c:pt idx="28">
                  <c:v>3.6854900000000001E-13</c:v>
                </c:pt>
                <c:pt idx="29">
                  <c:v>3.8078499999999999E-10</c:v>
                </c:pt>
                <c:pt idx="30">
                  <c:v>2.2819099999999999E-18</c:v>
                </c:pt>
                <c:pt idx="31">
                  <c:v>2.03251E-41</c:v>
                </c:pt>
                <c:pt idx="32">
                  <c:v>6.3851000000001002E-18</c:v>
                </c:pt>
                <c:pt idx="33">
                  <c:v>2.6733500000002999E-236</c:v>
                </c:pt>
                <c:pt idx="34">
                  <c:v>9.8547500000000999E-17</c:v>
                </c:pt>
                <c:pt idx="35">
                  <c:v>2.29717E-20</c:v>
                </c:pt>
                <c:pt idx="36" formatCode="General">
                  <c:v>1.0768900000000001E-4</c:v>
                </c:pt>
                <c:pt idx="37">
                  <c:v>2.1323299999999998E-9</c:v>
                </c:pt>
                <c:pt idx="38">
                  <c:v>1.68126E-9</c:v>
                </c:pt>
                <c:pt idx="39">
                  <c:v>1.75247E-9</c:v>
                </c:pt>
                <c:pt idx="40">
                  <c:v>9.6052300000000002E-5</c:v>
                </c:pt>
                <c:pt idx="41" formatCode="General">
                  <c:v>1.05283E-4</c:v>
                </c:pt>
                <c:pt idx="42">
                  <c:v>1.4643900000000001E-7</c:v>
                </c:pt>
                <c:pt idx="43">
                  <c:v>1.2208E-13</c:v>
                </c:pt>
                <c:pt idx="44">
                  <c:v>2.75622E-8</c:v>
                </c:pt>
                <c:pt idx="45" formatCode="General">
                  <c:v>5.1431599999999999E-3</c:v>
                </c:pt>
                <c:pt idx="46">
                  <c:v>5.44583E-7</c:v>
                </c:pt>
                <c:pt idx="47" formatCode="General">
                  <c:v>2.11976E-4</c:v>
                </c:pt>
                <c:pt idx="48">
                  <c:v>2.85935E-5</c:v>
                </c:pt>
                <c:pt idx="49">
                  <c:v>1.23038E-45</c:v>
                </c:pt>
                <c:pt idx="50">
                  <c:v>1.2486199999999999E-42</c:v>
                </c:pt>
                <c:pt idx="51">
                  <c:v>2.5126700000000001E-5</c:v>
                </c:pt>
              </c:numCache>
            </c:numRef>
          </c:val>
        </c:ser>
        <c:ser>
          <c:idx val="25"/>
          <c:order val="25"/>
          <c:val>
            <c:numRef>
              <c:f>Sheet3!$C$86:$BB$86</c:f>
              <c:numCache>
                <c:formatCode>0.00E+00</c:formatCode>
                <c:ptCount val="52"/>
                <c:pt idx="0">
                  <c:v>1.1600599999999999E-13</c:v>
                </c:pt>
                <c:pt idx="1">
                  <c:v>2.1040500000000002E-6</c:v>
                </c:pt>
                <c:pt idx="2">
                  <c:v>8.4419600000001002E-20</c:v>
                </c:pt>
                <c:pt idx="3">
                  <c:v>1.1598100000000001E-10</c:v>
                </c:pt>
                <c:pt idx="4">
                  <c:v>5.2116100000001003E-25</c:v>
                </c:pt>
                <c:pt idx="5">
                  <c:v>1.0383799999999999E-66</c:v>
                </c:pt>
                <c:pt idx="6">
                  <c:v>5.0566100000001003E-30</c:v>
                </c:pt>
                <c:pt idx="7">
                  <c:v>4.3332800000001999E-67</c:v>
                </c:pt>
                <c:pt idx="8">
                  <c:v>3.67287E-16</c:v>
                </c:pt>
                <c:pt idx="9">
                  <c:v>1.2203899999999999E-36</c:v>
                </c:pt>
                <c:pt idx="10">
                  <c:v>2.9506399999999999E-5</c:v>
                </c:pt>
                <c:pt idx="11">
                  <c:v>8.0833600000001997E-56</c:v>
                </c:pt>
                <c:pt idx="12">
                  <c:v>4.02877E-16</c:v>
                </c:pt>
                <c:pt idx="13">
                  <c:v>2.20254E-14</c:v>
                </c:pt>
                <c:pt idx="14">
                  <c:v>6.2789700000001E-24</c:v>
                </c:pt>
                <c:pt idx="15">
                  <c:v>9.7470200000000996E-17</c:v>
                </c:pt>
                <c:pt idx="16">
                  <c:v>7.6488400000001E-32</c:v>
                </c:pt>
                <c:pt idx="17">
                  <c:v>6.7785800000002998E-83</c:v>
                </c:pt>
                <c:pt idx="18">
                  <c:v>1.32956E-30</c:v>
                </c:pt>
                <c:pt idx="19" formatCode="General">
                  <c:v>1.10779E-4</c:v>
                </c:pt>
                <c:pt idx="20">
                  <c:v>2.4124300000000001E-14</c:v>
                </c:pt>
                <c:pt idx="21" formatCode="General">
                  <c:v>1.01143E-4</c:v>
                </c:pt>
                <c:pt idx="22">
                  <c:v>1.07256E-60</c:v>
                </c:pt>
                <c:pt idx="23">
                  <c:v>4.8423200000002001E-82</c:v>
                </c:pt>
                <c:pt idx="24">
                  <c:v>4.1949900000000999E-57</c:v>
                </c:pt>
                <c:pt idx="25" formatCode="General">
                  <c:v>0</c:v>
                </c:pt>
                <c:pt idx="26" formatCode="General">
                  <c:v>6.8133300000000003E-3</c:v>
                </c:pt>
                <c:pt idx="27">
                  <c:v>1.99319E-44</c:v>
                </c:pt>
                <c:pt idx="28">
                  <c:v>2.4684500000000999E-48</c:v>
                </c:pt>
                <c:pt idx="29">
                  <c:v>1.57185E-12</c:v>
                </c:pt>
                <c:pt idx="30">
                  <c:v>8.9726100000005999E-123</c:v>
                </c:pt>
                <c:pt idx="31">
                  <c:v>1.9964199999999999E-44</c:v>
                </c:pt>
                <c:pt idx="32" formatCode="General">
                  <c:v>1.0590900000000001E-4</c:v>
                </c:pt>
                <c:pt idx="33">
                  <c:v>8.3224100000001097E-23</c:v>
                </c:pt>
                <c:pt idx="34">
                  <c:v>6.4846400000000997E-33</c:v>
                </c:pt>
                <c:pt idx="35">
                  <c:v>3.2177000000000999E-58</c:v>
                </c:pt>
                <c:pt idx="36">
                  <c:v>8.6340700000000005E-6</c:v>
                </c:pt>
                <c:pt idx="37">
                  <c:v>6.8149400000002002E-59</c:v>
                </c:pt>
                <c:pt idx="38">
                  <c:v>1.90763E-9</c:v>
                </c:pt>
                <c:pt idx="39">
                  <c:v>2.35735E-11</c:v>
                </c:pt>
                <c:pt idx="40">
                  <c:v>2.7324800000001001E-67</c:v>
                </c:pt>
                <c:pt idx="41">
                  <c:v>1.6600299999999999E-12</c:v>
                </c:pt>
                <c:pt idx="42">
                  <c:v>1.0941600000000001E-7</c:v>
                </c:pt>
                <c:pt idx="43">
                  <c:v>2.3451299999999999E-26</c:v>
                </c:pt>
                <c:pt idx="44">
                  <c:v>2.7731600000000001E-5</c:v>
                </c:pt>
                <c:pt idx="45" formatCode="General">
                  <c:v>1.9169200000000001E-4</c:v>
                </c:pt>
                <c:pt idx="46" formatCode="General">
                  <c:v>6.7873999999999999E-3</c:v>
                </c:pt>
                <c:pt idx="47">
                  <c:v>2.4824800000001E-76</c:v>
                </c:pt>
                <c:pt idx="48">
                  <c:v>2.3089400000000099E-51</c:v>
                </c:pt>
                <c:pt idx="49">
                  <c:v>1.3304099999999999E-60</c:v>
                </c:pt>
                <c:pt idx="50">
                  <c:v>7.8981099999999993E-9</c:v>
                </c:pt>
                <c:pt idx="51">
                  <c:v>3.60913E-7</c:v>
                </c:pt>
              </c:numCache>
            </c:numRef>
          </c:val>
        </c:ser>
        <c:ser>
          <c:idx val="26"/>
          <c:order val="26"/>
          <c:val>
            <c:numRef>
              <c:f>Sheet3!$C$87:$BB$87</c:f>
              <c:numCache>
                <c:formatCode>0.00E+00</c:formatCode>
                <c:ptCount val="52"/>
                <c:pt idx="0">
                  <c:v>4.7169100000001001E-51</c:v>
                </c:pt>
                <c:pt idx="1">
                  <c:v>2.4082499999999999E-5</c:v>
                </c:pt>
                <c:pt idx="2">
                  <c:v>2.41225E-14</c:v>
                </c:pt>
                <c:pt idx="3">
                  <c:v>1.8262799999999999E-28</c:v>
                </c:pt>
                <c:pt idx="4">
                  <c:v>5.9697900000000098E-15</c:v>
                </c:pt>
                <c:pt idx="5">
                  <c:v>1.7223200000000999E-65</c:v>
                </c:pt>
                <c:pt idx="6">
                  <c:v>6.1679100000000598E-21</c:v>
                </c:pt>
                <c:pt idx="7">
                  <c:v>4.0757700000000002E-22</c:v>
                </c:pt>
                <c:pt idx="8">
                  <c:v>5.6285500000001997E-74</c:v>
                </c:pt>
                <c:pt idx="9">
                  <c:v>5.5314699999999999E-15</c:v>
                </c:pt>
                <c:pt idx="10">
                  <c:v>2.7881700000001101E-67</c:v>
                </c:pt>
                <c:pt idx="11">
                  <c:v>4.2863900000000997E-57</c:v>
                </c:pt>
                <c:pt idx="12">
                  <c:v>2.8893499999999998E-37</c:v>
                </c:pt>
                <c:pt idx="13">
                  <c:v>3.1459500000002E-102</c:v>
                </c:pt>
                <c:pt idx="14">
                  <c:v>1.4110400000001E-86</c:v>
                </c:pt>
                <c:pt idx="15">
                  <c:v>7.7525600000000996E-38</c:v>
                </c:pt>
                <c:pt idx="16">
                  <c:v>1.5409299999999999E-6</c:v>
                </c:pt>
                <c:pt idx="17">
                  <c:v>1.82343E-29</c:v>
                </c:pt>
                <c:pt idx="18">
                  <c:v>6.4646199999999996E-6</c:v>
                </c:pt>
                <c:pt idx="19">
                  <c:v>3.9142500000001E-63</c:v>
                </c:pt>
                <c:pt idx="20">
                  <c:v>2.11993E-14</c:v>
                </c:pt>
                <c:pt idx="21">
                  <c:v>1.0589E-31</c:v>
                </c:pt>
                <c:pt idx="22">
                  <c:v>4.0906900000001999E-75</c:v>
                </c:pt>
                <c:pt idx="23">
                  <c:v>1.2496900000002E-272</c:v>
                </c:pt>
                <c:pt idx="24">
                  <c:v>3.2129799999999999E-28</c:v>
                </c:pt>
                <c:pt idx="25" formatCode="General">
                  <c:v>6.8133300000000003E-3</c:v>
                </c:pt>
                <c:pt idx="26" formatCode="General">
                  <c:v>0</c:v>
                </c:pt>
                <c:pt idx="27" formatCode="General">
                  <c:v>6.74663E-3</c:v>
                </c:pt>
                <c:pt idx="28">
                  <c:v>4.6779700000000002E-7</c:v>
                </c:pt>
                <c:pt idx="29">
                  <c:v>9.3839700000001003E-17</c:v>
                </c:pt>
                <c:pt idx="30">
                  <c:v>5.2772500000000999E-48</c:v>
                </c:pt>
                <c:pt idx="31">
                  <c:v>1.7794100000000001E-18</c:v>
                </c:pt>
                <c:pt idx="32" formatCode="General">
                  <c:v>4.5199500000000001E-4</c:v>
                </c:pt>
                <c:pt idx="33">
                  <c:v>2.4400100000001001E-73</c:v>
                </c:pt>
                <c:pt idx="34">
                  <c:v>5.1190000000001999E-83</c:v>
                </c:pt>
                <c:pt idx="35">
                  <c:v>1.02708E-54</c:v>
                </c:pt>
                <c:pt idx="36">
                  <c:v>1.3241700000000001E-8</c:v>
                </c:pt>
                <c:pt idx="37">
                  <c:v>1.6068999999999999E-35</c:v>
                </c:pt>
                <c:pt idx="38">
                  <c:v>6.0856800000002003E-68</c:v>
                </c:pt>
                <c:pt idx="39">
                  <c:v>3.0096000000002E-111</c:v>
                </c:pt>
                <c:pt idx="40">
                  <c:v>1.7515999999999999E-12</c:v>
                </c:pt>
                <c:pt idx="41">
                  <c:v>2.0904899999999999E-6</c:v>
                </c:pt>
                <c:pt idx="42">
                  <c:v>4.8222800000000998E-45</c:v>
                </c:pt>
                <c:pt idx="43">
                  <c:v>1.53655E-40</c:v>
                </c:pt>
                <c:pt idx="44" formatCode="General">
                  <c:v>1.32065E-4</c:v>
                </c:pt>
                <c:pt idx="45">
                  <c:v>1.57223E-39</c:v>
                </c:pt>
                <c:pt idx="46">
                  <c:v>5.9973700000000004E-9</c:v>
                </c:pt>
                <c:pt idx="47">
                  <c:v>5.3481800000002701E-95</c:v>
                </c:pt>
                <c:pt idx="48">
                  <c:v>7.2202900000001004E-18</c:v>
                </c:pt>
                <c:pt idx="49">
                  <c:v>1.6018100000000001E-9</c:v>
                </c:pt>
                <c:pt idx="50">
                  <c:v>3.0778999999999999E-31</c:v>
                </c:pt>
                <c:pt idx="51">
                  <c:v>2.60113E-8</c:v>
                </c:pt>
              </c:numCache>
            </c:numRef>
          </c:val>
        </c:ser>
        <c:ser>
          <c:idx val="27"/>
          <c:order val="27"/>
          <c:val>
            <c:numRef>
              <c:f>Sheet3!$C$88:$BB$88</c:f>
              <c:numCache>
                <c:formatCode>General</c:formatCode>
                <c:ptCount val="52"/>
                <c:pt idx="0" formatCode="0.00E+00">
                  <c:v>9.2912100000001996E-47</c:v>
                </c:pt>
                <c:pt idx="1">
                  <c:v>4.7069000000000001E-4</c:v>
                </c:pt>
                <c:pt idx="2" formatCode="0.00E+00">
                  <c:v>1.8132399999999999E-15</c:v>
                </c:pt>
                <c:pt idx="3" formatCode="0.00E+00">
                  <c:v>2.3091000000001101E-88</c:v>
                </c:pt>
                <c:pt idx="4" formatCode="0.00E+00">
                  <c:v>1.51016E-21</c:v>
                </c:pt>
                <c:pt idx="5" formatCode="0.00E+00">
                  <c:v>4.4718200000002001E-84</c:v>
                </c:pt>
                <c:pt idx="6" formatCode="0.00E+00">
                  <c:v>7.9376300000000995E-29</c:v>
                </c:pt>
                <c:pt idx="7" formatCode="0.00E+00">
                  <c:v>1.83886E-6</c:v>
                </c:pt>
                <c:pt idx="8" formatCode="0.00E+00">
                  <c:v>1.7297799999999999E-39</c:v>
                </c:pt>
                <c:pt idx="9" formatCode="0.00E+00">
                  <c:v>2.1199199999999999E-14</c:v>
                </c:pt>
                <c:pt idx="10" formatCode="0.00E+00">
                  <c:v>2.78325E-17</c:v>
                </c:pt>
                <c:pt idx="11">
                  <c:v>6.0301699999999996E-3</c:v>
                </c:pt>
                <c:pt idx="12" formatCode="0.00E+00">
                  <c:v>9.1044100000000994E-15</c:v>
                </c:pt>
                <c:pt idx="13" formatCode="0.00E+00">
                  <c:v>9.2746399999999997E-9</c:v>
                </c:pt>
                <c:pt idx="14" formatCode="0.00E+00">
                  <c:v>2.6505499999999999E-5</c:v>
                </c:pt>
                <c:pt idx="15">
                  <c:v>2.4220700000000001E-4</c:v>
                </c:pt>
                <c:pt idx="16" formatCode="0.00E+00">
                  <c:v>8.2447099999999997E-14</c:v>
                </c:pt>
                <c:pt idx="17" formatCode="0.00E+00">
                  <c:v>7.2561599999999998E-6</c:v>
                </c:pt>
                <c:pt idx="18" formatCode="0.00E+00">
                  <c:v>1.68065E-6</c:v>
                </c:pt>
                <c:pt idx="19" formatCode="0.00E+00">
                  <c:v>1.01523E-13</c:v>
                </c:pt>
                <c:pt idx="20" formatCode="0.00E+00">
                  <c:v>2.7018100000000001E-5</c:v>
                </c:pt>
                <c:pt idx="21" formatCode="0.00E+00">
                  <c:v>9.5666300000000104E-5</c:v>
                </c:pt>
                <c:pt idx="22" formatCode="0.00E+00">
                  <c:v>1.22608E-16</c:v>
                </c:pt>
                <c:pt idx="23" formatCode="0.00E+00">
                  <c:v>2.6421500000000001E-5</c:v>
                </c:pt>
                <c:pt idx="24" formatCode="0.00E+00">
                  <c:v>2.80949E-29</c:v>
                </c:pt>
                <c:pt idx="25" formatCode="0.00E+00">
                  <c:v>1.99319E-44</c:v>
                </c:pt>
                <c:pt idx="26">
                  <c:v>6.74663E-3</c:v>
                </c:pt>
                <c:pt idx="27">
                  <c:v>0</c:v>
                </c:pt>
                <c:pt idx="28" formatCode="0.00E+00">
                  <c:v>6.3206500000000002E-6</c:v>
                </c:pt>
                <c:pt idx="29" formatCode="0.00E+00">
                  <c:v>9.3159800000001995E-44</c:v>
                </c:pt>
                <c:pt idx="30" formatCode="0.00E+00">
                  <c:v>8.7099200000001E-38</c:v>
                </c:pt>
                <c:pt idx="31" formatCode="0.00E+00">
                  <c:v>4.1771500000000002E-16</c:v>
                </c:pt>
                <c:pt idx="32" formatCode="0.00E+00">
                  <c:v>1.64613E-6</c:v>
                </c:pt>
                <c:pt idx="33" formatCode="0.00E+00">
                  <c:v>8.6261700000000995E-23</c:v>
                </c:pt>
                <c:pt idx="34" formatCode="0.00E+00">
                  <c:v>1.14464E-39</c:v>
                </c:pt>
                <c:pt idx="35" formatCode="0.00E+00">
                  <c:v>8.5659300000003997E-82</c:v>
                </c:pt>
                <c:pt idx="36" formatCode="0.00E+00">
                  <c:v>1.46133E-12</c:v>
                </c:pt>
                <c:pt idx="37" formatCode="0.00E+00">
                  <c:v>9.2440099999999999E-12</c:v>
                </c:pt>
                <c:pt idx="38" formatCode="0.00E+00">
                  <c:v>7.7976500000001E-41</c:v>
                </c:pt>
                <c:pt idx="39" formatCode="0.00E+00">
                  <c:v>3.8108699999999999E-31</c:v>
                </c:pt>
                <c:pt idx="40" formatCode="0.00E+00">
                  <c:v>1.1451300000001001E-132</c:v>
                </c:pt>
                <c:pt idx="41" formatCode="0.00E+00">
                  <c:v>4.8823000000000997E-57</c:v>
                </c:pt>
                <c:pt idx="42">
                  <c:v>3.8256400000000001E-4</c:v>
                </c:pt>
                <c:pt idx="43" formatCode="0.00E+00">
                  <c:v>2.8066700000000002E-12</c:v>
                </c:pt>
                <c:pt idx="44" formatCode="0.00E+00">
                  <c:v>3.0568699999999998E-8</c:v>
                </c:pt>
                <c:pt idx="45" formatCode="0.00E+00">
                  <c:v>6.69094E-6</c:v>
                </c:pt>
                <c:pt idx="46" formatCode="0.00E+00">
                  <c:v>2.2401299999999999E-26</c:v>
                </c:pt>
                <c:pt idx="47" formatCode="0.00E+00">
                  <c:v>5.1367700000000002E-9</c:v>
                </c:pt>
                <c:pt idx="48" formatCode="0.00E+00">
                  <c:v>2.9788700000001001E-73</c:v>
                </c:pt>
                <c:pt idx="49" formatCode="0.00E+00">
                  <c:v>8.3974600000001001E-29</c:v>
                </c:pt>
                <c:pt idx="50" formatCode="0.00E+00">
                  <c:v>8.5551000000003896E-82</c:v>
                </c:pt>
                <c:pt idx="51">
                  <c:v>1.05364E-4</c:v>
                </c:pt>
              </c:numCache>
            </c:numRef>
          </c:val>
        </c:ser>
        <c:ser>
          <c:idx val="28"/>
          <c:order val="28"/>
          <c:val>
            <c:numRef>
              <c:f>Sheet3!$C$89:$BB$89</c:f>
              <c:numCache>
                <c:formatCode>General</c:formatCode>
                <c:ptCount val="52"/>
                <c:pt idx="0">
                  <c:v>1.3024299999999999E-4</c:v>
                </c:pt>
                <c:pt idx="1">
                  <c:v>3.9764899999999997E-4</c:v>
                </c:pt>
                <c:pt idx="2" formatCode="0.00E+00">
                  <c:v>1.35341E-10</c:v>
                </c:pt>
                <c:pt idx="3" formatCode="0.00E+00">
                  <c:v>6.7036100000000003E-6</c:v>
                </c:pt>
                <c:pt idx="4" formatCode="0.00E+00">
                  <c:v>2.7539099999999999E-5</c:v>
                </c:pt>
                <c:pt idx="5" formatCode="0.00E+00">
                  <c:v>5.3102600000000002E-5</c:v>
                </c:pt>
                <c:pt idx="6" formatCode="0.00E+00">
                  <c:v>1.5888400000000001E-9</c:v>
                </c:pt>
                <c:pt idx="7" formatCode="0.00E+00">
                  <c:v>2.2439600000000001E-5</c:v>
                </c:pt>
                <c:pt idx="8" formatCode="0.00E+00">
                  <c:v>2.1684599999999999E-11</c:v>
                </c:pt>
                <c:pt idx="9" formatCode="0.00E+00">
                  <c:v>1.2086299999999999E-7</c:v>
                </c:pt>
                <c:pt idx="10">
                  <c:v>7.49386E-4</c:v>
                </c:pt>
                <c:pt idx="11" formatCode="0.00E+00">
                  <c:v>7.9497400000000006E-6</c:v>
                </c:pt>
                <c:pt idx="12" formatCode="0.00E+00">
                  <c:v>2.0836999999999999E-15</c:v>
                </c:pt>
                <c:pt idx="13" formatCode="0.00E+00">
                  <c:v>1.02395E-6</c:v>
                </c:pt>
                <c:pt idx="14" formatCode="0.00E+00">
                  <c:v>1.0686899999999999E-31</c:v>
                </c:pt>
                <c:pt idx="15">
                  <c:v>2.44254E-3</c:v>
                </c:pt>
                <c:pt idx="16">
                  <c:v>1.07668E-4</c:v>
                </c:pt>
                <c:pt idx="17">
                  <c:v>1.10492E-4</c:v>
                </c:pt>
                <c:pt idx="18" formatCode="0.00E+00">
                  <c:v>3.6854900000000001E-13</c:v>
                </c:pt>
                <c:pt idx="19" formatCode="0.00E+00">
                  <c:v>3.4626699999999998E-5</c:v>
                </c:pt>
                <c:pt idx="20">
                  <c:v>4.7269899999999998E-4</c:v>
                </c:pt>
                <c:pt idx="21" formatCode="0.00E+00">
                  <c:v>3.1875799999999997E-5</c:v>
                </c:pt>
                <c:pt idx="22" formatCode="0.00E+00">
                  <c:v>3.89341E-22</c:v>
                </c:pt>
                <c:pt idx="23" formatCode="0.00E+00">
                  <c:v>7.7549600000000395E-15</c:v>
                </c:pt>
                <c:pt idx="24" formatCode="0.00E+00">
                  <c:v>3.6854900000000001E-13</c:v>
                </c:pt>
                <c:pt idx="25" formatCode="0.00E+00">
                  <c:v>2.4684500000000999E-48</c:v>
                </c:pt>
                <c:pt idx="26" formatCode="0.00E+00">
                  <c:v>4.6779700000000002E-7</c:v>
                </c:pt>
                <c:pt idx="27" formatCode="0.00E+00">
                  <c:v>6.3206500000000002E-6</c:v>
                </c:pt>
                <c:pt idx="28">
                  <c:v>0</c:v>
                </c:pt>
                <c:pt idx="29">
                  <c:v>5.2266200000000004E-3</c:v>
                </c:pt>
                <c:pt idx="30" formatCode="0.00E+00">
                  <c:v>2.25953E-9</c:v>
                </c:pt>
                <c:pt idx="31" formatCode="0.00E+00">
                  <c:v>6.2683699999999996E-6</c:v>
                </c:pt>
                <c:pt idx="32" formatCode="0.00E+00">
                  <c:v>5.4565500000000003E-6</c:v>
                </c:pt>
                <c:pt idx="33" formatCode="0.00E+00">
                  <c:v>3.2996899999999997E-17</c:v>
                </c:pt>
                <c:pt idx="34">
                  <c:v>1.2609000000000001E-4</c:v>
                </c:pt>
                <c:pt idx="35" formatCode="0.00E+00">
                  <c:v>1.71499E-6</c:v>
                </c:pt>
                <c:pt idx="36" formatCode="0.00E+00">
                  <c:v>1.7190800000000001E-6</c:v>
                </c:pt>
                <c:pt idx="37">
                  <c:v>1.39324E-4</c:v>
                </c:pt>
                <c:pt idx="38">
                  <c:v>1.3512800000000001E-4</c:v>
                </c:pt>
                <c:pt idx="39" formatCode="0.00E+00">
                  <c:v>3.2349600000000002E-17</c:v>
                </c:pt>
                <c:pt idx="40" formatCode="0.00E+00">
                  <c:v>3.1669699999999999E-6</c:v>
                </c:pt>
                <c:pt idx="41">
                  <c:v>2.9890599999999999E-4</c:v>
                </c:pt>
                <c:pt idx="42" formatCode="0.00E+00">
                  <c:v>5.9666800000000003E-6</c:v>
                </c:pt>
                <c:pt idx="43">
                  <c:v>1.0717099999999999E-4</c:v>
                </c:pt>
                <c:pt idx="44" formatCode="0.00E+00">
                  <c:v>1.6677900000000001E-6</c:v>
                </c:pt>
                <c:pt idx="45">
                  <c:v>2.5294699999999998E-3</c:v>
                </c:pt>
                <c:pt idx="46">
                  <c:v>7.0011800000000001E-4</c:v>
                </c:pt>
                <c:pt idx="47">
                  <c:v>1.49438E-4</c:v>
                </c:pt>
                <c:pt idx="48">
                  <c:v>1.08243E-4</c:v>
                </c:pt>
                <c:pt idx="49" formatCode="0.00E+00">
                  <c:v>2.3831200000000999E-74</c:v>
                </c:pt>
                <c:pt idx="50" formatCode="0.00E+00">
                  <c:v>6.4405300000000003E-9</c:v>
                </c:pt>
                <c:pt idx="51" formatCode="0.00E+00">
                  <c:v>2.93815E-5</c:v>
                </c:pt>
              </c:numCache>
            </c:numRef>
          </c:val>
        </c:ser>
        <c:ser>
          <c:idx val="29"/>
          <c:order val="29"/>
          <c:val>
            <c:numRef>
              <c:f>Sheet3!$C$90:$BB$90</c:f>
              <c:numCache>
                <c:formatCode>General</c:formatCode>
                <c:ptCount val="52"/>
                <c:pt idx="0">
                  <c:v>2.0794699999999999E-4</c:v>
                </c:pt>
                <c:pt idx="1">
                  <c:v>1.22861E-3</c:v>
                </c:pt>
                <c:pt idx="2" formatCode="0.00E+00">
                  <c:v>4.4109300000001E-48</c:v>
                </c:pt>
                <c:pt idx="3" formatCode="0.00E+00">
                  <c:v>1.8900100000000002E-9</c:v>
                </c:pt>
                <c:pt idx="4" formatCode="0.00E+00">
                  <c:v>2.7001199999999999E-8</c:v>
                </c:pt>
                <c:pt idx="5" formatCode="0.00E+00">
                  <c:v>1.06972E-45</c:v>
                </c:pt>
                <c:pt idx="6" formatCode="0.00E+00">
                  <c:v>3.9573100000000002E-5</c:v>
                </c:pt>
                <c:pt idx="7" formatCode="0.00E+00">
                  <c:v>6.1375600000000004E-12</c:v>
                </c:pt>
                <c:pt idx="8" formatCode="0.00E+00">
                  <c:v>9.8318200000003899E-70</c:v>
                </c:pt>
                <c:pt idx="9" formatCode="0.00E+00">
                  <c:v>7.5702400000001998E-50</c:v>
                </c:pt>
                <c:pt idx="10" formatCode="0.00E+00">
                  <c:v>9.2046100000000004E-14</c:v>
                </c:pt>
                <c:pt idx="11" formatCode="0.00E+00">
                  <c:v>4.4243700000000004E-22</c:v>
                </c:pt>
                <c:pt idx="12" formatCode="0.00E+00">
                  <c:v>1.7097899999999999E-27</c:v>
                </c:pt>
                <c:pt idx="13" formatCode="0.00E+00">
                  <c:v>9.9706700000000005E-5</c:v>
                </c:pt>
                <c:pt idx="14" formatCode="0.00E+00">
                  <c:v>9.8007000000001105E-23</c:v>
                </c:pt>
                <c:pt idx="15" formatCode="0.00E+00">
                  <c:v>5.0506800000000999E-30</c:v>
                </c:pt>
                <c:pt idx="16" formatCode="0.00E+00">
                  <c:v>5.4826700000000002E-8</c:v>
                </c:pt>
                <c:pt idx="17">
                  <c:v>2.06092E-4</c:v>
                </c:pt>
                <c:pt idx="18" formatCode="0.00E+00">
                  <c:v>1.0355899999999999E-7</c:v>
                </c:pt>
                <c:pt idx="19" formatCode="0.00E+00">
                  <c:v>2.6198500000000001E-8</c:v>
                </c:pt>
                <c:pt idx="20">
                  <c:v>5.5284699999999997E-4</c:v>
                </c:pt>
                <c:pt idx="21" formatCode="0.00E+00">
                  <c:v>4.0107799999999998E-19</c:v>
                </c:pt>
                <c:pt idx="22">
                  <c:v>3.05784E-3</c:v>
                </c:pt>
                <c:pt idx="23" formatCode="0.00E+00">
                  <c:v>1.81162E-38</c:v>
                </c:pt>
                <c:pt idx="24" formatCode="0.00E+00">
                  <c:v>3.8078499999999999E-10</c:v>
                </c:pt>
                <c:pt idx="25" formatCode="0.00E+00">
                  <c:v>1.57185E-12</c:v>
                </c:pt>
                <c:pt idx="26" formatCode="0.00E+00">
                  <c:v>9.3839700000001003E-17</c:v>
                </c:pt>
                <c:pt idx="27" formatCode="0.00E+00">
                  <c:v>9.3159800000001995E-44</c:v>
                </c:pt>
                <c:pt idx="28">
                  <c:v>5.2266200000000004E-3</c:v>
                </c:pt>
                <c:pt idx="29">
                  <c:v>0</c:v>
                </c:pt>
                <c:pt idx="30" formatCode="0.00E+00">
                  <c:v>2.1349700000000001E-12</c:v>
                </c:pt>
                <c:pt idx="31" formatCode="0.00E+00">
                  <c:v>6.5713800000001001E-15</c:v>
                </c:pt>
                <c:pt idx="32" formatCode="0.00E+00">
                  <c:v>2.59126E-5</c:v>
                </c:pt>
                <c:pt idx="33" formatCode="0.00E+00">
                  <c:v>8.5616099999999998E-10</c:v>
                </c:pt>
                <c:pt idx="34" formatCode="0.00E+00">
                  <c:v>9.2222800000000006E-11</c:v>
                </c:pt>
                <c:pt idx="35" formatCode="0.00E+00">
                  <c:v>1.28915E-51</c:v>
                </c:pt>
                <c:pt idx="36" formatCode="0.00E+00">
                  <c:v>3.8340200000000003E-5</c:v>
                </c:pt>
                <c:pt idx="37">
                  <c:v>1.3576800000000001E-4</c:v>
                </c:pt>
                <c:pt idx="38" formatCode="0.00E+00">
                  <c:v>4.9454000000001003E-22</c:v>
                </c:pt>
                <c:pt idx="39" formatCode="0.00E+00">
                  <c:v>4.1415500000000002E-7</c:v>
                </c:pt>
                <c:pt idx="40" formatCode="0.00E+00">
                  <c:v>1.4679E-15</c:v>
                </c:pt>
                <c:pt idx="41">
                  <c:v>3.0995799999999998E-3</c:v>
                </c:pt>
                <c:pt idx="42" formatCode="0.00E+00">
                  <c:v>6.4814899999999998E-6</c:v>
                </c:pt>
                <c:pt idx="43" formatCode="0.00E+00">
                  <c:v>6.7111900000001003E-15</c:v>
                </c:pt>
                <c:pt idx="44" formatCode="0.00E+00">
                  <c:v>2.3256799999999999E-6</c:v>
                </c:pt>
                <c:pt idx="45" formatCode="0.00E+00">
                  <c:v>1.15088E-13</c:v>
                </c:pt>
                <c:pt idx="46">
                  <c:v>1.04219E-4</c:v>
                </c:pt>
                <c:pt idx="47" formatCode="0.00E+00">
                  <c:v>6.6026700000000997E-21</c:v>
                </c:pt>
                <c:pt idx="48" formatCode="0.00E+00">
                  <c:v>3.1025599999999999E-17</c:v>
                </c:pt>
                <c:pt idx="49" formatCode="0.00E+00">
                  <c:v>9.6398799999999993E-6</c:v>
                </c:pt>
                <c:pt idx="50">
                  <c:v>1.0895600000000001E-4</c:v>
                </c:pt>
                <c:pt idx="51" formatCode="0.00E+00">
                  <c:v>2.7624099999999999E-5</c:v>
                </c:pt>
              </c:numCache>
            </c:numRef>
          </c:val>
        </c:ser>
        <c:ser>
          <c:idx val="30"/>
          <c:order val="30"/>
          <c:val>
            <c:numRef>
              <c:f>Sheet3!$C$91:$BB$91</c:f>
              <c:numCache>
                <c:formatCode>0.00E+00</c:formatCode>
                <c:ptCount val="52"/>
                <c:pt idx="0" formatCode="General">
                  <c:v>2.7362300000000002E-4</c:v>
                </c:pt>
                <c:pt idx="1">
                  <c:v>1.0952500000000001E-5</c:v>
                </c:pt>
                <c:pt idx="2" formatCode="General">
                  <c:v>1.09188E-4</c:v>
                </c:pt>
                <c:pt idx="3">
                  <c:v>1.29652E-27</c:v>
                </c:pt>
                <c:pt idx="4">
                  <c:v>1.9945100000000001E-47</c:v>
                </c:pt>
                <c:pt idx="5">
                  <c:v>2.4460500000000999E-70</c:v>
                </c:pt>
                <c:pt idx="6">
                  <c:v>8.26222E-6</c:v>
                </c:pt>
                <c:pt idx="7">
                  <c:v>1.0908900000001E-107</c:v>
                </c:pt>
                <c:pt idx="8">
                  <c:v>6.63552E-6</c:v>
                </c:pt>
                <c:pt idx="9">
                  <c:v>5.1158599999999995E-10</c:v>
                </c:pt>
                <c:pt idx="10">
                  <c:v>5.1817300000000001E-10</c:v>
                </c:pt>
                <c:pt idx="11">
                  <c:v>3.1640699999999999E-37</c:v>
                </c:pt>
                <c:pt idx="12">
                  <c:v>7.0386500000000003E-9</c:v>
                </c:pt>
                <c:pt idx="13">
                  <c:v>2.3533800000000002E-5</c:v>
                </c:pt>
                <c:pt idx="14">
                  <c:v>1.53235E-27</c:v>
                </c:pt>
                <c:pt idx="15">
                  <c:v>9.7500200000000998E-23</c:v>
                </c:pt>
                <c:pt idx="16">
                  <c:v>4.4433600000001005E-25</c:v>
                </c:pt>
                <c:pt idx="17" formatCode="General">
                  <c:v>6.5417299999999999E-3</c:v>
                </c:pt>
                <c:pt idx="18">
                  <c:v>1.5835599999999999E-6</c:v>
                </c:pt>
                <c:pt idx="19">
                  <c:v>1.2762400000000001E-7</c:v>
                </c:pt>
                <c:pt idx="20" formatCode="General">
                  <c:v>3.2877100000000001E-3</c:v>
                </c:pt>
                <c:pt idx="21" formatCode="General">
                  <c:v>3.63708E-3</c:v>
                </c:pt>
                <c:pt idx="22">
                  <c:v>1.1086E-7</c:v>
                </c:pt>
                <c:pt idx="23">
                  <c:v>1.1767500000000001E-19</c:v>
                </c:pt>
                <c:pt idx="24">
                  <c:v>2.2819099999999999E-18</c:v>
                </c:pt>
                <c:pt idx="25">
                  <c:v>8.9726100000005999E-123</c:v>
                </c:pt>
                <c:pt idx="26">
                  <c:v>5.2772500000000999E-48</c:v>
                </c:pt>
                <c:pt idx="27">
                  <c:v>8.7099200000001E-38</c:v>
                </c:pt>
                <c:pt idx="28">
                  <c:v>2.25953E-9</c:v>
                </c:pt>
                <c:pt idx="29">
                  <c:v>2.1349700000000001E-12</c:v>
                </c:pt>
                <c:pt idx="30" formatCode="General">
                  <c:v>0</c:v>
                </c:pt>
                <c:pt idx="31">
                  <c:v>2.0004300000000002E-12</c:v>
                </c:pt>
                <c:pt idx="32" formatCode="General">
                  <c:v>1.5960799999999999E-4</c:v>
                </c:pt>
                <c:pt idx="33">
                  <c:v>1.17673E-19</c:v>
                </c:pt>
                <c:pt idx="34">
                  <c:v>3.3791900000002E-102</c:v>
                </c:pt>
                <c:pt idx="35">
                  <c:v>6.2301000000000998E-18</c:v>
                </c:pt>
                <c:pt idx="36">
                  <c:v>5.7752800000001002E-30</c:v>
                </c:pt>
                <c:pt idx="37">
                  <c:v>3.9766300000000001E-13</c:v>
                </c:pt>
                <c:pt idx="38">
                  <c:v>6.5192800000000998E-21</c:v>
                </c:pt>
                <c:pt idx="39">
                  <c:v>1.1473400000000001E-16</c:v>
                </c:pt>
                <c:pt idx="40">
                  <c:v>1.8167100000000001E-43</c:v>
                </c:pt>
                <c:pt idx="41">
                  <c:v>2.6769999999999999E-14</c:v>
                </c:pt>
                <c:pt idx="42">
                  <c:v>8.5882400000001E-17</c:v>
                </c:pt>
                <c:pt idx="43">
                  <c:v>8.3486200000000999E-35</c:v>
                </c:pt>
                <c:pt idx="44">
                  <c:v>4.6735999999999997E-16</c:v>
                </c:pt>
                <c:pt idx="45">
                  <c:v>3.0435000000000001E-8</c:v>
                </c:pt>
                <c:pt idx="46">
                  <c:v>5.8992300000000002E-15</c:v>
                </c:pt>
                <c:pt idx="47">
                  <c:v>9.86172000000031E-67</c:v>
                </c:pt>
                <c:pt idx="48" formatCode="General">
                  <c:v>1.18449E-4</c:v>
                </c:pt>
                <c:pt idx="49">
                  <c:v>1.9834700000001E-106</c:v>
                </c:pt>
                <c:pt idx="50">
                  <c:v>3.4913199999999998E-10</c:v>
                </c:pt>
                <c:pt idx="51">
                  <c:v>8.6774700000000005E-8</c:v>
                </c:pt>
              </c:numCache>
            </c:numRef>
          </c:val>
        </c:ser>
        <c:ser>
          <c:idx val="31"/>
          <c:order val="31"/>
          <c:val>
            <c:numRef>
              <c:f>Sheet3!$C$92:$BB$92</c:f>
              <c:numCache>
                <c:formatCode>0.00E+00</c:formatCode>
                <c:ptCount val="52"/>
                <c:pt idx="0">
                  <c:v>8.5283400000000998E-27</c:v>
                </c:pt>
                <c:pt idx="1">
                  <c:v>2.3111800000000001E-5</c:v>
                </c:pt>
                <c:pt idx="2">
                  <c:v>1.0576E-13</c:v>
                </c:pt>
                <c:pt idx="3" formatCode="General">
                  <c:v>1.2820299999999999E-4</c:v>
                </c:pt>
                <c:pt idx="4">
                  <c:v>2.1196100000000001E-12</c:v>
                </c:pt>
                <c:pt idx="5">
                  <c:v>1.8236000000001002E-80</c:v>
                </c:pt>
                <c:pt idx="6">
                  <c:v>1.63698E-18</c:v>
                </c:pt>
                <c:pt idx="7">
                  <c:v>1.48483E-12</c:v>
                </c:pt>
                <c:pt idx="8">
                  <c:v>2.3002100000000001E-23</c:v>
                </c:pt>
                <c:pt idx="9">
                  <c:v>2.7846399999999999E-21</c:v>
                </c:pt>
                <c:pt idx="10">
                  <c:v>2.1937500000000001E-5</c:v>
                </c:pt>
                <c:pt idx="11">
                  <c:v>1.5168399999999999E-9</c:v>
                </c:pt>
                <c:pt idx="12" formatCode="General">
                  <c:v>2.3927700000000001E-4</c:v>
                </c:pt>
                <c:pt idx="13">
                  <c:v>9.4126499999999994E-5</c:v>
                </c:pt>
                <c:pt idx="14">
                  <c:v>1.37937E-42</c:v>
                </c:pt>
                <c:pt idx="15">
                  <c:v>1.5062599999999999E-8</c:v>
                </c:pt>
                <c:pt idx="16" formatCode="General">
                  <c:v>2.6928299999999999E-4</c:v>
                </c:pt>
                <c:pt idx="17">
                  <c:v>6.17051E-5</c:v>
                </c:pt>
                <c:pt idx="18">
                  <c:v>1.06287E-7</c:v>
                </c:pt>
                <c:pt idx="19">
                  <c:v>4.37408E-5</c:v>
                </c:pt>
                <c:pt idx="20">
                  <c:v>5.5289000000000002E-11</c:v>
                </c:pt>
                <c:pt idx="21" formatCode="General">
                  <c:v>1.5562200000000001E-3</c:v>
                </c:pt>
                <c:pt idx="22">
                  <c:v>1.66723E-21</c:v>
                </c:pt>
                <c:pt idx="23">
                  <c:v>1.1036999999999999E-16</c:v>
                </c:pt>
                <c:pt idx="24">
                  <c:v>2.03251E-41</c:v>
                </c:pt>
                <c:pt idx="25">
                  <c:v>1.9964199999999999E-44</c:v>
                </c:pt>
                <c:pt idx="26">
                  <c:v>1.7794100000000001E-18</c:v>
                </c:pt>
                <c:pt idx="27">
                  <c:v>4.1771500000000002E-16</c:v>
                </c:pt>
                <c:pt idx="28">
                  <c:v>6.2683699999999996E-6</c:v>
                </c:pt>
                <c:pt idx="29">
                  <c:v>6.5713800000001001E-15</c:v>
                </c:pt>
                <c:pt idx="30">
                  <c:v>2.0004300000000002E-12</c:v>
                </c:pt>
                <c:pt idx="31" formatCode="General">
                  <c:v>0</c:v>
                </c:pt>
                <c:pt idx="32" formatCode="General">
                  <c:v>2.3228999999999999E-4</c:v>
                </c:pt>
                <c:pt idx="33">
                  <c:v>1.06546E-13</c:v>
                </c:pt>
                <c:pt idx="34">
                  <c:v>5.2723300000000999E-24</c:v>
                </c:pt>
                <c:pt idx="35" formatCode="General">
                  <c:v>6.1163700000000005E-4</c:v>
                </c:pt>
                <c:pt idx="36">
                  <c:v>6.2210899999999997E-9</c:v>
                </c:pt>
                <c:pt idx="37" formatCode="General">
                  <c:v>2.2194700000000001E-4</c:v>
                </c:pt>
                <c:pt idx="38" formatCode="General">
                  <c:v>2.6352100000000001E-4</c:v>
                </c:pt>
                <c:pt idx="39">
                  <c:v>5.7592700000000998E-19</c:v>
                </c:pt>
                <c:pt idx="40">
                  <c:v>6.0538600000000003E-6</c:v>
                </c:pt>
                <c:pt idx="41">
                  <c:v>2.45373E-9</c:v>
                </c:pt>
                <c:pt idx="42">
                  <c:v>5.9528500000000499E-18</c:v>
                </c:pt>
                <c:pt idx="43">
                  <c:v>2.6039099999999999E-17</c:v>
                </c:pt>
                <c:pt idx="44" formatCode="General">
                  <c:v>4.0408400000000004E-3</c:v>
                </c:pt>
                <c:pt idx="45">
                  <c:v>9.1631300000000008E-6</c:v>
                </c:pt>
                <c:pt idx="46">
                  <c:v>2.04377E-29</c:v>
                </c:pt>
                <c:pt idx="47">
                  <c:v>2.3702599999999999E-17</c:v>
                </c:pt>
                <c:pt idx="48" formatCode="General">
                  <c:v>6.3492599999999998E-3</c:v>
                </c:pt>
                <c:pt idx="49">
                  <c:v>4.0825100000000002E-10</c:v>
                </c:pt>
                <c:pt idx="50">
                  <c:v>4.1786800000000002E-13</c:v>
                </c:pt>
                <c:pt idx="51">
                  <c:v>3.5648300000000001E-19</c:v>
                </c:pt>
              </c:numCache>
            </c:numRef>
          </c:val>
        </c:ser>
        <c:ser>
          <c:idx val="32"/>
          <c:order val="32"/>
          <c:val>
            <c:numRef>
              <c:f>Sheet3!$C$93:$BB$93</c:f>
              <c:numCache>
                <c:formatCode>0.00E+00</c:formatCode>
                <c:ptCount val="52"/>
                <c:pt idx="0">
                  <c:v>1.83451E-6</c:v>
                </c:pt>
                <c:pt idx="1">
                  <c:v>2.00681E-9</c:v>
                </c:pt>
                <c:pt idx="2">
                  <c:v>7.5046600000000001E-5</c:v>
                </c:pt>
                <c:pt idx="3">
                  <c:v>9.2709600000000004E-6</c:v>
                </c:pt>
                <c:pt idx="4">
                  <c:v>2.90239E-8</c:v>
                </c:pt>
                <c:pt idx="5" formatCode="General">
                  <c:v>2.81203E-4</c:v>
                </c:pt>
                <c:pt idx="6">
                  <c:v>1.1705E-30</c:v>
                </c:pt>
                <c:pt idx="7" formatCode="General">
                  <c:v>1.1309199999999999E-4</c:v>
                </c:pt>
                <c:pt idx="8">
                  <c:v>6.4145600000000002E-9</c:v>
                </c:pt>
                <c:pt idx="9" formatCode="General">
                  <c:v>4.8685699999999999E-4</c:v>
                </c:pt>
                <c:pt idx="10">
                  <c:v>2.6920800000000002E-5</c:v>
                </c:pt>
                <c:pt idx="11" formatCode="General">
                  <c:v>4.7518899999999999E-4</c:v>
                </c:pt>
                <c:pt idx="12" formatCode="General">
                  <c:v>1.53852E-4</c:v>
                </c:pt>
                <c:pt idx="13" formatCode="General">
                  <c:v>5.9632000000000001E-4</c:v>
                </c:pt>
                <c:pt idx="14">
                  <c:v>6.55587E-9</c:v>
                </c:pt>
                <c:pt idx="15">
                  <c:v>9.6404100000000001E-5</c:v>
                </c:pt>
                <c:pt idx="16" formatCode="General">
                  <c:v>1.3603399999999999E-4</c:v>
                </c:pt>
                <c:pt idx="17">
                  <c:v>2.26309E-13</c:v>
                </c:pt>
                <c:pt idx="18">
                  <c:v>1.6248300000000001E-9</c:v>
                </c:pt>
                <c:pt idx="19">
                  <c:v>1.9222999999999999E-20</c:v>
                </c:pt>
                <c:pt idx="20">
                  <c:v>2.8144400000000001E-5</c:v>
                </c:pt>
                <c:pt idx="21">
                  <c:v>1.52987E-5</c:v>
                </c:pt>
                <c:pt idx="22">
                  <c:v>3.8007299999999998E-16</c:v>
                </c:pt>
                <c:pt idx="23">
                  <c:v>9.1962500000000006E-5</c:v>
                </c:pt>
                <c:pt idx="24">
                  <c:v>6.3851000000001002E-18</c:v>
                </c:pt>
                <c:pt idx="25" formatCode="General">
                  <c:v>1.0590900000000001E-4</c:v>
                </c:pt>
                <c:pt idx="26" formatCode="General">
                  <c:v>4.5199500000000001E-4</c:v>
                </c:pt>
                <c:pt idx="27">
                  <c:v>1.64613E-6</c:v>
                </c:pt>
                <c:pt idx="28">
                  <c:v>5.4565500000000003E-6</c:v>
                </c:pt>
                <c:pt idx="29">
                  <c:v>2.59126E-5</c:v>
                </c:pt>
                <c:pt idx="30" formatCode="General">
                  <c:v>1.5960799999999999E-4</c:v>
                </c:pt>
                <c:pt idx="31" formatCode="General">
                  <c:v>2.3228999999999999E-4</c:v>
                </c:pt>
                <c:pt idx="32" formatCode="General">
                  <c:v>0</c:v>
                </c:pt>
                <c:pt idx="33">
                  <c:v>1.6657900000000002E-33</c:v>
                </c:pt>
                <c:pt idx="34">
                  <c:v>1.55056E-6</c:v>
                </c:pt>
                <c:pt idx="35">
                  <c:v>3.2928300000000001E-5</c:v>
                </c:pt>
                <c:pt idx="36">
                  <c:v>2.5454999999999999E-5</c:v>
                </c:pt>
                <c:pt idx="37">
                  <c:v>8.0436400000000004E-10</c:v>
                </c:pt>
                <c:pt idx="38">
                  <c:v>9.4153200000000005E-5</c:v>
                </c:pt>
                <c:pt idx="39" formatCode="General">
                  <c:v>1.18897E-4</c:v>
                </c:pt>
                <c:pt idx="40">
                  <c:v>4.3628299999999997E-5</c:v>
                </c:pt>
                <c:pt idx="41">
                  <c:v>9.9221299999999998E-5</c:v>
                </c:pt>
                <c:pt idx="42" formatCode="General">
                  <c:v>5.9024300000000002E-3</c:v>
                </c:pt>
                <c:pt idx="43">
                  <c:v>5.4647700000001003E-21</c:v>
                </c:pt>
                <c:pt idx="44">
                  <c:v>3.1318300000000001E-5</c:v>
                </c:pt>
                <c:pt idx="45">
                  <c:v>9.1278100000000005E-13</c:v>
                </c:pt>
                <c:pt idx="46">
                  <c:v>1.8106099999999999E-6</c:v>
                </c:pt>
                <c:pt idx="47" formatCode="General">
                  <c:v>1.10957E-4</c:v>
                </c:pt>
                <c:pt idx="48">
                  <c:v>2.79081E-8</c:v>
                </c:pt>
                <c:pt idx="49">
                  <c:v>3.3382100000000001E-31</c:v>
                </c:pt>
                <c:pt idx="50" formatCode="General">
                  <c:v>3.8751200000000001E-3</c:v>
                </c:pt>
                <c:pt idx="51" formatCode="General">
                  <c:v>2.7092400000000002E-4</c:v>
                </c:pt>
              </c:numCache>
            </c:numRef>
          </c:val>
        </c:ser>
        <c:ser>
          <c:idx val="33"/>
          <c:order val="33"/>
          <c:val>
            <c:numRef>
              <c:f>Sheet3!$C$94:$BB$94</c:f>
              <c:numCache>
                <c:formatCode>General</c:formatCode>
                <c:ptCount val="52"/>
                <c:pt idx="0" formatCode="0.00E+00">
                  <c:v>4.35431E-7</c:v>
                </c:pt>
                <c:pt idx="1">
                  <c:v>2.5748399999999999E-4</c:v>
                </c:pt>
                <c:pt idx="2" formatCode="0.00E+00">
                  <c:v>5.0853700000000997E-39</c:v>
                </c:pt>
                <c:pt idx="3" formatCode="0.00E+00">
                  <c:v>6.0419500000001003E-27</c:v>
                </c:pt>
                <c:pt idx="4" formatCode="0.00E+00">
                  <c:v>9.1020500000001102E-20</c:v>
                </c:pt>
                <c:pt idx="5" formatCode="0.00E+00">
                  <c:v>2.08711E-32</c:v>
                </c:pt>
                <c:pt idx="6" formatCode="0.00E+00">
                  <c:v>9.0621200000000997E-20</c:v>
                </c:pt>
                <c:pt idx="7" formatCode="0.00E+00">
                  <c:v>3.3605600000000001E-31</c:v>
                </c:pt>
                <c:pt idx="8" formatCode="0.00E+00">
                  <c:v>4.7423800000000899E-24</c:v>
                </c:pt>
                <c:pt idx="9" formatCode="0.00E+00">
                  <c:v>5.2562700000001E-36</c:v>
                </c:pt>
                <c:pt idx="10" formatCode="0.00E+00">
                  <c:v>2.5418200000000001E-10</c:v>
                </c:pt>
                <c:pt idx="11" formatCode="0.00E+00">
                  <c:v>2.6321999999999999E-23</c:v>
                </c:pt>
                <c:pt idx="12" formatCode="0.00E+00">
                  <c:v>2.7186599999999999E-14</c:v>
                </c:pt>
                <c:pt idx="13" formatCode="0.00E+00">
                  <c:v>5.6513999999999997E-9</c:v>
                </c:pt>
                <c:pt idx="14" formatCode="0.00E+00">
                  <c:v>3.4844200000000002E-19</c:v>
                </c:pt>
                <c:pt idx="15" formatCode="0.00E+00">
                  <c:v>6.8826299999999998E-9</c:v>
                </c:pt>
                <c:pt idx="16">
                  <c:v>1.0563E-4</c:v>
                </c:pt>
                <c:pt idx="17" formatCode="0.00E+00">
                  <c:v>1.02861E-7</c:v>
                </c:pt>
                <c:pt idx="18" formatCode="0.00E+00">
                  <c:v>2.3568E-8</c:v>
                </c:pt>
                <c:pt idx="19" formatCode="0.00E+00">
                  <c:v>9.76999000000072E-144</c:v>
                </c:pt>
                <c:pt idx="20">
                  <c:v>1.08637E-4</c:v>
                </c:pt>
                <c:pt idx="21" formatCode="0.00E+00">
                  <c:v>4.8241200000000001E-10</c:v>
                </c:pt>
                <c:pt idx="22" formatCode="0.00E+00">
                  <c:v>1.57676E-15</c:v>
                </c:pt>
                <c:pt idx="23" formatCode="0.00E+00">
                  <c:v>5.6838700000000002E-5</c:v>
                </c:pt>
                <c:pt idx="24" formatCode="0.00E+00">
                  <c:v>2.6733500000002999E-236</c:v>
                </c:pt>
                <c:pt idx="25" formatCode="0.00E+00">
                  <c:v>8.3224100000001097E-23</c:v>
                </c:pt>
                <c:pt idx="26" formatCode="0.00E+00">
                  <c:v>2.4400100000001001E-73</c:v>
                </c:pt>
                <c:pt idx="27" formatCode="0.00E+00">
                  <c:v>8.6261700000000995E-23</c:v>
                </c:pt>
                <c:pt idx="28" formatCode="0.00E+00">
                  <c:v>3.2996899999999997E-17</c:v>
                </c:pt>
                <c:pt idx="29" formatCode="0.00E+00">
                  <c:v>8.5616099999999998E-10</c:v>
                </c:pt>
                <c:pt idx="30" formatCode="0.00E+00">
                  <c:v>1.17673E-19</c:v>
                </c:pt>
                <c:pt idx="31" formatCode="0.00E+00">
                  <c:v>1.06546E-13</c:v>
                </c:pt>
                <c:pt idx="32" formatCode="0.00E+00">
                  <c:v>1.6657900000000002E-33</c:v>
                </c:pt>
                <c:pt idx="33">
                  <c:v>0</c:v>
                </c:pt>
                <c:pt idx="34">
                  <c:v>6.9821800000000002E-3</c:v>
                </c:pt>
                <c:pt idx="35" formatCode="0.00E+00">
                  <c:v>2.0034300000000001E-12</c:v>
                </c:pt>
                <c:pt idx="36" formatCode="0.00E+00">
                  <c:v>4.3532799999999998E-5</c:v>
                </c:pt>
                <c:pt idx="37" formatCode="0.00E+00">
                  <c:v>1.05624E-10</c:v>
                </c:pt>
                <c:pt idx="38" formatCode="0.00E+00">
                  <c:v>3.03675E-5</c:v>
                </c:pt>
                <c:pt idx="39">
                  <c:v>1.4909999999999999E-4</c:v>
                </c:pt>
                <c:pt idx="40" formatCode="0.00E+00">
                  <c:v>1.6568299999999999E-15</c:v>
                </c:pt>
                <c:pt idx="41" formatCode="0.00E+00">
                  <c:v>4.0328300000000097E-31</c:v>
                </c:pt>
                <c:pt idx="42" formatCode="0.00E+00">
                  <c:v>1.7689300000000001E-6</c:v>
                </c:pt>
                <c:pt idx="43">
                  <c:v>6.2720900000000001E-3</c:v>
                </c:pt>
                <c:pt idx="44" formatCode="0.00E+00">
                  <c:v>8.7699400000001097E-29</c:v>
                </c:pt>
                <c:pt idx="45" formatCode="0.00E+00">
                  <c:v>3.4786200000001E-46</c:v>
                </c:pt>
                <c:pt idx="46" formatCode="0.00E+00">
                  <c:v>1.1507500000001E-95</c:v>
                </c:pt>
                <c:pt idx="47" formatCode="0.00E+00">
                  <c:v>6.4064300000001002E-18</c:v>
                </c:pt>
                <c:pt idx="48">
                  <c:v>1.70502E-4</c:v>
                </c:pt>
                <c:pt idx="49" formatCode="0.00E+00">
                  <c:v>1.4357600000000001E-33</c:v>
                </c:pt>
                <c:pt idx="50" formatCode="0.00E+00">
                  <c:v>1.2124000000000001E-39</c:v>
                </c:pt>
                <c:pt idx="51" formatCode="0.00E+00">
                  <c:v>1.03579E-60</c:v>
                </c:pt>
              </c:numCache>
            </c:numRef>
          </c:val>
        </c:ser>
        <c:ser>
          <c:idx val="34"/>
          <c:order val="34"/>
          <c:val>
            <c:numRef>
              <c:f>Sheet3!$C$95:$BB$95</c:f>
              <c:numCache>
                <c:formatCode>0.00E+00</c:formatCode>
                <c:ptCount val="52"/>
                <c:pt idx="0">
                  <c:v>2.8197400000001001E-102</c:v>
                </c:pt>
                <c:pt idx="1">
                  <c:v>2.16661E-6</c:v>
                </c:pt>
                <c:pt idx="2">
                  <c:v>2.7707700000001003E-79</c:v>
                </c:pt>
                <c:pt idx="3">
                  <c:v>1.0446400000001001E-193</c:v>
                </c:pt>
                <c:pt idx="4">
                  <c:v>5.0611900000006998E-275</c:v>
                </c:pt>
                <c:pt idx="5">
                  <c:v>1.09763E-7</c:v>
                </c:pt>
                <c:pt idx="6">
                  <c:v>9.1579400000009998E-200</c:v>
                </c:pt>
                <c:pt idx="7">
                  <c:v>2.3002100000000001E-23</c:v>
                </c:pt>
                <c:pt idx="8">
                  <c:v>1.1292800000001001E-98</c:v>
                </c:pt>
                <c:pt idx="9">
                  <c:v>3.5632700000000201E-31</c:v>
                </c:pt>
                <c:pt idx="10">
                  <c:v>5.5183599999999999E-12</c:v>
                </c:pt>
                <c:pt idx="11">
                  <c:v>4.0067100000001E-57</c:v>
                </c:pt>
                <c:pt idx="12">
                  <c:v>2.0178000000000999E-73</c:v>
                </c:pt>
                <c:pt idx="13">
                  <c:v>1.6587599999999999E-53</c:v>
                </c:pt>
                <c:pt idx="14" formatCode="General">
                  <c:v>0</c:v>
                </c:pt>
                <c:pt idx="15">
                  <c:v>4.28786E-13</c:v>
                </c:pt>
                <c:pt idx="16">
                  <c:v>2.9439400000000001E-17</c:v>
                </c:pt>
                <c:pt idx="17">
                  <c:v>1.7576300000000001E-12</c:v>
                </c:pt>
                <c:pt idx="18">
                  <c:v>2.0817299999999999E-32</c:v>
                </c:pt>
                <c:pt idx="19">
                  <c:v>3.0551300000001002E-70</c:v>
                </c:pt>
                <c:pt idx="20">
                  <c:v>6.4247499999999998E-6</c:v>
                </c:pt>
                <c:pt idx="21">
                  <c:v>1.7498E-24</c:v>
                </c:pt>
                <c:pt idx="22">
                  <c:v>1.53332E-18</c:v>
                </c:pt>
                <c:pt idx="23">
                  <c:v>2.38955E-8</c:v>
                </c:pt>
                <c:pt idx="24">
                  <c:v>9.8547500000000999E-17</c:v>
                </c:pt>
                <c:pt idx="25">
                  <c:v>6.4846400000000997E-33</c:v>
                </c:pt>
                <c:pt idx="26">
                  <c:v>5.1190000000001999E-83</c:v>
                </c:pt>
                <c:pt idx="27">
                  <c:v>1.14464E-39</c:v>
                </c:pt>
                <c:pt idx="28" formatCode="General">
                  <c:v>1.2609000000000001E-4</c:v>
                </c:pt>
                <c:pt idx="29">
                  <c:v>9.2222800000000006E-11</c:v>
                </c:pt>
                <c:pt idx="30">
                  <c:v>3.3791900000002E-102</c:v>
                </c:pt>
                <c:pt idx="31">
                  <c:v>5.2723300000000999E-24</c:v>
                </c:pt>
                <c:pt idx="32">
                  <c:v>1.55056E-6</c:v>
                </c:pt>
                <c:pt idx="33" formatCode="General">
                  <c:v>6.9821800000000002E-3</c:v>
                </c:pt>
                <c:pt idx="34" formatCode="General">
                  <c:v>0</c:v>
                </c:pt>
                <c:pt idx="35" formatCode="General">
                  <c:v>7.0597699999999999E-3</c:v>
                </c:pt>
                <c:pt idx="36">
                  <c:v>7.8895000000003999E-103</c:v>
                </c:pt>
                <c:pt idx="37">
                  <c:v>7.8510299999999999E-9</c:v>
                </c:pt>
                <c:pt idx="38">
                  <c:v>6.8203900000001005E-21</c:v>
                </c:pt>
                <c:pt idx="39">
                  <c:v>6.3221100000005002E-148</c:v>
                </c:pt>
                <c:pt idx="40">
                  <c:v>8.7238500000008995E-182</c:v>
                </c:pt>
                <c:pt idx="41">
                  <c:v>2.28643E-20</c:v>
                </c:pt>
                <c:pt idx="42">
                  <c:v>3.8918499999999997E-7</c:v>
                </c:pt>
                <c:pt idx="43">
                  <c:v>3.0081800000000999E-55</c:v>
                </c:pt>
                <c:pt idx="44">
                  <c:v>1.5276599999999999E-21</c:v>
                </c:pt>
                <c:pt idx="45">
                  <c:v>2.0157200000001E-56</c:v>
                </c:pt>
                <c:pt idx="46">
                  <c:v>1.29308E-33</c:v>
                </c:pt>
                <c:pt idx="47">
                  <c:v>8.4503700000003998E-91</c:v>
                </c:pt>
                <c:pt idx="48">
                  <c:v>7.5230400000001996E-47</c:v>
                </c:pt>
                <c:pt idx="49">
                  <c:v>7.3163800000002004E-53</c:v>
                </c:pt>
                <c:pt idx="50">
                  <c:v>5.2063600000002003E-71</c:v>
                </c:pt>
                <c:pt idx="51">
                  <c:v>6.1087900000003003E-109</c:v>
                </c:pt>
              </c:numCache>
            </c:numRef>
          </c:val>
        </c:ser>
        <c:ser>
          <c:idx val="35"/>
          <c:order val="35"/>
          <c:val>
            <c:numRef>
              <c:f>Sheet3!$C$96:$BB$96</c:f>
              <c:numCache>
                <c:formatCode>0.00E+00</c:formatCode>
                <c:ptCount val="52"/>
                <c:pt idx="0">
                  <c:v>2.0574700000000001E-12</c:v>
                </c:pt>
                <c:pt idx="1">
                  <c:v>1.08281E-13</c:v>
                </c:pt>
                <c:pt idx="2">
                  <c:v>1.3129300000000001E-30</c:v>
                </c:pt>
                <c:pt idx="3">
                  <c:v>5.9213700000000002E-6</c:v>
                </c:pt>
                <c:pt idx="4">
                  <c:v>1.4539400000001E-95</c:v>
                </c:pt>
                <c:pt idx="5">
                  <c:v>5.8618000000007998E-263</c:v>
                </c:pt>
                <c:pt idx="6">
                  <c:v>1.4361400000001001E-83</c:v>
                </c:pt>
                <c:pt idx="7">
                  <c:v>5.7622700000000997E-24</c:v>
                </c:pt>
                <c:pt idx="8">
                  <c:v>3.77857E-13</c:v>
                </c:pt>
                <c:pt idx="9">
                  <c:v>6.0033200000001998E-68</c:v>
                </c:pt>
                <c:pt idx="10">
                  <c:v>4.5406500000000001E-7</c:v>
                </c:pt>
                <c:pt idx="11">
                  <c:v>8.9453300000002197E-56</c:v>
                </c:pt>
                <c:pt idx="12">
                  <c:v>1.7031200000000001E-30</c:v>
                </c:pt>
                <c:pt idx="13">
                  <c:v>9.2455599999999996E-5</c:v>
                </c:pt>
                <c:pt idx="14">
                  <c:v>7.6353400000004003E-97</c:v>
                </c:pt>
                <c:pt idx="15">
                  <c:v>5.5152900000000999E-30</c:v>
                </c:pt>
                <c:pt idx="16">
                  <c:v>3.3363599999999999E-11</c:v>
                </c:pt>
                <c:pt idx="17">
                  <c:v>1.5284399999999999E-27</c:v>
                </c:pt>
                <c:pt idx="18">
                  <c:v>1.0040099999999999E-62</c:v>
                </c:pt>
                <c:pt idx="19" formatCode="General">
                  <c:v>0</c:v>
                </c:pt>
                <c:pt idx="20">
                  <c:v>1.3652599999999999E-13</c:v>
                </c:pt>
                <c:pt idx="21" formatCode="General">
                  <c:v>1.3047699999999999E-4</c:v>
                </c:pt>
                <c:pt idx="22">
                  <c:v>4.1068800000001801E-75</c:v>
                </c:pt>
                <c:pt idx="23">
                  <c:v>1.8285800000002E-230</c:v>
                </c:pt>
                <c:pt idx="24">
                  <c:v>2.29717E-20</c:v>
                </c:pt>
                <c:pt idx="25">
                  <c:v>3.2177000000000999E-58</c:v>
                </c:pt>
                <c:pt idx="26">
                  <c:v>1.02708E-54</c:v>
                </c:pt>
                <c:pt idx="27">
                  <c:v>8.5659300000003997E-82</c:v>
                </c:pt>
                <c:pt idx="28">
                  <c:v>1.71499E-6</c:v>
                </c:pt>
                <c:pt idx="29">
                  <c:v>1.28915E-51</c:v>
                </c:pt>
                <c:pt idx="30">
                  <c:v>6.2301000000000998E-18</c:v>
                </c:pt>
                <c:pt idx="31" formatCode="General">
                  <c:v>6.1163700000000005E-4</c:v>
                </c:pt>
                <c:pt idx="32">
                  <c:v>3.2928300000000001E-5</c:v>
                </c:pt>
                <c:pt idx="33">
                  <c:v>2.0034300000000001E-12</c:v>
                </c:pt>
                <c:pt idx="34" formatCode="General">
                  <c:v>7.0597699999999999E-3</c:v>
                </c:pt>
                <c:pt idx="35" formatCode="General">
                  <c:v>0</c:v>
                </c:pt>
                <c:pt idx="36">
                  <c:v>2.8624999999999999E-20</c:v>
                </c:pt>
                <c:pt idx="37">
                  <c:v>3.4281400000002002E-96</c:v>
                </c:pt>
                <c:pt idx="38" formatCode="General">
                  <c:v>6.05494E-3</c:v>
                </c:pt>
                <c:pt idx="39">
                  <c:v>7.0028499999999998E-15</c:v>
                </c:pt>
                <c:pt idx="40">
                  <c:v>7.3168300000000995E-41</c:v>
                </c:pt>
                <c:pt idx="41">
                  <c:v>2.4905399999999998E-11</c:v>
                </c:pt>
                <c:pt idx="42">
                  <c:v>4.8417799999999998E-7</c:v>
                </c:pt>
                <c:pt idx="43">
                  <c:v>4.7000099999999997E-7</c:v>
                </c:pt>
                <c:pt idx="44">
                  <c:v>3.6025899999999997E-5</c:v>
                </c:pt>
                <c:pt idx="45" formatCode="General">
                  <c:v>1.47565E-4</c:v>
                </c:pt>
                <c:pt idx="46">
                  <c:v>1.9117000000000001E-34</c:v>
                </c:pt>
                <c:pt idx="47">
                  <c:v>2.3563700000000001E-29</c:v>
                </c:pt>
                <c:pt idx="48">
                  <c:v>6.5859300000003996E-116</c:v>
                </c:pt>
                <c:pt idx="49">
                  <c:v>1.8255600000000001E-6</c:v>
                </c:pt>
                <c:pt idx="50">
                  <c:v>2.05005E-6</c:v>
                </c:pt>
                <c:pt idx="51">
                  <c:v>2.62307E-11</c:v>
                </c:pt>
              </c:numCache>
            </c:numRef>
          </c:val>
        </c:ser>
        <c:ser>
          <c:idx val="36"/>
          <c:order val="36"/>
          <c:val>
            <c:numRef>
              <c:f>Sheet3!$C$97:$BB$97</c:f>
              <c:numCache>
                <c:formatCode>General</c:formatCode>
                <c:ptCount val="52"/>
                <c:pt idx="0">
                  <c:v>3.8942099999999998E-4</c:v>
                </c:pt>
                <c:pt idx="1">
                  <c:v>1.5733399999999999E-4</c:v>
                </c:pt>
                <c:pt idx="2" formatCode="0.00E+00">
                  <c:v>9.7404799999999994E-8</c:v>
                </c:pt>
                <c:pt idx="3">
                  <c:v>2.15341E-4</c:v>
                </c:pt>
                <c:pt idx="4">
                  <c:v>1.50808E-4</c:v>
                </c:pt>
                <c:pt idx="5">
                  <c:v>1.46976E-4</c:v>
                </c:pt>
                <c:pt idx="6" formatCode="0.00E+00">
                  <c:v>1.36175E-11</c:v>
                </c:pt>
                <c:pt idx="7" formatCode="0.00E+00">
                  <c:v>1.2487199999999999E-6</c:v>
                </c:pt>
                <c:pt idx="8" formatCode="0.00E+00">
                  <c:v>2.7636899999999999E-23</c:v>
                </c:pt>
                <c:pt idx="9" formatCode="0.00E+00">
                  <c:v>2.38041E-20</c:v>
                </c:pt>
                <c:pt idx="10" formatCode="0.00E+00">
                  <c:v>3.0559499999999998E-5</c:v>
                </c:pt>
                <c:pt idx="11" formatCode="0.00E+00">
                  <c:v>9.2922900000000001E-6</c:v>
                </c:pt>
                <c:pt idx="12" formatCode="0.00E+00">
                  <c:v>2.2627E-11</c:v>
                </c:pt>
                <c:pt idx="13" formatCode="0.00E+00">
                  <c:v>9.4126499999999994E-5</c:v>
                </c:pt>
                <c:pt idx="14" formatCode="0.00E+00">
                  <c:v>9.1245000000001004E-20</c:v>
                </c:pt>
                <c:pt idx="15">
                  <c:v>1.1598400000000001E-4</c:v>
                </c:pt>
                <c:pt idx="16" formatCode="0.00E+00">
                  <c:v>6.3349500000000002E-6</c:v>
                </c:pt>
                <c:pt idx="17">
                  <c:v>1.5146100000000001E-4</c:v>
                </c:pt>
                <c:pt idx="18" formatCode="0.00E+00">
                  <c:v>5.4142499999999997E-7</c:v>
                </c:pt>
                <c:pt idx="19" formatCode="0.00E+00">
                  <c:v>3.6643900000000002E-22</c:v>
                </c:pt>
                <c:pt idx="20" formatCode="0.00E+00">
                  <c:v>9.4306100000000003E-8</c:v>
                </c:pt>
                <c:pt idx="21" formatCode="0.00E+00">
                  <c:v>1.67592E-15</c:v>
                </c:pt>
                <c:pt idx="22" formatCode="0.00E+00">
                  <c:v>2.3380100000000001E-17</c:v>
                </c:pt>
                <c:pt idx="23" formatCode="0.00E+00">
                  <c:v>9.1442600000001004E-26</c:v>
                </c:pt>
                <c:pt idx="24">
                  <c:v>1.0768900000000001E-4</c:v>
                </c:pt>
                <c:pt idx="25" formatCode="0.00E+00">
                  <c:v>8.6340700000000005E-6</c:v>
                </c:pt>
                <c:pt idx="26" formatCode="0.00E+00">
                  <c:v>1.3241700000000001E-8</c:v>
                </c:pt>
                <c:pt idx="27" formatCode="0.00E+00">
                  <c:v>1.46133E-12</c:v>
                </c:pt>
                <c:pt idx="28" formatCode="0.00E+00">
                  <c:v>1.7190800000000001E-6</c:v>
                </c:pt>
                <c:pt idx="29" formatCode="0.00E+00">
                  <c:v>3.8340200000000003E-5</c:v>
                </c:pt>
                <c:pt idx="30" formatCode="0.00E+00">
                  <c:v>5.7752800000001002E-30</c:v>
                </c:pt>
                <c:pt idx="31" formatCode="0.00E+00">
                  <c:v>6.2210899999999997E-9</c:v>
                </c:pt>
                <c:pt idx="32" formatCode="0.00E+00">
                  <c:v>2.5454999999999999E-5</c:v>
                </c:pt>
                <c:pt idx="33" formatCode="0.00E+00">
                  <c:v>4.3532799999999998E-5</c:v>
                </c:pt>
                <c:pt idx="34" formatCode="0.00E+00">
                  <c:v>7.8895000000003999E-103</c:v>
                </c:pt>
                <c:pt idx="35" formatCode="0.00E+00">
                  <c:v>2.8624999999999999E-20</c:v>
                </c:pt>
                <c:pt idx="36">
                  <c:v>0</c:v>
                </c:pt>
                <c:pt idx="37">
                  <c:v>3.5909000000000002E-3</c:v>
                </c:pt>
                <c:pt idx="38">
                  <c:v>1.2392499999999999E-3</c:v>
                </c:pt>
                <c:pt idx="39">
                  <c:v>2.8927800000000002E-3</c:v>
                </c:pt>
                <c:pt idx="40" formatCode="0.00E+00">
                  <c:v>1.48241E-15</c:v>
                </c:pt>
                <c:pt idx="41">
                  <c:v>1.0769599999999999E-4</c:v>
                </c:pt>
                <c:pt idx="42">
                  <c:v>1.52919E-4</c:v>
                </c:pt>
                <c:pt idx="43" formatCode="0.00E+00">
                  <c:v>9.9863000000000195E-14</c:v>
                </c:pt>
                <c:pt idx="44" formatCode="0.00E+00">
                  <c:v>3.8660100000000001E-7</c:v>
                </c:pt>
                <c:pt idx="45">
                  <c:v>1.64328E-3</c:v>
                </c:pt>
                <c:pt idx="46" formatCode="0.00E+00">
                  <c:v>5.0424699999999998E-13</c:v>
                </c:pt>
                <c:pt idx="47">
                  <c:v>2.1307600000000002E-3</c:v>
                </c:pt>
                <c:pt idx="48">
                  <c:v>6.5004699999999995E-4</c:v>
                </c:pt>
                <c:pt idx="49" formatCode="0.00E+00">
                  <c:v>2.2351799999999998E-5</c:v>
                </c:pt>
                <c:pt idx="50" formatCode="0.00E+00">
                  <c:v>5.1734200000001001E-27</c:v>
                </c:pt>
                <c:pt idx="51" formatCode="0.00E+00">
                  <c:v>5.3340800000000003E-5</c:v>
                </c:pt>
              </c:numCache>
            </c:numRef>
          </c:val>
        </c:ser>
        <c:ser>
          <c:idx val="37"/>
          <c:order val="37"/>
          <c:val>
            <c:numRef>
              <c:f>Sheet3!$C$98:$BB$98</c:f>
              <c:numCache>
                <c:formatCode>0.00E+00</c:formatCode>
                <c:ptCount val="52"/>
                <c:pt idx="0">
                  <c:v>2.11166E-32</c:v>
                </c:pt>
                <c:pt idx="1">
                  <c:v>2.40953E-6</c:v>
                </c:pt>
                <c:pt idx="2" formatCode="General">
                  <c:v>2.2004199999999999E-4</c:v>
                </c:pt>
                <c:pt idx="3">
                  <c:v>3.5787999999999997E-5</c:v>
                </c:pt>
                <c:pt idx="4">
                  <c:v>9.3496900000001005E-14</c:v>
                </c:pt>
                <c:pt idx="5">
                  <c:v>2.5631099999999998E-40</c:v>
                </c:pt>
                <c:pt idx="6">
                  <c:v>9.8551300000000996E-5</c:v>
                </c:pt>
                <c:pt idx="7">
                  <c:v>6.2534100000001002E-33</c:v>
                </c:pt>
                <c:pt idx="8">
                  <c:v>6.55799E-12</c:v>
                </c:pt>
                <c:pt idx="9">
                  <c:v>2.52455E-11</c:v>
                </c:pt>
                <c:pt idx="10">
                  <c:v>1.0823800000000001E-8</c:v>
                </c:pt>
                <c:pt idx="11">
                  <c:v>6.55799E-12</c:v>
                </c:pt>
                <c:pt idx="12">
                  <c:v>5.5539199999999998E-12</c:v>
                </c:pt>
                <c:pt idx="13">
                  <c:v>5.7149800000001002E-24</c:v>
                </c:pt>
                <c:pt idx="14">
                  <c:v>3.6383400000000001E-16</c:v>
                </c:pt>
                <c:pt idx="15">
                  <c:v>4.3723400000000001E-7</c:v>
                </c:pt>
                <c:pt idx="16">
                  <c:v>6.78767E-9</c:v>
                </c:pt>
                <c:pt idx="17">
                  <c:v>1.4184600000000001E-7</c:v>
                </c:pt>
                <c:pt idx="18">
                  <c:v>7.5790800000000003E-9</c:v>
                </c:pt>
                <c:pt idx="19">
                  <c:v>5.6052300000000997E-54</c:v>
                </c:pt>
                <c:pt idx="20" formatCode="General">
                  <c:v>1.05683E-4</c:v>
                </c:pt>
                <c:pt idx="21">
                  <c:v>9.7972000000000003E-5</c:v>
                </c:pt>
                <c:pt idx="22" formatCode="General">
                  <c:v>1.0567499999999999E-4</c:v>
                </c:pt>
                <c:pt idx="23">
                  <c:v>8.5867800000000008E-6</c:v>
                </c:pt>
                <c:pt idx="24">
                  <c:v>2.1323299999999998E-9</c:v>
                </c:pt>
                <c:pt idx="25">
                  <c:v>6.8149400000002002E-59</c:v>
                </c:pt>
                <c:pt idx="26">
                  <c:v>1.6068999999999999E-35</c:v>
                </c:pt>
                <c:pt idx="27">
                  <c:v>9.2440099999999999E-12</c:v>
                </c:pt>
                <c:pt idx="28" formatCode="General">
                  <c:v>1.39324E-4</c:v>
                </c:pt>
                <c:pt idx="29" formatCode="General">
                  <c:v>1.3576800000000001E-4</c:v>
                </c:pt>
                <c:pt idx="30">
                  <c:v>3.9766300000000001E-13</c:v>
                </c:pt>
                <c:pt idx="31" formatCode="General">
                  <c:v>2.2194700000000001E-4</c:v>
                </c:pt>
                <c:pt idx="32">
                  <c:v>8.0436400000000004E-10</c:v>
                </c:pt>
                <c:pt idx="33">
                  <c:v>1.05624E-10</c:v>
                </c:pt>
                <c:pt idx="34">
                  <c:v>7.8510299999999999E-9</c:v>
                </c:pt>
                <c:pt idx="35">
                  <c:v>3.4281400000002002E-96</c:v>
                </c:pt>
                <c:pt idx="36" formatCode="General">
                  <c:v>3.5909000000000002E-3</c:v>
                </c:pt>
                <c:pt idx="37" formatCode="General">
                  <c:v>0</c:v>
                </c:pt>
                <c:pt idx="38" formatCode="General">
                  <c:v>1.7304500000000001E-4</c:v>
                </c:pt>
                <c:pt idx="39" formatCode="General">
                  <c:v>5.0731400000000003E-3</c:v>
                </c:pt>
                <c:pt idx="40">
                  <c:v>9.6506200000000002E-11</c:v>
                </c:pt>
                <c:pt idx="41">
                  <c:v>2.9074800000000002E-5</c:v>
                </c:pt>
                <c:pt idx="42">
                  <c:v>2.4642899999999999E-7</c:v>
                </c:pt>
                <c:pt idx="43">
                  <c:v>2.6153399999999999E-5</c:v>
                </c:pt>
                <c:pt idx="44" formatCode="General">
                  <c:v>1.07184E-4</c:v>
                </c:pt>
                <c:pt idx="45" formatCode="General">
                  <c:v>1.2397800000000001E-4</c:v>
                </c:pt>
                <c:pt idx="46">
                  <c:v>3.2757600000000002E-22</c:v>
                </c:pt>
                <c:pt idx="47" formatCode="General">
                  <c:v>3.8826400000000001E-3</c:v>
                </c:pt>
                <c:pt idx="48">
                  <c:v>1.6122000000000001E-17</c:v>
                </c:pt>
                <c:pt idx="49">
                  <c:v>1.01021E-19</c:v>
                </c:pt>
                <c:pt idx="50">
                  <c:v>3.5745300000000002E-16</c:v>
                </c:pt>
                <c:pt idx="51">
                  <c:v>1.1050999999999999E-19</c:v>
                </c:pt>
              </c:numCache>
            </c:numRef>
          </c:val>
        </c:ser>
        <c:ser>
          <c:idx val="38"/>
          <c:order val="38"/>
          <c:val>
            <c:numRef>
              <c:f>Sheet3!$C$99:$BB$99</c:f>
              <c:numCache>
                <c:formatCode>0.00E+00</c:formatCode>
                <c:ptCount val="52"/>
                <c:pt idx="0">
                  <c:v>2.2824600000001002E-105</c:v>
                </c:pt>
                <c:pt idx="1">
                  <c:v>9.2481199999999998E-5</c:v>
                </c:pt>
                <c:pt idx="2">
                  <c:v>8.14896E-6</c:v>
                </c:pt>
                <c:pt idx="3">
                  <c:v>1.67716E-9</c:v>
                </c:pt>
                <c:pt idx="4">
                  <c:v>3.6069200000000001E-25</c:v>
                </c:pt>
                <c:pt idx="5">
                  <c:v>1.0051800000001E-113</c:v>
                </c:pt>
                <c:pt idx="6">
                  <c:v>4.3905700000000999E-63</c:v>
                </c:pt>
                <c:pt idx="7">
                  <c:v>6.2447900000000397E-15</c:v>
                </c:pt>
                <c:pt idx="8">
                  <c:v>3.9551000000000001E-10</c:v>
                </c:pt>
                <c:pt idx="9">
                  <c:v>8.1180000000000003E-9</c:v>
                </c:pt>
                <c:pt idx="10" formatCode="General">
                  <c:v>1.2628499999999999E-4</c:v>
                </c:pt>
                <c:pt idx="11">
                  <c:v>4.03468E-22</c:v>
                </c:pt>
                <c:pt idx="12">
                  <c:v>5.8237499999999999E-6</c:v>
                </c:pt>
                <c:pt idx="13">
                  <c:v>1.5347300000000001E-12</c:v>
                </c:pt>
                <c:pt idx="14">
                  <c:v>1.00803E-13</c:v>
                </c:pt>
                <c:pt idx="15">
                  <c:v>1.65056E-24</c:v>
                </c:pt>
                <c:pt idx="16">
                  <c:v>5.7177499999999999E-5</c:v>
                </c:pt>
                <c:pt idx="17">
                  <c:v>5.7075300000001001E-30</c:v>
                </c:pt>
                <c:pt idx="18">
                  <c:v>3.3487500000000998E-61</c:v>
                </c:pt>
                <c:pt idx="19">
                  <c:v>3.1439700000000998E-61</c:v>
                </c:pt>
                <c:pt idx="20">
                  <c:v>3.0288900000000002E-8</c:v>
                </c:pt>
                <c:pt idx="21">
                  <c:v>5.7028400000001003E-42</c:v>
                </c:pt>
                <c:pt idx="22">
                  <c:v>3.1363100000000999E-55</c:v>
                </c:pt>
                <c:pt idx="23">
                  <c:v>1.5214E-51</c:v>
                </c:pt>
                <c:pt idx="24">
                  <c:v>1.68126E-9</c:v>
                </c:pt>
                <c:pt idx="25">
                  <c:v>1.90763E-9</c:v>
                </c:pt>
                <c:pt idx="26">
                  <c:v>6.0856800000002003E-68</c:v>
                </c:pt>
                <c:pt idx="27">
                  <c:v>7.7976500000001E-41</c:v>
                </c:pt>
                <c:pt idx="28" formatCode="General">
                  <c:v>1.3512800000000001E-4</c:v>
                </c:pt>
                <c:pt idx="29">
                  <c:v>4.9454000000001003E-22</c:v>
                </c:pt>
                <c:pt idx="30">
                  <c:v>6.5192800000000998E-21</c:v>
                </c:pt>
                <c:pt idx="31" formatCode="General">
                  <c:v>2.6352100000000001E-4</c:v>
                </c:pt>
                <c:pt idx="32">
                  <c:v>9.4153200000000005E-5</c:v>
                </c:pt>
                <c:pt idx="33">
                  <c:v>3.03675E-5</c:v>
                </c:pt>
                <c:pt idx="34">
                  <c:v>6.8203900000001005E-21</c:v>
                </c:pt>
                <c:pt idx="35" formatCode="General">
                  <c:v>6.05494E-3</c:v>
                </c:pt>
                <c:pt idx="36" formatCode="General">
                  <c:v>1.2392499999999999E-3</c:v>
                </c:pt>
                <c:pt idx="37" formatCode="General">
                  <c:v>1.7304500000000001E-4</c:v>
                </c:pt>
                <c:pt idx="38" formatCode="General">
                  <c:v>0</c:v>
                </c:pt>
                <c:pt idx="39" formatCode="General">
                  <c:v>5.3471200000000003E-3</c:v>
                </c:pt>
                <c:pt idx="40">
                  <c:v>1.5110299999999999E-55</c:v>
                </c:pt>
                <c:pt idx="41" formatCode="General">
                  <c:v>2.5530699999999997E-4</c:v>
                </c:pt>
                <c:pt idx="42">
                  <c:v>5.6052600000000997E-30</c:v>
                </c:pt>
                <c:pt idx="43">
                  <c:v>4.4210999999999998E-7</c:v>
                </c:pt>
                <c:pt idx="44">
                  <c:v>9.5863100000001001E-17</c:v>
                </c:pt>
                <c:pt idx="45" formatCode="General">
                  <c:v>1.48732E-4</c:v>
                </c:pt>
                <c:pt idx="46">
                  <c:v>9.5075800000000999E-17</c:v>
                </c:pt>
                <c:pt idx="47" formatCode="General">
                  <c:v>1.24012E-4</c:v>
                </c:pt>
                <c:pt idx="48">
                  <c:v>1.0967200000000001E-86</c:v>
                </c:pt>
                <c:pt idx="49">
                  <c:v>1.92007E-25</c:v>
                </c:pt>
                <c:pt idx="50">
                  <c:v>6.7451500000001998E-53</c:v>
                </c:pt>
                <c:pt idx="51">
                  <c:v>2.2741000000000001E-5</c:v>
                </c:pt>
              </c:numCache>
            </c:numRef>
          </c:val>
        </c:ser>
        <c:ser>
          <c:idx val="39"/>
          <c:order val="39"/>
          <c:val>
            <c:numRef>
              <c:f>Sheet3!$C$100:$BB$100</c:f>
              <c:numCache>
                <c:formatCode>0.00E+00</c:formatCode>
                <c:ptCount val="52"/>
                <c:pt idx="0">
                  <c:v>7.1270800000000294E-18</c:v>
                </c:pt>
                <c:pt idx="1">
                  <c:v>1.7235400000000001E-7</c:v>
                </c:pt>
                <c:pt idx="2" formatCode="General">
                  <c:v>1.15942E-4</c:v>
                </c:pt>
                <c:pt idx="3">
                  <c:v>1.1341099999999999E-10</c:v>
                </c:pt>
                <c:pt idx="4">
                  <c:v>8.9741400000007002E-145</c:v>
                </c:pt>
                <c:pt idx="5">
                  <c:v>2.9581299999999998E-37</c:v>
                </c:pt>
                <c:pt idx="6">
                  <c:v>2.7276900000001002E-58</c:v>
                </c:pt>
                <c:pt idx="7">
                  <c:v>4.1067900000002002E-72</c:v>
                </c:pt>
                <c:pt idx="8">
                  <c:v>7.4348899999999992E-12</c:v>
                </c:pt>
                <c:pt idx="9">
                  <c:v>3.7376999999999999E-10</c:v>
                </c:pt>
                <c:pt idx="10">
                  <c:v>5.9573599999999997E-6</c:v>
                </c:pt>
                <c:pt idx="11">
                  <c:v>2.7135600000000002E-5</c:v>
                </c:pt>
                <c:pt idx="12">
                  <c:v>2.7803999999999999E-8</c:v>
                </c:pt>
                <c:pt idx="13">
                  <c:v>9.4221800000001003E-14</c:v>
                </c:pt>
                <c:pt idx="14">
                  <c:v>1.2460499999999999E-26</c:v>
                </c:pt>
                <c:pt idx="15" formatCode="General">
                  <c:v>1.15942E-4</c:v>
                </c:pt>
                <c:pt idx="16" formatCode="General">
                  <c:v>1.24461E-4</c:v>
                </c:pt>
                <c:pt idx="17">
                  <c:v>1.1041300000000001E-16</c:v>
                </c:pt>
                <c:pt idx="18">
                  <c:v>1.83597E-38</c:v>
                </c:pt>
                <c:pt idx="19">
                  <c:v>5.3229100000000999E-32</c:v>
                </c:pt>
                <c:pt idx="20">
                  <c:v>2.0283700000000001E-13</c:v>
                </c:pt>
                <c:pt idx="21">
                  <c:v>6.4132900000000002E-6</c:v>
                </c:pt>
                <c:pt idx="22">
                  <c:v>9.0601400000001001E-26</c:v>
                </c:pt>
                <c:pt idx="23">
                  <c:v>2.6946900000000001E-35</c:v>
                </c:pt>
                <c:pt idx="24">
                  <c:v>1.75247E-9</c:v>
                </c:pt>
                <c:pt idx="25">
                  <c:v>2.35735E-11</c:v>
                </c:pt>
                <c:pt idx="26">
                  <c:v>3.0096000000002E-111</c:v>
                </c:pt>
                <c:pt idx="27">
                  <c:v>3.8108699999999999E-31</c:v>
                </c:pt>
                <c:pt idx="28">
                  <c:v>3.2349600000000002E-17</c:v>
                </c:pt>
                <c:pt idx="29">
                  <c:v>4.1415500000000002E-7</c:v>
                </c:pt>
                <c:pt idx="30">
                  <c:v>1.1473400000000001E-16</c:v>
                </c:pt>
                <c:pt idx="31">
                  <c:v>5.7592700000000998E-19</c:v>
                </c:pt>
                <c:pt idx="32" formatCode="General">
                  <c:v>1.18897E-4</c:v>
                </c:pt>
                <c:pt idx="33" formatCode="General">
                  <c:v>1.4909999999999999E-4</c:v>
                </c:pt>
                <c:pt idx="34">
                  <c:v>6.3221100000005002E-148</c:v>
                </c:pt>
                <c:pt idx="35">
                  <c:v>7.0028499999999998E-15</c:v>
                </c:pt>
                <c:pt idx="36" formatCode="General">
                  <c:v>2.8927800000000002E-3</c:v>
                </c:pt>
                <c:pt idx="37" formatCode="General">
                  <c:v>5.0731400000000003E-3</c:v>
                </c:pt>
                <c:pt idx="38" formatCode="General">
                  <c:v>5.3471200000000003E-3</c:v>
                </c:pt>
                <c:pt idx="39" formatCode="General">
                  <c:v>0</c:v>
                </c:pt>
                <c:pt idx="40">
                  <c:v>8.94496E-11</c:v>
                </c:pt>
                <c:pt idx="41">
                  <c:v>1.08194E-7</c:v>
                </c:pt>
                <c:pt idx="42">
                  <c:v>9.8799000000000002E-11</c:v>
                </c:pt>
                <c:pt idx="43">
                  <c:v>2.8540599999999999E-5</c:v>
                </c:pt>
                <c:pt idx="44" formatCode="General">
                  <c:v>1.02784E-4</c:v>
                </c:pt>
                <c:pt idx="45">
                  <c:v>2.6122000000000002E-5</c:v>
                </c:pt>
                <c:pt idx="46">
                  <c:v>5.7018700000001002E-24</c:v>
                </c:pt>
                <c:pt idx="47">
                  <c:v>1.3308900000000001E-7</c:v>
                </c:pt>
                <c:pt idx="48">
                  <c:v>4.3522500000000002E-5</c:v>
                </c:pt>
                <c:pt idx="49">
                  <c:v>3.8154600000000001E-10</c:v>
                </c:pt>
                <c:pt idx="50">
                  <c:v>4.8155399999999999E-10</c:v>
                </c:pt>
                <c:pt idx="51">
                  <c:v>6.8297500000001002E-31</c:v>
                </c:pt>
              </c:numCache>
            </c:numRef>
          </c:val>
        </c:ser>
        <c:ser>
          <c:idx val="40"/>
          <c:order val="40"/>
          <c:val>
            <c:numRef>
              <c:f>Sheet3!$C$101:$BB$101</c:f>
              <c:numCache>
                <c:formatCode>0.00E+00</c:formatCode>
                <c:ptCount val="52"/>
                <c:pt idx="0">
                  <c:v>1.9192500000000002E-21</c:v>
                </c:pt>
                <c:pt idx="1">
                  <c:v>1.6051900000000001E-5</c:v>
                </c:pt>
                <c:pt idx="2">
                  <c:v>2.2838899999999999E-38</c:v>
                </c:pt>
                <c:pt idx="3">
                  <c:v>6.1697400000002001E-68</c:v>
                </c:pt>
                <c:pt idx="4">
                  <c:v>8.4471100000000995E-32</c:v>
                </c:pt>
                <c:pt idx="5">
                  <c:v>9.2984400000003098E-70</c:v>
                </c:pt>
                <c:pt idx="6">
                  <c:v>1.1632399999999999E-24</c:v>
                </c:pt>
                <c:pt idx="7" formatCode="General">
                  <c:v>6.9903300000000003E-3</c:v>
                </c:pt>
                <c:pt idx="8" formatCode="General">
                  <c:v>1.23511E-4</c:v>
                </c:pt>
                <c:pt idx="9">
                  <c:v>1.3001700000002E-245</c:v>
                </c:pt>
                <c:pt idx="10">
                  <c:v>3.87591E-18</c:v>
                </c:pt>
                <c:pt idx="11">
                  <c:v>3.7671900000000002E-16</c:v>
                </c:pt>
                <c:pt idx="12">
                  <c:v>1.98734E-38</c:v>
                </c:pt>
                <c:pt idx="13">
                  <c:v>2.0371900000000001E-14</c:v>
                </c:pt>
                <c:pt idx="14">
                  <c:v>2.8286400000001E-102</c:v>
                </c:pt>
                <c:pt idx="15">
                  <c:v>1.46303E-35</c:v>
                </c:pt>
                <c:pt idx="16">
                  <c:v>6.7019800000000103E-15</c:v>
                </c:pt>
                <c:pt idx="17">
                  <c:v>4.2296400000001999E-75</c:v>
                </c:pt>
                <c:pt idx="18" formatCode="General">
                  <c:v>6.5729200000000003E-3</c:v>
                </c:pt>
                <c:pt idx="19">
                  <c:v>6.4904200000002003E-56</c:v>
                </c:pt>
                <c:pt idx="20">
                  <c:v>4.0112999999999998E-13</c:v>
                </c:pt>
                <c:pt idx="21">
                  <c:v>1.4277000000000001E-27</c:v>
                </c:pt>
                <c:pt idx="22">
                  <c:v>4.8302900000001003E-39</c:v>
                </c:pt>
                <c:pt idx="23">
                  <c:v>2.56779E-5</c:v>
                </c:pt>
                <c:pt idx="24">
                  <c:v>9.6052300000000002E-5</c:v>
                </c:pt>
                <c:pt idx="25">
                  <c:v>2.7324800000001001E-67</c:v>
                </c:pt>
                <c:pt idx="26">
                  <c:v>1.7515999999999999E-12</c:v>
                </c:pt>
                <c:pt idx="27">
                  <c:v>1.1451300000001001E-132</c:v>
                </c:pt>
                <c:pt idx="28">
                  <c:v>3.1669699999999999E-6</c:v>
                </c:pt>
                <c:pt idx="29">
                  <c:v>1.4679E-15</c:v>
                </c:pt>
                <c:pt idx="30">
                  <c:v>1.8167100000000001E-43</c:v>
                </c:pt>
                <c:pt idx="31">
                  <c:v>6.0538600000000003E-6</c:v>
                </c:pt>
                <c:pt idx="32">
                  <c:v>4.3628299999999997E-5</c:v>
                </c:pt>
                <c:pt idx="33">
                  <c:v>1.6568299999999999E-15</c:v>
                </c:pt>
                <c:pt idx="34">
                  <c:v>8.7238500000008995E-182</c:v>
                </c:pt>
                <c:pt idx="35">
                  <c:v>7.3168300000000995E-41</c:v>
                </c:pt>
                <c:pt idx="36">
                  <c:v>1.48241E-15</c:v>
                </c:pt>
                <c:pt idx="37">
                  <c:v>9.6506200000000002E-11</c:v>
                </c:pt>
                <c:pt idx="38">
                  <c:v>1.5110299999999999E-55</c:v>
                </c:pt>
                <c:pt idx="39">
                  <c:v>8.94496E-11</c:v>
                </c:pt>
                <c:pt idx="40" formatCode="General">
                  <c:v>0</c:v>
                </c:pt>
                <c:pt idx="41">
                  <c:v>2.23398E-7</c:v>
                </c:pt>
                <c:pt idx="42">
                  <c:v>1.00346E-7</c:v>
                </c:pt>
                <c:pt idx="43">
                  <c:v>1.24432E-45</c:v>
                </c:pt>
                <c:pt idx="44">
                  <c:v>9.7021400000000006E-5</c:v>
                </c:pt>
                <c:pt idx="45">
                  <c:v>1.4948099999999999E-21</c:v>
                </c:pt>
                <c:pt idx="46">
                  <c:v>5.9973900000000001E-9</c:v>
                </c:pt>
                <c:pt idx="47">
                  <c:v>3.17025E-34</c:v>
                </c:pt>
                <c:pt idx="48">
                  <c:v>7.4354300000001001E-41</c:v>
                </c:pt>
                <c:pt idx="49">
                  <c:v>4.71218E-25</c:v>
                </c:pt>
                <c:pt idx="50" formatCode="General">
                  <c:v>1.07596E-4</c:v>
                </c:pt>
                <c:pt idx="51">
                  <c:v>9.6371499999999997E-5</c:v>
                </c:pt>
              </c:numCache>
            </c:numRef>
          </c:val>
        </c:ser>
        <c:ser>
          <c:idx val="41"/>
          <c:order val="41"/>
          <c:val>
            <c:numRef>
              <c:f>Sheet3!$C$102:$BB$102</c:f>
              <c:numCache>
                <c:formatCode>General</c:formatCode>
                <c:ptCount val="52"/>
                <c:pt idx="0" formatCode="0.00E+00">
                  <c:v>4.05025000000001E-22</c:v>
                </c:pt>
                <c:pt idx="1">
                  <c:v>2.83534E-4</c:v>
                </c:pt>
                <c:pt idx="2" formatCode="0.00E+00">
                  <c:v>4.0720499999999999E-10</c:v>
                </c:pt>
                <c:pt idx="3" formatCode="0.00E+00">
                  <c:v>3.7758700000000001E-19</c:v>
                </c:pt>
                <c:pt idx="4" formatCode="0.00E+00">
                  <c:v>6.3634400000001002E-24</c:v>
                </c:pt>
                <c:pt idx="5" formatCode="0.00E+00">
                  <c:v>2.53852E-8</c:v>
                </c:pt>
                <c:pt idx="6">
                  <c:v>6.7890499999999996E-3</c:v>
                </c:pt>
                <c:pt idx="7" formatCode="0.00E+00">
                  <c:v>9.7761299999999995E-5</c:v>
                </c:pt>
                <c:pt idx="8" formatCode="0.00E+00">
                  <c:v>9.9430800000000004E-5</c:v>
                </c:pt>
                <c:pt idx="9" formatCode="0.00E+00">
                  <c:v>4.01532E-13</c:v>
                </c:pt>
                <c:pt idx="10" formatCode="0.00E+00">
                  <c:v>5.1181899999999999E-5</c:v>
                </c:pt>
                <c:pt idx="11" formatCode="0.00E+00">
                  <c:v>5.6553300000000003E-6</c:v>
                </c:pt>
                <c:pt idx="12" formatCode="0.00E+00">
                  <c:v>3.2693200000000001E-5</c:v>
                </c:pt>
                <c:pt idx="13" formatCode="0.00E+00">
                  <c:v>9.6432000000000001E-11</c:v>
                </c:pt>
                <c:pt idx="14" formatCode="0.00E+00">
                  <c:v>9.8569900000000006E-5</c:v>
                </c:pt>
                <c:pt idx="15" formatCode="0.00E+00">
                  <c:v>7.8654600000000001E-6</c:v>
                </c:pt>
                <c:pt idx="16">
                  <c:v>1.1502000000000001E-3</c:v>
                </c:pt>
                <c:pt idx="17">
                  <c:v>1.14077E-4</c:v>
                </c:pt>
                <c:pt idx="18" formatCode="0.00E+00">
                  <c:v>3.6490399999999998E-17</c:v>
                </c:pt>
                <c:pt idx="19">
                  <c:v>1.2807199999999999E-4</c:v>
                </c:pt>
                <c:pt idx="20">
                  <c:v>9.4201500000000004E-4</c:v>
                </c:pt>
                <c:pt idx="21" formatCode="0.00E+00">
                  <c:v>6.3332300000000003E-5</c:v>
                </c:pt>
                <c:pt idx="22" formatCode="0.00E+00">
                  <c:v>2.2340999999999999E-18</c:v>
                </c:pt>
                <c:pt idx="23" formatCode="0.00E+00">
                  <c:v>2.1798700000000001E-6</c:v>
                </c:pt>
                <c:pt idx="24">
                  <c:v>1.05283E-4</c:v>
                </c:pt>
                <c:pt idx="25" formatCode="0.00E+00">
                  <c:v>1.6600299999999999E-12</c:v>
                </c:pt>
                <c:pt idx="26" formatCode="0.00E+00">
                  <c:v>2.0904899999999999E-6</c:v>
                </c:pt>
                <c:pt idx="27" formatCode="0.00E+00">
                  <c:v>4.8823000000000997E-57</c:v>
                </c:pt>
                <c:pt idx="28">
                  <c:v>2.9890599999999999E-4</c:v>
                </c:pt>
                <c:pt idx="29">
                  <c:v>3.0995799999999998E-3</c:v>
                </c:pt>
                <c:pt idx="30" formatCode="0.00E+00">
                  <c:v>2.6769999999999999E-14</c:v>
                </c:pt>
                <c:pt idx="31" formatCode="0.00E+00">
                  <c:v>2.45373E-9</c:v>
                </c:pt>
                <c:pt idx="32" formatCode="0.00E+00">
                  <c:v>9.9221299999999998E-5</c:v>
                </c:pt>
                <c:pt idx="33" formatCode="0.00E+00">
                  <c:v>4.0328300000000097E-31</c:v>
                </c:pt>
                <c:pt idx="34" formatCode="0.00E+00">
                  <c:v>2.28643E-20</c:v>
                </c:pt>
                <c:pt idx="35" formatCode="0.00E+00">
                  <c:v>2.4905399999999998E-11</c:v>
                </c:pt>
                <c:pt idx="36">
                  <c:v>1.0769599999999999E-4</c:v>
                </c:pt>
                <c:pt idx="37" formatCode="0.00E+00">
                  <c:v>2.9074800000000002E-5</c:v>
                </c:pt>
                <c:pt idx="38">
                  <c:v>2.5530699999999997E-4</c:v>
                </c:pt>
                <c:pt idx="39" formatCode="0.00E+00">
                  <c:v>1.08194E-7</c:v>
                </c:pt>
                <c:pt idx="40" formatCode="0.00E+00">
                  <c:v>2.23398E-7</c:v>
                </c:pt>
                <c:pt idx="41">
                  <c:v>0</c:v>
                </c:pt>
                <c:pt idx="42" formatCode="0.00E+00">
                  <c:v>9.8736200000000093E-5</c:v>
                </c:pt>
                <c:pt idx="43" formatCode="0.00E+00">
                  <c:v>1.36467E-10</c:v>
                </c:pt>
                <c:pt idx="44">
                  <c:v>1.9117299999999999E-4</c:v>
                </c:pt>
                <c:pt idx="45" formatCode="0.00E+00">
                  <c:v>1.4170100000000001E-7</c:v>
                </c:pt>
                <c:pt idx="46" formatCode="0.00E+00">
                  <c:v>7.3858399999999999E-7</c:v>
                </c:pt>
                <c:pt idx="47" formatCode="0.00E+00">
                  <c:v>1.5007E-8</c:v>
                </c:pt>
                <c:pt idx="48" formatCode="0.00E+00">
                  <c:v>4.0709700000000001E-7</c:v>
                </c:pt>
                <c:pt idx="49" formatCode="0.00E+00">
                  <c:v>5.9589E-13</c:v>
                </c:pt>
                <c:pt idx="50" formatCode="0.00E+00">
                  <c:v>3.8783299999999998E-7</c:v>
                </c:pt>
                <c:pt idx="51" formatCode="0.00E+00">
                  <c:v>2.39749E-5</c:v>
                </c:pt>
              </c:numCache>
            </c:numRef>
          </c:val>
        </c:ser>
        <c:ser>
          <c:idx val="42"/>
          <c:order val="42"/>
          <c:val>
            <c:numRef>
              <c:f>Sheet3!$C$103:$BB$103</c:f>
              <c:numCache>
                <c:formatCode>0.00E+00</c:formatCode>
                <c:ptCount val="52"/>
                <c:pt idx="0">
                  <c:v>5.7502700000001003E-18</c:v>
                </c:pt>
                <c:pt idx="1">
                  <c:v>2.5365399999999998E-10</c:v>
                </c:pt>
                <c:pt idx="2">
                  <c:v>5.5830499999999997E-12</c:v>
                </c:pt>
                <c:pt idx="3">
                  <c:v>1.84799E-16</c:v>
                </c:pt>
                <c:pt idx="4">
                  <c:v>1.73342E-43</c:v>
                </c:pt>
                <c:pt idx="5">
                  <c:v>4.7769900000001003E-29</c:v>
                </c:pt>
                <c:pt idx="6">
                  <c:v>9.8240700000000003E-5</c:v>
                </c:pt>
                <c:pt idx="7">
                  <c:v>9.1751500000000004E-5</c:v>
                </c:pt>
                <c:pt idx="8" formatCode="General">
                  <c:v>2.42041E-4</c:v>
                </c:pt>
                <c:pt idx="9" formatCode="General">
                  <c:v>5.6570800000000001E-3</c:v>
                </c:pt>
                <c:pt idx="10">
                  <c:v>4.2401299999999999E-13</c:v>
                </c:pt>
                <c:pt idx="11">
                  <c:v>1.43544E-7</c:v>
                </c:pt>
                <c:pt idx="12">
                  <c:v>7.9383900000001003E-29</c:v>
                </c:pt>
                <c:pt idx="13">
                  <c:v>7.3622199999999998E-9</c:v>
                </c:pt>
                <c:pt idx="14" formatCode="General">
                  <c:v>6.4197899999999999E-4</c:v>
                </c:pt>
                <c:pt idx="15">
                  <c:v>6.7971300000001001E-36</c:v>
                </c:pt>
                <c:pt idx="16">
                  <c:v>8.6806700000000998E-29</c:v>
                </c:pt>
                <c:pt idx="17">
                  <c:v>6.4259900000000001E-6</c:v>
                </c:pt>
                <c:pt idx="18">
                  <c:v>1.6248300000000001E-9</c:v>
                </c:pt>
                <c:pt idx="19">
                  <c:v>8.2204900000001096E-31</c:v>
                </c:pt>
                <c:pt idx="20">
                  <c:v>2.3813700000000001E-17</c:v>
                </c:pt>
                <c:pt idx="21">
                  <c:v>5.8976900000000001E-5</c:v>
                </c:pt>
                <c:pt idx="22">
                  <c:v>1.0055700000000001E-7</c:v>
                </c:pt>
                <c:pt idx="23">
                  <c:v>3.0287300000003998E-259</c:v>
                </c:pt>
                <c:pt idx="24">
                  <c:v>1.4643900000000001E-7</c:v>
                </c:pt>
                <c:pt idx="25">
                  <c:v>1.0941600000000001E-7</c:v>
                </c:pt>
                <c:pt idx="26">
                  <c:v>4.8222800000000998E-45</c:v>
                </c:pt>
                <c:pt idx="27" formatCode="General">
                  <c:v>3.8256400000000001E-4</c:v>
                </c:pt>
                <c:pt idx="28">
                  <c:v>5.9666800000000003E-6</c:v>
                </c:pt>
                <c:pt idx="29">
                  <c:v>6.4814899999999998E-6</c:v>
                </c:pt>
                <c:pt idx="30">
                  <c:v>8.5882400000001E-17</c:v>
                </c:pt>
                <c:pt idx="31">
                  <c:v>5.9528500000000499E-18</c:v>
                </c:pt>
                <c:pt idx="32" formatCode="General">
                  <c:v>5.9024300000000002E-3</c:v>
                </c:pt>
                <c:pt idx="33">
                  <c:v>1.7689300000000001E-6</c:v>
                </c:pt>
                <c:pt idx="34">
                  <c:v>3.8918499999999997E-7</c:v>
                </c:pt>
                <c:pt idx="35">
                  <c:v>4.8417799999999998E-7</c:v>
                </c:pt>
                <c:pt idx="36" formatCode="General">
                  <c:v>1.52919E-4</c:v>
                </c:pt>
                <c:pt idx="37">
                  <c:v>2.4642899999999999E-7</c:v>
                </c:pt>
                <c:pt idx="38">
                  <c:v>5.6052600000000997E-30</c:v>
                </c:pt>
                <c:pt idx="39">
                  <c:v>9.8799000000000002E-11</c:v>
                </c:pt>
                <c:pt idx="40">
                  <c:v>1.00346E-7</c:v>
                </c:pt>
                <c:pt idx="41">
                  <c:v>9.8736200000000093E-5</c:v>
                </c:pt>
                <c:pt idx="42" formatCode="General">
                  <c:v>0</c:v>
                </c:pt>
                <c:pt idx="43" formatCode="General">
                  <c:v>1.5388899999999999E-4</c:v>
                </c:pt>
                <c:pt idx="44" formatCode="General">
                  <c:v>3.37141E-4</c:v>
                </c:pt>
                <c:pt idx="45">
                  <c:v>7.1018200000000998E-27</c:v>
                </c:pt>
                <c:pt idx="46">
                  <c:v>2.46549E-5</c:v>
                </c:pt>
                <c:pt idx="47" formatCode="General">
                  <c:v>3.1393399999999998E-4</c:v>
                </c:pt>
                <c:pt idx="48">
                  <c:v>4.25257000000029E-116</c:v>
                </c:pt>
                <c:pt idx="49">
                  <c:v>2.20008E-13</c:v>
                </c:pt>
                <c:pt idx="50">
                  <c:v>5.9122300000003001E-89</c:v>
                </c:pt>
                <c:pt idx="51">
                  <c:v>1.69669E-34</c:v>
                </c:pt>
              </c:numCache>
            </c:numRef>
          </c:val>
        </c:ser>
        <c:ser>
          <c:idx val="43"/>
          <c:order val="43"/>
          <c:val>
            <c:numRef>
              <c:f>Sheet3!$C$104:$BB$104</c:f>
              <c:numCache>
                <c:formatCode>0.00E+00</c:formatCode>
                <c:ptCount val="52"/>
                <c:pt idx="0">
                  <c:v>3.8260800000001003E-48</c:v>
                </c:pt>
                <c:pt idx="1">
                  <c:v>1.78864E-6</c:v>
                </c:pt>
                <c:pt idx="2">
                  <c:v>1.15684E-25</c:v>
                </c:pt>
                <c:pt idx="3">
                  <c:v>7.8352700000001001E-35</c:v>
                </c:pt>
                <c:pt idx="4" formatCode="General">
                  <c:v>2.0118299999999999E-4</c:v>
                </c:pt>
                <c:pt idx="5">
                  <c:v>2.35536E-38</c:v>
                </c:pt>
                <c:pt idx="6">
                  <c:v>5.5467599999999997E-5</c:v>
                </c:pt>
                <c:pt idx="7">
                  <c:v>2.0241400000000001E-32</c:v>
                </c:pt>
                <c:pt idx="8">
                  <c:v>3.8368000000000001E-7</c:v>
                </c:pt>
                <c:pt idx="9">
                  <c:v>7.1365100000001999E-56</c:v>
                </c:pt>
                <c:pt idx="10" formatCode="General">
                  <c:v>1.2448400000000001E-4</c:v>
                </c:pt>
                <c:pt idx="11">
                  <c:v>4.5379599999999999E-10</c:v>
                </c:pt>
                <c:pt idx="12">
                  <c:v>3.1355900000000999E-79</c:v>
                </c:pt>
                <c:pt idx="13">
                  <c:v>3.5052300000000003E-5</c:v>
                </c:pt>
                <c:pt idx="14">
                  <c:v>5.60209000000009E-21</c:v>
                </c:pt>
                <c:pt idx="15" formatCode="General">
                  <c:v>4.2088799999999999E-3</c:v>
                </c:pt>
                <c:pt idx="16">
                  <c:v>7.0837700000001001E-25</c:v>
                </c:pt>
                <c:pt idx="17">
                  <c:v>6.1717899999999998E-9</c:v>
                </c:pt>
                <c:pt idx="18">
                  <c:v>1.24659E-7</c:v>
                </c:pt>
                <c:pt idx="19">
                  <c:v>2.8541600000000001E-5</c:v>
                </c:pt>
                <c:pt idx="20">
                  <c:v>1.9622800000000001E-6</c:v>
                </c:pt>
                <c:pt idx="21">
                  <c:v>1.7113700000000001E-38</c:v>
                </c:pt>
                <c:pt idx="22">
                  <c:v>2.30056E-38</c:v>
                </c:pt>
                <c:pt idx="23">
                  <c:v>6.8377900000002898E-74</c:v>
                </c:pt>
                <c:pt idx="24">
                  <c:v>1.2208E-13</c:v>
                </c:pt>
                <c:pt idx="25">
                  <c:v>2.3451299999999999E-26</c:v>
                </c:pt>
                <c:pt idx="26">
                  <c:v>1.53655E-40</c:v>
                </c:pt>
                <c:pt idx="27">
                  <c:v>2.8066700000000002E-12</c:v>
                </c:pt>
                <c:pt idx="28" formatCode="General">
                  <c:v>1.0717099999999999E-4</c:v>
                </c:pt>
                <c:pt idx="29">
                  <c:v>6.7111900000001003E-15</c:v>
                </c:pt>
                <c:pt idx="30">
                  <c:v>8.3486200000000999E-35</c:v>
                </c:pt>
                <c:pt idx="31">
                  <c:v>2.6039099999999999E-17</c:v>
                </c:pt>
                <c:pt idx="32">
                  <c:v>5.4647700000001003E-21</c:v>
                </c:pt>
                <c:pt idx="33" formatCode="General">
                  <c:v>6.2720900000000001E-3</c:v>
                </c:pt>
                <c:pt idx="34">
                  <c:v>3.0081800000000999E-55</c:v>
                </c:pt>
                <c:pt idx="35">
                  <c:v>4.7000099999999997E-7</c:v>
                </c:pt>
                <c:pt idx="36">
                  <c:v>9.9863000000000195E-14</c:v>
                </c:pt>
                <c:pt idx="37">
                  <c:v>2.6153399999999999E-5</c:v>
                </c:pt>
                <c:pt idx="38">
                  <c:v>4.4210999999999998E-7</c:v>
                </c:pt>
                <c:pt idx="39">
                  <c:v>2.8540599999999999E-5</c:v>
                </c:pt>
                <c:pt idx="40">
                  <c:v>1.24432E-45</c:v>
                </c:pt>
                <c:pt idx="41">
                  <c:v>1.36467E-10</c:v>
                </c:pt>
                <c:pt idx="42" formatCode="General">
                  <c:v>1.5388899999999999E-4</c:v>
                </c:pt>
                <c:pt idx="43" formatCode="General">
                  <c:v>0</c:v>
                </c:pt>
                <c:pt idx="44">
                  <c:v>1.2488600000000001E-33</c:v>
                </c:pt>
                <c:pt idx="45" formatCode="General">
                  <c:v>2.9257699999999998E-3</c:v>
                </c:pt>
                <c:pt idx="46">
                  <c:v>6.3112200000000004E-6</c:v>
                </c:pt>
                <c:pt idx="47">
                  <c:v>1.9684799999999999E-41</c:v>
                </c:pt>
                <c:pt idx="48">
                  <c:v>3.3357000000001099E-64</c:v>
                </c:pt>
                <c:pt idx="49">
                  <c:v>5.6540900000001004E-54</c:v>
                </c:pt>
                <c:pt idx="50">
                  <c:v>4.8951400000001002E-36</c:v>
                </c:pt>
                <c:pt idx="51">
                  <c:v>1.4513199999999999E-12</c:v>
                </c:pt>
              </c:numCache>
            </c:numRef>
          </c:val>
        </c:ser>
        <c:ser>
          <c:idx val="44"/>
          <c:order val="44"/>
          <c:val>
            <c:numRef>
              <c:f>Sheet3!$C$105:$BB$105</c:f>
              <c:numCache>
                <c:formatCode>General</c:formatCode>
                <c:ptCount val="52"/>
                <c:pt idx="0">
                  <c:v>1.6628899999999999E-4</c:v>
                </c:pt>
                <c:pt idx="1">
                  <c:v>1.2598700000000001E-4</c:v>
                </c:pt>
                <c:pt idx="2">
                  <c:v>5.75896E-4</c:v>
                </c:pt>
                <c:pt idx="3" formatCode="0.00E+00">
                  <c:v>3.9972600000000002E-22</c:v>
                </c:pt>
                <c:pt idx="4" formatCode="0.00E+00">
                  <c:v>9.5656100000001094E-17</c:v>
                </c:pt>
                <c:pt idx="5" formatCode="0.00E+00">
                  <c:v>9.2611900000002009E-53</c:v>
                </c:pt>
                <c:pt idx="6" formatCode="0.00E+00">
                  <c:v>7.4713200000000102E-12</c:v>
                </c:pt>
                <c:pt idx="7" formatCode="0.00E+00">
                  <c:v>1.63982E-21</c:v>
                </c:pt>
                <c:pt idx="8" formatCode="0.00E+00">
                  <c:v>5.4426900000001E-18</c:v>
                </c:pt>
                <c:pt idx="9">
                  <c:v>1.3309899999999999E-4</c:v>
                </c:pt>
                <c:pt idx="10" formatCode="0.00E+00">
                  <c:v>2.8659699999999999E-5</c:v>
                </c:pt>
                <c:pt idx="11" formatCode="0.00E+00">
                  <c:v>4.2897200000001003E-34</c:v>
                </c:pt>
                <c:pt idx="12" formatCode="0.00E+00">
                  <c:v>1.28648E-12</c:v>
                </c:pt>
                <c:pt idx="13">
                  <c:v>1.6065799999999999E-4</c:v>
                </c:pt>
                <c:pt idx="14" formatCode="0.00E+00">
                  <c:v>1.17234E-16</c:v>
                </c:pt>
                <c:pt idx="15" formatCode="0.00E+00">
                  <c:v>2.6063499999999999E-14</c:v>
                </c:pt>
                <c:pt idx="16" formatCode="0.00E+00">
                  <c:v>1.2166000000000001E-13</c:v>
                </c:pt>
                <c:pt idx="17" formatCode="0.00E+00">
                  <c:v>1.6949799999999999E-6</c:v>
                </c:pt>
                <c:pt idx="18">
                  <c:v>7.0265500000000003E-3</c:v>
                </c:pt>
                <c:pt idx="19" formatCode="0.00E+00">
                  <c:v>6.1558800000000103E-18</c:v>
                </c:pt>
                <c:pt idx="20" formatCode="0.00E+00">
                  <c:v>1.09664E-13</c:v>
                </c:pt>
                <c:pt idx="21">
                  <c:v>3.4559499999999997E-4</c:v>
                </c:pt>
                <c:pt idx="22" formatCode="0.00E+00">
                  <c:v>5.5742100000001E-36</c:v>
                </c:pt>
                <c:pt idx="23" formatCode="0.00E+00">
                  <c:v>1.19718E-22</c:v>
                </c:pt>
                <c:pt idx="24" formatCode="0.00E+00">
                  <c:v>2.75622E-8</c:v>
                </c:pt>
                <c:pt idx="25" formatCode="0.00E+00">
                  <c:v>2.7731600000000001E-5</c:v>
                </c:pt>
                <c:pt idx="26">
                  <c:v>1.32065E-4</c:v>
                </c:pt>
                <c:pt idx="27" formatCode="0.00E+00">
                  <c:v>3.0568699999999998E-8</c:v>
                </c:pt>
                <c:pt idx="28" formatCode="0.00E+00">
                  <c:v>1.6677900000000001E-6</c:v>
                </c:pt>
                <c:pt idx="29" formatCode="0.00E+00">
                  <c:v>2.3256799999999999E-6</c:v>
                </c:pt>
                <c:pt idx="30" formatCode="0.00E+00">
                  <c:v>4.6735999999999997E-16</c:v>
                </c:pt>
                <c:pt idx="31">
                  <c:v>4.0408400000000004E-3</c:v>
                </c:pt>
                <c:pt idx="32" formatCode="0.00E+00">
                  <c:v>3.1318300000000001E-5</c:v>
                </c:pt>
                <c:pt idx="33" formatCode="0.00E+00">
                  <c:v>8.7699400000001097E-29</c:v>
                </c:pt>
                <c:pt idx="34" formatCode="0.00E+00">
                  <c:v>1.5276599999999999E-21</c:v>
                </c:pt>
                <c:pt idx="35" formatCode="0.00E+00">
                  <c:v>3.6025899999999997E-5</c:v>
                </c:pt>
                <c:pt idx="36" formatCode="0.00E+00">
                  <c:v>3.8660100000000001E-7</c:v>
                </c:pt>
                <c:pt idx="37">
                  <c:v>1.07184E-4</c:v>
                </c:pt>
                <c:pt idx="38" formatCode="0.00E+00">
                  <c:v>9.5863100000001001E-17</c:v>
                </c:pt>
                <c:pt idx="39">
                  <c:v>1.02784E-4</c:v>
                </c:pt>
                <c:pt idx="40" formatCode="0.00E+00">
                  <c:v>9.7021400000000006E-5</c:v>
                </c:pt>
                <c:pt idx="41">
                  <c:v>1.9117299999999999E-4</c:v>
                </c:pt>
                <c:pt idx="42">
                  <c:v>3.37141E-4</c:v>
                </c:pt>
                <c:pt idx="43" formatCode="0.00E+00">
                  <c:v>1.2488600000000001E-33</c:v>
                </c:pt>
                <c:pt idx="44">
                  <c:v>0</c:v>
                </c:pt>
                <c:pt idx="45" formatCode="0.00E+00">
                  <c:v>5.4510400000001004E-18</c:v>
                </c:pt>
                <c:pt idx="46" formatCode="0.00E+00">
                  <c:v>2.40251E-17</c:v>
                </c:pt>
                <c:pt idx="47" formatCode="0.00E+00">
                  <c:v>4.9077900000000901E-20</c:v>
                </c:pt>
                <c:pt idx="48">
                  <c:v>4.1009999999999999E-4</c:v>
                </c:pt>
                <c:pt idx="49" formatCode="0.00E+00">
                  <c:v>2.17802E-12</c:v>
                </c:pt>
                <c:pt idx="50" formatCode="0.00E+00">
                  <c:v>9.6459900000000001E-5</c:v>
                </c:pt>
                <c:pt idx="51" formatCode="0.00E+00">
                  <c:v>3.7553599999999999E-10</c:v>
                </c:pt>
              </c:numCache>
            </c:numRef>
          </c:val>
        </c:ser>
        <c:ser>
          <c:idx val="45"/>
          <c:order val="45"/>
          <c:val>
            <c:numRef>
              <c:f>Sheet3!$C$106:$BB$106</c:f>
              <c:numCache>
                <c:formatCode>General</c:formatCode>
                <c:ptCount val="52"/>
                <c:pt idx="0" formatCode="0.00E+00">
                  <c:v>1.7946500000000001E-15</c:v>
                </c:pt>
                <c:pt idx="1">
                  <c:v>1.003E-4</c:v>
                </c:pt>
                <c:pt idx="2" formatCode="0.00E+00">
                  <c:v>2.24377E-9</c:v>
                </c:pt>
                <c:pt idx="3" formatCode="0.00E+00">
                  <c:v>5.2584400000000005E-10</c:v>
                </c:pt>
                <c:pt idx="4">
                  <c:v>3.8000799999999998E-4</c:v>
                </c:pt>
                <c:pt idx="5" formatCode="0.00E+00">
                  <c:v>1.2093100000000001E-7</c:v>
                </c:pt>
                <c:pt idx="6" formatCode="0.00E+00">
                  <c:v>1.5368099999999999E-18</c:v>
                </c:pt>
                <c:pt idx="7" formatCode="0.00E+00">
                  <c:v>5.4283300000000999E-25</c:v>
                </c:pt>
                <c:pt idx="8" formatCode="0.00E+00">
                  <c:v>2.5269599999999999E-8</c:v>
                </c:pt>
                <c:pt idx="9" formatCode="0.00E+00">
                  <c:v>9.8367600000000003E-11</c:v>
                </c:pt>
                <c:pt idx="10">
                  <c:v>1.01368E-4</c:v>
                </c:pt>
                <c:pt idx="11">
                  <c:v>1.2589900000000001E-4</c:v>
                </c:pt>
                <c:pt idx="12" formatCode="0.00E+00">
                  <c:v>2.6261499999999999E-5</c:v>
                </c:pt>
                <c:pt idx="13" formatCode="0.00E+00">
                  <c:v>1.3312700000000001E-10</c:v>
                </c:pt>
                <c:pt idx="14" formatCode="0.00E+00">
                  <c:v>7.6141E-12</c:v>
                </c:pt>
                <c:pt idx="15" formatCode="0.00E+00">
                  <c:v>5.5934400000001004E-38</c:v>
                </c:pt>
                <c:pt idx="16" formatCode="0.00E+00">
                  <c:v>1.36728E-15</c:v>
                </c:pt>
                <c:pt idx="17" formatCode="0.00E+00">
                  <c:v>1.9368700000000001E-10</c:v>
                </c:pt>
                <c:pt idx="18" formatCode="0.00E+00">
                  <c:v>1.54692E-24</c:v>
                </c:pt>
                <c:pt idx="19" formatCode="0.00E+00">
                  <c:v>2.84482E-35</c:v>
                </c:pt>
                <c:pt idx="20" formatCode="0.00E+00">
                  <c:v>6.2352500000000005E-11</c:v>
                </c:pt>
                <c:pt idx="21" formatCode="0.00E+00">
                  <c:v>1.6070800000000001E-7</c:v>
                </c:pt>
                <c:pt idx="22" formatCode="0.00E+00">
                  <c:v>3.8418199999999998E-5</c:v>
                </c:pt>
                <c:pt idx="23" formatCode="0.00E+00">
                  <c:v>1.67674E-12</c:v>
                </c:pt>
                <c:pt idx="24">
                  <c:v>5.1431599999999999E-3</c:v>
                </c:pt>
                <c:pt idx="25">
                  <c:v>1.9169200000000001E-4</c:v>
                </c:pt>
                <c:pt idx="26" formatCode="0.00E+00">
                  <c:v>1.57223E-39</c:v>
                </c:pt>
                <c:pt idx="27" formatCode="0.00E+00">
                  <c:v>6.69094E-6</c:v>
                </c:pt>
                <c:pt idx="28">
                  <c:v>2.5294699999999998E-3</c:v>
                </c:pt>
                <c:pt idx="29" formatCode="0.00E+00">
                  <c:v>1.15088E-13</c:v>
                </c:pt>
                <c:pt idx="30" formatCode="0.00E+00">
                  <c:v>3.0435000000000001E-8</c:v>
                </c:pt>
                <c:pt idx="31" formatCode="0.00E+00">
                  <c:v>9.1631300000000008E-6</c:v>
                </c:pt>
                <c:pt idx="32" formatCode="0.00E+00">
                  <c:v>9.1278100000000005E-13</c:v>
                </c:pt>
                <c:pt idx="33" formatCode="0.00E+00">
                  <c:v>3.4786200000001E-46</c:v>
                </c:pt>
                <c:pt idx="34" formatCode="0.00E+00">
                  <c:v>2.0157200000001E-56</c:v>
                </c:pt>
                <c:pt idx="35">
                  <c:v>1.47565E-4</c:v>
                </c:pt>
                <c:pt idx="36">
                  <c:v>1.64328E-3</c:v>
                </c:pt>
                <c:pt idx="37">
                  <c:v>1.2397800000000001E-4</c:v>
                </c:pt>
                <c:pt idx="38">
                  <c:v>1.48732E-4</c:v>
                </c:pt>
                <c:pt idx="39" formatCode="0.00E+00">
                  <c:v>2.6122000000000002E-5</c:v>
                </c:pt>
                <c:pt idx="40" formatCode="0.00E+00">
                  <c:v>1.4948099999999999E-21</c:v>
                </c:pt>
                <c:pt idx="41" formatCode="0.00E+00">
                  <c:v>1.4170100000000001E-7</c:v>
                </c:pt>
                <c:pt idx="42" formatCode="0.00E+00">
                  <c:v>7.1018200000000998E-27</c:v>
                </c:pt>
                <c:pt idx="43">
                  <c:v>2.9257699999999998E-3</c:v>
                </c:pt>
                <c:pt idx="44" formatCode="0.00E+00">
                  <c:v>5.4510400000001004E-18</c:v>
                </c:pt>
                <c:pt idx="45">
                  <c:v>0</c:v>
                </c:pt>
                <c:pt idx="46" formatCode="0.00E+00">
                  <c:v>9.9875400000000003E-5</c:v>
                </c:pt>
                <c:pt idx="47" formatCode="0.00E+00">
                  <c:v>6.8525699999999999E-6</c:v>
                </c:pt>
                <c:pt idx="48">
                  <c:v>3.0225400000000001E-4</c:v>
                </c:pt>
                <c:pt idx="49">
                  <c:v>1.01369E-4</c:v>
                </c:pt>
                <c:pt idx="50" formatCode="0.00E+00">
                  <c:v>2.1970599999999999E-17</c:v>
                </c:pt>
                <c:pt idx="51" formatCode="0.00E+00">
                  <c:v>8.8506700000000996E-17</c:v>
                </c:pt>
              </c:numCache>
            </c:numRef>
          </c:val>
        </c:ser>
        <c:ser>
          <c:idx val="46"/>
          <c:order val="46"/>
          <c:val>
            <c:numRef>
              <c:f>Sheet3!$C$107:$BB$107</c:f>
              <c:numCache>
                <c:formatCode>0.00E+00</c:formatCode>
                <c:ptCount val="52"/>
                <c:pt idx="0">
                  <c:v>1.55044E-30</c:v>
                </c:pt>
                <c:pt idx="1">
                  <c:v>4.7666799999999999E-7</c:v>
                </c:pt>
                <c:pt idx="2">
                  <c:v>9.3635200000000201E-11</c:v>
                </c:pt>
                <c:pt idx="3">
                  <c:v>3.4718400000000999E-40</c:v>
                </c:pt>
                <c:pt idx="4">
                  <c:v>8.8226500000001098E-29</c:v>
                </c:pt>
                <c:pt idx="5">
                  <c:v>4.9189000000001E-42</c:v>
                </c:pt>
                <c:pt idx="6">
                  <c:v>5.1485900000001003E-33</c:v>
                </c:pt>
                <c:pt idx="7">
                  <c:v>1.3740899999999999E-56</c:v>
                </c:pt>
                <c:pt idx="8">
                  <c:v>5.7765599999999997E-9</c:v>
                </c:pt>
                <c:pt idx="9" formatCode="General">
                  <c:v>1.06918E-4</c:v>
                </c:pt>
                <c:pt idx="10">
                  <c:v>1.6483599999999999E-6</c:v>
                </c:pt>
                <c:pt idx="11">
                  <c:v>9.4602699999999996E-11</c:v>
                </c:pt>
                <c:pt idx="12" formatCode="General">
                  <c:v>3.5003999999999999E-3</c:v>
                </c:pt>
                <c:pt idx="13" formatCode="General">
                  <c:v>2.84162E-3</c:v>
                </c:pt>
                <c:pt idx="14">
                  <c:v>1.49966E-6</c:v>
                </c:pt>
                <c:pt idx="15">
                  <c:v>1.7122999999999999E-41</c:v>
                </c:pt>
                <c:pt idx="16">
                  <c:v>3.6058800000000003E-7</c:v>
                </c:pt>
                <c:pt idx="17">
                  <c:v>3.6225800000000999E-41</c:v>
                </c:pt>
                <c:pt idx="18">
                  <c:v>3.4828100000000002E-22</c:v>
                </c:pt>
                <c:pt idx="19">
                  <c:v>6.1442900000003002E-108</c:v>
                </c:pt>
                <c:pt idx="20">
                  <c:v>1.43903E-12</c:v>
                </c:pt>
                <c:pt idx="21">
                  <c:v>9.9284500000000005E-8</c:v>
                </c:pt>
                <c:pt idx="22">
                  <c:v>3.9309100000001098E-72</c:v>
                </c:pt>
                <c:pt idx="23">
                  <c:v>4.0850900000001002E-57</c:v>
                </c:pt>
                <c:pt idx="24">
                  <c:v>5.44583E-7</c:v>
                </c:pt>
                <c:pt idx="25" formatCode="General">
                  <c:v>6.7873999999999999E-3</c:v>
                </c:pt>
                <c:pt idx="26">
                  <c:v>5.9973700000000004E-9</c:v>
                </c:pt>
                <c:pt idx="27">
                  <c:v>2.2401299999999999E-26</c:v>
                </c:pt>
                <c:pt idx="28" formatCode="General">
                  <c:v>7.0011800000000001E-4</c:v>
                </c:pt>
                <c:pt idx="29" formatCode="General">
                  <c:v>1.04219E-4</c:v>
                </c:pt>
                <c:pt idx="30">
                  <c:v>5.8992300000000002E-15</c:v>
                </c:pt>
                <c:pt idx="31">
                  <c:v>2.04377E-29</c:v>
                </c:pt>
                <c:pt idx="32">
                  <c:v>1.8106099999999999E-6</c:v>
                </c:pt>
                <c:pt idx="33">
                  <c:v>1.1507500000001E-95</c:v>
                </c:pt>
                <c:pt idx="34">
                  <c:v>1.29308E-33</c:v>
                </c:pt>
                <c:pt idx="35">
                  <c:v>1.9117000000000001E-34</c:v>
                </c:pt>
                <c:pt idx="36">
                  <c:v>5.0424699999999998E-13</c:v>
                </c:pt>
                <c:pt idx="37">
                  <c:v>3.2757600000000002E-22</c:v>
                </c:pt>
                <c:pt idx="38">
                  <c:v>9.5075800000000999E-17</c:v>
                </c:pt>
                <c:pt idx="39">
                  <c:v>5.7018700000001002E-24</c:v>
                </c:pt>
                <c:pt idx="40">
                  <c:v>5.9973900000000001E-9</c:v>
                </c:pt>
                <c:pt idx="41">
                  <c:v>7.3858399999999999E-7</c:v>
                </c:pt>
                <c:pt idx="42">
                  <c:v>2.46549E-5</c:v>
                </c:pt>
                <c:pt idx="43">
                  <c:v>6.3112200000000004E-6</c:v>
                </c:pt>
                <c:pt idx="44">
                  <c:v>2.40251E-17</c:v>
                </c:pt>
                <c:pt idx="45">
                  <c:v>9.9875400000000003E-5</c:v>
                </c:pt>
                <c:pt idx="46" formatCode="General">
                  <c:v>0</c:v>
                </c:pt>
                <c:pt idx="47">
                  <c:v>6.8497300000001996E-56</c:v>
                </c:pt>
                <c:pt idx="48">
                  <c:v>8.4974500000001101E-23</c:v>
                </c:pt>
                <c:pt idx="49">
                  <c:v>1.82777E-47</c:v>
                </c:pt>
                <c:pt idx="50">
                  <c:v>1.4107300000000001E-33</c:v>
                </c:pt>
                <c:pt idx="51">
                  <c:v>2.0288100000000001E-10</c:v>
                </c:pt>
              </c:numCache>
            </c:numRef>
          </c:val>
        </c:ser>
        <c:ser>
          <c:idx val="47"/>
          <c:order val="47"/>
          <c:val>
            <c:numRef>
              <c:f>Sheet3!$C$108:$BB$108</c:f>
              <c:numCache>
                <c:formatCode>0.00E+00</c:formatCode>
                <c:ptCount val="52"/>
                <c:pt idx="0">
                  <c:v>6.0075200000001E-24</c:v>
                </c:pt>
                <c:pt idx="1">
                  <c:v>1.6159199999999999E-9</c:v>
                </c:pt>
                <c:pt idx="2">
                  <c:v>2.4405099999999999E-15</c:v>
                </c:pt>
                <c:pt idx="3">
                  <c:v>9.6812200000002604E-58</c:v>
                </c:pt>
                <c:pt idx="4">
                  <c:v>7.0661400000000002E-6</c:v>
                </c:pt>
                <c:pt idx="5">
                  <c:v>2.3699299999999999E-20</c:v>
                </c:pt>
                <c:pt idx="6">
                  <c:v>5.9844200000005E-145</c:v>
                </c:pt>
                <c:pt idx="7">
                  <c:v>3.72565E-10</c:v>
                </c:pt>
                <c:pt idx="8">
                  <c:v>1.07999E-22</c:v>
                </c:pt>
                <c:pt idx="9">
                  <c:v>1.42651E-18</c:v>
                </c:pt>
                <c:pt idx="10">
                  <c:v>2.9265199999999999E-5</c:v>
                </c:pt>
                <c:pt idx="11">
                  <c:v>1.0085800000000001E-13</c:v>
                </c:pt>
                <c:pt idx="12">
                  <c:v>6.3209400000000002E-6</c:v>
                </c:pt>
                <c:pt idx="13">
                  <c:v>1.1757799999999999E-16</c:v>
                </c:pt>
                <c:pt idx="14">
                  <c:v>1.7576500000000101E-58</c:v>
                </c:pt>
                <c:pt idx="15">
                  <c:v>1.7142700000000999E-103</c:v>
                </c:pt>
                <c:pt idx="16" formatCode="General">
                  <c:v>1.0828300000000001E-4</c:v>
                </c:pt>
                <c:pt idx="17">
                  <c:v>6.2217500000001003E-24</c:v>
                </c:pt>
                <c:pt idx="18">
                  <c:v>2.56779E-5</c:v>
                </c:pt>
                <c:pt idx="19">
                  <c:v>8.2223700000000997E-22</c:v>
                </c:pt>
                <c:pt idx="20">
                  <c:v>3.9821000000000002E-16</c:v>
                </c:pt>
                <c:pt idx="21">
                  <c:v>2.4086200000000001E-17</c:v>
                </c:pt>
                <c:pt idx="22">
                  <c:v>6.8643599999999996E-6</c:v>
                </c:pt>
                <c:pt idx="23" formatCode="General">
                  <c:v>7.0645100000000004E-3</c:v>
                </c:pt>
                <c:pt idx="24" formatCode="General">
                  <c:v>2.11976E-4</c:v>
                </c:pt>
                <c:pt idx="25">
                  <c:v>2.4824800000001E-76</c:v>
                </c:pt>
                <c:pt idx="26">
                  <c:v>5.3481800000002701E-95</c:v>
                </c:pt>
                <c:pt idx="27">
                  <c:v>5.1367700000000002E-9</c:v>
                </c:pt>
                <c:pt idx="28" formatCode="General">
                  <c:v>1.49438E-4</c:v>
                </c:pt>
                <c:pt idx="29">
                  <c:v>6.6026700000000997E-21</c:v>
                </c:pt>
                <c:pt idx="30">
                  <c:v>9.86172000000031E-67</c:v>
                </c:pt>
                <c:pt idx="31">
                  <c:v>2.3702599999999999E-17</c:v>
                </c:pt>
                <c:pt idx="32" formatCode="General">
                  <c:v>1.10957E-4</c:v>
                </c:pt>
                <c:pt idx="33">
                  <c:v>6.4064300000001002E-18</c:v>
                </c:pt>
                <c:pt idx="34">
                  <c:v>8.4503700000003998E-91</c:v>
                </c:pt>
                <c:pt idx="35">
                  <c:v>2.3563700000000001E-29</c:v>
                </c:pt>
                <c:pt idx="36" formatCode="General">
                  <c:v>2.1307600000000002E-3</c:v>
                </c:pt>
                <c:pt idx="37" formatCode="General">
                  <c:v>3.8826400000000001E-3</c:v>
                </c:pt>
                <c:pt idx="38" formatCode="General">
                  <c:v>1.24012E-4</c:v>
                </c:pt>
                <c:pt idx="39">
                  <c:v>1.3308900000000001E-7</c:v>
                </c:pt>
                <c:pt idx="40">
                  <c:v>3.17025E-34</c:v>
                </c:pt>
                <c:pt idx="41">
                  <c:v>1.5007E-8</c:v>
                </c:pt>
                <c:pt idx="42" formatCode="General">
                  <c:v>3.1393399999999998E-4</c:v>
                </c:pt>
                <c:pt idx="43">
                  <c:v>1.9684799999999999E-41</c:v>
                </c:pt>
                <c:pt idx="44">
                  <c:v>4.9077900000000901E-20</c:v>
                </c:pt>
                <c:pt idx="45">
                  <c:v>6.8525699999999999E-6</c:v>
                </c:pt>
                <c:pt idx="46">
                  <c:v>6.8497300000001996E-56</c:v>
                </c:pt>
                <c:pt idx="47" formatCode="General">
                  <c:v>0</c:v>
                </c:pt>
                <c:pt idx="48">
                  <c:v>2.4357199999999999E-14</c:v>
                </c:pt>
                <c:pt idx="49">
                  <c:v>2.9768100000000999E-64</c:v>
                </c:pt>
                <c:pt idx="50">
                  <c:v>9.0991200000003904E-79</c:v>
                </c:pt>
                <c:pt idx="51">
                  <c:v>1.9327100000001E-94</c:v>
                </c:pt>
              </c:numCache>
            </c:numRef>
          </c:val>
        </c:ser>
        <c:ser>
          <c:idx val="48"/>
          <c:order val="48"/>
          <c:val>
            <c:numRef>
              <c:f>Sheet3!$C$109:$BB$109</c:f>
              <c:numCache>
                <c:formatCode>0.00E+00</c:formatCode>
                <c:ptCount val="52"/>
                <c:pt idx="0" formatCode="General">
                  <c:v>5.6591799999999998E-3</c:v>
                </c:pt>
                <c:pt idx="1">
                  <c:v>2.1071600000000001E-15</c:v>
                </c:pt>
                <c:pt idx="2">
                  <c:v>1.32167E-33</c:v>
                </c:pt>
                <c:pt idx="3">
                  <c:v>2.1643500000000001E-35</c:v>
                </c:pt>
                <c:pt idx="4">
                  <c:v>6.6664399999999996E-12</c:v>
                </c:pt>
                <c:pt idx="5">
                  <c:v>3.4019400000001102E-87</c:v>
                </c:pt>
                <c:pt idx="6">
                  <c:v>1.02175E-28</c:v>
                </c:pt>
                <c:pt idx="7">
                  <c:v>2.5941699999999999E-5</c:v>
                </c:pt>
                <c:pt idx="8">
                  <c:v>2.66026E-29</c:v>
                </c:pt>
                <c:pt idx="9">
                  <c:v>1.1760100000000001E-45</c:v>
                </c:pt>
                <c:pt idx="10">
                  <c:v>9.1324400000000104E-5</c:v>
                </c:pt>
                <c:pt idx="11">
                  <c:v>2.4576E-20</c:v>
                </c:pt>
                <c:pt idx="12">
                  <c:v>9.6357699999999994E-5</c:v>
                </c:pt>
                <c:pt idx="13">
                  <c:v>2.3111800000000001E-5</c:v>
                </c:pt>
                <c:pt idx="14">
                  <c:v>5.7900600000002001E-78</c:v>
                </c:pt>
                <c:pt idx="15">
                  <c:v>2.6790399999999999E-8</c:v>
                </c:pt>
                <c:pt idx="16">
                  <c:v>4.0126500000000001E-7</c:v>
                </c:pt>
                <c:pt idx="17">
                  <c:v>1.5312400000000999E-145</c:v>
                </c:pt>
                <c:pt idx="18">
                  <c:v>8.3821400000001996E-49</c:v>
                </c:pt>
                <c:pt idx="19">
                  <c:v>3.6561600000001002E-78</c:v>
                </c:pt>
                <c:pt idx="20" formatCode="General">
                  <c:v>1.00969E-4</c:v>
                </c:pt>
                <c:pt idx="21">
                  <c:v>2.6261699999999999E-17</c:v>
                </c:pt>
                <c:pt idx="22">
                  <c:v>5.0975800000000999E-36</c:v>
                </c:pt>
                <c:pt idx="23">
                  <c:v>1.43485E-42</c:v>
                </c:pt>
                <c:pt idx="24">
                  <c:v>2.85935E-5</c:v>
                </c:pt>
                <c:pt idx="25">
                  <c:v>2.3089400000000099E-51</c:v>
                </c:pt>
                <c:pt idx="26">
                  <c:v>7.2202900000001004E-18</c:v>
                </c:pt>
                <c:pt idx="27">
                  <c:v>2.9788700000001001E-73</c:v>
                </c:pt>
                <c:pt idx="28" formatCode="General">
                  <c:v>1.08243E-4</c:v>
                </c:pt>
                <c:pt idx="29">
                  <c:v>3.1025599999999999E-17</c:v>
                </c:pt>
                <c:pt idx="30" formatCode="General">
                  <c:v>1.18449E-4</c:v>
                </c:pt>
                <c:pt idx="31" formatCode="General">
                  <c:v>6.3492599999999998E-3</c:v>
                </c:pt>
                <c:pt idx="32">
                  <c:v>2.79081E-8</c:v>
                </c:pt>
                <c:pt idx="33" formatCode="General">
                  <c:v>1.70502E-4</c:v>
                </c:pt>
                <c:pt idx="34">
                  <c:v>7.5230400000001996E-47</c:v>
                </c:pt>
                <c:pt idx="35">
                  <c:v>6.5859300000003996E-116</c:v>
                </c:pt>
                <c:pt idx="36" formatCode="General">
                  <c:v>6.5004699999999995E-4</c:v>
                </c:pt>
                <c:pt idx="37">
                  <c:v>1.6122000000000001E-17</c:v>
                </c:pt>
                <c:pt idx="38">
                  <c:v>1.0967200000000001E-86</c:v>
                </c:pt>
                <c:pt idx="39">
                  <c:v>4.3522500000000002E-5</c:v>
                </c:pt>
                <c:pt idx="40">
                  <c:v>7.4354300000001001E-41</c:v>
                </c:pt>
                <c:pt idx="41">
                  <c:v>4.0709700000000001E-7</c:v>
                </c:pt>
                <c:pt idx="42">
                  <c:v>4.25257000000029E-116</c:v>
                </c:pt>
                <c:pt idx="43">
                  <c:v>3.3357000000001099E-64</c:v>
                </c:pt>
                <c:pt idx="44" formatCode="General">
                  <c:v>4.1009999999999999E-4</c:v>
                </c:pt>
                <c:pt idx="45" formatCode="General">
                  <c:v>3.0225400000000001E-4</c:v>
                </c:pt>
                <c:pt idx="46">
                  <c:v>8.4974500000001101E-23</c:v>
                </c:pt>
                <c:pt idx="47">
                  <c:v>2.4357199999999999E-14</c:v>
                </c:pt>
                <c:pt idx="48" formatCode="General">
                  <c:v>0</c:v>
                </c:pt>
                <c:pt idx="49">
                  <c:v>2.54515E-14</c:v>
                </c:pt>
                <c:pt idx="50">
                  <c:v>8.6276300000003002E-70</c:v>
                </c:pt>
                <c:pt idx="51">
                  <c:v>5.7857900000001001E-53</c:v>
                </c:pt>
              </c:numCache>
            </c:numRef>
          </c:val>
        </c:ser>
        <c:ser>
          <c:idx val="49"/>
          <c:order val="49"/>
          <c:val>
            <c:numRef>
              <c:f>Sheet3!$C$110:$BB$110</c:f>
              <c:numCache>
                <c:formatCode>0.00E+00</c:formatCode>
                <c:ptCount val="52"/>
                <c:pt idx="0">
                  <c:v>8.9318700000001003E-32</c:v>
                </c:pt>
                <c:pt idx="1">
                  <c:v>1.84867E-6</c:v>
                </c:pt>
                <c:pt idx="2">
                  <c:v>2.2513200000000001E-21</c:v>
                </c:pt>
                <c:pt idx="3">
                  <c:v>9.9716000000001098E-32</c:v>
                </c:pt>
                <c:pt idx="4">
                  <c:v>6.7254000000002003E-65</c:v>
                </c:pt>
                <c:pt idx="5">
                  <c:v>4.7218100000002102E-101</c:v>
                </c:pt>
                <c:pt idx="6">
                  <c:v>1.44091E-15</c:v>
                </c:pt>
                <c:pt idx="7">
                  <c:v>1.0230100000001E-147</c:v>
                </c:pt>
                <c:pt idx="8">
                  <c:v>6.1372200000000004E-12</c:v>
                </c:pt>
                <c:pt idx="9">
                  <c:v>2.5941699999999999E-5</c:v>
                </c:pt>
                <c:pt idx="10">
                  <c:v>6.3476299999999998E-7</c:v>
                </c:pt>
                <c:pt idx="11">
                  <c:v>1.44047E-18</c:v>
                </c:pt>
                <c:pt idx="12">
                  <c:v>5.2329000000001E-33</c:v>
                </c:pt>
                <c:pt idx="13">
                  <c:v>4.45843E-7</c:v>
                </c:pt>
                <c:pt idx="14">
                  <c:v>1.2381300000000999E-113</c:v>
                </c:pt>
                <c:pt idx="15" formatCode="General">
                  <c:v>6.64497E-3</c:v>
                </c:pt>
                <c:pt idx="16">
                  <c:v>5.46005E-9</c:v>
                </c:pt>
                <c:pt idx="17">
                  <c:v>8.1282900000000007E-6</c:v>
                </c:pt>
                <c:pt idx="18">
                  <c:v>1.4866399999999999E-21</c:v>
                </c:pt>
                <c:pt idx="19" formatCode="General">
                  <c:v>7.0893299999999996E-3</c:v>
                </c:pt>
                <c:pt idx="20">
                  <c:v>7.8549600000000008E-6</c:v>
                </c:pt>
                <c:pt idx="21" formatCode="General">
                  <c:v>2.6436E-4</c:v>
                </c:pt>
                <c:pt idx="22">
                  <c:v>3.32643000000001E-34</c:v>
                </c:pt>
                <c:pt idx="23">
                  <c:v>6.0603900000002003E-77</c:v>
                </c:pt>
                <c:pt idx="24">
                  <c:v>1.23038E-45</c:v>
                </c:pt>
                <c:pt idx="25">
                  <c:v>1.3304099999999999E-60</c:v>
                </c:pt>
                <c:pt idx="26">
                  <c:v>1.6018100000000001E-9</c:v>
                </c:pt>
                <c:pt idx="27">
                  <c:v>8.3974600000001001E-29</c:v>
                </c:pt>
                <c:pt idx="28">
                  <c:v>2.3831200000000999E-74</c:v>
                </c:pt>
                <c:pt idx="29">
                  <c:v>9.6398799999999993E-6</c:v>
                </c:pt>
                <c:pt idx="30">
                  <c:v>1.9834700000001E-106</c:v>
                </c:pt>
                <c:pt idx="31">
                  <c:v>4.0825100000000002E-10</c:v>
                </c:pt>
                <c:pt idx="32">
                  <c:v>3.3382100000000001E-31</c:v>
                </c:pt>
                <c:pt idx="33">
                  <c:v>1.4357600000000001E-33</c:v>
                </c:pt>
                <c:pt idx="34">
                  <c:v>7.3163800000002004E-53</c:v>
                </c:pt>
                <c:pt idx="35">
                  <c:v>1.8255600000000001E-6</c:v>
                </c:pt>
                <c:pt idx="36">
                  <c:v>2.2351799999999998E-5</c:v>
                </c:pt>
                <c:pt idx="37">
                  <c:v>1.01021E-19</c:v>
                </c:pt>
                <c:pt idx="38">
                  <c:v>1.92007E-25</c:v>
                </c:pt>
                <c:pt idx="39">
                  <c:v>3.8154600000000001E-10</c:v>
                </c:pt>
                <c:pt idx="40">
                  <c:v>4.71218E-25</c:v>
                </c:pt>
                <c:pt idx="41">
                  <c:v>5.9589E-13</c:v>
                </c:pt>
                <c:pt idx="42">
                  <c:v>2.20008E-13</c:v>
                </c:pt>
                <c:pt idx="43">
                  <c:v>5.6540900000001004E-54</c:v>
                </c:pt>
                <c:pt idx="44">
                  <c:v>2.17802E-12</c:v>
                </c:pt>
                <c:pt idx="45" formatCode="General">
                  <c:v>1.01369E-4</c:v>
                </c:pt>
                <c:pt idx="46">
                  <c:v>1.82777E-47</c:v>
                </c:pt>
                <c:pt idx="47">
                  <c:v>2.9768100000000999E-64</c:v>
                </c:pt>
                <c:pt idx="48">
                  <c:v>2.54515E-14</c:v>
                </c:pt>
                <c:pt idx="49" formatCode="General">
                  <c:v>0</c:v>
                </c:pt>
                <c:pt idx="50">
                  <c:v>9.6614400000002808E-56</c:v>
                </c:pt>
                <c:pt idx="51">
                  <c:v>3.4236400000000999E-46</c:v>
                </c:pt>
              </c:numCache>
            </c:numRef>
          </c:val>
        </c:ser>
        <c:ser>
          <c:idx val="50"/>
          <c:order val="50"/>
          <c:val>
            <c:numRef>
              <c:f>Sheet3!$C$111:$BB$111</c:f>
              <c:numCache>
                <c:formatCode>0.00E+00</c:formatCode>
                <c:ptCount val="52"/>
                <c:pt idx="0">
                  <c:v>2.2607099999999999E-14</c:v>
                </c:pt>
                <c:pt idx="1">
                  <c:v>1.6189700000000001E-6</c:v>
                </c:pt>
                <c:pt idx="2">
                  <c:v>7.2429499999999998E-6</c:v>
                </c:pt>
                <c:pt idx="3">
                  <c:v>5.3089800000000198E-21</c:v>
                </c:pt>
                <c:pt idx="4">
                  <c:v>1.2557400000000001E-42</c:v>
                </c:pt>
                <c:pt idx="5">
                  <c:v>2.1702100000002001E-171</c:v>
                </c:pt>
                <c:pt idx="6">
                  <c:v>1.4793300000001E-154</c:v>
                </c:pt>
                <c:pt idx="7">
                  <c:v>3.3083900000000001E-28</c:v>
                </c:pt>
                <c:pt idx="8">
                  <c:v>6.0591300000000004E-18</c:v>
                </c:pt>
                <c:pt idx="9">
                  <c:v>1.4508399999999999E-15</c:v>
                </c:pt>
                <c:pt idx="10" formatCode="General">
                  <c:v>4.0309200000000003E-3</c:v>
                </c:pt>
                <c:pt idx="11" formatCode="General">
                  <c:v>5.91881E-3</c:v>
                </c:pt>
                <c:pt idx="12">
                  <c:v>1.63839E-9</c:v>
                </c:pt>
                <c:pt idx="13">
                  <c:v>3.1461000000001E-46</c:v>
                </c:pt>
                <c:pt idx="14">
                  <c:v>1.11729E-63</c:v>
                </c:pt>
                <c:pt idx="15">
                  <c:v>7.8463800000002004E-47</c:v>
                </c:pt>
                <c:pt idx="16">
                  <c:v>2.9406600000000001E-5</c:v>
                </c:pt>
                <c:pt idx="17">
                  <c:v>5.3099500000000002E-15</c:v>
                </c:pt>
                <c:pt idx="18">
                  <c:v>3.0885899999999997E-8</c:v>
                </c:pt>
                <c:pt idx="19">
                  <c:v>5.0822500000001003E-33</c:v>
                </c:pt>
                <c:pt idx="20">
                  <c:v>8.7612400000000996E-23</c:v>
                </c:pt>
                <c:pt idx="21">
                  <c:v>5.1641099999999999E-10</c:v>
                </c:pt>
                <c:pt idx="22">
                  <c:v>3.86417E-19</c:v>
                </c:pt>
                <c:pt idx="23">
                  <c:v>9.62621000000001E-14</c:v>
                </c:pt>
                <c:pt idx="24">
                  <c:v>1.2486199999999999E-42</c:v>
                </c:pt>
                <c:pt idx="25">
                  <c:v>7.8981099999999993E-9</c:v>
                </c:pt>
                <c:pt idx="26">
                  <c:v>3.0778999999999999E-31</c:v>
                </c:pt>
                <c:pt idx="27">
                  <c:v>8.5551000000003896E-82</c:v>
                </c:pt>
                <c:pt idx="28">
                  <c:v>6.4405300000000003E-9</c:v>
                </c:pt>
                <c:pt idx="29" formatCode="General">
                  <c:v>1.0895600000000001E-4</c:v>
                </c:pt>
                <c:pt idx="30">
                  <c:v>3.4913199999999998E-10</c:v>
                </c:pt>
                <c:pt idx="31">
                  <c:v>4.1786800000000002E-13</c:v>
                </c:pt>
                <c:pt idx="32" formatCode="General">
                  <c:v>3.8751200000000001E-3</c:v>
                </c:pt>
                <c:pt idx="33">
                  <c:v>1.2124000000000001E-39</c:v>
                </c:pt>
                <c:pt idx="34">
                  <c:v>5.2063600000002003E-71</c:v>
                </c:pt>
                <c:pt idx="35">
                  <c:v>2.05005E-6</c:v>
                </c:pt>
                <c:pt idx="36">
                  <c:v>5.1734200000001001E-27</c:v>
                </c:pt>
                <c:pt idx="37">
                  <c:v>3.5745300000000002E-16</c:v>
                </c:pt>
                <c:pt idx="38">
                  <c:v>6.7451500000001998E-53</c:v>
                </c:pt>
                <c:pt idx="39">
                  <c:v>4.8155399999999999E-10</c:v>
                </c:pt>
                <c:pt idx="40" formatCode="General">
                  <c:v>1.07596E-4</c:v>
                </c:pt>
                <c:pt idx="41">
                  <c:v>3.8783299999999998E-7</c:v>
                </c:pt>
                <c:pt idx="42">
                  <c:v>5.9122300000003001E-89</c:v>
                </c:pt>
                <c:pt idx="43">
                  <c:v>4.8951400000001002E-36</c:v>
                </c:pt>
                <c:pt idx="44">
                  <c:v>9.6459900000000001E-5</c:v>
                </c:pt>
                <c:pt idx="45">
                  <c:v>2.1970599999999999E-17</c:v>
                </c:pt>
                <c:pt idx="46">
                  <c:v>1.4107300000000001E-33</c:v>
                </c:pt>
                <c:pt idx="47">
                  <c:v>9.0991200000003904E-79</c:v>
                </c:pt>
                <c:pt idx="48">
                  <c:v>8.6276300000003002E-70</c:v>
                </c:pt>
                <c:pt idx="49">
                  <c:v>9.6614400000002808E-56</c:v>
                </c:pt>
                <c:pt idx="50" formatCode="General">
                  <c:v>0</c:v>
                </c:pt>
                <c:pt idx="51">
                  <c:v>8.8883500000000003E-8</c:v>
                </c:pt>
              </c:numCache>
            </c:numRef>
          </c:val>
        </c:ser>
        <c:ser>
          <c:idx val="51"/>
          <c:order val="51"/>
          <c:val>
            <c:numRef>
              <c:f>Sheet3!$C$112:$BB$112</c:f>
              <c:numCache>
                <c:formatCode>General</c:formatCode>
                <c:ptCount val="52"/>
                <c:pt idx="0" formatCode="0.00E+00">
                  <c:v>2.8693000000000999E-43</c:v>
                </c:pt>
                <c:pt idx="1">
                  <c:v>1.3635899999999999E-4</c:v>
                </c:pt>
                <c:pt idx="2" formatCode="0.00E+00">
                  <c:v>3.5608700000000002E-19</c:v>
                </c:pt>
                <c:pt idx="3" formatCode="0.00E+00">
                  <c:v>4.37421000000005E-33</c:v>
                </c:pt>
                <c:pt idx="4" formatCode="0.00E+00">
                  <c:v>2.1600800000000002E-5</c:v>
                </c:pt>
                <c:pt idx="5" formatCode="0.00E+00">
                  <c:v>1.56951E-12</c:v>
                </c:pt>
                <c:pt idx="6" formatCode="0.00E+00">
                  <c:v>5.2146900000001001E-27</c:v>
                </c:pt>
                <c:pt idx="7" formatCode="0.00E+00">
                  <c:v>1.6161200000001E-77</c:v>
                </c:pt>
                <c:pt idx="8" formatCode="0.00E+00">
                  <c:v>8.62407000000005E-17</c:v>
                </c:pt>
                <c:pt idx="9" formatCode="0.00E+00">
                  <c:v>4.6769500000000098E-27</c:v>
                </c:pt>
                <c:pt idx="10">
                  <c:v>5.8608000000000002E-3</c:v>
                </c:pt>
                <c:pt idx="11" formatCode="0.00E+00">
                  <c:v>1.6257E-21</c:v>
                </c:pt>
                <c:pt idx="12">
                  <c:v>3.8370499999999998E-3</c:v>
                </c:pt>
                <c:pt idx="13">
                  <c:v>3.6170999999999998E-3</c:v>
                </c:pt>
                <c:pt idx="14" formatCode="0.00E+00">
                  <c:v>3.2555500000001E-67</c:v>
                </c:pt>
                <c:pt idx="15" formatCode="0.00E+00">
                  <c:v>1.08133E-45</c:v>
                </c:pt>
                <c:pt idx="16" formatCode="0.00E+00">
                  <c:v>3.2367000000000001E-25</c:v>
                </c:pt>
                <c:pt idx="17" formatCode="0.00E+00">
                  <c:v>2.3475099999999999E-8</c:v>
                </c:pt>
                <c:pt idx="18" formatCode="0.00E+00">
                  <c:v>1.17462E-16</c:v>
                </c:pt>
                <c:pt idx="19" formatCode="0.00E+00">
                  <c:v>3.1885200000000002E-8</c:v>
                </c:pt>
                <c:pt idx="20" formatCode="0.00E+00">
                  <c:v>1.00574E-10</c:v>
                </c:pt>
                <c:pt idx="21" formatCode="0.00E+00">
                  <c:v>7.4282200000000002E-9</c:v>
                </c:pt>
                <c:pt idx="22" formatCode="0.00E+00">
                  <c:v>9.5285900000002001E-49</c:v>
                </c:pt>
                <c:pt idx="23" formatCode="0.00E+00">
                  <c:v>5.0328999999999999E-5</c:v>
                </c:pt>
                <c:pt idx="24" formatCode="0.00E+00">
                  <c:v>2.5126700000000001E-5</c:v>
                </c:pt>
                <c:pt idx="25" formatCode="0.00E+00">
                  <c:v>3.60913E-7</c:v>
                </c:pt>
                <c:pt idx="26" formatCode="0.00E+00">
                  <c:v>2.60113E-8</c:v>
                </c:pt>
                <c:pt idx="27">
                  <c:v>1.05364E-4</c:v>
                </c:pt>
                <c:pt idx="28" formatCode="0.00E+00">
                  <c:v>2.93815E-5</c:v>
                </c:pt>
                <c:pt idx="29" formatCode="0.00E+00">
                  <c:v>2.7624099999999999E-5</c:v>
                </c:pt>
                <c:pt idx="30" formatCode="0.00E+00">
                  <c:v>8.6774700000000005E-8</c:v>
                </c:pt>
                <c:pt idx="31" formatCode="0.00E+00">
                  <c:v>3.5648300000000001E-19</c:v>
                </c:pt>
                <c:pt idx="32">
                  <c:v>2.7092400000000002E-4</c:v>
                </c:pt>
                <c:pt idx="33" formatCode="0.00E+00">
                  <c:v>1.03579E-60</c:v>
                </c:pt>
                <c:pt idx="34" formatCode="0.00E+00">
                  <c:v>6.1087900000003003E-109</c:v>
                </c:pt>
                <c:pt idx="35" formatCode="0.00E+00">
                  <c:v>2.62307E-11</c:v>
                </c:pt>
                <c:pt idx="36" formatCode="0.00E+00">
                  <c:v>5.3340800000000003E-5</c:v>
                </c:pt>
                <c:pt idx="37" formatCode="0.00E+00">
                  <c:v>1.1050999999999999E-19</c:v>
                </c:pt>
                <c:pt idx="38" formatCode="0.00E+00">
                  <c:v>2.2741000000000001E-5</c:v>
                </c:pt>
                <c:pt idx="39" formatCode="0.00E+00">
                  <c:v>6.8297500000001002E-31</c:v>
                </c:pt>
                <c:pt idx="40" formatCode="0.00E+00">
                  <c:v>9.6371499999999997E-5</c:v>
                </c:pt>
                <c:pt idx="41" formatCode="0.00E+00">
                  <c:v>2.39749E-5</c:v>
                </c:pt>
                <c:pt idx="42" formatCode="0.00E+00">
                  <c:v>1.69669E-34</c:v>
                </c:pt>
                <c:pt idx="43" formatCode="0.00E+00">
                  <c:v>1.4513199999999999E-12</c:v>
                </c:pt>
                <c:pt idx="44" formatCode="0.00E+00">
                  <c:v>3.7553599999999999E-10</c:v>
                </c:pt>
                <c:pt idx="45" formatCode="0.00E+00">
                  <c:v>8.8506700000000996E-17</c:v>
                </c:pt>
                <c:pt idx="46" formatCode="0.00E+00">
                  <c:v>2.0288100000000001E-10</c:v>
                </c:pt>
                <c:pt idx="47" formatCode="0.00E+00">
                  <c:v>1.9327100000001E-94</c:v>
                </c:pt>
                <c:pt idx="48" formatCode="0.00E+00">
                  <c:v>5.7857900000001001E-53</c:v>
                </c:pt>
                <c:pt idx="49" formatCode="0.00E+00">
                  <c:v>3.4236400000000999E-46</c:v>
                </c:pt>
                <c:pt idx="50" formatCode="0.00E+00">
                  <c:v>8.8883500000000003E-8</c:v>
                </c:pt>
                <c:pt idx="51">
                  <c:v>0</c:v>
                </c:pt>
              </c:numCache>
            </c:numRef>
          </c:val>
        </c:ser>
        <c:bandFmts/>
        <c:axId val="458886144"/>
        <c:axId val="458912896"/>
        <c:axId val="458894848"/>
      </c:surface3DChart>
      <c:catAx>
        <c:axId val="458886144"/>
        <c:scaling>
          <c:orientation val="minMax"/>
        </c:scaling>
        <c:delete val="0"/>
        <c:axPos val="b"/>
        <c:majorGridlines/>
        <c:title>
          <c:tx>
            <c:rich>
              <a:bodyPr/>
              <a:lstStyle/>
              <a:p>
                <a:pPr>
                  <a:defRPr/>
                </a:pPr>
                <a:r>
                  <a:rPr lang="en-IE"/>
                  <a:t>vertex</a:t>
                </a:r>
              </a:p>
            </c:rich>
          </c:tx>
          <c:layout>
            <c:manualLayout>
              <c:xMode val="edge"/>
              <c:yMode val="edge"/>
              <c:x val="0.219729092937682"/>
              <c:y val="0.79158159925622695"/>
            </c:manualLayout>
          </c:layout>
          <c:overlay val="0"/>
        </c:title>
        <c:majorTickMark val="none"/>
        <c:minorTickMark val="none"/>
        <c:tickLblPos val="nextTo"/>
        <c:crossAx val="458912896"/>
        <c:crosses val="autoZero"/>
        <c:auto val="1"/>
        <c:lblAlgn val="ctr"/>
        <c:lblOffset val="100"/>
        <c:noMultiLvlLbl val="0"/>
      </c:catAx>
      <c:valAx>
        <c:axId val="458912896"/>
        <c:scaling>
          <c:orientation val="minMax"/>
        </c:scaling>
        <c:delete val="0"/>
        <c:axPos val="l"/>
        <c:majorGridlines/>
        <c:title>
          <c:tx>
            <c:rich>
              <a:bodyPr rot="0" vert="horz"/>
              <a:lstStyle/>
              <a:p>
                <a:pPr>
                  <a:defRPr/>
                </a:pPr>
                <a:r>
                  <a:rPr lang="en-US"/>
                  <a:t>pheromone level</a:t>
                </a:r>
              </a:p>
            </c:rich>
          </c:tx>
          <c:layout>
            <c:manualLayout>
              <c:xMode val="edge"/>
              <c:yMode val="edge"/>
              <c:x val="1.19633888638463E-2"/>
              <c:y val="0.145088131239649"/>
            </c:manualLayout>
          </c:layout>
          <c:overlay val="0"/>
        </c:title>
        <c:numFmt formatCode="General" sourceLinked="1"/>
        <c:majorTickMark val="none"/>
        <c:minorTickMark val="none"/>
        <c:tickLblPos val="nextTo"/>
        <c:crossAx val="458886144"/>
        <c:crosses val="autoZero"/>
        <c:crossBetween val="midCat"/>
      </c:valAx>
      <c:serAx>
        <c:axId val="458894848"/>
        <c:scaling>
          <c:orientation val="minMax"/>
        </c:scaling>
        <c:delete val="0"/>
        <c:axPos val="b"/>
        <c:majorGridlines/>
        <c:title>
          <c:tx>
            <c:rich>
              <a:bodyPr rot="0" vert="horz"/>
              <a:lstStyle/>
              <a:p>
                <a:pPr>
                  <a:defRPr/>
                </a:pPr>
                <a:r>
                  <a:rPr lang="en-US"/>
                  <a:t>vertex</a:t>
                </a:r>
              </a:p>
            </c:rich>
          </c:tx>
          <c:layout>
            <c:manualLayout>
              <c:xMode val="edge"/>
              <c:yMode val="edge"/>
              <c:x val="0.699974945033909"/>
              <c:y val="0.83899373646879605"/>
            </c:manualLayout>
          </c:layout>
          <c:overlay val="0"/>
        </c:title>
        <c:majorTickMark val="none"/>
        <c:minorTickMark val="none"/>
        <c:tickLblPos val="nextTo"/>
        <c:crossAx val="458912896"/>
        <c:crosses val="autoZero"/>
      </c:serAx>
    </c:plotArea>
    <c:legend>
      <c:legendPos val="r"/>
      <c:overlay val="0"/>
      <c:txPr>
        <a:bodyPr/>
        <a:lstStyle/>
        <a:p>
          <a:pPr rtl="0">
            <a:defRPr/>
          </a:pPr>
          <a:endParaRPr lang="en-US"/>
        </a:p>
      </c:txPr>
    </c:legend>
    <c:plotVisOnly val="1"/>
    <c:dispBlanksAs val="zero"/>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Berlin52 ACS pheromoes</a:t>
            </a:r>
          </a:p>
        </c:rich>
      </c:tx>
      <c:overlay val="0"/>
    </c:title>
    <c:autoTitleDeleted val="0"/>
    <c:view3D>
      <c:rotX val="30"/>
      <c:rotY val="40"/>
      <c:rAngAx val="0"/>
      <c:perspective val="30"/>
    </c:view3D>
    <c:floor>
      <c:thickness val="0"/>
    </c:floor>
    <c:sideWall>
      <c:thickness val="0"/>
    </c:sideWall>
    <c:backWall>
      <c:thickness val="0"/>
    </c:backWall>
    <c:plotArea>
      <c:layout>
        <c:manualLayout>
          <c:layoutTarget val="inner"/>
          <c:xMode val="edge"/>
          <c:yMode val="edge"/>
          <c:x val="6.5904776519256705E-2"/>
          <c:y val="0.10457298524528499"/>
          <c:w val="0.74468022800438605"/>
          <c:h val="0.78046786374524602"/>
        </c:manualLayout>
      </c:layout>
      <c:surface3DChart>
        <c:wireframe val="0"/>
        <c:ser>
          <c:idx val="0"/>
          <c:order val="0"/>
          <c:val>
            <c:numRef>
              <c:f>acs!$D$3:$BC$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
          <c:order val="1"/>
          <c:val>
            <c:numRef>
              <c:f>acs!$D$4:$BC$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
          <c:order val="2"/>
          <c:val>
            <c:numRef>
              <c:f>acs!$D$5:$BC$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
          <c:order val="3"/>
          <c:val>
            <c:numRef>
              <c:f>acs!$D$6:$BC$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
          <c:order val="4"/>
          <c:val>
            <c:numRef>
              <c:f>acs!$D$7:$BC$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5"/>
          <c:order val="5"/>
          <c:val>
            <c:numRef>
              <c:f>acs!$D$8:$BC$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6"/>
          <c:order val="6"/>
          <c:val>
            <c:numRef>
              <c:f>acs!$D$9:$BC$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7"/>
          <c:order val="7"/>
          <c:val>
            <c:numRef>
              <c:f>acs!$D$10:$BC$1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8"/>
          <c:order val="8"/>
          <c:val>
            <c:numRef>
              <c:f>acs!$D$11:$BC$1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9"/>
          <c:order val="9"/>
          <c:val>
            <c:numRef>
              <c:f>acs!$D$12:$BC$1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0"/>
          <c:order val="10"/>
          <c:val>
            <c:numRef>
              <c:f>acs!$D$13:$BC$1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1"/>
          <c:order val="11"/>
          <c:val>
            <c:numRef>
              <c:f>acs!$D$14:$BC$1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2"/>
          <c:order val="12"/>
          <c:val>
            <c:numRef>
              <c:f>acs!$D$15:$BC$1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3"/>
          <c:order val="13"/>
          <c:val>
            <c:numRef>
              <c:f>acs!$D$16:$BC$1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4"/>
          <c:order val="14"/>
          <c:val>
            <c:numRef>
              <c:f>acs!$D$17:$BC$1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5"/>
          <c:order val="15"/>
          <c:val>
            <c:numRef>
              <c:f>acs!$D$18:$BC$1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6"/>
          <c:order val="16"/>
          <c:val>
            <c:numRef>
              <c:f>acs!$D$19:$BC$1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7"/>
          <c:order val="17"/>
          <c:val>
            <c:numRef>
              <c:f>acs!$D$20:$BC$2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8"/>
          <c:order val="18"/>
          <c:val>
            <c:numRef>
              <c:f>acs!$D$21:$BC$2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9"/>
          <c:order val="19"/>
          <c:val>
            <c:numRef>
              <c:f>acs!$D$22:$BC$2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0"/>
          <c:order val="20"/>
          <c:val>
            <c:numRef>
              <c:f>acs!$D$23:$BC$2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1"/>
          <c:order val="21"/>
          <c:val>
            <c:numRef>
              <c:f>acs!$D$24:$BC$2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2"/>
          <c:order val="22"/>
          <c:val>
            <c:numRef>
              <c:f>acs!$D$25:$BC$2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3"/>
          <c:order val="23"/>
          <c:val>
            <c:numRef>
              <c:f>acs!$D$26:$BC$2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4"/>
          <c:order val="24"/>
          <c:val>
            <c:numRef>
              <c:f>acs!$D$27:$BC$2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5"/>
          <c:order val="25"/>
          <c:val>
            <c:numRef>
              <c:f>acs!$D$28:$BC$2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6"/>
          <c:order val="26"/>
          <c:val>
            <c:numRef>
              <c:f>acs!$D$29:$BC$2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7"/>
          <c:order val="27"/>
          <c:val>
            <c:numRef>
              <c:f>acs!$D$30:$BC$3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8"/>
          <c:order val="28"/>
          <c:val>
            <c:numRef>
              <c:f>acs!$D$31:$BC$3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9"/>
          <c:order val="29"/>
          <c:val>
            <c:numRef>
              <c:f>acs!$D$32:$BC$3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0"/>
          <c:order val="30"/>
          <c:val>
            <c:numRef>
              <c:f>acs!$D$33:$BC$3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1"/>
          <c:order val="31"/>
          <c:val>
            <c:numRef>
              <c:f>acs!$D$34:$BC$3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2"/>
          <c:order val="32"/>
          <c:val>
            <c:numRef>
              <c:f>acs!$D$35:$BC$3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3"/>
          <c:order val="33"/>
          <c:val>
            <c:numRef>
              <c:f>acs!$D$36:$BC$3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4"/>
          <c:order val="34"/>
          <c:val>
            <c:numRef>
              <c:f>acs!$D$37:$BC$3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5"/>
          <c:order val="35"/>
          <c:val>
            <c:numRef>
              <c:f>acs!$D$38:$BC$3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6"/>
          <c:order val="36"/>
          <c:val>
            <c:numRef>
              <c:f>acs!$D$39:$BC$3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7"/>
          <c:order val="37"/>
          <c:val>
            <c:numRef>
              <c:f>acs!$D$40:$BC$4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8"/>
          <c:order val="38"/>
          <c:val>
            <c:numRef>
              <c:f>acs!$D$41:$BC$4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9"/>
          <c:order val="39"/>
          <c:val>
            <c:numRef>
              <c:f>acs!$D$42:$BC$4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0"/>
          <c:order val="40"/>
          <c:val>
            <c:numRef>
              <c:f>acs!$D$43:$BC$4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1"/>
          <c:order val="41"/>
          <c:val>
            <c:numRef>
              <c:f>acs!$D$44:$BC$4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2"/>
          <c:order val="42"/>
          <c:val>
            <c:numRef>
              <c:f>acs!$D$45:$BC$4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3"/>
          <c:order val="43"/>
          <c:val>
            <c:numRef>
              <c:f>acs!$D$46:$BC$4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4"/>
          <c:order val="44"/>
          <c:val>
            <c:numRef>
              <c:f>acs!$D$47:$BC$4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5"/>
          <c:order val="45"/>
          <c:val>
            <c:numRef>
              <c:f>acs!$D$48:$BC$4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6"/>
          <c:order val="46"/>
          <c:val>
            <c:numRef>
              <c:f>acs!$D$49:$BC$4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7"/>
          <c:order val="47"/>
          <c:val>
            <c:numRef>
              <c:f>acs!$D$50:$BC$5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8"/>
          <c:order val="48"/>
          <c:val>
            <c:numRef>
              <c:f>acs!$D$51:$BC$5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9"/>
          <c:order val="49"/>
          <c:val>
            <c:numRef>
              <c:f>acs!$D$52:$BC$5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50"/>
          <c:order val="50"/>
          <c:val>
            <c:numRef>
              <c:f>acs!$D$53:$BC$5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51"/>
          <c:order val="51"/>
          <c:val>
            <c:numRef>
              <c:f>acs!$D$54:$BC$5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bandFmts/>
        <c:axId val="502239616"/>
        <c:axId val="502241536"/>
        <c:axId val="501541504"/>
      </c:surface3DChart>
      <c:catAx>
        <c:axId val="502239616"/>
        <c:scaling>
          <c:orientation val="minMax"/>
        </c:scaling>
        <c:delete val="0"/>
        <c:axPos val="b"/>
        <c:majorGridlines/>
        <c:title>
          <c:tx>
            <c:rich>
              <a:bodyPr/>
              <a:lstStyle/>
              <a:p>
                <a:pPr>
                  <a:defRPr/>
                </a:pPr>
                <a:r>
                  <a:rPr lang="en-IE"/>
                  <a:t>vertex</a:t>
                </a:r>
              </a:p>
            </c:rich>
          </c:tx>
          <c:layout>
            <c:manualLayout>
              <c:xMode val="edge"/>
              <c:yMode val="edge"/>
              <c:x val="0.219729092937682"/>
              <c:y val="0.79158159925622695"/>
            </c:manualLayout>
          </c:layout>
          <c:overlay val="0"/>
        </c:title>
        <c:majorTickMark val="none"/>
        <c:minorTickMark val="none"/>
        <c:tickLblPos val="nextTo"/>
        <c:crossAx val="502241536"/>
        <c:crosses val="autoZero"/>
        <c:auto val="1"/>
        <c:lblAlgn val="ctr"/>
        <c:lblOffset val="100"/>
        <c:noMultiLvlLbl val="0"/>
      </c:catAx>
      <c:valAx>
        <c:axId val="502241536"/>
        <c:scaling>
          <c:orientation val="minMax"/>
        </c:scaling>
        <c:delete val="0"/>
        <c:axPos val="l"/>
        <c:majorGridlines/>
        <c:title>
          <c:tx>
            <c:rich>
              <a:bodyPr rot="0" vert="horz"/>
              <a:lstStyle/>
              <a:p>
                <a:pPr>
                  <a:defRPr/>
                </a:pPr>
                <a:r>
                  <a:rPr lang="en-IE"/>
                  <a:t>pheromone level</a:t>
                </a:r>
              </a:p>
            </c:rich>
          </c:tx>
          <c:layout>
            <c:manualLayout>
              <c:xMode val="edge"/>
              <c:yMode val="edge"/>
              <c:x val="1.19633888638463E-2"/>
              <c:y val="0.145088131239649"/>
            </c:manualLayout>
          </c:layout>
          <c:overlay val="0"/>
        </c:title>
        <c:numFmt formatCode="0.00E+00" sourceLinked="1"/>
        <c:majorTickMark val="none"/>
        <c:minorTickMark val="none"/>
        <c:tickLblPos val="nextTo"/>
        <c:crossAx val="502239616"/>
        <c:crosses val="autoZero"/>
        <c:crossBetween val="midCat"/>
      </c:valAx>
      <c:serAx>
        <c:axId val="501541504"/>
        <c:scaling>
          <c:orientation val="minMax"/>
        </c:scaling>
        <c:delete val="0"/>
        <c:axPos val="b"/>
        <c:majorGridlines/>
        <c:title>
          <c:tx>
            <c:rich>
              <a:bodyPr rot="0" vert="horz"/>
              <a:lstStyle/>
              <a:p>
                <a:pPr>
                  <a:defRPr/>
                </a:pPr>
                <a:r>
                  <a:rPr lang="en-IE"/>
                  <a:t>vertex</a:t>
                </a:r>
              </a:p>
            </c:rich>
          </c:tx>
          <c:layout>
            <c:manualLayout>
              <c:xMode val="edge"/>
              <c:yMode val="edge"/>
              <c:x val="0.75717909233458802"/>
              <c:y val="0.81295167628726495"/>
            </c:manualLayout>
          </c:layout>
          <c:overlay val="0"/>
        </c:title>
        <c:majorTickMark val="none"/>
        <c:minorTickMark val="none"/>
        <c:tickLblPos val="nextTo"/>
        <c:crossAx val="502241536"/>
        <c:crosses val="autoZero"/>
      </c:serAx>
    </c:plotArea>
    <c:legend>
      <c:legendPos val="r"/>
      <c:layout>
        <c:manualLayout>
          <c:xMode val="edge"/>
          <c:yMode val="edge"/>
          <c:x val="0.80292128917549299"/>
          <c:y val="0.11023564467604299"/>
          <c:w val="0.139917258100585"/>
          <c:h val="0.212661948315441"/>
        </c:manualLayout>
      </c:layout>
      <c:overlay val="0"/>
      <c:txPr>
        <a:bodyPr/>
        <a:lstStyle/>
        <a:p>
          <a:pPr rtl="0">
            <a:defRPr/>
          </a:pPr>
          <a:endParaRPr lang="en-US"/>
        </a:p>
      </c:txPr>
    </c:legend>
    <c:plotVisOnly val="1"/>
    <c:dispBlanksAs val="zero"/>
    <c:showDLblsOverMax val="0"/>
  </c:chart>
  <c:externalData r:id="rId2">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IE"/>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a:defRPr/>
            </a:pPr>
            <a:r>
              <a:rPr lang="en-IE"/>
              <a:t>Berlin52</a:t>
            </a:r>
            <a:r>
              <a:rPr lang="en-IE" baseline="0"/>
              <a:t> ACS</a:t>
            </a:r>
            <a:endParaRPr lang="en-IE"/>
          </a:p>
        </c:rich>
      </c:tx>
      <c:overlay val="0"/>
    </c:title>
    <c:autoTitleDeleted val="0"/>
    <c:view3D>
      <c:rotX val="30"/>
      <c:rotY val="40"/>
      <c:rAngAx val="0"/>
      <c:perspective val="30"/>
    </c:view3D>
    <c:floor>
      <c:thickness val="0"/>
    </c:floor>
    <c:sideWall>
      <c:thickness val="0"/>
    </c:sideWall>
    <c:backWall>
      <c:thickness val="0"/>
    </c:backWall>
    <c:plotArea>
      <c:layout>
        <c:manualLayout>
          <c:layoutTarget val="inner"/>
          <c:xMode val="edge"/>
          <c:yMode val="edge"/>
          <c:x val="0.11565773305947701"/>
          <c:y val="0.12226906516257301"/>
          <c:w val="0.66839497283276905"/>
          <c:h val="0.78046786374524602"/>
        </c:manualLayout>
      </c:layout>
      <c:surface3DChart>
        <c:wireframe val="0"/>
        <c:ser>
          <c:idx val="0"/>
          <c:order val="0"/>
          <c:val>
            <c:numRef>
              <c:f>acs!$C$59:$BB$5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5254E-5</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5254499999999999E-5</c:v>
                </c:pt>
                <c:pt idx="49">
                  <c:v>1.99365E-6</c:v>
                </c:pt>
                <c:pt idx="50">
                  <c:v>1.99365E-6</c:v>
                </c:pt>
                <c:pt idx="51">
                  <c:v>7.3592700000000004E-5</c:v>
                </c:pt>
              </c:numCache>
            </c:numRef>
          </c:val>
        </c:ser>
        <c:ser>
          <c:idx val="1"/>
          <c:order val="1"/>
          <c:val>
            <c:numRef>
              <c:f>acs!$C$60:$BB$60</c:f>
              <c:numCache>
                <c:formatCode>0.00E+00</c:formatCode>
                <c:ptCount val="52"/>
                <c:pt idx="0">
                  <c:v>1.99365E-6</c:v>
                </c:pt>
                <c:pt idx="1">
                  <c:v>1.99365E-6</c:v>
                </c:pt>
                <c:pt idx="2">
                  <c:v>1.99365E-6</c:v>
                </c:pt>
                <c:pt idx="3">
                  <c:v>1.99365E-6</c:v>
                </c:pt>
                <c:pt idx="4">
                  <c:v>1.99365E-6</c:v>
                </c:pt>
                <c:pt idx="5">
                  <c:v>1.99365E-6</c:v>
                </c:pt>
                <c:pt idx="6">
                  <c:v>1.5253600000000001E-5</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7000000000001E-6</c:v>
                </c:pt>
                <c:pt idx="21">
                  <c:v>1.99365E-6</c:v>
                </c:pt>
                <c:pt idx="22">
                  <c:v>1.99365E-6</c:v>
                </c:pt>
                <c:pt idx="23">
                  <c:v>1.99365E-6</c:v>
                </c:pt>
                <c:pt idx="24">
                  <c:v>1.99365E-6</c:v>
                </c:pt>
                <c:pt idx="25">
                  <c:v>1.99365E-6</c:v>
                </c:pt>
                <c:pt idx="26">
                  <c:v>1.99365E-6</c:v>
                </c:pt>
                <c:pt idx="27">
                  <c:v>1.99365E-6</c:v>
                </c:pt>
                <c:pt idx="28">
                  <c:v>1.99365E-6</c:v>
                </c:pt>
                <c:pt idx="29">
                  <c:v>1.52679E-5</c:v>
                </c:pt>
                <c:pt idx="30">
                  <c:v>1.99365E-6</c:v>
                </c:pt>
                <c:pt idx="31">
                  <c:v>1.99365E-6</c:v>
                </c:pt>
                <c:pt idx="32">
                  <c:v>1.99365E-6</c:v>
                </c:pt>
                <c:pt idx="33">
                  <c:v>1.99365E-6</c:v>
                </c:pt>
                <c:pt idx="34">
                  <c:v>1.99365E-6</c:v>
                </c:pt>
                <c:pt idx="35">
                  <c:v>1.99365E-6</c:v>
                </c:pt>
                <c:pt idx="36">
                  <c:v>1.99365E-6</c:v>
                </c:pt>
                <c:pt idx="37">
                  <c:v>1.99365E-6</c:v>
                </c:pt>
                <c:pt idx="38">
                  <c:v>1.99365E-6</c:v>
                </c:pt>
                <c:pt idx="39">
                  <c:v>2.0135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
          <c:order val="2"/>
          <c:val>
            <c:numRef>
              <c:f>acs!$C$61:$BB$6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5255299999999999E-5</c:v>
                </c:pt>
                <c:pt idx="17">
                  <c:v>1.5255299999999999E-5</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
          <c:order val="3"/>
          <c:val>
            <c:numRef>
              <c:f>acs!$C$62:$BB$62</c:f>
              <c:numCache>
                <c:formatCode>0.00E+00</c:formatCode>
                <c:ptCount val="52"/>
                <c:pt idx="0">
                  <c:v>1.99365E-6</c:v>
                </c:pt>
                <c:pt idx="1">
                  <c:v>1.99365E-6</c:v>
                </c:pt>
                <c:pt idx="2">
                  <c:v>1.99365E-6</c:v>
                </c:pt>
                <c:pt idx="3">
                  <c:v>1.99365E-6</c:v>
                </c:pt>
                <c:pt idx="4">
                  <c:v>1.99365E-6</c:v>
                </c:pt>
                <c:pt idx="5">
                  <c:v>1.5254499999999999E-5</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5255299999999999E-5</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
          <c:order val="4"/>
          <c:val>
            <c:numRef>
              <c:f>acs!$C$63:$BB$6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5254E-5</c:v>
                </c:pt>
                <c:pt idx="15">
                  <c:v>1.99365E-6</c:v>
                </c:pt>
                <c:pt idx="16">
                  <c:v>1.99365E-6</c:v>
                </c:pt>
                <c:pt idx="17">
                  <c:v>1.99365E-6</c:v>
                </c:pt>
                <c:pt idx="18">
                  <c:v>1.99365E-6</c:v>
                </c:pt>
                <c:pt idx="19">
                  <c:v>1.99365E-6</c:v>
                </c:pt>
                <c:pt idx="20">
                  <c:v>1.99365E-6</c:v>
                </c:pt>
                <c:pt idx="21">
                  <c:v>1.99365E-6</c:v>
                </c:pt>
                <c:pt idx="22">
                  <c:v>1.99365E-6</c:v>
                </c:pt>
                <c:pt idx="23">
                  <c:v>1.5254499999999999E-5</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5"/>
          <c:order val="5"/>
          <c:val>
            <c:numRef>
              <c:f>acs!$C$64:$BB$64</c:f>
              <c:numCache>
                <c:formatCode>0.00E+00</c:formatCode>
                <c:ptCount val="52"/>
                <c:pt idx="0">
                  <c:v>1.99365E-6</c:v>
                </c:pt>
                <c:pt idx="1">
                  <c:v>1.99365E-6</c:v>
                </c:pt>
                <c:pt idx="2">
                  <c:v>1.99365E-6</c:v>
                </c:pt>
                <c:pt idx="3">
                  <c:v>1.5254499999999999E-5</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52564E-5</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6"/>
          <c:order val="6"/>
          <c:val>
            <c:numRef>
              <c:f>acs!$C$65:$BB$65</c:f>
              <c:numCache>
                <c:formatCode>0.00E+00</c:formatCode>
                <c:ptCount val="52"/>
                <c:pt idx="0">
                  <c:v>1.99365E-6</c:v>
                </c:pt>
                <c:pt idx="1">
                  <c:v>1.5255299999999999E-5</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88199999999999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5253600000000001E-5</c:v>
                </c:pt>
                <c:pt idx="42">
                  <c:v>1.99365E-6</c:v>
                </c:pt>
                <c:pt idx="43">
                  <c:v>1.99365E-6</c:v>
                </c:pt>
                <c:pt idx="44">
                  <c:v>1.99365E-6</c:v>
                </c:pt>
                <c:pt idx="45">
                  <c:v>1.99365E-6</c:v>
                </c:pt>
                <c:pt idx="46">
                  <c:v>1.99365E-6</c:v>
                </c:pt>
                <c:pt idx="47">
                  <c:v>1.99365E-6</c:v>
                </c:pt>
                <c:pt idx="48">
                  <c:v>1.99365E-6</c:v>
                </c:pt>
                <c:pt idx="49">
                  <c:v>1.99365E-6</c:v>
                </c:pt>
                <c:pt idx="50">
                  <c:v>1.99365E-6</c:v>
                </c:pt>
                <c:pt idx="51">
                  <c:v>8.11789E-6</c:v>
                </c:pt>
              </c:numCache>
            </c:numRef>
          </c:val>
        </c:ser>
        <c:ser>
          <c:idx val="7"/>
          <c:order val="7"/>
          <c:val>
            <c:numRef>
              <c:f>acs!$C$66:$BB$66</c:f>
              <c:numCache>
                <c:formatCode>0.00E+00</c:formatCode>
                <c:ptCount val="52"/>
                <c:pt idx="0">
                  <c:v>1.99365E-6</c:v>
                </c:pt>
                <c:pt idx="1">
                  <c:v>1.99365E-6</c:v>
                </c:pt>
                <c:pt idx="2">
                  <c:v>1.99365E-6</c:v>
                </c:pt>
                <c:pt idx="3">
                  <c:v>1.99365E-6</c:v>
                </c:pt>
                <c:pt idx="4">
                  <c:v>1.99365E-6</c:v>
                </c:pt>
                <c:pt idx="5">
                  <c:v>1.99365E-6</c:v>
                </c:pt>
                <c:pt idx="6">
                  <c:v>1.99365E-6</c:v>
                </c:pt>
                <c:pt idx="7">
                  <c:v>1.99365E-6</c:v>
                </c:pt>
                <c:pt idx="8">
                  <c:v>1.5252899999999999E-5</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52679E-5</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8"/>
          <c:order val="8"/>
          <c:val>
            <c:numRef>
              <c:f>acs!$C$67:$BB$67</c:f>
              <c:numCache>
                <c:formatCode>0.00E+00</c:formatCode>
                <c:ptCount val="52"/>
                <c:pt idx="0">
                  <c:v>1.99365E-6</c:v>
                </c:pt>
                <c:pt idx="1">
                  <c:v>1.99365E-6</c:v>
                </c:pt>
                <c:pt idx="2">
                  <c:v>1.99365E-6</c:v>
                </c:pt>
                <c:pt idx="3">
                  <c:v>1.99365E-6</c:v>
                </c:pt>
                <c:pt idx="4">
                  <c:v>1.99365E-6</c:v>
                </c:pt>
                <c:pt idx="5">
                  <c:v>1.99365E-6</c:v>
                </c:pt>
                <c:pt idx="6">
                  <c:v>1.99365E-6</c:v>
                </c:pt>
                <c:pt idx="7">
                  <c:v>1.5274400000000001E-5</c:v>
                </c:pt>
                <c:pt idx="8">
                  <c:v>1.99365E-6</c:v>
                </c:pt>
                <c:pt idx="9">
                  <c:v>1.5252899999999999E-5</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9"/>
          <c:order val="9"/>
          <c:val>
            <c:numRef>
              <c:f>acs!$C$68:$BB$68</c:f>
              <c:numCache>
                <c:formatCode>0.00E+00</c:formatCode>
                <c:ptCount val="52"/>
                <c:pt idx="0">
                  <c:v>1.99365E-6</c:v>
                </c:pt>
                <c:pt idx="1">
                  <c:v>1.99365E-6</c:v>
                </c:pt>
                <c:pt idx="2">
                  <c:v>1.99365E-6</c:v>
                </c:pt>
                <c:pt idx="3">
                  <c:v>1.99365E-6</c:v>
                </c:pt>
                <c:pt idx="4">
                  <c:v>1.99365E-6</c:v>
                </c:pt>
                <c:pt idx="5">
                  <c:v>1.99365E-6</c:v>
                </c:pt>
                <c:pt idx="6">
                  <c:v>1.99365E-6</c:v>
                </c:pt>
                <c:pt idx="7">
                  <c:v>1.99365E-6</c:v>
                </c:pt>
                <c:pt idx="8">
                  <c:v>1.52679E-5</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5252999999999999E-5</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0"/>
          <c:order val="10"/>
          <c:val>
            <c:numRef>
              <c:f>acs!$C$69:$BB$6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5255299999999999E-5</c:v>
                </c:pt>
                <c:pt idx="51">
                  <c:v>1.5254499999999999E-5</c:v>
                </c:pt>
              </c:numCache>
            </c:numRef>
          </c:val>
        </c:ser>
        <c:ser>
          <c:idx val="11"/>
          <c:order val="11"/>
          <c:val>
            <c:numRef>
              <c:f>acs!$C$70:$BB$7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52579E-5</c:v>
                </c:pt>
                <c:pt idx="25">
                  <c:v>1.99365E-6</c:v>
                </c:pt>
                <c:pt idx="26">
                  <c:v>1.99365E-6</c:v>
                </c:pt>
                <c:pt idx="27">
                  <c:v>1.5254E-5</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2"/>
          <c:order val="12"/>
          <c:val>
            <c:numRef>
              <c:f>acs!$C$71:$BB$7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5253600000000001E-5</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52579E-5</c:v>
                </c:pt>
                <c:pt idx="47">
                  <c:v>1.99365E-6</c:v>
                </c:pt>
                <c:pt idx="48">
                  <c:v>1.99365E-6</c:v>
                </c:pt>
                <c:pt idx="49">
                  <c:v>1.99365E-6</c:v>
                </c:pt>
                <c:pt idx="50">
                  <c:v>1.99365E-6</c:v>
                </c:pt>
                <c:pt idx="51">
                  <c:v>1.99408E-6</c:v>
                </c:pt>
              </c:numCache>
            </c:numRef>
          </c:val>
        </c:ser>
        <c:ser>
          <c:idx val="13"/>
          <c:order val="13"/>
          <c:val>
            <c:numRef>
              <c:f>acs!$C$72:$BB$7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5255299999999999E-5</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543E-6</c:v>
                </c:pt>
                <c:pt idx="47">
                  <c:v>1.99365E-6</c:v>
                </c:pt>
                <c:pt idx="48">
                  <c:v>1.99365E-6</c:v>
                </c:pt>
                <c:pt idx="49">
                  <c:v>1.99365E-6</c:v>
                </c:pt>
                <c:pt idx="50">
                  <c:v>1.99365E-6</c:v>
                </c:pt>
                <c:pt idx="51">
                  <c:v>1.5254499999999999E-5</c:v>
                </c:pt>
              </c:numCache>
            </c:numRef>
          </c:val>
        </c:ser>
        <c:ser>
          <c:idx val="14"/>
          <c:order val="14"/>
          <c:val>
            <c:numRef>
              <c:f>acs!$C$73:$BB$73</c:f>
              <c:numCache>
                <c:formatCode>0.00E+00</c:formatCode>
                <c:ptCount val="52"/>
                <c:pt idx="0">
                  <c:v>1.99365E-6</c:v>
                </c:pt>
                <c:pt idx="1">
                  <c:v>1.99365E-6</c:v>
                </c:pt>
                <c:pt idx="2">
                  <c:v>1.99365E-6</c:v>
                </c:pt>
                <c:pt idx="3">
                  <c:v>1.99365E-6</c:v>
                </c:pt>
                <c:pt idx="4">
                  <c:v>1.5254499999999999E-5</c:v>
                </c:pt>
                <c:pt idx="5">
                  <c:v>1.5254499999999999E-5</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5"/>
          <c:order val="15"/>
          <c:val>
            <c:numRef>
              <c:f>acs!$C$74:$BB$7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52601E-5</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52633E-5</c:v>
                </c:pt>
                <c:pt idx="46">
                  <c:v>1.99365E-6</c:v>
                </c:pt>
                <c:pt idx="47">
                  <c:v>1.99365E-6</c:v>
                </c:pt>
                <c:pt idx="48">
                  <c:v>1.99365E-6</c:v>
                </c:pt>
                <c:pt idx="49">
                  <c:v>1.9938599999999998E-6</c:v>
                </c:pt>
                <c:pt idx="50">
                  <c:v>1.99365E-6</c:v>
                </c:pt>
                <c:pt idx="51">
                  <c:v>7.8387900000000002E-5</c:v>
                </c:pt>
              </c:numCache>
            </c:numRef>
          </c:val>
        </c:ser>
        <c:ser>
          <c:idx val="16"/>
          <c:order val="16"/>
          <c:val>
            <c:numRef>
              <c:f>acs!$C$75:$BB$75</c:f>
              <c:numCache>
                <c:formatCode>0.00E+00</c:formatCode>
                <c:ptCount val="52"/>
                <c:pt idx="0">
                  <c:v>1.99365E-6</c:v>
                </c:pt>
                <c:pt idx="1">
                  <c:v>1.99365E-6</c:v>
                </c:pt>
                <c:pt idx="2">
                  <c:v>1.5253600000000001E-5</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52601E-5</c:v>
                </c:pt>
                <c:pt idx="21">
                  <c:v>1.9948299999999999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7"/>
          <c:order val="17"/>
          <c:val>
            <c:numRef>
              <c:f>acs!$C$76:$BB$76</c:f>
              <c:numCache>
                <c:formatCode>0.00E+00</c:formatCode>
                <c:ptCount val="52"/>
                <c:pt idx="0">
                  <c:v>1.99365E-6</c:v>
                </c:pt>
                <c:pt idx="1">
                  <c:v>1.99365E-6</c:v>
                </c:pt>
                <c:pt idx="2">
                  <c:v>1.5255299999999999E-5</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5254499999999999E-5</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18"/>
          <c:order val="18"/>
          <c:val>
            <c:numRef>
              <c:f>acs!$C$77:$BB$7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5252899999999999E-5</c:v>
                </c:pt>
                <c:pt idx="41">
                  <c:v>1.99365E-6</c:v>
                </c:pt>
                <c:pt idx="42">
                  <c:v>1.99365E-6</c:v>
                </c:pt>
                <c:pt idx="43">
                  <c:v>1.99365E-6</c:v>
                </c:pt>
                <c:pt idx="44">
                  <c:v>1.52679E-5</c:v>
                </c:pt>
                <c:pt idx="45">
                  <c:v>1.99365E-6</c:v>
                </c:pt>
                <c:pt idx="46">
                  <c:v>1.99365E-6</c:v>
                </c:pt>
                <c:pt idx="47">
                  <c:v>1.99365E-6</c:v>
                </c:pt>
                <c:pt idx="48">
                  <c:v>1.99365E-6</c:v>
                </c:pt>
                <c:pt idx="49">
                  <c:v>1.99365E-6</c:v>
                </c:pt>
                <c:pt idx="50">
                  <c:v>1.99365E-6</c:v>
                </c:pt>
                <c:pt idx="51">
                  <c:v>1.99365E-6</c:v>
                </c:pt>
              </c:numCache>
            </c:numRef>
          </c:val>
        </c:ser>
        <c:ser>
          <c:idx val="19"/>
          <c:order val="19"/>
          <c:val>
            <c:numRef>
              <c:f>acs!$C$78:$BB$7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5254499999999999E-5</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4.0517399999999999E-6</c:v>
                </c:pt>
                <c:pt idx="46">
                  <c:v>1.99365E-6</c:v>
                </c:pt>
                <c:pt idx="47">
                  <c:v>1.99365E-6</c:v>
                </c:pt>
                <c:pt idx="48">
                  <c:v>1.99365E-6</c:v>
                </c:pt>
                <c:pt idx="49">
                  <c:v>1.5254E-5</c:v>
                </c:pt>
                <c:pt idx="50">
                  <c:v>1.99365E-6</c:v>
                </c:pt>
                <c:pt idx="51">
                  <c:v>1.4485799999999999E-5</c:v>
                </c:pt>
              </c:numCache>
            </c:numRef>
          </c:val>
        </c:ser>
        <c:ser>
          <c:idx val="20"/>
          <c:order val="20"/>
          <c:val>
            <c:numRef>
              <c:f>acs!$C$79:$BB$79</c:f>
              <c:numCache>
                <c:formatCode>0.00E+00</c:formatCode>
                <c:ptCount val="52"/>
                <c:pt idx="0">
                  <c:v>1.99365E-6</c:v>
                </c:pt>
                <c:pt idx="1">
                  <c:v>2.3465299999999999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5255299999999999E-5</c:v>
                </c:pt>
                <c:pt idx="17">
                  <c:v>1.99365E-6</c:v>
                </c:pt>
                <c:pt idx="18">
                  <c:v>1.99365E-6</c:v>
                </c:pt>
                <c:pt idx="19">
                  <c:v>1.99365E-6</c:v>
                </c:pt>
                <c:pt idx="20">
                  <c:v>1.99365E-6</c:v>
                </c:pt>
                <c:pt idx="21">
                  <c:v>1.99365E-6</c:v>
                </c:pt>
                <c:pt idx="22">
                  <c:v>1.9939300000000001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52601E-5</c:v>
                </c:pt>
                <c:pt idx="42">
                  <c:v>1.99365E-6</c:v>
                </c:pt>
                <c:pt idx="43">
                  <c:v>1.99365E-6</c:v>
                </c:pt>
                <c:pt idx="44">
                  <c:v>1.99365E-6</c:v>
                </c:pt>
                <c:pt idx="45">
                  <c:v>1.99365E-6</c:v>
                </c:pt>
                <c:pt idx="46">
                  <c:v>1.99365E-6</c:v>
                </c:pt>
                <c:pt idx="47">
                  <c:v>1.99365E-6</c:v>
                </c:pt>
                <c:pt idx="48">
                  <c:v>1.99365E-6</c:v>
                </c:pt>
                <c:pt idx="49">
                  <c:v>1.0796500000000001E-5</c:v>
                </c:pt>
                <c:pt idx="50">
                  <c:v>1.99365E-6</c:v>
                </c:pt>
                <c:pt idx="51">
                  <c:v>1.99365E-6</c:v>
                </c:pt>
              </c:numCache>
            </c:numRef>
          </c:val>
        </c:ser>
        <c:ser>
          <c:idx val="21"/>
          <c:order val="21"/>
          <c:val>
            <c:numRef>
              <c:f>acs!$C$80:$BB$80</c:f>
              <c:numCache>
                <c:formatCode>0.00E+00</c:formatCode>
                <c:ptCount val="52"/>
                <c:pt idx="0">
                  <c:v>1.5254499999999999E-5</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5.7189399999999998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5254499999999999E-5</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2"/>
          <c:order val="22"/>
          <c:val>
            <c:numRef>
              <c:f>acs!$C$81:$BB$8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52564E-5</c:v>
                </c:pt>
                <c:pt idx="20">
                  <c:v>2.02397E-6</c:v>
                </c:pt>
                <c:pt idx="21">
                  <c:v>1.99365E-6</c:v>
                </c:pt>
                <c:pt idx="22">
                  <c:v>1.99365E-6</c:v>
                </c:pt>
                <c:pt idx="23">
                  <c:v>1.99365E-6</c:v>
                </c:pt>
                <c:pt idx="24">
                  <c:v>1.99365E-6</c:v>
                </c:pt>
                <c:pt idx="25">
                  <c:v>1.99365E-6</c:v>
                </c:pt>
                <c:pt idx="26">
                  <c:v>1.99365E-6</c:v>
                </c:pt>
                <c:pt idx="27">
                  <c:v>1.99365E-6</c:v>
                </c:pt>
                <c:pt idx="28">
                  <c:v>1.99365E-6</c:v>
                </c:pt>
                <c:pt idx="29">
                  <c:v>1.5253600000000001E-5</c:v>
                </c:pt>
                <c:pt idx="30">
                  <c:v>1.99534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3"/>
          <c:order val="23"/>
          <c:val>
            <c:numRef>
              <c:f>acs!$C$82:$BB$82</c:f>
              <c:numCache>
                <c:formatCode>0.00E+00</c:formatCode>
                <c:ptCount val="52"/>
                <c:pt idx="0">
                  <c:v>1.99365E-6</c:v>
                </c:pt>
                <c:pt idx="1">
                  <c:v>1.99365E-6</c:v>
                </c:pt>
                <c:pt idx="2">
                  <c:v>1.99365E-6</c:v>
                </c:pt>
                <c:pt idx="3">
                  <c:v>1.99365E-6</c:v>
                </c:pt>
                <c:pt idx="4">
                  <c:v>1.5255299999999999E-5</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5254499999999999E-5</c:v>
                </c:pt>
                <c:pt idx="48">
                  <c:v>1.99365E-6</c:v>
                </c:pt>
                <c:pt idx="49">
                  <c:v>1.99365E-6</c:v>
                </c:pt>
                <c:pt idx="50">
                  <c:v>1.99365E-6</c:v>
                </c:pt>
                <c:pt idx="51">
                  <c:v>1.99365E-6</c:v>
                </c:pt>
              </c:numCache>
            </c:numRef>
          </c:val>
        </c:ser>
        <c:ser>
          <c:idx val="24"/>
          <c:order val="24"/>
          <c:val>
            <c:numRef>
              <c:f>acs!$C$83:$BB$83</c:f>
              <c:numCache>
                <c:formatCode>0.00E+00</c:formatCode>
                <c:ptCount val="52"/>
                <c:pt idx="0">
                  <c:v>1.99365E-6</c:v>
                </c:pt>
                <c:pt idx="1">
                  <c:v>1.99365E-6</c:v>
                </c:pt>
                <c:pt idx="2">
                  <c:v>1.99365E-6</c:v>
                </c:pt>
                <c:pt idx="3">
                  <c:v>1.5255299999999999E-5</c:v>
                </c:pt>
                <c:pt idx="4">
                  <c:v>1.99365E-6</c:v>
                </c:pt>
                <c:pt idx="5">
                  <c:v>1.99365E-6</c:v>
                </c:pt>
                <c:pt idx="6">
                  <c:v>1.99365E-6</c:v>
                </c:pt>
                <c:pt idx="7">
                  <c:v>1.99365E-6</c:v>
                </c:pt>
                <c:pt idx="8">
                  <c:v>1.99365E-6</c:v>
                </c:pt>
                <c:pt idx="9">
                  <c:v>1.99365E-6</c:v>
                </c:pt>
                <c:pt idx="10">
                  <c:v>1.99365E-6</c:v>
                </c:pt>
                <c:pt idx="11">
                  <c:v>1.5255299999999999E-5</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5"/>
          <c:order val="25"/>
          <c:val>
            <c:numRef>
              <c:f>acs!$C$84:$BB$8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52579E-5</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52533E-5</c:v>
                </c:pt>
                <c:pt idx="47">
                  <c:v>1.99365E-6</c:v>
                </c:pt>
                <c:pt idx="48">
                  <c:v>1.99365E-6</c:v>
                </c:pt>
                <c:pt idx="49">
                  <c:v>1.99365E-6</c:v>
                </c:pt>
                <c:pt idx="50">
                  <c:v>1.99365E-6</c:v>
                </c:pt>
                <c:pt idx="51">
                  <c:v>1.99365E-6</c:v>
                </c:pt>
              </c:numCache>
            </c:numRef>
          </c:val>
        </c:ser>
        <c:ser>
          <c:idx val="26"/>
          <c:order val="26"/>
          <c:val>
            <c:numRef>
              <c:f>acs!$C$85:$BB$8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5254499999999999E-5</c:v>
                </c:pt>
                <c:pt idx="26">
                  <c:v>1.99365E-6</c:v>
                </c:pt>
                <c:pt idx="27">
                  <c:v>1.5255299999999999E-5</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7"/>
          <c:order val="27"/>
          <c:val>
            <c:numRef>
              <c:f>acs!$C$86:$BB$8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52564E-5</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5253600000000001E-5</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28"/>
          <c:order val="28"/>
          <c:val>
            <c:numRef>
              <c:f>acs!$C$87:$BB$8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52601E-5</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52564E-5</c:v>
                </c:pt>
                <c:pt idx="50">
                  <c:v>1.99365E-6</c:v>
                </c:pt>
                <c:pt idx="51">
                  <c:v>8.4657200000000007E-6</c:v>
                </c:pt>
              </c:numCache>
            </c:numRef>
          </c:val>
        </c:ser>
        <c:ser>
          <c:idx val="29"/>
          <c:order val="29"/>
          <c:val>
            <c:numRef>
              <c:f>acs!$C$88:$BB$88</c:f>
              <c:numCache>
                <c:formatCode>0.00E+00</c:formatCode>
                <c:ptCount val="52"/>
                <c:pt idx="0">
                  <c:v>1.99365E-6</c:v>
                </c:pt>
                <c:pt idx="1">
                  <c:v>1.5253600000000001E-5</c:v>
                </c:pt>
                <c:pt idx="2">
                  <c:v>1.99365E-6</c:v>
                </c:pt>
                <c:pt idx="3">
                  <c:v>1.99365E-6</c:v>
                </c:pt>
                <c:pt idx="4">
                  <c:v>1.99365E-6</c:v>
                </c:pt>
                <c:pt idx="5">
                  <c:v>1.99365E-6</c:v>
                </c:pt>
                <c:pt idx="6">
                  <c:v>1.9936899999999998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52602E-5</c:v>
                </c:pt>
                <c:pt idx="23">
                  <c:v>1.99365E-6</c:v>
                </c:pt>
                <c:pt idx="24">
                  <c:v>1.99365E-6</c:v>
                </c:pt>
                <c:pt idx="25">
                  <c:v>1.99365E-6</c:v>
                </c:pt>
                <c:pt idx="26">
                  <c:v>1.99365E-6</c:v>
                </c:pt>
                <c:pt idx="27">
                  <c:v>1.99365E-6</c:v>
                </c:pt>
                <c:pt idx="28">
                  <c:v>1.9937200000000002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0"/>
          <c:order val="30"/>
          <c:val>
            <c:numRef>
              <c:f>acs!$C$89:$BB$8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5254499999999999E-5</c:v>
                </c:pt>
                <c:pt idx="18">
                  <c:v>1.99365E-6</c:v>
                </c:pt>
                <c:pt idx="19">
                  <c:v>1.99365E-6</c:v>
                </c:pt>
                <c:pt idx="20">
                  <c:v>1.99365E-6</c:v>
                </c:pt>
                <c:pt idx="21">
                  <c:v>1.52564E-5</c:v>
                </c:pt>
                <c:pt idx="22">
                  <c:v>2.02558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1"/>
          <c:order val="31"/>
          <c:val>
            <c:numRef>
              <c:f>acs!$C$90:$BB$90</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52532E-5</c:v>
                </c:pt>
                <c:pt idx="45">
                  <c:v>1.99365E-6</c:v>
                </c:pt>
                <c:pt idx="46">
                  <c:v>1.99365E-6</c:v>
                </c:pt>
                <c:pt idx="47">
                  <c:v>1.99365E-6</c:v>
                </c:pt>
                <c:pt idx="48">
                  <c:v>1.52633E-5</c:v>
                </c:pt>
                <c:pt idx="49">
                  <c:v>1.99365E-6</c:v>
                </c:pt>
                <c:pt idx="50">
                  <c:v>1.99365E-6</c:v>
                </c:pt>
                <c:pt idx="51">
                  <c:v>1.99365E-6</c:v>
                </c:pt>
              </c:numCache>
            </c:numRef>
          </c:val>
        </c:ser>
        <c:ser>
          <c:idx val="32"/>
          <c:order val="32"/>
          <c:val>
            <c:numRef>
              <c:f>acs!$C$91:$BB$9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52633E-5</c:v>
                </c:pt>
                <c:pt idx="43">
                  <c:v>1.99365E-6</c:v>
                </c:pt>
                <c:pt idx="44">
                  <c:v>1.99365E-6</c:v>
                </c:pt>
                <c:pt idx="45">
                  <c:v>1.99365E-6</c:v>
                </c:pt>
                <c:pt idx="46">
                  <c:v>1.99365E-6</c:v>
                </c:pt>
                <c:pt idx="47">
                  <c:v>1.99365E-6</c:v>
                </c:pt>
                <c:pt idx="48">
                  <c:v>1.99365E-6</c:v>
                </c:pt>
                <c:pt idx="49">
                  <c:v>1.99365E-6</c:v>
                </c:pt>
                <c:pt idx="50">
                  <c:v>1.52564E-5</c:v>
                </c:pt>
                <c:pt idx="51">
                  <c:v>1.99365E-6</c:v>
                </c:pt>
              </c:numCache>
            </c:numRef>
          </c:val>
        </c:ser>
        <c:ser>
          <c:idx val="33"/>
          <c:order val="33"/>
          <c:val>
            <c:numRef>
              <c:f>acs!$C$92:$BB$9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52743E-5</c:v>
                </c:pt>
                <c:pt idx="35">
                  <c:v>1.99365E-6</c:v>
                </c:pt>
                <c:pt idx="36">
                  <c:v>1.99365E-6</c:v>
                </c:pt>
                <c:pt idx="37">
                  <c:v>1.99365E-6</c:v>
                </c:pt>
                <c:pt idx="38">
                  <c:v>1.99365E-6</c:v>
                </c:pt>
                <c:pt idx="39">
                  <c:v>1.99365E-6</c:v>
                </c:pt>
                <c:pt idx="40">
                  <c:v>1.99365E-6</c:v>
                </c:pt>
                <c:pt idx="41">
                  <c:v>1.99365E-6</c:v>
                </c:pt>
                <c:pt idx="42">
                  <c:v>1.99365E-6</c:v>
                </c:pt>
                <c:pt idx="43">
                  <c:v>1.5252899999999999E-5</c:v>
                </c:pt>
                <c:pt idx="44">
                  <c:v>1.99365E-6</c:v>
                </c:pt>
                <c:pt idx="45">
                  <c:v>1.99365E-6</c:v>
                </c:pt>
                <c:pt idx="46">
                  <c:v>1.99365E-6</c:v>
                </c:pt>
                <c:pt idx="47">
                  <c:v>1.99365E-6</c:v>
                </c:pt>
                <c:pt idx="48">
                  <c:v>1.99365E-6</c:v>
                </c:pt>
                <c:pt idx="49">
                  <c:v>1.99365E-6</c:v>
                </c:pt>
                <c:pt idx="50">
                  <c:v>1.99365E-6</c:v>
                </c:pt>
                <c:pt idx="51">
                  <c:v>1.99365E-6</c:v>
                </c:pt>
              </c:numCache>
            </c:numRef>
          </c:val>
        </c:ser>
        <c:ser>
          <c:idx val="34"/>
          <c:order val="34"/>
          <c:val>
            <c:numRef>
              <c:f>acs!$C$93:$BB$9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5252899999999999E-5</c:v>
                </c:pt>
                <c:pt idx="34">
                  <c:v>1.99365E-6</c:v>
                </c:pt>
                <c:pt idx="35">
                  <c:v>1.52679E-5</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5"/>
          <c:order val="35"/>
          <c:val>
            <c:numRef>
              <c:f>acs!$C$94:$BB$9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5252899999999999E-5</c:v>
                </c:pt>
                <c:pt idx="35">
                  <c:v>1.99365E-6</c:v>
                </c:pt>
                <c:pt idx="36">
                  <c:v>1.99365E-6</c:v>
                </c:pt>
                <c:pt idx="37">
                  <c:v>1.99365E-6</c:v>
                </c:pt>
                <c:pt idx="38">
                  <c:v>1.52743E-5</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formatCode="General">
                  <c:v>1.08052E-4</c:v>
                </c:pt>
              </c:numCache>
            </c:numRef>
          </c:val>
        </c:ser>
        <c:ser>
          <c:idx val="36"/>
          <c:order val="36"/>
          <c:val>
            <c:numRef>
              <c:f>acs!$C$95:$BB$9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52679E-5</c:v>
                </c:pt>
                <c:pt idx="38">
                  <c:v>1.9939500000000002E-6</c:v>
                </c:pt>
                <c:pt idx="39">
                  <c:v>1.5252899999999999E-5</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7"/>
          <c:order val="37"/>
          <c:val>
            <c:numRef>
              <c:f>acs!$C$96:$BB$9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5254499999999999E-5</c:v>
                </c:pt>
                <c:pt idx="37">
                  <c:v>1.99365E-6</c:v>
                </c:pt>
                <c:pt idx="38">
                  <c:v>1.99365E-6</c:v>
                </c:pt>
                <c:pt idx="39">
                  <c:v>1.9937999999999999E-6</c:v>
                </c:pt>
                <c:pt idx="40">
                  <c:v>1.99365E-6</c:v>
                </c:pt>
                <c:pt idx="41">
                  <c:v>1.99365E-6</c:v>
                </c:pt>
                <c:pt idx="42">
                  <c:v>1.99365E-6</c:v>
                </c:pt>
                <c:pt idx="43">
                  <c:v>1.99365E-6</c:v>
                </c:pt>
                <c:pt idx="44">
                  <c:v>1.99365E-6</c:v>
                </c:pt>
                <c:pt idx="45">
                  <c:v>1.99365E-6</c:v>
                </c:pt>
                <c:pt idx="46">
                  <c:v>1.99365E-6</c:v>
                </c:pt>
                <c:pt idx="47">
                  <c:v>1.52579E-5</c:v>
                </c:pt>
                <c:pt idx="48">
                  <c:v>1.99365E-6</c:v>
                </c:pt>
                <c:pt idx="49">
                  <c:v>1.99365E-6</c:v>
                </c:pt>
                <c:pt idx="50">
                  <c:v>1.99365E-6</c:v>
                </c:pt>
                <c:pt idx="51">
                  <c:v>1.99365E-6</c:v>
                </c:pt>
              </c:numCache>
            </c:numRef>
          </c:val>
        </c:ser>
        <c:ser>
          <c:idx val="38"/>
          <c:order val="38"/>
          <c:val>
            <c:numRef>
              <c:f>acs!$C$97:$BB$97</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5253600000000001E-5</c:v>
                </c:pt>
                <c:pt idx="36">
                  <c:v>2.0087700000000002E-6</c:v>
                </c:pt>
                <c:pt idx="37">
                  <c:v>1.99365E-6</c:v>
                </c:pt>
                <c:pt idx="38">
                  <c:v>1.99365E-6</c:v>
                </c:pt>
                <c:pt idx="39">
                  <c:v>1.52679E-5</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39"/>
          <c:order val="39"/>
          <c:val>
            <c:numRef>
              <c:f>acs!$C$98:$BB$98</c:f>
              <c:numCache>
                <c:formatCode>0.00E+00</c:formatCode>
                <c:ptCount val="52"/>
                <c:pt idx="0">
                  <c:v>1.99365E-6</c:v>
                </c:pt>
                <c:pt idx="1">
                  <c:v>4.9281399999999997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52679E-5</c:v>
                </c:pt>
                <c:pt idx="37">
                  <c:v>1.9938599999999998E-6</c:v>
                </c:pt>
                <c:pt idx="38">
                  <c:v>1.5252899999999999E-5</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42156E-5</c:v>
                </c:pt>
              </c:numCache>
            </c:numRef>
          </c:val>
        </c:ser>
        <c:ser>
          <c:idx val="40"/>
          <c:order val="40"/>
          <c:val>
            <c:numRef>
              <c:f>acs!$C$99:$BB$99</c:f>
              <c:numCache>
                <c:formatCode>0.00E+00</c:formatCode>
                <c:ptCount val="52"/>
                <c:pt idx="0">
                  <c:v>1.99365E-6</c:v>
                </c:pt>
                <c:pt idx="1">
                  <c:v>1.99365E-6</c:v>
                </c:pt>
                <c:pt idx="2">
                  <c:v>1.99365E-6</c:v>
                </c:pt>
                <c:pt idx="3">
                  <c:v>1.99365E-6</c:v>
                </c:pt>
                <c:pt idx="4">
                  <c:v>1.99365E-6</c:v>
                </c:pt>
                <c:pt idx="5">
                  <c:v>1.99365E-6</c:v>
                </c:pt>
                <c:pt idx="6">
                  <c:v>1.99365E-6</c:v>
                </c:pt>
                <c:pt idx="7">
                  <c:v>1.5252899999999999E-5</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52679E-5</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1"/>
          <c:order val="41"/>
          <c:val>
            <c:numRef>
              <c:f>acs!$C$100:$BB$100</c:f>
              <c:numCache>
                <c:formatCode>0.00E+00</c:formatCode>
                <c:ptCount val="52"/>
                <c:pt idx="0">
                  <c:v>1.99365E-6</c:v>
                </c:pt>
                <c:pt idx="1">
                  <c:v>1.9954200000000001E-6</c:v>
                </c:pt>
                <c:pt idx="2">
                  <c:v>1.99365E-6</c:v>
                </c:pt>
                <c:pt idx="3">
                  <c:v>1.99365E-6</c:v>
                </c:pt>
                <c:pt idx="4">
                  <c:v>1.99365E-6</c:v>
                </c:pt>
                <c:pt idx="5">
                  <c:v>1.99365E-6</c:v>
                </c:pt>
                <c:pt idx="6">
                  <c:v>1.52579E-5</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5254E-5</c:v>
                </c:pt>
                <c:pt idx="21">
                  <c:v>1.99365E-6</c:v>
                </c:pt>
                <c:pt idx="22">
                  <c:v>1.99365E-6</c:v>
                </c:pt>
                <c:pt idx="23">
                  <c:v>1.99365E-6</c:v>
                </c:pt>
                <c:pt idx="24">
                  <c:v>1.99365E-6</c:v>
                </c:pt>
                <c:pt idx="25">
                  <c:v>1.99365E-6</c:v>
                </c:pt>
                <c:pt idx="26">
                  <c:v>1.99365E-6</c:v>
                </c:pt>
                <c:pt idx="27">
                  <c:v>1.99365E-6</c:v>
                </c:pt>
                <c:pt idx="28">
                  <c:v>1.99365E-6</c:v>
                </c:pt>
                <c:pt idx="29">
                  <c:v>2.0881299999999999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2"/>
          <c:order val="42"/>
          <c:val>
            <c:numRef>
              <c:f>acs!$C$101:$BB$101</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52679E-5</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5253600000000001E-5</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3"/>
          <c:order val="43"/>
          <c:val>
            <c:numRef>
              <c:f>acs!$C$102:$BB$102</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5283600000000001E-5</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5252899999999999E-5</c:v>
                </c:pt>
                <c:pt idx="46">
                  <c:v>1.99365E-6</c:v>
                </c:pt>
                <c:pt idx="47">
                  <c:v>1.99365E-6</c:v>
                </c:pt>
                <c:pt idx="48">
                  <c:v>1.99365E-6</c:v>
                </c:pt>
                <c:pt idx="49">
                  <c:v>1.99365E-6</c:v>
                </c:pt>
                <c:pt idx="50">
                  <c:v>1.99365E-6</c:v>
                </c:pt>
                <c:pt idx="51">
                  <c:v>1.99365E-6</c:v>
                </c:pt>
              </c:numCache>
            </c:numRef>
          </c:val>
        </c:ser>
        <c:ser>
          <c:idx val="44"/>
          <c:order val="44"/>
          <c:val>
            <c:numRef>
              <c:f>acs!$C$103:$BB$103</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5252899999999999E-5</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52743E-5</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5"/>
          <c:order val="45"/>
          <c:val>
            <c:numRef>
              <c:f>acs!$C$104:$BB$104</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5254E-5</c:v>
                </c:pt>
                <c:pt idx="16">
                  <c:v>1.99365E-6</c:v>
                </c:pt>
                <c:pt idx="17">
                  <c:v>1.99365E-6</c:v>
                </c:pt>
                <c:pt idx="18">
                  <c:v>1.99365E-6</c:v>
                </c:pt>
                <c:pt idx="19">
                  <c:v>2.0078999999999999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52743E-5</c:v>
                </c:pt>
                <c:pt idx="44">
                  <c:v>1.99365E-6</c:v>
                </c:pt>
                <c:pt idx="45">
                  <c:v>1.99365E-6</c:v>
                </c:pt>
                <c:pt idx="46">
                  <c:v>1.99365E-6</c:v>
                </c:pt>
                <c:pt idx="47">
                  <c:v>1.99365E-6</c:v>
                </c:pt>
                <c:pt idx="48">
                  <c:v>1.99365E-6</c:v>
                </c:pt>
                <c:pt idx="49">
                  <c:v>1.99365E-6</c:v>
                </c:pt>
                <c:pt idx="50">
                  <c:v>1.99365E-6</c:v>
                </c:pt>
                <c:pt idx="51">
                  <c:v>1.99365E-6</c:v>
                </c:pt>
              </c:numCache>
            </c:numRef>
          </c:val>
        </c:ser>
        <c:ser>
          <c:idx val="46"/>
          <c:order val="46"/>
          <c:val>
            <c:numRef>
              <c:f>acs!$C$105:$BB$105</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5255299999999999E-5</c:v>
                </c:pt>
                <c:pt idx="13">
                  <c:v>1.99408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52633E-5</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7"/>
          <c:order val="47"/>
          <c:val>
            <c:numRef>
              <c:f>acs!$C$106:$BB$106</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5254E-5</c:v>
                </c:pt>
                <c:pt idx="24">
                  <c:v>1.99365E-6</c:v>
                </c:pt>
                <c:pt idx="25">
                  <c:v>1.99365E-6</c:v>
                </c:pt>
                <c:pt idx="26">
                  <c:v>1.99365E-6</c:v>
                </c:pt>
                <c:pt idx="27">
                  <c:v>1.99365E-6</c:v>
                </c:pt>
                <c:pt idx="28">
                  <c:v>1.99365E-6</c:v>
                </c:pt>
                <c:pt idx="29">
                  <c:v>1.99365E-6</c:v>
                </c:pt>
                <c:pt idx="30">
                  <c:v>1.99365E-6</c:v>
                </c:pt>
                <c:pt idx="31">
                  <c:v>1.99365E-6</c:v>
                </c:pt>
                <c:pt idx="32">
                  <c:v>1.99365E-6</c:v>
                </c:pt>
                <c:pt idx="33">
                  <c:v>1.99365E-6</c:v>
                </c:pt>
                <c:pt idx="34">
                  <c:v>1.99365E-6</c:v>
                </c:pt>
                <c:pt idx="35">
                  <c:v>1.99365E-6</c:v>
                </c:pt>
                <c:pt idx="36">
                  <c:v>1.99365E-6</c:v>
                </c:pt>
                <c:pt idx="37">
                  <c:v>1.52564E-5</c:v>
                </c:pt>
                <c:pt idx="38">
                  <c:v>1.99365E-6</c:v>
                </c:pt>
                <c:pt idx="39">
                  <c:v>1.99365E-6</c:v>
                </c:pt>
                <c:pt idx="40">
                  <c:v>1.99365E-6</c:v>
                </c:pt>
                <c:pt idx="41">
                  <c:v>1.99365E-6</c:v>
                </c:pt>
                <c:pt idx="42">
                  <c:v>1.99365E-6</c:v>
                </c:pt>
                <c:pt idx="43">
                  <c:v>1.99365E-6</c:v>
                </c:pt>
                <c:pt idx="44">
                  <c:v>1.99365E-6</c:v>
                </c:pt>
                <c:pt idx="45">
                  <c:v>3.00018E-6</c:v>
                </c:pt>
                <c:pt idx="46">
                  <c:v>1.99365E-6</c:v>
                </c:pt>
                <c:pt idx="47">
                  <c:v>1.99365E-6</c:v>
                </c:pt>
                <c:pt idx="48">
                  <c:v>1.99365E-6</c:v>
                </c:pt>
                <c:pt idx="49">
                  <c:v>1.99365E-6</c:v>
                </c:pt>
                <c:pt idx="50">
                  <c:v>1.99365E-6</c:v>
                </c:pt>
                <c:pt idx="51">
                  <c:v>1.99365E-6</c:v>
                </c:pt>
              </c:numCache>
            </c:numRef>
          </c:val>
        </c:ser>
        <c:ser>
          <c:idx val="48"/>
          <c:order val="48"/>
          <c:val>
            <c:numRef>
              <c:f>acs!$C$107:$BB$107</c:f>
              <c:numCache>
                <c:formatCode>0.00E+00</c:formatCode>
                <c:ptCount val="52"/>
                <c:pt idx="0">
                  <c:v>1.52633E-5</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5252999999999999E-5</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49"/>
          <c:order val="49"/>
          <c:val>
            <c:numRef>
              <c:f>acs!$C$108:$BB$108</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99365E-6</c:v>
                </c:pt>
                <c:pt idx="11">
                  <c:v>1.99365E-6</c:v>
                </c:pt>
                <c:pt idx="12">
                  <c:v>1.99365E-6</c:v>
                </c:pt>
                <c:pt idx="13">
                  <c:v>1.99365E-6</c:v>
                </c:pt>
                <c:pt idx="14">
                  <c:v>1.99365E-6</c:v>
                </c:pt>
                <c:pt idx="15">
                  <c:v>1.9936599999999998E-6</c:v>
                </c:pt>
                <c:pt idx="16">
                  <c:v>1.99365E-6</c:v>
                </c:pt>
                <c:pt idx="17">
                  <c:v>1.99365E-6</c:v>
                </c:pt>
                <c:pt idx="18">
                  <c:v>1.99365E-6</c:v>
                </c:pt>
                <c:pt idx="19">
                  <c:v>1.5254499999999999E-5</c:v>
                </c:pt>
                <c:pt idx="20">
                  <c:v>2.0036900000000001E-6</c:v>
                </c:pt>
                <c:pt idx="21">
                  <c:v>1.99365E-6</c:v>
                </c:pt>
                <c:pt idx="22">
                  <c:v>1.99365E-6</c:v>
                </c:pt>
                <c:pt idx="23">
                  <c:v>1.99365E-6</c:v>
                </c:pt>
                <c:pt idx="24">
                  <c:v>1.99365E-6</c:v>
                </c:pt>
                <c:pt idx="25">
                  <c:v>1.99365E-6</c:v>
                </c:pt>
                <c:pt idx="26">
                  <c:v>1.99365E-6</c:v>
                </c:pt>
                <c:pt idx="27">
                  <c:v>1.99365E-6</c:v>
                </c:pt>
                <c:pt idx="28">
                  <c:v>1.5255299999999999E-5</c:v>
                </c:pt>
                <c:pt idx="29">
                  <c:v>1.99365E-6</c:v>
                </c:pt>
                <c:pt idx="30">
                  <c:v>1.99365E-6</c:v>
                </c:pt>
                <c:pt idx="31">
                  <c:v>1.99365E-6</c:v>
                </c:pt>
                <c:pt idx="32">
                  <c:v>1.99365E-6</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8.15562E-6</c:v>
                </c:pt>
              </c:numCache>
            </c:numRef>
          </c:val>
        </c:ser>
        <c:ser>
          <c:idx val="50"/>
          <c:order val="50"/>
          <c:val>
            <c:numRef>
              <c:f>acs!$C$109:$BB$109</c:f>
              <c:numCache>
                <c:formatCode>0.00E+00</c:formatCode>
                <c:ptCount val="52"/>
                <c:pt idx="0">
                  <c:v>1.99365E-6</c:v>
                </c:pt>
                <c:pt idx="1">
                  <c:v>1.99365E-6</c:v>
                </c:pt>
                <c:pt idx="2">
                  <c:v>1.99365E-6</c:v>
                </c:pt>
                <c:pt idx="3">
                  <c:v>1.99365E-6</c:v>
                </c:pt>
                <c:pt idx="4">
                  <c:v>1.99365E-6</c:v>
                </c:pt>
                <c:pt idx="5">
                  <c:v>1.99365E-6</c:v>
                </c:pt>
                <c:pt idx="6">
                  <c:v>1.99365E-6</c:v>
                </c:pt>
                <c:pt idx="7">
                  <c:v>1.99365E-6</c:v>
                </c:pt>
                <c:pt idx="8">
                  <c:v>1.99365E-6</c:v>
                </c:pt>
                <c:pt idx="9">
                  <c:v>1.99365E-6</c:v>
                </c:pt>
                <c:pt idx="10">
                  <c:v>1.5253600000000001E-5</c:v>
                </c:pt>
                <c:pt idx="11">
                  <c:v>1.99365E-6</c:v>
                </c:pt>
                <c:pt idx="12">
                  <c:v>1.99365E-6</c:v>
                </c:pt>
                <c:pt idx="13">
                  <c:v>1.99365E-6</c:v>
                </c:pt>
                <c:pt idx="14">
                  <c:v>1.99365E-6</c:v>
                </c:pt>
                <c:pt idx="15">
                  <c:v>1.99365E-6</c:v>
                </c:pt>
                <c:pt idx="16">
                  <c:v>1.99365E-6</c:v>
                </c:pt>
                <c:pt idx="17">
                  <c:v>1.99365E-6</c:v>
                </c:pt>
                <c:pt idx="18">
                  <c:v>1.99365E-6</c:v>
                </c:pt>
                <c:pt idx="19">
                  <c:v>1.99365E-6</c:v>
                </c:pt>
                <c:pt idx="20">
                  <c:v>1.99365E-6</c:v>
                </c:pt>
                <c:pt idx="21">
                  <c:v>1.99365E-6</c:v>
                </c:pt>
                <c:pt idx="22">
                  <c:v>1.99365E-6</c:v>
                </c:pt>
                <c:pt idx="23">
                  <c:v>1.99365E-6</c:v>
                </c:pt>
                <c:pt idx="24">
                  <c:v>1.99365E-6</c:v>
                </c:pt>
                <c:pt idx="25">
                  <c:v>1.99365E-6</c:v>
                </c:pt>
                <c:pt idx="26">
                  <c:v>1.99365E-6</c:v>
                </c:pt>
                <c:pt idx="27">
                  <c:v>1.99365E-6</c:v>
                </c:pt>
                <c:pt idx="28">
                  <c:v>1.99365E-6</c:v>
                </c:pt>
                <c:pt idx="29">
                  <c:v>1.99365E-6</c:v>
                </c:pt>
                <c:pt idx="30">
                  <c:v>1.99365E-6</c:v>
                </c:pt>
                <c:pt idx="31">
                  <c:v>1.99365E-6</c:v>
                </c:pt>
                <c:pt idx="32">
                  <c:v>1.52679E-5</c:v>
                </c:pt>
                <c:pt idx="33">
                  <c:v>1.99365E-6</c:v>
                </c:pt>
                <c:pt idx="34">
                  <c:v>1.99365E-6</c:v>
                </c:pt>
                <c:pt idx="35">
                  <c:v>1.99365E-6</c:v>
                </c:pt>
                <c:pt idx="36">
                  <c:v>1.99365E-6</c:v>
                </c:pt>
                <c:pt idx="37">
                  <c:v>1.99365E-6</c:v>
                </c:pt>
                <c:pt idx="38">
                  <c:v>1.99365E-6</c:v>
                </c:pt>
                <c:pt idx="39">
                  <c:v>1.99365E-6</c:v>
                </c:pt>
                <c:pt idx="40">
                  <c:v>1.99365E-6</c:v>
                </c:pt>
                <c:pt idx="41">
                  <c:v>1.99365E-6</c:v>
                </c:pt>
                <c:pt idx="42">
                  <c:v>1.99365E-6</c:v>
                </c:pt>
                <c:pt idx="43">
                  <c:v>1.99365E-6</c:v>
                </c:pt>
                <c:pt idx="44">
                  <c:v>1.99365E-6</c:v>
                </c:pt>
                <c:pt idx="45">
                  <c:v>1.99365E-6</c:v>
                </c:pt>
                <c:pt idx="46">
                  <c:v>1.99365E-6</c:v>
                </c:pt>
                <c:pt idx="47">
                  <c:v>1.99365E-6</c:v>
                </c:pt>
                <c:pt idx="48">
                  <c:v>1.99365E-6</c:v>
                </c:pt>
                <c:pt idx="49">
                  <c:v>1.99365E-6</c:v>
                </c:pt>
                <c:pt idx="50">
                  <c:v>1.99365E-6</c:v>
                </c:pt>
                <c:pt idx="51">
                  <c:v>1.99365E-6</c:v>
                </c:pt>
              </c:numCache>
            </c:numRef>
          </c:val>
        </c:ser>
        <c:ser>
          <c:idx val="51"/>
          <c:order val="51"/>
          <c:val>
            <c:numRef>
              <c:f>acs!$C$110:$BB$110</c:f>
              <c:numCache>
                <c:formatCode>0.00E+00</c:formatCode>
                <c:ptCount val="52"/>
                <c:pt idx="0">
                  <c:v>3.3962299999999998E-5</c:v>
                </c:pt>
                <c:pt idx="1">
                  <c:v>1.99365E-6</c:v>
                </c:pt>
                <c:pt idx="2">
                  <c:v>1.99365E-6</c:v>
                </c:pt>
                <c:pt idx="3">
                  <c:v>1.99365E-6</c:v>
                </c:pt>
                <c:pt idx="4">
                  <c:v>1.99365E-6</c:v>
                </c:pt>
                <c:pt idx="5">
                  <c:v>1.99365E-6</c:v>
                </c:pt>
                <c:pt idx="6">
                  <c:v>1.9939300000000001E-6</c:v>
                </c:pt>
                <c:pt idx="7">
                  <c:v>1.99365E-6</c:v>
                </c:pt>
                <c:pt idx="8">
                  <c:v>1.99365E-6</c:v>
                </c:pt>
                <c:pt idx="9">
                  <c:v>1.99365E-6</c:v>
                </c:pt>
                <c:pt idx="10">
                  <c:v>1.5254499999999999E-5</c:v>
                </c:pt>
                <c:pt idx="11">
                  <c:v>1.99365E-6</c:v>
                </c:pt>
                <c:pt idx="12">
                  <c:v>1.9939500000000002E-6</c:v>
                </c:pt>
                <c:pt idx="13">
                  <c:v>1.52564E-5</c:v>
                </c:pt>
                <c:pt idx="14">
                  <c:v>1.99365E-6</c:v>
                </c:pt>
                <c:pt idx="15">
                  <c:v>2.0425200000000001E-6</c:v>
                </c:pt>
                <c:pt idx="16">
                  <c:v>1.99365E-6</c:v>
                </c:pt>
                <c:pt idx="17">
                  <c:v>1.99365E-6</c:v>
                </c:pt>
                <c:pt idx="18">
                  <c:v>1.99365E-6</c:v>
                </c:pt>
                <c:pt idx="19">
                  <c:v>1.9942299999999999E-6</c:v>
                </c:pt>
                <c:pt idx="20">
                  <c:v>1.99365E-6</c:v>
                </c:pt>
                <c:pt idx="21">
                  <c:v>1.99365E-6</c:v>
                </c:pt>
                <c:pt idx="22">
                  <c:v>1.99365E-6</c:v>
                </c:pt>
                <c:pt idx="23">
                  <c:v>1.99365E-6</c:v>
                </c:pt>
                <c:pt idx="24">
                  <c:v>1.99365E-6</c:v>
                </c:pt>
                <c:pt idx="25">
                  <c:v>1.99365E-6</c:v>
                </c:pt>
                <c:pt idx="26">
                  <c:v>1.99365E-6</c:v>
                </c:pt>
                <c:pt idx="27">
                  <c:v>1.99365E-6</c:v>
                </c:pt>
                <c:pt idx="28">
                  <c:v>1.9948899999999999E-6</c:v>
                </c:pt>
                <c:pt idx="29">
                  <c:v>1.99365E-6</c:v>
                </c:pt>
                <c:pt idx="30">
                  <c:v>1.99365E-6</c:v>
                </c:pt>
                <c:pt idx="31">
                  <c:v>1.99365E-6</c:v>
                </c:pt>
                <c:pt idx="32">
                  <c:v>1.99365E-6</c:v>
                </c:pt>
                <c:pt idx="33">
                  <c:v>1.99365E-6</c:v>
                </c:pt>
                <c:pt idx="34">
                  <c:v>1.99365E-6</c:v>
                </c:pt>
                <c:pt idx="35">
                  <c:v>3.4971500000000001E-6</c:v>
                </c:pt>
                <c:pt idx="36">
                  <c:v>1.99365E-6</c:v>
                </c:pt>
                <c:pt idx="37">
                  <c:v>1.99365E-6</c:v>
                </c:pt>
                <c:pt idx="38">
                  <c:v>1.99365E-6</c:v>
                </c:pt>
                <c:pt idx="39">
                  <c:v>1.99405E-6</c:v>
                </c:pt>
                <c:pt idx="40">
                  <c:v>1.99365E-6</c:v>
                </c:pt>
                <c:pt idx="41">
                  <c:v>1.99365E-6</c:v>
                </c:pt>
                <c:pt idx="42">
                  <c:v>1.99365E-6</c:v>
                </c:pt>
                <c:pt idx="43">
                  <c:v>1.99365E-6</c:v>
                </c:pt>
                <c:pt idx="44">
                  <c:v>1.99365E-6</c:v>
                </c:pt>
                <c:pt idx="45">
                  <c:v>1.99365E-6</c:v>
                </c:pt>
                <c:pt idx="46">
                  <c:v>1.99365E-6</c:v>
                </c:pt>
                <c:pt idx="47">
                  <c:v>1.99365E-6</c:v>
                </c:pt>
                <c:pt idx="48">
                  <c:v>1.99365E-6</c:v>
                </c:pt>
                <c:pt idx="49">
                  <c:v>1.9942299999999999E-6</c:v>
                </c:pt>
                <c:pt idx="50">
                  <c:v>1.99365E-6</c:v>
                </c:pt>
                <c:pt idx="51">
                  <c:v>1.99365E-6</c:v>
                </c:pt>
              </c:numCache>
            </c:numRef>
          </c:val>
        </c:ser>
        <c:bandFmts/>
        <c:axId val="637900288"/>
        <c:axId val="637902208"/>
        <c:axId val="637904640"/>
      </c:surface3DChart>
      <c:catAx>
        <c:axId val="637900288"/>
        <c:scaling>
          <c:orientation val="minMax"/>
        </c:scaling>
        <c:delete val="0"/>
        <c:axPos val="b"/>
        <c:majorGridlines/>
        <c:title>
          <c:tx>
            <c:rich>
              <a:bodyPr/>
              <a:lstStyle/>
              <a:p>
                <a:pPr>
                  <a:defRPr/>
                </a:pPr>
                <a:r>
                  <a:rPr lang="en-IE"/>
                  <a:t>vertex</a:t>
                </a:r>
              </a:p>
            </c:rich>
          </c:tx>
          <c:layout>
            <c:manualLayout>
              <c:xMode val="edge"/>
              <c:yMode val="edge"/>
              <c:x val="0.172050807771334"/>
              <c:y val="0.84400598453293196"/>
            </c:manualLayout>
          </c:layout>
          <c:overlay val="0"/>
        </c:title>
        <c:majorTickMark val="none"/>
        <c:minorTickMark val="none"/>
        <c:tickLblPos val="nextTo"/>
        <c:crossAx val="637902208"/>
        <c:crosses val="autoZero"/>
        <c:auto val="1"/>
        <c:lblAlgn val="ctr"/>
        <c:lblOffset val="100"/>
        <c:noMultiLvlLbl val="0"/>
      </c:catAx>
      <c:valAx>
        <c:axId val="637902208"/>
        <c:scaling>
          <c:orientation val="minMax"/>
        </c:scaling>
        <c:delete val="0"/>
        <c:axPos val="l"/>
        <c:majorGridlines/>
        <c:title>
          <c:tx>
            <c:rich>
              <a:bodyPr rot="0" vert="horz"/>
              <a:lstStyle/>
              <a:p>
                <a:pPr>
                  <a:defRPr/>
                </a:pPr>
                <a:r>
                  <a:rPr lang="en-IE"/>
                  <a:t>pheromone level</a:t>
                </a:r>
              </a:p>
            </c:rich>
          </c:tx>
          <c:layout>
            <c:manualLayout>
              <c:xMode val="edge"/>
              <c:yMode val="edge"/>
              <c:x val="1.6731132449120299E-2"/>
              <c:y val="0.13026333349722899"/>
            </c:manualLayout>
          </c:layout>
          <c:overlay val="0"/>
        </c:title>
        <c:numFmt formatCode="0.00E+00" sourceLinked="1"/>
        <c:majorTickMark val="none"/>
        <c:minorTickMark val="none"/>
        <c:tickLblPos val="nextTo"/>
        <c:crossAx val="637900288"/>
        <c:crosses val="autoZero"/>
        <c:crossBetween val="midCat"/>
      </c:valAx>
      <c:serAx>
        <c:axId val="637904640"/>
        <c:scaling>
          <c:orientation val="minMax"/>
        </c:scaling>
        <c:delete val="0"/>
        <c:axPos val="b"/>
        <c:majorGridlines/>
        <c:title>
          <c:tx>
            <c:rich>
              <a:bodyPr rot="0" vert="horz"/>
              <a:lstStyle/>
              <a:p>
                <a:pPr>
                  <a:defRPr/>
                </a:pPr>
                <a:r>
                  <a:rPr lang="en-IE"/>
                  <a:t>vertex</a:t>
                </a:r>
              </a:p>
            </c:rich>
          </c:tx>
          <c:layout>
            <c:manualLayout>
              <c:xMode val="edge"/>
              <c:yMode val="edge"/>
              <c:x val="0.74856704422300402"/>
              <c:y val="0.79818653132388895"/>
            </c:manualLayout>
          </c:layout>
          <c:overlay val="0"/>
        </c:title>
        <c:majorTickMark val="out"/>
        <c:minorTickMark val="none"/>
        <c:tickLblPos val="nextTo"/>
        <c:crossAx val="637902208"/>
        <c:crosses val="autoZero"/>
        <c:tickLblSkip val="12"/>
      </c:serAx>
    </c:plotArea>
    <c:legend>
      <c:legendPos val="r"/>
      <c:layout>
        <c:manualLayout>
          <c:xMode val="edge"/>
          <c:yMode val="edge"/>
          <c:x val="0.77629691476513596"/>
          <c:y val="0.122393532209009"/>
          <c:w val="0.223107247453918"/>
          <c:h val="0.38714533564660297"/>
        </c:manualLayout>
      </c:layout>
      <c:overlay val="0"/>
      <c:txPr>
        <a:bodyPr/>
        <a:lstStyle/>
        <a:p>
          <a:pPr rtl="0">
            <a:defRPr/>
          </a:pPr>
          <a:endParaRPr lang="en-US"/>
        </a:p>
      </c:txPr>
    </c:legend>
    <c:plotVisOnly val="1"/>
    <c:dispBlanksAs val="zero"/>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4514BF-89E4-44E4-8599-1B9D0EE21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4</Pages>
  <Words>80363</Words>
  <Characters>458073</Characters>
  <Application>Microsoft Office Word</Application>
  <DocSecurity>0</DocSecurity>
  <Lines>3817</Lines>
  <Paragraphs>1074</Paragraphs>
  <ScaleCrop>false</ScaleCrop>
  <HeadingPairs>
    <vt:vector size="2" baseType="variant">
      <vt:variant>
        <vt:lpstr>Title</vt:lpstr>
      </vt:variant>
      <vt:variant>
        <vt:i4>1</vt:i4>
      </vt:variant>
    </vt:vector>
  </HeadingPairs>
  <TitlesOfParts>
    <vt:vector size="1" baseType="lpstr">
      <vt:lpstr>Ants find the shorest path</vt:lpstr>
    </vt:vector>
  </TitlesOfParts>
  <Company>Dublin Institute of Technology</Company>
  <LinksUpToDate>false</LinksUpToDate>
  <CharactersWithSpaces>537362</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nts find the shorest path</dc:title>
  <dc:subject>Ant Colony</dc:subject>
  <dc:creator>Gareth Hunter</dc:creator>
  <cp:keywords>ACO</cp:keywords>
  <cp:lastModifiedBy>gareth</cp:lastModifiedBy>
  <cp:revision>2</cp:revision>
  <cp:lastPrinted>2014-08-27T22:46:00Z</cp:lastPrinted>
  <dcterms:created xsi:type="dcterms:W3CDTF">2014-08-27T22:49:00Z</dcterms:created>
  <dcterms:modified xsi:type="dcterms:W3CDTF">2014-08-27T2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LFcgBEIt"/&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